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FFA117" w14:textId="76B2F074" w:rsidR="00901994" w:rsidRPr="00D16F9F" w:rsidRDefault="004D315B" w:rsidP="000B4DBE">
      <w:pPr>
        <w:pStyle w:val="Title"/>
        <w:rPr>
          <w:sz w:val="40"/>
          <w:szCs w:val="40"/>
        </w:rPr>
      </w:pPr>
      <w:r w:rsidRPr="00D16F9F">
        <w:rPr>
          <w:sz w:val="40"/>
          <w:szCs w:val="40"/>
        </w:rPr>
        <w:t>Forecasting the power output of photovoltaic cells: a comparison of statistical, machine learning and deep learning models</w:t>
      </w:r>
    </w:p>
    <w:p w14:paraId="3129433F" w14:textId="77777777" w:rsidR="00B54C32" w:rsidRDefault="00B54C32"/>
    <w:p w14:paraId="644AE2E8" w14:textId="77777777" w:rsidR="00D87C26" w:rsidRDefault="00D87C26"/>
    <w:p w14:paraId="11D5D4CD" w14:textId="1BCCC722" w:rsidR="00C1694B" w:rsidRDefault="00C1694B">
      <w:r>
        <w:t xml:space="preserve">ABSTRACT </w:t>
      </w:r>
    </w:p>
    <w:p w14:paraId="0A075CF5" w14:textId="712153B9" w:rsidR="00A4528B" w:rsidRDefault="002E0A3E">
      <w:r>
        <w:t>Power outputs from photovoltaic cells</w:t>
      </w:r>
      <w:r w:rsidR="007400AE">
        <w:t xml:space="preserve"> have previously been forecasted using </w:t>
      </w:r>
      <w:r w:rsidR="00204F13">
        <w:t xml:space="preserve">weather </w:t>
      </w:r>
      <w:r w:rsidR="001F1B39">
        <w:t>data and data</w:t>
      </w:r>
      <w:r w:rsidR="00204F13">
        <w:t xml:space="preserve"> from large-scale photovoltaic plants</w:t>
      </w:r>
      <w:r w:rsidR="001F1B39">
        <w:t>. These mod</w:t>
      </w:r>
      <w:r w:rsidR="00A235E5">
        <w:t>els</w:t>
      </w:r>
      <w:r w:rsidR="001F1B39">
        <w:t xml:space="preserve"> </w:t>
      </w:r>
      <w:r w:rsidR="00A235E5">
        <w:t xml:space="preserve">are primarily used for </w:t>
      </w:r>
      <w:r w:rsidR="002F008E">
        <w:t xml:space="preserve">short-term forecasting ranging from a few minutes to a few days into the future. This project </w:t>
      </w:r>
      <w:r w:rsidR="001177F2">
        <w:t xml:space="preserve">analyses the effects of weather features on power output and </w:t>
      </w:r>
      <w:r w:rsidR="00632C84">
        <w:t>compares th</w:t>
      </w:r>
      <w:r w:rsidR="005237B4">
        <w:t>r</w:t>
      </w:r>
      <w:r w:rsidR="00632C84">
        <w:t>ee different types of model</w:t>
      </w:r>
      <w:r w:rsidR="005237B4">
        <w:t>s</w:t>
      </w:r>
      <w:r w:rsidR="00632C84">
        <w:t>: SARIMAX, XGBoost and LSTM-RNN</w:t>
      </w:r>
      <w:r w:rsidR="00381385">
        <w:t xml:space="preserve">, developed using UK weather data and power output data from a UK residential </w:t>
      </w:r>
      <w:r w:rsidR="002471E0">
        <w:t>photovoltaic system. Th</w:t>
      </w:r>
      <w:r w:rsidR="00A14BBC">
        <w:t xml:space="preserve">e models </w:t>
      </w:r>
      <w:r w:rsidR="00B76590">
        <w:t>are</w:t>
      </w:r>
      <w:r w:rsidR="002471E0">
        <w:t xml:space="preserve"> </w:t>
      </w:r>
      <w:r w:rsidR="001177F2">
        <w:t xml:space="preserve">used </w:t>
      </w:r>
      <w:r w:rsidR="002471E0">
        <w:t>for lon</w:t>
      </w:r>
      <w:r w:rsidR="005237B4">
        <w:t>ger-term forecasting of one-year of power outputs</w:t>
      </w:r>
      <w:r w:rsidR="001177F2">
        <w:t xml:space="preserve"> and compared using </w:t>
      </w:r>
      <w:r w:rsidR="00551E81">
        <w:t>plots, RMSE, MAE and R</w:t>
      </w:r>
      <w:r w:rsidR="00551E81">
        <w:rPr>
          <w:vertAlign w:val="superscript"/>
        </w:rPr>
        <w:t>2</w:t>
      </w:r>
      <w:r w:rsidR="00551E81">
        <w:t xml:space="preserve">. </w:t>
      </w:r>
      <w:r w:rsidR="00771442">
        <w:t xml:space="preserve">All weather features in the data were found to have significant correlations to the power outputs. The best performing model overall was the </w:t>
      </w:r>
      <w:r w:rsidR="00A44A2D">
        <w:t>LSTM-RNN</w:t>
      </w:r>
      <w:r w:rsidR="00771442">
        <w:t xml:space="preserve"> from the RMSE and MAE.</w:t>
      </w:r>
      <w:r w:rsidR="00D65324">
        <w:t xml:space="preserve"> </w:t>
      </w:r>
    </w:p>
    <w:p w14:paraId="56655179" w14:textId="77777777" w:rsidR="00D65324" w:rsidRDefault="00D65324"/>
    <w:p w14:paraId="1AC639C6" w14:textId="6BFCF400" w:rsidR="00115EF2" w:rsidRDefault="005B3D20">
      <w:pPr>
        <w:pStyle w:val="TOC1"/>
        <w:tabs>
          <w:tab w:val="right" w:leader="dot" w:pos="9016"/>
        </w:tabs>
        <w:rPr>
          <w:rFonts w:eastAsiaTheme="minorEastAsia"/>
          <w:noProof/>
          <w:lang w:eastAsia="en-GB"/>
        </w:rPr>
      </w:pPr>
      <w:r>
        <w:fldChar w:fldCharType="begin"/>
      </w:r>
      <w:r>
        <w:instrText xml:space="preserve"> TOC \h \z \t "Subtitle,1" </w:instrText>
      </w:r>
      <w:r>
        <w:fldChar w:fldCharType="separate"/>
      </w:r>
      <w:hyperlink w:anchor="_Toc158902791" w:history="1">
        <w:r w:rsidR="00115EF2" w:rsidRPr="009A7802">
          <w:rPr>
            <w:rStyle w:val="Hyperlink"/>
            <w:noProof/>
          </w:rPr>
          <w:t>1    Introduction</w:t>
        </w:r>
        <w:r w:rsidR="00115EF2">
          <w:rPr>
            <w:noProof/>
            <w:webHidden/>
          </w:rPr>
          <w:tab/>
        </w:r>
        <w:r w:rsidR="00115EF2">
          <w:rPr>
            <w:noProof/>
            <w:webHidden/>
          </w:rPr>
          <w:fldChar w:fldCharType="begin"/>
        </w:r>
        <w:r w:rsidR="00115EF2">
          <w:rPr>
            <w:noProof/>
            <w:webHidden/>
          </w:rPr>
          <w:instrText xml:space="preserve"> PAGEREF _Toc158902791 \h </w:instrText>
        </w:r>
        <w:r w:rsidR="00115EF2">
          <w:rPr>
            <w:noProof/>
            <w:webHidden/>
          </w:rPr>
        </w:r>
        <w:r w:rsidR="00115EF2">
          <w:rPr>
            <w:noProof/>
            <w:webHidden/>
          </w:rPr>
          <w:fldChar w:fldCharType="separate"/>
        </w:r>
        <w:r w:rsidR="00115EF2">
          <w:rPr>
            <w:noProof/>
            <w:webHidden/>
          </w:rPr>
          <w:t>1</w:t>
        </w:r>
        <w:r w:rsidR="00115EF2">
          <w:rPr>
            <w:noProof/>
            <w:webHidden/>
          </w:rPr>
          <w:fldChar w:fldCharType="end"/>
        </w:r>
      </w:hyperlink>
    </w:p>
    <w:p w14:paraId="41A30FAF" w14:textId="2BE713B9" w:rsidR="00115EF2" w:rsidRDefault="00115EF2">
      <w:pPr>
        <w:pStyle w:val="TOC1"/>
        <w:tabs>
          <w:tab w:val="right" w:leader="dot" w:pos="9016"/>
        </w:tabs>
        <w:rPr>
          <w:rFonts w:eastAsiaTheme="minorEastAsia"/>
          <w:noProof/>
          <w:lang w:eastAsia="en-GB"/>
        </w:rPr>
      </w:pPr>
      <w:hyperlink w:anchor="_Toc158902792" w:history="1">
        <w:r w:rsidRPr="009A7802">
          <w:rPr>
            <w:rStyle w:val="Hyperlink"/>
            <w:noProof/>
          </w:rPr>
          <w:t>2    Literature review</w:t>
        </w:r>
        <w:r>
          <w:rPr>
            <w:noProof/>
            <w:webHidden/>
          </w:rPr>
          <w:tab/>
        </w:r>
        <w:r>
          <w:rPr>
            <w:noProof/>
            <w:webHidden/>
          </w:rPr>
          <w:fldChar w:fldCharType="begin"/>
        </w:r>
        <w:r>
          <w:rPr>
            <w:noProof/>
            <w:webHidden/>
          </w:rPr>
          <w:instrText xml:space="preserve"> PAGEREF _Toc158902792 \h </w:instrText>
        </w:r>
        <w:r>
          <w:rPr>
            <w:noProof/>
            <w:webHidden/>
          </w:rPr>
        </w:r>
        <w:r>
          <w:rPr>
            <w:noProof/>
            <w:webHidden/>
          </w:rPr>
          <w:fldChar w:fldCharType="separate"/>
        </w:r>
        <w:r>
          <w:rPr>
            <w:noProof/>
            <w:webHidden/>
          </w:rPr>
          <w:t>3</w:t>
        </w:r>
        <w:r>
          <w:rPr>
            <w:noProof/>
            <w:webHidden/>
          </w:rPr>
          <w:fldChar w:fldCharType="end"/>
        </w:r>
      </w:hyperlink>
    </w:p>
    <w:p w14:paraId="279D939A" w14:textId="36289E0C" w:rsidR="00115EF2" w:rsidRDefault="00115EF2">
      <w:pPr>
        <w:pStyle w:val="TOC1"/>
        <w:tabs>
          <w:tab w:val="right" w:leader="dot" w:pos="9016"/>
        </w:tabs>
        <w:rPr>
          <w:rFonts w:eastAsiaTheme="minorEastAsia"/>
          <w:noProof/>
          <w:lang w:eastAsia="en-GB"/>
        </w:rPr>
      </w:pPr>
      <w:hyperlink w:anchor="_Toc158902793" w:history="1">
        <w:r w:rsidRPr="009A7802">
          <w:rPr>
            <w:rStyle w:val="Hyperlink"/>
            <w:noProof/>
          </w:rPr>
          <w:t>3    Methods</w:t>
        </w:r>
        <w:r>
          <w:rPr>
            <w:noProof/>
            <w:webHidden/>
          </w:rPr>
          <w:tab/>
        </w:r>
        <w:r>
          <w:rPr>
            <w:noProof/>
            <w:webHidden/>
          </w:rPr>
          <w:fldChar w:fldCharType="begin"/>
        </w:r>
        <w:r>
          <w:rPr>
            <w:noProof/>
            <w:webHidden/>
          </w:rPr>
          <w:instrText xml:space="preserve"> PAGEREF _Toc158902793 \h </w:instrText>
        </w:r>
        <w:r>
          <w:rPr>
            <w:noProof/>
            <w:webHidden/>
          </w:rPr>
        </w:r>
        <w:r>
          <w:rPr>
            <w:noProof/>
            <w:webHidden/>
          </w:rPr>
          <w:fldChar w:fldCharType="separate"/>
        </w:r>
        <w:r>
          <w:rPr>
            <w:noProof/>
            <w:webHidden/>
          </w:rPr>
          <w:t>6</w:t>
        </w:r>
        <w:r>
          <w:rPr>
            <w:noProof/>
            <w:webHidden/>
          </w:rPr>
          <w:fldChar w:fldCharType="end"/>
        </w:r>
      </w:hyperlink>
    </w:p>
    <w:p w14:paraId="63344B6B" w14:textId="2DAD939D" w:rsidR="00115EF2" w:rsidRDefault="00115EF2">
      <w:pPr>
        <w:pStyle w:val="TOC1"/>
        <w:tabs>
          <w:tab w:val="right" w:leader="dot" w:pos="9016"/>
        </w:tabs>
        <w:rPr>
          <w:rFonts w:eastAsiaTheme="minorEastAsia"/>
          <w:noProof/>
          <w:lang w:eastAsia="en-GB"/>
        </w:rPr>
      </w:pPr>
      <w:hyperlink w:anchor="_Toc158902794" w:history="1">
        <w:r w:rsidRPr="009A7802">
          <w:rPr>
            <w:rStyle w:val="Hyperlink"/>
            <w:noProof/>
          </w:rPr>
          <w:t>4    Results</w:t>
        </w:r>
        <w:r>
          <w:rPr>
            <w:noProof/>
            <w:webHidden/>
          </w:rPr>
          <w:tab/>
        </w:r>
        <w:r>
          <w:rPr>
            <w:noProof/>
            <w:webHidden/>
          </w:rPr>
          <w:fldChar w:fldCharType="begin"/>
        </w:r>
        <w:r>
          <w:rPr>
            <w:noProof/>
            <w:webHidden/>
          </w:rPr>
          <w:instrText xml:space="preserve"> PAGEREF _Toc158902794 \h </w:instrText>
        </w:r>
        <w:r>
          <w:rPr>
            <w:noProof/>
            <w:webHidden/>
          </w:rPr>
        </w:r>
        <w:r>
          <w:rPr>
            <w:noProof/>
            <w:webHidden/>
          </w:rPr>
          <w:fldChar w:fldCharType="separate"/>
        </w:r>
        <w:r>
          <w:rPr>
            <w:noProof/>
            <w:webHidden/>
          </w:rPr>
          <w:t>15</w:t>
        </w:r>
        <w:r>
          <w:rPr>
            <w:noProof/>
            <w:webHidden/>
          </w:rPr>
          <w:fldChar w:fldCharType="end"/>
        </w:r>
      </w:hyperlink>
    </w:p>
    <w:p w14:paraId="683E24DB" w14:textId="5CA81D23" w:rsidR="00115EF2" w:rsidRDefault="00115EF2">
      <w:pPr>
        <w:pStyle w:val="TOC1"/>
        <w:tabs>
          <w:tab w:val="right" w:leader="dot" w:pos="9016"/>
        </w:tabs>
        <w:rPr>
          <w:rFonts w:eastAsiaTheme="minorEastAsia"/>
          <w:noProof/>
          <w:lang w:eastAsia="en-GB"/>
        </w:rPr>
      </w:pPr>
      <w:hyperlink w:anchor="_Toc158902795" w:history="1">
        <w:r w:rsidRPr="009A7802">
          <w:rPr>
            <w:rStyle w:val="Hyperlink"/>
            <w:noProof/>
          </w:rPr>
          <w:t>5    Discussion</w:t>
        </w:r>
        <w:r>
          <w:rPr>
            <w:noProof/>
            <w:webHidden/>
          </w:rPr>
          <w:tab/>
        </w:r>
        <w:r>
          <w:rPr>
            <w:noProof/>
            <w:webHidden/>
          </w:rPr>
          <w:fldChar w:fldCharType="begin"/>
        </w:r>
        <w:r>
          <w:rPr>
            <w:noProof/>
            <w:webHidden/>
          </w:rPr>
          <w:instrText xml:space="preserve"> PAGEREF _Toc158902795 \h </w:instrText>
        </w:r>
        <w:r>
          <w:rPr>
            <w:noProof/>
            <w:webHidden/>
          </w:rPr>
        </w:r>
        <w:r>
          <w:rPr>
            <w:noProof/>
            <w:webHidden/>
          </w:rPr>
          <w:fldChar w:fldCharType="separate"/>
        </w:r>
        <w:r>
          <w:rPr>
            <w:noProof/>
            <w:webHidden/>
          </w:rPr>
          <w:t>30</w:t>
        </w:r>
        <w:r>
          <w:rPr>
            <w:noProof/>
            <w:webHidden/>
          </w:rPr>
          <w:fldChar w:fldCharType="end"/>
        </w:r>
      </w:hyperlink>
    </w:p>
    <w:p w14:paraId="3318CF5C" w14:textId="56FAAC3A" w:rsidR="00115EF2" w:rsidRDefault="00115EF2">
      <w:pPr>
        <w:pStyle w:val="TOC1"/>
        <w:tabs>
          <w:tab w:val="right" w:leader="dot" w:pos="9016"/>
        </w:tabs>
        <w:rPr>
          <w:rFonts w:eastAsiaTheme="minorEastAsia"/>
          <w:noProof/>
          <w:lang w:eastAsia="en-GB"/>
        </w:rPr>
      </w:pPr>
      <w:hyperlink w:anchor="_Toc158902796" w:history="1">
        <w:r w:rsidRPr="009A7802">
          <w:rPr>
            <w:rStyle w:val="Hyperlink"/>
            <w:noProof/>
          </w:rPr>
          <w:t>6    Conclusion</w:t>
        </w:r>
        <w:r>
          <w:rPr>
            <w:noProof/>
            <w:webHidden/>
          </w:rPr>
          <w:tab/>
        </w:r>
        <w:r>
          <w:rPr>
            <w:noProof/>
            <w:webHidden/>
          </w:rPr>
          <w:fldChar w:fldCharType="begin"/>
        </w:r>
        <w:r>
          <w:rPr>
            <w:noProof/>
            <w:webHidden/>
          </w:rPr>
          <w:instrText xml:space="preserve"> PAGEREF _Toc158902796 \h </w:instrText>
        </w:r>
        <w:r>
          <w:rPr>
            <w:noProof/>
            <w:webHidden/>
          </w:rPr>
        </w:r>
        <w:r>
          <w:rPr>
            <w:noProof/>
            <w:webHidden/>
          </w:rPr>
          <w:fldChar w:fldCharType="separate"/>
        </w:r>
        <w:r>
          <w:rPr>
            <w:noProof/>
            <w:webHidden/>
          </w:rPr>
          <w:t>31</w:t>
        </w:r>
        <w:r>
          <w:rPr>
            <w:noProof/>
            <w:webHidden/>
          </w:rPr>
          <w:fldChar w:fldCharType="end"/>
        </w:r>
      </w:hyperlink>
    </w:p>
    <w:p w14:paraId="59D7C22E" w14:textId="756A1611" w:rsidR="00115EF2" w:rsidRDefault="00115EF2">
      <w:pPr>
        <w:pStyle w:val="TOC1"/>
        <w:tabs>
          <w:tab w:val="right" w:leader="dot" w:pos="9016"/>
        </w:tabs>
        <w:rPr>
          <w:rFonts w:eastAsiaTheme="minorEastAsia"/>
          <w:noProof/>
          <w:lang w:eastAsia="en-GB"/>
        </w:rPr>
      </w:pPr>
      <w:hyperlink w:anchor="_Toc158902797" w:history="1">
        <w:r w:rsidRPr="009A7802">
          <w:rPr>
            <w:rStyle w:val="Hyperlink"/>
            <w:noProof/>
          </w:rPr>
          <w:t>7    REFERENCES</w:t>
        </w:r>
        <w:r>
          <w:rPr>
            <w:noProof/>
            <w:webHidden/>
          </w:rPr>
          <w:tab/>
        </w:r>
        <w:r>
          <w:rPr>
            <w:noProof/>
            <w:webHidden/>
          </w:rPr>
          <w:fldChar w:fldCharType="begin"/>
        </w:r>
        <w:r>
          <w:rPr>
            <w:noProof/>
            <w:webHidden/>
          </w:rPr>
          <w:instrText xml:space="preserve"> PAGEREF _Toc158902797 \h </w:instrText>
        </w:r>
        <w:r>
          <w:rPr>
            <w:noProof/>
            <w:webHidden/>
          </w:rPr>
        </w:r>
        <w:r>
          <w:rPr>
            <w:noProof/>
            <w:webHidden/>
          </w:rPr>
          <w:fldChar w:fldCharType="separate"/>
        </w:r>
        <w:r>
          <w:rPr>
            <w:noProof/>
            <w:webHidden/>
          </w:rPr>
          <w:t>31</w:t>
        </w:r>
        <w:r>
          <w:rPr>
            <w:noProof/>
            <w:webHidden/>
          </w:rPr>
          <w:fldChar w:fldCharType="end"/>
        </w:r>
      </w:hyperlink>
    </w:p>
    <w:p w14:paraId="45413CAC" w14:textId="7BDE5F3A" w:rsidR="00115EF2" w:rsidRDefault="00115EF2">
      <w:pPr>
        <w:pStyle w:val="TOC1"/>
        <w:tabs>
          <w:tab w:val="right" w:leader="dot" w:pos="9016"/>
        </w:tabs>
        <w:rPr>
          <w:rFonts w:eastAsiaTheme="minorEastAsia"/>
          <w:noProof/>
          <w:lang w:eastAsia="en-GB"/>
        </w:rPr>
      </w:pPr>
      <w:hyperlink w:anchor="_Toc158902798" w:history="1">
        <w:r w:rsidRPr="009A7802">
          <w:rPr>
            <w:rStyle w:val="Hyperlink"/>
            <w:noProof/>
          </w:rPr>
          <w:t>8    Appendix A: Abbreviations</w:t>
        </w:r>
        <w:r>
          <w:rPr>
            <w:noProof/>
            <w:webHidden/>
          </w:rPr>
          <w:tab/>
        </w:r>
        <w:r>
          <w:rPr>
            <w:noProof/>
            <w:webHidden/>
          </w:rPr>
          <w:fldChar w:fldCharType="begin"/>
        </w:r>
        <w:r>
          <w:rPr>
            <w:noProof/>
            <w:webHidden/>
          </w:rPr>
          <w:instrText xml:space="preserve"> PAGEREF _Toc158902798 \h </w:instrText>
        </w:r>
        <w:r>
          <w:rPr>
            <w:noProof/>
            <w:webHidden/>
          </w:rPr>
        </w:r>
        <w:r>
          <w:rPr>
            <w:noProof/>
            <w:webHidden/>
          </w:rPr>
          <w:fldChar w:fldCharType="separate"/>
        </w:r>
        <w:r>
          <w:rPr>
            <w:noProof/>
            <w:webHidden/>
          </w:rPr>
          <w:t>36</w:t>
        </w:r>
        <w:r>
          <w:rPr>
            <w:noProof/>
            <w:webHidden/>
          </w:rPr>
          <w:fldChar w:fldCharType="end"/>
        </w:r>
      </w:hyperlink>
    </w:p>
    <w:p w14:paraId="467EC777" w14:textId="72C163C7" w:rsidR="00A4528B" w:rsidRDefault="005B3D20">
      <w:r>
        <w:fldChar w:fldCharType="end"/>
      </w:r>
    </w:p>
    <w:p w14:paraId="126666F2" w14:textId="688DD9BA" w:rsidR="002B5C7F" w:rsidRDefault="00F520FB">
      <w:r>
        <w:t xml:space="preserve">Code is available at: </w:t>
      </w:r>
      <w:hyperlink r:id="rId8" w:history="1">
        <w:r w:rsidR="006D2A0E" w:rsidRPr="005A4628">
          <w:rPr>
            <w:rStyle w:val="Hyperlink"/>
          </w:rPr>
          <w:t>https://github.com/AliWilkinson/Solar_panel_power_forecasting</w:t>
        </w:r>
      </w:hyperlink>
      <w:r w:rsidR="006D2A0E">
        <w:t xml:space="preserve"> </w:t>
      </w:r>
    </w:p>
    <w:p w14:paraId="1D03A740" w14:textId="77777777" w:rsidR="007C1093" w:rsidRDefault="007C1093"/>
    <w:p w14:paraId="6E7EF7E4" w14:textId="77777777" w:rsidR="00A4528B" w:rsidRDefault="00A4528B"/>
    <w:p w14:paraId="343A9AA1" w14:textId="77777777" w:rsidR="00D87C26" w:rsidRDefault="00D87C26"/>
    <w:p w14:paraId="210E3C0B" w14:textId="77777777" w:rsidR="00D87C26" w:rsidRDefault="00D87C26"/>
    <w:p w14:paraId="4C493604" w14:textId="77777777" w:rsidR="00D87C26" w:rsidRDefault="00D87C26"/>
    <w:p w14:paraId="3F141B51" w14:textId="77777777" w:rsidR="00A4528B" w:rsidRDefault="00A4528B"/>
    <w:p w14:paraId="4BAA23CA" w14:textId="77777777" w:rsidR="00B54C32" w:rsidRPr="00A60D37" w:rsidRDefault="00B54C32" w:rsidP="00A60D37"/>
    <w:p w14:paraId="2DCBE7F1" w14:textId="545F6B86" w:rsidR="00902CE9" w:rsidRPr="00053448" w:rsidRDefault="00496D6D" w:rsidP="005274F7">
      <w:pPr>
        <w:pStyle w:val="Subtitle"/>
      </w:pPr>
      <w:bookmarkStart w:id="0" w:name="_Toc158902791"/>
      <w:r>
        <w:t xml:space="preserve">1    </w:t>
      </w:r>
      <w:r w:rsidR="0036568C" w:rsidRPr="00053448">
        <w:t>I</w:t>
      </w:r>
      <w:r w:rsidR="0060480A" w:rsidRPr="00053448">
        <w:t>ntroduction</w:t>
      </w:r>
      <w:bookmarkEnd w:id="0"/>
      <w:r w:rsidR="0060480A" w:rsidRPr="00053448">
        <w:t xml:space="preserve">  </w:t>
      </w:r>
    </w:p>
    <w:p w14:paraId="4E15B15E" w14:textId="770FF442" w:rsidR="003578A4" w:rsidRDefault="00902CE9" w:rsidP="006E05E3">
      <w:r>
        <w:lastRenderedPageBreak/>
        <w:t xml:space="preserve">Solar Panels or </w:t>
      </w:r>
      <w:r w:rsidR="0060480A">
        <w:t xml:space="preserve">Photovoltaic (PV) cells </w:t>
      </w:r>
      <w:r w:rsidR="007105F1">
        <w:t>produce a renewable energy source</w:t>
      </w:r>
      <w:r w:rsidR="00EF05E1">
        <w:t xml:space="preserve"> </w:t>
      </w:r>
      <w:r w:rsidR="009854EF">
        <w:t>through</w:t>
      </w:r>
      <w:r w:rsidR="00EF05E1">
        <w:t xml:space="preserve"> the conversion of</w:t>
      </w:r>
      <w:r w:rsidR="0060480A">
        <w:t xml:space="preserve"> light energy from the sun to electrical energy </w:t>
      </w:r>
      <w:r w:rsidR="00EF05E1">
        <w:t xml:space="preserve">for use </w:t>
      </w:r>
      <w:r w:rsidR="0060480A">
        <w:t>locally or export</w:t>
      </w:r>
      <w:r w:rsidR="00EF05E1">
        <w:t xml:space="preserve">ation </w:t>
      </w:r>
      <w:r w:rsidR="0060480A">
        <w:t xml:space="preserve">to the National Grid. </w:t>
      </w:r>
      <w:r w:rsidR="00517484">
        <w:t xml:space="preserve">With the effects of climate change increasing </w:t>
      </w:r>
      <w:r w:rsidR="00517484">
        <w:fldChar w:fldCharType="begin"/>
      </w:r>
      <w:r w:rsidR="00CF53B2">
        <w:instrText xml:space="preserve"> ADDIN ZOTERO_ITEM CSL_CITATION {"citationID":"Z1D67gyS","properties":{"formattedCitation":"(\\uc0\\u8216{}The Causes of Climate Change\\uc0\\u8217{}, n.d.)","plainCitation":"(‘The Causes of Climate Change’, n.d.)","dontUpdate":true,"noteIndex":0},"citationItems":[{"id":185,"uris":["http://zotero.org/users/local/O3QMk9TL/items/D64SPGI8"],"itemData":{"id":185,"type":"webpage","abstract":"Most climate scientists agree the main cause of the current global warming trend is human expansion of the \"greenhouse effect\" — warming that results when the atmosphere traps heat radiating from Earth toward space.","container-title":"Climate Change: Vital Signs of the Planet","language":"en","title":"The Causes of Climate Change","URL":"https://climate.nasa.gov/causes","accessed":{"date-parts":[["2023",11,3]]},"issued":{"date-parts":[["2023"]]}}}],"schema":"https://github.com/citation-style-language/schema/raw/master/csl-citation.json"} </w:instrText>
      </w:r>
      <w:r w:rsidR="00517484">
        <w:fldChar w:fldCharType="separate"/>
      </w:r>
      <w:r w:rsidR="00517484" w:rsidRPr="00D17E33">
        <w:rPr>
          <w:rFonts w:ascii="Calibri" w:hAnsi="Calibri" w:cs="Calibri"/>
          <w:kern w:val="0"/>
          <w:szCs w:val="24"/>
        </w:rPr>
        <w:t xml:space="preserve">(The Causes of Climate Change, </w:t>
      </w:r>
      <w:r w:rsidR="00517484">
        <w:rPr>
          <w:rFonts w:ascii="Calibri" w:hAnsi="Calibri" w:cs="Calibri"/>
          <w:kern w:val="0"/>
          <w:szCs w:val="24"/>
        </w:rPr>
        <w:t>2023</w:t>
      </w:r>
      <w:r w:rsidR="00517484" w:rsidRPr="00D17E33">
        <w:rPr>
          <w:rFonts w:ascii="Calibri" w:hAnsi="Calibri" w:cs="Calibri"/>
          <w:kern w:val="0"/>
          <w:szCs w:val="24"/>
        </w:rPr>
        <w:t>)</w:t>
      </w:r>
      <w:r w:rsidR="00517484">
        <w:fldChar w:fldCharType="end"/>
      </w:r>
      <w:r w:rsidR="009A7256">
        <w:t>;</w:t>
      </w:r>
      <w:r w:rsidR="000C55EF">
        <w:t xml:space="preserve"> </w:t>
      </w:r>
      <w:r w:rsidR="00517484">
        <w:t xml:space="preserve">diminishing fossil fuel resources </w:t>
      </w:r>
      <w:r w:rsidR="00517484">
        <w:fldChar w:fldCharType="begin"/>
      </w:r>
      <w:r w:rsidR="00517484">
        <w:instrText xml:space="preserve"> ADDIN ZOTERO_ITEM CSL_CITATION {"citationID":"O1NYPliv","properties":{"formattedCitation":"(Shafiee and Topal, 2009)","plainCitation":"(Shafiee and Topal, 2009)","noteIndex":0},"citationItems":[{"id":186,"uris":["http://zotero.org/users/local/O3QMk9TL/items/G7K5IKUH"],"itemData":{"id":186,"type":"article-journal","abstract":"Crude oil, coal and gas are the main resources for world energy supply. The size of fossil fuel reserves and the dilemma that “when non-renewable energy will be diminished” is a fundamental and doubtful question that needs to be answered. This paper presents a new formula for calculating when fossil fuel reserves are likely to be depleted and develops an econometrics model to demonstrate the relationship between fossil fuel reserves and some main variables. The new formula is modified from the Klass model and thus assumes a continuous compound rate and computes fossil fuel reserve depletion times for oil, coal and gas of approximately 35, 107 and 37 years, respectively. This means that coal reserves are available up to 2112, and will be the only fossil fuel remaining after 2042. In the Econometrics model, the main exogenous variables affecting oil, coal and gas reserve trends are their consumption and respective prices between 1980 and 2006. The models for oil and gas reserves unexpectedly show a positive and significant relationship with consumption, while presenting a negative and significant relationship with price. The econometrics model for coal reserves, however, expectedly illustrates a negative and significant relationship with consumption and a positive and significant relationship with price. Consequently, huge reserves of coal and low-level coal prices in comparison to oil and gas make coal one of the main energy substitutions for oil and gas in the future, under the assumption of coal as a clean energy source.","container-title":"Energy Policy","DOI":"10.1016/j.enpol.2008.08.016","ISSN":"0301-4215","issue":"1","journalAbbreviation":"Energy Policy","page":"181-189","source":"ScienceDirect","title":"When will fossil fuel reserves be diminished?","URL":"https://www.sciencedirect.com/science/article/pii/S0301421508004126","volume":"37","author":[{"family":"Shafiee","given":"Shahriar"},{"family":"Topal","given":"Erkan"}],"accessed":{"date-parts":[["2023",11,3]]},"issued":{"date-parts":[["2009",1,1]]}}}],"schema":"https://github.com/citation-style-language/schema/raw/master/csl-citation.json"} </w:instrText>
      </w:r>
      <w:r w:rsidR="00517484">
        <w:fldChar w:fldCharType="separate"/>
      </w:r>
      <w:r w:rsidR="00517484" w:rsidRPr="001D5B86">
        <w:rPr>
          <w:rFonts w:ascii="Calibri" w:hAnsi="Calibri" w:cs="Calibri"/>
        </w:rPr>
        <w:t>(Shafiee and Topal, 2009)</w:t>
      </w:r>
      <w:r w:rsidR="00517484">
        <w:fldChar w:fldCharType="end"/>
      </w:r>
      <w:r w:rsidR="009A7256">
        <w:t xml:space="preserve">; </w:t>
      </w:r>
      <w:r w:rsidR="000C55EF">
        <w:t xml:space="preserve">and </w:t>
      </w:r>
      <w:r w:rsidR="00DD03B0">
        <w:t xml:space="preserve">rising energy costs </w:t>
      </w:r>
      <w:r w:rsidR="00BF174D">
        <w:fldChar w:fldCharType="begin"/>
      </w:r>
      <w:r w:rsidR="00BF174D">
        <w:instrText xml:space="preserve"> ADDIN ZOTERO_ITEM CSL_CITATION {"citationID":"U1X0Vp5b","properties":{"formattedCitation":"(Guan {\\i{}et al.}, 2023)","plainCitation":"(Guan et al., 2023)","noteIndex":0},"citationItems":[{"id":325,"uris":["http://zotero.org/users/local/O3QMk9TL/items/9EMPEADN"],"itemData":{"id":325,"type":"article-journal","abstract":"The Russia–Ukraine conflict has triggered an energy crisis that directly affected household energy costs for heating, cooling and mobility and indirectly pushed up the costs of other goods and services throughout global supply chains. Here we bridge a global multi-regional input–output database with detailed household-expenditure data to model the direct and indirect impacts of increased energy prices on 201 expenditure groups in 116 countries. On the basis of a set of energy price scenarios, we show that total energy costs of households would increase by 62.6–112.9%, contributing to a 2.7–4.8% increase in household expenditures. The energy cost burdens across household groups vary due to differences in supply chain structure, consumption patterns and energy needs. Under the cost-of-living pressures, an additional 78 million–141 million people will potentially be pushed into extreme poverty. Targeted energy assistance can help vulnerable households during this crisis. We emphasize support for increased costs of necessities, especially for food.","container-title":"Nature Energy","DOI":"10.1038/s41560-023-01209-8","ISSN":"2058-7546","issue":"3","journalAbbreviation":"Nat Energy","language":"en","license":"2023 The Author(s), under exclusive licence to Springer Nature Limited","note":"number: 3\npublisher: Nature Publishing Group","page":"304-316","source":"www.nature.com","title":"Burden of the global energy price crisis on households","URL":"https://www.nature.com/articles/s41560-023-01209-8","volume":"8","author":[{"family":"Guan","given":"Yuru"},{"family":"Yan","given":"Jin"},{"family":"Shan","given":"Yuli"},{"family":"Zhou","given":"Yannan"},{"family":"Hang","given":"Ye"},{"family":"Li","given":"Ruoqi"},{"family":"Liu","given":"Yu"},{"family":"Liu","given":"Binyuan"},{"family":"Nie","given":"Qingyun"},{"family":"Bruckner","given":"Benedikt"},{"family":"Feng","given":"Kuishuang"},{"family":"Hubacek","given":"Klaus"}],"accessed":{"date-parts":[["2024",1,1]]},"issued":{"date-parts":[["2023",3]]}}}],"schema":"https://github.com/citation-style-language/schema/raw/master/csl-citation.json"} </w:instrText>
      </w:r>
      <w:r w:rsidR="00BF174D">
        <w:fldChar w:fldCharType="separate"/>
      </w:r>
      <w:r w:rsidR="00BF174D" w:rsidRPr="00BF174D">
        <w:rPr>
          <w:rFonts w:ascii="Calibri" w:hAnsi="Calibri" w:cs="Calibri"/>
          <w:kern w:val="0"/>
          <w:szCs w:val="24"/>
        </w:rPr>
        <w:t xml:space="preserve">(Guan </w:t>
      </w:r>
      <w:r w:rsidR="00BF174D" w:rsidRPr="00BF174D">
        <w:rPr>
          <w:rFonts w:ascii="Calibri" w:hAnsi="Calibri" w:cs="Calibri"/>
          <w:i/>
          <w:iCs/>
          <w:kern w:val="0"/>
          <w:szCs w:val="24"/>
        </w:rPr>
        <w:t>et al.</w:t>
      </w:r>
      <w:r w:rsidR="00BF174D" w:rsidRPr="00BF174D">
        <w:rPr>
          <w:rFonts w:ascii="Calibri" w:hAnsi="Calibri" w:cs="Calibri"/>
          <w:kern w:val="0"/>
          <w:szCs w:val="24"/>
        </w:rPr>
        <w:t>, 2023)</w:t>
      </w:r>
      <w:r w:rsidR="00BF174D">
        <w:fldChar w:fldCharType="end"/>
      </w:r>
      <w:r w:rsidR="001567D4">
        <w:t xml:space="preserve">, </w:t>
      </w:r>
      <w:r w:rsidR="00517484">
        <w:t xml:space="preserve">global energy production will become more reliant on renewable energy sources such as PV installations </w:t>
      </w:r>
      <w:r w:rsidR="00517484">
        <w:fldChar w:fldCharType="begin"/>
      </w:r>
      <w:r w:rsidR="00517484">
        <w:instrText xml:space="preserve"> ADDIN ZOTERO_ITEM CSL_CITATION {"citationID":"cztvRh66","properties":{"formattedCitation":"(Hu {\\i{}et al.}, 2016)","plainCitation":"(Hu et al., 2016)","noteIndex":0},"citationItems":[{"id":187,"uris":["http://zotero.org/users/local/O3QMk9TL/items/M9W7GWGC"],"itemData":{"id":187,"type":"article-journal","abstract":"This study considers how large-scale application of solar panels will affect climate. Electricity generation leads to regional cooling but this is countered by the power’s use, affecting global circulation patterns with changes in regional rainfall.","container-title":"Nature Climate Change","DOI":"10.1038/nclimate2843","ISSN":"1758-6798","issue":"3","journalAbbreviation":"Nature Clim Change","language":"en","license":"2015 Springer Nature Limited","note":"number: 3\npublisher: Nature Publishing Group","page":"290-294","source":"www.nature.com","title":"Impact of solar panels on global climate","URL":"https://www.nature.com/articles/nclimate2843","volume":"6","author":[{"family":"Hu","given":"Aixue"},{"family":"Levis","given":"Samuel"},{"family":"Meehl","given":"Gerald A."},{"family":"Han","given":"Weiqing"},{"family":"Washington","given":"Warren M."},{"family":"Oleson","given":"Keith W."},{"family":"Ruijven","given":"Bas J.","non-dropping-particle":"van"},{"family":"He","given":"Mingqiong"},{"family":"Strand","given":"Warren G."}],"accessed":{"date-parts":[["2023",11,3]]},"issued":{"date-parts":[["2016",3]]}}}],"schema":"https://github.com/citation-style-language/schema/raw/master/csl-citation.json"} </w:instrText>
      </w:r>
      <w:r w:rsidR="00517484">
        <w:fldChar w:fldCharType="separate"/>
      </w:r>
      <w:r w:rsidR="00517484" w:rsidRPr="00B6373D">
        <w:rPr>
          <w:rFonts w:ascii="Calibri" w:hAnsi="Calibri" w:cs="Calibri"/>
          <w:kern w:val="0"/>
          <w:szCs w:val="24"/>
        </w:rPr>
        <w:t xml:space="preserve">(Hu </w:t>
      </w:r>
      <w:r w:rsidR="00517484" w:rsidRPr="00B6373D">
        <w:rPr>
          <w:rFonts w:ascii="Calibri" w:hAnsi="Calibri" w:cs="Calibri"/>
          <w:i/>
          <w:iCs/>
          <w:kern w:val="0"/>
          <w:szCs w:val="24"/>
        </w:rPr>
        <w:t>et al.</w:t>
      </w:r>
      <w:r w:rsidR="00517484" w:rsidRPr="00B6373D">
        <w:rPr>
          <w:rFonts w:ascii="Calibri" w:hAnsi="Calibri" w:cs="Calibri"/>
          <w:kern w:val="0"/>
          <w:szCs w:val="24"/>
        </w:rPr>
        <w:t>, 2016)</w:t>
      </w:r>
      <w:r w:rsidR="00517484">
        <w:fldChar w:fldCharType="end"/>
      </w:r>
      <w:r w:rsidR="00517484">
        <w:t>.</w:t>
      </w:r>
      <w:r w:rsidR="00B24AFF">
        <w:t xml:space="preserve"> </w:t>
      </w:r>
      <w:r w:rsidR="00803E67">
        <w:t>Worldwide, c</w:t>
      </w:r>
      <w:r w:rsidR="00D2737C" w:rsidRPr="00234CE3">
        <w:t xml:space="preserve">ountries are </w:t>
      </w:r>
      <w:r w:rsidR="000718A2" w:rsidRPr="00234CE3">
        <w:t>turning to renewable energy sources</w:t>
      </w:r>
      <w:r w:rsidR="00FD53BB" w:rsidRPr="00234CE3">
        <w:t xml:space="preserve"> to combat these issues</w:t>
      </w:r>
      <w:r w:rsidR="00EA5287">
        <w:t xml:space="preserve">. The UK government, for example, has </w:t>
      </w:r>
      <w:r w:rsidR="00400A1E" w:rsidRPr="00234CE3">
        <w:t>“</w:t>
      </w:r>
      <w:r w:rsidR="000718A2" w:rsidRPr="00234CE3">
        <w:t>committed to achieving fully decarbonised electricity by 2035, subject to security</w:t>
      </w:r>
      <w:r w:rsidR="00400A1E" w:rsidRPr="00234CE3">
        <w:t xml:space="preserve">”. </w:t>
      </w:r>
      <w:r w:rsidR="00400A1E" w:rsidRPr="00234CE3">
        <w:fldChar w:fldCharType="begin"/>
      </w:r>
      <w:r w:rsidR="00CF53B2">
        <w:instrText xml:space="preserve"> ADDIN ZOTERO_ITEM CSL_CITATION {"citationID":"o2CEvUUA","properties":{"formattedCitation":"(HM Government, Department for Energy Security and Net Zero, 2023)","plainCitation":"(HM Government, Department for Energy Security and Net Zero, 2023)","dontUpdate":true,"noteIndex":0},"citationItems":[{"id":330,"uris":["http://zotero.org/users/local/O3QMk9TL/items/WKAL4K3G"],"itemData":{"id":330,"type":"document","language":"en","source":"Zotero","title":"Powering Up Britain: Energy Security Plan","URL":"https://assets.publishing.service.gov.uk/media/642708eafbe620000f17daa2/powering-up-britain-energy-security-plan.pdf","author":[{"family":"HM Government, Department for Energy Security and Net Zero","given":""}],"accessed":{"date-parts":[["2024",1,2]]},"issued":{"date-parts":[["2023",3]]}}}],"schema":"https://github.com/citation-style-language/schema/raw/master/csl-citation.json"} </w:instrText>
      </w:r>
      <w:r w:rsidR="00400A1E" w:rsidRPr="00234CE3">
        <w:fldChar w:fldCharType="separate"/>
      </w:r>
      <w:r w:rsidR="00400A1E" w:rsidRPr="00234CE3">
        <w:rPr>
          <w:rFonts w:ascii="Calibri" w:hAnsi="Calibri" w:cs="Calibri"/>
        </w:rPr>
        <w:t>(HM Government, Department for Energy Security and Net Zero, 2023, p.27)</w:t>
      </w:r>
      <w:r w:rsidR="00400A1E" w:rsidRPr="00234CE3">
        <w:fldChar w:fldCharType="end"/>
      </w:r>
      <w:r w:rsidR="00FD53BB" w:rsidRPr="00234CE3">
        <w:t>.</w:t>
      </w:r>
      <w:r w:rsidR="001500A4" w:rsidRPr="00234CE3">
        <w:t xml:space="preserve"> </w:t>
      </w:r>
      <w:r w:rsidR="003A4E4E" w:rsidRPr="00234CE3">
        <w:t xml:space="preserve">This report mentions maintaining and </w:t>
      </w:r>
      <w:r w:rsidR="007A0B78" w:rsidRPr="00234CE3">
        <w:t>establishing form</w:t>
      </w:r>
      <w:r w:rsidR="00313D93" w:rsidRPr="00234CE3">
        <w:t>s</w:t>
      </w:r>
      <w:r w:rsidR="007A0B78" w:rsidRPr="00234CE3">
        <w:t xml:space="preserve"> of renewable energy including solar energy</w:t>
      </w:r>
      <w:r w:rsidR="00943A36" w:rsidRPr="00234CE3">
        <w:t xml:space="preserve"> and</w:t>
      </w:r>
      <w:r w:rsidR="006B74E0" w:rsidRPr="00234CE3">
        <w:t xml:space="preserve"> aim</w:t>
      </w:r>
      <w:r w:rsidR="00CD52F7">
        <w:t>s</w:t>
      </w:r>
      <w:r w:rsidR="00C113E3" w:rsidRPr="00234CE3">
        <w:t xml:space="preserve"> for a five-fold increase in </w:t>
      </w:r>
      <w:r w:rsidR="00AB6B37" w:rsidRPr="00234CE3">
        <w:t>current installed rooftop capacity.</w:t>
      </w:r>
      <w:r w:rsidR="00991C60">
        <w:t xml:space="preserve"> </w:t>
      </w:r>
    </w:p>
    <w:p w14:paraId="2706D23E" w14:textId="1877FC45" w:rsidR="00405B09" w:rsidRDefault="00991C60" w:rsidP="006E05E3">
      <w:r>
        <w:t xml:space="preserve">Forecasting models are often built using data from large scale PV plants </w:t>
      </w:r>
      <w:r>
        <w:fldChar w:fldCharType="begin"/>
      </w:r>
      <w:r>
        <w:instrText xml:space="preserve"> ADDIN ZOTERO_ITEM CSL_CITATION {"citationID":"xgCcmVX3","properties":{"formattedCitation":"(\\uc0\\u8216{}Photovoltaic power station\\uc0\\u8217{}, 2023)","plainCitation":"(‘Photovoltaic power station’, 2023)","dontUpdate":true,"noteIndex":0},"citationItems":[{"id":202,"uris":["http://zotero.org/users/local/O3QMk9TL/items/RUMSNQWR"],"itemData":{"id":202,"type":"entry-encyclopedia","abstract":"A photovoltaic power station, also known as a solar park, solar farm, or solar power plant, is a large-scale grid-connected photovoltaic power system (PV system) designed for the supply of merchant power. They are different from most building-mounted and other decentralized solar power because they supply power at the utility level, rather than to a local user or users. Utility-scale solar is sometimes used to describe this type of project.\nThis approach differs from concentrated solar power, the other major large-scale solar generation technology, which uses heat to drive a variety of conventional generator systems. Both approaches have their own advantages and disadvantages, but to date, for a variety of reasons, photovoltaic technology has seen much wider use. As of 2019, about 97% of utility-scale solar power capacity was PV.In some countries, the nameplate capacity of photovoltaic power stations is rated in megawatt-peak (MWp), which refers to the solar array's theoretical maximum DC power output. In other countries, the manufacturer states the surface and the efficiency. However, Canada, Japan, Spain, and the United States often specify using the converted lower nominal power output in MWAC, a measure more directly comparable to other forms of power generation. Most solar parks are developed at a scale of at least 1 MWp. As of 2018, the world's largest operating photovoltaic power stations surpassed 1 gigawatt. At the end of 2019, about 9,000 solar farms were larger than 4 MWAC (utility scale), with a combined capacity of over 220 GWAC.Most of the existing large-scale photovoltaic power stations are owned and operated by independent power producers, but the involvement of community and utility-owned projects is increasing. Previously, almost all were supported at least in part by regulatory incentives such as feed-in tariffs or tax credits, but as levelized costs fell significantly in the 2010s and grid parity has been reached in most markets, external incentives are usually not needed.","container-title":"Wikipedia","language":"en","license":"Creative Commons Attribution-ShareAlike License","note":"Page Version ID: 1179207461","source":"Wikipedia","title":"Photovoltaic power station","URL":"https://en.wikipedia.org/w/index.php?title=Photovoltaic_power_station&amp;oldid=1179207461","accessed":{"date-parts":[["2023",11,6]]},"issued":{"date-parts":[["2023",10,8]]}}}],"schema":"https://github.com/citation-style-language/schema/raw/master/csl-citation.json"} </w:instrText>
      </w:r>
      <w:r>
        <w:fldChar w:fldCharType="separate"/>
      </w:r>
      <w:r w:rsidRPr="002453A3">
        <w:rPr>
          <w:rFonts w:ascii="Calibri" w:hAnsi="Calibri" w:cs="Calibri"/>
          <w:kern w:val="0"/>
          <w:szCs w:val="24"/>
        </w:rPr>
        <w:t>(Photovoltaic power station, 2023)</w:t>
      </w:r>
      <w:r>
        <w:fldChar w:fldCharType="end"/>
      </w:r>
      <w:r>
        <w:t>, rather than small residential PV systems</w:t>
      </w:r>
      <w:r w:rsidR="00664F8E">
        <w:t xml:space="preserve"> </w:t>
      </w:r>
      <w:r w:rsidR="00126E0E" w:rsidRPr="00126E0E">
        <w:rPr>
          <w:rFonts w:ascii="Calibri" w:hAnsi="Calibri" w:cs="Calibri"/>
          <w:kern w:val="0"/>
          <w:szCs w:val="24"/>
        </w:rPr>
        <w:t xml:space="preserve">(Vagropoulos </w:t>
      </w:r>
      <w:r w:rsidR="00126E0E" w:rsidRPr="00126E0E">
        <w:rPr>
          <w:rFonts w:ascii="Calibri" w:hAnsi="Calibri" w:cs="Calibri"/>
          <w:i/>
          <w:iCs/>
          <w:kern w:val="0"/>
          <w:szCs w:val="24"/>
        </w:rPr>
        <w:t>et al.</w:t>
      </w:r>
      <w:r w:rsidR="00126E0E" w:rsidRPr="00126E0E">
        <w:rPr>
          <w:rFonts w:ascii="Calibri" w:hAnsi="Calibri" w:cs="Calibri"/>
          <w:kern w:val="0"/>
          <w:szCs w:val="24"/>
        </w:rPr>
        <w:t>, 2016)</w:t>
      </w:r>
      <w:r w:rsidR="00EA5350">
        <w:rPr>
          <w:rFonts w:ascii="Calibri" w:hAnsi="Calibri" w:cs="Calibri"/>
          <w:kern w:val="0"/>
          <w:szCs w:val="24"/>
        </w:rPr>
        <w:t xml:space="preserve">. </w:t>
      </w:r>
      <w:r w:rsidR="00542754">
        <w:t>G</w:t>
      </w:r>
      <w:r w:rsidR="002B000D">
        <w:t xml:space="preserve">rid companies often need to adjust distribution </w:t>
      </w:r>
      <w:r w:rsidR="0032717D">
        <w:t>during high and low production periods</w:t>
      </w:r>
      <w:r w:rsidR="00490A9A">
        <w:t xml:space="preserve"> </w:t>
      </w:r>
      <w:r w:rsidR="00490A9A">
        <w:fldChar w:fldCharType="begin"/>
      </w:r>
      <w:r w:rsidR="00490A9A">
        <w:instrText xml:space="preserve"> ADDIN ZOTERO_ITEM CSL_CITATION {"citationID":"Z7B5YzKr","properties":{"formattedCitation":"(Poti {\\i{}et al.}, 2023)","plainCitation":"(Poti et al., 2023)","noteIndex":0},"citationItems":[{"id":327,"uris":["http://zotero.org/users/local/O3QMk9TL/items/VZNY7ICX"],"itemData":{"id":327,"type":"article-journal","abstract":"This paper presents a day-ahead forecasting method for photovoltaic (PV) power plants in commercial sectors. The method is based on numerical weather prediction (NWP) models from open weather maps and power plant specifications. The output of the model is the predicted power output from the PV power plant, which is incorporated into an optimal control strategy of the PV plant using battery storage. The use of optimal algorithms assists in the PV power plant curtailment in cases of over-generation and reduces the dependence on conventional power sources such as generators in cases of under-generation by the PV plant. It was found that most forecasting methods do not incorporate PV power and storage systems for proper optimization and demand management. This can be seen as a gap for further research of forecasting models integrated with battery storage systems to improve PV power system performance. Results obtained show a good performance of the developed model. A root means square error (RMSE) of 425.79 W and 595.10 W and a mean absolute error (MAE) of 246.26 W and 238 W were achieved for a summer and winter day, respectively. Furthermore, an excellent positive correlation exists between the predicted output power and the observed results, with R2 values over 90%.","collection-title":"Proceedings of 2022 7th International Conference on Renewable Energy and Conservation","container-title":"Energy Reports","DOI":"10.1016/j.egyr.2023.09.004","ISSN":"2352-4847","journalAbbreviation":"Energy Reports","page":"343-352","source":"ScienceDirect","title":"Intelligent solar photovoltaic power forecasting","URL":"https://www.sciencedirect.com/science/article/pii/S2352484723012416","volume":"9","author":[{"family":"Poti","given":"Keaobaka D."},{"family":"Naidoo","given":"Raj M."},{"family":"Mbungu","given":"Nsilulu T."},{"family":"Bansal","given":"Ramesh C."}],"accessed":{"date-parts":[["2024",1,1]]},"issued":{"date-parts":[["2023",10,1]]}}}],"schema":"https://github.com/citation-style-language/schema/raw/master/csl-citation.json"} </w:instrText>
      </w:r>
      <w:r w:rsidR="00490A9A">
        <w:fldChar w:fldCharType="separate"/>
      </w:r>
      <w:r w:rsidR="00490A9A" w:rsidRPr="004F4972">
        <w:rPr>
          <w:rFonts w:ascii="Calibri" w:hAnsi="Calibri" w:cs="Calibri"/>
          <w:kern w:val="0"/>
          <w:szCs w:val="24"/>
        </w:rPr>
        <w:t xml:space="preserve">(Poti </w:t>
      </w:r>
      <w:r w:rsidR="00490A9A" w:rsidRPr="004F4972">
        <w:rPr>
          <w:rFonts w:ascii="Calibri" w:hAnsi="Calibri" w:cs="Calibri"/>
          <w:i/>
          <w:iCs/>
          <w:kern w:val="0"/>
          <w:szCs w:val="24"/>
        </w:rPr>
        <w:t>et al.</w:t>
      </w:r>
      <w:r w:rsidR="00490A9A" w:rsidRPr="004F4972">
        <w:rPr>
          <w:rFonts w:ascii="Calibri" w:hAnsi="Calibri" w:cs="Calibri"/>
          <w:kern w:val="0"/>
          <w:szCs w:val="24"/>
        </w:rPr>
        <w:t>, 2023)</w:t>
      </w:r>
      <w:r w:rsidR="00490A9A">
        <w:fldChar w:fldCharType="end"/>
      </w:r>
      <w:r w:rsidR="00490A9A">
        <w:t xml:space="preserve">, </w:t>
      </w:r>
      <w:r w:rsidR="00EA5350">
        <w:t xml:space="preserve">and </w:t>
      </w:r>
      <w:r w:rsidR="00542754">
        <w:t xml:space="preserve">if </w:t>
      </w:r>
      <w:r w:rsidR="00BB01CE">
        <w:t xml:space="preserve">residential PV systems outputs are not forecasted, potential surges </w:t>
      </w:r>
      <w:r w:rsidR="00A12CC2">
        <w:t xml:space="preserve">from these systems </w:t>
      </w:r>
      <w:r w:rsidR="00BB01CE">
        <w:t>cannot be anticipated</w:t>
      </w:r>
      <w:r w:rsidR="00A12CC2">
        <w:t xml:space="preserve">. </w:t>
      </w:r>
      <w:r w:rsidR="001B2B0D">
        <w:t xml:space="preserve">Currently 4.1 % of homes in the UK generate electricity through solar panels </w:t>
      </w:r>
      <w:r w:rsidR="001B2B0D">
        <w:fldChar w:fldCharType="begin"/>
      </w:r>
      <w:r w:rsidR="001B2B0D">
        <w:instrText xml:space="preserve"> ADDIN ZOTERO_ITEM CSL_CITATION {"citationID":"os7XTpOa","properties":{"formattedCitation":"({\\i{}The MCS Data Dashboard - MCS}., n.d.)","plainCitation":"(The MCS Data Dashboard - MCS., n.d.)","dontUpdate":true,"noteIndex":0},"citationItems":[{"id":145,"uris":["http://zotero.org/users/local/O3QMk9TL/items/VUYGKZFB"],"itemData":{"id":145,"type":"webpage","title":"The MCS Data Dashboard - MCS","URL":"https://datadashboard.mcscertified.com/InstallationInsights","accessed":{"date-parts":[["2023",10,3]]}}}],"schema":"https://github.com/citation-style-language/schema/raw/master/csl-citation.json"} </w:instrText>
      </w:r>
      <w:r w:rsidR="001B2B0D">
        <w:fldChar w:fldCharType="separate"/>
      </w:r>
      <w:r w:rsidR="001B2B0D" w:rsidRPr="00E02DB1">
        <w:rPr>
          <w:rFonts w:ascii="Calibri" w:hAnsi="Calibri" w:cs="Calibri"/>
          <w:kern w:val="0"/>
          <w:szCs w:val="24"/>
        </w:rPr>
        <w:t>(</w:t>
      </w:r>
      <w:r w:rsidR="001B2B0D" w:rsidRPr="00E02DB1">
        <w:rPr>
          <w:rFonts w:ascii="Calibri" w:hAnsi="Calibri" w:cs="Calibri"/>
          <w:i/>
          <w:iCs/>
          <w:kern w:val="0"/>
          <w:szCs w:val="24"/>
        </w:rPr>
        <w:t>The MCS Data Dashboard - MCS</w:t>
      </w:r>
      <w:r w:rsidR="001B2B0D" w:rsidRPr="00E02DB1">
        <w:rPr>
          <w:rFonts w:ascii="Calibri" w:hAnsi="Calibri" w:cs="Calibri"/>
          <w:kern w:val="0"/>
          <w:szCs w:val="24"/>
        </w:rPr>
        <w:t xml:space="preserve">., </w:t>
      </w:r>
      <w:r w:rsidR="001B2B0D">
        <w:rPr>
          <w:rFonts w:ascii="Calibri" w:hAnsi="Calibri" w:cs="Calibri"/>
          <w:kern w:val="0"/>
          <w:szCs w:val="24"/>
        </w:rPr>
        <w:t>2023</w:t>
      </w:r>
      <w:r w:rsidR="001B2B0D" w:rsidRPr="00E02DB1">
        <w:rPr>
          <w:rFonts w:ascii="Calibri" w:hAnsi="Calibri" w:cs="Calibri"/>
          <w:kern w:val="0"/>
          <w:szCs w:val="24"/>
        </w:rPr>
        <w:t>)</w:t>
      </w:r>
      <w:r w:rsidR="001B2B0D">
        <w:fldChar w:fldCharType="end"/>
      </w:r>
      <w:r w:rsidR="00E57DEB">
        <w:t>, and with the government</w:t>
      </w:r>
      <w:r w:rsidR="00CF4D57">
        <w:t>’</w:t>
      </w:r>
      <w:r w:rsidR="00E57DEB">
        <w:t xml:space="preserve">s goal of increasing this number, </w:t>
      </w:r>
      <w:r w:rsidR="00BA3D7D">
        <w:t xml:space="preserve">developing </w:t>
      </w:r>
      <w:r w:rsidR="00CB519D">
        <w:t xml:space="preserve">forecasting </w:t>
      </w:r>
      <w:r w:rsidR="00BA3D7D">
        <w:t xml:space="preserve">models using data from small scale PV systems </w:t>
      </w:r>
      <w:r w:rsidR="00CF4D57">
        <w:t xml:space="preserve">is paramount to </w:t>
      </w:r>
      <w:r w:rsidR="00CB519D">
        <w:t>predicting the potential increases in energy production</w:t>
      </w:r>
      <w:r w:rsidR="00A85EE2">
        <w:t>.</w:t>
      </w:r>
    </w:p>
    <w:p w14:paraId="5547EDDF" w14:textId="55EAD57A" w:rsidR="006875A0" w:rsidRDefault="00FB7ACA" w:rsidP="00DC012E">
      <w:r>
        <w:t xml:space="preserve">Many </w:t>
      </w:r>
      <w:r w:rsidR="00751880">
        <w:t xml:space="preserve">models are built using data from other countries with differing </w:t>
      </w:r>
      <w:r w:rsidR="00396CF1">
        <w:t>climates</w:t>
      </w:r>
      <w:r w:rsidR="001947CA">
        <w:t xml:space="preserve"> to the UK.</w:t>
      </w:r>
      <w:r w:rsidR="00992BED">
        <w:t xml:space="preserve"> Weather conditions are seen to affect PV system power output </w:t>
      </w:r>
      <w:r w:rsidR="00992BED">
        <w:fldChar w:fldCharType="begin"/>
      </w:r>
      <w:r w:rsidR="00992BED">
        <w:instrText xml:space="preserve"> ADDIN ZOTERO_ITEM CSL_CITATION {"citationID":"k3cIxPnl","properties":{"formattedCitation":"(Shadid {\\i{}et al.}, 2023)","plainCitation":"(Shadid et al., 2023)","noteIndex":0},"citationItems":[{"id":194,"uris":["http://zotero.org/users/local/O3QMk9TL/items/XZIZXKI4"],"itemData":{"id":194,"type":"article-journal","abstract":"The quantity of solar radiation received by photovoltaic panel surfaces and their efficiency are influenced by environmental factors, including dust buildup and weather changes. This study presents an experimental analysis to determine how dust and rain affected the output of photovoltaic power for five different types and orientations of solar module systems of 5 kW each. All systems are installed at Applied Science Private University in Jordan, and attached to sunny portal system to monitor the PV output power for each type in real time. After one–four weeks of exposure, the effects of dust buildup and weather conditions on the power output of the module systems were examined. The results showed that four weeks of dust buildup resulted in 16.7%, 28%, 16.6%, 26.7%, and 21% reduction in PV power production for Monocrystalline (c-Si)/South, Monocrystalline (c-Si) East/West, Polycrystalline (p-Si)/South, Polycrystalline (p-Si)/East/West, and Thin-film (a-Si, microcrystalline)/South system respectively. In addition, a 20% average decrease and fluctuation in PV output power under wet conditions is observed. Moreover, the results showed that the power sold to the grid would be lower than predicted by 21% after one month of dust accumulation, which should be included in energy management planning.","container-title":"Renewable Energy","DOI":"10.1016/j.renene.2023.119202","ISSN":"0960-1481","journalAbbreviation":"Renewable Energy","page":"119202","source":"ScienceDirect","title":"Investigation of weather conditions on the output power of various photovoltaic systems","URL":"https://www.sciencedirect.com/science/article/pii/S0960148123011175","volume":"217","author":[{"family":"Shadid","given":"Reem"},{"family":"Khawaja","given":"Yara"},{"family":"Bani-Abdullah","given":"Abdullah"},{"family":"Akho-Zahieh","given":"Maryam"},{"family":"Allahham","given":"Adib"}],"accessed":{"date-parts":[["2023",11,6]]},"issued":{"date-parts":[["2023",11,1]]}}}],"schema":"https://github.com/citation-style-language/schema/raw/master/csl-citation.json"} </w:instrText>
      </w:r>
      <w:r w:rsidR="00992BED">
        <w:fldChar w:fldCharType="separate"/>
      </w:r>
      <w:r w:rsidR="00992BED" w:rsidRPr="00992BED">
        <w:rPr>
          <w:rFonts w:ascii="Calibri" w:hAnsi="Calibri" w:cs="Calibri"/>
          <w:kern w:val="0"/>
          <w:szCs w:val="24"/>
        </w:rPr>
        <w:t xml:space="preserve">(Shadid </w:t>
      </w:r>
      <w:r w:rsidR="00992BED" w:rsidRPr="00992BED">
        <w:rPr>
          <w:rFonts w:ascii="Calibri" w:hAnsi="Calibri" w:cs="Calibri"/>
          <w:i/>
          <w:iCs/>
          <w:kern w:val="0"/>
          <w:szCs w:val="24"/>
        </w:rPr>
        <w:t>et al.</w:t>
      </w:r>
      <w:r w:rsidR="00992BED" w:rsidRPr="00992BED">
        <w:rPr>
          <w:rFonts w:ascii="Calibri" w:hAnsi="Calibri" w:cs="Calibri"/>
          <w:kern w:val="0"/>
          <w:szCs w:val="24"/>
        </w:rPr>
        <w:t>, 2023)</w:t>
      </w:r>
      <w:r w:rsidR="00992BED">
        <w:fldChar w:fldCharType="end"/>
      </w:r>
      <w:r w:rsidR="00CB217E">
        <w:t>,</w:t>
      </w:r>
      <w:r w:rsidR="001947CA">
        <w:t xml:space="preserve"> </w:t>
      </w:r>
      <w:r w:rsidR="00CB217E">
        <w:t>t</w:t>
      </w:r>
      <w:r w:rsidR="001947CA">
        <w:t>herefore, there is</w:t>
      </w:r>
      <w:r w:rsidR="004127C0">
        <w:t xml:space="preserve"> a need to develop models incorporating UK weather data in</w:t>
      </w:r>
      <w:r w:rsidR="00A139B6">
        <w:t xml:space="preserve">to the forecast predictions. </w:t>
      </w:r>
      <w:r w:rsidR="005F16D0">
        <w:t xml:space="preserve">Combining data from </w:t>
      </w:r>
      <w:r w:rsidR="00202347">
        <w:t xml:space="preserve">UK residential PV systems and local weather data </w:t>
      </w:r>
      <w:r w:rsidR="006F6D66">
        <w:t xml:space="preserve">provides novel </w:t>
      </w:r>
      <w:r w:rsidR="00042556">
        <w:t>input data for develo</w:t>
      </w:r>
      <w:r w:rsidR="00110669">
        <w:t xml:space="preserve">ping forecasting models. </w:t>
      </w:r>
      <w:r w:rsidR="006875A0">
        <w:t xml:space="preserve">Additionally, </w:t>
      </w:r>
      <w:r w:rsidR="003116FB">
        <w:t>this project focusses on longer term predictions as opposed to one-day-ahead forecasting.</w:t>
      </w:r>
      <w:r w:rsidR="003116FB" w:rsidRPr="00D249D7">
        <w:t xml:space="preserve"> </w:t>
      </w:r>
      <w:r w:rsidR="003116FB" w:rsidRPr="006216E4">
        <w:t xml:space="preserve">The review by </w:t>
      </w:r>
      <w:r w:rsidR="003116FB" w:rsidRPr="006216E4">
        <w:fldChar w:fldCharType="begin"/>
      </w:r>
      <w:r w:rsidR="003116FB" w:rsidRPr="006216E4">
        <w:instrText xml:space="preserve"> ADDIN ZOTERO_ITEM CSL_CITATION {"citationID":"woIFfNtt","properties":{"formattedCitation":"(Mellit {\\i{}et al.}, 2020)","plainCitation":"(Mellit et al., 2020)","dontUpdate":true,"noteIndex":0},"citationItems":[{"id":165,"uris":["http://zotero.org/users/local/O3QMk9TL/items/72JY9GE5"],"itemData":{"id":165,"type":"article-journal","abstract":"Forecasting is a crucial task for successfully integrating photovoltaic (PV) output power into the grid. The design of accurate photovoltaic output forecasters remains a challenging issue, particularly for multistep-ahead prediction. Accurate PV output power forecasting is critical in a number of applications, such as micro-grids (MGs), energy optimization and management, PV integrated in smart buildings, and electrical vehicle chartering. Over the last decade, a vast literature has been produced on this topic, investigating numerical and probabilistic methods, physical models, and artificial intelligence (AI) techniques. This paper aims at providing a complete and critical review on the recent applications of AI techniques; we will focus particularly on machine learning (ML), deep learning (DL), and hybrid methods, as these branches of AI are becoming increasingly attractive. Special attention will be paid to the recent development of the application of DL, as well as to the future trends in this topic.","container-title":"Applied Sciences","DOI":"10.3390/app10020487","ISSN":"2076-3417","issue":"2","language":"en","license":"http://creativecommons.org/licenses/by/3.0/","note":"number: 2\npublisher: Multidisciplinary Digital Publishing Institute","page":"487","source":"www.mdpi.com","title":"Advanced Methods for Photovoltaic Output Power Forecasting: A Review","title-short":"Advanced Methods for Photovoltaic Output Power Forecasting","URL":"https://www.mdpi.com/2076-3417/10/2/487","volume":"10","author":[{"family":"Mellit","given":"Adel"},{"family":"Massi Pavan","given":"Alessandro"},{"family":"Ogliari","given":"Emanuele"},{"family":"Leva","given":"Sonia"},{"family":"Lughi","given":"Vanni"}],"accessed":{"date-parts":[["2023",11,1]]},"issued":{"date-parts":[["2020",1]]}}}],"schema":"https://github.com/citation-style-language/schema/raw/master/csl-citation.json"} </w:instrText>
      </w:r>
      <w:r w:rsidR="003116FB" w:rsidRPr="006216E4">
        <w:fldChar w:fldCharType="separate"/>
      </w:r>
      <w:r w:rsidR="003116FB" w:rsidRPr="006216E4">
        <w:rPr>
          <w:rFonts w:ascii="Calibri" w:hAnsi="Calibri" w:cs="Calibri"/>
          <w:kern w:val="0"/>
          <w:szCs w:val="24"/>
        </w:rPr>
        <w:t xml:space="preserve">Mellit </w:t>
      </w:r>
      <w:r w:rsidR="003116FB" w:rsidRPr="006216E4">
        <w:rPr>
          <w:rFonts w:ascii="Calibri" w:hAnsi="Calibri" w:cs="Calibri"/>
          <w:i/>
          <w:iCs/>
          <w:kern w:val="0"/>
          <w:szCs w:val="24"/>
        </w:rPr>
        <w:t>et al.</w:t>
      </w:r>
      <w:r w:rsidR="003116FB" w:rsidRPr="006216E4">
        <w:rPr>
          <w:rFonts w:ascii="Calibri" w:hAnsi="Calibri" w:cs="Calibri"/>
          <w:kern w:val="0"/>
          <w:szCs w:val="24"/>
        </w:rPr>
        <w:t xml:space="preserve"> (2020)</w:t>
      </w:r>
      <w:r w:rsidR="003116FB" w:rsidRPr="006216E4">
        <w:fldChar w:fldCharType="end"/>
      </w:r>
      <w:r w:rsidR="003116FB" w:rsidRPr="006216E4">
        <w:t xml:space="preserve"> states few studies focus on long-term forecasting and expresses the need for its investigation.</w:t>
      </w:r>
      <w:r w:rsidR="003116FB">
        <w:t xml:space="preserve"> </w:t>
      </w:r>
    </w:p>
    <w:p w14:paraId="6565EF9B" w14:textId="1E234197" w:rsidR="00A63262" w:rsidRDefault="00110669" w:rsidP="00DC012E">
      <w:r>
        <w:t>B</w:t>
      </w:r>
      <w:r w:rsidR="007B3DBE">
        <w:t>uilding these models not only aid</w:t>
      </w:r>
      <w:r w:rsidR="00A55130">
        <w:t>s</w:t>
      </w:r>
      <w:r w:rsidR="007B3DBE">
        <w:t xml:space="preserve"> </w:t>
      </w:r>
      <w:r w:rsidR="00F918A0">
        <w:t>in</w:t>
      </w:r>
      <w:r w:rsidR="00091025">
        <w:t xml:space="preserve"> meet</w:t>
      </w:r>
      <w:r w:rsidR="00F918A0">
        <w:t xml:space="preserve">ing </w:t>
      </w:r>
      <w:r w:rsidR="00091025">
        <w:t>the goals mentioned above</w:t>
      </w:r>
      <w:r w:rsidR="00101DB9">
        <w:t xml:space="preserve">, </w:t>
      </w:r>
      <w:r w:rsidR="002223A5">
        <w:t xml:space="preserve">but will also have economic benefits for PV system companies and prosumers </w:t>
      </w:r>
      <w:r w:rsidR="0098751F">
        <w:t xml:space="preserve">(individuals with solar panels on private buildings who produce, use, and sell electricity to the National Grid) </w:t>
      </w:r>
      <w:r w:rsidR="0098751F">
        <w:fldChar w:fldCharType="begin"/>
      </w:r>
      <w:r w:rsidR="0098751F">
        <w:instrText xml:space="preserve"> ADDIN ZOTERO_ITEM CSL_CITATION {"citationID":"M8P92OBX","properties":{"formattedCitation":"(Gautier, Jacqmin and Poudou, 2018)","plainCitation":"(Gautier, Jacqmin and Poudou, 2018)","noteIndex":0},"citationItems":[{"id":332,"uris":["http://zotero.org/users/local/O3QMk9TL/items/ATJUG8RB"],"itemData":{"id":332,"type":"article-journal","abstract":"Prosumers are households that are both producers and consumers of electricity. A prosumer has a grid-connected decentralized production unit and makes two types of exchanges with the grid: energy imports when the local production is insufficient to match the local consumption and energy exports when local production exceeds it. There exists two systems to measure the exchanges: a net metering system that uses a single meter to measure the balance between exports and imports and a net purchasing system that uses two meters to measure separately power exports and imports. Both systems are currently used for residential consumption. We build a model to compare the two metering systems. Under net metering, the price of exports paid to prosumers is implicitly set at the price of the electricity that they import. We show that net metering leads to (1) too many prosumers, (2) a decrease in the bills of prosumers, compensated via a higher bill for traditional consumers, and (3) a lack of incentives to synchronize local production and consumption.","container-title":"Journal of Regulatory Economics","DOI":"10.1007/s11149-018-9350-5","ISSN":"1573-0468","issue":"1","journalAbbreviation":"J Regul Econ","language":"en","page":"100-126","source":"Springer Link","title":"The prosumers and the grid","URL":"https://doi.org/10.1007/s11149-018-9350-5","volume":"53","author":[{"family":"Gautier","given":"Axel"},{"family":"Jacqmin","given":"Julien"},{"family":"Poudou","given":"Jean-Christophe"}],"accessed":{"date-parts":[["2024",1,2]]},"issued":{"date-parts":[["2018",2,1]]}}}],"schema":"https://github.com/citation-style-language/schema/raw/master/csl-citation.json"} </w:instrText>
      </w:r>
      <w:r w:rsidR="0098751F">
        <w:fldChar w:fldCharType="separate"/>
      </w:r>
      <w:r w:rsidR="0098751F" w:rsidRPr="009243C6">
        <w:rPr>
          <w:rFonts w:ascii="Calibri" w:hAnsi="Calibri" w:cs="Calibri"/>
        </w:rPr>
        <w:t>(Gautier, Jacqmin and Poudou, 2018)</w:t>
      </w:r>
      <w:r w:rsidR="0098751F">
        <w:fldChar w:fldCharType="end"/>
      </w:r>
      <w:r w:rsidR="00FF3B5A">
        <w:t xml:space="preserve">. User requirements are discussed further in chapter 5. </w:t>
      </w:r>
    </w:p>
    <w:p w14:paraId="16A10B23" w14:textId="42856205" w:rsidR="009563DB" w:rsidRDefault="00703369" w:rsidP="009563DB">
      <w:r>
        <w:t xml:space="preserve">The aim of this project is to build and evaluate commonly used PV power output forecasting techniques and suggest a model for </w:t>
      </w:r>
      <w:r w:rsidR="00FB7ACA">
        <w:t xml:space="preserve">multivariate, </w:t>
      </w:r>
      <w:r>
        <w:t xml:space="preserve">long-term forecasting of a </w:t>
      </w:r>
      <w:r w:rsidR="008366B3">
        <w:t xml:space="preserve">UK </w:t>
      </w:r>
      <w:r>
        <w:t>residential PV system</w:t>
      </w:r>
      <w:r w:rsidR="008366B3">
        <w:t xml:space="preserve"> </w:t>
      </w:r>
      <w:r>
        <w:t>power output</w:t>
      </w:r>
      <w:r w:rsidR="008366B3">
        <w:t>.</w:t>
      </w:r>
      <w:r w:rsidR="007E0901">
        <w:t xml:space="preserve"> </w:t>
      </w:r>
    </w:p>
    <w:p w14:paraId="15809DE3" w14:textId="7C77C3D2" w:rsidR="009D0798" w:rsidRPr="001A0BD2" w:rsidRDefault="009D0798" w:rsidP="009563DB">
      <w:pPr>
        <w:rPr>
          <w:b/>
          <w:bCs/>
        </w:rPr>
      </w:pPr>
      <w:r>
        <w:t>Outline of project objectives:</w:t>
      </w:r>
    </w:p>
    <w:p w14:paraId="3B34F024" w14:textId="317D5300" w:rsidR="009563DB" w:rsidRDefault="009563DB" w:rsidP="009563DB">
      <w:pPr>
        <w:pStyle w:val="ListParagraph"/>
        <w:numPr>
          <w:ilvl w:val="0"/>
          <w:numId w:val="2"/>
        </w:numPr>
      </w:pPr>
      <w:r>
        <w:t xml:space="preserve">Analyse how </w:t>
      </w:r>
      <w:r w:rsidR="007A4DE7">
        <w:t xml:space="preserve">the </w:t>
      </w:r>
      <w:r w:rsidR="002F5881">
        <w:t>residential PV system</w:t>
      </w:r>
      <w:r w:rsidR="007A4DE7">
        <w:t xml:space="preserve">s power output </w:t>
      </w:r>
      <w:r w:rsidR="002F5881">
        <w:t>changes</w:t>
      </w:r>
      <w:r>
        <w:t xml:space="preserve"> with time.</w:t>
      </w:r>
    </w:p>
    <w:p w14:paraId="78ED7848" w14:textId="41BC5F11" w:rsidR="009563DB" w:rsidRDefault="009563DB" w:rsidP="009563DB">
      <w:pPr>
        <w:pStyle w:val="ListParagraph"/>
        <w:numPr>
          <w:ilvl w:val="0"/>
          <w:numId w:val="2"/>
        </w:numPr>
      </w:pPr>
      <w:r>
        <w:t>Analyse weather features effect</w:t>
      </w:r>
      <w:r w:rsidR="007A4DE7">
        <w:t>s on</w:t>
      </w:r>
      <w:r>
        <w:t xml:space="preserve"> power output.</w:t>
      </w:r>
    </w:p>
    <w:p w14:paraId="492C4EE1" w14:textId="483FA0F7" w:rsidR="009563DB" w:rsidRDefault="00371C63" w:rsidP="00DE1A33">
      <w:pPr>
        <w:pStyle w:val="ListParagraph"/>
        <w:numPr>
          <w:ilvl w:val="0"/>
          <w:numId w:val="2"/>
        </w:numPr>
      </w:pPr>
      <w:r>
        <w:t>Incorporate</w:t>
      </w:r>
      <w:r w:rsidR="00B11896">
        <w:t xml:space="preserve"> target lags</w:t>
      </w:r>
      <w:r w:rsidR="00DE1A33">
        <w:t xml:space="preserve"> and weather data to b</w:t>
      </w:r>
      <w:r w:rsidR="009563DB">
        <w:t xml:space="preserve">uild </w:t>
      </w:r>
      <w:r w:rsidR="00701701">
        <w:t xml:space="preserve">three </w:t>
      </w:r>
      <w:r w:rsidR="00334264">
        <w:t xml:space="preserve">long-term, multivariate forecasting </w:t>
      </w:r>
      <w:r w:rsidR="00701701">
        <w:t xml:space="preserve">models: </w:t>
      </w:r>
      <w:r w:rsidR="009563DB">
        <w:t>statistical, machine learning and deep learning</w:t>
      </w:r>
      <w:r w:rsidR="00AC1B12">
        <w:t xml:space="preserve">. </w:t>
      </w:r>
    </w:p>
    <w:p w14:paraId="49A13A6E" w14:textId="7A480CAB" w:rsidR="00E85338" w:rsidRDefault="00334264" w:rsidP="00DC012E">
      <w:pPr>
        <w:pStyle w:val="ListParagraph"/>
        <w:numPr>
          <w:ilvl w:val="0"/>
          <w:numId w:val="2"/>
        </w:numPr>
      </w:pPr>
      <w:r>
        <w:t>Use predictions for twelve months to c</w:t>
      </w:r>
      <w:r w:rsidR="009563DB">
        <w:t xml:space="preserve">ompare results </w:t>
      </w:r>
      <w:r w:rsidR="00B4771F">
        <w:t>using pl</w:t>
      </w:r>
      <w:r w:rsidR="009563DB">
        <w:t xml:space="preserve">ots and performance metrics. </w:t>
      </w:r>
    </w:p>
    <w:p w14:paraId="6B43F1F9" w14:textId="24AED564" w:rsidR="00C52E37" w:rsidRDefault="00C52E37" w:rsidP="006E05E3"/>
    <w:p w14:paraId="3CDB35C8" w14:textId="77777777" w:rsidR="00C52E37" w:rsidRDefault="00C52E37" w:rsidP="006E05E3"/>
    <w:p w14:paraId="4F8EF4D7" w14:textId="77777777" w:rsidR="007475D2" w:rsidRDefault="007475D2" w:rsidP="006E05E3"/>
    <w:p w14:paraId="376F627C" w14:textId="77777777" w:rsidR="007475D2" w:rsidRDefault="007475D2" w:rsidP="006E05E3"/>
    <w:p w14:paraId="567940C0" w14:textId="7090955D" w:rsidR="00781786" w:rsidRPr="003F39EB" w:rsidRDefault="0036568C" w:rsidP="005274F7">
      <w:pPr>
        <w:pStyle w:val="Subtitle"/>
      </w:pPr>
      <w:bookmarkStart w:id="1" w:name="_Toc158902792"/>
      <w:r w:rsidRPr="003F39EB">
        <w:lastRenderedPageBreak/>
        <w:t xml:space="preserve">2    </w:t>
      </w:r>
      <w:r w:rsidR="00672113" w:rsidRPr="003F39EB">
        <w:t>Literature review</w:t>
      </w:r>
      <w:bookmarkEnd w:id="1"/>
      <w:r w:rsidR="00672113" w:rsidRPr="003F39EB">
        <w:t xml:space="preserve"> </w:t>
      </w:r>
    </w:p>
    <w:p w14:paraId="7A999C7D" w14:textId="3BFE5B22" w:rsidR="00635536" w:rsidRPr="0021537D" w:rsidRDefault="000A7390" w:rsidP="0021537D">
      <w:pPr>
        <w:rPr>
          <w:b/>
          <w:bCs/>
        </w:rPr>
      </w:pPr>
      <w:r w:rsidRPr="0021537D">
        <w:rPr>
          <w:b/>
          <w:bCs/>
        </w:rPr>
        <w:t>Climate effect on power output</w:t>
      </w:r>
    </w:p>
    <w:p w14:paraId="730AE052" w14:textId="7F6EE7C8" w:rsidR="00315648" w:rsidRDefault="003A0E51" w:rsidP="00821ECE">
      <w:r>
        <w:t>C</w:t>
      </w:r>
      <w:r w:rsidR="00FC50A8">
        <w:t xml:space="preserve">hanging climate conditions </w:t>
      </w:r>
      <w:r w:rsidR="00E875F1">
        <w:t xml:space="preserve">are </w:t>
      </w:r>
      <w:r w:rsidR="004C5D58">
        <w:t>though</w:t>
      </w:r>
      <w:r w:rsidR="005065EB">
        <w:t xml:space="preserve">t </w:t>
      </w:r>
      <w:r w:rsidR="004C5D58">
        <w:t>to</w:t>
      </w:r>
      <w:r w:rsidR="004A6C58">
        <w:t xml:space="preserve"> impact</w:t>
      </w:r>
      <w:r w:rsidR="009362ED">
        <w:t xml:space="preserve"> </w:t>
      </w:r>
      <w:r w:rsidR="00D619A1">
        <w:t xml:space="preserve">the </w:t>
      </w:r>
      <w:r w:rsidR="00F16366">
        <w:t xml:space="preserve">renewable energy sector </w:t>
      </w:r>
      <w:r w:rsidR="005065EB">
        <w:t>in the future</w:t>
      </w:r>
      <w:r w:rsidR="00D619A1">
        <w:t xml:space="preserve"> </w:t>
      </w:r>
      <w:r w:rsidR="00E616D7">
        <w:fldChar w:fldCharType="begin"/>
      </w:r>
      <w:r w:rsidR="00E616D7">
        <w:instrText xml:space="preserve"> ADDIN ZOTERO_ITEM CSL_CITATION {"citationID":"cekVj05P","properties":{"formattedCitation":"(Liu {\\i{}et al.}, 2023)","plainCitation":"(Liu et al., 2023)","noteIndex":0},"citationItems":[{"id":175,"uris":["http://zotero.org/users/local/O3QMk9TL/items/DTEDDEL7"],"itemData":{"id":175,"type":"article-journal","abstract":"Climate change modulates both energy demand and wind and solar energy supply but a globally synthetic analysis of supply–demand match (SDM) is lacking. Here, we use 12 state-of-the-art climate models to assess climate change impacts on SDM, quantified by the fraction of demand met by local wind or solar supply. For energy systems with varying dependence on wind or solar supply, up to 32% or 44% of non-Antarctic land areas, respectively, are projected to experience robust SDM reductions by the end of this century under an intermediate emission scenario. Smaller and more variable supply reduces SDM at northern middle-to-high latitudes, whereas reduced heating demand alleviates or reverses SDM reductions remarkably. By contrast, despite supply increases at low latitudes, raised cooling demand reduces SDM substantially. Changes in climate extremes and climate mean make size-comparable contributions. Our results provide early warnings for energy sectors in climate change adaptation.","container-title":"Nature Energy","DOI":"10.1038/s41560-023-01304-w","ISSN":"2058-7546","issue":"8","journalAbbreviation":"Nat Energy","language":"en","license":"2023 The Author(s)","note":"number: 8\npublisher: Nature Publishing Group","page":"870-880","source":"www.nature.com","title":"Climate change impacts on planned supply–demand match in global wind and solar energy systems","URL":"https://www.nature.com/articles/s41560-023-01304-w","volume":"8","author":[{"family":"Liu","given":"Laibao"},{"family":"He","given":"Gang"},{"family":"Wu","given":"Mengxi"},{"family":"Liu","given":"Gang"},{"family":"Zhang","given":"Haoran"},{"family":"Chen","given":"Ying"},{"family":"Shen","given":"Jiashu"},{"family":"Li","given":"Shuangcheng"}],"accessed":{"date-parts":[["2023",11,2]]},"issued":{"date-parts":[["2023",8]]}}}],"schema":"https://github.com/citation-style-language/schema/raw/master/csl-citation.json"} </w:instrText>
      </w:r>
      <w:r w:rsidR="00E616D7">
        <w:fldChar w:fldCharType="separate"/>
      </w:r>
      <w:r w:rsidR="00E616D7" w:rsidRPr="00E616D7">
        <w:rPr>
          <w:rFonts w:ascii="Calibri" w:hAnsi="Calibri" w:cs="Calibri"/>
          <w:kern w:val="0"/>
          <w:szCs w:val="24"/>
        </w:rPr>
        <w:t xml:space="preserve">(Liu </w:t>
      </w:r>
      <w:r w:rsidR="00E616D7" w:rsidRPr="00E616D7">
        <w:rPr>
          <w:rFonts w:ascii="Calibri" w:hAnsi="Calibri" w:cs="Calibri"/>
          <w:i/>
          <w:iCs/>
          <w:kern w:val="0"/>
          <w:szCs w:val="24"/>
        </w:rPr>
        <w:t>et al.</w:t>
      </w:r>
      <w:r w:rsidR="00E616D7" w:rsidRPr="00E616D7">
        <w:rPr>
          <w:rFonts w:ascii="Calibri" w:hAnsi="Calibri" w:cs="Calibri"/>
          <w:kern w:val="0"/>
          <w:szCs w:val="24"/>
        </w:rPr>
        <w:t>, 2023)</w:t>
      </w:r>
      <w:r w:rsidR="00E616D7">
        <w:fldChar w:fldCharType="end"/>
      </w:r>
      <w:r w:rsidR="00D619A1">
        <w:t>.</w:t>
      </w:r>
      <w:r w:rsidR="00F72D78">
        <w:t xml:space="preserve"> More</w:t>
      </w:r>
      <w:r w:rsidR="008A2ED3">
        <w:t xml:space="preserve"> </w:t>
      </w:r>
      <w:r w:rsidR="00737F30">
        <w:t>irregul</w:t>
      </w:r>
      <w:r w:rsidR="00C16579">
        <w:t>ar</w:t>
      </w:r>
      <w:r w:rsidR="00737F30">
        <w:t xml:space="preserve"> weather conditions</w:t>
      </w:r>
      <w:r w:rsidR="004610D9">
        <w:t xml:space="preserve"> </w:t>
      </w:r>
      <w:r w:rsidR="00EC518B">
        <w:t>and</w:t>
      </w:r>
      <w:r w:rsidR="004A6C58">
        <w:t xml:space="preserve"> increasing</w:t>
      </w:r>
      <w:r w:rsidR="00023E20">
        <w:t xml:space="preserve"> episodes of extreme weather </w:t>
      </w:r>
      <w:r w:rsidR="008823D0">
        <w:t>will likely</w:t>
      </w:r>
      <w:r w:rsidR="00DB1B49">
        <w:t xml:space="preserve"> affect</w:t>
      </w:r>
      <w:r w:rsidR="008D0433">
        <w:t xml:space="preserve"> the</w:t>
      </w:r>
      <w:r w:rsidR="00A82D26">
        <w:t xml:space="preserve"> consistency of</w:t>
      </w:r>
      <w:r w:rsidR="00155E22">
        <w:t xml:space="preserve"> PV systems power outputs</w:t>
      </w:r>
      <w:r w:rsidR="006B6C2D">
        <w:t xml:space="preserve"> </w:t>
      </w:r>
      <w:r w:rsidR="007509D8">
        <w:fldChar w:fldCharType="begin"/>
      </w:r>
      <w:r w:rsidR="007509D8">
        <w:instrText xml:space="preserve"> ADDIN ZOTERO_ITEM CSL_CITATION {"citationID":"F3Xie1C0","properties":{"formattedCitation":"(Feron {\\i{}et al.}, 2021)","plainCitation":"(Feron et al., 2021)","noteIndex":0},"citationItems":[{"id":176,"uris":["http://zotero.org/users/local/O3QMk9TL/items/B7YEKPSA"],"itemData":{"id":176,"type":"article-journal","abstract":"Sustainable development requires climate change mitigation and thereby a fast energy transition to renewables. However, climate change may affect renewable power outputs by enhancing the weather variability and making extreme conditions more frequent. High temperature or clouds, for example, can lead to poorer photovoltaic (PV) power outputs. Here, we assess global changes in the frequency of warm and cloudy conditions that lead to very low PV power outputs. Using simulations from global climate models (RCP4.5 and RCP8.5), we show that summer days with very low PV power outputs are expected to double in the Arabian Peninsula by mid-century but could be reduced by half in southern Europe over the same period, even under a moderate-emission scenario. Changes for winter, either enhancing or mitigating the PV power intermittency, are projected to be less striking, at least in low- and mid-latitude regions. Our results present valuable information for energy planners to compensate for the effects of future weather variability.","container-title":"Nature Sustainability","DOI":"10.1038/s41893-020-00643-w","ISSN":"2398-9629","issue":"3","journalAbbreviation":"Nat Sustain","language":"en","license":"2020 The Author(s), under exclusive licence to Springer Nature Limited","note":"number: 3\npublisher: Nature Publishing Group","page":"270-276","source":"www.nature.com","title":"Climate change extremes and photovoltaic power output","URL":"https://www.nature.com/articles/s41893-020-00643-w","volume":"4","author":[{"family":"Feron","given":"Sarah"},{"family":"Cordero","given":"Raúl R."},{"family":"Damiani","given":"Alessandro"},{"family":"Jackson","given":"Robert B."}],"accessed":{"date-parts":[["2023",11,2]]},"issued":{"date-parts":[["2021",3]]}}}],"schema":"https://github.com/citation-style-language/schema/raw/master/csl-citation.json"} </w:instrText>
      </w:r>
      <w:r w:rsidR="007509D8">
        <w:fldChar w:fldCharType="separate"/>
      </w:r>
      <w:r w:rsidR="007509D8" w:rsidRPr="007509D8">
        <w:rPr>
          <w:rFonts w:ascii="Calibri" w:hAnsi="Calibri" w:cs="Calibri"/>
          <w:kern w:val="0"/>
          <w:szCs w:val="24"/>
        </w:rPr>
        <w:t xml:space="preserve">(Feron </w:t>
      </w:r>
      <w:r w:rsidR="007509D8" w:rsidRPr="007509D8">
        <w:rPr>
          <w:rFonts w:ascii="Calibri" w:hAnsi="Calibri" w:cs="Calibri"/>
          <w:i/>
          <w:iCs/>
          <w:kern w:val="0"/>
          <w:szCs w:val="24"/>
        </w:rPr>
        <w:t>et al.</w:t>
      </w:r>
      <w:r w:rsidR="007509D8" w:rsidRPr="007509D8">
        <w:rPr>
          <w:rFonts w:ascii="Calibri" w:hAnsi="Calibri" w:cs="Calibri"/>
          <w:kern w:val="0"/>
          <w:szCs w:val="24"/>
        </w:rPr>
        <w:t>, 2021)</w:t>
      </w:r>
      <w:r w:rsidR="007509D8">
        <w:fldChar w:fldCharType="end"/>
      </w:r>
      <w:r w:rsidR="004722F4">
        <w:t xml:space="preserve">. </w:t>
      </w:r>
      <w:r w:rsidR="006B6C2D">
        <w:t>E</w:t>
      </w:r>
      <w:r w:rsidR="001B6A19">
        <w:t>nergy demand</w:t>
      </w:r>
      <w:r w:rsidR="00A071B0">
        <w:t xml:space="preserve"> </w:t>
      </w:r>
      <w:r w:rsidR="002F78F9">
        <w:t xml:space="preserve">in different locations </w:t>
      </w:r>
      <w:r w:rsidR="006B6C2D">
        <w:t xml:space="preserve">may </w:t>
      </w:r>
      <w:r w:rsidR="00764F13">
        <w:t xml:space="preserve">also </w:t>
      </w:r>
      <w:r w:rsidR="002F78F9">
        <w:t>change</w:t>
      </w:r>
      <w:r w:rsidR="00764F13">
        <w:t>.</w:t>
      </w:r>
      <w:r w:rsidR="00A13082">
        <w:t xml:space="preserve"> </w:t>
      </w:r>
      <w:r w:rsidR="00F1355D">
        <w:t>For instance, Northe</w:t>
      </w:r>
      <w:r w:rsidR="000915AB">
        <w:t>r</w:t>
      </w:r>
      <w:r w:rsidR="00F1355D">
        <w:t>n countries</w:t>
      </w:r>
      <w:r w:rsidR="00764F13">
        <w:t xml:space="preserve"> could</w:t>
      </w:r>
      <w:r w:rsidR="00F1355D">
        <w:t xml:space="preserve"> see a decrease in </w:t>
      </w:r>
      <w:r w:rsidR="00FF2571">
        <w:t xml:space="preserve">energy </w:t>
      </w:r>
      <w:r w:rsidR="005D32DE">
        <w:t>usage for heating</w:t>
      </w:r>
      <w:r w:rsidR="00FF2571">
        <w:t xml:space="preserve"> in winter and </w:t>
      </w:r>
      <w:r w:rsidR="005D32DE">
        <w:t xml:space="preserve">an increase </w:t>
      </w:r>
      <w:r w:rsidR="00084369">
        <w:t>in summer for co</w:t>
      </w:r>
      <w:r w:rsidR="00CC30D2">
        <w:t>o</w:t>
      </w:r>
      <w:r w:rsidR="00084369">
        <w:t xml:space="preserve">ling systems due to rising global temperatures </w:t>
      </w:r>
      <w:r w:rsidR="009F55C0">
        <w:fldChar w:fldCharType="begin"/>
      </w:r>
      <w:r w:rsidR="009F55C0">
        <w:instrText xml:space="preserve"> ADDIN ZOTERO_ITEM CSL_CITATION {"citationID":"R7nb9UdR","properties":{"formattedCitation":"(Liu {\\i{}et al.}, 2023; Jerez {\\i{}et al.}, 2015)","plainCitation":"(Liu et al., 2023; Jerez et al., 2015)","noteIndex":0},"citationItems":[{"id":175,"uris":["http://zotero.org/users/local/O3QMk9TL/items/DTEDDEL7"],"itemData":{"id":175,"type":"article-journal","abstract":"Climate change modulates both energy demand and wind and solar energy supply but a globally synthetic analysis of supply–demand match (SDM) is lacking. Here, we use 12 state-of-the-art climate models to assess climate change impacts on SDM, quantified by the fraction of demand met by local wind or solar supply. For energy systems with varying dependence on wind or solar supply, up to 32% or 44% of non-Antarctic land areas, respectively, are projected to experience robust SDM reductions by the end of this century under an intermediate emission scenario. Smaller and more variable supply reduces SDM at northern middle-to-high latitudes, whereas reduced heating demand alleviates or reverses SDM reductions remarkably. By contrast, despite supply increases at low latitudes, raised cooling demand reduces SDM substantially. Changes in climate extremes and climate mean make size-comparable contributions. Our results provide early warnings for energy sectors in climate change adaptation.","container-title":"Nature Energy","DOI":"10.1038/s41560-023-01304-w","ISSN":"2058-7546","issue":"8","journalAbbreviation":"Nat Energy","language":"en","license":"2023 The Author(s)","note":"number: 8\npublisher: Nature Publishing Group","page":"870-880","source":"www.nature.com","title":"Climate change impacts on planned supply–demand match in global wind and solar energy systems","URL":"https://www.nature.com/articles/s41560-023-01304-w","volume":"8","author":[{"family":"Liu","given":"Laibao"},{"family":"He","given":"Gang"},{"family":"Wu","given":"Mengxi"},{"family":"Liu","given":"Gang"},{"family":"Zhang","given":"Haoran"},{"family":"Chen","given":"Ying"},{"family":"Shen","given":"Jiashu"},{"family":"Li","given":"Shuangcheng"}],"accessed":{"date-parts":[["2023",11,2]]},"issued":{"date-parts":[["2023",8]]}}},{"id":177,"uris":["http://zotero.org/users/local/O3QMk9TL/items/YPGS8BYB"],"itemData":{"id":177,"type":"article-journal","abstract":"Ambitious climate change mitigation plans call for a significant increase in the use of renewables, which could, however, make the supply system more vulnerable to climate variability and changes. Here we evaluate climate change impacts on solar photovoltaic (PV) power in Europe using the recent EURO-CORDEX ensemble of high-resolution climate projections together with a PV power production model and assuming a well-developed European PV power fleet. Results indicate that the alteration of solar PV supply by the end of this century compared with the estimations made under current climate conditions should be in the range (−14%;+2%), with the largest decreases in Northern countries. Temporal stability of power generation does not appear as strongly affected in future climate scenarios either, even showing a slight positive trend in Southern countries. Therefore, despite small decreases in production expected in some parts of Europe, climate change is unlikely to threaten the European PV sector.","container-title":"Nature Communications","DOI":"10.1038/ncomms10014","ISSN":"2041-1723","issue":"1","journalAbbreviation":"Nat Commun","language":"en","license":"2015 The Author(s)","note":"number: 1\npublisher: Nature Publishing Group","page":"10014","source":"www.nature.com","title":"The impact of climate change on photovoltaic power generation in Europe","URL":"https://www.nature.com/articles/ncomms10014","volume":"6","author":[{"family":"Jerez","given":"Sonia"},{"family":"Tobin","given":"Isabelle"},{"family":"Vautard","given":"Robert"},{"family":"Montávez","given":"Juan Pedro"},{"family":"López-Romero","given":"Jose María"},{"family":"Thais","given":"Françoise"},{"family":"Bartok","given":"Blanka"},{"family":"Christensen","given":"Ole Bøssing"},{"family":"Colette","given":"Augustin"},{"family":"Déqué","given":"Michel"},{"family":"Nikulin","given":"Grigory"},{"family":"Kotlarski","given":"Sven"},{"family":"Meijgaard","given":"Erik","non-dropping-particle":"van"},{"family":"Teichmann","given":"Claas"},{"family":"Wild","given":"Martin"}],"accessed":{"date-parts":[["2023",11,2]]},"issued":{"date-parts":[["2015",12,11]]}}}],"schema":"https://github.com/citation-style-language/schema/raw/master/csl-citation.json"} </w:instrText>
      </w:r>
      <w:r w:rsidR="009F55C0">
        <w:fldChar w:fldCharType="separate"/>
      </w:r>
      <w:r w:rsidR="009F55C0" w:rsidRPr="009F55C0">
        <w:rPr>
          <w:rFonts w:ascii="Calibri" w:hAnsi="Calibri" w:cs="Calibri"/>
          <w:kern w:val="0"/>
          <w:szCs w:val="24"/>
        </w:rPr>
        <w:t xml:space="preserve">(Liu </w:t>
      </w:r>
      <w:r w:rsidR="009F55C0" w:rsidRPr="009F55C0">
        <w:rPr>
          <w:rFonts w:ascii="Calibri" w:hAnsi="Calibri" w:cs="Calibri"/>
          <w:i/>
          <w:iCs/>
          <w:kern w:val="0"/>
          <w:szCs w:val="24"/>
        </w:rPr>
        <w:t>et al.</w:t>
      </w:r>
      <w:r w:rsidR="009F55C0" w:rsidRPr="009F55C0">
        <w:rPr>
          <w:rFonts w:ascii="Calibri" w:hAnsi="Calibri" w:cs="Calibri"/>
          <w:kern w:val="0"/>
          <w:szCs w:val="24"/>
        </w:rPr>
        <w:t xml:space="preserve">, 2023; Jerez </w:t>
      </w:r>
      <w:r w:rsidR="009F55C0" w:rsidRPr="009F55C0">
        <w:rPr>
          <w:rFonts w:ascii="Calibri" w:hAnsi="Calibri" w:cs="Calibri"/>
          <w:i/>
          <w:iCs/>
          <w:kern w:val="0"/>
          <w:szCs w:val="24"/>
        </w:rPr>
        <w:t>et al.</w:t>
      </w:r>
      <w:r w:rsidR="009F55C0" w:rsidRPr="009F55C0">
        <w:rPr>
          <w:rFonts w:ascii="Calibri" w:hAnsi="Calibri" w:cs="Calibri"/>
          <w:kern w:val="0"/>
          <w:szCs w:val="24"/>
        </w:rPr>
        <w:t>, 2015)</w:t>
      </w:r>
      <w:r w:rsidR="009F55C0">
        <w:fldChar w:fldCharType="end"/>
      </w:r>
      <w:r w:rsidR="006355E1">
        <w:t xml:space="preserve">, </w:t>
      </w:r>
      <w:r w:rsidR="002B625E">
        <w:t>changing</w:t>
      </w:r>
      <w:r w:rsidR="00606FD2">
        <w:t xml:space="preserve"> grid demands</w:t>
      </w:r>
      <w:r w:rsidR="009A6614">
        <w:t>.</w:t>
      </w:r>
      <w:r w:rsidR="007370C3">
        <w:t xml:space="preserve"> </w:t>
      </w:r>
      <w:r w:rsidR="00181ACB">
        <w:t xml:space="preserve">Additionally, </w:t>
      </w:r>
      <w:r w:rsidR="007370C3">
        <w:t xml:space="preserve">air pollution </w:t>
      </w:r>
      <w:r w:rsidR="001F411B">
        <w:t>influences</w:t>
      </w:r>
      <w:r w:rsidR="001C5C2A">
        <w:t xml:space="preserve"> </w:t>
      </w:r>
      <w:r w:rsidR="00A0117A">
        <w:t xml:space="preserve">PV system output. </w:t>
      </w:r>
      <w:r w:rsidR="00092B34">
        <w:t>Pa</w:t>
      </w:r>
      <w:r w:rsidR="00E825A9">
        <w:t>rticulate matter from fossil fuel combustion can become deposited on the PV cells</w:t>
      </w:r>
      <w:r w:rsidR="00181ACB">
        <w:t xml:space="preserve"> blocking</w:t>
      </w:r>
      <w:r w:rsidR="00383FB1">
        <w:t xml:space="preserve"> solar radiation </w:t>
      </w:r>
      <w:r w:rsidR="00181ACB">
        <w:t xml:space="preserve">reaching </w:t>
      </w:r>
      <w:r w:rsidR="00383FB1">
        <w:t xml:space="preserve">the </w:t>
      </w:r>
      <w:r w:rsidR="006F0BB3">
        <w:t>cells</w:t>
      </w:r>
      <w:r w:rsidR="00456E78">
        <w:t>,</w:t>
      </w:r>
      <w:r w:rsidR="007C38F5">
        <w:t xml:space="preserve"> </w:t>
      </w:r>
      <w:r w:rsidR="007751A1">
        <w:t>thereby</w:t>
      </w:r>
      <w:r w:rsidR="00C01ADA">
        <w:t xml:space="preserve"> </w:t>
      </w:r>
      <w:r w:rsidR="00E825A9">
        <w:t xml:space="preserve">reducing </w:t>
      </w:r>
      <w:r w:rsidR="005341B9">
        <w:t>the PV cells</w:t>
      </w:r>
      <w:r w:rsidR="003B2E3C">
        <w:t xml:space="preserve"> output</w:t>
      </w:r>
      <w:r w:rsidR="00456E78">
        <w:t xml:space="preserve"> </w:t>
      </w:r>
      <w:r w:rsidR="00456E78">
        <w:fldChar w:fldCharType="begin"/>
      </w:r>
      <w:r w:rsidR="00456E78">
        <w:instrText xml:space="preserve"> ADDIN ZOTERO_ITEM CSL_CITATION {"citationID":"brXbmPo5","properties":{"formattedCitation":"(Song, Liu and Yang, 2021)","plainCitation":"(Song, Liu and Yang, 2021)","noteIndex":0},"citationItems":[{"id":179,"uris":["http://zotero.org/users/local/O3QMk9TL/items/8IRMDIZL"],"itemData":{"id":179,"type":"article-journal","abstract":"Solar photovoltaic (PV) is a promising and highly cost-competitive technology for sustainable power supply, enjoying a continuous global installation growth supported by the encouraging policies and commercial markets. However, air pollution and soiling of PV modules prevail worldwide, potentially casting a shadow on solar PV power generation. This study presents a comprehensive review of the documented impact of air pollution and PV soiling on solar resources and techno-economic performances of PV systems. Both air pollution attenuation and soiling could significantly reduce the solar PV power generation globally, and soiling losses contribute to most of the total power reduction in most regions except in high-polluted areas. In addition, considering the natural soiling processes, the influencing parameters of soiling such as environmental and configurational factors and their correlation to dust deposition on PV surface are discussed. Furthermore, this study introduces the impact of air pollution elimination on surface solar radiation and solar PV power generation. Given the current novel coronavirus disease 2019 (COVID-19) pandemic, studies related to its effects on the solar PV sector are discussed in the present review. The reported soiling mitigation approaches and technologies are systematically compared. Finally, the current research challenges are stated, and suggestions for future works in improving the penetration of solar PV applications are provided to help promote solar power generation towards carbon neutrality all over the world.","container-title":"Applied Energy","DOI":"10.1016/j.apenergy.2021.117247","ISSN":"0306-2619","journalAbbreviation":"Applied Energy","page":"117247","source":"ScienceDirect","title":"Air pollution and soiling implications for solar photovoltaic power generation: A comprehensive review","title-short":"Air pollution and soiling implications for solar photovoltaic power generation","URL":"https://www.sciencedirect.com/science/article/pii/S030626192100667X","volume":"298","author":[{"family":"Song","given":"Zhe"},{"family":"Liu","given":"Jia"},{"family":"Yang","given":"Hongxing"}],"accessed":{"date-parts":[["2023",11,2]]},"issued":{"date-parts":[["2021",9,15]]}}}],"schema":"https://github.com/citation-style-language/schema/raw/master/csl-citation.json"} </w:instrText>
      </w:r>
      <w:r w:rsidR="00456E78">
        <w:fldChar w:fldCharType="separate"/>
      </w:r>
      <w:r w:rsidR="00456E78" w:rsidRPr="00456E78">
        <w:rPr>
          <w:rFonts w:ascii="Calibri" w:hAnsi="Calibri" w:cs="Calibri"/>
        </w:rPr>
        <w:t>(Song, Liu and Yang, 2021)</w:t>
      </w:r>
      <w:r w:rsidR="00456E78">
        <w:fldChar w:fldCharType="end"/>
      </w:r>
      <w:r w:rsidR="003B2E3C">
        <w:t>.</w:t>
      </w:r>
      <w:r w:rsidR="00967D1B">
        <w:t xml:space="preserve"> </w:t>
      </w:r>
      <w:r w:rsidR="00694B41">
        <w:t>With increasing global temperatures and humidity, this information is vital to predicting how PV systems may act and how solar energy</w:t>
      </w:r>
      <w:r w:rsidR="007C4E9A">
        <w:t xml:space="preserve"> systems</w:t>
      </w:r>
      <w:r w:rsidR="00694B41">
        <w:t xml:space="preserve"> may need to change in the future. </w:t>
      </w:r>
      <w:r w:rsidR="00A81A3C">
        <w:t>Many</w:t>
      </w:r>
      <w:r w:rsidR="0002085B">
        <w:t xml:space="preserve"> of these</w:t>
      </w:r>
      <w:r w:rsidR="00C86579">
        <w:t xml:space="preserve"> </w:t>
      </w:r>
      <w:r w:rsidR="00E61E1C" w:rsidRPr="00C75E0E">
        <w:t>studies</w:t>
      </w:r>
      <w:r w:rsidR="00F82892">
        <w:t xml:space="preserve"> </w:t>
      </w:r>
      <w:r w:rsidR="00C86579">
        <w:t xml:space="preserve">also </w:t>
      </w:r>
      <w:r w:rsidR="0001379A" w:rsidRPr="00C75E0E">
        <w:t xml:space="preserve">suggest </w:t>
      </w:r>
      <w:r w:rsidR="00E61E1C" w:rsidRPr="00C75E0E">
        <w:t>that the renewable energy sector</w:t>
      </w:r>
      <w:r w:rsidR="001961F0" w:rsidRPr="00C75E0E">
        <w:t xml:space="preserve"> will unlikely be threatened by climate </w:t>
      </w:r>
      <w:r w:rsidR="009302B7" w:rsidRPr="00C75E0E">
        <w:t>change,</w:t>
      </w:r>
      <w:r w:rsidR="005F359A">
        <w:t xml:space="preserve"> although</w:t>
      </w:r>
      <w:r w:rsidR="004006DB" w:rsidRPr="00C75E0E">
        <w:t xml:space="preserve"> </w:t>
      </w:r>
      <w:r w:rsidR="0033791A" w:rsidRPr="00C75E0E">
        <w:t xml:space="preserve">renewable energy companies </w:t>
      </w:r>
      <w:r w:rsidR="0001379A" w:rsidRPr="00C75E0E">
        <w:t xml:space="preserve">will </w:t>
      </w:r>
      <w:r w:rsidR="004006DB" w:rsidRPr="00C75E0E">
        <w:t>need</w:t>
      </w:r>
      <w:r w:rsidR="0001379A" w:rsidRPr="00C75E0E">
        <w:t xml:space="preserve"> to adapt to changing supply and demand</w:t>
      </w:r>
      <w:r w:rsidR="00C75E0E" w:rsidRPr="00C75E0E">
        <w:t xml:space="preserve"> due to shifting weather</w:t>
      </w:r>
      <w:r w:rsidR="005F359A">
        <w:t xml:space="preserve"> patterns</w:t>
      </w:r>
      <w:r w:rsidR="000C42CD">
        <w:t xml:space="preserve"> as well as dealing with </w:t>
      </w:r>
      <w:r w:rsidR="00830030">
        <w:t>reduced efficiency</w:t>
      </w:r>
      <w:r w:rsidR="00222DF3">
        <w:t xml:space="preserve"> of the PV cell</w:t>
      </w:r>
      <w:r w:rsidR="00967D4A">
        <w:t xml:space="preserve">s because of </w:t>
      </w:r>
      <w:r w:rsidR="00830030">
        <w:t xml:space="preserve">air </w:t>
      </w:r>
      <w:r w:rsidR="007751A1">
        <w:t>pollution.</w:t>
      </w:r>
      <w:r w:rsidR="00C75E0E">
        <w:t xml:space="preserve"> </w:t>
      </w:r>
      <w:r w:rsidR="00CC48D6">
        <w:t>Developing</w:t>
      </w:r>
      <w:r w:rsidR="008102AA">
        <w:t xml:space="preserve"> </w:t>
      </w:r>
      <w:r w:rsidR="00BB6A04">
        <w:t xml:space="preserve">accurate </w:t>
      </w:r>
      <w:r w:rsidR="00320DEC" w:rsidRPr="00D155C9">
        <w:t>forecasting</w:t>
      </w:r>
      <w:r w:rsidR="008102AA">
        <w:t xml:space="preserve"> models for</w:t>
      </w:r>
      <w:r w:rsidR="00320DEC" w:rsidRPr="00D155C9">
        <w:t xml:space="preserve"> power output</w:t>
      </w:r>
      <w:r w:rsidR="00CC48D6">
        <w:t xml:space="preserve"> prediction</w:t>
      </w:r>
      <w:r w:rsidR="00BB6A04">
        <w:t xml:space="preserve"> from PV installations </w:t>
      </w:r>
      <w:r w:rsidR="00E820D9">
        <w:t>allow</w:t>
      </w:r>
      <w:r w:rsidR="00CC48D6">
        <w:t>s</w:t>
      </w:r>
      <w:r w:rsidR="0060328C">
        <w:t xml:space="preserve"> monitoring of PV outputs. </w:t>
      </w:r>
      <w:r w:rsidR="00766D89">
        <w:t xml:space="preserve"> </w:t>
      </w:r>
    </w:p>
    <w:p w14:paraId="71D70D28" w14:textId="20FF65EA" w:rsidR="00635536" w:rsidRPr="0021537D" w:rsidRDefault="000A7390" w:rsidP="0021537D">
      <w:pPr>
        <w:rPr>
          <w:b/>
          <w:bCs/>
        </w:rPr>
      </w:pPr>
      <w:r w:rsidRPr="0021537D">
        <w:rPr>
          <w:b/>
          <w:bCs/>
        </w:rPr>
        <w:t xml:space="preserve">Models </w:t>
      </w:r>
    </w:p>
    <w:p w14:paraId="5AF0D023" w14:textId="5705CAD1" w:rsidR="00CB238D" w:rsidRDefault="00275849" w:rsidP="00821ECE">
      <w:r>
        <w:t>Many</w:t>
      </w:r>
      <w:r w:rsidR="000A7390">
        <w:t xml:space="preserve"> </w:t>
      </w:r>
      <w:r w:rsidR="003C0644">
        <w:t>statistical models, machine learning</w:t>
      </w:r>
      <w:r w:rsidR="00AA0458">
        <w:t xml:space="preserve"> </w:t>
      </w:r>
      <w:r w:rsidR="002F3936">
        <w:t xml:space="preserve">(ML) </w:t>
      </w:r>
      <w:r w:rsidR="00AA0458">
        <w:t>and deep learning</w:t>
      </w:r>
      <w:r w:rsidR="002F3936">
        <w:t xml:space="preserve"> (DL)</w:t>
      </w:r>
      <w:r w:rsidR="00DE75A9">
        <w:t xml:space="preserve"> have been used for PV output forecasting (</w:t>
      </w:r>
      <w:r w:rsidR="001F5484">
        <w:t>Table</w:t>
      </w:r>
      <w:r w:rsidR="00DE75A9">
        <w:t xml:space="preserve"> 1)</w:t>
      </w:r>
      <w:r w:rsidR="00AA0458">
        <w:t xml:space="preserve">. </w:t>
      </w:r>
      <w:r w:rsidR="00C65301">
        <w:t>Common statistical models</w:t>
      </w:r>
      <w:r w:rsidR="00F56226">
        <w:t xml:space="preserve"> </w:t>
      </w:r>
      <w:r w:rsidR="0013101D">
        <w:t>include ARMA, ARIMA, SARIMA</w:t>
      </w:r>
      <w:r w:rsidR="00421295">
        <w:t>,</w:t>
      </w:r>
      <w:r w:rsidR="00E149AD">
        <w:t xml:space="preserve"> </w:t>
      </w:r>
      <w:r w:rsidR="0013101D">
        <w:t>SARIMAX m</w:t>
      </w:r>
      <w:r w:rsidR="00F56226">
        <w:t>odels</w:t>
      </w:r>
      <w:r w:rsidR="002650A4">
        <w:t xml:space="preserve"> </w:t>
      </w:r>
      <w:r w:rsidR="005F3B0A">
        <w:fldChar w:fldCharType="begin"/>
      </w:r>
      <w:r w:rsidR="005F3B0A">
        <w:instrText xml:space="preserve"> ADDIN ZOTERO_ITEM CSL_CITATION {"citationID":"BG6A9y3e","properties":{"formattedCitation":"(Kim, Akhtar and Yang, 2023)","plainCitation":"(Kim, Akhtar and Yang, 2023)","noteIndex":0},"citationItems":[{"id":147,"uris":["http://zotero.org/users/local/O3QMk9TL/items/XH4YH5WW"],"itemData":{"id":147,"type":"article-journal","abstract":"The present photovoltaic (PV) power generation systems are globally facing the irregularity problem in the distribution of PV generation. In particular, the exact PV power forecasting is critical for grid-connected photovoltaic (PV) systems under unwanted changes in environmental circumstances. The grid energy management, grid operation and scheduling are important factors to forecast the PV power output. Time series analysis is one of the most important aspects of PV output prediction, especially in places (in South Korea) where past solar radiation data or other weather parameters have not been recorded. In this paper, a variety of time-series methods including deep-learning algorithm and machine learning algorithms was used to predict the PV power generation output for quick respond to equipment and panel defects. For designing AI models, the input data were characterized by dividing seasons and choosing the multiple parameters from seasons. In this study, the photovoltaic power generation data was collected from Ansan city, South Korea during January 2017 to June 2021 and the weather data was collected from Suwon city, South Korea during January 2017 to June 2021. In this work, approx. 40,000 hours of operation data from 1.5 MW grid-connected PV system in South Korea was used. PV power generation forecasting was carried out on an hourly basis to test efficacy of various models. Among all models (Holt-Winters, Multivariate Linear Regression, ARIMA, SARIMA, ARIMAX, SARIMAX), LSTM model presented the lowest error rate as compared to other models for quick PV power generation forecasting.","container-title":"Electric Power Systems Research","DOI":"10.1016/j.epsr.2022.109073","ISSN":"0378-7796","journalAbbreviation":"Electric Power Systems Research","page":"109073","source":"ScienceDirect","title":"Designing solar power generation output forecasting methods using time series algorithms","URL":"https://www.sciencedirect.com/science/article/pii/S0378779622011221","volume":"216","author":[{"family":"Kim","given":"EunGyeong"},{"family":"Akhtar","given":"M. Shaheer"},{"family":"Yang","given":"O-Bong"}],"accessed":{"date-parts":[["2023",10,5]]},"issued":{"date-parts":[["2023",3,1]]}}}],"schema":"https://github.com/citation-style-language/schema/raw/master/csl-citation.json"} </w:instrText>
      </w:r>
      <w:r w:rsidR="005F3B0A">
        <w:fldChar w:fldCharType="separate"/>
      </w:r>
      <w:r w:rsidR="005F3B0A" w:rsidRPr="005F3B0A">
        <w:rPr>
          <w:rFonts w:ascii="Calibri" w:hAnsi="Calibri" w:cs="Calibri"/>
        </w:rPr>
        <w:t>(Kim, Akhtar and Yang, 2023)</w:t>
      </w:r>
      <w:r w:rsidR="005F3B0A">
        <w:fldChar w:fldCharType="end"/>
      </w:r>
      <w:r w:rsidR="00CF028A">
        <w:t>,</w:t>
      </w:r>
      <w:r w:rsidR="00D34748">
        <w:t xml:space="preserve"> and</w:t>
      </w:r>
      <w:r w:rsidR="00CF028A">
        <w:t xml:space="preserve"> </w:t>
      </w:r>
      <w:r w:rsidR="005142D2">
        <w:t>regression models</w:t>
      </w:r>
      <w:r w:rsidR="005E733E">
        <w:t xml:space="preserve"> </w:t>
      </w:r>
      <w:r w:rsidR="005E733E">
        <w:fldChar w:fldCharType="begin"/>
      </w:r>
      <w:r w:rsidR="005E733E">
        <w:instrText xml:space="preserve"> ADDIN ZOTERO_ITEM CSL_CITATION {"citationID":"7RZFkl4T","properties":{"formattedCitation":"(AlShafeey and Cs\\uc0\\u225{}ki, 2021)","plainCitation":"(AlShafeey and Csáki, 2021)","noteIndex":0},"citationItems":[{"id":162,"uris":["http://zotero.org/users/local/O3QMk9TL/items/BCVFY9PE"],"itemData":{"id":162,"type":"article-journal","abstract":"As Photovoltaic (PV) energy is impacted by various weather variables such as solar radiation and temperature, one of the key challenges facing solar energy forecasting is choosing the right inputs to achieve the most accurate prediction. Weather datasets, past power data sets, or both sets can be utilized to build different forecasting models. However, operators of grid-connected PV farms do not always have full sets of data available to them especially over an extended period of time as required by key techniques such as multiple regression (MR) or artificial neural network (ANN). Therefore, the research reported here considered these two main approaches of building prediction models and compared their performance when utilizing structural, time-series, and hybrid methods for data input. Three years of PV power generation data (of an actual farm) as well as historical weather data (of the same location) with several key variables were collected and utilized to build and test six prediction models. Models were built and designed to forecast the PV power for a 24-hour ahead horizon with 15 min resolutions. Results of comparative performance analysis show that different models have different prediction accuracy depending on the input method used to build the model: ANN models perform better than the MR regardless of the input method used. The hybrid input method results in better prediction accuracy for both MR and ANN techniques, while using the time-series method results in the least accurate forecasting models. Furthermore, sensitivity analysis shows that poor data quality does impact forecasting accuracy negatively especially for the structural approach.","container-title":"Energy Reports","DOI":"10.1016/j.egyr.2021.10.125","ISSN":"2352-4847","journalAbbreviation":"Energy Reports","page":"7601-7614","source":"ScienceDirect","title":"Evaluating neural network and linear regression photovoltaic power forecasting models based on different input methods","URL":"https://www.sciencedirect.com/science/article/pii/S2352484721011446","volume":"7","author":[{"family":"AlShafeey","given":"Mutaz"},{"family":"Csáki","given":"Csaba"}],"accessed":{"date-parts":[["2023",10,19]]},"issued":{"date-parts":[["2021",11,1]]}}}],"schema":"https://github.com/citation-style-language/schema/raw/master/csl-citation.json"} </w:instrText>
      </w:r>
      <w:r w:rsidR="005E733E">
        <w:fldChar w:fldCharType="separate"/>
      </w:r>
      <w:r w:rsidR="005E733E" w:rsidRPr="005E733E">
        <w:rPr>
          <w:rFonts w:ascii="Calibri" w:hAnsi="Calibri" w:cs="Calibri"/>
          <w:kern w:val="0"/>
          <w:szCs w:val="24"/>
        </w:rPr>
        <w:t>(AlShafeey and Csáki, 2021)</w:t>
      </w:r>
      <w:r w:rsidR="005E733E">
        <w:fldChar w:fldCharType="end"/>
      </w:r>
      <w:r w:rsidR="005142D2">
        <w:t>.</w:t>
      </w:r>
      <w:r w:rsidR="0017362D">
        <w:t xml:space="preserve"> </w:t>
      </w:r>
      <w:r w:rsidR="002F3936">
        <w:t>ML models</w:t>
      </w:r>
      <w:r w:rsidR="00416F2F">
        <w:t xml:space="preserve"> comprise of</w:t>
      </w:r>
      <w:r w:rsidR="009C4321">
        <w:t xml:space="preserve"> </w:t>
      </w:r>
      <w:r w:rsidR="00123CE8">
        <w:t>Decision Tree</w:t>
      </w:r>
      <w:r w:rsidR="009C4321">
        <w:t>s</w:t>
      </w:r>
      <w:r w:rsidR="00593C80">
        <w:t xml:space="preserve"> (DT)</w:t>
      </w:r>
      <w:r w:rsidR="00123CE8">
        <w:t>, Random Forest</w:t>
      </w:r>
      <w:r w:rsidR="00593C80">
        <w:t xml:space="preserve"> (RF)</w:t>
      </w:r>
      <w:r w:rsidR="00336F52">
        <w:t>,</w:t>
      </w:r>
      <w:r w:rsidR="00123CE8">
        <w:t xml:space="preserve"> </w:t>
      </w:r>
      <w:proofErr w:type="spellStart"/>
      <w:r w:rsidR="00123CE8">
        <w:t>XGBoost</w:t>
      </w:r>
      <w:proofErr w:type="spellEnd"/>
      <w:r w:rsidR="00D70559">
        <w:t xml:space="preserve"> </w:t>
      </w:r>
      <w:r w:rsidR="008B0C54">
        <w:fldChar w:fldCharType="begin"/>
      </w:r>
      <w:r w:rsidR="008B0C54">
        <w:instrText xml:space="preserve"> ADDIN ZOTERO_ITEM CSL_CITATION {"citationID":"gSIecSc5","properties":{"formattedCitation":"(Didavi, Agbokpanzo and Agbomahena, 2021)","plainCitation":"(Didavi, Agbokpanzo and Agbomahena, 2021)","noteIndex":0},"citationItems":[{"id":168,"uris":["http://zotero.org/users/local/O3QMk9TL/items/MQTNEJJC"],"itemData":{"id":168,"type":"paper-conference","abstract":"In this paper, we make a comparative study of the performance of three methods for predicting the power output of a photovoltaic installation: Decision Tree, Random Forest and XGBoost. We performed these predictions in Python using as input meteorological data such as wind speed, sun position, temperature, direct irradiation, diffuse irradiation and reflected irradiation and as output data the power output of a 1000Wp panel. These data were downloaded from the PVGIS database for the city of Natitingou (Benin) and for a period of 12 years (from January 1st 2005 to December 31st 2016). We obtained as Mean Square Errors 2.195026, 3.058383 and 5.544319 respectively for the XGBoost, Random Forest and Decision Tree and for Regression Values 0.9999999194, 0.9999797366 and 0.9997013968 respectively for the XGBoost, Random Forest and Decision Tree. We conclude that all three models are effective for the forecasting task performed but that the XGBoost is the best performing model with Mean Square Error and Regression Value of 2.195026 and 0.9999999194 respectively.","container-title":"2021 4th International Conference on Bio-Engineering for Smart Technologies (BioSMART)","DOI":"10.1109/BioSMART54244.2021.9677566","event-title":"2021 4th International Conference on Bio-Engineering for Smart Technologies (BioSMART)","page":"1-5","source":"IEEE Xplore","title":"Comparative study of Decision Tree, Random Forest and XGBoost performance in forecasting the power output of a photovoltaic system","URL":"https://ieeexplore.ieee.org/abstract/document/9677566","author":[{"family":"Didavi","given":"Audace B. K."},{"family":"Agbokpanzo","given":"Richard Gilles"},{"family":"Agbomahena","given":"Macaire"}],"accessed":{"date-parts":[["2023",11,1]]},"issued":{"date-parts":[["2021",12]]}}}],"schema":"https://github.com/citation-style-language/schema/raw/master/csl-citation.json"} </w:instrText>
      </w:r>
      <w:r w:rsidR="008B0C54">
        <w:fldChar w:fldCharType="separate"/>
      </w:r>
      <w:r w:rsidR="008B0C54" w:rsidRPr="008B0C54">
        <w:rPr>
          <w:rFonts w:ascii="Calibri" w:hAnsi="Calibri" w:cs="Calibri"/>
        </w:rPr>
        <w:t>(Didavi, Agbokpanzo and Agbomahena, 2021)</w:t>
      </w:r>
      <w:r w:rsidR="008B0C54">
        <w:fldChar w:fldCharType="end"/>
      </w:r>
      <w:r w:rsidR="00336F52">
        <w:t xml:space="preserve"> and Support Vector Machines</w:t>
      </w:r>
      <w:r w:rsidR="00535DAF">
        <w:t xml:space="preserve"> (SVM)</w:t>
      </w:r>
      <w:r w:rsidR="00336F52">
        <w:t xml:space="preserve"> </w:t>
      </w:r>
      <w:r w:rsidR="00A20215">
        <w:fldChar w:fldCharType="begin"/>
      </w:r>
      <w:r w:rsidR="00A20215">
        <w:instrText xml:space="preserve"> ADDIN ZOTERO_ITEM CSL_CITATION {"citationID":"ljsuXcHg","properties":{"formattedCitation":"(Shi {\\i{}et al.}, 2012)","plainCitation":"(Shi et al., 2012)","noteIndex":0},"citationItems":[{"id":173,"uris":["http://zotero.org/users/local/O3QMk9TL/items/CCDBP5IF"],"itemData":{"id":173,"type":"article-journal","abstract":"Due to the growing demand on renewable energy, photovoltaic (PV) generation systems have increased considerably in recent years. However, the power output of PV systems is affected by different weather conditions. Accurate forecasting of PV power output is important for system reliability and promoting large-scale PV deployment. This paper proposes algorithms to forecast power output of PV systems based upon weather classification and support vector machines (SVM). In the process, the weather conditions are divided into four types which are clear sky, cloudy day, foggy day, and rainy day. In this paper, a one-day-ahead PV power output forecasting model for a single station is derived based on the weather forecasting data, actual historical power output data, and the principle of SVM. After applying it into a PV station in China (the capability is 20 kW), results show the proposed forecasting model for grid-connected PV systems is effective and promising.","container-title":"IEEE Transactions on Industry Applications","DOI":"10.1109/TIA.2012.2190816","ISSN":"1939-9367","issue":"3","note":"event-title: IEEE Transactions on Industry Applications","page":"1064-1069","source":"IEEE Xplore","title":"Forecasting Power Output of Photovoltaic Systems Based on Weather Classification and Support Vector Machines","URL":"https://ieeexplore.ieee.org/abstract/document/6168891","volume":"48","author":[{"family":"Shi","given":"Jie"},{"family":"Lee","given":"Wei-Jen"},{"family":"Liu","given":"Yongqian"},{"family":"Yang","given":"Yongping"},{"family":"Wang","given":"Peng"}],"accessed":{"date-parts":[["2023",11,1]]},"issued":{"date-parts":[["2012",5]]}}}],"schema":"https://github.com/citation-style-language/schema/raw/master/csl-citation.json"} </w:instrText>
      </w:r>
      <w:r w:rsidR="00A20215">
        <w:fldChar w:fldCharType="separate"/>
      </w:r>
      <w:r w:rsidR="00A20215" w:rsidRPr="00A20215">
        <w:rPr>
          <w:rFonts w:ascii="Calibri" w:hAnsi="Calibri" w:cs="Calibri"/>
          <w:kern w:val="0"/>
          <w:szCs w:val="24"/>
        </w:rPr>
        <w:t xml:space="preserve">(Shi </w:t>
      </w:r>
      <w:r w:rsidR="00A20215" w:rsidRPr="00A20215">
        <w:rPr>
          <w:rFonts w:ascii="Calibri" w:hAnsi="Calibri" w:cs="Calibri"/>
          <w:i/>
          <w:iCs/>
          <w:kern w:val="0"/>
          <w:szCs w:val="24"/>
        </w:rPr>
        <w:t>et al.</w:t>
      </w:r>
      <w:r w:rsidR="00A20215" w:rsidRPr="00A20215">
        <w:rPr>
          <w:rFonts w:ascii="Calibri" w:hAnsi="Calibri" w:cs="Calibri"/>
          <w:kern w:val="0"/>
          <w:szCs w:val="24"/>
        </w:rPr>
        <w:t>, 2012)</w:t>
      </w:r>
      <w:r w:rsidR="00A20215">
        <w:fldChar w:fldCharType="end"/>
      </w:r>
      <w:r w:rsidR="00224227">
        <w:t>.</w:t>
      </w:r>
      <w:r w:rsidR="002F3936">
        <w:t xml:space="preserve"> </w:t>
      </w:r>
      <w:r w:rsidR="00077FD2">
        <w:t>A review found t</w:t>
      </w:r>
      <w:r w:rsidR="00220A3A">
        <w:t xml:space="preserve">he most frequently occurring </w:t>
      </w:r>
      <w:r w:rsidR="00066290">
        <w:t>DL models</w:t>
      </w:r>
      <w:r w:rsidR="00CB4B9A">
        <w:t xml:space="preserve"> to be</w:t>
      </w:r>
      <w:r w:rsidR="001250BF">
        <w:t>:</w:t>
      </w:r>
      <w:r w:rsidR="00220A3A">
        <w:t xml:space="preserve"> </w:t>
      </w:r>
      <w:r w:rsidR="00B411D2">
        <w:t>Recurrent Neural Networks (RNN) and Long Short-Term Memory (LSTM</w:t>
      </w:r>
      <w:r w:rsidR="00435869">
        <w:t>-RNN)</w:t>
      </w:r>
      <w:r w:rsidR="00ED17FC">
        <w:t xml:space="preserve"> </w:t>
      </w:r>
      <w:r w:rsidR="00D8639F">
        <w:fldChar w:fldCharType="begin"/>
      </w:r>
      <w:r w:rsidR="00D8639F">
        <w:instrText xml:space="preserve"> ADDIN ZOTERO_ITEM CSL_CITATION {"citationID":"nD4E9Gvo","properties":{"formattedCitation":"(Rajagukguk, Ramadhan and Lee, 2020)","plainCitation":"(Rajagukguk, Ramadhan and Lee, 2020)","noteIndex":0},"citationItems":[{"id":167,"uris":["http://zotero.org/users/local/O3QMk9TL/items/ME8BTM48"],"itemData":{"id":167,"type":"article-journal","abstract":"Presently, deep learning models are an alternative solution for predicting solar energy because of their accuracy. The present study reviews deep learning models for handling time-series data to predict solar irradiance and photovoltaic (PV) power. We selected three standalone models and one hybrid model for the discussion, namely, recurrent neural network (RNN), long short-term memory (LSTM), gated recurrent unit (GRU), and convolutional neural network-LSTM (CNN–LSTM). The selected models were compared based on the accuracy, input data, forecasting horizon, type of season and weather, and training time. The performance analysis shows that these models have their strengths and limitations in different conditions. Generally, for standalone models, LSTM shows the best performance regarding the root-mean-square error evaluation metric (RMSE). On the other hand, the hybrid model (CNN–LSTM) outperforms the three standalone models, although it requires longer training data time. The most significant finding is that the deep learning models of interest are more suitable for predicting solar irradiance and PV power than other conventional machine learning models. Additionally, we recommend using the relative RMSE as the representative evaluation metric to facilitate accuracy comparison between studies.","container-title":"Energies","DOI":"10.3390/en13246623","ISSN":"1996-1073","issue":"24","language":"en","license":"http://creativecommons.org/licenses/by/3.0/","note":"number: 24\npublisher: Multidisciplinary Digital Publishing Institute","page":"6623","source":"www.mdpi.com","title":"A Review on Deep Learning Models for Forecasting Time Series Data of Solar Irradiance and Photovoltaic Power","URL":"https://www.mdpi.com/1996-1073/13/24/6623","volume":"13","author":[{"family":"Rajagukguk","given":"Rial A."},{"family":"Ramadhan","given":"Raden A. A."},{"family":"Lee","given":"Hyun-Jin"}],"accessed":{"date-parts":[["2023",11,1]]},"issued":{"date-parts":[["2020",1]]}}}],"schema":"https://github.com/citation-style-language/schema/raw/master/csl-citation.json"} </w:instrText>
      </w:r>
      <w:r w:rsidR="00D8639F">
        <w:fldChar w:fldCharType="separate"/>
      </w:r>
      <w:r w:rsidR="00D8639F" w:rsidRPr="00D8639F">
        <w:rPr>
          <w:rFonts w:ascii="Calibri" w:hAnsi="Calibri" w:cs="Calibri"/>
        </w:rPr>
        <w:t>(Rajagukguk, Ramadhan and Lee, 2020)</w:t>
      </w:r>
      <w:r w:rsidR="00D8639F">
        <w:fldChar w:fldCharType="end"/>
      </w:r>
      <w:r w:rsidR="0009682B">
        <w:t>.</w:t>
      </w:r>
      <w:r w:rsidR="00FA4D76">
        <w:t xml:space="preserve"> </w:t>
      </w:r>
    </w:p>
    <w:p w14:paraId="5F67A762" w14:textId="1ACCFD1A" w:rsidR="0064261B" w:rsidRDefault="0064261B" w:rsidP="0064261B">
      <w:r>
        <w:t>DL methods</w:t>
      </w:r>
      <w:r w:rsidR="00435869">
        <w:t xml:space="preserve"> are often</w:t>
      </w:r>
      <w:r w:rsidR="00914E07">
        <w:t xml:space="preserve"> shown to </w:t>
      </w:r>
      <w:r>
        <w:t xml:space="preserve">perform well. </w:t>
      </w:r>
      <w:r w:rsidRPr="007E64A4">
        <w:fldChar w:fldCharType="begin"/>
      </w:r>
      <w:r w:rsidR="005C7E64">
        <w:instrText xml:space="preserve"> ADDIN ZOTERO_ITEM CSL_CITATION {"citationID":"HJlM6quK","properties":{"formattedCitation":"(Verma {\\i{}et al.}, 2016)","plainCitation":"(Verma et al., 2016)","dontUpdate":true,"noteIndex":0},"citationItems":[{"id":170,"uris":["http://zotero.org/users/local/O3QMk9TL/items/PPYDIKBG"],"itemData":{"id":170,"type":"paper-conference","abstract":"This paper presents methods for forecasting solar power generation by a solar plant. Solar power generation depends primarily on relative position of sun and some extrinsic as well as intrinsic factors. Extrinsic factors such as cloud cover, temperature, wind speed, rainfall and humidity have been used with intrinsic ones such as degradation of solar panels as inputs for proposed techniques for generation forecasting. The authors have used multiple linear regression, logarithmic regression, polynomial regression and artificial neural network method on the data of past one year (January 2014-December 2014) for creation of forecasting models. These forecasting models are then compared on the basis of their accuracy to forecast the solar generation.","container-title":"2016 7th International Conference on Intelligent Systems, Modelling and Simulation (ISMS)","DOI":"10.1109/ISMS.2016.65","event-title":"2016 7th International Conference on Intelligent Systems, Modelling and Simulation (ISMS)","note":"ISSN: 2166-0670","page":"97-100","source":"IEEE Xplore","title":"Data Analysis to Generate Models Based on Neural Network and Regression for Solar Power Generation Forecasting","URL":"https://ieeexplore.ieee.org/document/7877196","author":[{"family":"Verma","given":"Tushar"},{"family":"Tiwana","given":"A. P. S."},{"family":"Reddy","given":"C. C."},{"family":"Arora","given":"Vikas"},{"family":"Devanand","given":"P."}],"accessed":{"date-parts":[["2023",11,1]]},"issued":{"date-parts":[["2016",1]]}}}],"schema":"https://github.com/citation-style-language/schema/raw/master/csl-citation.json"} </w:instrText>
      </w:r>
      <w:r w:rsidRPr="007E64A4">
        <w:fldChar w:fldCharType="separate"/>
      </w:r>
      <w:r w:rsidRPr="007E64A4">
        <w:rPr>
          <w:rFonts w:ascii="Calibri" w:hAnsi="Calibri" w:cs="Calibri"/>
          <w:kern w:val="0"/>
          <w:szCs w:val="24"/>
        </w:rPr>
        <w:t xml:space="preserve">Verma </w:t>
      </w:r>
      <w:r w:rsidRPr="007E64A4">
        <w:rPr>
          <w:rFonts w:ascii="Calibri" w:hAnsi="Calibri" w:cs="Calibri"/>
          <w:i/>
          <w:iCs/>
          <w:kern w:val="0"/>
          <w:szCs w:val="24"/>
        </w:rPr>
        <w:t>et al.</w:t>
      </w:r>
      <w:r w:rsidRPr="007E64A4">
        <w:rPr>
          <w:rFonts w:ascii="Calibri" w:hAnsi="Calibri" w:cs="Calibri"/>
          <w:kern w:val="0"/>
          <w:szCs w:val="24"/>
        </w:rPr>
        <w:t xml:space="preserve"> </w:t>
      </w:r>
      <w:r>
        <w:rPr>
          <w:rFonts w:ascii="Calibri" w:hAnsi="Calibri" w:cs="Calibri"/>
          <w:kern w:val="0"/>
          <w:szCs w:val="24"/>
        </w:rPr>
        <w:t>(</w:t>
      </w:r>
      <w:r w:rsidRPr="007E64A4">
        <w:rPr>
          <w:rFonts w:ascii="Calibri" w:hAnsi="Calibri" w:cs="Calibri"/>
          <w:kern w:val="0"/>
          <w:szCs w:val="24"/>
        </w:rPr>
        <w:t>2016)</w:t>
      </w:r>
      <w:r w:rsidRPr="007E64A4">
        <w:fldChar w:fldCharType="end"/>
      </w:r>
      <w:r>
        <w:t xml:space="preserve"> found an </w:t>
      </w:r>
      <w:r w:rsidRPr="007E64A4">
        <w:t>ANN model</w:t>
      </w:r>
      <w:r>
        <w:t xml:space="preserve"> had</w:t>
      </w:r>
      <w:r w:rsidR="00914E07">
        <w:t xml:space="preserve"> better performance over </w:t>
      </w:r>
      <w:r w:rsidRPr="007E64A4">
        <w:t>linear regression</w:t>
      </w:r>
      <w:r w:rsidR="00914E07">
        <w:t xml:space="preserve"> (LR)</w:t>
      </w:r>
      <w:r w:rsidRPr="007E64A4">
        <w:t>, logarithmic regression</w:t>
      </w:r>
      <w:r w:rsidR="00914E07">
        <w:t xml:space="preserve"> (Log R)</w:t>
      </w:r>
      <w:r w:rsidRPr="007E64A4">
        <w:t>, and polynomial regression</w:t>
      </w:r>
      <w:r w:rsidR="00914E07">
        <w:t xml:space="preserve"> (PR)</w:t>
      </w:r>
      <w:r w:rsidRPr="007E64A4">
        <w:t xml:space="preserve">. </w:t>
      </w:r>
      <w:r w:rsidRPr="007E64A4">
        <w:fldChar w:fldCharType="begin"/>
      </w:r>
      <w:r>
        <w:instrText xml:space="preserve"> ADDIN ZOTERO_ITEM CSL_CITATION {"citationID":"Thg6fmGa","properties":{"formattedCitation":"(Kim, Akhtar and Yang, 2023)","plainCitation":"(Kim, Akhtar and Yang, 2023)","dontUpdate":true,"noteIndex":0},"citationItems":[{"id":147,"uris":["http://zotero.org/users/local/O3QMk9TL/items/XH4YH5WW"],"itemData":{"id":147,"type":"article-journal","abstract":"The present photovoltaic (PV) power generation systems are globally facing the irregularity problem in the distribution of PV generation. In particular, the exact PV power forecasting is critical for grid-connected photovoltaic (PV) systems under unwanted changes in environmental circumstances. The grid energy management, grid operation and scheduling are important factors to forecast the PV power output. Time series analysis is one of the most important aspects of PV output prediction, especially in places (in South Korea) where past solar radiation data or other weather parameters have not been recorded. In this paper, a variety of time-series methods including deep-learning algorithm and machine learning algorithms was used to predict the PV power generation output for quick respond to equipment and panel defects. For designing AI models, the input data were characterized by dividing seasons and choosing the multiple parameters from seasons. In this study, the photovoltaic power generation data was collected from Ansan city, South Korea during January 2017 to June 2021 and the weather data was collected from Suwon city, South Korea during January 2017 to June 2021. In this work, approx. 40,000 hours of operation data from 1.5 MW grid-connected PV system in South Korea was used. PV power generation forecasting was carried out on an hourly basis to test efficacy of various models. Among all models (Holt-Winters, Multivariate Linear Regression, ARIMA, SARIMA, ARIMAX, SARIMAX), LSTM model presented the lowest error rate as compared to other models for quick PV power generation forecasting.","container-title":"Electric Power Systems Research","DOI":"10.1016/j.epsr.2022.109073","ISSN":"0378-7796","journalAbbreviation":"Electric Power Systems Research","page":"109073","source":"ScienceDirect","title":"Designing solar power generation output forecasting methods using time series algorithms","URL":"https://www.sciencedirect.com/science/article/pii/S0378779622011221","volume":"216","author":[{"family":"Kim","given":"EunGyeong"},{"family":"Akhtar","given":"M. Shaheer"},{"family":"Yang","given":"O-Bong"}],"accessed":{"date-parts":[["2023",10,5]]},"issued":{"date-parts":[["2023",3,1]]}}}],"schema":"https://github.com/citation-style-language/schema/raw/master/csl-citation.json"} </w:instrText>
      </w:r>
      <w:r w:rsidRPr="007E64A4">
        <w:fldChar w:fldCharType="separate"/>
      </w:r>
      <w:r w:rsidRPr="007E64A4">
        <w:rPr>
          <w:rFonts w:ascii="Calibri" w:hAnsi="Calibri" w:cs="Calibri"/>
        </w:rPr>
        <w:t xml:space="preserve">Kim, </w:t>
      </w:r>
      <w:proofErr w:type="gramStart"/>
      <w:r w:rsidRPr="007E64A4">
        <w:rPr>
          <w:rFonts w:ascii="Calibri" w:hAnsi="Calibri" w:cs="Calibri"/>
        </w:rPr>
        <w:t>Akhtar</w:t>
      </w:r>
      <w:proofErr w:type="gramEnd"/>
      <w:r w:rsidRPr="007E64A4">
        <w:rPr>
          <w:rFonts w:ascii="Calibri" w:hAnsi="Calibri" w:cs="Calibri"/>
        </w:rPr>
        <w:t xml:space="preserve"> and Yang </w:t>
      </w:r>
      <w:r>
        <w:rPr>
          <w:rFonts w:ascii="Calibri" w:hAnsi="Calibri" w:cs="Calibri"/>
        </w:rPr>
        <w:t>(</w:t>
      </w:r>
      <w:r w:rsidRPr="007E64A4">
        <w:rPr>
          <w:rFonts w:ascii="Calibri" w:hAnsi="Calibri" w:cs="Calibri"/>
        </w:rPr>
        <w:t>2023)</w:t>
      </w:r>
      <w:r w:rsidRPr="007E64A4">
        <w:fldChar w:fldCharType="end"/>
      </w:r>
      <w:r>
        <w:t xml:space="preserve"> developed a selection of traditional statistical forecasting methods and a DL method: </w:t>
      </w:r>
      <w:r w:rsidRPr="00971BCF">
        <w:t>Holt-Winters, Multivariate Linear Regression, ARIMA, SARIMA, ARIMAX, SARIMAX</w:t>
      </w:r>
      <w:r>
        <w:t xml:space="preserve"> and</w:t>
      </w:r>
      <w:r w:rsidRPr="00971BCF">
        <w:t xml:space="preserve"> LSTM</w:t>
      </w:r>
      <w:r w:rsidR="00167835">
        <w:t>-RNN.</w:t>
      </w:r>
      <w:r>
        <w:t xml:space="preserve"> The LSTM</w:t>
      </w:r>
      <w:r w:rsidR="00167835">
        <w:t xml:space="preserve">-RNN </w:t>
      </w:r>
      <w:r>
        <w:t xml:space="preserve">produced the smallest error for short-term forecasting. </w:t>
      </w:r>
      <w:r w:rsidRPr="007E64A4">
        <w:fldChar w:fldCharType="begin"/>
      </w:r>
      <w:r>
        <w:instrText xml:space="preserve"> ADDIN ZOTERO_ITEM CSL_CITATION {"citationID":"0GyxqlEF","properties":{"formattedCitation":"(Rajagukguk, Ramadhan and Lee, 2020)","plainCitation":"(Rajagukguk, Ramadhan and Lee, 2020)","dontUpdate":true,"noteIndex":0},"citationItems":[{"id":167,"uris":["http://zotero.org/users/local/O3QMk9TL/items/ME8BTM48"],"itemData":{"id":167,"type":"article-journal","abstract":"Presently, deep learning models are an alternative solution for predicting solar energy because of their accuracy. The present study reviews deep learning models for handling time-series data to predict solar irradiance and photovoltaic (PV) power. We selected three standalone models and one hybrid model for the discussion, namely, recurrent neural network (RNN), long short-term memory (LSTM), gated recurrent unit (GRU), and convolutional neural network-LSTM (CNN–LSTM). The selected models were compared based on the accuracy, input data, forecasting horizon, type of season and weather, and training time. The performance analysis shows that these models have their strengths and limitations in different conditions. Generally, for standalone models, LSTM shows the best performance regarding the root-mean-square error evaluation metric (RMSE). On the other hand, the hybrid model (CNN–LSTM) outperforms the three standalone models, although it requires longer training data time. The most significant finding is that the deep learning models of interest are more suitable for predicting solar irradiance and PV power than other conventional machine learning models. Additionally, we recommend using the relative RMSE as the representative evaluation metric to facilitate accuracy comparison between studies.","container-title":"Energies","DOI":"10.3390/en13246623","ISSN":"1996-1073","issue":"24","language":"en","license":"http://creativecommons.org/licenses/by/3.0/","note":"number: 24\npublisher: Multidisciplinary Digital Publishing Institute","page":"6623","source":"www.mdpi.com","title":"A Review on Deep Learning Models for Forecasting Time Series Data of Solar Irradiance and Photovoltaic Power","URL":"https://www.mdpi.com/1996-1073/13/24/6623","volume":"13","author":[{"family":"Rajagukguk","given":"Rial A."},{"family":"Ramadhan","given":"Raden A. A."},{"family":"Lee","given":"Hyun-Jin"}],"accessed":{"date-parts":[["2023",11,1]]},"issued":{"date-parts":[["2020",1]]}}}],"schema":"https://github.com/citation-style-language/schema/raw/master/csl-citation.json"} </w:instrText>
      </w:r>
      <w:r w:rsidRPr="007E64A4">
        <w:fldChar w:fldCharType="separate"/>
      </w:r>
      <w:r w:rsidRPr="007E64A4">
        <w:rPr>
          <w:rFonts w:ascii="Calibri" w:hAnsi="Calibri" w:cs="Calibri"/>
        </w:rPr>
        <w:t>Rajagukguk, Ramadhan and Lee</w:t>
      </w:r>
      <w:r>
        <w:rPr>
          <w:rFonts w:ascii="Calibri" w:hAnsi="Calibri" w:cs="Calibri"/>
        </w:rPr>
        <w:t xml:space="preserve"> (</w:t>
      </w:r>
      <w:r w:rsidRPr="007E64A4">
        <w:rPr>
          <w:rFonts w:ascii="Calibri" w:hAnsi="Calibri" w:cs="Calibri"/>
        </w:rPr>
        <w:t>2020)</w:t>
      </w:r>
      <w:r w:rsidRPr="007E64A4">
        <w:fldChar w:fldCharType="end"/>
      </w:r>
      <w:r>
        <w:t xml:space="preserve"> </w:t>
      </w:r>
      <w:r w:rsidRPr="007E64A4">
        <w:t>compared multiple</w:t>
      </w:r>
      <w:r w:rsidR="004029CD">
        <w:t xml:space="preserve"> DL</w:t>
      </w:r>
      <w:r w:rsidRPr="007E64A4">
        <w:t xml:space="preserve"> models</w:t>
      </w:r>
      <w:r>
        <w:t xml:space="preserve"> and f</w:t>
      </w:r>
      <w:r w:rsidRPr="007E64A4">
        <w:t>ound LSTM to perform best out of standalone models.</w:t>
      </w:r>
      <w:r>
        <w:t xml:space="preserve"> A</w:t>
      </w:r>
      <w:r w:rsidRPr="007E64A4">
        <w:t xml:space="preserve"> hybrid convolutional neural network-LSTM (CNN-LSTM) outperformed the other models including the LSTM</w:t>
      </w:r>
      <w:r w:rsidR="002C5A2E">
        <w:t>.</w:t>
      </w:r>
      <w:r>
        <w:t xml:space="preserve"> </w:t>
      </w:r>
      <w:r w:rsidR="00D92A18" w:rsidRPr="00A766D4">
        <w:t>LSTM-RNN</w:t>
      </w:r>
      <w:r w:rsidR="00B418EE">
        <w:t xml:space="preserve">s </w:t>
      </w:r>
      <w:r w:rsidR="00D92A18" w:rsidRPr="00A766D4">
        <w:t xml:space="preserve">likely perform well in this field as they have capacity for the short-term and long-term memory. These aspects allow the network to remember patterns </w:t>
      </w:r>
      <w:r w:rsidR="00D92A18">
        <w:t xml:space="preserve">in </w:t>
      </w:r>
      <w:r w:rsidR="00D92A18" w:rsidRPr="00A766D4">
        <w:t>data, including trends and seasonality</w:t>
      </w:r>
      <w:r w:rsidR="00D92A18">
        <w:t>.</w:t>
      </w:r>
      <w:r w:rsidR="00D92A18" w:rsidRPr="00A766D4">
        <w:t xml:space="preserve"> </w:t>
      </w:r>
      <w:r w:rsidR="00D92A18" w:rsidRPr="00A766D4">
        <w:fldChar w:fldCharType="begin"/>
      </w:r>
      <w:r w:rsidR="00CF53B2">
        <w:instrText xml:space="preserve"> ADDIN ZOTERO_ITEM CSL_CITATION {"citationID":"9SKskCAj","properties":{"formattedCitation":"(Lee and Kim, 2019)","plainCitation":"(Lee and Kim, 2019)","dontUpdate":true,"noteIndex":0},"citationItems":[{"id":306,"uris":["http://zotero.org/users/local/O3QMk9TL/items/6PDYSEN8"],"itemData":{"id":306,"type":"article-journal","abstract":"Recently, the prediction of photovoltaic (PV) power has become of paramount importance to improve the expected revenue of PV operators and the effective operations of PV facility systems. Additionally, the precise PV power output prediction in an hourly manner enables more sophisticated strategies for PV operators and markets as the electricity price in a renewable energy market is continuously changing. However, the hourly prediction of PV power outputs is considered as a challenging problem due to the dynamic natures of meteorological information not only in a day but also across days. Therefore, in this paper, we suggest three PV power output prediction methods such as artificial neural network (ANN)-, deep neural network (DNN)-, and long and short term memory (LSTM)-based models that are capable to understand the hidden relationships between meteorological information and actual PV power outputs. In particular, the proposed LSTM based model is designed to capture both hourly patterns in a day and seasonal patterns across days. We conducted the experiments by using a real-world dataset. The experimental results show that the proposed ANN based model fails to yield satisfactory results, and the proposed LSTM based model successfully better performs more than 50% compared to the conventional statistical models in terms of mean absolute error.","container-title":"Energies","DOI":"10.3390/en12020215","ISSN":"1996-1073","issue":"2","language":"en","license":"http://creativecommons.org/licenses/by/3.0/","note":"number: 2\npublisher: Multidisciplinary Digital Publishing Institute","page":"215","source":"www.mdpi.com","title":"Recurrent Neural Network-Based Hourly Prediction of Photovoltaic Power Output Using Meteorological Information","URL":"https://www.mdpi.com/1996-1073/12/2/215","volume":"12","author":[{"family":"Lee","given":"Donghun"},{"family":"Kim","given":"Kwanho"}],"accessed":{"date-parts":[["2023",12,24]]},"issued":{"date-parts":[["2019",1]]}}}],"schema":"https://github.com/citation-style-language/schema/raw/master/csl-citation.json"} </w:instrText>
      </w:r>
      <w:r w:rsidR="00D92A18" w:rsidRPr="00A766D4">
        <w:fldChar w:fldCharType="separate"/>
      </w:r>
      <w:r w:rsidR="00D92A18" w:rsidRPr="00A766D4">
        <w:rPr>
          <w:rFonts w:ascii="Calibri" w:hAnsi="Calibri" w:cs="Calibri"/>
        </w:rPr>
        <w:t>Lee and Kim (2019)</w:t>
      </w:r>
      <w:r w:rsidR="00D92A18" w:rsidRPr="00A766D4">
        <w:fldChar w:fldCharType="end"/>
      </w:r>
      <w:r w:rsidR="00D92A18">
        <w:t xml:space="preserve"> found a</w:t>
      </w:r>
      <w:r w:rsidR="00D92A18" w:rsidRPr="00A766D4">
        <w:t xml:space="preserve"> LSTM-RNN outperform</w:t>
      </w:r>
      <w:r w:rsidR="00D92A18">
        <w:t xml:space="preserve">ed </w:t>
      </w:r>
      <w:r w:rsidR="00D92A18" w:rsidRPr="00A766D4">
        <w:t xml:space="preserve">both an ANN and a DNN. However, </w:t>
      </w:r>
      <w:r w:rsidR="00D92A18" w:rsidRPr="00A766D4">
        <w:fldChar w:fldCharType="begin"/>
      </w:r>
      <w:r w:rsidR="00CF53B2">
        <w:instrText xml:space="preserve"> ADDIN ZOTERO_ITEM CSL_CITATION {"citationID":"Lqf6QUyk","properties":{"formattedCitation":"(Sangrody {\\i{}et al.}, 2018)","plainCitation":"(Sangrody et al., 2018)","dontUpdate":true,"noteIndex":0},"citationItems":[{"id":308,"uris":["http://zotero.org/users/local/O3QMk9TL/items/V9ICWSEX"],"itemData":{"id":308,"type":"paper-conference","abstract":"A robust model for power system load forecasting covering different horizons of time from short-term to long-term is an indispensable tool to have a better management of the system. However, as the horizon of time in load forecasting increases, it will be more challenging to have an accurate forecast. Machine learning methods have got more attention as efficient methods in dealing with the stochastic load pattern and resulting in accurate forecasting. In this study, the problem of long-term load forecasting for the case study of New England Network is studied using several commonly used machine learning methods such as feedforward artificial neural network, support vector machine, recurrent neural network, generalized regression neural network, k-nearest neighbors, and Gaussian Process Regression. The results of these methods are compared with mean absolute percentage error (MAPE).","container-title":"2018 IEEE Power and Energy Conference at Illinois (PECI)","DOI":"10.1109/PECI.2018.8334980","event-title":"2018 IEEE Power and Energy Conference at Illinois (PECI)","page":"1-5","source":"IEEE Xplore","title":"Long term forecasting using machine learning methods","URL":"https://ieeexplore.ieee.org/abstract/document/8334980","author":[{"family":"Sangrody","given":"Hossein"},{"family":"Zhou","given":"Ning"},{"family":"Tutun","given":"Salih"},{"family":"Khorramdel","given":"Benyamin"},{"family":"Motalleb","given":"Mahdi"},{"family":"Sarailoo","given":"Morteza"}],"accessed":{"date-parts":[["2023",12,24]]},"issued":{"date-parts":[["2018",2]]}}}],"schema":"https://github.com/citation-style-language/schema/raw/master/csl-citation.json"} </w:instrText>
      </w:r>
      <w:r w:rsidR="00D92A18" w:rsidRPr="00A766D4">
        <w:fldChar w:fldCharType="separate"/>
      </w:r>
      <w:r w:rsidR="00D92A18" w:rsidRPr="00A766D4">
        <w:rPr>
          <w:rFonts w:ascii="Calibri" w:hAnsi="Calibri" w:cs="Calibri"/>
          <w:kern w:val="0"/>
          <w:szCs w:val="24"/>
        </w:rPr>
        <w:t xml:space="preserve">Sangrody </w:t>
      </w:r>
      <w:r w:rsidR="00D92A18" w:rsidRPr="00A766D4">
        <w:rPr>
          <w:rFonts w:ascii="Calibri" w:hAnsi="Calibri" w:cs="Calibri"/>
          <w:i/>
          <w:iCs/>
          <w:kern w:val="0"/>
          <w:szCs w:val="24"/>
        </w:rPr>
        <w:t xml:space="preserve">et al. </w:t>
      </w:r>
      <w:r w:rsidR="00D92A18" w:rsidRPr="00A766D4">
        <w:rPr>
          <w:rFonts w:ascii="Calibri" w:hAnsi="Calibri" w:cs="Calibri"/>
          <w:kern w:val="0"/>
          <w:szCs w:val="24"/>
        </w:rPr>
        <w:t>(2018)</w:t>
      </w:r>
      <w:r w:rsidR="00D92A18" w:rsidRPr="00A766D4">
        <w:fldChar w:fldCharType="end"/>
      </w:r>
      <w:r w:rsidR="00D92A18" w:rsidRPr="00A766D4">
        <w:t xml:space="preserve"> showed an ANN</w:t>
      </w:r>
      <w:r w:rsidR="00D92A18">
        <w:t xml:space="preserve"> to outperform</w:t>
      </w:r>
      <w:r w:rsidR="00D92A18" w:rsidRPr="00A766D4">
        <w:t xml:space="preserve"> </w:t>
      </w:r>
      <w:r w:rsidR="00D92A18">
        <w:t>RNN variants. This</w:t>
      </w:r>
      <w:r w:rsidR="001112A2">
        <w:t xml:space="preserve"> may</w:t>
      </w:r>
      <w:r w:rsidR="00D92A18">
        <w:t xml:space="preserve"> be due to </w:t>
      </w:r>
      <w:proofErr w:type="spellStart"/>
      <w:r w:rsidR="00D92A18" w:rsidRPr="00A766D4">
        <w:rPr>
          <w:rFonts w:ascii="Calibri" w:hAnsi="Calibri" w:cs="Calibri"/>
          <w:kern w:val="0"/>
          <w:szCs w:val="24"/>
        </w:rPr>
        <w:t>Sangrody</w:t>
      </w:r>
      <w:proofErr w:type="spellEnd"/>
      <w:r w:rsidR="00D92A18" w:rsidRPr="00A766D4">
        <w:rPr>
          <w:rFonts w:ascii="Calibri" w:hAnsi="Calibri" w:cs="Calibri"/>
          <w:kern w:val="0"/>
          <w:szCs w:val="24"/>
        </w:rPr>
        <w:t xml:space="preserve"> </w:t>
      </w:r>
      <w:r w:rsidR="00D92A18" w:rsidRPr="00A766D4">
        <w:rPr>
          <w:rFonts w:ascii="Calibri" w:hAnsi="Calibri" w:cs="Calibri"/>
          <w:i/>
          <w:iCs/>
          <w:kern w:val="0"/>
          <w:szCs w:val="24"/>
        </w:rPr>
        <w:t xml:space="preserve">et al. </w:t>
      </w:r>
      <w:r w:rsidR="00D92A18" w:rsidRPr="00A766D4">
        <w:rPr>
          <w:rFonts w:ascii="Calibri" w:hAnsi="Calibri" w:cs="Calibri"/>
          <w:kern w:val="0"/>
          <w:szCs w:val="24"/>
        </w:rPr>
        <w:t>(2018</w:t>
      </w:r>
      <w:r w:rsidR="00D92A18">
        <w:rPr>
          <w:rFonts w:ascii="Calibri" w:hAnsi="Calibri" w:cs="Calibri"/>
          <w:kern w:val="0"/>
          <w:szCs w:val="24"/>
        </w:rPr>
        <w:t xml:space="preserve">) using the </w:t>
      </w:r>
      <w:r w:rsidR="007823C5">
        <w:rPr>
          <w:rFonts w:ascii="Calibri" w:hAnsi="Calibri" w:cs="Calibri"/>
          <w:kern w:val="0"/>
          <w:szCs w:val="24"/>
        </w:rPr>
        <w:t xml:space="preserve">targets moving-average </w:t>
      </w:r>
      <w:r w:rsidR="00D92A18">
        <w:rPr>
          <w:rFonts w:ascii="Calibri" w:hAnsi="Calibri" w:cs="Calibri"/>
          <w:kern w:val="0"/>
          <w:szCs w:val="24"/>
        </w:rPr>
        <w:t>instead of lags</w:t>
      </w:r>
      <w:r w:rsidR="000A13C3">
        <w:rPr>
          <w:rFonts w:ascii="Calibri" w:hAnsi="Calibri" w:cs="Calibri"/>
          <w:kern w:val="0"/>
          <w:szCs w:val="24"/>
        </w:rPr>
        <w:t>, possibly</w:t>
      </w:r>
      <w:r w:rsidR="00D92A18">
        <w:rPr>
          <w:rFonts w:ascii="Calibri" w:hAnsi="Calibri" w:cs="Calibri"/>
          <w:kern w:val="0"/>
          <w:szCs w:val="24"/>
        </w:rPr>
        <w:t xml:space="preserve"> affect</w:t>
      </w:r>
      <w:r w:rsidR="000A13C3">
        <w:rPr>
          <w:rFonts w:ascii="Calibri" w:hAnsi="Calibri" w:cs="Calibri"/>
          <w:kern w:val="0"/>
          <w:szCs w:val="24"/>
        </w:rPr>
        <w:t xml:space="preserve">ing </w:t>
      </w:r>
      <w:r w:rsidR="00D92A18">
        <w:rPr>
          <w:rFonts w:ascii="Calibri" w:hAnsi="Calibri" w:cs="Calibri"/>
          <w:kern w:val="0"/>
          <w:szCs w:val="24"/>
        </w:rPr>
        <w:t xml:space="preserve">the need for a memory parameter in RNNs and may be a reason for the ANN outperforming the RNNs. </w:t>
      </w:r>
    </w:p>
    <w:p w14:paraId="268D3C63" w14:textId="14D99943" w:rsidR="0064261B" w:rsidRDefault="002C5A2E" w:rsidP="0064261B">
      <w:r>
        <w:t xml:space="preserve">Additionally, </w:t>
      </w:r>
      <w:r w:rsidR="0064261B">
        <w:t xml:space="preserve">ML models have been developed for PV power output forecasting. </w:t>
      </w:r>
      <w:r w:rsidR="0064261B" w:rsidRPr="007E64A4">
        <w:fldChar w:fldCharType="begin"/>
      </w:r>
      <w:r w:rsidR="005C7E64">
        <w:instrText xml:space="preserve"> ADDIN ZOTERO_ITEM CSL_CITATION {"citationID":"1QLaCZLZ","properties":{"formattedCitation":"(Shi {\\i{}et al.}, 2012)","plainCitation":"(Shi et al., 2012)","dontUpdate":true,"noteIndex":0},"citationItems":[{"id":173,"uris":["http://zotero.org/users/local/O3QMk9TL/items/CCDBP5IF"],"itemData":{"id":173,"type":"article-journal","abstract":"Due to the growing demand on renewable energy, photovoltaic (PV) generation systems have increased considerably in recent years. However, the power output of PV systems is affected by different weather conditions. Accurate forecasting of PV power output is important for system reliability and promoting large-scale PV deployment. This paper proposes algorithms to forecast power output of PV systems based upon weather classification and support vector machines (SVM). In the process, the weather conditions are divided into four types which are clear sky, cloudy day, foggy day, and rainy day. In this paper, a one-day-ahead PV power output forecasting model for a single station is derived based on the weather forecasting data, actual historical power output data, and the principle of SVM. After applying it into a PV station in China (the capability is 20 kW), results show the proposed forecasting model for grid-connected PV systems is effective and promising.","container-title":"IEEE Transactions on Industry Applications","DOI":"10.1109/TIA.2012.2190816","ISSN":"1939-9367","issue":"3","note":"event-title: IEEE Transactions on Industry Applications","page":"1064-1069","source":"IEEE Xplore","title":"Forecasting Power Output of Photovoltaic Systems Based on Weather Classification and Support Vector Machines","URL":"https://ieeexplore.ieee.org/abstract/document/6168891","volume":"48","author":[{"family":"Shi","given":"Jie"},{"family":"Lee","given":"Wei-Jen"},{"family":"Liu","given":"Yongqian"},{"family":"Yang","given":"Yongping"},{"family":"Wang","given":"Peng"}],"accessed":{"date-parts":[["2023",11,1]]},"issued":{"date-parts":[["2012",5]]}}}],"schema":"https://github.com/citation-style-language/schema/raw/master/csl-citation.json"} </w:instrText>
      </w:r>
      <w:r w:rsidR="0064261B" w:rsidRPr="007E64A4">
        <w:fldChar w:fldCharType="separate"/>
      </w:r>
      <w:r w:rsidR="0064261B" w:rsidRPr="007E64A4">
        <w:rPr>
          <w:rFonts w:ascii="Calibri" w:hAnsi="Calibri" w:cs="Calibri"/>
          <w:kern w:val="0"/>
          <w:szCs w:val="24"/>
        </w:rPr>
        <w:t xml:space="preserve">Shi </w:t>
      </w:r>
      <w:r w:rsidR="0064261B" w:rsidRPr="007E64A4">
        <w:rPr>
          <w:rFonts w:ascii="Calibri" w:hAnsi="Calibri" w:cs="Calibri"/>
          <w:i/>
          <w:iCs/>
          <w:kern w:val="0"/>
          <w:szCs w:val="24"/>
        </w:rPr>
        <w:t>et al.</w:t>
      </w:r>
      <w:r w:rsidR="0064261B" w:rsidRPr="007E64A4">
        <w:rPr>
          <w:rFonts w:ascii="Calibri" w:hAnsi="Calibri" w:cs="Calibri"/>
          <w:kern w:val="0"/>
          <w:szCs w:val="24"/>
        </w:rPr>
        <w:t xml:space="preserve"> </w:t>
      </w:r>
      <w:r w:rsidR="0064261B">
        <w:rPr>
          <w:rFonts w:ascii="Calibri" w:hAnsi="Calibri" w:cs="Calibri"/>
          <w:kern w:val="0"/>
          <w:szCs w:val="24"/>
        </w:rPr>
        <w:t>(</w:t>
      </w:r>
      <w:r w:rsidR="0064261B" w:rsidRPr="007E64A4">
        <w:rPr>
          <w:rFonts w:ascii="Calibri" w:hAnsi="Calibri" w:cs="Calibri"/>
          <w:kern w:val="0"/>
          <w:szCs w:val="24"/>
        </w:rPr>
        <w:t>2012)</w:t>
      </w:r>
      <w:r w:rsidR="0064261B" w:rsidRPr="007E64A4">
        <w:fldChar w:fldCharType="end"/>
      </w:r>
      <w:r w:rsidR="0064261B">
        <w:t xml:space="preserve"> developed four SVMs for one-day-ahead forecasting models based on historical power data and weather forecasts. </w:t>
      </w:r>
      <w:r w:rsidR="0064261B" w:rsidRPr="007E64A4">
        <w:fldChar w:fldCharType="begin"/>
      </w:r>
      <w:r w:rsidR="005C7E64">
        <w:instrText xml:space="preserve"> ADDIN ZOTERO_ITEM CSL_CITATION {"citationID":"lUUz5FQo","properties":{"formattedCitation":"(Didavi, Agbokpanzo and Agbomahena, 2021)","plainCitation":"(Didavi, Agbokpanzo and Agbomahena, 2021)","dontUpdate":true,"noteIndex":0},"citationItems":[{"id":168,"uris":["http://zotero.org/users/local/O3QMk9TL/items/MQTNEJJC"],"itemData":{"id":168,"type":"paper-conference","abstract":"In this paper, we make a comparative study of the performance of three methods for predicting the power output of a photovoltaic installation: Decision Tree, Random Forest and XGBoost. We performed these predictions in Python using as input meteorological data such as wind speed, sun position, temperature, direct irradiation, diffuse irradiation and reflected irradiation and as output data the power output of a 1000Wp panel. These data were downloaded from the PVGIS database for the city of Natitingou (Benin) and for a period of 12 years (from January 1st 2005 to December 31st 2016). We obtained as Mean Square Errors 2.195026, 3.058383 and 5.544319 respectively for the XGBoost, Random Forest and Decision Tree and for Regression Values 0.9999999194, 0.9999797366 and 0.9997013968 respectively for the XGBoost, Random Forest and Decision Tree. We conclude that all three models are effective for the forecasting task performed but that the XGBoost is the best performing model with Mean Square Error and Regression Value of 2.195026 and 0.9999999194 respectively.","container-title":"2021 4th International Conference on Bio-Engineering for Smart Technologies (BioSMART)","DOI":"10.1109/BioSMART54244.2021.9677566","event-title":"2021 4th International Conference on Bio-Engineering for Smart Technologies (BioSMART)","page":"1-5","source":"IEEE Xplore","title":"Comparative study of Decision Tree, Random Forest and XGBoost performance in forecasting the power output of a photovoltaic system","URL":"https://ieeexplore.ieee.org/abstract/document/9677566","author":[{"family":"Didavi","given":"Audace B. K."},{"family":"Agbokpanzo","given":"Richard Gilles"},{"family":"Agbomahena","given":"Macaire"}],"accessed":{"date-parts":[["2023",11,1]]},"issued":{"date-parts":[["2021",12]]}}}],"schema":"https://github.com/citation-style-language/schema/raw/master/csl-citation.json"} </w:instrText>
      </w:r>
      <w:r w:rsidR="0064261B" w:rsidRPr="007E64A4">
        <w:fldChar w:fldCharType="separate"/>
      </w:r>
      <w:r w:rsidR="0064261B" w:rsidRPr="007E64A4">
        <w:rPr>
          <w:rFonts w:ascii="Calibri" w:hAnsi="Calibri" w:cs="Calibri"/>
        </w:rPr>
        <w:t>Didavi, Agbokpanzo and Agbomahena</w:t>
      </w:r>
      <w:r w:rsidR="0064261B">
        <w:rPr>
          <w:rFonts w:ascii="Calibri" w:hAnsi="Calibri" w:cs="Calibri"/>
        </w:rPr>
        <w:t xml:space="preserve"> (</w:t>
      </w:r>
      <w:r w:rsidR="0064261B" w:rsidRPr="007E64A4">
        <w:rPr>
          <w:rFonts w:ascii="Calibri" w:hAnsi="Calibri" w:cs="Calibri"/>
        </w:rPr>
        <w:t>2021)</w:t>
      </w:r>
      <w:r w:rsidR="0064261B" w:rsidRPr="007E64A4">
        <w:fldChar w:fldCharType="end"/>
      </w:r>
      <w:r w:rsidR="0064261B" w:rsidRPr="007E64A4">
        <w:t xml:space="preserve"> </w:t>
      </w:r>
      <w:r w:rsidR="0064261B">
        <w:t>compared</w:t>
      </w:r>
      <w:r w:rsidR="00B85BAB">
        <w:t xml:space="preserve"> DT, RF</w:t>
      </w:r>
      <w:r w:rsidR="0064261B" w:rsidRPr="007E64A4">
        <w:t xml:space="preserve"> and </w:t>
      </w:r>
      <w:proofErr w:type="spellStart"/>
      <w:r w:rsidR="0064261B" w:rsidRPr="007E64A4">
        <w:t>XGBoost</w:t>
      </w:r>
      <w:proofErr w:type="spellEnd"/>
      <w:r w:rsidR="0064261B">
        <w:t xml:space="preserve"> models</w:t>
      </w:r>
      <w:r w:rsidR="00B463F9">
        <w:t xml:space="preserve">, where </w:t>
      </w:r>
      <w:proofErr w:type="spellStart"/>
      <w:r w:rsidR="00B463F9">
        <w:t>XGBoost</w:t>
      </w:r>
      <w:proofErr w:type="spellEnd"/>
      <w:r w:rsidR="00B463F9">
        <w:t xml:space="preserve"> produced the smallest error</w:t>
      </w:r>
      <w:r w:rsidR="0064261B">
        <w:t xml:space="preserve">. In the study by </w:t>
      </w:r>
      <w:r w:rsidR="0064261B" w:rsidRPr="007E64A4">
        <w:fldChar w:fldCharType="begin"/>
      </w:r>
      <w:r w:rsidR="005C7E64">
        <w:instrText xml:space="preserve"> ADDIN ZOTERO_ITEM CSL_CITATION {"citationID":"fartOnZC","properties":{"formattedCitation":"(Phan, Wu and Phan, 2021)","plainCitation":"(Phan, Wu and Phan, 2021)","dontUpdate":true,"noteIndex":0},"citationItems":[{"id":197,"uris":["http://zotero.org/users/local/O3QMk9TL/items/MWLXU8PR"],"itemData":{"id":197,"type":"paper-conference","abstract":"In recent years, solar photovoltaic (PV) generation becomes one of the most relevant energies. However, the intermittent characteristics of solar generation create significant problems to power system operations. To overcome this problem, many solar power forecasting techniques have been developed, and different forecasting horizons require different methodologies. For a short-term prediction, forecasting horizons generally require numerical weather prediction models (NWP) that provide an important estimation of weather variables such as solar irradiance, temperature, wind speed, rainfall, air pressure, etc. This research proposes a machine learning model based on Kernel Principal Component Analysis (PCA)- XGBoost to improve the accuracy of one-hour-ahead solar power forecasts. The model considered the deterministic Weather Research and Forecasting (WRFD) provided by Taiwan Central Weather Bureau (CWB). Furthermore, a XGBoost model was built on an ensemble of decision trees, providing important information and appropriate results in the forecasting process.","container-title":"2021 IEEE International Future Energy Electronics Conference (IFEEC)","DOI":"10.1109/IFEEC53238.2021.9661874","event-title":"2021 IEEE International Future Energy Electronics Conference (IFEEC)","page":"1-6","source":"IEEE Xplore","title":"Short-term Solar Power Forecasting Using XGBoost with Numerical Weather Prediction","URL":"https://ieeexplore.ieee.org/abstract/document/9661874","author":[{"family":"Phan","given":"Quoc-Thang"},{"family":"Wu","given":"Yuan-Kang"},{"family":"Phan","given":"Quoc-Dung"}],"accessed":{"date-parts":[["2023",11,6]]},"issued":{"date-parts":[["2021",11]]}}}],"schema":"https://github.com/citation-style-language/schema/raw/master/csl-citation.json"} </w:instrText>
      </w:r>
      <w:r w:rsidR="0064261B" w:rsidRPr="007E64A4">
        <w:fldChar w:fldCharType="separate"/>
      </w:r>
      <w:r w:rsidR="0064261B" w:rsidRPr="007E64A4">
        <w:rPr>
          <w:rFonts w:ascii="Calibri" w:hAnsi="Calibri" w:cs="Calibri"/>
        </w:rPr>
        <w:t>Phan, Wu and Phan</w:t>
      </w:r>
      <w:r w:rsidR="0064261B">
        <w:rPr>
          <w:rFonts w:ascii="Calibri" w:hAnsi="Calibri" w:cs="Calibri"/>
        </w:rPr>
        <w:t xml:space="preserve"> (</w:t>
      </w:r>
      <w:r w:rsidR="0064261B" w:rsidRPr="007E64A4">
        <w:rPr>
          <w:rFonts w:ascii="Calibri" w:hAnsi="Calibri" w:cs="Calibri"/>
        </w:rPr>
        <w:t>2021)</w:t>
      </w:r>
      <w:r w:rsidR="0064261B" w:rsidRPr="007E64A4">
        <w:fldChar w:fldCharType="end"/>
      </w:r>
      <w:r w:rsidR="0064261B">
        <w:t>, a Kernel Principal Component Analysis</w:t>
      </w:r>
      <w:r w:rsidR="007823C5">
        <w:t>-</w:t>
      </w:r>
      <w:proofErr w:type="spellStart"/>
      <w:r w:rsidR="0064261B">
        <w:t>XGBoost</w:t>
      </w:r>
      <w:proofErr w:type="spellEnd"/>
      <w:r w:rsidR="0064261B">
        <w:t xml:space="preserve"> model was developed using historical power </w:t>
      </w:r>
      <w:r w:rsidR="0064261B">
        <w:lastRenderedPageBreak/>
        <w:t>generation data and historical weather data as inputs. They found this model outperform</w:t>
      </w:r>
      <w:r w:rsidR="00987F64">
        <w:t xml:space="preserve">ed </w:t>
      </w:r>
      <w:r w:rsidR="0064261B">
        <w:t xml:space="preserve">traditional </w:t>
      </w:r>
      <w:proofErr w:type="spellStart"/>
      <w:r w:rsidR="0064261B">
        <w:t>XGBoost</w:t>
      </w:r>
      <w:proofErr w:type="spellEnd"/>
      <w:r w:rsidR="0064261B">
        <w:t xml:space="preserve"> and PCA-</w:t>
      </w:r>
      <w:proofErr w:type="spellStart"/>
      <w:r w:rsidR="0064261B">
        <w:t>XGBoost</w:t>
      </w:r>
      <w:proofErr w:type="spellEnd"/>
      <w:r w:rsidR="0064261B">
        <w:t xml:space="preserve"> models</w:t>
      </w:r>
      <w:r w:rsidR="00DA6C13">
        <w:t xml:space="preserve">. </w:t>
      </w:r>
      <w:r w:rsidR="0064261B">
        <w:t xml:space="preserve"> </w:t>
      </w:r>
    </w:p>
    <w:p w14:paraId="10A010FC" w14:textId="5D2DCEE0" w:rsidR="005052FF" w:rsidRDefault="0064261B" w:rsidP="00821ECE">
      <w:r>
        <w:t>Statistical models</w:t>
      </w:r>
      <w:r w:rsidR="00DA6C13">
        <w:t xml:space="preserve"> are also</w:t>
      </w:r>
      <w:r>
        <w:t xml:space="preserve"> shown to be effective forecasters. </w:t>
      </w:r>
      <w:r>
        <w:fldChar w:fldCharType="begin"/>
      </w:r>
      <w:r w:rsidR="005C7E64">
        <w:instrText xml:space="preserve"> ADDIN ZOTERO_ITEM CSL_CITATION {"citationID":"v08GYczu","properties":{"formattedCitation":"(Vagropoulos {\\i{}et al.}, 2016)","plainCitation":"(Vagropoulos et al., 2016)","dontUpdate":true,"noteIndex":0},"citationItems":[{"id":217,"uris":["http://zotero.org/users/local/O3QMk9TL/items/VM4MWCZA"],"itemData":{"id":217,"type":"paper-conference","abstract":"This paper compares four practical methods for electricity generation forecasting of grid-connected Photovoltaic (PV) plants, namely Seasonal Autoregressive Integrated Moving Average (SARIMA) modeling, SARIMAX modeling (SARIMA modeling with exogenous factor), modified SARIMA modeling, as a result of an a posteriori modification of the SARIMA model, and ANN-based modeling. Interesting results regarding the necessity and the advantages of using exogenous factors in a time series model are concluded from this comparison. Finally, intra-day forecasts updates are implemented to evaluate the forecasting errors of the SARIMA and the SARIMAX models. Their comparison highlights differences in accuracy between the two models. All models are compared in terms of the Normalized (with respect to the PV installed capacity) Root Mean Square Error (NRMSE) criterion. Simulation results from the application of the forecasting models in a PV plant in Greece using real-world data are presented.","container-title":"2016 IEEE International Energy Conference (ENERGYCON)","DOI":"10.1109/ENERGYCON.2016.7514029","event-title":"2016 IEEE International Energy Conference (ENERGYCON)","page":"1-6","source":"IEEE Xplore","title":"Comparison of SARIMAX, SARIMA, modified SARIMA and ANN-based models for short-term PV generation forecasting","URL":"https://ieeexplore.ieee.org/abstract/document/7514029","author":[{"family":"Vagropoulos","given":"Stylianos I."},{"family":"Chouliaras","given":"G. I."},{"family":"Kardakos","given":"E. G."},{"family":"Simoglou","given":"C. K."},{"family":"Bakirtzis","given":"A. G."}],"accessed":{"date-parts":[["2023",11,7]]},"issued":{"date-parts":[["2016",4]]}}}],"schema":"https://github.com/citation-style-language/schema/raw/master/csl-citation.json"} </w:instrText>
      </w:r>
      <w:r>
        <w:fldChar w:fldCharType="separate"/>
      </w:r>
      <w:r w:rsidRPr="006A6AA5">
        <w:rPr>
          <w:rFonts w:ascii="Calibri" w:hAnsi="Calibri" w:cs="Calibri"/>
          <w:kern w:val="0"/>
          <w:szCs w:val="24"/>
        </w:rPr>
        <w:t xml:space="preserve">Vagropoulos </w:t>
      </w:r>
      <w:r w:rsidRPr="006A6AA5">
        <w:rPr>
          <w:rFonts w:ascii="Calibri" w:hAnsi="Calibri" w:cs="Calibri"/>
          <w:i/>
          <w:iCs/>
          <w:kern w:val="0"/>
          <w:szCs w:val="24"/>
        </w:rPr>
        <w:t>et al.</w:t>
      </w:r>
      <w:r>
        <w:rPr>
          <w:rFonts w:ascii="Calibri" w:hAnsi="Calibri" w:cs="Calibri"/>
          <w:kern w:val="0"/>
          <w:szCs w:val="24"/>
        </w:rPr>
        <w:t xml:space="preserve"> (</w:t>
      </w:r>
      <w:r w:rsidRPr="006A6AA5">
        <w:rPr>
          <w:rFonts w:ascii="Calibri" w:hAnsi="Calibri" w:cs="Calibri"/>
          <w:kern w:val="0"/>
          <w:szCs w:val="24"/>
        </w:rPr>
        <w:t>2016)</w:t>
      </w:r>
      <w:r>
        <w:fldChar w:fldCharType="end"/>
      </w:r>
      <w:r>
        <w:t xml:space="preserve"> showed</w:t>
      </w:r>
      <w:r w:rsidR="000A0528">
        <w:t xml:space="preserve"> </w:t>
      </w:r>
      <w:r>
        <w:t>SARIMAX, modified</w:t>
      </w:r>
      <w:r w:rsidR="006F3C46">
        <w:t>-</w:t>
      </w:r>
      <w:r>
        <w:t>SARIMAX and ANN ha</w:t>
      </w:r>
      <w:r w:rsidR="00A56EFC">
        <w:t xml:space="preserve">d </w:t>
      </w:r>
      <w:r>
        <w:t xml:space="preserve">better </w:t>
      </w:r>
      <w:r w:rsidR="006F3C46">
        <w:t>forecast</w:t>
      </w:r>
      <w:r>
        <w:t xml:space="preserve"> performances over a persistence model and </w:t>
      </w:r>
      <w:r w:rsidR="005D0EFE">
        <w:t>S</w:t>
      </w:r>
      <w:r>
        <w:t xml:space="preserve">ARIMA model for short-term forecasting. </w:t>
      </w:r>
      <w:r w:rsidR="006F3C46">
        <w:t>F</w:t>
      </w:r>
      <w:r>
        <w:t>or intra-day forecasting the SARIMA model</w:t>
      </w:r>
      <w:r w:rsidR="00703F8A">
        <w:t xml:space="preserve"> performed best.</w:t>
      </w:r>
      <w:r>
        <w:t xml:space="preserve"> </w:t>
      </w:r>
    </w:p>
    <w:p w14:paraId="48091857" w14:textId="7D8E671D" w:rsidR="00C532B6" w:rsidRPr="0021537D" w:rsidRDefault="00C532B6" w:rsidP="0021537D">
      <w:pPr>
        <w:rPr>
          <w:b/>
          <w:bCs/>
        </w:rPr>
      </w:pPr>
      <w:r w:rsidRPr="0021537D">
        <w:rPr>
          <w:b/>
          <w:bCs/>
        </w:rPr>
        <w:t xml:space="preserve">Weather conditions as input features </w:t>
      </w:r>
    </w:p>
    <w:p w14:paraId="0DFE0488" w14:textId="5FB003A5" w:rsidR="00D269E4" w:rsidRDefault="00A314B3" w:rsidP="00AA3A63">
      <w:r>
        <w:t xml:space="preserve">Weather conditions </w:t>
      </w:r>
      <w:r w:rsidR="00C532B6">
        <w:t xml:space="preserve">are </w:t>
      </w:r>
      <w:r w:rsidR="00FD273F">
        <w:t xml:space="preserve">shown to impact </w:t>
      </w:r>
      <w:r w:rsidR="006103E3">
        <w:t xml:space="preserve">PV systems power output </w:t>
      </w:r>
      <w:r w:rsidR="00D20631">
        <w:fldChar w:fldCharType="begin"/>
      </w:r>
      <w:r w:rsidR="00D20631">
        <w:instrText xml:space="preserve"> ADDIN ZOTERO_ITEM CSL_CITATION {"citationID":"ppjXXadd","properties":{"formattedCitation":"(Shadid {\\i{}et al.}, 2023; Ramli {\\i{}et al.}, 2016)","plainCitation":"(Shadid et al., 2023; Ramli et al., 2016)","noteIndex":0},"citationItems":[{"id":194,"uris":["http://zotero.org/users/local/O3QMk9TL/items/XZIZXKI4"],"itemData":{"id":194,"type":"article-journal","abstract":"The quantity of solar radiation received by photovoltaic panel surfaces and their efficiency are influenced by environmental factors, including dust buildup and weather changes. This study presents an experimental analysis to determine how dust and rain affected the output of photovoltaic power for five different types and orientations of solar module systems of 5 kW each. All systems are installed at Applied Science Private University in Jordan, and attached to sunny portal system to monitor the PV output power for each type in real time. After one–four weeks of exposure, the effects of dust buildup and weather conditions on the power output of the module systems were examined. The results showed that four weeks of dust buildup resulted in 16.7%, 28%, 16.6%, 26.7%, and 21% reduction in PV power production for Monocrystalline (c-Si)/South, Monocrystalline (c-Si) East/West, Polycrystalline (p-Si)/South, Polycrystalline (p-Si)/East/West, and Thin-film (a-Si, microcrystalline)/South system respectively. In addition, a 20% average decrease and fluctuation in PV output power under wet conditions is observed. Moreover, the results showed that the power sold to the grid would be lower than predicted by 21% after one month of dust accumulation, which should be included in energy management planning.","container-title":"Renewable Energy","DOI":"10.1016/j.renene.2023.119202","ISSN":"0960-1481","journalAbbreviation":"Renewable Energy","page":"119202","source":"ScienceDirect","title":"Investigation of weather conditions on the output power of various photovoltaic systems","URL":"https://www.sciencedirect.com/science/article/pii/S0960148123011175","volume":"217","author":[{"family":"Shadid","given":"Reem"},{"family":"Khawaja","given":"Yara"},{"family":"Bani-Abdullah","given":"Abdullah"},{"family":"Akho-Zahieh","given":"Maryam"},{"family":"Allahham","given":"Adib"}],"accessed":{"date-parts":[["2023",11,6]]},"issued":{"date-parts":[["2023",11,1]]}}},{"id":191,"uris":["http://zotero.org/users/local/O3QMk9TL/items/WUTH2XE2"],"itemData":{"id":191,"type":"article-journal","abstract":"Certain environmental conditions such as accumulation of dust and change in weather conditions affect the amount of solar radiation received by photovoltaic (PV) panel surfaces and thus have a significant effect on panel efficiency. This study conducted an experimental investigation in Surabaya, Indonesia, on the effect of these factors on output PV power reduction from the surface of a PV module. The module was exposed to outside weather conditions and connected to a measurement system developed using a rule-based model to identify different environmental conditions. The rule-based model, a clear sky solar irradiance model that included solar position, and a PV temperature model were then used to estimate the PV output power, and tests were also conducted using an ARM Cortex-M4 microcontroller STM32F407 as a standalone digital controller equipped with voltage, current, temperature, and humidity sensors to measure real time PV output power. In this system, humidity was monitored to identify dusty, cloudy, and rainy conditions. Validated test results demonstrate that the prediction error of PV power output based on the model is 3.6% compared to field measurements under clean surface conditions. The effects of dust accumulation and weather conditions on PV panel power output were then analyzed after one to four weeks of exposure. Results revealed that two weeks of dust accumulation caused a PV power output reduction of 10.8% in an average relative humidity of 52.24%. Results of the experiment under rainy conditions revealed a decrease in PV output power of more than 40% in average relative humidity of 76.32%, and a decrease in output power during cloudy conditions of more than 45% in an average relative humidity of 60.45% was observed. This study reveals that local environmental conditions, i.e., dust, rain, and partial cloud, significantly reduce PV power output.","container-title":"Renewable Energy","DOI":"10.1016/j.renene.2016.07.063","ISSN":"0960-1481","journalAbbreviation":"Renewable Energy","page":"836-844","source":"ScienceDirect","title":"On the investigation of photovoltaic output power reduction due to dust accumulation and weather conditions","URL":"https://www.sciencedirect.com/science/article/pii/S0960148116306784","volume":"99","author":[{"family":"Ramli","given":"Makbul A. M."},{"family":"Prasetyono","given":"Eka"},{"family":"Wicaksana","given":"Ragil W."},{"family":"Windarko","given":"Novie A."},{"family":"Sedraoui","given":"Khaled"},{"family":"Al-Turki","given":"Yusuf A."}],"accessed":{"date-parts":[["2023",11,6]]},"issued":{"date-parts":[["2016",12,1]]}}}],"schema":"https://github.com/citation-style-language/schema/raw/master/csl-citation.json"} </w:instrText>
      </w:r>
      <w:r w:rsidR="00D20631">
        <w:fldChar w:fldCharType="separate"/>
      </w:r>
      <w:r w:rsidR="00D20631" w:rsidRPr="00D20631">
        <w:rPr>
          <w:rFonts w:ascii="Calibri" w:hAnsi="Calibri" w:cs="Calibri"/>
          <w:kern w:val="0"/>
          <w:szCs w:val="24"/>
        </w:rPr>
        <w:t xml:space="preserve">(Shadid </w:t>
      </w:r>
      <w:r w:rsidR="00D20631" w:rsidRPr="00D20631">
        <w:rPr>
          <w:rFonts w:ascii="Calibri" w:hAnsi="Calibri" w:cs="Calibri"/>
          <w:i/>
          <w:iCs/>
          <w:kern w:val="0"/>
          <w:szCs w:val="24"/>
        </w:rPr>
        <w:t>et al.</w:t>
      </w:r>
      <w:r w:rsidR="00D20631" w:rsidRPr="00D20631">
        <w:rPr>
          <w:rFonts w:ascii="Calibri" w:hAnsi="Calibri" w:cs="Calibri"/>
          <w:kern w:val="0"/>
          <w:szCs w:val="24"/>
        </w:rPr>
        <w:t xml:space="preserve">, 2023; Ramli </w:t>
      </w:r>
      <w:r w:rsidR="00D20631" w:rsidRPr="00D20631">
        <w:rPr>
          <w:rFonts w:ascii="Calibri" w:hAnsi="Calibri" w:cs="Calibri"/>
          <w:i/>
          <w:iCs/>
          <w:kern w:val="0"/>
          <w:szCs w:val="24"/>
        </w:rPr>
        <w:t>et al.</w:t>
      </w:r>
      <w:r w:rsidR="00D20631" w:rsidRPr="00D20631">
        <w:rPr>
          <w:rFonts w:ascii="Calibri" w:hAnsi="Calibri" w:cs="Calibri"/>
          <w:kern w:val="0"/>
          <w:szCs w:val="24"/>
        </w:rPr>
        <w:t>, 2016)</w:t>
      </w:r>
      <w:r w:rsidR="00D20631">
        <w:fldChar w:fldCharType="end"/>
      </w:r>
      <w:r w:rsidR="00185FC0">
        <w:t xml:space="preserve"> and a</w:t>
      </w:r>
      <w:r w:rsidR="00D40B03">
        <w:t xml:space="preserve">s a result, </w:t>
      </w:r>
      <w:r w:rsidR="007F0C88">
        <w:t xml:space="preserve">weather data </w:t>
      </w:r>
      <w:r w:rsidR="00C33966">
        <w:t xml:space="preserve">are </w:t>
      </w:r>
      <w:r w:rsidR="007F0C88">
        <w:t>often included as exogenous features in forecasting models</w:t>
      </w:r>
      <w:r w:rsidR="00083F03">
        <w:t xml:space="preserve"> </w:t>
      </w:r>
      <w:r w:rsidR="00CD5DA6">
        <w:fldChar w:fldCharType="begin"/>
      </w:r>
      <w:r w:rsidR="00CD5DA6">
        <w:instrText xml:space="preserve"> ADDIN ZOTERO_ITEM CSL_CITATION {"citationID":"0SW1HIwj","properties":{"formattedCitation":"(AlShafeey and Cs\\uc0\\u225{}ki, 2021)","plainCitation":"(AlShafeey and Csáki, 2021)","noteIndex":0},"citationItems":[{"id":162,"uris":["http://zotero.org/users/local/O3QMk9TL/items/BCVFY9PE"],"itemData":{"id":162,"type":"article-journal","abstract":"As Photovoltaic (PV) energy is impacted by various weather variables such as solar radiation and temperature, one of the key challenges facing solar energy forecasting is choosing the right inputs to achieve the most accurate prediction. Weather datasets, past power data sets, or both sets can be utilized to build different forecasting models. However, operators of grid-connected PV farms do not always have full sets of data available to them especially over an extended period of time as required by key techniques such as multiple regression (MR) or artificial neural network (ANN). Therefore, the research reported here considered these two main approaches of building prediction models and compared their performance when utilizing structural, time-series, and hybrid methods for data input. Three years of PV power generation data (of an actual farm) as well as historical weather data (of the same location) with several key variables were collected and utilized to build and test six prediction models. Models were built and designed to forecast the PV power for a 24-hour ahead horizon with 15 min resolutions. Results of comparative performance analysis show that different models have different prediction accuracy depending on the input method used to build the model: ANN models perform better than the MR regardless of the input method used. The hybrid input method results in better prediction accuracy for both MR and ANN techniques, while using the time-series method results in the least accurate forecasting models. Furthermore, sensitivity analysis shows that poor data quality does impact forecasting accuracy negatively especially for the structural approach.","container-title":"Energy Reports","DOI":"10.1016/j.egyr.2021.10.125","ISSN":"2352-4847","journalAbbreviation":"Energy Reports","page":"7601-7614","source":"ScienceDirect","title":"Evaluating neural network and linear regression photovoltaic power forecasting models based on different input methods","URL":"https://www.sciencedirect.com/science/article/pii/S2352484721011446","volume":"7","author":[{"family":"AlShafeey","given":"Mutaz"},{"family":"Csáki","given":"Csaba"}],"accessed":{"date-parts":[["2023",10,19]]},"issued":{"date-parts":[["2021",11,1]]}}}],"schema":"https://github.com/citation-style-language/schema/raw/master/csl-citation.json"} </w:instrText>
      </w:r>
      <w:r w:rsidR="00CD5DA6">
        <w:fldChar w:fldCharType="separate"/>
      </w:r>
      <w:r w:rsidR="00CD5DA6" w:rsidRPr="00CD5DA6">
        <w:rPr>
          <w:rFonts w:ascii="Calibri" w:hAnsi="Calibri" w:cs="Calibri"/>
          <w:kern w:val="0"/>
          <w:szCs w:val="24"/>
        </w:rPr>
        <w:t>(AlShafeey and Csáki, 2021)</w:t>
      </w:r>
      <w:r w:rsidR="00CD5DA6">
        <w:fldChar w:fldCharType="end"/>
      </w:r>
      <w:r w:rsidR="00CD5DA6">
        <w:t xml:space="preserve">. </w:t>
      </w:r>
      <w:r w:rsidR="00335027">
        <w:t>Including</w:t>
      </w:r>
      <w:r w:rsidR="0077624B">
        <w:t xml:space="preserve"> weather data in</w:t>
      </w:r>
      <w:r w:rsidR="00E42A57">
        <w:t xml:space="preserve"> such models</w:t>
      </w:r>
      <w:r w:rsidR="00B26D4F">
        <w:t xml:space="preserve"> is seen</w:t>
      </w:r>
      <w:r w:rsidR="0077624B">
        <w:t xml:space="preserve"> to produce </w:t>
      </w:r>
      <w:r w:rsidR="004C0BE2">
        <w:t xml:space="preserve">better performing models than </w:t>
      </w:r>
      <w:r w:rsidR="00335027">
        <w:t xml:space="preserve">univariate </w:t>
      </w:r>
      <w:r w:rsidR="004F48C2">
        <w:t>forecasting models</w:t>
      </w:r>
      <w:r w:rsidR="003A6FE7">
        <w:t>,</w:t>
      </w:r>
      <w:r w:rsidR="002D34E3">
        <w:t xml:space="preserve"> shown</w:t>
      </w:r>
      <w:r w:rsidR="00711FC9">
        <w:t xml:space="preserve"> by </w:t>
      </w:r>
      <w:r w:rsidR="00711FC9">
        <w:fldChar w:fldCharType="begin"/>
      </w:r>
      <w:r w:rsidR="005C7E64">
        <w:instrText xml:space="preserve"> ADDIN ZOTERO_ITEM CSL_CITATION {"citationID":"iYQ3JOhJ","properties":{"formattedCitation":"(AlShafeey and Cs\\uc0\\u225{}ki, 2021)","plainCitation":"(AlShafeey and Csáki, 2021)","dontUpdate":true,"noteIndex":0},"citationItems":[{"id":162,"uris":["http://zotero.org/users/local/O3QMk9TL/items/BCVFY9PE"],"itemData":{"id":162,"type":"article-journal","abstract":"As Photovoltaic (PV) energy is impacted by various weather variables such as solar radiation and temperature, one of the key challenges facing solar energy forecasting is choosing the right inputs to achieve the most accurate prediction. Weather datasets, past power data sets, or both sets can be utilized to build different forecasting models. However, operators of grid-connected PV farms do not always have full sets of data available to them especially over an extended period of time as required by key techniques such as multiple regression (MR) or artificial neural network (ANN). Therefore, the research reported here considered these two main approaches of building prediction models and compared their performance when utilizing structural, time-series, and hybrid methods for data input. Three years of PV power generation data (of an actual farm) as well as historical weather data (of the same location) with several key variables were collected and utilized to build and test six prediction models. Models were built and designed to forecast the PV power for a 24-hour ahead horizon with 15 min resolutions. Results of comparative performance analysis show that different models have different prediction accuracy depending on the input method used to build the model: ANN models perform better than the MR regardless of the input method used. The hybrid input method results in better prediction accuracy for both MR and ANN techniques, while using the time-series method results in the least accurate forecasting models. Furthermore, sensitivity analysis shows that poor data quality does impact forecasting accuracy negatively especially for the structural approach.","container-title":"Energy Reports","DOI":"10.1016/j.egyr.2021.10.125","ISSN":"2352-4847","journalAbbreviation":"Energy Reports","page":"7601-7614","source":"ScienceDirect","title":"Evaluating neural network and linear regression photovoltaic power forecasting models based on different input methods","URL":"https://www.sciencedirect.com/science/article/pii/S2352484721011446","volume":"7","author":[{"family":"AlShafeey","given":"Mutaz"},{"family":"Csáki","given":"Csaba"}],"accessed":{"date-parts":[["2023",10,19]]},"issued":{"date-parts":[["2021",11,1]]}}}],"schema":"https://github.com/citation-style-language/schema/raw/master/csl-citation.json"} </w:instrText>
      </w:r>
      <w:r w:rsidR="00711FC9">
        <w:fldChar w:fldCharType="separate"/>
      </w:r>
      <w:r w:rsidR="00711FC9" w:rsidRPr="00711FC9">
        <w:rPr>
          <w:rFonts w:ascii="Calibri" w:hAnsi="Calibri" w:cs="Calibri"/>
          <w:kern w:val="0"/>
          <w:szCs w:val="24"/>
        </w:rPr>
        <w:t>AlShafeey and Csáki</w:t>
      </w:r>
      <w:r w:rsidR="007E72EC">
        <w:rPr>
          <w:rFonts w:ascii="Calibri" w:hAnsi="Calibri" w:cs="Calibri"/>
          <w:kern w:val="0"/>
          <w:szCs w:val="24"/>
        </w:rPr>
        <w:t xml:space="preserve"> (</w:t>
      </w:r>
      <w:r w:rsidR="00711FC9" w:rsidRPr="00711FC9">
        <w:rPr>
          <w:rFonts w:ascii="Calibri" w:hAnsi="Calibri" w:cs="Calibri"/>
          <w:kern w:val="0"/>
          <w:szCs w:val="24"/>
        </w:rPr>
        <w:t>2021)</w:t>
      </w:r>
      <w:r w:rsidR="00711FC9">
        <w:fldChar w:fldCharType="end"/>
      </w:r>
      <w:r w:rsidR="00CD5DA6">
        <w:t xml:space="preserve"> who</w:t>
      </w:r>
      <w:r w:rsidR="004F48C2">
        <w:t xml:space="preserve"> compared</w:t>
      </w:r>
      <w:r w:rsidR="007E72EC">
        <w:t xml:space="preserve"> </w:t>
      </w:r>
      <w:r w:rsidR="00F5039B">
        <w:t xml:space="preserve">models with different inputs. </w:t>
      </w:r>
      <w:r w:rsidR="00573B8F">
        <w:t>An ANN and</w:t>
      </w:r>
      <w:r w:rsidR="00B46F8E">
        <w:t xml:space="preserve"> mul</w:t>
      </w:r>
      <w:r w:rsidR="00C91EE3">
        <w:t>tiple regression</w:t>
      </w:r>
      <w:r w:rsidR="00573B8F">
        <w:t xml:space="preserve"> </w:t>
      </w:r>
      <w:r w:rsidR="00AB1453">
        <w:t>(</w:t>
      </w:r>
      <w:r w:rsidR="00573B8F">
        <w:t>MR</w:t>
      </w:r>
      <w:r w:rsidR="00AB1453">
        <w:t xml:space="preserve">) </w:t>
      </w:r>
      <w:r w:rsidR="00573B8F">
        <w:t xml:space="preserve">model were built for each input </w:t>
      </w:r>
      <w:r w:rsidR="00E97F57">
        <w:t>type,</w:t>
      </w:r>
      <w:r w:rsidR="00C91EE3">
        <w:t xml:space="preserve"> which</w:t>
      </w:r>
      <w:r w:rsidR="00E97F57">
        <w:t xml:space="preserve"> included: weather data</w:t>
      </w:r>
      <w:r w:rsidR="00BE7019">
        <w:t>; a time-series of</w:t>
      </w:r>
      <w:r w:rsidR="008116EB">
        <w:t xml:space="preserve"> </w:t>
      </w:r>
      <w:r w:rsidR="006F027F">
        <w:t>the power output lag data</w:t>
      </w:r>
      <w:r w:rsidR="00BE7019">
        <w:t>; and a</w:t>
      </w:r>
      <w:r w:rsidR="00496A23">
        <w:t xml:space="preserve"> </w:t>
      </w:r>
      <w:r w:rsidR="00BE7019">
        <w:t xml:space="preserve">combination of </w:t>
      </w:r>
      <w:r w:rsidR="00550691">
        <w:t>the</w:t>
      </w:r>
      <w:r w:rsidR="00437A8C">
        <w:t xml:space="preserve"> two</w:t>
      </w:r>
      <w:r w:rsidR="00BE7019">
        <w:t>.</w:t>
      </w:r>
      <w:r w:rsidR="008663B5">
        <w:t xml:space="preserve"> Using the combination of inputs</w:t>
      </w:r>
      <w:r w:rsidR="0052532E">
        <w:t xml:space="preserve"> </w:t>
      </w:r>
      <w:r w:rsidR="00771D9D">
        <w:t>improved</w:t>
      </w:r>
      <w:r w:rsidR="00C3210B">
        <w:t xml:space="preserve"> </w:t>
      </w:r>
      <w:r w:rsidR="004B48C1">
        <w:t xml:space="preserve">the performance of </w:t>
      </w:r>
      <w:r w:rsidR="00373546">
        <w:t>both the ANN</w:t>
      </w:r>
      <w:r w:rsidR="004B48C1">
        <w:t xml:space="preserve"> and</w:t>
      </w:r>
      <w:r w:rsidR="00373546">
        <w:t xml:space="preserve"> M</w:t>
      </w:r>
      <w:r w:rsidR="00F369BB">
        <w:t>R model</w:t>
      </w:r>
      <w:r w:rsidR="00C74F42">
        <w:t xml:space="preserve">. </w:t>
      </w:r>
    </w:p>
    <w:p w14:paraId="389F01A6" w14:textId="2FDA6846" w:rsidR="00061F41" w:rsidRDefault="004B48C1" w:rsidP="00821ECE">
      <w:r>
        <w:t xml:space="preserve">Weather data has also been incorporated to other model types. </w:t>
      </w:r>
      <w:r w:rsidR="0052364F">
        <w:fldChar w:fldCharType="begin"/>
      </w:r>
      <w:r w:rsidR="005C7E64">
        <w:instrText xml:space="preserve"> ADDIN ZOTERO_ITEM CSL_CITATION {"citationID":"ndFS20IP","properties":{"formattedCitation":"(Didavi, Agbokpanzo and Agbomahena, 2021)","plainCitation":"(Didavi, Agbokpanzo and Agbomahena, 2021)","dontUpdate":true,"noteIndex":0},"citationItems":[{"id":168,"uris":["http://zotero.org/users/local/O3QMk9TL/items/MQTNEJJC"],"itemData":{"id":168,"type":"paper-conference","abstract":"In this paper, we make a comparative study of the performance of three methods for predicting the power output of a photovoltaic installation: Decision Tree, Random Forest and XGBoost. We performed these predictions in Python using as input meteorological data such as wind speed, sun position, temperature, direct irradiation, diffuse irradiation and reflected irradiation and as output data the power output of a 1000Wp panel. These data were downloaded from the PVGIS database for the city of Natitingou (Benin) and for a period of 12 years (from January 1st 2005 to December 31st 2016). We obtained as Mean Square Errors 2.195026, 3.058383 and 5.544319 respectively for the XGBoost, Random Forest and Decision Tree and for Regression Values 0.9999999194, 0.9999797366 and 0.9997013968 respectively for the XGBoost, Random Forest and Decision Tree. We conclude that all three models are effective for the forecasting task performed but that the XGBoost is the best performing model with Mean Square Error and Regression Value of 2.195026 and 0.9999999194 respectively.","container-title":"2021 4th International Conference on Bio-Engineering for Smart Technologies (BioSMART)","DOI":"10.1109/BioSMART54244.2021.9677566","event-title":"2021 4th International Conference on Bio-Engineering for Smart Technologies (BioSMART)","page":"1-5","source":"IEEE Xplore","title":"Comparative study of Decision Tree, Random Forest and XGBoost performance in forecasting the power output of a photovoltaic system","URL":"https://ieeexplore.ieee.org/abstract/document/9677566","author":[{"family":"Didavi","given":"Audace B. K."},{"family":"Agbokpanzo","given":"Richard Gilles"},{"family":"Agbomahena","given":"Macaire"}],"accessed":{"date-parts":[["2023",11,1]]},"issued":{"date-parts":[["2021",12]]}}}],"schema":"https://github.com/citation-style-language/schema/raw/master/csl-citation.json"} </w:instrText>
      </w:r>
      <w:r w:rsidR="0052364F">
        <w:fldChar w:fldCharType="separate"/>
      </w:r>
      <w:r w:rsidR="0052364F" w:rsidRPr="0052364F">
        <w:rPr>
          <w:rFonts w:ascii="Calibri" w:hAnsi="Calibri" w:cs="Calibri"/>
        </w:rPr>
        <w:t>Didavi, Agbokpanzo and Agbomahena</w:t>
      </w:r>
      <w:r w:rsidR="00674397">
        <w:rPr>
          <w:rFonts w:ascii="Calibri" w:hAnsi="Calibri" w:cs="Calibri"/>
        </w:rPr>
        <w:t xml:space="preserve"> (</w:t>
      </w:r>
      <w:r w:rsidR="0052364F" w:rsidRPr="0052364F">
        <w:rPr>
          <w:rFonts w:ascii="Calibri" w:hAnsi="Calibri" w:cs="Calibri"/>
        </w:rPr>
        <w:t>2021)</w:t>
      </w:r>
      <w:r w:rsidR="0052364F">
        <w:fldChar w:fldCharType="end"/>
      </w:r>
      <w:r w:rsidR="00674397">
        <w:t xml:space="preserve"> compare</w:t>
      </w:r>
      <w:r w:rsidR="00F8234E">
        <w:t>d</w:t>
      </w:r>
      <w:r w:rsidR="00674397">
        <w:t xml:space="preserve"> </w:t>
      </w:r>
      <w:r w:rsidR="001D0ADD">
        <w:t xml:space="preserve">three </w:t>
      </w:r>
      <w:r w:rsidR="00EB358A">
        <w:t>tree-based</w:t>
      </w:r>
      <w:r w:rsidR="001D0ADD">
        <w:t xml:space="preserve"> ML </w:t>
      </w:r>
      <w:r w:rsidR="00760966">
        <w:t>models</w:t>
      </w:r>
      <w:r w:rsidR="00F53406">
        <w:t>:</w:t>
      </w:r>
      <w:r w:rsidR="00B85BAB">
        <w:t xml:space="preserve"> DT,</w:t>
      </w:r>
      <w:r w:rsidR="00F53406">
        <w:t xml:space="preserve"> </w:t>
      </w:r>
      <w:r w:rsidR="00B85BAB">
        <w:t xml:space="preserve">RF </w:t>
      </w:r>
      <w:r w:rsidR="00F53406">
        <w:t xml:space="preserve">and </w:t>
      </w:r>
      <w:proofErr w:type="spellStart"/>
      <w:r w:rsidR="00F53406">
        <w:t>XGBoost</w:t>
      </w:r>
      <w:proofErr w:type="spellEnd"/>
      <w:r w:rsidR="00621856">
        <w:t xml:space="preserve"> using only weather data as inputs.</w:t>
      </w:r>
      <w:r w:rsidR="00401D8A">
        <w:t xml:space="preserve"> As </w:t>
      </w:r>
      <w:r w:rsidR="00B345F3">
        <w:t>previous power output was not included</w:t>
      </w:r>
      <w:r w:rsidR="00401D8A">
        <w:t xml:space="preserve">, </w:t>
      </w:r>
      <w:r w:rsidR="008B576F">
        <w:t xml:space="preserve">these models cannot be compared to </w:t>
      </w:r>
      <w:r w:rsidR="000B5BA1">
        <w:t xml:space="preserve">other studies where </w:t>
      </w:r>
      <w:r w:rsidR="005C152C">
        <w:t xml:space="preserve">lags of power output are included. Hence, </w:t>
      </w:r>
      <w:r w:rsidR="007F6C26">
        <w:t xml:space="preserve">the development of an </w:t>
      </w:r>
      <w:proofErr w:type="spellStart"/>
      <w:r w:rsidR="007F6C26">
        <w:t>XGBoost</w:t>
      </w:r>
      <w:proofErr w:type="spellEnd"/>
      <w:r w:rsidR="00682626">
        <w:t xml:space="preserve"> incorporating</w:t>
      </w:r>
      <w:r w:rsidR="008F2B7B">
        <w:t xml:space="preserve"> lag data and weather data is </w:t>
      </w:r>
      <w:r w:rsidR="00F85133">
        <w:t>needed</w:t>
      </w:r>
      <w:r w:rsidR="009F40A6">
        <w:t xml:space="preserve"> before comparison to other model</w:t>
      </w:r>
      <w:r w:rsidR="00401D8A">
        <w:t>s</w:t>
      </w:r>
      <w:r w:rsidR="009F40A6">
        <w:t>.</w:t>
      </w:r>
      <w:r w:rsidR="007F6C26">
        <w:t xml:space="preserve"> </w:t>
      </w:r>
    </w:p>
    <w:p w14:paraId="53A8AD4D" w14:textId="59B845F1" w:rsidR="00E8169B" w:rsidRPr="0021537D" w:rsidRDefault="00E8169B" w:rsidP="0021537D">
      <w:pPr>
        <w:rPr>
          <w:b/>
          <w:bCs/>
        </w:rPr>
      </w:pPr>
      <w:r w:rsidRPr="0021537D">
        <w:rPr>
          <w:b/>
          <w:bCs/>
        </w:rPr>
        <w:t xml:space="preserve">Geographic location </w:t>
      </w:r>
      <w:r w:rsidR="00A06B4F" w:rsidRPr="0021537D">
        <w:rPr>
          <w:b/>
          <w:bCs/>
        </w:rPr>
        <w:t xml:space="preserve">and </w:t>
      </w:r>
      <w:r w:rsidRPr="0021537D">
        <w:rPr>
          <w:b/>
          <w:bCs/>
        </w:rPr>
        <w:t>PV power output</w:t>
      </w:r>
    </w:p>
    <w:p w14:paraId="51080213" w14:textId="0EF20D2A" w:rsidR="00EB566C" w:rsidRDefault="00E02AFC" w:rsidP="00EB566C">
      <w:r>
        <w:t>PV systems in many geographic locations</w:t>
      </w:r>
      <w:r w:rsidR="00535E52">
        <w:t>, with different climates and weather conditions,</w:t>
      </w:r>
      <w:r>
        <w:t xml:space="preserve"> have be</w:t>
      </w:r>
      <w:r w:rsidR="001178AF">
        <w:t>en</w:t>
      </w:r>
      <w:r>
        <w:t xml:space="preserve"> used to develop forecasting models</w:t>
      </w:r>
      <w:r w:rsidR="00535E52">
        <w:t>.</w:t>
      </w:r>
      <w:r w:rsidR="00D225BF">
        <w:t xml:space="preserve"> </w:t>
      </w:r>
      <w:r w:rsidR="0052532E">
        <w:t>Ge</w:t>
      </w:r>
      <w:r w:rsidR="00D225BF">
        <w:t xml:space="preserve">ographic location has been </w:t>
      </w:r>
      <w:r w:rsidR="00FB7B90">
        <w:t xml:space="preserve">seen to be a factor affecting </w:t>
      </w:r>
      <w:r w:rsidR="007B7EFF">
        <w:t xml:space="preserve">forecasting performance </w:t>
      </w:r>
      <w:r w:rsidR="007B7EFF">
        <w:fldChar w:fldCharType="begin"/>
      </w:r>
      <w:r w:rsidR="007B7EFF">
        <w:instrText xml:space="preserve"> ADDIN ZOTERO_ITEM CSL_CITATION {"citationID":"sw6V895F","properties":{"formattedCitation":"(Mellit {\\i{}et al.}, 2020)","plainCitation":"(Mellit et al., 2020)","noteIndex":0},"citationItems":[{"id":165,"uris":["http://zotero.org/users/local/O3QMk9TL/items/72JY9GE5"],"itemData":{"id":165,"type":"article-journal","abstract":"Forecasting is a crucial task for successfully integrating photovoltaic (PV) output power into the grid. The design of accurate photovoltaic output forecasters remains a challenging issue, particularly for multistep-ahead prediction. Accurate PV output power forecasting is critical in a number of applications, such as micro-grids (MGs), energy optimization and management, PV integrated in smart buildings, and electrical vehicle chartering. Over the last decade, a vast literature has been produced on this topic, investigating numerical and probabilistic methods, physical models, and artificial intelligence (AI) techniques. This paper aims at providing a complete and critical review on the recent applications of AI techniques; we will focus particularly on machine learning (ML), deep learning (DL), and hybrid methods, as these branches of AI are becoming increasingly attractive. Special attention will be paid to the recent development of the application of DL, as well as to the future trends in this topic.","container-title":"Applied Sciences","DOI":"10.3390/app10020487","ISSN":"2076-3417","issue":"2","language":"en","license":"http://creativecommons.org/licenses/by/3.0/","note":"number: 2\npublisher: Multidisciplinary Digital Publishing Institute","page":"487","source":"www.mdpi.com","title":"Advanced Methods for Photovoltaic Output Power Forecasting: A Review","title-short":"Advanced Methods for Photovoltaic Output Power Forecasting","URL":"https://www.mdpi.com/2076-3417/10/2/487","volume":"10","author":[{"family":"Mellit","given":"Adel"},{"family":"Massi Pavan","given":"Alessandro"},{"family":"Ogliari","given":"Emanuele"},{"family":"Leva","given":"Sonia"},{"family":"Lughi","given":"Vanni"}],"accessed":{"date-parts":[["2023",11,1]]},"issued":{"date-parts":[["2020",1]]}}}],"schema":"https://github.com/citation-style-language/schema/raw/master/csl-citation.json"} </w:instrText>
      </w:r>
      <w:r w:rsidR="007B7EFF">
        <w:fldChar w:fldCharType="separate"/>
      </w:r>
      <w:r w:rsidR="007B7EFF" w:rsidRPr="007B7EFF">
        <w:rPr>
          <w:rFonts w:ascii="Calibri" w:hAnsi="Calibri" w:cs="Calibri"/>
          <w:kern w:val="0"/>
          <w:szCs w:val="24"/>
        </w:rPr>
        <w:t xml:space="preserve">(Mellit </w:t>
      </w:r>
      <w:r w:rsidR="007B7EFF" w:rsidRPr="007B7EFF">
        <w:rPr>
          <w:rFonts w:ascii="Calibri" w:hAnsi="Calibri" w:cs="Calibri"/>
          <w:i/>
          <w:iCs/>
          <w:kern w:val="0"/>
          <w:szCs w:val="24"/>
        </w:rPr>
        <w:t>et al.</w:t>
      </w:r>
      <w:r w:rsidR="007B7EFF" w:rsidRPr="007B7EFF">
        <w:rPr>
          <w:rFonts w:ascii="Calibri" w:hAnsi="Calibri" w:cs="Calibri"/>
          <w:kern w:val="0"/>
          <w:szCs w:val="24"/>
        </w:rPr>
        <w:t>, 2020)</w:t>
      </w:r>
      <w:r w:rsidR="007B7EFF">
        <w:fldChar w:fldCharType="end"/>
      </w:r>
      <w:r w:rsidR="00EF3C53">
        <w:t>.</w:t>
      </w:r>
      <w:r w:rsidR="004B31B9">
        <w:t xml:space="preserve"> </w:t>
      </w:r>
      <w:r w:rsidR="00EB0DCC">
        <w:t xml:space="preserve">Multiple studies </w:t>
      </w:r>
      <w:r w:rsidR="00B11542">
        <w:t xml:space="preserve">have used PV systems based in tropical </w:t>
      </w:r>
      <w:r w:rsidR="00DF597F">
        <w:t xml:space="preserve">and subtropical </w:t>
      </w:r>
      <w:r w:rsidR="00B11542">
        <w:t xml:space="preserve">climates such as </w:t>
      </w:r>
      <w:r w:rsidR="00AA3A63">
        <w:t xml:space="preserve">India </w:t>
      </w:r>
      <w:r w:rsidR="00AA3A63">
        <w:rPr>
          <w:rFonts w:ascii="Calibri" w:hAnsi="Calibri" w:cs="Calibri"/>
          <w:kern w:val="0"/>
          <w:szCs w:val="24"/>
        </w:rPr>
        <w:t>(</w:t>
      </w:r>
      <w:r w:rsidR="00AA3A63">
        <w:t>Verma</w:t>
      </w:r>
      <w:r w:rsidR="009D7335">
        <w:t xml:space="preserve"> </w:t>
      </w:r>
      <w:r w:rsidR="009D7335">
        <w:rPr>
          <w:i/>
          <w:iCs/>
        </w:rPr>
        <w:t>et al.</w:t>
      </w:r>
      <w:r w:rsidR="00AA3A63">
        <w:t>, 2016)</w:t>
      </w:r>
      <w:r w:rsidR="00713653">
        <w:t xml:space="preserve">, </w:t>
      </w:r>
      <w:r w:rsidR="00F909B4">
        <w:t xml:space="preserve">South China </w:t>
      </w:r>
      <w:r w:rsidR="00F909B4">
        <w:fldChar w:fldCharType="begin"/>
      </w:r>
      <w:r w:rsidR="00F909B4">
        <w:instrText xml:space="preserve"> ADDIN ZOTERO_ITEM CSL_CITATION {"citationID":"PvFzAUDT","properties":{"formattedCitation":"(Shi {\\i{}et al.}, 2012)","plainCitation":"(Shi et al., 2012)","noteIndex":0},"citationItems":[{"id":173,"uris":["http://zotero.org/users/local/O3QMk9TL/items/CCDBP5IF"],"itemData":{"id":173,"type":"article-journal","abstract":"Due to the growing demand on renewable energy, photovoltaic (PV) generation systems have increased considerably in recent years. However, the power output of PV systems is affected by different weather conditions. Accurate forecasting of PV power output is important for system reliability and promoting large-scale PV deployment. This paper proposes algorithms to forecast power output of PV systems based upon weather classification and support vector machines (SVM). In the process, the weather conditions are divided into four types which are clear sky, cloudy day, foggy day, and rainy day. In this paper, a one-day-ahead PV power output forecasting model for a single station is derived based on the weather forecasting data, actual historical power output data, and the principle of SVM. After applying it into a PV station in China (the capability is 20 kW), results show the proposed forecasting model for grid-connected PV systems is effective and promising.","container-title":"IEEE Transactions on Industry Applications","DOI":"10.1109/TIA.2012.2190816","ISSN":"1939-9367","issue":"3","note":"event-title: IEEE Transactions on Industry Applications","page":"1064-1069","source":"IEEE Xplore","title":"Forecasting Power Output of Photovoltaic Systems Based on Weather Classification and Support Vector Machines","URL":"https://ieeexplore.ieee.org/abstract/document/6168891","volume":"48","author":[{"family":"Shi","given":"Jie"},{"family":"Lee","given":"Wei-Jen"},{"family":"Liu","given":"Yongqian"},{"family":"Yang","given":"Yongping"},{"family":"Wang","given":"Peng"}],"accessed":{"date-parts":[["2023",11,1]]},"issued":{"date-parts":[["2012",5]]}}}],"schema":"https://github.com/citation-style-language/schema/raw/master/csl-citation.json"} </w:instrText>
      </w:r>
      <w:r w:rsidR="00F909B4">
        <w:fldChar w:fldCharType="separate"/>
      </w:r>
      <w:r w:rsidR="00F909B4" w:rsidRPr="00F909B4">
        <w:rPr>
          <w:rFonts w:ascii="Calibri" w:hAnsi="Calibri" w:cs="Calibri"/>
          <w:kern w:val="0"/>
          <w:szCs w:val="24"/>
        </w:rPr>
        <w:t xml:space="preserve">(Shi </w:t>
      </w:r>
      <w:r w:rsidR="00F909B4" w:rsidRPr="00F909B4">
        <w:rPr>
          <w:rFonts w:ascii="Calibri" w:hAnsi="Calibri" w:cs="Calibri"/>
          <w:i/>
          <w:iCs/>
          <w:kern w:val="0"/>
          <w:szCs w:val="24"/>
        </w:rPr>
        <w:t>et al.</w:t>
      </w:r>
      <w:r w:rsidR="00F909B4" w:rsidRPr="00F909B4">
        <w:rPr>
          <w:rFonts w:ascii="Calibri" w:hAnsi="Calibri" w:cs="Calibri"/>
          <w:kern w:val="0"/>
          <w:szCs w:val="24"/>
        </w:rPr>
        <w:t>, 2012)</w:t>
      </w:r>
      <w:r w:rsidR="00F909B4">
        <w:fldChar w:fldCharType="end"/>
      </w:r>
      <w:r w:rsidR="00F909B4">
        <w:t xml:space="preserve">, </w:t>
      </w:r>
      <w:r w:rsidR="00404A13">
        <w:t xml:space="preserve">Benin </w:t>
      </w:r>
      <w:r w:rsidR="00404A13">
        <w:fldChar w:fldCharType="begin"/>
      </w:r>
      <w:r w:rsidR="00404A13">
        <w:instrText xml:space="preserve"> ADDIN ZOTERO_ITEM CSL_CITATION {"citationID":"vrQtoahu","properties":{"formattedCitation":"(Didavi, Agbokpanzo and Agbomahena, 2021)","plainCitation":"(Didavi, Agbokpanzo and Agbomahena, 2021)","noteIndex":0},"citationItems":[{"id":168,"uris":["http://zotero.org/users/local/O3QMk9TL/items/MQTNEJJC"],"itemData":{"id":168,"type":"paper-conference","abstract":"In this paper, we make a comparative study of the performance of three methods for predicting the power output of a photovoltaic installation: Decision Tree, Random Forest and XGBoost. We performed these predictions in Python using as input meteorological data such as wind speed, sun position, temperature, direct irradiation, diffuse irradiation and reflected irradiation and as output data the power output of a 1000Wp panel. These data were downloaded from the PVGIS database for the city of Natitingou (Benin) and for a period of 12 years (from January 1st 2005 to December 31st 2016). We obtained as Mean Square Errors 2.195026, 3.058383 and 5.544319 respectively for the XGBoost, Random Forest and Decision Tree and for Regression Values 0.9999999194, 0.9999797366 and 0.9997013968 respectively for the XGBoost, Random Forest and Decision Tree. We conclude that all three models are effective for the forecasting task performed but that the XGBoost is the best performing model with Mean Square Error and Regression Value of 2.195026 and 0.9999999194 respectively.","container-title":"2021 4th International Conference on Bio-Engineering for Smart Technologies (BioSMART)","DOI":"10.1109/BioSMART54244.2021.9677566","event-title":"2021 4th International Conference on Bio-Engineering for Smart Technologies (BioSMART)","page":"1-5","source":"IEEE Xplore","title":"Comparative study of Decision Tree, Random Forest and XGBoost performance in forecasting the power output of a photovoltaic system","URL":"https://ieeexplore.ieee.org/abstract/document/9677566","author":[{"family":"Didavi","given":"Audace B. K."},{"family":"Agbokpanzo","given":"Richard Gilles"},{"family":"Agbomahena","given":"Macaire"}],"accessed":{"date-parts":[["2023",11,1]]},"issued":{"date-parts":[["2021",12]]}}}],"schema":"https://github.com/citation-style-language/schema/raw/master/csl-citation.json"} </w:instrText>
      </w:r>
      <w:r w:rsidR="00404A13">
        <w:fldChar w:fldCharType="separate"/>
      </w:r>
      <w:r w:rsidR="00404A13" w:rsidRPr="00404A13">
        <w:rPr>
          <w:rFonts w:ascii="Calibri" w:hAnsi="Calibri" w:cs="Calibri"/>
        </w:rPr>
        <w:t>(Didavi, Agbokpanzo and Agbomahena, 2021)</w:t>
      </w:r>
      <w:r w:rsidR="00404A13">
        <w:fldChar w:fldCharType="end"/>
      </w:r>
      <w:r w:rsidR="00EB61EF">
        <w:t>, T</w:t>
      </w:r>
      <w:r w:rsidR="00C17CA9">
        <w:t>ai</w:t>
      </w:r>
      <w:r w:rsidR="00EB61EF">
        <w:t xml:space="preserve">wan </w:t>
      </w:r>
      <w:r w:rsidR="00EB61EF">
        <w:fldChar w:fldCharType="begin"/>
      </w:r>
      <w:r w:rsidR="00EB61EF">
        <w:instrText xml:space="preserve"> ADDIN ZOTERO_ITEM CSL_CITATION {"citationID":"6LbB1EFz","properties":{"formattedCitation":"(Phan, Wu and Phan, 2021)","plainCitation":"(Phan, Wu and Phan, 2021)","noteIndex":0},"citationItems":[{"id":197,"uris":["http://zotero.org/users/local/O3QMk9TL/items/MWLXU8PR"],"itemData":{"id":197,"type":"paper-conference","abstract":"In recent years, solar photovoltaic (PV) generation becomes one of the most relevant energies. However, the intermittent characteristics of solar generation create significant problems to power system operations. To overcome this problem, many solar power forecasting techniques have been developed, and different forecasting horizons require different methodologies. For a short-term prediction, forecasting horizons generally require numerical weather prediction models (NWP) that provide an important estimation of weather variables such as solar irradiance, temperature, wind speed, rainfall, air pressure, etc. This research proposes a machine learning model based on Kernel Principal Component Analysis (PCA)- XGBoost to improve the accuracy of one-hour-ahead solar power forecasts. The model considered the deterministic Weather Research and Forecasting (WRFD) provided by Taiwan Central Weather Bureau (CWB). Furthermore, a XGBoost model was built on an ensemble of decision trees, providing important information and appropriate results in the forecasting process.","container-title":"2021 IEEE International Future Energy Electronics Conference (IFEEC)","DOI":"10.1109/IFEEC53238.2021.9661874","event-title":"2021 IEEE International Future Energy Electronics Conference (IFEEC)","page":"1-6","source":"IEEE Xplore","title":"Short-term Solar Power Forecasting Using XGBoost with Numerical Weather Prediction","URL":"https://ieeexplore.ieee.org/abstract/document/9661874","author":[{"family":"Phan","given":"Quoc-Thang"},{"family":"Wu","given":"Yuan-Kang"},{"family":"Phan","given":"Quoc-Dung"}],"accessed":{"date-parts":[["2023",11,6]]},"issued":{"date-parts":[["2021",11]]}}}],"schema":"https://github.com/citation-style-language/schema/raw/master/csl-citation.json"} </w:instrText>
      </w:r>
      <w:r w:rsidR="00EB61EF">
        <w:fldChar w:fldCharType="separate"/>
      </w:r>
      <w:r w:rsidR="00EB61EF" w:rsidRPr="00EB61EF">
        <w:rPr>
          <w:rFonts w:ascii="Calibri" w:hAnsi="Calibri" w:cs="Calibri"/>
        </w:rPr>
        <w:t>(Phan, Wu and Phan, 2021)</w:t>
      </w:r>
      <w:r w:rsidR="00EB61EF">
        <w:fldChar w:fldCharType="end"/>
      </w:r>
      <w:r w:rsidR="00D51B5B">
        <w:t xml:space="preserve"> </w:t>
      </w:r>
      <w:r w:rsidR="00CB42E8">
        <w:t xml:space="preserve">and Hawaii </w:t>
      </w:r>
      <w:r w:rsidR="00CB42E8">
        <w:fldChar w:fldCharType="begin"/>
      </w:r>
      <w:r w:rsidR="00CB42E8">
        <w:instrText xml:space="preserve"> ADDIN ZOTERO_ITEM CSL_CITATION {"citationID":"0Td2wcdH","properties":{"formattedCitation":"(Shireen {\\i{}et al.}, 2018)","plainCitation":"(Shireen et al., 2018)","noteIndex":0},"citationItems":[{"id":213,"uris":["http://zotero.org/users/local/O3QMk9TL/items/6RE6PKQ4"],"itemData":{"id":213,"type":"article-journal","abstract":"Time-series modeling of PV output for solar panels can help solar panel owners understand the power systems’ time-varying behavior and be prepared for the load demand. The time-series forecast/prediction can become challenging due to many missing observations or a lack of historical records that are not sufficient to establish statistical models. Increasing PV measurement frequency over a longer period increases the cost in the detection of the PV fluctuation. This paper proposes an efficient approach to iterative multi-task learning for time series (MTL-GP-TS) that improves prediction of the PV output without increasing measurement efforts by sharing the information among PV data from multiple similar solar panels. The proposed iterative MTL-GP-TS model learns/imputes unobserved or missing values in a dataset of time series associated with the solar panel of interest to predict the PV trend. Additionally, the method improves and generalizes the traditional multi-task learning for Gaussian Process to the learning of both global trend and local irregular components in time series. A real-world case study demonstrated that the proposed method could result in substantial improvement of predictions over conventional approaches. The paper also discusses the selection of parameters and data sources when implementing the proposed algorithm.","container-title":"Applied Energy","DOI":"10.1016/j.apenergy.2017.12.058","ISSN":"0306-2619","journalAbbreviation":"Applied Energy","page":"654-662","source":"ScienceDirect","title":"Iterative multi-task learning for time-series modeling of solar panel PV outputs","URL":"https://www.sciencedirect.com/science/article/pii/S0306261917317737","volume":"212","author":[{"family":"Shireen","given":"Tahasin"},{"family":"Shao","given":"Chenhui"},{"family":"Wang","given":"Hui"},{"family":"Li","given":"Jingjing"},{"family":"Zhang","given":"Xi"},{"family":"Li","given":"Mingyang"}],"accessed":{"date-parts":[["2023",11,6]]},"issued":{"date-parts":[["2018",2,15]]}}}],"schema":"https://github.com/citation-style-language/schema/raw/master/csl-citation.json"} </w:instrText>
      </w:r>
      <w:r w:rsidR="00CB42E8">
        <w:fldChar w:fldCharType="separate"/>
      </w:r>
      <w:r w:rsidR="00CB42E8" w:rsidRPr="00CB42E8">
        <w:rPr>
          <w:rFonts w:ascii="Calibri" w:hAnsi="Calibri" w:cs="Calibri"/>
          <w:kern w:val="0"/>
          <w:szCs w:val="24"/>
        </w:rPr>
        <w:t xml:space="preserve">(Shireen </w:t>
      </w:r>
      <w:r w:rsidR="00CB42E8" w:rsidRPr="00CB42E8">
        <w:rPr>
          <w:rFonts w:ascii="Calibri" w:hAnsi="Calibri" w:cs="Calibri"/>
          <w:i/>
          <w:iCs/>
          <w:kern w:val="0"/>
          <w:szCs w:val="24"/>
        </w:rPr>
        <w:t>et al.</w:t>
      </w:r>
      <w:r w:rsidR="00CB42E8" w:rsidRPr="00CB42E8">
        <w:rPr>
          <w:rFonts w:ascii="Calibri" w:hAnsi="Calibri" w:cs="Calibri"/>
          <w:kern w:val="0"/>
          <w:szCs w:val="24"/>
        </w:rPr>
        <w:t>, 2018)</w:t>
      </w:r>
      <w:r w:rsidR="00CB42E8">
        <w:fldChar w:fldCharType="end"/>
      </w:r>
      <w:r w:rsidR="00CB42E8">
        <w:t>.</w:t>
      </w:r>
      <w:r w:rsidR="00121999">
        <w:t xml:space="preserve"> However,</w:t>
      </w:r>
      <w:r w:rsidR="00AA3A63">
        <w:t xml:space="preserve"> the</w:t>
      </w:r>
      <w:r w:rsidR="00577604">
        <w:t xml:space="preserve"> UK</w:t>
      </w:r>
      <w:r w:rsidR="0049620F">
        <w:t xml:space="preserve"> has a maritime, temperate climate</w:t>
      </w:r>
      <w:r w:rsidR="005D4631">
        <w:t xml:space="preserve"> </w:t>
      </w:r>
      <w:r w:rsidR="003C3DB9">
        <w:t>resulting in different</w:t>
      </w:r>
      <w:r w:rsidR="004A5986">
        <w:t xml:space="preserve"> PV system behaviour. </w:t>
      </w:r>
      <w:r w:rsidR="008B4049">
        <w:fldChar w:fldCharType="begin"/>
      </w:r>
      <w:r w:rsidR="005C7E64">
        <w:instrText xml:space="preserve"> ADDIN ZOTERO_ITEM CSL_CITATION {"citationID":"ZZ6TgtXd","properties":{"formattedCitation":"(Su, Batzelis and Pal, 2019)","plainCitation":"(Su, Batzelis and Pal, 2019)","dontUpdate":true,"noteIndex":0},"citationItems":[{"id":204,"uris":["http://zotero.org/users/local/O3QMk9TL/items/KZNCCGCU"],"itemData":{"id":204,"type":"paper-conference","abstract":"Due to the intrinsic intermittency and stochastic nature of solar power, accurate forecasting of the photovoltaic (PV) generation is crucial for the operation and planning of PV-intensive power systems. Several PV forecasting methods based on machine learning algorithms have recently emerged, but a complete assessment of their performance on a common framework is still missing from the literature. In this paper, a comprehensive comparative analysis is performed, evaluating ten recent neural networks and intelligent algorithms of the literature in short-term PV forecasting. All methods are properly fine-tuned and assessed on a one-year dataset of a 406 MWp PV plant in the UK. Furthermore, a new hybrid prediction strategy is proposed and evaluated, derived as an aggregation of the most well-performing forecasting models. Simulation results in MATLAB show that the season of the year affects the accuracy of all methods, the proposed hybrid one performing most favorably overall.","container-title":"2019 International Conference on Smart Energy Systems and Technologies (SEST)","DOI":"10.1109/SEST.2019.8849106","event-title":"2019 International Conference on Smart Energy Systems and Technologies (SEST)","page":"1-6","source":"IEEE Xplore","title":"Machine Learning Algorithms in Forecasting of Photovoltaic Power Generation","URL":"https://ieeexplore.ieee.org/abstract/document/8849106","author":[{"family":"Su","given":"Di"},{"family":"Batzelis","given":"Efstratios"},{"family":"Pal","given":"Bikash"}],"accessed":{"date-parts":[["2023",11,6]]},"issued":{"date-parts":[["2019",9]]}}}],"schema":"https://github.com/citation-style-language/schema/raw/master/csl-citation.json"} </w:instrText>
      </w:r>
      <w:r w:rsidR="008B4049">
        <w:fldChar w:fldCharType="separate"/>
      </w:r>
      <w:r w:rsidR="008B4049" w:rsidRPr="006367DA">
        <w:rPr>
          <w:rFonts w:ascii="Calibri" w:hAnsi="Calibri" w:cs="Calibri"/>
        </w:rPr>
        <w:t>Su, Batzelis and Pal</w:t>
      </w:r>
      <w:r w:rsidR="008B4049">
        <w:rPr>
          <w:rFonts w:ascii="Calibri" w:hAnsi="Calibri" w:cs="Calibri"/>
        </w:rPr>
        <w:t xml:space="preserve"> (</w:t>
      </w:r>
      <w:r w:rsidR="008B4049" w:rsidRPr="006367DA">
        <w:rPr>
          <w:rFonts w:ascii="Calibri" w:hAnsi="Calibri" w:cs="Calibri"/>
        </w:rPr>
        <w:t>2019)</w:t>
      </w:r>
      <w:r w:rsidR="008B4049">
        <w:fldChar w:fldCharType="end"/>
      </w:r>
      <w:r w:rsidR="008B4049">
        <w:t xml:space="preserve"> used </w:t>
      </w:r>
      <w:r w:rsidR="00D24233">
        <w:t xml:space="preserve">solar irradiance data, weather data and </w:t>
      </w:r>
      <w:r w:rsidR="006630AC">
        <w:t>data from a PV station located in Norwich, England</w:t>
      </w:r>
      <w:r w:rsidR="008C042E">
        <w:t xml:space="preserve"> to develop a</w:t>
      </w:r>
      <w:r w:rsidR="00322292">
        <w:t xml:space="preserve"> mix of</w:t>
      </w:r>
      <w:r w:rsidR="00F1504F">
        <w:t xml:space="preserve"> </w:t>
      </w:r>
      <w:r w:rsidR="006E51C9">
        <w:t xml:space="preserve">ten </w:t>
      </w:r>
      <w:r w:rsidR="00F1504F">
        <w:t>DL</w:t>
      </w:r>
      <w:r w:rsidR="00322292">
        <w:t xml:space="preserve"> and ML models</w:t>
      </w:r>
      <w:r w:rsidR="006E51C9">
        <w:t>.</w:t>
      </w:r>
      <w:r w:rsidR="0038538B">
        <w:t xml:space="preserve"> </w:t>
      </w:r>
      <w:r w:rsidR="0038538B" w:rsidRPr="00E54229">
        <w:t xml:space="preserve">One hybrid model was also </w:t>
      </w:r>
      <w:r w:rsidR="003D6878" w:rsidRPr="00E54229">
        <w:t>developed</w:t>
      </w:r>
      <w:r w:rsidR="00C5179D" w:rsidRPr="00E54229">
        <w:t xml:space="preserve"> due to</w:t>
      </w:r>
      <w:r w:rsidR="003D6878" w:rsidRPr="00E54229">
        <w:t xml:space="preserve"> </w:t>
      </w:r>
      <w:r w:rsidR="00A8781F" w:rsidRPr="00E54229">
        <w:t>none of the models performing the best in all four seasons</w:t>
      </w:r>
      <w:r w:rsidR="0092556E" w:rsidRPr="00E54229">
        <w:t>, this model had greater performance over the single method models</w:t>
      </w:r>
      <w:r w:rsidR="00A8781F" w:rsidRPr="00E54229">
        <w:t>.</w:t>
      </w:r>
      <w:r w:rsidR="00971D5D">
        <w:t xml:space="preserve"> </w:t>
      </w:r>
      <w:r w:rsidR="00E54229">
        <w:t>Of the</w:t>
      </w:r>
      <w:r w:rsidR="00C855A4">
        <w:t xml:space="preserve"> ten models</w:t>
      </w:r>
      <w:r w:rsidR="00E54229">
        <w:t>, t</w:t>
      </w:r>
      <w:r w:rsidR="00971D5D">
        <w:t>he</w:t>
      </w:r>
      <w:r w:rsidR="00C5179D">
        <w:t xml:space="preserve"> Non-linear Autoregressive Exogenous Neural Network (</w:t>
      </w:r>
      <w:r w:rsidR="00B959B1">
        <w:t xml:space="preserve">NARXNN) </w:t>
      </w:r>
      <w:r w:rsidR="002F7D12">
        <w:t xml:space="preserve">had </w:t>
      </w:r>
      <w:r w:rsidR="0092556E">
        <w:t>the least error</w:t>
      </w:r>
      <w:r w:rsidR="00EC1E6A">
        <w:t xml:space="preserve">. </w:t>
      </w:r>
      <w:r w:rsidR="0083776B">
        <w:t>From</w:t>
      </w:r>
      <w:r w:rsidR="003B51DB">
        <w:t xml:space="preserve"> this</w:t>
      </w:r>
      <w:r w:rsidR="00BF5F05">
        <w:t>,</w:t>
      </w:r>
      <w:r w:rsidR="0083776B">
        <w:t xml:space="preserve"> another study went on to develop a NARXNN model</w:t>
      </w:r>
      <w:r w:rsidR="00566B6F">
        <w:t xml:space="preserve"> </w:t>
      </w:r>
      <w:r w:rsidR="00DB1149">
        <w:t xml:space="preserve">built using data collected over a four-year-period from </w:t>
      </w:r>
      <w:r w:rsidR="00F7775E">
        <w:t xml:space="preserve">PV stations in </w:t>
      </w:r>
      <w:r w:rsidR="00DB1149">
        <w:t xml:space="preserve">Kent and Lincolnshire </w:t>
      </w:r>
      <w:r w:rsidR="00DB1149">
        <w:fldChar w:fldCharType="begin"/>
      </w:r>
      <w:r w:rsidR="00DB1149">
        <w:instrText xml:space="preserve"> ADDIN ZOTERO_ITEM CSL_CITATION {"citationID":"WCEp7ykX","properties":{"formattedCitation":"(Fjelkestam Frederiksen and Cai, 2022)","plainCitation":"(Fjelkestam Frederiksen and Cai, 2022)","noteIndex":0},"citationItems":[{"id":199,"uris":["http://zotero.org/users/local/O3QMk9TL/items/CDMZB3SH"],"itemData":{"id":199,"type":"article-journal","abstract":"The inherently intermittent nature of solar irradiance and other meteorological variables means that accurate forecasting of the photovoltaic power output is essential for planning and balancing photovoltaic power systems. This study proposes a novel approach to predicting one-week-ahead half-hourly photovoltaic power output in the United Kingdom using sloped extra-terrestrial irradiance and weather data (e.g., cloud-cover and temperature) as input parameters. A Non-linear Autoregressive Exogenous Neural Network is trained on a three-year historical dataset from two photovoltaic plants in the United Kingdom with capacities of 53 and 103 MWp. The forecasting model captures huge intra-daily variations of photovoltaic output, which is particularly useful to balance the supply and demand of the electricity system. The result of the study validates the concept of using sloped extra-terrestrial irradiance as an input parameter and suggests that meteorological conditions will dictate the accuracy of predictions. Findings also indicate that the use of sloped extra-terrestrial irradiance in conjunction with cloud-cover presented the optimal combination of input parameters as these provided the simplest and most cost-effective model without reducing accuracy. The approach can have universal value as it only requires coordinates and weather data. There is now a strong imperative to use the model in other locations where the weather is more stable.","container-title":"Applied Energy","DOI":"10.1016/j.apenergy.2021.118152","ISSN":"0306-2619","journalAbbreviation":"Applied Energy","page":"118152","source":"ScienceDirect","title":"Novel machine learning approach for solar photovoltaic energy output forecast using extra-terrestrial solar irradiance","URL":"https://www.sciencedirect.com/science/article/pii/S0306261921014276","volume":"306","author":[{"family":"Fjelkestam Frederiksen","given":"Cornelia A."},{"family":"Cai","given":"Zuansi"}],"accessed":{"date-parts":[["2023",11,6]]},"issued":{"date-parts":[["2022",1,15]]}}}],"schema":"https://github.com/citation-style-language/schema/raw/master/csl-citation.json"} </w:instrText>
      </w:r>
      <w:r w:rsidR="00DB1149">
        <w:fldChar w:fldCharType="separate"/>
      </w:r>
      <w:r w:rsidR="00DB1149" w:rsidRPr="009501D0">
        <w:rPr>
          <w:rFonts w:ascii="Calibri" w:hAnsi="Calibri" w:cs="Calibri"/>
        </w:rPr>
        <w:t>(Fjelkestam Frederiksen and Cai, 2022)</w:t>
      </w:r>
      <w:r w:rsidR="00DB1149">
        <w:fldChar w:fldCharType="end"/>
      </w:r>
      <w:r w:rsidR="00DB1149">
        <w:t>.</w:t>
      </w:r>
      <w:r w:rsidR="00833C59">
        <w:t xml:space="preserve"> </w:t>
      </w:r>
      <w:r w:rsidR="00DA1D1F">
        <w:t xml:space="preserve">These studies </w:t>
      </w:r>
      <w:r w:rsidR="00120743">
        <w:t>compar</w:t>
      </w:r>
      <w:r w:rsidR="006449AF">
        <w:t>ed</w:t>
      </w:r>
      <w:r w:rsidR="00120743">
        <w:t xml:space="preserve"> the performance of </w:t>
      </w:r>
      <w:r w:rsidR="00737EE2">
        <w:t xml:space="preserve">DL and ML </w:t>
      </w:r>
      <w:r w:rsidR="003B51DB">
        <w:t>models;</w:t>
      </w:r>
      <w:r w:rsidR="00B64647">
        <w:t xml:space="preserve"> but</w:t>
      </w:r>
      <w:r w:rsidR="006449AF">
        <w:t xml:space="preserve"> </w:t>
      </w:r>
      <w:r w:rsidR="005730A2">
        <w:t>d</w:t>
      </w:r>
      <w:r w:rsidR="006449AF">
        <w:t>id</w:t>
      </w:r>
      <w:r w:rsidR="005730A2">
        <w:t xml:space="preserve"> not</w:t>
      </w:r>
      <w:r w:rsidR="006B6470">
        <w:t xml:space="preserve"> build an</w:t>
      </w:r>
      <w:r w:rsidR="00B64647">
        <w:t xml:space="preserve">y </w:t>
      </w:r>
      <w:r w:rsidR="006B6470">
        <w:t xml:space="preserve">statistical models such as </w:t>
      </w:r>
      <w:r w:rsidR="005730A2">
        <w:t>ARMA based models or regression models</w:t>
      </w:r>
      <w:r w:rsidR="00F0632E">
        <w:t xml:space="preserve"> using </w:t>
      </w:r>
      <w:r w:rsidR="00DC5E65">
        <w:t xml:space="preserve">UK data. </w:t>
      </w:r>
      <w:r w:rsidR="007F37F7">
        <w:t xml:space="preserve">They also used </w:t>
      </w:r>
      <w:r w:rsidR="00E900FC">
        <w:t xml:space="preserve">Horizon times of </w:t>
      </w:r>
      <w:r w:rsidR="00A704FC">
        <w:t>7 days or less</w:t>
      </w:r>
      <w:r w:rsidR="007F37F7">
        <w:t>.</w:t>
      </w:r>
    </w:p>
    <w:p w14:paraId="5CD0E99A" w14:textId="09CB7451" w:rsidR="00104509" w:rsidRPr="0021537D" w:rsidRDefault="00566B6F" w:rsidP="00396AA4">
      <w:pPr>
        <w:rPr>
          <w:b/>
          <w:bCs/>
        </w:rPr>
      </w:pPr>
      <w:r w:rsidRPr="0021537D">
        <w:rPr>
          <w:b/>
          <w:bCs/>
        </w:rPr>
        <w:t>Horizon time</w:t>
      </w:r>
    </w:p>
    <w:p w14:paraId="2E59AAC5" w14:textId="22495368" w:rsidR="00DF23D3" w:rsidRDefault="00A910A7" w:rsidP="00640FBB">
      <w:r>
        <w:t xml:space="preserve">The </w:t>
      </w:r>
      <w:r w:rsidR="00E95962">
        <w:t xml:space="preserve">forecast </w:t>
      </w:r>
      <w:r>
        <w:t xml:space="preserve">horizon </w:t>
      </w:r>
      <w:r w:rsidR="00E95962">
        <w:t xml:space="preserve">refers to length of time </w:t>
      </w:r>
      <w:r w:rsidR="00666913">
        <w:t xml:space="preserve">for which the </w:t>
      </w:r>
      <w:r w:rsidR="00DB1EAF">
        <w:t>model</w:t>
      </w:r>
      <w:r w:rsidR="001514AD">
        <w:t xml:space="preserve"> makes predictions </w:t>
      </w:r>
      <w:r w:rsidR="006B6357">
        <w:fldChar w:fldCharType="begin"/>
      </w:r>
      <w:r w:rsidR="006B6357">
        <w:instrText xml:space="preserve"> ADDIN ZOTERO_ITEM CSL_CITATION {"citationID":"w4LZd77K","properties":{"formattedCitation":"(Rajagukguk, Ramadhan and Lee, 2020)","plainCitation":"(Rajagukguk, Ramadhan and Lee, 2020)","noteIndex":0},"citationItems":[{"id":167,"uris":["http://zotero.org/users/local/O3QMk9TL/items/ME8BTM48"],"itemData":{"id":167,"type":"article-journal","abstract":"Presently, deep learning models are an alternative solution for predicting solar energy because of their accuracy. The present study reviews deep learning models for handling time-series data to predict solar irradiance and photovoltaic (PV) power. We selected three standalone models and one hybrid model for the discussion, namely, recurrent neural network (RNN), long short-term memory (LSTM), gated recurrent unit (GRU), and convolutional neural network-LSTM (CNN–LSTM). The selected models were compared based on the accuracy, input data, forecasting horizon, type of season and weather, and training time. The performance analysis shows that these models have their strengths and limitations in different conditions. Generally, for standalone models, LSTM shows the best performance regarding the root-mean-square error evaluation metric (RMSE). On the other hand, the hybrid model (CNN–LSTM) outperforms the three standalone models, although it requires longer training data time. The most significant finding is that the deep learning models of interest are more suitable for predicting solar irradiance and PV power than other conventional machine learning models. Additionally, we recommend using the relative RMSE as the representative evaluation metric to facilitate accuracy comparison between studies.","container-title":"Energies","DOI":"10.3390/en13246623","ISSN":"1996-1073","issue":"24","language":"en","license":"http://creativecommons.org/licenses/by/3.0/","note":"number: 24\npublisher: Multidisciplinary Digital Publishing Institute","page":"6623","source":"www.mdpi.com","title":"A Review on Deep Learning Models for Forecasting Time Series Data of Solar Irradiance and Photovoltaic Power","URL":"https://www.mdpi.com/1996-1073/13/24/6623","volume":"13","author":[{"family":"Rajagukguk","given":"Rial A."},{"family":"Ramadhan","given":"Raden A. A."},{"family":"Lee","given":"Hyun-Jin"}],"accessed":{"date-parts":[["2023",11,1]]},"issued":{"date-parts":[["2020",1]]}}}],"schema":"https://github.com/citation-style-language/schema/raw/master/csl-citation.json"} </w:instrText>
      </w:r>
      <w:r w:rsidR="006B6357">
        <w:fldChar w:fldCharType="separate"/>
      </w:r>
      <w:r w:rsidR="006B6357" w:rsidRPr="006B6357">
        <w:rPr>
          <w:rFonts w:ascii="Calibri" w:hAnsi="Calibri" w:cs="Calibri"/>
        </w:rPr>
        <w:t>(Rajagukguk, Ramadhan and Lee, 2020)</w:t>
      </w:r>
      <w:r w:rsidR="006B6357">
        <w:fldChar w:fldCharType="end"/>
      </w:r>
      <w:r w:rsidR="000831CC">
        <w:t xml:space="preserve">. </w:t>
      </w:r>
      <w:r w:rsidR="0080789B">
        <w:t xml:space="preserve">Horizons </w:t>
      </w:r>
      <w:r w:rsidR="00666913">
        <w:t xml:space="preserve">are </w:t>
      </w:r>
      <w:r w:rsidR="009D0390">
        <w:t>split</w:t>
      </w:r>
      <w:r w:rsidR="00666913">
        <w:t xml:space="preserve"> by</w:t>
      </w:r>
      <w:r w:rsidR="009D0390">
        <w:t xml:space="preserve"> length: very short-term</w:t>
      </w:r>
      <w:r w:rsidR="00DD1B6D">
        <w:t xml:space="preserve"> (several minutes ahead)</w:t>
      </w:r>
      <w:r w:rsidR="00197382">
        <w:t xml:space="preserve">; </w:t>
      </w:r>
      <w:r w:rsidR="00DD1B6D">
        <w:t>short-term (</w:t>
      </w:r>
      <w:r w:rsidR="006A61FD">
        <w:t>one hour</w:t>
      </w:r>
      <w:r w:rsidR="00290A28">
        <w:t xml:space="preserve"> </w:t>
      </w:r>
      <w:r w:rsidR="005963BC">
        <w:t>to one</w:t>
      </w:r>
      <w:r w:rsidR="00290A28">
        <w:t xml:space="preserve"> week ahead)</w:t>
      </w:r>
      <w:r w:rsidR="00197382">
        <w:t xml:space="preserve">; </w:t>
      </w:r>
      <w:r w:rsidR="00290A28">
        <w:t>med</w:t>
      </w:r>
      <w:r w:rsidR="008F02AA">
        <w:t>ium-term (</w:t>
      </w:r>
      <w:r w:rsidR="005963BC">
        <w:t>one</w:t>
      </w:r>
      <w:r w:rsidR="008F02AA">
        <w:t xml:space="preserve"> month to </w:t>
      </w:r>
      <w:r w:rsidR="005963BC">
        <w:t>one</w:t>
      </w:r>
      <w:r w:rsidR="008F02AA">
        <w:t xml:space="preserve"> year ahead)</w:t>
      </w:r>
      <w:r w:rsidR="00197382">
        <w:t>;</w:t>
      </w:r>
      <w:r w:rsidR="00670D85">
        <w:t xml:space="preserve"> and</w:t>
      </w:r>
      <w:r w:rsidR="00197382">
        <w:t xml:space="preserve"> </w:t>
      </w:r>
      <w:r w:rsidR="008F02AA">
        <w:t xml:space="preserve">longer-term (one to several years ahead) </w:t>
      </w:r>
      <w:r w:rsidR="003965CE">
        <w:fldChar w:fldCharType="begin"/>
      </w:r>
      <w:r w:rsidR="003965CE">
        <w:instrText xml:space="preserve"> ADDIN ZOTERO_ITEM CSL_CITATION {"citationID":"mzUwd8fC","properties":{"formattedCitation":"(Raza, Nadarajah and Ekanayake, 2016)","plainCitation":"(Raza, Nadarajah and Ekanayake, 2016)","noteIndex":0},"citationItems":[{"id":219,"uris":["http://zotero.org/users/local/O3QMk9TL/items/GLEZ79AW"],"itemData":{"id":219,"type":"article-journal","abstract":"In last decade, the higher penetration of renewable energy resources (RES) in energy market was encouraged by implementing the energy polices in several developed and developing countries due to increasing environmental concerns. Among wide range of RES, Photovoltaic (PV) electricity generation get higher attention by researcher, energy policy makers and power production companies due to its economic and environmental benefits. Therefore, a large PV penetration was observed in energy market with rapid growth in the last decade. The PV output power is highly uncertain due to several meteorological factors such as temperature, wind speed, cloud cover, atmospheric aerosol levels and humidity level. The inherent variability of PV output power creates different issues directly or indirectly for power grid such as power system control and reliability, reserves cost, dispatchable and ancillary generation, grid integration and power planning. Therefore, there is need to accurately forecast the PV output over the spectrum of forecast horizon at different chronological scales. In this paper, a comprehensive and systematic review of PV output power forecast models were provided. This review covers the different factors affecting PV forecast, PV output power profile and performance matrices to evaluate the forecast model. The critical analysis regressive and artificial intelligence based forecast models are also presented. In addition, the potential benefits of hybrid techniques for PV forecast models are also thoroughly discussed.","container-title":"Solar Energy","DOI":"10.1016/j.solener.2016.06.073","ISSN":"0038-092X","journalAbbreviation":"Solar Energy","page":"125-144","source":"ScienceDirect","title":"On recent advances in PV output power forecast","URL":"https://www.sciencedirect.com/science/article/pii/S0038092X16302547","volume":"136","author":[{"family":"Raza","given":"Muhammad Qamar"},{"family":"Nadarajah","given":"Mithulananthan"},{"family":"Ekanayake","given":"Chandima"}],"accessed":{"date-parts":[["2023",11,7]]},"issued":{"date-parts":[["2016",10,15]]}}}],"schema":"https://github.com/citation-style-language/schema/raw/master/csl-citation.json"} </w:instrText>
      </w:r>
      <w:r w:rsidR="003965CE">
        <w:fldChar w:fldCharType="separate"/>
      </w:r>
      <w:r w:rsidR="003965CE" w:rsidRPr="003965CE">
        <w:rPr>
          <w:rFonts w:ascii="Calibri" w:hAnsi="Calibri" w:cs="Calibri"/>
        </w:rPr>
        <w:t>(Raza, Nadarajah and Ekanayake, 2016)</w:t>
      </w:r>
      <w:r w:rsidR="003965CE">
        <w:fldChar w:fldCharType="end"/>
      </w:r>
      <w:r w:rsidR="006C0720">
        <w:t xml:space="preserve">. </w:t>
      </w:r>
      <w:r w:rsidR="001342DD">
        <w:t xml:space="preserve">The majority of </w:t>
      </w:r>
      <w:r w:rsidR="006E0A1A">
        <w:t xml:space="preserve">previous studies focus on </w:t>
      </w:r>
      <w:r w:rsidR="00866C53">
        <w:t>very</w:t>
      </w:r>
      <w:r w:rsidR="005B0ABE">
        <w:t xml:space="preserve"> </w:t>
      </w:r>
      <w:r w:rsidR="00866C53">
        <w:t>short</w:t>
      </w:r>
      <w:r w:rsidR="005B0ABE">
        <w:t>-term</w:t>
      </w:r>
      <w:r w:rsidR="00866C53">
        <w:t xml:space="preserve"> or </w:t>
      </w:r>
      <w:r w:rsidR="006E0A1A">
        <w:t>short-term forecasting</w:t>
      </w:r>
      <w:r w:rsidR="001342DD">
        <w:t xml:space="preserve"> due to </w:t>
      </w:r>
      <w:r w:rsidR="00B4496A">
        <w:t xml:space="preserve">better model performance being associated with shorter horizon times </w:t>
      </w:r>
      <w:r w:rsidR="00B4496A">
        <w:fldChar w:fldCharType="begin"/>
      </w:r>
      <w:r w:rsidR="00B4496A">
        <w:instrText xml:space="preserve"> ADDIN ZOTERO_ITEM CSL_CITATION {"citationID":"NPw7st5Z","properties":{"formattedCitation":"(Lipperheide, Bosch and Kleissl, 2015)","plainCitation":"(Lipperheide, Bosch and Kleissl, 2015)","noteIndex":0},"citationItems":[{"id":224,"uris":["http://zotero.org/users/local/O3QMk9TL/items/H84CG8T8"],"itemData":{"id":224,"type":"article-journal","abstract":"Accurate forecasting of the spatio-temporal variability of solar power is a critical enabler of economical grid-integration of large amounts of solar power. A new physically-based endogenous method to forecast power output and ramps a few minutes ahead is presented. This cloud speed persistence method consists of advecting the current distribution of power output across the plant using endogenous measurements of cloud motion vectors. The method was validated at a 48MW photovoltaic power plant in south-western Nevada, USA. Excluding clear days and in terms of the percentage root mean squared error the new method outperformed persistence by 16.2% at 20s, 10.6% at 60s, and 4.0% at 120s forecast horizon. Given plant dimensions (1807×539m) and cloud motion vectors at the site, the method can be applied out to forecast horizons of 65 s, on average.","container-title":"Solar Energy","DOI":"10.1016/j.solener.2014.11.013","ISSN":"0038-092X","journalAbbreviation":"Solar Energy","page":"232-238","source":"ScienceDirect","title":"Embedded nowcasting method using cloud speed persistence for a photovoltaic power plant","URL":"https://www.sciencedirect.com/science/article/pii/S0038092X1400557X","volume":"112","author":[{"family":"Lipperheide","given":"M."},{"family":"Bosch","given":"J. L."},{"family":"Kleissl","given":"J."}],"accessed":{"date-parts":[["2023",11,7]]},"issued":{"date-parts":[["2015",2,1]]}}}],"schema":"https://github.com/citation-style-language/schema/raw/master/csl-citation.json"} </w:instrText>
      </w:r>
      <w:r w:rsidR="00B4496A">
        <w:fldChar w:fldCharType="separate"/>
      </w:r>
      <w:r w:rsidR="00B4496A" w:rsidRPr="00B4496A">
        <w:rPr>
          <w:rFonts w:ascii="Calibri" w:hAnsi="Calibri" w:cs="Calibri"/>
        </w:rPr>
        <w:t>(Lipperheide, Bosch and Kleissl, 2015)</w:t>
      </w:r>
      <w:r w:rsidR="00B4496A">
        <w:fldChar w:fldCharType="end"/>
      </w:r>
      <w:r w:rsidR="00FA0789">
        <w:t>.</w:t>
      </w:r>
      <w:r w:rsidR="00F12B0D">
        <w:t xml:space="preserve"> </w:t>
      </w:r>
    </w:p>
    <w:p w14:paraId="60368F81" w14:textId="621AC08C" w:rsidR="00311426" w:rsidRPr="0021537D" w:rsidRDefault="00311426" w:rsidP="00044E34">
      <w:pPr>
        <w:rPr>
          <w:b/>
          <w:bCs/>
        </w:rPr>
      </w:pPr>
      <w:r w:rsidRPr="0021537D">
        <w:rPr>
          <w:b/>
          <w:bCs/>
        </w:rPr>
        <w:lastRenderedPageBreak/>
        <w:t xml:space="preserve">Limitations of previous </w:t>
      </w:r>
      <w:r w:rsidR="00E35CC6" w:rsidRPr="0021537D">
        <w:rPr>
          <w:b/>
          <w:bCs/>
        </w:rPr>
        <w:t>models</w:t>
      </w:r>
    </w:p>
    <w:p w14:paraId="6FFE6EFE" w14:textId="4B1B0883" w:rsidR="00883DD4" w:rsidRDefault="00675056" w:rsidP="00640FBB">
      <w:r>
        <w:t xml:space="preserve">DL models appear to </w:t>
      </w:r>
      <w:r w:rsidR="00D81AA7">
        <w:t>consistently have greater performance compare</w:t>
      </w:r>
      <w:r w:rsidR="00547535">
        <w:t>d</w:t>
      </w:r>
      <w:r w:rsidR="00D81AA7">
        <w:t xml:space="preserve"> to</w:t>
      </w:r>
      <w:r w:rsidR="00162399">
        <w:t xml:space="preserve"> other</w:t>
      </w:r>
      <w:r w:rsidR="00747777">
        <w:t xml:space="preserve"> models </w:t>
      </w:r>
      <w:r w:rsidR="009122D1">
        <w:fldChar w:fldCharType="begin"/>
      </w:r>
      <w:r w:rsidR="00CF53B2">
        <w:instrText xml:space="preserve"> ADDIN ZOTERO_ITEM CSL_CITATION {"citationID":"jckL4gyx","properties":{"formattedCitation":"(Kim, Akhtar and Yang, 2023; Su, Batzelis and Pal, 2019; Verma {\\i{}et al.}, 2016)","plainCitation":"(Kim, Akhtar and Yang, 2023; Su, Batzelis and Pal, 2019; Verma et al., 2016)","dontUpdate":true,"noteIndex":0},"citationItems":[{"id":147,"uris":["http://zotero.org/users/local/O3QMk9TL/items/XH4YH5WW"],"itemData":{"id":147,"type":"article-journal","abstract":"The present photovoltaic (PV) power generation systems are globally facing the irregularity problem in the distribution of PV generation. In particular, the exact PV power forecasting is critical for grid-connected photovoltaic (PV) systems under unwanted changes in environmental circumstances. The grid energy management, grid operation and scheduling are important factors to forecast the PV power output. Time series analysis is one of the most important aspects of PV output prediction, especially in places (in South Korea) where past solar radiation data or other weather parameters have not been recorded. In this paper, a variety of time-series methods including deep-learning algorithm and machine learning algorithms was used to predict the PV power generation output for quick respond to equipment and panel defects. For designing AI models, the input data were characterized by dividing seasons and choosing the multiple parameters from seasons. In this study, the photovoltaic power generation data was collected from Ansan city, South Korea during January 2017 to June 2021 and the weather data was collected from Suwon city, South Korea during January 2017 to June 2021. In this work, approx. 40,000 hours of operation data from 1.5 MW grid-connected PV system in South Korea was used. PV power generation forecasting was carried out on an hourly basis to test efficacy of various models. Among all models (Holt-Winters, Multivariate Linear Regression, ARIMA, SARIMA, ARIMAX, SARIMAX), LSTM model presented the lowest error rate as compared to other models for quick PV power generation forecasting.","container-title":"Electric Power Systems Research","DOI":"10.1016/j.epsr.2022.109073","ISSN":"0378-7796","journalAbbreviation":"Electric Power Systems Research","page":"109073","source":"ScienceDirect","title":"Designing solar power generation output forecasting methods using time series algorithms","URL":"https://www.sciencedirect.com/science/article/pii/S0378779622011221","volume":"216","author":[{"family":"Kim","given":"EunGyeong"},{"family":"Akhtar","given":"M. Shaheer"},{"family":"Yang","given":"O-Bong"}],"accessed":{"date-parts":[["2023",10,5]]},"issued":{"date-parts":[["2023",3,1]]}}},{"id":204,"uris":["http://zotero.org/users/local/O3QMk9TL/items/KZNCCGCU"],"itemData":{"id":204,"type":"paper-conference","abstract":"Due to the intrinsic intermittency and stochastic nature of solar power, accurate forecasting of the photovoltaic (PV) generation is crucial for the operation and planning of PV-intensive power systems. Several PV forecasting methods based on machine learning algorithms have recently emerged, but a complete assessment of their performance on a common framework is still missing from the literature. In this paper, a comprehensive comparative analysis is performed, evaluating ten recent neural networks and intelligent algorithms of the literature in short-term PV forecasting. All methods are properly fine-tuned and assessed on a one-year dataset of a 406 MWp PV plant in the UK. Furthermore, a new hybrid prediction strategy is proposed and evaluated, derived as an aggregation of the most well-performing forecasting models. Simulation results in MATLAB show that the season of the year affects the accuracy of all methods, the proposed hybrid one performing most favorably overall.","container-title":"2019 International Conference on Smart Energy Systems and Technologies (SEST)","DOI":"10.1109/SEST.2019.8849106","event-title":"2019 International Conference on Smart Energy Systems and Technologies (SEST)","page":"1-6","source":"IEEE Xplore","title":"Machine Learning Algorithms in Forecasting of Photovoltaic Power Generation","URL":"https://ieeexplore.ieee.org/abstract/document/8849106","author":[{"family":"Su","given":"Di"},{"family":"Batzelis","given":"Efstratios"},{"family":"Pal","given":"Bikash"}],"accessed":{"date-parts":[["2023",11,6]]},"issued":{"date-parts":[["2019",9]]}}},{"id":170,"uris":["http://zotero.org/users/local/O3QMk9TL/items/PPYDIKBG"],"itemData":{"id":170,"type":"paper-conference","abstract":"This paper presents methods for forecasting solar power generation by a solar plant. Solar power generation depends primarily on relative position of sun and some extrinsic as well as intrinsic factors. Extrinsic factors such as cloud cover, temperature, wind speed, rainfall and humidity have been used with intrinsic ones such as degradation of solar panels as inputs for proposed techniques for generation forecasting. The authors have used multiple linear regression, logarithmic regression, polynomial regression and artificial neural network method on the data of past one year (January 2014-December 2014) for creation of forecasting models. These forecasting models are then compared on the basis of their accuracy to forecast the solar generation.","container-title":"2016 7th International Conference on Intelligent Systems, Modelling and Simulation (ISMS)","DOI":"10.1109/ISMS.2016.65","event-title":"2016 7th International Conference on Intelligent Systems, Modelling and Simulation (ISMS)","note":"ISSN: 2166-0670","page":"97-100","source":"IEEE Xplore","title":"Data Analysis to Generate Models Based on Neural Network and Regression for Solar Power Generation Forecasting","URL":"https://ieeexplore.ieee.org/document/7877196","author":[{"family":"Verma","given":"Tushar"},{"family":"Tiwana","given":"A. P. S."},{"family":"Reddy","given":"C. C."},{"family":"Arora","given":"Vikas"},{"family":"Devanand","given":"P."}],"accessed":{"date-parts":[["2023",11,1]]},"issued":{"date-parts":[["2016",1]]}}}],"schema":"https://github.com/citation-style-language/schema/raw/master/csl-citation.json"} </w:instrText>
      </w:r>
      <w:r w:rsidR="009122D1">
        <w:fldChar w:fldCharType="separate"/>
      </w:r>
      <w:r w:rsidR="009122D1" w:rsidRPr="009122D1">
        <w:rPr>
          <w:rFonts w:ascii="Calibri" w:hAnsi="Calibri" w:cs="Calibri"/>
          <w:kern w:val="0"/>
          <w:szCs w:val="24"/>
        </w:rPr>
        <w:t>(Kim, Akhtar and Yang, 2023; Su, Batzelis and Pal, 2019)</w:t>
      </w:r>
      <w:r w:rsidR="009122D1">
        <w:fldChar w:fldCharType="end"/>
      </w:r>
      <w:r w:rsidR="003E50FA">
        <w:t>.</w:t>
      </w:r>
      <w:r w:rsidR="00505CFD">
        <w:t xml:space="preserve"> However, </w:t>
      </w:r>
      <w:r w:rsidR="00FA728A">
        <w:t xml:space="preserve">development of </w:t>
      </w:r>
      <w:r w:rsidR="00C77F92">
        <w:t>ML models with the inclusion of both</w:t>
      </w:r>
      <w:r w:rsidR="00761711">
        <w:t xml:space="preserve"> temperate climate</w:t>
      </w:r>
      <w:r w:rsidR="00C77F92">
        <w:t xml:space="preserve"> </w:t>
      </w:r>
      <w:r w:rsidR="001978DB">
        <w:t xml:space="preserve">weather data </w:t>
      </w:r>
      <w:r w:rsidR="00C77F92">
        <w:t xml:space="preserve">and </w:t>
      </w:r>
      <w:r w:rsidR="006C5A9F">
        <w:t xml:space="preserve">power output lags </w:t>
      </w:r>
      <w:r w:rsidR="00DF6BB2">
        <w:t>as input features</w:t>
      </w:r>
      <w:r w:rsidR="009E4BE8">
        <w:t xml:space="preserve"> is lacking</w:t>
      </w:r>
      <w:r w:rsidR="00DF6BB2">
        <w:t xml:space="preserve">. </w:t>
      </w:r>
      <w:r w:rsidR="00B715AD">
        <w:t xml:space="preserve">There also lacks the development of </w:t>
      </w:r>
      <w:r w:rsidR="0091174B">
        <w:t>statistical models, such as AR</w:t>
      </w:r>
      <w:r w:rsidR="0059384F">
        <w:t>MA</w:t>
      </w:r>
      <w:r w:rsidR="00EF7FD1">
        <w:t>-</w:t>
      </w:r>
      <w:r w:rsidR="0091174B">
        <w:t xml:space="preserve">based models </w:t>
      </w:r>
      <w:r w:rsidR="00A720D5">
        <w:t>with data from a PV system located</w:t>
      </w:r>
      <w:r w:rsidR="000D389F">
        <w:t xml:space="preserve"> in the</w:t>
      </w:r>
      <w:r w:rsidR="00462BA8">
        <w:t xml:space="preserve"> UK.</w:t>
      </w:r>
      <w:r w:rsidR="00A720D5">
        <w:t xml:space="preserve"> </w:t>
      </w:r>
      <w:r w:rsidR="003248AE">
        <w:t>Therefore, further develop</w:t>
      </w:r>
      <w:r w:rsidR="001F447D">
        <w:t>ment</w:t>
      </w:r>
      <w:r w:rsidR="003248AE">
        <w:t xml:space="preserve"> and compar</w:t>
      </w:r>
      <w:r w:rsidR="001F447D">
        <w:t>ison of</w:t>
      </w:r>
      <w:r w:rsidR="003248AE">
        <w:t xml:space="preserve"> the performances of statistical, ML and DL models using such data</w:t>
      </w:r>
      <w:r w:rsidR="001F447D">
        <w:t xml:space="preserve"> is needed</w:t>
      </w:r>
      <w:r w:rsidR="003248AE">
        <w:t>.</w:t>
      </w:r>
      <w:r w:rsidR="00A3342B">
        <w:t xml:space="preserve"> </w:t>
      </w:r>
      <w:r w:rsidR="00B212C1" w:rsidRPr="00B212C1">
        <w:t xml:space="preserve">Due to the current lack of </w:t>
      </w:r>
      <w:r w:rsidR="00B212C1">
        <w:t>studies that</w:t>
      </w:r>
      <w:r w:rsidR="00B03529">
        <w:t xml:space="preserve"> focus on</w:t>
      </w:r>
      <w:r w:rsidR="00B212C1">
        <w:t xml:space="preserve"> </w:t>
      </w:r>
      <w:r w:rsidR="00B03529">
        <w:t>longer term forecasting</w:t>
      </w:r>
      <w:r w:rsidR="00BB31DA">
        <w:t xml:space="preserve">, a horizon time of one year is used in this project. </w:t>
      </w:r>
      <w:r w:rsidR="00CE778E">
        <w:t>Although DL models</w:t>
      </w:r>
      <w:r w:rsidR="00FA08AC">
        <w:t xml:space="preserve"> have </w:t>
      </w:r>
      <w:r w:rsidR="00256FBC">
        <w:t>good performances</w:t>
      </w:r>
      <w:r w:rsidR="00CE778E">
        <w:t>, a</w:t>
      </w:r>
      <w:r w:rsidR="004456BA">
        <w:t>dvantages of the statistical models such as the ARMA</w:t>
      </w:r>
      <w:r w:rsidR="005613CE">
        <w:t>-</w:t>
      </w:r>
      <w:r w:rsidR="004456BA">
        <w:t>based models, regression, and certain machine learning models</w:t>
      </w:r>
      <w:r w:rsidR="00A8201A">
        <w:t xml:space="preserve"> like</w:t>
      </w:r>
      <w:r w:rsidR="00B85BAB">
        <w:t xml:space="preserve"> DT</w:t>
      </w:r>
      <w:r w:rsidR="004456BA">
        <w:t>, is their greater interpretability</w:t>
      </w:r>
      <w:r w:rsidR="00C5297F">
        <w:t xml:space="preserve"> than DL models. </w:t>
      </w:r>
      <w:r w:rsidR="00FA08AC">
        <w:t>Additionally, the performance of a DL model is often dependent on large datasets, which may not always be available for smaller PV systems</w:t>
      </w:r>
      <w:r w:rsidR="00090566">
        <w:t>, reiterating the need for a comparison using</w:t>
      </w:r>
      <w:r w:rsidR="006E3C22">
        <w:t xml:space="preserve"> such data. </w:t>
      </w:r>
    </w:p>
    <w:p w14:paraId="4BAE6D95" w14:textId="18BD8C8E" w:rsidR="00CA2831" w:rsidRPr="00F345FA" w:rsidRDefault="00CA2831" w:rsidP="00640FBB">
      <w:pPr>
        <w:rPr>
          <w:b/>
          <w:bCs/>
        </w:rPr>
      </w:pPr>
    </w:p>
    <w:tbl>
      <w:tblPr>
        <w:tblStyle w:val="TableGrid"/>
        <w:tblW w:w="0" w:type="auto"/>
        <w:tblLook w:val="04A0" w:firstRow="1" w:lastRow="0" w:firstColumn="1" w:lastColumn="0" w:noHBand="0" w:noVBand="1"/>
      </w:tblPr>
      <w:tblGrid>
        <w:gridCol w:w="1763"/>
        <w:gridCol w:w="2006"/>
        <w:gridCol w:w="1743"/>
        <w:gridCol w:w="1755"/>
        <w:gridCol w:w="1749"/>
      </w:tblGrid>
      <w:tr w:rsidR="00913473" w14:paraId="4226CA6C" w14:textId="77777777" w:rsidTr="004E3E06">
        <w:tc>
          <w:tcPr>
            <w:tcW w:w="1763" w:type="dxa"/>
          </w:tcPr>
          <w:p w14:paraId="474C046C" w14:textId="4B83D97D" w:rsidR="00675C06" w:rsidRPr="00913473" w:rsidRDefault="00675C06" w:rsidP="00640FBB">
            <w:pPr>
              <w:rPr>
                <w:b/>
                <w:bCs/>
                <w:sz w:val="20"/>
                <w:szCs w:val="20"/>
              </w:rPr>
            </w:pPr>
            <w:r w:rsidRPr="00913473">
              <w:rPr>
                <w:b/>
                <w:bCs/>
                <w:sz w:val="20"/>
                <w:szCs w:val="20"/>
              </w:rPr>
              <w:t>Paper</w:t>
            </w:r>
          </w:p>
        </w:tc>
        <w:tc>
          <w:tcPr>
            <w:tcW w:w="2006" w:type="dxa"/>
            <w:tcBorders>
              <w:right w:val="single" w:sz="4" w:space="0" w:color="auto"/>
            </w:tcBorders>
          </w:tcPr>
          <w:p w14:paraId="4A526F83" w14:textId="73C7C168" w:rsidR="00675C06" w:rsidRPr="00913473" w:rsidRDefault="00675C06" w:rsidP="00640FBB">
            <w:pPr>
              <w:rPr>
                <w:b/>
                <w:bCs/>
                <w:sz w:val="20"/>
                <w:szCs w:val="20"/>
              </w:rPr>
            </w:pPr>
            <w:r w:rsidRPr="00913473">
              <w:rPr>
                <w:b/>
                <w:bCs/>
                <w:sz w:val="20"/>
                <w:szCs w:val="20"/>
              </w:rPr>
              <w:t xml:space="preserve">Models </w:t>
            </w:r>
            <w:r w:rsidR="00D4633B" w:rsidRPr="00913473">
              <w:rPr>
                <w:b/>
                <w:bCs/>
                <w:sz w:val="20"/>
                <w:szCs w:val="20"/>
              </w:rPr>
              <w:t>developed</w:t>
            </w:r>
          </w:p>
        </w:tc>
        <w:tc>
          <w:tcPr>
            <w:tcW w:w="1743" w:type="dxa"/>
            <w:tcBorders>
              <w:top w:val="single" w:sz="4" w:space="0" w:color="auto"/>
              <w:left w:val="single" w:sz="4" w:space="0" w:color="auto"/>
              <w:bottom w:val="single" w:sz="4" w:space="0" w:color="auto"/>
              <w:right w:val="single" w:sz="4" w:space="0" w:color="auto"/>
            </w:tcBorders>
          </w:tcPr>
          <w:p w14:paraId="578CCAFB" w14:textId="4F2BE031" w:rsidR="00675C06" w:rsidRPr="00913473" w:rsidRDefault="00675C06" w:rsidP="00640FBB">
            <w:pPr>
              <w:rPr>
                <w:b/>
                <w:bCs/>
                <w:sz w:val="20"/>
                <w:szCs w:val="20"/>
              </w:rPr>
            </w:pPr>
            <w:r w:rsidRPr="00913473">
              <w:rPr>
                <w:b/>
                <w:bCs/>
                <w:sz w:val="20"/>
                <w:szCs w:val="20"/>
              </w:rPr>
              <w:t>Inputs</w:t>
            </w:r>
          </w:p>
        </w:tc>
        <w:tc>
          <w:tcPr>
            <w:tcW w:w="1755" w:type="dxa"/>
            <w:tcBorders>
              <w:left w:val="single" w:sz="4" w:space="0" w:color="auto"/>
            </w:tcBorders>
          </w:tcPr>
          <w:p w14:paraId="4F53E995" w14:textId="2942FED2" w:rsidR="00675C06" w:rsidRPr="00500163" w:rsidRDefault="003422C3" w:rsidP="00640FBB">
            <w:pPr>
              <w:rPr>
                <w:b/>
                <w:bCs/>
              </w:rPr>
            </w:pPr>
            <w:r w:rsidRPr="00913473">
              <w:rPr>
                <w:b/>
                <w:bCs/>
                <w:sz w:val="20"/>
                <w:szCs w:val="20"/>
              </w:rPr>
              <w:t>Best model</w:t>
            </w:r>
            <w:r w:rsidR="00877A98" w:rsidRPr="00913473">
              <w:rPr>
                <w:b/>
                <w:bCs/>
                <w:sz w:val="20"/>
                <w:szCs w:val="20"/>
              </w:rPr>
              <w:t>/s</w:t>
            </w:r>
            <w:r w:rsidR="00500163">
              <w:rPr>
                <w:b/>
                <w:bCs/>
                <w:sz w:val="20"/>
                <w:szCs w:val="20"/>
              </w:rPr>
              <w:t xml:space="preserve"> </w:t>
            </w:r>
            <w:r w:rsidR="00135584">
              <w:rPr>
                <w:b/>
                <w:bCs/>
                <w:sz w:val="20"/>
                <w:szCs w:val="20"/>
              </w:rPr>
              <w:t>(if applicable)</w:t>
            </w:r>
            <w:r w:rsidR="00877A98" w:rsidRPr="00913473">
              <w:rPr>
                <w:b/>
                <w:bCs/>
                <w:sz w:val="20"/>
                <w:szCs w:val="20"/>
              </w:rPr>
              <w:t xml:space="preserve"> </w:t>
            </w:r>
          </w:p>
        </w:tc>
        <w:tc>
          <w:tcPr>
            <w:tcW w:w="1749" w:type="dxa"/>
          </w:tcPr>
          <w:p w14:paraId="6134D045" w14:textId="7E51A023" w:rsidR="00675C06" w:rsidRPr="00913473" w:rsidRDefault="00E1325B" w:rsidP="00640FBB">
            <w:pPr>
              <w:rPr>
                <w:b/>
                <w:bCs/>
                <w:sz w:val="20"/>
                <w:szCs w:val="20"/>
              </w:rPr>
            </w:pPr>
            <w:r w:rsidRPr="00913473">
              <w:rPr>
                <w:b/>
                <w:bCs/>
                <w:sz w:val="20"/>
                <w:szCs w:val="20"/>
              </w:rPr>
              <w:t xml:space="preserve">Accuracy </w:t>
            </w:r>
          </w:p>
        </w:tc>
      </w:tr>
      <w:tr w:rsidR="00047DD0" w14:paraId="194CCE1C" w14:textId="77777777" w:rsidTr="004E3E06">
        <w:tc>
          <w:tcPr>
            <w:tcW w:w="1763" w:type="dxa"/>
          </w:tcPr>
          <w:p w14:paraId="5E74C988" w14:textId="5E240D7D" w:rsidR="0020376F" w:rsidRPr="002B6122" w:rsidRDefault="00D4633B" w:rsidP="00640FBB">
            <w:pPr>
              <w:rPr>
                <w:sz w:val="20"/>
                <w:szCs w:val="20"/>
              </w:rPr>
            </w:pPr>
            <w:r>
              <w:rPr>
                <w:sz w:val="20"/>
                <w:szCs w:val="20"/>
              </w:rPr>
              <w:fldChar w:fldCharType="begin"/>
            </w:r>
            <w:r w:rsidR="0037596E">
              <w:rPr>
                <w:sz w:val="20"/>
                <w:szCs w:val="20"/>
              </w:rPr>
              <w:instrText xml:space="preserve"> ADDIN ZOTERO_ITEM CSL_CITATION {"citationID":"lFBDLsD0","properties":{"formattedCitation":"(Shi {\\i{}et al.}, 2012)","plainCitation":"(Shi et al., 2012)","dontUpdate":true,"noteIndex":0},"citationItems":[{"id":173,"uris":["http://zotero.org/users/local/O3QMk9TL/items/CCDBP5IF"],"itemData":{"id":173,"type":"article-journal","abstract":"Due to the growing demand on renewable energy, photovoltaic (PV) generation systems have increased considerably in recent years. However, the power output of PV systems is affected by different weather conditions. Accurate forecasting of PV power output is important for system reliability and promoting large-scale PV deployment. This paper proposes algorithms to forecast power output of PV systems based upon weather classification and support vector machines (SVM). In the process, the weather conditions are divided into four types which are clear sky, cloudy day, foggy day, and rainy day. In this paper, a one-day-ahead PV power output forecasting model for a single station is derived based on the weather forecasting data, actual historical power output data, and the principle of SVM. After applying it into a PV station in China (the capability is 20 kW), results show the proposed forecasting model for grid-connected PV systems is effective and promising.","container-title":"IEEE Transactions on Industry Applications","DOI":"10.1109/TIA.2012.2190816","ISSN":"1939-9367","issue":"3","note":"event-title: IEEE Transactions on Industry Applications","page":"1064-1069","source":"IEEE Xplore","title":"Forecasting Power Output of Photovoltaic Systems Based on Weather Classification and Support Vector Machines","URL":"https://ieeexplore.ieee.org/abstract/document/6168891","volume":"48","author":[{"family":"Shi","given":"Jie"},{"family":"Lee","given":"Wei-Jen"},{"family":"Liu","given":"Yongqian"},{"family":"Yang","given":"Yongping"},{"family":"Wang","given":"Peng"}],"accessed":{"date-parts":[["2023",11,1]]},"issued":{"date-parts":[["2012",5]]}}}],"schema":"https://github.com/citation-style-language/schema/raw/master/csl-citation.json"} </w:instrText>
            </w:r>
            <w:r>
              <w:rPr>
                <w:sz w:val="20"/>
                <w:szCs w:val="20"/>
              </w:rPr>
              <w:fldChar w:fldCharType="separate"/>
            </w:r>
            <w:r w:rsidRPr="00D4633B">
              <w:rPr>
                <w:rFonts w:ascii="Calibri" w:hAnsi="Calibri" w:cs="Calibri"/>
                <w:kern w:val="0"/>
                <w:sz w:val="20"/>
                <w:szCs w:val="24"/>
              </w:rPr>
              <w:t xml:space="preserve">Shi </w:t>
            </w:r>
            <w:r w:rsidRPr="00D4633B">
              <w:rPr>
                <w:rFonts w:ascii="Calibri" w:hAnsi="Calibri" w:cs="Calibri"/>
                <w:i/>
                <w:iCs/>
                <w:kern w:val="0"/>
                <w:sz w:val="20"/>
                <w:szCs w:val="24"/>
              </w:rPr>
              <w:t>et al.</w:t>
            </w:r>
            <w:r w:rsidR="005936DF">
              <w:rPr>
                <w:rFonts w:ascii="Calibri" w:hAnsi="Calibri" w:cs="Calibri"/>
                <w:i/>
                <w:iCs/>
                <w:kern w:val="0"/>
                <w:sz w:val="20"/>
                <w:szCs w:val="24"/>
              </w:rPr>
              <w:t xml:space="preserve"> </w:t>
            </w:r>
            <w:r w:rsidR="005936DF">
              <w:rPr>
                <w:rFonts w:ascii="Calibri" w:hAnsi="Calibri" w:cs="Calibri"/>
                <w:kern w:val="0"/>
                <w:sz w:val="20"/>
                <w:szCs w:val="24"/>
              </w:rPr>
              <w:t>(</w:t>
            </w:r>
            <w:r w:rsidRPr="00D4633B">
              <w:rPr>
                <w:rFonts w:ascii="Calibri" w:hAnsi="Calibri" w:cs="Calibri"/>
                <w:kern w:val="0"/>
                <w:sz w:val="20"/>
                <w:szCs w:val="24"/>
              </w:rPr>
              <w:t>2012)</w:t>
            </w:r>
            <w:r>
              <w:rPr>
                <w:sz w:val="20"/>
                <w:szCs w:val="20"/>
              </w:rPr>
              <w:fldChar w:fldCharType="end"/>
            </w:r>
          </w:p>
        </w:tc>
        <w:tc>
          <w:tcPr>
            <w:tcW w:w="2006" w:type="dxa"/>
          </w:tcPr>
          <w:p w14:paraId="416443B1" w14:textId="0313B70D" w:rsidR="0020376F" w:rsidRPr="002B6122" w:rsidRDefault="00181A3C" w:rsidP="00640FBB">
            <w:pPr>
              <w:rPr>
                <w:sz w:val="20"/>
                <w:szCs w:val="20"/>
              </w:rPr>
            </w:pPr>
            <w:r>
              <w:rPr>
                <w:sz w:val="20"/>
                <w:szCs w:val="20"/>
              </w:rPr>
              <w:t>SVM</w:t>
            </w:r>
          </w:p>
        </w:tc>
        <w:tc>
          <w:tcPr>
            <w:tcW w:w="1743" w:type="dxa"/>
            <w:tcBorders>
              <w:top w:val="single" w:sz="4" w:space="0" w:color="auto"/>
            </w:tcBorders>
          </w:tcPr>
          <w:p w14:paraId="2E8CA548" w14:textId="29BEB853" w:rsidR="00815E51" w:rsidRDefault="0078590E" w:rsidP="00640FBB">
            <w:pPr>
              <w:rPr>
                <w:sz w:val="20"/>
                <w:szCs w:val="20"/>
              </w:rPr>
            </w:pPr>
            <w:r>
              <w:rPr>
                <w:sz w:val="20"/>
                <w:szCs w:val="20"/>
              </w:rPr>
              <w:t>Weather forecasts,</w:t>
            </w:r>
          </w:p>
          <w:p w14:paraId="3E85BC9C" w14:textId="7778DB9B" w:rsidR="0020376F" w:rsidRPr="002B6122" w:rsidRDefault="00815E51" w:rsidP="00640FBB">
            <w:pPr>
              <w:rPr>
                <w:sz w:val="20"/>
                <w:szCs w:val="20"/>
              </w:rPr>
            </w:pPr>
            <w:r>
              <w:rPr>
                <w:sz w:val="20"/>
                <w:szCs w:val="20"/>
              </w:rPr>
              <w:t>POD</w:t>
            </w:r>
          </w:p>
        </w:tc>
        <w:tc>
          <w:tcPr>
            <w:tcW w:w="1755" w:type="dxa"/>
          </w:tcPr>
          <w:p w14:paraId="2BA18850" w14:textId="6367592C" w:rsidR="0020376F" w:rsidRDefault="0020376F" w:rsidP="00640FBB">
            <w:pPr>
              <w:rPr>
                <w:sz w:val="20"/>
                <w:szCs w:val="20"/>
              </w:rPr>
            </w:pPr>
          </w:p>
        </w:tc>
        <w:tc>
          <w:tcPr>
            <w:tcW w:w="1749" w:type="dxa"/>
          </w:tcPr>
          <w:p w14:paraId="65073B6A" w14:textId="77777777" w:rsidR="00815E51" w:rsidRDefault="003105F1" w:rsidP="00640FBB">
            <w:pPr>
              <w:rPr>
                <w:sz w:val="20"/>
                <w:szCs w:val="20"/>
              </w:rPr>
            </w:pPr>
            <w:r>
              <w:rPr>
                <w:sz w:val="20"/>
                <w:szCs w:val="20"/>
              </w:rPr>
              <w:t>RMSE</w:t>
            </w:r>
          </w:p>
          <w:p w14:paraId="6EF71E28" w14:textId="391490E4" w:rsidR="0020376F" w:rsidRPr="002B6122" w:rsidRDefault="00593C4D" w:rsidP="00640FBB">
            <w:pPr>
              <w:rPr>
                <w:sz w:val="20"/>
                <w:szCs w:val="20"/>
              </w:rPr>
            </w:pPr>
            <w:r>
              <w:rPr>
                <w:sz w:val="20"/>
                <w:szCs w:val="20"/>
              </w:rPr>
              <w:t>MRE</w:t>
            </w:r>
          </w:p>
        </w:tc>
      </w:tr>
      <w:tr w:rsidR="00047DD0" w14:paraId="462BB285" w14:textId="77777777" w:rsidTr="004E3E06">
        <w:tc>
          <w:tcPr>
            <w:tcW w:w="1763" w:type="dxa"/>
          </w:tcPr>
          <w:p w14:paraId="65306587" w14:textId="19C33987" w:rsidR="00675C06" w:rsidRPr="002B6122" w:rsidRDefault="00B13A24" w:rsidP="00640FBB">
            <w:pPr>
              <w:rPr>
                <w:sz w:val="20"/>
                <w:szCs w:val="20"/>
              </w:rPr>
            </w:pPr>
            <w:r>
              <w:rPr>
                <w:sz w:val="20"/>
                <w:szCs w:val="20"/>
              </w:rPr>
              <w:fldChar w:fldCharType="begin"/>
            </w:r>
            <w:r w:rsidR="0037596E">
              <w:rPr>
                <w:sz w:val="20"/>
                <w:szCs w:val="20"/>
              </w:rPr>
              <w:instrText xml:space="preserve"> ADDIN ZOTERO_ITEM CSL_CITATION {"citationID":"rrisZHyD","properties":{"formattedCitation":"(Verma {\\i{}et al.}, 2016)","plainCitation":"(Verma et al., 2016)","dontUpdate":true,"noteIndex":0},"citationItems":[{"id":170,"uris":["http://zotero.org/users/local/O3QMk9TL/items/PPYDIKBG"],"itemData":{"id":170,"type":"paper-conference","abstract":"This paper presents methods for forecasting solar power generation by a solar plant. Solar power generation depends primarily on relative position of sun and some extrinsic as well as intrinsic factors. Extrinsic factors such as cloud cover, temperature, wind speed, rainfall and humidity have been used with intrinsic ones such as degradation of solar panels as inputs for proposed techniques for generation forecasting. The authors have used multiple linear regression, logarithmic regression, polynomial regression and artificial neural network method on the data of past one year (January 2014-December 2014) for creation of forecasting models. These forecasting models are then compared on the basis of their accuracy to forecast the solar generation.","container-title":"2016 7th International Conference on Intelligent Systems, Modelling and Simulation (ISMS)","DOI":"10.1109/ISMS.2016.65","event-title":"2016 7th International Conference on Intelligent Systems, Modelling and Simulation (ISMS)","note":"ISSN: 2166-0670","page":"97-100","source":"IEEE Xplore","title":"Data Analysis to Generate Models Based on Neural Network and Regression for Solar Power Generation Forecasting","URL":"https://ieeexplore.ieee.org/document/7877196","author":[{"family":"Verma","given":"Tushar"},{"family":"Tiwana","given":"A. P. S."},{"family":"Reddy","given":"C. C."},{"family":"Arora","given":"Vikas"},{"family":"Devanand","given":"P."}],"accessed":{"date-parts":[["2023",11,1]]},"issued":{"date-parts":[["2016",1]]}}}],"schema":"https://github.com/citation-style-language/schema/raw/master/csl-citation.json"} </w:instrText>
            </w:r>
            <w:r>
              <w:rPr>
                <w:sz w:val="20"/>
                <w:szCs w:val="20"/>
              </w:rPr>
              <w:fldChar w:fldCharType="separate"/>
            </w:r>
            <w:r w:rsidRPr="00B13A24">
              <w:rPr>
                <w:rFonts w:ascii="Calibri" w:hAnsi="Calibri" w:cs="Calibri"/>
                <w:kern w:val="0"/>
                <w:sz w:val="20"/>
                <w:szCs w:val="24"/>
              </w:rPr>
              <w:t xml:space="preserve">Verma </w:t>
            </w:r>
            <w:r w:rsidRPr="00B13A24">
              <w:rPr>
                <w:rFonts w:ascii="Calibri" w:hAnsi="Calibri" w:cs="Calibri"/>
                <w:i/>
                <w:iCs/>
                <w:kern w:val="0"/>
                <w:sz w:val="20"/>
                <w:szCs w:val="24"/>
              </w:rPr>
              <w:t>et al.</w:t>
            </w:r>
            <w:r w:rsidRPr="00B13A24">
              <w:rPr>
                <w:rFonts w:ascii="Calibri" w:hAnsi="Calibri" w:cs="Calibri"/>
                <w:kern w:val="0"/>
                <w:sz w:val="20"/>
                <w:szCs w:val="24"/>
              </w:rPr>
              <w:t xml:space="preserve"> </w:t>
            </w:r>
            <w:r>
              <w:rPr>
                <w:rFonts w:ascii="Calibri" w:hAnsi="Calibri" w:cs="Calibri"/>
                <w:kern w:val="0"/>
                <w:sz w:val="20"/>
                <w:szCs w:val="24"/>
              </w:rPr>
              <w:t>(</w:t>
            </w:r>
            <w:r w:rsidRPr="00B13A24">
              <w:rPr>
                <w:rFonts w:ascii="Calibri" w:hAnsi="Calibri" w:cs="Calibri"/>
                <w:kern w:val="0"/>
                <w:sz w:val="20"/>
                <w:szCs w:val="24"/>
              </w:rPr>
              <w:t>2016)</w:t>
            </w:r>
            <w:r>
              <w:rPr>
                <w:sz w:val="20"/>
                <w:szCs w:val="20"/>
              </w:rPr>
              <w:fldChar w:fldCharType="end"/>
            </w:r>
          </w:p>
        </w:tc>
        <w:tc>
          <w:tcPr>
            <w:tcW w:w="2006" w:type="dxa"/>
          </w:tcPr>
          <w:p w14:paraId="0CB3D326" w14:textId="11204E6D" w:rsidR="00675C06" w:rsidRPr="002B6122" w:rsidRDefault="00914E07" w:rsidP="00640FBB">
            <w:pPr>
              <w:rPr>
                <w:sz w:val="20"/>
                <w:szCs w:val="20"/>
              </w:rPr>
            </w:pPr>
            <w:r>
              <w:rPr>
                <w:sz w:val="20"/>
                <w:szCs w:val="20"/>
              </w:rPr>
              <w:t>LR, Log R, PR</w:t>
            </w:r>
            <w:r w:rsidR="009D4424">
              <w:rPr>
                <w:sz w:val="20"/>
                <w:szCs w:val="20"/>
              </w:rPr>
              <w:t>, ANN</w:t>
            </w:r>
          </w:p>
        </w:tc>
        <w:tc>
          <w:tcPr>
            <w:tcW w:w="1743" w:type="dxa"/>
          </w:tcPr>
          <w:p w14:paraId="23B51AA1" w14:textId="77777777" w:rsidR="00815E51" w:rsidRDefault="00815E51" w:rsidP="00815E51">
            <w:pPr>
              <w:rPr>
                <w:sz w:val="20"/>
                <w:szCs w:val="20"/>
              </w:rPr>
            </w:pPr>
            <w:r>
              <w:rPr>
                <w:sz w:val="20"/>
                <w:szCs w:val="20"/>
              </w:rPr>
              <w:t>WD</w:t>
            </w:r>
          </w:p>
          <w:p w14:paraId="69B809E1" w14:textId="75CB53F9" w:rsidR="00675C06" w:rsidRPr="002B6122" w:rsidRDefault="00815E51" w:rsidP="00815E51">
            <w:pPr>
              <w:rPr>
                <w:sz w:val="20"/>
                <w:szCs w:val="20"/>
              </w:rPr>
            </w:pPr>
            <w:r>
              <w:rPr>
                <w:sz w:val="20"/>
                <w:szCs w:val="20"/>
              </w:rPr>
              <w:t>POD</w:t>
            </w:r>
          </w:p>
        </w:tc>
        <w:tc>
          <w:tcPr>
            <w:tcW w:w="1755" w:type="dxa"/>
          </w:tcPr>
          <w:p w14:paraId="545FFBF7" w14:textId="1E53AF28" w:rsidR="00675C06" w:rsidRPr="002B6122" w:rsidRDefault="003422C3" w:rsidP="00640FBB">
            <w:pPr>
              <w:rPr>
                <w:sz w:val="20"/>
                <w:szCs w:val="20"/>
              </w:rPr>
            </w:pPr>
            <w:r>
              <w:rPr>
                <w:sz w:val="20"/>
                <w:szCs w:val="20"/>
              </w:rPr>
              <w:t xml:space="preserve">ANN </w:t>
            </w:r>
          </w:p>
        </w:tc>
        <w:tc>
          <w:tcPr>
            <w:tcW w:w="1749" w:type="dxa"/>
          </w:tcPr>
          <w:p w14:paraId="7BA0E526" w14:textId="77777777" w:rsidR="00815E51" w:rsidRDefault="00615A81" w:rsidP="00640FBB">
            <w:pPr>
              <w:rPr>
                <w:sz w:val="20"/>
                <w:szCs w:val="20"/>
              </w:rPr>
            </w:pPr>
            <w:r>
              <w:rPr>
                <w:sz w:val="20"/>
                <w:szCs w:val="20"/>
              </w:rPr>
              <w:t>Error per 100</w:t>
            </w:r>
            <w:r w:rsidR="00E77CDB">
              <w:rPr>
                <w:sz w:val="20"/>
                <w:szCs w:val="20"/>
              </w:rPr>
              <w:t xml:space="preserve">kWh  </w:t>
            </w:r>
          </w:p>
          <w:p w14:paraId="6927BDD2" w14:textId="77777777" w:rsidR="00815E51" w:rsidRDefault="00815E51" w:rsidP="00640FBB">
            <w:pPr>
              <w:rPr>
                <w:sz w:val="20"/>
                <w:szCs w:val="20"/>
              </w:rPr>
            </w:pPr>
          </w:p>
          <w:p w14:paraId="01521CE8" w14:textId="6683CBA1" w:rsidR="00675C06" w:rsidRPr="002B6122" w:rsidRDefault="00815E51" w:rsidP="00640FBB">
            <w:pPr>
              <w:rPr>
                <w:sz w:val="20"/>
                <w:szCs w:val="20"/>
              </w:rPr>
            </w:pPr>
            <w:r>
              <w:rPr>
                <w:sz w:val="20"/>
                <w:szCs w:val="20"/>
              </w:rPr>
              <w:t>M</w:t>
            </w:r>
            <w:r w:rsidR="00E77CDB">
              <w:rPr>
                <w:sz w:val="20"/>
                <w:szCs w:val="20"/>
              </w:rPr>
              <w:t>apping</w:t>
            </w:r>
            <w:r>
              <w:rPr>
                <w:sz w:val="20"/>
                <w:szCs w:val="20"/>
              </w:rPr>
              <w:t xml:space="preserve"> percentage</w:t>
            </w:r>
          </w:p>
        </w:tc>
      </w:tr>
      <w:tr w:rsidR="009302F8" w14:paraId="4E8CEF0D" w14:textId="77777777" w:rsidTr="004E3E06">
        <w:tc>
          <w:tcPr>
            <w:tcW w:w="1763" w:type="dxa"/>
          </w:tcPr>
          <w:p w14:paraId="7BD60E0E" w14:textId="4C3DE06A" w:rsidR="009302F8" w:rsidRDefault="00BA3CE9" w:rsidP="00640FBB">
            <w:pPr>
              <w:rPr>
                <w:sz w:val="20"/>
                <w:szCs w:val="20"/>
              </w:rPr>
            </w:pPr>
            <w:r>
              <w:rPr>
                <w:sz w:val="20"/>
                <w:szCs w:val="20"/>
              </w:rPr>
              <w:fldChar w:fldCharType="begin"/>
            </w:r>
            <w:r w:rsidR="0037596E">
              <w:rPr>
                <w:sz w:val="20"/>
                <w:szCs w:val="20"/>
              </w:rPr>
              <w:instrText xml:space="preserve"> ADDIN ZOTERO_ITEM CSL_CITATION {"citationID":"3AHmiIkq","properties":{"formattedCitation":"(Vagropoulos {\\i{}et al.}, 2016)","plainCitation":"(Vagropoulos et al., 2016)","dontUpdate":true,"noteIndex":0},"citationItems":[{"id":217,"uris":["http://zotero.org/users/local/O3QMk9TL/items/VM4MWCZA"],"itemData":{"id":217,"type":"paper-conference","abstract":"This paper compares four practical methods for electricity generation forecasting of grid-connected Photovoltaic (PV) plants, namely Seasonal Autoregressive Integrated Moving Average (SARIMA) modeling, SARIMAX modeling (SARIMA modeling with exogenous factor), modified SARIMA modeling, as a result of an a posteriori modification of the SARIMA model, and ANN-based modeling. Interesting results regarding the necessity and the advantages of using exogenous factors in a time series model are concluded from this comparison. Finally, intra-day forecasts updates are implemented to evaluate the forecasting errors of the SARIMA and the SARIMAX models. Their comparison highlights differences in accuracy between the two models. All models are compared in terms of the Normalized (with respect to the PV installed capacity) Root Mean Square Error (NRMSE) criterion. Simulation results from the application of the forecasting models in a PV plant in Greece using real-world data are presented.","container-title":"2016 IEEE International Energy Conference (ENERGYCON)","DOI":"10.1109/ENERGYCON.2016.7514029","event-title":"2016 IEEE International Energy Conference (ENERGYCON)","page":"1-6","source":"IEEE Xplore","title":"Comparison of SARIMAX, SARIMA, modified SARIMA and ANN-based models for short-term PV generation forecasting","URL":"https://ieeexplore.ieee.org/abstract/document/7514029","author":[{"family":"Vagropoulos","given":"Stylianos I."},{"family":"Chouliaras","given":"G. I."},{"family":"Kardakos","given":"E. G."},{"family":"Simoglou","given":"C. K."},{"family":"Bakirtzis","given":"A. G."}],"accessed":{"date-parts":[["2023",11,7]]},"issued":{"date-parts":[["2016",4]]}}}],"schema":"https://github.com/citation-style-language/schema/raw/master/csl-citation.json"} </w:instrText>
            </w:r>
            <w:r>
              <w:rPr>
                <w:sz w:val="20"/>
                <w:szCs w:val="20"/>
              </w:rPr>
              <w:fldChar w:fldCharType="separate"/>
            </w:r>
            <w:r w:rsidRPr="00BA3CE9">
              <w:rPr>
                <w:rFonts w:ascii="Calibri" w:hAnsi="Calibri" w:cs="Calibri"/>
                <w:kern w:val="0"/>
                <w:sz w:val="20"/>
                <w:szCs w:val="24"/>
              </w:rPr>
              <w:t xml:space="preserve">Vagropoulos </w:t>
            </w:r>
            <w:r w:rsidRPr="00BA3CE9">
              <w:rPr>
                <w:rFonts w:ascii="Calibri" w:hAnsi="Calibri" w:cs="Calibri"/>
                <w:i/>
                <w:iCs/>
                <w:kern w:val="0"/>
                <w:sz w:val="20"/>
                <w:szCs w:val="24"/>
              </w:rPr>
              <w:t>et al.</w:t>
            </w:r>
            <w:r w:rsidRPr="00BA3CE9">
              <w:rPr>
                <w:rFonts w:ascii="Calibri" w:hAnsi="Calibri" w:cs="Calibri"/>
                <w:kern w:val="0"/>
                <w:sz w:val="20"/>
                <w:szCs w:val="24"/>
              </w:rPr>
              <w:t xml:space="preserve"> </w:t>
            </w:r>
            <w:r w:rsidR="00C967E8">
              <w:rPr>
                <w:rFonts w:ascii="Calibri" w:hAnsi="Calibri" w:cs="Calibri"/>
                <w:kern w:val="0"/>
                <w:sz w:val="20"/>
                <w:szCs w:val="24"/>
              </w:rPr>
              <w:t>(</w:t>
            </w:r>
            <w:r w:rsidRPr="00BA3CE9">
              <w:rPr>
                <w:rFonts w:ascii="Calibri" w:hAnsi="Calibri" w:cs="Calibri"/>
                <w:kern w:val="0"/>
                <w:sz w:val="20"/>
                <w:szCs w:val="24"/>
              </w:rPr>
              <w:t>2016)</w:t>
            </w:r>
            <w:r>
              <w:rPr>
                <w:sz w:val="20"/>
                <w:szCs w:val="20"/>
              </w:rPr>
              <w:fldChar w:fldCharType="end"/>
            </w:r>
          </w:p>
        </w:tc>
        <w:tc>
          <w:tcPr>
            <w:tcW w:w="2006" w:type="dxa"/>
          </w:tcPr>
          <w:p w14:paraId="5DE63069" w14:textId="77D2AA87" w:rsidR="009302F8" w:rsidRDefault="00BA3CE9" w:rsidP="00640FBB">
            <w:pPr>
              <w:rPr>
                <w:sz w:val="20"/>
                <w:szCs w:val="20"/>
              </w:rPr>
            </w:pPr>
            <w:r>
              <w:rPr>
                <w:sz w:val="20"/>
                <w:szCs w:val="20"/>
              </w:rPr>
              <w:t>SARIMA, SARIMAX, modified SARIMAX and ANN</w:t>
            </w:r>
          </w:p>
        </w:tc>
        <w:tc>
          <w:tcPr>
            <w:tcW w:w="1743" w:type="dxa"/>
          </w:tcPr>
          <w:p w14:paraId="506D48B8" w14:textId="77777777" w:rsidR="00815E51" w:rsidRDefault="00815E51" w:rsidP="00815E51">
            <w:pPr>
              <w:rPr>
                <w:sz w:val="20"/>
                <w:szCs w:val="20"/>
              </w:rPr>
            </w:pPr>
            <w:r>
              <w:rPr>
                <w:sz w:val="20"/>
                <w:szCs w:val="20"/>
              </w:rPr>
              <w:t>WD</w:t>
            </w:r>
          </w:p>
          <w:p w14:paraId="62DC19C3" w14:textId="0B8B9210" w:rsidR="009302F8" w:rsidRDefault="00815E51" w:rsidP="00815E51">
            <w:pPr>
              <w:rPr>
                <w:sz w:val="20"/>
                <w:szCs w:val="20"/>
              </w:rPr>
            </w:pPr>
            <w:r>
              <w:rPr>
                <w:sz w:val="20"/>
                <w:szCs w:val="20"/>
              </w:rPr>
              <w:t>POD</w:t>
            </w:r>
          </w:p>
        </w:tc>
        <w:tc>
          <w:tcPr>
            <w:tcW w:w="1755" w:type="dxa"/>
          </w:tcPr>
          <w:p w14:paraId="30D54414" w14:textId="41B46B4C" w:rsidR="009302F8" w:rsidRDefault="0062010C" w:rsidP="00640FBB">
            <w:pPr>
              <w:rPr>
                <w:sz w:val="20"/>
                <w:szCs w:val="20"/>
              </w:rPr>
            </w:pPr>
            <w:r>
              <w:rPr>
                <w:sz w:val="20"/>
                <w:szCs w:val="20"/>
              </w:rPr>
              <w:t xml:space="preserve">ANN and a </w:t>
            </w:r>
            <w:r w:rsidR="00410E46">
              <w:rPr>
                <w:sz w:val="20"/>
                <w:szCs w:val="20"/>
              </w:rPr>
              <w:t xml:space="preserve">combined SARIMA and </w:t>
            </w:r>
            <w:r w:rsidR="00816FC6">
              <w:rPr>
                <w:sz w:val="20"/>
                <w:szCs w:val="20"/>
              </w:rPr>
              <w:t xml:space="preserve">ANN </w:t>
            </w:r>
            <w:r w:rsidR="00410E46">
              <w:rPr>
                <w:sz w:val="20"/>
                <w:szCs w:val="20"/>
              </w:rPr>
              <w:t>model</w:t>
            </w:r>
          </w:p>
        </w:tc>
        <w:tc>
          <w:tcPr>
            <w:tcW w:w="1749" w:type="dxa"/>
          </w:tcPr>
          <w:p w14:paraId="00A17EDF" w14:textId="79A87581" w:rsidR="009302F8" w:rsidRDefault="004B243E" w:rsidP="00640FBB">
            <w:pPr>
              <w:rPr>
                <w:sz w:val="20"/>
                <w:szCs w:val="20"/>
              </w:rPr>
            </w:pPr>
            <w:proofErr w:type="spellStart"/>
            <w:r>
              <w:rPr>
                <w:sz w:val="20"/>
                <w:szCs w:val="20"/>
              </w:rPr>
              <w:t>nRMSE</w:t>
            </w:r>
            <w:proofErr w:type="spellEnd"/>
          </w:p>
        </w:tc>
      </w:tr>
      <w:tr w:rsidR="004C002C" w14:paraId="446CFF23" w14:textId="77777777" w:rsidTr="004E3E06">
        <w:tc>
          <w:tcPr>
            <w:tcW w:w="1763" w:type="dxa"/>
          </w:tcPr>
          <w:p w14:paraId="4B200340" w14:textId="51CEF23E" w:rsidR="004C002C" w:rsidRDefault="004C002C" w:rsidP="00640FBB">
            <w:pPr>
              <w:rPr>
                <w:sz w:val="20"/>
                <w:szCs w:val="20"/>
              </w:rPr>
            </w:pPr>
            <w:r>
              <w:rPr>
                <w:sz w:val="20"/>
                <w:szCs w:val="20"/>
              </w:rPr>
              <w:fldChar w:fldCharType="begin"/>
            </w:r>
            <w:r w:rsidR="0037596E">
              <w:rPr>
                <w:sz w:val="20"/>
                <w:szCs w:val="20"/>
              </w:rPr>
              <w:instrText xml:space="preserve"> ADDIN ZOTERO_ITEM CSL_CITATION {"citationID":"fUtczjEQ","properties":{"formattedCitation":"(Sangrody {\\i{}et al.}, 2018)","plainCitation":"(Sangrody et al., 2018)","dontUpdate":true,"noteIndex":0},"citationItems":[{"id":308,"uris":["http://zotero.org/users/local/O3QMk9TL/items/V9ICWSEX"],"itemData":{"id":308,"type":"paper-conference","abstract":"A robust model for power system load forecasting covering different horizons of time from short-term to long-term is an indispensable tool to have a better management of the system. However, as the horizon of time in load forecasting increases, it will be more challenging to have an accurate forecast. Machine learning methods have got more attention as efficient methods in dealing with the stochastic load pattern and resulting in accurate forecasting. In this study, the problem of long-term load forecasting for the case study of New England Network is studied using several commonly used machine learning methods such as feedforward artificial neural network, support vector machine, recurrent neural network, generalized regression neural network, k-nearest neighbors, and Gaussian Process Regression. The results of these methods are compared with mean absolute percentage error (MAPE).","container-title":"2018 IEEE Power and Energy Conference at Illinois (PECI)","DOI":"10.1109/PECI.2018.8334980","event-title":"2018 IEEE Power and Energy Conference at Illinois (PECI)","page":"1-5","source":"IEEE Xplore","title":"Long term forecasting using machine learning methods","URL":"https://ieeexplore.ieee.org/abstract/document/8334980","author":[{"family":"Sangrody","given":"Hossein"},{"family":"Zhou","given":"Ning"},{"family":"Tutun","given":"Salih"},{"family":"Khorramdel","given":"Benyamin"},{"family":"Motalleb","given":"Mahdi"},{"family":"Sarailoo","given":"Morteza"}],"accessed":{"date-parts":[["2023",12,24]]},"issued":{"date-parts":[["2018",2]]}}}],"schema":"https://github.com/citation-style-language/schema/raw/master/csl-citation.json"} </w:instrText>
            </w:r>
            <w:r>
              <w:rPr>
                <w:sz w:val="20"/>
                <w:szCs w:val="20"/>
              </w:rPr>
              <w:fldChar w:fldCharType="separate"/>
            </w:r>
            <w:r w:rsidRPr="004C002C">
              <w:rPr>
                <w:rFonts w:ascii="Calibri" w:hAnsi="Calibri" w:cs="Calibri"/>
                <w:kern w:val="0"/>
                <w:sz w:val="20"/>
                <w:szCs w:val="24"/>
              </w:rPr>
              <w:t xml:space="preserve">Sangrody </w:t>
            </w:r>
            <w:r w:rsidRPr="004C002C">
              <w:rPr>
                <w:rFonts w:ascii="Calibri" w:hAnsi="Calibri" w:cs="Calibri"/>
                <w:i/>
                <w:iCs/>
                <w:kern w:val="0"/>
                <w:sz w:val="20"/>
                <w:szCs w:val="24"/>
              </w:rPr>
              <w:t>et al.</w:t>
            </w:r>
            <w:r w:rsidR="00751D0C">
              <w:rPr>
                <w:rFonts w:ascii="Calibri" w:hAnsi="Calibri" w:cs="Calibri"/>
                <w:i/>
                <w:iCs/>
                <w:kern w:val="0"/>
                <w:sz w:val="20"/>
                <w:szCs w:val="24"/>
              </w:rPr>
              <w:t xml:space="preserve"> </w:t>
            </w:r>
            <w:r w:rsidR="00751D0C">
              <w:rPr>
                <w:rFonts w:ascii="Calibri" w:hAnsi="Calibri" w:cs="Calibri"/>
                <w:kern w:val="0"/>
                <w:sz w:val="20"/>
                <w:szCs w:val="24"/>
              </w:rPr>
              <w:t>(</w:t>
            </w:r>
            <w:r w:rsidRPr="004C002C">
              <w:rPr>
                <w:rFonts w:ascii="Calibri" w:hAnsi="Calibri" w:cs="Calibri"/>
                <w:kern w:val="0"/>
                <w:sz w:val="20"/>
                <w:szCs w:val="24"/>
              </w:rPr>
              <w:t>2018)</w:t>
            </w:r>
            <w:r>
              <w:rPr>
                <w:sz w:val="20"/>
                <w:szCs w:val="20"/>
              </w:rPr>
              <w:fldChar w:fldCharType="end"/>
            </w:r>
          </w:p>
        </w:tc>
        <w:tc>
          <w:tcPr>
            <w:tcW w:w="2006" w:type="dxa"/>
          </w:tcPr>
          <w:p w14:paraId="2629785B" w14:textId="4C7CEEB2" w:rsidR="004C002C" w:rsidRDefault="00EC440A" w:rsidP="00640FBB">
            <w:pPr>
              <w:rPr>
                <w:sz w:val="20"/>
                <w:szCs w:val="20"/>
              </w:rPr>
            </w:pPr>
            <w:r>
              <w:rPr>
                <w:sz w:val="20"/>
                <w:szCs w:val="20"/>
              </w:rPr>
              <w:t xml:space="preserve">ANN, SVR, RNN, KNN, </w:t>
            </w:r>
            <w:r w:rsidR="00BD4181">
              <w:rPr>
                <w:sz w:val="20"/>
                <w:szCs w:val="20"/>
              </w:rPr>
              <w:t>GRNN and GPR</w:t>
            </w:r>
          </w:p>
        </w:tc>
        <w:tc>
          <w:tcPr>
            <w:tcW w:w="1743" w:type="dxa"/>
          </w:tcPr>
          <w:p w14:paraId="1FFB0730" w14:textId="45D8016B" w:rsidR="004C002C" w:rsidRDefault="00815E51" w:rsidP="00640FBB">
            <w:pPr>
              <w:rPr>
                <w:sz w:val="20"/>
                <w:szCs w:val="20"/>
              </w:rPr>
            </w:pPr>
            <w:r>
              <w:rPr>
                <w:sz w:val="20"/>
                <w:szCs w:val="20"/>
              </w:rPr>
              <w:t>WD, M</w:t>
            </w:r>
            <w:r w:rsidR="00447BB3">
              <w:rPr>
                <w:sz w:val="20"/>
                <w:szCs w:val="20"/>
              </w:rPr>
              <w:t>onth number</w:t>
            </w:r>
            <w:r>
              <w:rPr>
                <w:sz w:val="20"/>
                <w:szCs w:val="20"/>
              </w:rPr>
              <w:t>, M</w:t>
            </w:r>
            <w:r w:rsidR="00447BB3">
              <w:rPr>
                <w:sz w:val="20"/>
                <w:szCs w:val="20"/>
              </w:rPr>
              <w:t xml:space="preserve">oving average of </w:t>
            </w:r>
            <w:r w:rsidR="00DF7B65">
              <w:rPr>
                <w:sz w:val="20"/>
                <w:szCs w:val="20"/>
              </w:rPr>
              <w:t>target</w:t>
            </w:r>
          </w:p>
        </w:tc>
        <w:tc>
          <w:tcPr>
            <w:tcW w:w="1755" w:type="dxa"/>
          </w:tcPr>
          <w:p w14:paraId="7C4F84E4" w14:textId="44B55B3F" w:rsidR="004C002C" w:rsidRDefault="00BF36E5" w:rsidP="00640FBB">
            <w:pPr>
              <w:rPr>
                <w:sz w:val="20"/>
                <w:szCs w:val="20"/>
              </w:rPr>
            </w:pPr>
            <w:r>
              <w:rPr>
                <w:sz w:val="20"/>
                <w:szCs w:val="20"/>
              </w:rPr>
              <w:t>ANN</w:t>
            </w:r>
          </w:p>
        </w:tc>
        <w:tc>
          <w:tcPr>
            <w:tcW w:w="1749" w:type="dxa"/>
          </w:tcPr>
          <w:p w14:paraId="11AA1179" w14:textId="362415A7" w:rsidR="004C002C" w:rsidRDefault="00BF36E5" w:rsidP="00640FBB">
            <w:pPr>
              <w:rPr>
                <w:sz w:val="20"/>
                <w:szCs w:val="20"/>
              </w:rPr>
            </w:pPr>
            <w:r w:rsidRPr="00BF36E5">
              <w:rPr>
                <w:sz w:val="20"/>
                <w:szCs w:val="20"/>
              </w:rPr>
              <w:t>MAPE</w:t>
            </w:r>
          </w:p>
        </w:tc>
      </w:tr>
      <w:tr w:rsidR="002B0EF1" w14:paraId="1818435A" w14:textId="77777777" w:rsidTr="004E3E06">
        <w:tc>
          <w:tcPr>
            <w:tcW w:w="1763" w:type="dxa"/>
          </w:tcPr>
          <w:p w14:paraId="076801F8" w14:textId="2FB8E91C" w:rsidR="002B0EF1" w:rsidRDefault="00047DD0" w:rsidP="00640FBB">
            <w:pPr>
              <w:rPr>
                <w:sz w:val="20"/>
                <w:szCs w:val="20"/>
              </w:rPr>
            </w:pPr>
            <w:r>
              <w:rPr>
                <w:sz w:val="20"/>
                <w:szCs w:val="20"/>
              </w:rPr>
              <w:fldChar w:fldCharType="begin"/>
            </w:r>
            <w:r w:rsidR="0037596E">
              <w:rPr>
                <w:sz w:val="20"/>
                <w:szCs w:val="20"/>
              </w:rPr>
              <w:instrText xml:space="preserve"> ADDIN ZOTERO_ITEM CSL_CITATION {"citationID":"xtBnY9SP","properties":{"formattedCitation":"(Lee and Kim, 2019)","plainCitation":"(Lee and Kim, 2019)","dontUpdate":true,"noteIndex":0},"citationItems":[{"id":306,"uris":["http://zotero.org/users/local/O3QMk9TL/items/6PDYSEN8"],"itemData":{"id":306,"type":"article-journal","abstract":"Recently, the prediction of photovoltaic (PV) power has become of paramount importance to improve the expected revenue of PV operators and the effective operations of PV facility systems. Additionally, the precise PV power output prediction in an hourly manner enables more sophisticated strategies for PV operators and markets as the electricity price in a renewable energy market is continuously changing. However, the hourly prediction of PV power outputs is considered as a challenging problem due to the dynamic natures of meteorological information not only in a day but also across days. Therefore, in this paper, we suggest three PV power output prediction methods such as artificial neural network (ANN)-, deep neural network (DNN)-, and long and short term memory (LSTM)-based models that are capable to understand the hidden relationships between meteorological information and actual PV power outputs. In particular, the proposed LSTM based model is designed to capture both hourly patterns in a day and seasonal patterns across days. We conducted the experiments by using a real-world dataset. The experimental results show that the proposed ANN based model fails to yield satisfactory results, and the proposed LSTM based model successfully better performs more than 50% compared to the conventional statistical models in terms of mean absolute error.","container-title":"Energies","DOI":"10.3390/en12020215","ISSN":"1996-1073","issue":"2","language":"en","license":"http://creativecommons.org/licenses/by/3.0/","note":"number: 2\npublisher: Multidisciplinary Digital Publishing Institute","page":"215","source":"www.mdpi.com","title":"Recurrent Neural Network-Based Hourly Prediction of Photovoltaic Power Output Using Meteorological Information","URL":"https://www.mdpi.com/1996-1073/12/2/215","volume":"12","author":[{"family":"Lee","given":"Donghun"},{"family":"Kim","given":"Kwanho"}],"accessed":{"date-parts":[["2023",12,24]]},"issued":{"date-parts":[["2019",1]]}}}],"schema":"https://github.com/citation-style-language/schema/raw/master/csl-citation.json"} </w:instrText>
            </w:r>
            <w:r>
              <w:rPr>
                <w:sz w:val="20"/>
                <w:szCs w:val="20"/>
              </w:rPr>
              <w:fldChar w:fldCharType="separate"/>
            </w:r>
            <w:r w:rsidRPr="00047DD0">
              <w:rPr>
                <w:rFonts w:ascii="Calibri" w:hAnsi="Calibri" w:cs="Calibri"/>
                <w:sz w:val="20"/>
              </w:rPr>
              <w:t xml:space="preserve">Lee and Kim </w:t>
            </w:r>
            <w:r w:rsidR="00C967E8">
              <w:rPr>
                <w:rFonts w:ascii="Calibri" w:hAnsi="Calibri" w:cs="Calibri"/>
                <w:sz w:val="20"/>
              </w:rPr>
              <w:t>(</w:t>
            </w:r>
            <w:r w:rsidRPr="00047DD0">
              <w:rPr>
                <w:rFonts w:ascii="Calibri" w:hAnsi="Calibri" w:cs="Calibri"/>
                <w:sz w:val="20"/>
              </w:rPr>
              <w:t>2019)</w:t>
            </w:r>
            <w:r>
              <w:rPr>
                <w:sz w:val="20"/>
                <w:szCs w:val="20"/>
              </w:rPr>
              <w:fldChar w:fldCharType="end"/>
            </w:r>
          </w:p>
        </w:tc>
        <w:tc>
          <w:tcPr>
            <w:tcW w:w="2006" w:type="dxa"/>
          </w:tcPr>
          <w:p w14:paraId="3C203806" w14:textId="4046E98A" w:rsidR="002B0EF1" w:rsidRDefault="00317B91" w:rsidP="00640FBB">
            <w:pPr>
              <w:rPr>
                <w:sz w:val="20"/>
                <w:szCs w:val="20"/>
              </w:rPr>
            </w:pPr>
            <w:r>
              <w:rPr>
                <w:sz w:val="20"/>
                <w:szCs w:val="20"/>
              </w:rPr>
              <w:t>ANN, ARIMA, SARIMA</w:t>
            </w:r>
            <w:r w:rsidR="00F96C1F">
              <w:rPr>
                <w:sz w:val="20"/>
                <w:szCs w:val="20"/>
              </w:rPr>
              <w:t>, DNNs, LSTMSs</w:t>
            </w:r>
          </w:p>
        </w:tc>
        <w:tc>
          <w:tcPr>
            <w:tcW w:w="1743" w:type="dxa"/>
          </w:tcPr>
          <w:p w14:paraId="3B12091C" w14:textId="02ACE5AB" w:rsidR="002B0EF1" w:rsidRDefault="00815E51" w:rsidP="00640FBB">
            <w:pPr>
              <w:rPr>
                <w:sz w:val="20"/>
                <w:szCs w:val="20"/>
              </w:rPr>
            </w:pPr>
            <w:r>
              <w:rPr>
                <w:sz w:val="20"/>
                <w:szCs w:val="20"/>
              </w:rPr>
              <w:t>WD, S</w:t>
            </w:r>
            <w:r w:rsidR="00047DD0">
              <w:rPr>
                <w:sz w:val="20"/>
                <w:szCs w:val="20"/>
              </w:rPr>
              <w:t xml:space="preserve">easonal </w:t>
            </w:r>
            <w:r>
              <w:rPr>
                <w:sz w:val="20"/>
                <w:szCs w:val="20"/>
              </w:rPr>
              <w:t>F</w:t>
            </w:r>
            <w:r w:rsidR="00047DD0">
              <w:rPr>
                <w:sz w:val="20"/>
                <w:szCs w:val="20"/>
              </w:rPr>
              <w:t>actors</w:t>
            </w:r>
          </w:p>
        </w:tc>
        <w:tc>
          <w:tcPr>
            <w:tcW w:w="1755" w:type="dxa"/>
          </w:tcPr>
          <w:p w14:paraId="3DF44339" w14:textId="6C6DB3C2" w:rsidR="002B0EF1" w:rsidRDefault="00047DD0" w:rsidP="00640FBB">
            <w:pPr>
              <w:rPr>
                <w:sz w:val="20"/>
                <w:szCs w:val="20"/>
              </w:rPr>
            </w:pPr>
            <w:r>
              <w:rPr>
                <w:sz w:val="20"/>
                <w:szCs w:val="20"/>
              </w:rPr>
              <w:t>LSTM</w:t>
            </w:r>
          </w:p>
        </w:tc>
        <w:tc>
          <w:tcPr>
            <w:tcW w:w="1749" w:type="dxa"/>
          </w:tcPr>
          <w:p w14:paraId="62DC4668" w14:textId="77777777" w:rsidR="00815E51" w:rsidRDefault="00F44AC2" w:rsidP="00640FBB">
            <w:pPr>
              <w:rPr>
                <w:sz w:val="20"/>
                <w:szCs w:val="20"/>
              </w:rPr>
            </w:pPr>
            <w:r>
              <w:rPr>
                <w:sz w:val="20"/>
                <w:szCs w:val="20"/>
              </w:rPr>
              <w:t>MAE</w:t>
            </w:r>
          </w:p>
          <w:p w14:paraId="5EC3C98E" w14:textId="3785E26B" w:rsidR="002B0EF1" w:rsidRDefault="00F44AC2" w:rsidP="00640FBB">
            <w:pPr>
              <w:rPr>
                <w:sz w:val="20"/>
                <w:szCs w:val="20"/>
              </w:rPr>
            </w:pPr>
            <w:r>
              <w:rPr>
                <w:sz w:val="20"/>
                <w:szCs w:val="20"/>
              </w:rPr>
              <w:t>RMSE</w:t>
            </w:r>
          </w:p>
        </w:tc>
      </w:tr>
      <w:tr w:rsidR="00C967E8" w14:paraId="70CC15F6" w14:textId="77777777" w:rsidTr="004E3E06">
        <w:tc>
          <w:tcPr>
            <w:tcW w:w="1763" w:type="dxa"/>
          </w:tcPr>
          <w:p w14:paraId="17DB9EBD" w14:textId="5E8A4647" w:rsidR="00C967E8" w:rsidRDefault="00EA557F" w:rsidP="00640FBB">
            <w:pPr>
              <w:rPr>
                <w:sz w:val="20"/>
                <w:szCs w:val="20"/>
              </w:rPr>
            </w:pPr>
            <w:r>
              <w:rPr>
                <w:sz w:val="20"/>
                <w:szCs w:val="20"/>
              </w:rPr>
              <w:fldChar w:fldCharType="begin"/>
            </w:r>
            <w:r w:rsidR="0037596E">
              <w:rPr>
                <w:sz w:val="20"/>
                <w:szCs w:val="20"/>
              </w:rPr>
              <w:instrText xml:space="preserve"> ADDIN ZOTERO_ITEM CSL_CITATION {"citationID":"hNcClrGF","properties":{"formattedCitation":"(Su, Batzelis and Pal, 2019)","plainCitation":"(Su, Batzelis and Pal, 2019)","dontUpdate":true,"noteIndex":0},"citationItems":[{"id":204,"uris":["http://zotero.org/users/local/O3QMk9TL/items/KZNCCGCU"],"itemData":{"id":204,"type":"paper-conference","abstract":"Due to the intrinsic intermittency and stochastic nature of solar power, accurate forecasting of the photovoltaic (PV) generation is crucial for the operation and planning of PV-intensive power systems. Several PV forecasting methods based on machine learning algorithms have recently emerged, but a complete assessment of their performance on a common framework is still missing from the literature. In this paper, a comprehensive comparative analysis is performed, evaluating ten recent neural networks and intelligent algorithms of the literature in short-term PV forecasting. All methods are properly fine-tuned and assessed on a one-year dataset of a 406 MWp PV plant in the UK. Furthermore, a new hybrid prediction strategy is proposed and evaluated, derived as an aggregation of the most well-performing forecasting models. Simulation results in MATLAB show that the season of the year affects the accuracy of all methods, the proposed hybrid one performing most favorably overall.","container-title":"2019 International Conference on Smart Energy Systems and Technologies (SEST)","DOI":"10.1109/SEST.2019.8849106","event-title":"2019 International Conference on Smart Energy Systems and Technologies (SEST)","page":"1-6","source":"IEEE Xplore","title":"Machine Learning Algorithms in Forecasting of Photovoltaic Power Generation","URL":"https://ieeexplore.ieee.org/abstract/document/8849106","author":[{"family":"Su","given":"Di"},{"family":"Batzelis","given":"Efstratios"},{"family":"Pal","given":"Bikash"}],"accessed":{"date-parts":[["2023",11,6]]},"issued":{"date-parts":[["2019",9]]}}}],"schema":"https://github.com/citation-style-language/schema/raw/master/csl-citation.json"} </w:instrText>
            </w:r>
            <w:r>
              <w:rPr>
                <w:sz w:val="20"/>
                <w:szCs w:val="20"/>
              </w:rPr>
              <w:fldChar w:fldCharType="separate"/>
            </w:r>
            <w:r w:rsidRPr="00EA557F">
              <w:rPr>
                <w:rFonts w:ascii="Calibri" w:hAnsi="Calibri" w:cs="Calibri"/>
                <w:sz w:val="20"/>
              </w:rPr>
              <w:t>Su, Batzelis and Pal</w:t>
            </w:r>
            <w:r w:rsidR="00CD4DF4">
              <w:rPr>
                <w:rFonts w:ascii="Calibri" w:hAnsi="Calibri" w:cs="Calibri"/>
                <w:sz w:val="20"/>
              </w:rPr>
              <w:t xml:space="preserve"> (</w:t>
            </w:r>
            <w:r w:rsidRPr="00EA557F">
              <w:rPr>
                <w:rFonts w:ascii="Calibri" w:hAnsi="Calibri" w:cs="Calibri"/>
                <w:sz w:val="20"/>
              </w:rPr>
              <w:t>2019)</w:t>
            </w:r>
            <w:r>
              <w:rPr>
                <w:sz w:val="20"/>
                <w:szCs w:val="20"/>
              </w:rPr>
              <w:fldChar w:fldCharType="end"/>
            </w:r>
          </w:p>
        </w:tc>
        <w:tc>
          <w:tcPr>
            <w:tcW w:w="2006" w:type="dxa"/>
          </w:tcPr>
          <w:p w14:paraId="5F656CE2" w14:textId="3D754A96" w:rsidR="00C967E8" w:rsidRDefault="00D7381F" w:rsidP="00640FBB">
            <w:pPr>
              <w:rPr>
                <w:sz w:val="20"/>
                <w:szCs w:val="20"/>
              </w:rPr>
            </w:pPr>
            <w:r>
              <w:rPr>
                <w:sz w:val="20"/>
                <w:szCs w:val="20"/>
              </w:rPr>
              <w:t xml:space="preserve">BPNN, BPNN with genetic algorithm optimisation, ENN, </w:t>
            </w:r>
            <w:r w:rsidR="008E6966">
              <w:rPr>
                <w:sz w:val="20"/>
                <w:szCs w:val="20"/>
              </w:rPr>
              <w:t xml:space="preserve">GRNN, ANFIS, NARXNN, </w:t>
            </w:r>
            <w:r w:rsidR="003D085C">
              <w:rPr>
                <w:sz w:val="20"/>
                <w:szCs w:val="20"/>
              </w:rPr>
              <w:t>KNN,</w:t>
            </w:r>
            <w:r w:rsidR="00054D83">
              <w:rPr>
                <w:sz w:val="20"/>
                <w:szCs w:val="20"/>
              </w:rPr>
              <w:t xml:space="preserve"> ELM, RF, SVR</w:t>
            </w:r>
            <w:r w:rsidR="00896E9E">
              <w:rPr>
                <w:sz w:val="20"/>
                <w:szCs w:val="20"/>
              </w:rPr>
              <w:t>, hybrid model</w:t>
            </w:r>
          </w:p>
        </w:tc>
        <w:tc>
          <w:tcPr>
            <w:tcW w:w="1743" w:type="dxa"/>
          </w:tcPr>
          <w:p w14:paraId="510F0B18" w14:textId="67FC041E" w:rsidR="00C967E8" w:rsidRPr="00CD1413" w:rsidRDefault="00161D08" w:rsidP="00640FBB">
            <w:pPr>
              <w:rPr>
                <w:sz w:val="20"/>
                <w:szCs w:val="20"/>
              </w:rPr>
            </w:pPr>
            <w:r w:rsidRPr="00CD1413">
              <w:rPr>
                <w:sz w:val="20"/>
                <w:szCs w:val="20"/>
              </w:rPr>
              <w:t>Solar irradiance data,</w:t>
            </w:r>
            <w:r w:rsidR="00815E51">
              <w:rPr>
                <w:sz w:val="20"/>
                <w:szCs w:val="20"/>
              </w:rPr>
              <w:t xml:space="preserve"> WD, POD</w:t>
            </w:r>
          </w:p>
        </w:tc>
        <w:tc>
          <w:tcPr>
            <w:tcW w:w="1755" w:type="dxa"/>
          </w:tcPr>
          <w:p w14:paraId="49296E43" w14:textId="0BE5463C" w:rsidR="00C967E8" w:rsidRDefault="000B7D0D" w:rsidP="00640FBB">
            <w:pPr>
              <w:rPr>
                <w:sz w:val="20"/>
                <w:szCs w:val="20"/>
              </w:rPr>
            </w:pPr>
            <w:r>
              <w:rPr>
                <w:sz w:val="20"/>
                <w:szCs w:val="20"/>
              </w:rPr>
              <w:t>Hybrid model and NARXNN</w:t>
            </w:r>
          </w:p>
        </w:tc>
        <w:tc>
          <w:tcPr>
            <w:tcW w:w="1749" w:type="dxa"/>
          </w:tcPr>
          <w:p w14:paraId="5577D24F" w14:textId="16BD3735" w:rsidR="00C967E8" w:rsidRDefault="00BE0E76" w:rsidP="00640FBB">
            <w:pPr>
              <w:rPr>
                <w:sz w:val="20"/>
                <w:szCs w:val="20"/>
              </w:rPr>
            </w:pPr>
            <w:proofErr w:type="spellStart"/>
            <w:r>
              <w:rPr>
                <w:sz w:val="20"/>
                <w:szCs w:val="20"/>
              </w:rPr>
              <w:t>nRMSE</w:t>
            </w:r>
            <w:proofErr w:type="spellEnd"/>
          </w:p>
        </w:tc>
      </w:tr>
      <w:tr w:rsidR="00047DD0" w14:paraId="30930FDC" w14:textId="77777777" w:rsidTr="004E3E06">
        <w:tc>
          <w:tcPr>
            <w:tcW w:w="1763" w:type="dxa"/>
          </w:tcPr>
          <w:p w14:paraId="156C61AD" w14:textId="3CDDB8BB" w:rsidR="00675C06" w:rsidRPr="002B6122" w:rsidRDefault="00A20394" w:rsidP="00640FBB">
            <w:pPr>
              <w:rPr>
                <w:sz w:val="20"/>
                <w:szCs w:val="20"/>
              </w:rPr>
            </w:pPr>
            <w:r>
              <w:rPr>
                <w:sz w:val="20"/>
                <w:szCs w:val="20"/>
              </w:rPr>
              <w:fldChar w:fldCharType="begin"/>
            </w:r>
            <w:r w:rsidR="0037596E">
              <w:rPr>
                <w:sz w:val="20"/>
                <w:szCs w:val="20"/>
              </w:rPr>
              <w:instrText xml:space="preserve"> ADDIN ZOTERO_ITEM CSL_CITATION {"citationID":"Cb2e2pIZ","properties":{"formattedCitation":"(Jung {\\i{}et al.}, 2020)","plainCitation":"(Jung et al., 2020)","dontUpdate":true,"noteIndex":0},"citationItems":[{"id":171,"uris":["http://zotero.org/users/local/O3QMk9TL/items/PGGBWMNH"],"itemData":{"id":171,"type":"article-journal","abstract":"The sites selected for solar PV facilities significantly affect the amount of electric power that can be generated over the long term. Therefore, predicting the power output of a specific PV plant is important when evaluating potential PV sites. However, whether prediction models built with data from existing PV plants can be applied to other plants for long-term power forecasting remains poorly understood. In this case, topographical and meteorological conditions, which differ among sites and change over time, make it challenging to accurately estimate the potential for energy generation at a new site. This study proposes a monthly PV power forecasting model to predict the amount of PV solar power that could be generated at a new site. The forecasting model is trained with time series datasets collected over 63 months from 164 PV sites with data such as the power plant capacity and electricity trading data, weather conditions, and estimated solar irradiation. Specifically, a recurrent neural network (RNN) model with long short-term memory was built to recognize the temporal patterns in the time series data and tested to evaluate the forecasting performance for PV facilities not used in the training process. The results show that the proposed model achieves the normalized root-mean-square-error of 7.416% and the mean absolute-percentage-error (MAPE) of 10.805% for the testing data (i.e., new plants). Furthermore, when the previous 10 months’ data were used, the temporal patterns were well captured for forecasting, with a MAPE of 11.535%. Thus, the proposed RNN approach successfully captures the temporal patterns in monthly data and can estimate the potential for power generation at any new site for which weather information and terrain data are available. Consequently, this work will allow planning officials to search for and evaluate suitable locations for PV plants in a wide area.","container-title":"Journal of Cleaner Production","DOI":"10.1016/j.jclepro.2019.119476","ISSN":"0959-6526","journalAbbreviation":"Journal of Cleaner Production","page":"119476","source":"ScienceDirect","title":"Long short-term memory recurrent neural network for modeling temporal patterns in long-term power forecasting for solar PV facilities: Case study of South Korea","title-short":"Long short-term memory recurrent neural network for modeling temporal patterns in long-term power forecasting for solar PV facilities","URL":"https://www.sciencedirect.com/science/article/pii/S095965261934346X","volume":"250","author":[{"family":"Jung","given":"Yoonhwa"},{"family":"Jung","given":"Jaehoon"},{"family":"Kim","given":"Byungil"},{"family":"Han","given":"SangUk"}],"accessed":{"date-parts":[["2023",11,1]]},"issued":{"date-parts":[["2020",3,20]]}}}],"schema":"https://github.com/citation-style-language/schema/raw/master/csl-citation.json"} </w:instrText>
            </w:r>
            <w:r>
              <w:rPr>
                <w:sz w:val="20"/>
                <w:szCs w:val="20"/>
              </w:rPr>
              <w:fldChar w:fldCharType="separate"/>
            </w:r>
            <w:r w:rsidRPr="00A20394">
              <w:rPr>
                <w:rFonts w:ascii="Calibri" w:hAnsi="Calibri" w:cs="Calibri"/>
                <w:kern w:val="0"/>
                <w:sz w:val="20"/>
                <w:szCs w:val="24"/>
              </w:rPr>
              <w:t xml:space="preserve">Jung </w:t>
            </w:r>
            <w:r w:rsidRPr="00A20394">
              <w:rPr>
                <w:rFonts w:ascii="Calibri" w:hAnsi="Calibri" w:cs="Calibri"/>
                <w:i/>
                <w:iCs/>
                <w:kern w:val="0"/>
                <w:sz w:val="20"/>
                <w:szCs w:val="24"/>
              </w:rPr>
              <w:t>et al.</w:t>
            </w:r>
            <w:r w:rsidRPr="00A20394">
              <w:rPr>
                <w:rFonts w:ascii="Calibri" w:hAnsi="Calibri" w:cs="Calibri"/>
                <w:kern w:val="0"/>
                <w:sz w:val="20"/>
                <w:szCs w:val="24"/>
              </w:rPr>
              <w:t xml:space="preserve"> </w:t>
            </w:r>
            <w:r w:rsidR="00EE58CA">
              <w:rPr>
                <w:rFonts w:ascii="Calibri" w:hAnsi="Calibri" w:cs="Calibri"/>
                <w:kern w:val="0"/>
                <w:sz w:val="20"/>
                <w:szCs w:val="24"/>
              </w:rPr>
              <w:t>(</w:t>
            </w:r>
            <w:r w:rsidRPr="00A20394">
              <w:rPr>
                <w:rFonts w:ascii="Calibri" w:hAnsi="Calibri" w:cs="Calibri"/>
                <w:kern w:val="0"/>
                <w:sz w:val="20"/>
                <w:szCs w:val="24"/>
              </w:rPr>
              <w:t>2020)</w:t>
            </w:r>
            <w:r>
              <w:rPr>
                <w:sz w:val="20"/>
                <w:szCs w:val="20"/>
              </w:rPr>
              <w:fldChar w:fldCharType="end"/>
            </w:r>
          </w:p>
        </w:tc>
        <w:tc>
          <w:tcPr>
            <w:tcW w:w="2006" w:type="dxa"/>
          </w:tcPr>
          <w:p w14:paraId="79EBE21E" w14:textId="3B883FBD" w:rsidR="00675C06" w:rsidRPr="002B6122" w:rsidRDefault="00A20394" w:rsidP="00640FBB">
            <w:pPr>
              <w:rPr>
                <w:sz w:val="20"/>
                <w:szCs w:val="20"/>
              </w:rPr>
            </w:pPr>
            <w:r>
              <w:rPr>
                <w:sz w:val="20"/>
                <w:szCs w:val="20"/>
              </w:rPr>
              <w:t>LSTM</w:t>
            </w:r>
          </w:p>
        </w:tc>
        <w:tc>
          <w:tcPr>
            <w:tcW w:w="1743" w:type="dxa"/>
          </w:tcPr>
          <w:p w14:paraId="694E828C" w14:textId="260688AD" w:rsidR="00675C06" w:rsidRPr="002B6122" w:rsidRDefault="00815E51" w:rsidP="00640FBB">
            <w:pPr>
              <w:rPr>
                <w:sz w:val="20"/>
                <w:szCs w:val="20"/>
              </w:rPr>
            </w:pPr>
            <w:r>
              <w:rPr>
                <w:sz w:val="20"/>
                <w:szCs w:val="20"/>
              </w:rPr>
              <w:t>WD</w:t>
            </w:r>
          </w:p>
        </w:tc>
        <w:tc>
          <w:tcPr>
            <w:tcW w:w="1755" w:type="dxa"/>
          </w:tcPr>
          <w:p w14:paraId="03F31333" w14:textId="77777777" w:rsidR="00675C06" w:rsidRPr="002B6122" w:rsidRDefault="00675C06" w:rsidP="00640FBB">
            <w:pPr>
              <w:rPr>
                <w:sz w:val="20"/>
                <w:szCs w:val="20"/>
              </w:rPr>
            </w:pPr>
          </w:p>
        </w:tc>
        <w:tc>
          <w:tcPr>
            <w:tcW w:w="1749" w:type="dxa"/>
          </w:tcPr>
          <w:p w14:paraId="2DAD9F4B" w14:textId="77777777" w:rsidR="00815E51" w:rsidRDefault="00B660A4" w:rsidP="00640FBB">
            <w:pPr>
              <w:rPr>
                <w:sz w:val="20"/>
                <w:szCs w:val="20"/>
              </w:rPr>
            </w:pPr>
            <w:r>
              <w:rPr>
                <w:sz w:val="20"/>
                <w:szCs w:val="20"/>
              </w:rPr>
              <w:t>RMSE</w:t>
            </w:r>
            <w:r w:rsidR="00815E51">
              <w:rPr>
                <w:sz w:val="20"/>
                <w:szCs w:val="20"/>
              </w:rPr>
              <w:t xml:space="preserve"> </w:t>
            </w:r>
          </w:p>
          <w:p w14:paraId="67BDC8FA" w14:textId="77777777" w:rsidR="00815E51" w:rsidRDefault="00B660A4" w:rsidP="00640FBB">
            <w:pPr>
              <w:rPr>
                <w:sz w:val="20"/>
                <w:szCs w:val="20"/>
              </w:rPr>
            </w:pPr>
            <w:proofErr w:type="spellStart"/>
            <w:r>
              <w:rPr>
                <w:sz w:val="20"/>
                <w:szCs w:val="20"/>
              </w:rPr>
              <w:t>nRMSE</w:t>
            </w:r>
            <w:proofErr w:type="spellEnd"/>
          </w:p>
          <w:p w14:paraId="53D390ED" w14:textId="77777777" w:rsidR="00815E51" w:rsidRDefault="00877A98" w:rsidP="00640FBB">
            <w:pPr>
              <w:rPr>
                <w:sz w:val="20"/>
                <w:szCs w:val="20"/>
              </w:rPr>
            </w:pPr>
            <w:r>
              <w:rPr>
                <w:sz w:val="20"/>
                <w:szCs w:val="20"/>
              </w:rPr>
              <w:t>MAPE</w:t>
            </w:r>
          </w:p>
          <w:p w14:paraId="1F3432F1" w14:textId="48252399" w:rsidR="00675C06" w:rsidRPr="00877A98" w:rsidRDefault="00877A98" w:rsidP="00640FBB">
            <w:pPr>
              <w:rPr>
                <w:sz w:val="20"/>
                <w:szCs w:val="20"/>
                <w:vertAlign w:val="superscript"/>
              </w:rPr>
            </w:pPr>
            <w:r>
              <w:rPr>
                <w:sz w:val="20"/>
                <w:szCs w:val="20"/>
              </w:rPr>
              <w:t>R</w:t>
            </w:r>
            <w:r>
              <w:rPr>
                <w:sz w:val="20"/>
                <w:szCs w:val="20"/>
                <w:vertAlign w:val="superscript"/>
              </w:rPr>
              <w:t>2</w:t>
            </w:r>
          </w:p>
        </w:tc>
      </w:tr>
      <w:tr w:rsidR="00047DD0" w14:paraId="7D51C6BC" w14:textId="77777777" w:rsidTr="004E3E06">
        <w:tc>
          <w:tcPr>
            <w:tcW w:w="1763" w:type="dxa"/>
          </w:tcPr>
          <w:p w14:paraId="14D42944" w14:textId="7AED4E2E" w:rsidR="00675C06" w:rsidRPr="002B6122" w:rsidRDefault="00B85432" w:rsidP="00640FBB">
            <w:pPr>
              <w:rPr>
                <w:sz w:val="20"/>
                <w:szCs w:val="20"/>
              </w:rPr>
            </w:pPr>
            <w:r>
              <w:rPr>
                <w:sz w:val="20"/>
                <w:szCs w:val="20"/>
              </w:rPr>
              <w:fldChar w:fldCharType="begin"/>
            </w:r>
            <w:r w:rsidR="0037596E">
              <w:rPr>
                <w:sz w:val="20"/>
                <w:szCs w:val="20"/>
              </w:rPr>
              <w:instrText xml:space="preserve"> ADDIN ZOTERO_ITEM CSL_CITATION {"citationID":"NxStW5KY","properties":{"formattedCitation":"(AlShafeey and Cs\\uc0\\u225{}ki, 2021)","plainCitation":"(AlShafeey and Csáki, 2021)","dontUpdate":true,"noteIndex":0},"citationItems":[{"id":162,"uris":["http://zotero.org/users/local/O3QMk9TL/items/BCVFY9PE"],"itemData":{"id":162,"type":"article-journal","abstract":"As Photovoltaic (PV) energy is impacted by various weather variables such as solar radiation and temperature, one of the key challenges facing solar energy forecasting is choosing the right inputs to achieve the most accurate prediction. Weather datasets, past power data sets, or both sets can be utilized to build different forecasting models. However, operators of grid-connected PV farms do not always have full sets of data available to them especially over an extended period of time as required by key techniques such as multiple regression (MR) or artificial neural network (ANN). Therefore, the research reported here considered these two main approaches of building prediction models and compared their performance when utilizing structural, time-series, and hybrid methods for data input. Three years of PV power generation data (of an actual farm) as well as historical weather data (of the same location) with several key variables were collected and utilized to build and test six prediction models. Models were built and designed to forecast the PV power for a 24-hour ahead horizon with 15 min resolutions. Results of comparative performance analysis show that different models have different prediction accuracy depending on the input method used to build the model: ANN models perform better than the MR regardless of the input method used. The hybrid input method results in better prediction accuracy for both MR and ANN techniques, while using the time-series method results in the least accurate forecasting models. Furthermore, sensitivity analysis shows that poor data quality does impact forecasting accuracy negatively especially for the structural approach.","container-title":"Energy Reports","DOI":"10.1016/j.egyr.2021.10.125","ISSN":"2352-4847","journalAbbreviation":"Energy Reports","page":"7601-7614","source":"ScienceDirect","title":"Evaluating neural network and linear regression photovoltaic power forecasting models based on different input methods","URL":"https://www.sciencedirect.com/science/article/pii/S2352484721011446","volume":"7","author":[{"family":"AlShafeey","given":"Mutaz"},{"family":"Csáki","given":"Csaba"}],"accessed":{"date-parts":[["2023",10,19]]},"issued":{"date-parts":[["2021",11,1]]}}}],"schema":"https://github.com/citation-style-language/schema/raw/master/csl-citation.json"} </w:instrText>
            </w:r>
            <w:r>
              <w:rPr>
                <w:sz w:val="20"/>
                <w:szCs w:val="20"/>
              </w:rPr>
              <w:fldChar w:fldCharType="separate"/>
            </w:r>
            <w:r w:rsidRPr="00B85432">
              <w:rPr>
                <w:rFonts w:ascii="Calibri" w:hAnsi="Calibri" w:cs="Calibri"/>
                <w:kern w:val="0"/>
                <w:sz w:val="20"/>
                <w:szCs w:val="24"/>
              </w:rPr>
              <w:t xml:space="preserve">AlShafeey and Csáki </w:t>
            </w:r>
            <w:r w:rsidR="00527B8C">
              <w:rPr>
                <w:rFonts w:ascii="Calibri" w:hAnsi="Calibri" w:cs="Calibri"/>
                <w:kern w:val="0"/>
                <w:sz w:val="20"/>
                <w:szCs w:val="24"/>
              </w:rPr>
              <w:t>(</w:t>
            </w:r>
            <w:r w:rsidRPr="00B85432">
              <w:rPr>
                <w:rFonts w:ascii="Calibri" w:hAnsi="Calibri" w:cs="Calibri"/>
                <w:kern w:val="0"/>
                <w:sz w:val="20"/>
                <w:szCs w:val="24"/>
              </w:rPr>
              <w:t>2021)</w:t>
            </w:r>
            <w:r>
              <w:rPr>
                <w:sz w:val="20"/>
                <w:szCs w:val="20"/>
              </w:rPr>
              <w:fldChar w:fldCharType="end"/>
            </w:r>
          </w:p>
        </w:tc>
        <w:tc>
          <w:tcPr>
            <w:tcW w:w="2006" w:type="dxa"/>
          </w:tcPr>
          <w:p w14:paraId="2A3FCDFA" w14:textId="4BEDE332" w:rsidR="00675C06" w:rsidRPr="002B6122" w:rsidRDefault="00527B8C" w:rsidP="00640FBB">
            <w:pPr>
              <w:rPr>
                <w:sz w:val="20"/>
                <w:szCs w:val="20"/>
              </w:rPr>
            </w:pPr>
            <w:r>
              <w:rPr>
                <w:sz w:val="20"/>
                <w:szCs w:val="20"/>
              </w:rPr>
              <w:t>MR, ANN</w:t>
            </w:r>
          </w:p>
        </w:tc>
        <w:tc>
          <w:tcPr>
            <w:tcW w:w="1743" w:type="dxa"/>
          </w:tcPr>
          <w:p w14:paraId="5DA2F932" w14:textId="5867EA80" w:rsidR="00815E51" w:rsidRDefault="00815E51" w:rsidP="00815E51">
            <w:pPr>
              <w:rPr>
                <w:sz w:val="20"/>
                <w:szCs w:val="20"/>
              </w:rPr>
            </w:pPr>
            <w:r>
              <w:rPr>
                <w:sz w:val="20"/>
                <w:szCs w:val="20"/>
              </w:rPr>
              <w:t>WD</w:t>
            </w:r>
          </w:p>
          <w:p w14:paraId="6EEC35C6" w14:textId="77777777" w:rsidR="00675C06" w:rsidRDefault="00815E51" w:rsidP="00815E51">
            <w:pPr>
              <w:rPr>
                <w:sz w:val="20"/>
                <w:szCs w:val="20"/>
              </w:rPr>
            </w:pPr>
            <w:r>
              <w:rPr>
                <w:sz w:val="20"/>
                <w:szCs w:val="20"/>
              </w:rPr>
              <w:t>POD</w:t>
            </w:r>
          </w:p>
          <w:p w14:paraId="6CCDB31A" w14:textId="7B6E704A" w:rsidR="00815E51" w:rsidRPr="002B6122" w:rsidRDefault="00815E51" w:rsidP="00815E51">
            <w:pPr>
              <w:rPr>
                <w:sz w:val="20"/>
                <w:szCs w:val="20"/>
              </w:rPr>
            </w:pPr>
            <w:r>
              <w:rPr>
                <w:sz w:val="20"/>
                <w:szCs w:val="20"/>
              </w:rPr>
              <w:t>Separately and together</w:t>
            </w:r>
          </w:p>
        </w:tc>
        <w:tc>
          <w:tcPr>
            <w:tcW w:w="1755" w:type="dxa"/>
          </w:tcPr>
          <w:p w14:paraId="2A5CF0FF" w14:textId="53354F58" w:rsidR="00675C06" w:rsidRPr="002B6122" w:rsidRDefault="00527B8C" w:rsidP="00640FBB">
            <w:pPr>
              <w:rPr>
                <w:sz w:val="20"/>
                <w:szCs w:val="20"/>
              </w:rPr>
            </w:pPr>
            <w:r>
              <w:rPr>
                <w:sz w:val="20"/>
                <w:szCs w:val="20"/>
              </w:rPr>
              <w:t>ANN</w:t>
            </w:r>
          </w:p>
        </w:tc>
        <w:tc>
          <w:tcPr>
            <w:tcW w:w="1749" w:type="dxa"/>
          </w:tcPr>
          <w:p w14:paraId="308BC503" w14:textId="77777777" w:rsidR="00815E51" w:rsidRDefault="00414301" w:rsidP="00640FBB">
            <w:pPr>
              <w:rPr>
                <w:sz w:val="20"/>
                <w:szCs w:val="20"/>
              </w:rPr>
            </w:pPr>
            <w:r>
              <w:rPr>
                <w:sz w:val="20"/>
                <w:szCs w:val="20"/>
              </w:rPr>
              <w:t>MAE</w:t>
            </w:r>
          </w:p>
          <w:p w14:paraId="21E61E69" w14:textId="77777777" w:rsidR="00815E51" w:rsidRDefault="00414301" w:rsidP="00640FBB">
            <w:pPr>
              <w:rPr>
                <w:sz w:val="20"/>
                <w:szCs w:val="20"/>
              </w:rPr>
            </w:pPr>
            <w:r>
              <w:rPr>
                <w:sz w:val="20"/>
                <w:szCs w:val="20"/>
              </w:rPr>
              <w:t>MSE</w:t>
            </w:r>
          </w:p>
          <w:p w14:paraId="4A96268D" w14:textId="6C6CB845" w:rsidR="00675C06" w:rsidRPr="002B6122" w:rsidRDefault="00414301" w:rsidP="00640FBB">
            <w:pPr>
              <w:rPr>
                <w:sz w:val="20"/>
                <w:szCs w:val="20"/>
              </w:rPr>
            </w:pPr>
            <w:r>
              <w:rPr>
                <w:sz w:val="20"/>
                <w:szCs w:val="20"/>
              </w:rPr>
              <w:t>RMSE</w:t>
            </w:r>
          </w:p>
        </w:tc>
      </w:tr>
      <w:tr w:rsidR="00047DD0" w14:paraId="309A3D64" w14:textId="77777777" w:rsidTr="004E3E06">
        <w:tc>
          <w:tcPr>
            <w:tcW w:w="1763" w:type="dxa"/>
          </w:tcPr>
          <w:p w14:paraId="4542207E" w14:textId="3FE8534E" w:rsidR="00675C06" w:rsidRPr="002B6122" w:rsidRDefault="005757FE" w:rsidP="00640FBB">
            <w:pPr>
              <w:rPr>
                <w:sz w:val="20"/>
                <w:szCs w:val="20"/>
              </w:rPr>
            </w:pPr>
            <w:r>
              <w:rPr>
                <w:sz w:val="20"/>
                <w:szCs w:val="20"/>
              </w:rPr>
              <w:fldChar w:fldCharType="begin"/>
            </w:r>
            <w:r w:rsidR="0037596E">
              <w:rPr>
                <w:sz w:val="20"/>
                <w:szCs w:val="20"/>
              </w:rPr>
              <w:instrText xml:space="preserve"> ADDIN ZOTERO_ITEM CSL_CITATION {"citationID":"5OTrOOMJ","properties":{"formattedCitation":"(Didavi, Agbokpanzo and Agbomahena, 2021)","plainCitation":"(Didavi, Agbokpanzo and Agbomahena, 2021)","dontUpdate":true,"noteIndex":0},"citationItems":[{"id":168,"uris":["http://zotero.org/users/local/O3QMk9TL/items/MQTNEJJC"],"itemData":{"id":168,"type":"paper-conference","abstract":"In this paper, we make a comparative study of the performance of three methods for predicting the power output of a photovoltaic installation: Decision Tree, Random Forest and XGBoost. We performed these predictions in Python using as input meteorological data such as wind speed, sun position, temperature, direct irradiation, diffuse irradiation and reflected irradiation and as output data the power output of a 1000Wp panel. These data were downloaded from the PVGIS database for the city of Natitingou (Benin) and for a period of 12 years (from January 1st 2005 to December 31st 2016). We obtained as Mean Square Errors 2.195026, 3.058383 and 5.544319 respectively for the XGBoost, Random Forest and Decision Tree and for Regression Values 0.9999999194, 0.9999797366 and 0.9997013968 respectively for the XGBoost, Random Forest and Decision Tree. We conclude that all three models are effective for the forecasting task performed but that the XGBoost is the best performing model with Mean Square Error and Regression Value of 2.195026 and 0.9999999194 respectively.","container-title":"2021 4th International Conference on Bio-Engineering for Smart Technologies (BioSMART)","DOI":"10.1109/BioSMART54244.2021.9677566","event-title":"2021 4th International Conference on Bio-Engineering for Smart Technologies (BioSMART)","page":"1-5","source":"IEEE Xplore","title":"Comparative study of Decision Tree, Random Forest and XGBoost performance in forecasting the power output of a photovoltaic system","URL":"https://ieeexplore.ieee.org/abstract/document/9677566","author":[{"family":"Didavi","given":"Audace B. K."},{"family":"Agbokpanzo","given":"Richard Gilles"},{"family":"Agbomahena","given":"Macaire"}],"accessed":{"date-parts":[["2023",11,1]]},"issued":{"date-parts":[["2021",12]]}}}],"schema":"https://github.com/citation-style-language/schema/raw/master/csl-citation.json"} </w:instrText>
            </w:r>
            <w:r>
              <w:rPr>
                <w:sz w:val="20"/>
                <w:szCs w:val="20"/>
              </w:rPr>
              <w:fldChar w:fldCharType="separate"/>
            </w:r>
            <w:r w:rsidRPr="005757FE">
              <w:rPr>
                <w:rFonts w:ascii="Calibri" w:hAnsi="Calibri" w:cs="Calibri"/>
                <w:sz w:val="20"/>
              </w:rPr>
              <w:t xml:space="preserve">Didavi, Agbokpanzo and Agbomahena </w:t>
            </w:r>
            <w:r w:rsidR="0009066B">
              <w:rPr>
                <w:rFonts w:ascii="Calibri" w:hAnsi="Calibri" w:cs="Calibri"/>
                <w:sz w:val="20"/>
              </w:rPr>
              <w:t>(</w:t>
            </w:r>
            <w:r w:rsidRPr="005757FE">
              <w:rPr>
                <w:rFonts w:ascii="Calibri" w:hAnsi="Calibri" w:cs="Calibri"/>
                <w:sz w:val="20"/>
              </w:rPr>
              <w:t>2021)</w:t>
            </w:r>
            <w:r>
              <w:rPr>
                <w:sz w:val="20"/>
                <w:szCs w:val="20"/>
              </w:rPr>
              <w:fldChar w:fldCharType="end"/>
            </w:r>
          </w:p>
        </w:tc>
        <w:tc>
          <w:tcPr>
            <w:tcW w:w="2006" w:type="dxa"/>
          </w:tcPr>
          <w:p w14:paraId="14E567E7" w14:textId="228E400F" w:rsidR="00675C06" w:rsidRPr="002B6122" w:rsidRDefault="00B85BAB" w:rsidP="00640FBB">
            <w:pPr>
              <w:rPr>
                <w:sz w:val="20"/>
                <w:szCs w:val="20"/>
              </w:rPr>
            </w:pPr>
            <w:r>
              <w:rPr>
                <w:sz w:val="20"/>
                <w:szCs w:val="20"/>
              </w:rPr>
              <w:t>DT, RF</w:t>
            </w:r>
            <w:r w:rsidR="00285BDC">
              <w:rPr>
                <w:sz w:val="20"/>
                <w:szCs w:val="20"/>
              </w:rPr>
              <w:t xml:space="preserve">, </w:t>
            </w:r>
            <w:proofErr w:type="spellStart"/>
            <w:r w:rsidR="00285BDC">
              <w:rPr>
                <w:sz w:val="20"/>
                <w:szCs w:val="20"/>
              </w:rPr>
              <w:t>XGBoost</w:t>
            </w:r>
            <w:proofErr w:type="spellEnd"/>
          </w:p>
        </w:tc>
        <w:tc>
          <w:tcPr>
            <w:tcW w:w="1743" w:type="dxa"/>
          </w:tcPr>
          <w:p w14:paraId="3FCFD27F" w14:textId="26B75FCB" w:rsidR="00675C06" w:rsidRPr="002B6122" w:rsidRDefault="00815E51" w:rsidP="00640FBB">
            <w:pPr>
              <w:rPr>
                <w:sz w:val="20"/>
                <w:szCs w:val="20"/>
              </w:rPr>
            </w:pPr>
            <w:r>
              <w:rPr>
                <w:sz w:val="20"/>
                <w:szCs w:val="20"/>
              </w:rPr>
              <w:t>WD</w:t>
            </w:r>
          </w:p>
        </w:tc>
        <w:tc>
          <w:tcPr>
            <w:tcW w:w="1755" w:type="dxa"/>
          </w:tcPr>
          <w:p w14:paraId="22CB3A37" w14:textId="352042A3" w:rsidR="00675C06" w:rsidRPr="002B6122" w:rsidRDefault="00006C42" w:rsidP="00640FBB">
            <w:pPr>
              <w:rPr>
                <w:sz w:val="20"/>
                <w:szCs w:val="20"/>
              </w:rPr>
            </w:pPr>
            <w:proofErr w:type="spellStart"/>
            <w:r>
              <w:rPr>
                <w:sz w:val="20"/>
                <w:szCs w:val="20"/>
              </w:rPr>
              <w:t>XGBoost</w:t>
            </w:r>
            <w:proofErr w:type="spellEnd"/>
          </w:p>
        </w:tc>
        <w:tc>
          <w:tcPr>
            <w:tcW w:w="1749" w:type="dxa"/>
          </w:tcPr>
          <w:p w14:paraId="20A0FF6A" w14:textId="77777777" w:rsidR="00815E51" w:rsidRDefault="00CC1F2A" w:rsidP="00640FBB">
            <w:pPr>
              <w:rPr>
                <w:sz w:val="20"/>
                <w:szCs w:val="20"/>
              </w:rPr>
            </w:pPr>
            <w:r>
              <w:rPr>
                <w:sz w:val="20"/>
                <w:szCs w:val="20"/>
              </w:rPr>
              <w:t>MSE</w:t>
            </w:r>
          </w:p>
          <w:p w14:paraId="69850EEB" w14:textId="7CF3661A" w:rsidR="00675C06" w:rsidRPr="002B6122" w:rsidRDefault="00CC1F2A" w:rsidP="00640FBB">
            <w:pPr>
              <w:rPr>
                <w:sz w:val="20"/>
                <w:szCs w:val="20"/>
              </w:rPr>
            </w:pPr>
            <w:r>
              <w:rPr>
                <w:sz w:val="20"/>
                <w:szCs w:val="20"/>
              </w:rPr>
              <w:t>Regression</w:t>
            </w:r>
            <w:r w:rsidR="00AE2D1D">
              <w:rPr>
                <w:sz w:val="20"/>
                <w:szCs w:val="20"/>
              </w:rPr>
              <w:t xml:space="preserve"> value</w:t>
            </w:r>
            <w:r w:rsidR="00756E5E">
              <w:rPr>
                <w:sz w:val="20"/>
                <w:szCs w:val="20"/>
              </w:rPr>
              <w:t xml:space="preserve"> </w:t>
            </w:r>
          </w:p>
        </w:tc>
      </w:tr>
      <w:tr w:rsidR="00047DD0" w14:paraId="61C8EA3D" w14:textId="77777777" w:rsidTr="004E3E06">
        <w:tc>
          <w:tcPr>
            <w:tcW w:w="1763" w:type="dxa"/>
          </w:tcPr>
          <w:p w14:paraId="2831EE03" w14:textId="7FB61D9C" w:rsidR="00675C06" w:rsidRPr="002B6122" w:rsidRDefault="00284EDD" w:rsidP="00640FBB">
            <w:pPr>
              <w:rPr>
                <w:sz w:val="20"/>
                <w:szCs w:val="20"/>
              </w:rPr>
            </w:pPr>
            <w:r>
              <w:rPr>
                <w:sz w:val="20"/>
                <w:szCs w:val="20"/>
              </w:rPr>
              <w:fldChar w:fldCharType="begin"/>
            </w:r>
            <w:r w:rsidR="0037596E">
              <w:rPr>
                <w:sz w:val="20"/>
                <w:szCs w:val="20"/>
              </w:rPr>
              <w:instrText xml:space="preserve"> ADDIN ZOTERO_ITEM CSL_CITATION {"citationID":"ShKQp85X","properties":{"formattedCitation":"(Phan, Wu and Phan, 2021)","plainCitation":"(Phan, Wu and Phan, 2021)","dontUpdate":true,"noteIndex":0},"citationItems":[{"id":197,"uris":["http://zotero.org/users/local/O3QMk9TL/items/MWLXU8PR"],"itemData":{"id":197,"type":"paper-conference","abstract":"In recent years, solar photovoltaic (PV) generation becomes one of the most relevant energies. However, the intermittent characteristics of solar generation create significant problems to power system operations. To overcome this problem, many solar power forecasting techniques have been developed, and different forecasting horizons require different methodologies. For a short-term prediction, forecasting horizons generally require numerical weather prediction models (NWP) that provide an important estimation of weather variables such as solar irradiance, temperature, wind speed, rainfall, air pressure, etc. This research proposes a machine learning model based on Kernel Principal Component Analysis (PCA)- XGBoost to improve the accuracy of one-hour-ahead solar power forecasts. The model considered the deterministic Weather Research and Forecasting (WRFD) provided by Taiwan Central Weather Bureau (CWB). Furthermore, a XGBoost model was built on an ensemble of decision trees, providing important information and appropriate results in the forecasting process.","container-title":"2021 IEEE International Future Energy Electronics Conference (IFEEC)","DOI":"10.1109/IFEEC53238.2021.9661874","event-title":"2021 IEEE International Future Energy Electronics Conference (IFEEC)","page":"1-6","source":"IEEE Xplore","title":"Short-term Solar Power Forecasting Using XGBoost with Numerical Weather Prediction","URL":"https://ieeexplore.ieee.org/abstract/document/9661874","author":[{"family":"Phan","given":"Quoc-Thang"},{"family":"Wu","given":"Yuan-Kang"},{"family":"Phan","given":"Quoc-Dung"}],"accessed":{"date-parts":[["2023",11,6]]},"issued":{"date-parts":[["2021",11]]}}}],"schema":"https://github.com/citation-style-language/schema/raw/master/csl-citation.json"} </w:instrText>
            </w:r>
            <w:r>
              <w:rPr>
                <w:sz w:val="20"/>
                <w:szCs w:val="20"/>
              </w:rPr>
              <w:fldChar w:fldCharType="separate"/>
            </w:r>
            <w:r w:rsidRPr="00284EDD">
              <w:rPr>
                <w:rFonts w:ascii="Calibri" w:hAnsi="Calibri" w:cs="Calibri"/>
                <w:sz w:val="20"/>
              </w:rPr>
              <w:t xml:space="preserve">Phan, Wu and Phan </w:t>
            </w:r>
            <w:r w:rsidR="00EF0694">
              <w:rPr>
                <w:rFonts w:ascii="Calibri" w:hAnsi="Calibri" w:cs="Calibri"/>
                <w:sz w:val="20"/>
              </w:rPr>
              <w:t>(</w:t>
            </w:r>
            <w:r w:rsidRPr="00284EDD">
              <w:rPr>
                <w:rFonts w:ascii="Calibri" w:hAnsi="Calibri" w:cs="Calibri"/>
                <w:sz w:val="20"/>
              </w:rPr>
              <w:t>2021)</w:t>
            </w:r>
            <w:r>
              <w:rPr>
                <w:sz w:val="20"/>
                <w:szCs w:val="20"/>
              </w:rPr>
              <w:fldChar w:fldCharType="end"/>
            </w:r>
          </w:p>
        </w:tc>
        <w:tc>
          <w:tcPr>
            <w:tcW w:w="2006" w:type="dxa"/>
          </w:tcPr>
          <w:p w14:paraId="1E84A3E9" w14:textId="0194A7D0" w:rsidR="00675C06" w:rsidRPr="002B6122" w:rsidRDefault="00EF0694" w:rsidP="00640FBB">
            <w:pPr>
              <w:rPr>
                <w:sz w:val="20"/>
                <w:szCs w:val="20"/>
              </w:rPr>
            </w:pPr>
            <w:proofErr w:type="spellStart"/>
            <w:r>
              <w:rPr>
                <w:sz w:val="20"/>
                <w:szCs w:val="20"/>
              </w:rPr>
              <w:t>XGBoost</w:t>
            </w:r>
            <w:proofErr w:type="spellEnd"/>
          </w:p>
        </w:tc>
        <w:tc>
          <w:tcPr>
            <w:tcW w:w="1743" w:type="dxa"/>
          </w:tcPr>
          <w:p w14:paraId="6190EBAC" w14:textId="6EAD3264" w:rsidR="00675C06" w:rsidRPr="002B6122" w:rsidRDefault="00815E51" w:rsidP="00640FBB">
            <w:pPr>
              <w:rPr>
                <w:sz w:val="20"/>
                <w:szCs w:val="20"/>
              </w:rPr>
            </w:pPr>
            <w:r>
              <w:rPr>
                <w:sz w:val="20"/>
                <w:szCs w:val="20"/>
              </w:rPr>
              <w:t>WD</w:t>
            </w:r>
          </w:p>
        </w:tc>
        <w:tc>
          <w:tcPr>
            <w:tcW w:w="1755" w:type="dxa"/>
          </w:tcPr>
          <w:p w14:paraId="0FAE1102" w14:textId="77777777" w:rsidR="00675C06" w:rsidRPr="002B6122" w:rsidRDefault="00675C06" w:rsidP="00640FBB">
            <w:pPr>
              <w:rPr>
                <w:sz w:val="20"/>
                <w:szCs w:val="20"/>
              </w:rPr>
            </w:pPr>
          </w:p>
        </w:tc>
        <w:tc>
          <w:tcPr>
            <w:tcW w:w="1749" w:type="dxa"/>
          </w:tcPr>
          <w:p w14:paraId="23CF464E" w14:textId="55F169EB" w:rsidR="00675C06" w:rsidRPr="002B6122" w:rsidRDefault="00CF6995" w:rsidP="00640FBB">
            <w:pPr>
              <w:rPr>
                <w:sz w:val="20"/>
                <w:szCs w:val="20"/>
              </w:rPr>
            </w:pPr>
            <w:r>
              <w:rPr>
                <w:sz w:val="20"/>
                <w:szCs w:val="20"/>
              </w:rPr>
              <w:t>RMSE</w:t>
            </w:r>
          </w:p>
        </w:tc>
      </w:tr>
      <w:tr w:rsidR="00047DD0" w14:paraId="63B1881D" w14:textId="77777777" w:rsidTr="004E3E06">
        <w:tc>
          <w:tcPr>
            <w:tcW w:w="1763" w:type="dxa"/>
          </w:tcPr>
          <w:p w14:paraId="73CF0012" w14:textId="37C6F34D" w:rsidR="00675C06" w:rsidRPr="002B6122" w:rsidRDefault="004C5204" w:rsidP="00640FBB">
            <w:pPr>
              <w:rPr>
                <w:sz w:val="20"/>
                <w:szCs w:val="20"/>
              </w:rPr>
            </w:pPr>
            <w:r>
              <w:rPr>
                <w:sz w:val="20"/>
                <w:szCs w:val="20"/>
              </w:rPr>
              <w:lastRenderedPageBreak/>
              <w:fldChar w:fldCharType="begin"/>
            </w:r>
            <w:r w:rsidR="0037596E">
              <w:rPr>
                <w:sz w:val="20"/>
                <w:szCs w:val="20"/>
              </w:rPr>
              <w:instrText xml:space="preserve"> ADDIN ZOTERO_ITEM CSL_CITATION {"citationID":"fAltswT8","properties":{"formattedCitation":"(Fjelkestam Frederiksen and Cai, 2022)","plainCitation":"(Fjelkestam Frederiksen and Cai, 2022)","dontUpdate":true,"noteIndex":0},"citationItems":[{"id":199,"uris":["http://zotero.org/users/local/O3QMk9TL/items/CDMZB3SH"],"itemData":{"id":199,"type":"article-journal","abstract":"The inherently intermittent nature of solar irradiance and other meteorological variables means that accurate forecasting of the photovoltaic power output is essential for planning and balancing photovoltaic power systems. This study proposes a novel approach to predicting one-week-ahead half-hourly photovoltaic power output in the United Kingdom using sloped extra-terrestrial irradiance and weather data (e.g., cloud-cover and temperature) as input parameters. A Non-linear Autoregressive Exogenous Neural Network is trained on a three-year historical dataset from two photovoltaic plants in the United Kingdom with capacities of 53 and 103 MWp. The forecasting model captures huge intra-daily variations of photovoltaic output, which is particularly useful to balance the supply and demand of the electricity system. The result of the study validates the concept of using sloped extra-terrestrial irradiance as an input parameter and suggests that meteorological conditions will dictate the accuracy of predictions. Findings also indicate that the use of sloped extra-terrestrial irradiance in conjunction with cloud-cover presented the optimal combination of input parameters as these provided the simplest and most cost-effective model without reducing accuracy. The approach can have universal value as it only requires coordinates and weather data. There is now a strong imperative to use the model in other locations where the weather is more stable.","container-title":"Applied Energy","DOI":"10.1016/j.apenergy.2021.118152","ISSN":"0306-2619","journalAbbreviation":"Applied Energy","page":"118152","source":"ScienceDirect","title":"Novel machine learning approach for solar photovoltaic energy output forecast using extra-terrestrial solar irradiance","URL":"https://www.sciencedirect.com/science/article/pii/S0306261921014276","volume":"306","author":[{"family":"Fjelkestam Frederiksen","given":"Cornelia A."},{"family":"Cai","given":"Zuansi"}],"accessed":{"date-parts":[["2023",11,6]]},"issued":{"date-parts":[["2022",1,15]]}}}],"schema":"https://github.com/citation-style-language/schema/raw/master/csl-citation.json"} </w:instrText>
            </w:r>
            <w:r>
              <w:rPr>
                <w:sz w:val="20"/>
                <w:szCs w:val="20"/>
              </w:rPr>
              <w:fldChar w:fldCharType="separate"/>
            </w:r>
            <w:r w:rsidRPr="004C5204">
              <w:rPr>
                <w:rFonts w:ascii="Calibri" w:hAnsi="Calibri" w:cs="Calibri"/>
                <w:sz w:val="20"/>
              </w:rPr>
              <w:t xml:space="preserve">Fjelkestam Frederiksen and Cai </w:t>
            </w:r>
            <w:r>
              <w:rPr>
                <w:rFonts w:ascii="Calibri" w:hAnsi="Calibri" w:cs="Calibri"/>
                <w:sz w:val="20"/>
              </w:rPr>
              <w:t>(</w:t>
            </w:r>
            <w:r w:rsidRPr="004C5204">
              <w:rPr>
                <w:rFonts w:ascii="Calibri" w:hAnsi="Calibri" w:cs="Calibri"/>
                <w:sz w:val="20"/>
              </w:rPr>
              <w:t>2022)</w:t>
            </w:r>
            <w:r>
              <w:rPr>
                <w:sz w:val="20"/>
                <w:szCs w:val="20"/>
              </w:rPr>
              <w:fldChar w:fldCharType="end"/>
            </w:r>
          </w:p>
        </w:tc>
        <w:tc>
          <w:tcPr>
            <w:tcW w:w="2006" w:type="dxa"/>
          </w:tcPr>
          <w:p w14:paraId="6742B18A" w14:textId="4158CE8D" w:rsidR="00675C06" w:rsidRPr="002B6122" w:rsidRDefault="004C5204" w:rsidP="00640FBB">
            <w:pPr>
              <w:rPr>
                <w:sz w:val="20"/>
                <w:szCs w:val="20"/>
              </w:rPr>
            </w:pPr>
            <w:r>
              <w:rPr>
                <w:sz w:val="20"/>
                <w:szCs w:val="20"/>
              </w:rPr>
              <w:t>NARXNN</w:t>
            </w:r>
          </w:p>
        </w:tc>
        <w:tc>
          <w:tcPr>
            <w:tcW w:w="1743" w:type="dxa"/>
          </w:tcPr>
          <w:p w14:paraId="2E159BAB" w14:textId="77777777" w:rsidR="00815E51" w:rsidRDefault="00815E51" w:rsidP="00815E51">
            <w:pPr>
              <w:rPr>
                <w:sz w:val="20"/>
                <w:szCs w:val="20"/>
              </w:rPr>
            </w:pPr>
            <w:r>
              <w:rPr>
                <w:sz w:val="20"/>
                <w:szCs w:val="20"/>
              </w:rPr>
              <w:t>WD</w:t>
            </w:r>
          </w:p>
          <w:p w14:paraId="04A1F6D8" w14:textId="0E01BEB3" w:rsidR="00675C06" w:rsidRPr="002B6122" w:rsidRDefault="00815E51" w:rsidP="00815E51">
            <w:pPr>
              <w:rPr>
                <w:sz w:val="20"/>
                <w:szCs w:val="20"/>
              </w:rPr>
            </w:pPr>
            <w:r>
              <w:rPr>
                <w:sz w:val="20"/>
                <w:szCs w:val="20"/>
              </w:rPr>
              <w:t>POD</w:t>
            </w:r>
          </w:p>
        </w:tc>
        <w:tc>
          <w:tcPr>
            <w:tcW w:w="1755" w:type="dxa"/>
          </w:tcPr>
          <w:p w14:paraId="54876BAC" w14:textId="77777777" w:rsidR="00675C06" w:rsidRPr="002B6122" w:rsidRDefault="00675C06" w:rsidP="00640FBB">
            <w:pPr>
              <w:rPr>
                <w:sz w:val="20"/>
                <w:szCs w:val="20"/>
              </w:rPr>
            </w:pPr>
          </w:p>
        </w:tc>
        <w:tc>
          <w:tcPr>
            <w:tcW w:w="1749" w:type="dxa"/>
          </w:tcPr>
          <w:p w14:paraId="6A3A8FF5" w14:textId="68F0D8AA" w:rsidR="00675C06" w:rsidRPr="002B6122" w:rsidRDefault="00055815" w:rsidP="00640FBB">
            <w:pPr>
              <w:rPr>
                <w:sz w:val="20"/>
                <w:szCs w:val="20"/>
              </w:rPr>
            </w:pPr>
            <w:proofErr w:type="spellStart"/>
            <w:r>
              <w:rPr>
                <w:sz w:val="20"/>
                <w:szCs w:val="20"/>
              </w:rPr>
              <w:t>nRM</w:t>
            </w:r>
            <w:proofErr w:type="spellEnd"/>
          </w:p>
        </w:tc>
      </w:tr>
      <w:tr w:rsidR="00EB0AFD" w14:paraId="63A8BC50" w14:textId="77777777" w:rsidTr="004E3E06">
        <w:tc>
          <w:tcPr>
            <w:tcW w:w="1763" w:type="dxa"/>
          </w:tcPr>
          <w:p w14:paraId="4DBA9AAA" w14:textId="765FF62C" w:rsidR="00EB0AFD" w:rsidRDefault="00EB0AFD" w:rsidP="00640FBB">
            <w:pPr>
              <w:rPr>
                <w:sz w:val="20"/>
                <w:szCs w:val="20"/>
              </w:rPr>
            </w:pPr>
            <w:r>
              <w:rPr>
                <w:sz w:val="20"/>
                <w:szCs w:val="20"/>
              </w:rPr>
              <w:fldChar w:fldCharType="begin"/>
            </w:r>
            <w:r w:rsidR="00CF53B2">
              <w:rPr>
                <w:sz w:val="20"/>
                <w:szCs w:val="20"/>
              </w:rPr>
              <w:instrText xml:space="preserve"> ADDIN ZOTERO_ITEM CSL_CITATION {"citationID":"QVKozpOU","properties":{"formattedCitation":"(Essam {\\i{}et al.}, 2022)","plainCitation":"(Essam et al., 2022)","dontUpdate":true,"noteIndex":0},"citationItems":[{"id":314,"uris":["http://zotero.org/users/local/O3QMk9TL/items/V7XLLGAZ"],"itemData":{"id":314,"type":"article-journal","abstract":"Solar power integration in electrical grids is complicated due to dependence on volatile weather conditions. To address this issue, continuous research and development is required to determine the best machine learning (ML) algorithm for PV solar power output forecasting. Existing studies have established the superiority of the artificial neural network (ANN) and random forest (RF) algorithms in this field. However, more recent studies have demonstrated promising PV solar power output forecasting performances by the decision tree (DT), extreme gradient boosting (XGB), and long short-term memory (LSTM) algorithms. Therefore, the present study aims to address a research gap in this field by determining the best performer among these 5 algorithms. A data set from the United States’ National Renewable Energy Laboratory (NREL) consisting of weather parameters and solar power output data for a monocrystalline silicon PV module in Cocoa, Florida was utilized. Comparisons of forecasting scores show that the ANN algorithm is superior as the ANN16 model produces the best mean absolute error (MAE), root mean squared error (RMSE) and coefficient of determination (R2) with values of 0.4693, 0.8816 W, and 0.9988, respectively. It is concluded that ANN is the most reliable and applicable algorithm for PV solar power output forecasting.","container-title":"Engineering Applications of Computational Fluid Mechanics","DOI":"10.1080/19942060.2022.2126528","ISSN":"1994-2060","issue":"1","note":"publisher: Taylor &amp; Francis\n_eprint: https://doi.org/10.1080/19942060.2022.2126528","page":"2002-2034","source":"Taylor and Francis+NEJM","title":"Investigating photovoltaic solar power output forecasting using machine learning algorithms","URL":"https://doi.org/10.1080/19942060.2022.2126528","volume":"16","author":[{"family":"Essam","given":"Yusuf"},{"family":"Ahmed","given":"Ali Najah"},{"family":"Ramli","given":"Rohaini"},{"family":"Chau","given":"Kwok-Wing"},{"family":"Idris Ibrahim","given":"Muhammad Shazril"},{"family":"Sherif","given":"Mohsen"},{"family":"Sefelnasr","given":"Ahmed"},{"family":"El-Shafie","given":"Ahmed"}],"accessed":{"date-parts":[["2023",12,27]]},"issued":{"date-parts":[["2022",12,31]]}}}],"schema":"https://github.com/citation-style-language/schema/raw/master/csl-citation.json"} </w:instrText>
            </w:r>
            <w:r>
              <w:rPr>
                <w:sz w:val="20"/>
                <w:szCs w:val="20"/>
              </w:rPr>
              <w:fldChar w:fldCharType="separate"/>
            </w:r>
            <w:r w:rsidRPr="00EB0AFD">
              <w:rPr>
                <w:rFonts w:ascii="Calibri" w:hAnsi="Calibri" w:cs="Calibri"/>
                <w:kern w:val="0"/>
                <w:sz w:val="20"/>
                <w:szCs w:val="24"/>
              </w:rPr>
              <w:t xml:space="preserve">Essam </w:t>
            </w:r>
            <w:r w:rsidRPr="00EB0AFD">
              <w:rPr>
                <w:rFonts w:ascii="Calibri" w:hAnsi="Calibri" w:cs="Calibri"/>
                <w:i/>
                <w:iCs/>
                <w:kern w:val="0"/>
                <w:sz w:val="20"/>
                <w:szCs w:val="24"/>
              </w:rPr>
              <w:t>et al.</w:t>
            </w:r>
            <w:r w:rsidR="00496342">
              <w:rPr>
                <w:rFonts w:ascii="Calibri" w:hAnsi="Calibri" w:cs="Calibri"/>
                <w:i/>
                <w:iCs/>
                <w:kern w:val="0"/>
                <w:sz w:val="20"/>
                <w:szCs w:val="24"/>
              </w:rPr>
              <w:t xml:space="preserve"> </w:t>
            </w:r>
            <w:r w:rsidR="00496342">
              <w:rPr>
                <w:rFonts w:ascii="Calibri" w:hAnsi="Calibri" w:cs="Calibri"/>
                <w:kern w:val="0"/>
                <w:sz w:val="20"/>
                <w:szCs w:val="24"/>
              </w:rPr>
              <w:t>(</w:t>
            </w:r>
            <w:r w:rsidRPr="00EB0AFD">
              <w:rPr>
                <w:rFonts w:ascii="Calibri" w:hAnsi="Calibri" w:cs="Calibri"/>
                <w:kern w:val="0"/>
                <w:sz w:val="20"/>
                <w:szCs w:val="24"/>
              </w:rPr>
              <w:t>2022)</w:t>
            </w:r>
            <w:r>
              <w:rPr>
                <w:sz w:val="20"/>
                <w:szCs w:val="20"/>
              </w:rPr>
              <w:fldChar w:fldCharType="end"/>
            </w:r>
          </w:p>
        </w:tc>
        <w:tc>
          <w:tcPr>
            <w:tcW w:w="2006" w:type="dxa"/>
          </w:tcPr>
          <w:p w14:paraId="0ACC4F7E" w14:textId="68663320" w:rsidR="00EB0AFD" w:rsidRDefault="00496342" w:rsidP="00640FBB">
            <w:pPr>
              <w:rPr>
                <w:sz w:val="20"/>
                <w:szCs w:val="20"/>
              </w:rPr>
            </w:pPr>
            <w:r>
              <w:rPr>
                <w:sz w:val="20"/>
                <w:szCs w:val="20"/>
              </w:rPr>
              <w:t xml:space="preserve">ANN, RF, DT, </w:t>
            </w:r>
            <w:proofErr w:type="spellStart"/>
            <w:r>
              <w:rPr>
                <w:sz w:val="20"/>
                <w:szCs w:val="20"/>
              </w:rPr>
              <w:t>XGBoost</w:t>
            </w:r>
            <w:proofErr w:type="spellEnd"/>
            <w:r>
              <w:rPr>
                <w:sz w:val="20"/>
                <w:szCs w:val="20"/>
              </w:rPr>
              <w:t>, LSTM</w:t>
            </w:r>
          </w:p>
        </w:tc>
        <w:tc>
          <w:tcPr>
            <w:tcW w:w="1743" w:type="dxa"/>
          </w:tcPr>
          <w:p w14:paraId="0625C83C" w14:textId="77777777" w:rsidR="00815E51" w:rsidRDefault="00815E51" w:rsidP="00815E51">
            <w:pPr>
              <w:rPr>
                <w:sz w:val="20"/>
                <w:szCs w:val="20"/>
              </w:rPr>
            </w:pPr>
            <w:r>
              <w:rPr>
                <w:sz w:val="20"/>
                <w:szCs w:val="20"/>
              </w:rPr>
              <w:t>WD</w:t>
            </w:r>
          </w:p>
          <w:p w14:paraId="5B123F2E" w14:textId="727F61F6" w:rsidR="00EB0AFD" w:rsidRDefault="00815E51" w:rsidP="00815E51">
            <w:pPr>
              <w:rPr>
                <w:sz w:val="20"/>
                <w:szCs w:val="20"/>
              </w:rPr>
            </w:pPr>
            <w:r>
              <w:rPr>
                <w:sz w:val="20"/>
                <w:szCs w:val="20"/>
              </w:rPr>
              <w:t>POD</w:t>
            </w:r>
          </w:p>
        </w:tc>
        <w:tc>
          <w:tcPr>
            <w:tcW w:w="1755" w:type="dxa"/>
          </w:tcPr>
          <w:p w14:paraId="660EC091" w14:textId="3B8973F8" w:rsidR="00EB0AFD" w:rsidRPr="002B6122" w:rsidRDefault="00080E3D" w:rsidP="00640FBB">
            <w:pPr>
              <w:rPr>
                <w:sz w:val="20"/>
                <w:szCs w:val="20"/>
              </w:rPr>
            </w:pPr>
            <w:r w:rsidRPr="00080E3D">
              <w:rPr>
                <w:sz w:val="20"/>
                <w:szCs w:val="20"/>
              </w:rPr>
              <w:t>ANN</w:t>
            </w:r>
            <w:r>
              <w:rPr>
                <w:sz w:val="20"/>
                <w:szCs w:val="20"/>
              </w:rPr>
              <w:t xml:space="preserve"> &gt; </w:t>
            </w:r>
            <w:r w:rsidRPr="00080E3D">
              <w:rPr>
                <w:sz w:val="20"/>
                <w:szCs w:val="20"/>
              </w:rPr>
              <w:t>RF</w:t>
            </w:r>
            <w:r>
              <w:rPr>
                <w:sz w:val="20"/>
                <w:szCs w:val="20"/>
              </w:rPr>
              <w:t xml:space="preserve"> &gt; </w:t>
            </w:r>
            <w:r w:rsidRPr="00080E3D">
              <w:rPr>
                <w:sz w:val="20"/>
                <w:szCs w:val="20"/>
              </w:rPr>
              <w:t>DT</w:t>
            </w:r>
            <w:r>
              <w:rPr>
                <w:sz w:val="20"/>
                <w:szCs w:val="20"/>
              </w:rPr>
              <w:t xml:space="preserve"> &gt;</w:t>
            </w:r>
            <w:r w:rsidRPr="00080E3D">
              <w:rPr>
                <w:sz w:val="20"/>
                <w:szCs w:val="20"/>
              </w:rPr>
              <w:t xml:space="preserve"> XGB</w:t>
            </w:r>
            <w:r>
              <w:rPr>
                <w:sz w:val="20"/>
                <w:szCs w:val="20"/>
              </w:rPr>
              <w:t xml:space="preserve"> &gt; </w:t>
            </w:r>
            <w:r w:rsidRPr="00080E3D">
              <w:rPr>
                <w:sz w:val="20"/>
                <w:szCs w:val="20"/>
              </w:rPr>
              <w:t>LSTM</w:t>
            </w:r>
          </w:p>
        </w:tc>
        <w:tc>
          <w:tcPr>
            <w:tcW w:w="1749" w:type="dxa"/>
          </w:tcPr>
          <w:p w14:paraId="6E27183A" w14:textId="77777777" w:rsidR="00815E51" w:rsidRDefault="00077828" w:rsidP="00640FBB">
            <w:pPr>
              <w:rPr>
                <w:sz w:val="20"/>
                <w:szCs w:val="20"/>
              </w:rPr>
            </w:pPr>
            <w:r w:rsidRPr="00077828">
              <w:rPr>
                <w:sz w:val="20"/>
                <w:szCs w:val="20"/>
              </w:rPr>
              <w:t>MAE</w:t>
            </w:r>
          </w:p>
          <w:p w14:paraId="072AB553" w14:textId="77777777" w:rsidR="00815E51" w:rsidRDefault="00077828" w:rsidP="00640FBB">
            <w:pPr>
              <w:rPr>
                <w:sz w:val="20"/>
                <w:szCs w:val="20"/>
              </w:rPr>
            </w:pPr>
            <w:r w:rsidRPr="00077828">
              <w:rPr>
                <w:sz w:val="20"/>
                <w:szCs w:val="20"/>
              </w:rPr>
              <w:t>RMSE</w:t>
            </w:r>
          </w:p>
          <w:p w14:paraId="5EFE7A5A" w14:textId="273DC13B" w:rsidR="00EB0AFD" w:rsidRPr="00360F9B" w:rsidRDefault="00077828" w:rsidP="00640FBB">
            <w:pPr>
              <w:rPr>
                <w:sz w:val="20"/>
                <w:szCs w:val="20"/>
                <w:vertAlign w:val="superscript"/>
              </w:rPr>
            </w:pPr>
            <w:r w:rsidRPr="00077828">
              <w:rPr>
                <w:sz w:val="20"/>
                <w:szCs w:val="20"/>
              </w:rPr>
              <w:t>R</w:t>
            </w:r>
            <w:r w:rsidR="00360F9B">
              <w:rPr>
                <w:sz w:val="20"/>
                <w:szCs w:val="20"/>
                <w:vertAlign w:val="superscript"/>
              </w:rPr>
              <w:t>2</w:t>
            </w:r>
          </w:p>
        </w:tc>
      </w:tr>
      <w:tr w:rsidR="00047DD0" w14:paraId="2A1F3125" w14:textId="77777777" w:rsidTr="004E3E06">
        <w:tc>
          <w:tcPr>
            <w:tcW w:w="1763" w:type="dxa"/>
          </w:tcPr>
          <w:p w14:paraId="2CBF9FC5" w14:textId="6EC236E9" w:rsidR="00675C06" w:rsidRPr="002B6122" w:rsidRDefault="005C7E64" w:rsidP="00640FBB">
            <w:pPr>
              <w:rPr>
                <w:sz w:val="20"/>
                <w:szCs w:val="20"/>
              </w:rPr>
            </w:pPr>
            <w:r w:rsidRPr="002B6122">
              <w:rPr>
                <w:sz w:val="20"/>
                <w:szCs w:val="20"/>
              </w:rPr>
              <w:fldChar w:fldCharType="begin"/>
            </w:r>
            <w:r w:rsidR="0037596E">
              <w:rPr>
                <w:sz w:val="20"/>
                <w:szCs w:val="20"/>
              </w:rPr>
              <w:instrText xml:space="preserve"> ADDIN ZOTERO_ITEM CSL_CITATION {"citationID":"w7QGB0si","properties":{"formattedCitation":"(Kim, Akhtar and Yang, 2023)","plainCitation":"(Kim, Akhtar and Yang, 2023)","dontUpdate":true,"noteIndex":0},"citationItems":[{"id":147,"uris":["http://zotero.org/users/local/O3QMk9TL/items/XH4YH5WW"],"itemData":{"id":147,"type":"article-journal","abstract":"The present photovoltaic (PV) power generation systems are globally facing the irregularity problem in the distribution of PV generation. In particular, the exact PV power forecasting is critical for grid-connected photovoltaic (PV) systems under unwanted changes in environmental circumstances. The grid energy management, grid operation and scheduling are important factors to forecast the PV power output. Time series analysis is one of the most important aspects of PV output prediction, especially in places (in South Korea) where past solar radiation data or other weather parameters have not been recorded. In this paper, a variety of time-series methods including deep-learning algorithm and machine learning algorithms was used to predict the PV power generation output for quick respond to equipment and panel defects. For designing AI models, the input data were characterized by dividing seasons and choosing the multiple parameters from seasons. In this study, the photovoltaic power generation data was collected from Ansan city, South Korea during January 2017 to June 2021 and the weather data was collected from Suwon city, South Korea during January 2017 to June 2021. In this work, approx. 40,000 hours of operation data from 1.5 MW grid-connected PV system in South Korea was used. PV power generation forecasting was carried out on an hourly basis to test efficacy of various models. Among all models (Holt-Winters, Multivariate Linear Regression, ARIMA, SARIMA, ARIMAX, SARIMAX), LSTM model presented the lowest error rate as compared to other models for quick PV power generation forecasting.","container-title":"Electric Power Systems Research","DOI":"10.1016/j.epsr.2022.109073","ISSN":"0378-7796","journalAbbreviation":"Electric Power Systems Research","page":"109073","source":"ScienceDirect","title":"Designing solar power generation output forecasting methods using time series algorithms","URL":"https://www.sciencedirect.com/science/article/pii/S0378779622011221","volume":"216","author":[{"family":"Kim","given":"EunGyeong"},{"family":"Akhtar","given":"M. Shaheer"},{"family":"Yang","given":"O-Bong"}],"accessed":{"date-parts":[["2023",10,5]]},"issued":{"date-parts":[["2023",3,1]]}}}],"schema":"https://github.com/citation-style-language/schema/raw/master/csl-citation.json"} </w:instrText>
            </w:r>
            <w:r w:rsidRPr="002B6122">
              <w:rPr>
                <w:sz w:val="20"/>
                <w:szCs w:val="20"/>
              </w:rPr>
              <w:fldChar w:fldCharType="separate"/>
            </w:r>
            <w:r w:rsidRPr="002B6122">
              <w:rPr>
                <w:rFonts w:ascii="Calibri" w:hAnsi="Calibri" w:cs="Calibri"/>
                <w:sz w:val="20"/>
                <w:szCs w:val="20"/>
              </w:rPr>
              <w:t>Kim, Akhtar and Yang</w:t>
            </w:r>
            <w:r w:rsidR="00371F49" w:rsidRPr="002B6122">
              <w:rPr>
                <w:rFonts w:ascii="Calibri" w:hAnsi="Calibri" w:cs="Calibri"/>
                <w:sz w:val="20"/>
                <w:szCs w:val="20"/>
              </w:rPr>
              <w:t>. (</w:t>
            </w:r>
            <w:r w:rsidRPr="002B6122">
              <w:rPr>
                <w:rFonts w:ascii="Calibri" w:hAnsi="Calibri" w:cs="Calibri"/>
                <w:sz w:val="20"/>
                <w:szCs w:val="20"/>
              </w:rPr>
              <w:t>2023)</w:t>
            </w:r>
            <w:r w:rsidRPr="002B6122">
              <w:rPr>
                <w:sz w:val="20"/>
                <w:szCs w:val="20"/>
              </w:rPr>
              <w:fldChar w:fldCharType="end"/>
            </w:r>
          </w:p>
        </w:tc>
        <w:tc>
          <w:tcPr>
            <w:tcW w:w="2006" w:type="dxa"/>
          </w:tcPr>
          <w:p w14:paraId="4E611D3C" w14:textId="07D30D44" w:rsidR="00675C06" w:rsidRPr="002B6122" w:rsidRDefault="002B6122" w:rsidP="00640FBB">
            <w:pPr>
              <w:rPr>
                <w:sz w:val="20"/>
                <w:szCs w:val="20"/>
              </w:rPr>
            </w:pPr>
            <w:r w:rsidRPr="002B6122">
              <w:rPr>
                <w:sz w:val="20"/>
                <w:szCs w:val="20"/>
              </w:rPr>
              <w:t>Holt-Winters, Multivariate Linear Regression, ARIMA, SARIMA, ARIMAX, SARIMAX, LSTM</w:t>
            </w:r>
          </w:p>
        </w:tc>
        <w:tc>
          <w:tcPr>
            <w:tcW w:w="1743" w:type="dxa"/>
          </w:tcPr>
          <w:p w14:paraId="620D8A35" w14:textId="77777777" w:rsidR="00815E51" w:rsidRDefault="00815E51" w:rsidP="00815E51">
            <w:pPr>
              <w:rPr>
                <w:sz w:val="20"/>
                <w:szCs w:val="20"/>
              </w:rPr>
            </w:pPr>
            <w:r>
              <w:rPr>
                <w:sz w:val="20"/>
                <w:szCs w:val="20"/>
              </w:rPr>
              <w:t>WD</w:t>
            </w:r>
          </w:p>
          <w:p w14:paraId="7EAB6A60" w14:textId="3C7C0AD7" w:rsidR="00675C06" w:rsidRPr="002B6122" w:rsidRDefault="00815E51" w:rsidP="00815E51">
            <w:pPr>
              <w:rPr>
                <w:sz w:val="20"/>
                <w:szCs w:val="20"/>
              </w:rPr>
            </w:pPr>
            <w:r>
              <w:rPr>
                <w:sz w:val="20"/>
                <w:szCs w:val="20"/>
              </w:rPr>
              <w:t>POD</w:t>
            </w:r>
          </w:p>
        </w:tc>
        <w:tc>
          <w:tcPr>
            <w:tcW w:w="1755" w:type="dxa"/>
          </w:tcPr>
          <w:p w14:paraId="111CCE14" w14:textId="577760CD" w:rsidR="00675C06" w:rsidRPr="002B6122" w:rsidRDefault="00D31B05" w:rsidP="00640FBB">
            <w:pPr>
              <w:rPr>
                <w:sz w:val="20"/>
                <w:szCs w:val="20"/>
              </w:rPr>
            </w:pPr>
            <w:r>
              <w:rPr>
                <w:sz w:val="20"/>
                <w:szCs w:val="20"/>
              </w:rPr>
              <w:t xml:space="preserve">LSTM </w:t>
            </w:r>
          </w:p>
        </w:tc>
        <w:tc>
          <w:tcPr>
            <w:tcW w:w="1749" w:type="dxa"/>
          </w:tcPr>
          <w:p w14:paraId="20818B28" w14:textId="77777777" w:rsidR="00815E51" w:rsidRDefault="005D5CB7" w:rsidP="00640FBB">
            <w:pPr>
              <w:rPr>
                <w:sz w:val="20"/>
                <w:szCs w:val="20"/>
              </w:rPr>
            </w:pPr>
            <w:r>
              <w:rPr>
                <w:sz w:val="20"/>
                <w:szCs w:val="20"/>
              </w:rPr>
              <w:t>MAE</w:t>
            </w:r>
          </w:p>
          <w:p w14:paraId="33BCA0C9" w14:textId="77777777" w:rsidR="00815E51" w:rsidRDefault="005D5CB7" w:rsidP="00640FBB">
            <w:pPr>
              <w:rPr>
                <w:sz w:val="20"/>
                <w:szCs w:val="20"/>
              </w:rPr>
            </w:pPr>
            <w:r>
              <w:rPr>
                <w:sz w:val="20"/>
                <w:szCs w:val="20"/>
              </w:rPr>
              <w:t>MSE</w:t>
            </w:r>
          </w:p>
          <w:p w14:paraId="14194441" w14:textId="09879457" w:rsidR="00815E51" w:rsidRDefault="005D5CB7" w:rsidP="00640FBB">
            <w:pPr>
              <w:rPr>
                <w:sz w:val="20"/>
                <w:szCs w:val="20"/>
              </w:rPr>
            </w:pPr>
            <w:r>
              <w:rPr>
                <w:sz w:val="20"/>
                <w:szCs w:val="20"/>
              </w:rPr>
              <w:t>RMSE</w:t>
            </w:r>
          </w:p>
          <w:p w14:paraId="191A89A5" w14:textId="285C3127" w:rsidR="00675C06" w:rsidRPr="005D5CB7" w:rsidRDefault="005D5CB7" w:rsidP="00640FBB">
            <w:pPr>
              <w:rPr>
                <w:sz w:val="20"/>
                <w:szCs w:val="20"/>
              </w:rPr>
            </w:pPr>
            <w:r>
              <w:rPr>
                <w:sz w:val="20"/>
                <w:szCs w:val="20"/>
              </w:rPr>
              <w:t>R</w:t>
            </w:r>
            <w:r>
              <w:rPr>
                <w:sz w:val="20"/>
                <w:szCs w:val="20"/>
                <w:vertAlign w:val="superscript"/>
              </w:rPr>
              <w:t>2</w:t>
            </w:r>
          </w:p>
        </w:tc>
      </w:tr>
      <w:tr w:rsidR="00690976" w14:paraId="67836233" w14:textId="77777777" w:rsidTr="004E3E06">
        <w:tc>
          <w:tcPr>
            <w:tcW w:w="1763" w:type="dxa"/>
          </w:tcPr>
          <w:p w14:paraId="215B6D69" w14:textId="4149EC2D" w:rsidR="00690976" w:rsidRPr="002B6122" w:rsidRDefault="00690976" w:rsidP="00640FBB">
            <w:pPr>
              <w:rPr>
                <w:sz w:val="20"/>
                <w:szCs w:val="20"/>
              </w:rPr>
            </w:pPr>
            <w:r>
              <w:rPr>
                <w:sz w:val="20"/>
                <w:szCs w:val="20"/>
              </w:rPr>
              <w:fldChar w:fldCharType="begin"/>
            </w:r>
            <w:r w:rsidR="00CF53B2">
              <w:rPr>
                <w:sz w:val="20"/>
                <w:szCs w:val="20"/>
              </w:rPr>
              <w:instrText xml:space="preserve"> ADDIN ZOTERO_ITEM CSL_CITATION {"citationID":"f0xzvDQk","properties":{"formattedCitation":"(Dhaked, Dadhich and Birla, 2023)","plainCitation":"(Dhaked, Dadhich and Birla, 2023)","dontUpdate":true,"noteIndex":0},"citationItems":[{"id":321,"uris":["http://zotero.org/users/local/O3QMk9TL/items/QILVYYPU"],"itemData":{"id":321,"type":"article-journal","abstract":"Renewable energy sources are gaining popularity, where solar photovolaics (PV) being the most preferred option due to its cleanliness, affordability, and abundance. The energy output of solar PV is primarily based on temperature &amp; irradiance. Therefore, a weather-based intelligent model is needed for estimating solar energy output to fulfil energy demand and decision making. Predicting PV power output is essential for energy management, security, and operation. In addition to enhancing the output efficiency of PV power plants, the power grid's stability can be enhanced by enhancing the efficacy of PV power plants' electricity generation. This work focuses on LSTM and BPNN for forecasting solar plant power output and it is observed that their findings are virtually compatible with realistic power production in terms of MAE, MAPE, RMSPE, and R2 score. LSTM model comparisons with different layers for each weather season are also analysed. Comparing the extent of errors in the LSTM and BPNN models reveals that LSTM provides more accurate predictions.","container-title":"Green Energy and Intelligent Transportation","DOI":"10.1016/j.geits.2023.100113","ISSN":"2773-1537","issue":"5","journalAbbreviation":"Green Energy and Intelligent Transportation","page":"100113","source":"ScienceDirect","title":"Power output forecasting of solar photovoltaic plant using LSTM","URL":"https://www.sciencedirect.com/science/article/pii/S277315372300049X","volume":"2","author":[{"family":"Dhaked","given":"Dheeraj Kumar"},{"family":"Dadhich","given":"Sharad"},{"family":"Birla","given":"Dinesh"}],"accessed":{"date-parts":[["2023",12,29]]},"issued":{"date-parts":[["2023",10,1]]}}}],"schema":"https://github.com/citation-style-language/schema/raw/master/csl-citation.json"} </w:instrText>
            </w:r>
            <w:r>
              <w:rPr>
                <w:sz w:val="20"/>
                <w:szCs w:val="20"/>
              </w:rPr>
              <w:fldChar w:fldCharType="separate"/>
            </w:r>
            <w:r w:rsidRPr="00690976">
              <w:rPr>
                <w:rFonts w:ascii="Calibri" w:hAnsi="Calibri" w:cs="Calibri"/>
                <w:sz w:val="20"/>
              </w:rPr>
              <w:t>Dhaked, Dadhich and Birla</w:t>
            </w:r>
            <w:r w:rsidR="004C74B1">
              <w:rPr>
                <w:rFonts w:ascii="Calibri" w:hAnsi="Calibri" w:cs="Calibri"/>
                <w:sz w:val="20"/>
              </w:rPr>
              <w:t xml:space="preserve"> (</w:t>
            </w:r>
            <w:r w:rsidRPr="00690976">
              <w:rPr>
                <w:rFonts w:ascii="Calibri" w:hAnsi="Calibri" w:cs="Calibri"/>
                <w:sz w:val="20"/>
              </w:rPr>
              <w:t>2023)</w:t>
            </w:r>
            <w:r>
              <w:rPr>
                <w:sz w:val="20"/>
                <w:szCs w:val="20"/>
              </w:rPr>
              <w:fldChar w:fldCharType="end"/>
            </w:r>
          </w:p>
        </w:tc>
        <w:tc>
          <w:tcPr>
            <w:tcW w:w="2006" w:type="dxa"/>
          </w:tcPr>
          <w:p w14:paraId="4B811116" w14:textId="43CC28DA" w:rsidR="00690976" w:rsidRPr="002B6122" w:rsidRDefault="007B498C" w:rsidP="00640FBB">
            <w:pPr>
              <w:rPr>
                <w:sz w:val="20"/>
                <w:szCs w:val="20"/>
              </w:rPr>
            </w:pPr>
            <w:r>
              <w:rPr>
                <w:sz w:val="20"/>
                <w:szCs w:val="20"/>
              </w:rPr>
              <w:t>LSTM</w:t>
            </w:r>
            <w:r w:rsidR="00054ADC">
              <w:rPr>
                <w:sz w:val="20"/>
                <w:szCs w:val="20"/>
              </w:rPr>
              <w:t>, BPNN</w:t>
            </w:r>
          </w:p>
        </w:tc>
        <w:tc>
          <w:tcPr>
            <w:tcW w:w="1743" w:type="dxa"/>
          </w:tcPr>
          <w:p w14:paraId="57D3699D" w14:textId="77777777" w:rsidR="00690976" w:rsidRDefault="007A47AB" w:rsidP="00815E51">
            <w:pPr>
              <w:rPr>
                <w:sz w:val="20"/>
                <w:szCs w:val="20"/>
              </w:rPr>
            </w:pPr>
            <w:r>
              <w:rPr>
                <w:sz w:val="20"/>
                <w:szCs w:val="20"/>
              </w:rPr>
              <w:t>WD</w:t>
            </w:r>
          </w:p>
          <w:p w14:paraId="31795ED2" w14:textId="59327E1F" w:rsidR="007A47AB" w:rsidRDefault="007A47AB" w:rsidP="00815E51">
            <w:pPr>
              <w:rPr>
                <w:sz w:val="20"/>
                <w:szCs w:val="20"/>
              </w:rPr>
            </w:pPr>
            <w:r>
              <w:rPr>
                <w:sz w:val="20"/>
                <w:szCs w:val="20"/>
              </w:rPr>
              <w:t>POD</w:t>
            </w:r>
          </w:p>
        </w:tc>
        <w:tc>
          <w:tcPr>
            <w:tcW w:w="1755" w:type="dxa"/>
          </w:tcPr>
          <w:p w14:paraId="1837725D" w14:textId="193205DC" w:rsidR="00690976" w:rsidRDefault="002709D3" w:rsidP="00640FBB">
            <w:pPr>
              <w:rPr>
                <w:sz w:val="20"/>
                <w:szCs w:val="20"/>
              </w:rPr>
            </w:pPr>
            <w:r>
              <w:rPr>
                <w:sz w:val="20"/>
                <w:szCs w:val="20"/>
              </w:rPr>
              <w:t>LSTM</w:t>
            </w:r>
          </w:p>
        </w:tc>
        <w:tc>
          <w:tcPr>
            <w:tcW w:w="1749" w:type="dxa"/>
          </w:tcPr>
          <w:p w14:paraId="64E8A9CE" w14:textId="77777777" w:rsidR="009F77BF" w:rsidRDefault="009F77BF" w:rsidP="00640FBB">
            <w:pPr>
              <w:rPr>
                <w:sz w:val="20"/>
                <w:szCs w:val="20"/>
              </w:rPr>
            </w:pPr>
            <w:r w:rsidRPr="009F77BF">
              <w:rPr>
                <w:sz w:val="20"/>
                <w:szCs w:val="20"/>
              </w:rPr>
              <w:t xml:space="preserve">MAE </w:t>
            </w:r>
          </w:p>
          <w:p w14:paraId="7F250771" w14:textId="77777777" w:rsidR="009F77BF" w:rsidRDefault="009F77BF" w:rsidP="00640FBB">
            <w:pPr>
              <w:rPr>
                <w:sz w:val="20"/>
                <w:szCs w:val="20"/>
              </w:rPr>
            </w:pPr>
            <w:r w:rsidRPr="009F77BF">
              <w:rPr>
                <w:sz w:val="20"/>
                <w:szCs w:val="20"/>
              </w:rPr>
              <w:t>MAPE</w:t>
            </w:r>
          </w:p>
          <w:p w14:paraId="4EF03DBD" w14:textId="77777777" w:rsidR="009F77BF" w:rsidRDefault="009F77BF" w:rsidP="00640FBB">
            <w:pPr>
              <w:rPr>
                <w:sz w:val="20"/>
                <w:szCs w:val="20"/>
              </w:rPr>
            </w:pPr>
            <w:r w:rsidRPr="009F77BF">
              <w:rPr>
                <w:sz w:val="20"/>
                <w:szCs w:val="20"/>
              </w:rPr>
              <w:t>RMSPE</w:t>
            </w:r>
          </w:p>
          <w:p w14:paraId="222B059F" w14:textId="0B4E9AD2" w:rsidR="00690976" w:rsidRPr="00CB37BD" w:rsidRDefault="009F77BF" w:rsidP="00640FBB">
            <w:pPr>
              <w:rPr>
                <w:sz w:val="20"/>
                <w:szCs w:val="20"/>
                <w:vertAlign w:val="superscript"/>
              </w:rPr>
            </w:pPr>
            <w:r w:rsidRPr="009F77BF">
              <w:rPr>
                <w:sz w:val="20"/>
                <w:szCs w:val="20"/>
              </w:rPr>
              <w:t>R</w:t>
            </w:r>
            <w:r w:rsidR="00CB37BD">
              <w:rPr>
                <w:sz w:val="20"/>
                <w:szCs w:val="20"/>
                <w:vertAlign w:val="superscript"/>
              </w:rPr>
              <w:t>2</w:t>
            </w:r>
          </w:p>
        </w:tc>
      </w:tr>
    </w:tbl>
    <w:p w14:paraId="76951968" w14:textId="4441C784" w:rsidR="009C1896" w:rsidRDefault="009C1896" w:rsidP="00640FBB">
      <w:pPr>
        <w:rPr>
          <w:b/>
          <w:bCs/>
        </w:rPr>
      </w:pPr>
    </w:p>
    <w:p w14:paraId="65264C27" w14:textId="581D2BAF" w:rsidR="00112021" w:rsidRPr="00804B38" w:rsidRDefault="00F73DCC" w:rsidP="00640FBB">
      <w:r w:rsidRPr="00804B38">
        <w:rPr>
          <w:b/>
          <w:bCs/>
        </w:rPr>
        <w:br/>
      </w:r>
      <w:r w:rsidR="001F5484">
        <w:rPr>
          <w:b/>
          <w:bCs/>
        </w:rPr>
        <w:t>Table</w:t>
      </w:r>
      <w:r w:rsidRPr="00804B38">
        <w:rPr>
          <w:b/>
          <w:bCs/>
        </w:rPr>
        <w:t xml:space="preserve"> 1: </w:t>
      </w:r>
      <w:r w:rsidR="00B52A23" w:rsidRPr="00804B38">
        <w:t>A s</w:t>
      </w:r>
      <w:r w:rsidR="00BD48E9" w:rsidRPr="00804B38">
        <w:t xml:space="preserve">ummary </w:t>
      </w:r>
      <w:r w:rsidR="00C22D26" w:rsidRPr="00804B38">
        <w:t>of</w:t>
      </w:r>
      <w:r w:rsidR="00063BAB" w:rsidRPr="00804B38">
        <w:t xml:space="preserve"> research papers </w:t>
      </w:r>
      <w:r w:rsidR="00C22D26" w:rsidRPr="00804B38">
        <w:t xml:space="preserve">that develop </w:t>
      </w:r>
      <w:r w:rsidR="00C71F09" w:rsidRPr="00804B38">
        <w:t>and compare forecasting models</w:t>
      </w:r>
      <w:r w:rsidR="003F5CF3" w:rsidRPr="00804B38">
        <w:t xml:space="preserve">. </w:t>
      </w:r>
      <w:r w:rsidR="00827A3A" w:rsidRPr="00804B38">
        <w:br/>
        <w:t>WD – Weather Data</w:t>
      </w:r>
      <w:r w:rsidR="00112021">
        <w:t>.</w:t>
      </w:r>
      <w:r w:rsidR="00827A3A" w:rsidRPr="00804B38">
        <w:br/>
        <w:t>POD – Power Output Data</w:t>
      </w:r>
      <w:r w:rsidR="00112021">
        <w:t>.</w:t>
      </w:r>
      <w:r w:rsidR="00112021">
        <w:br/>
      </w:r>
      <w:r w:rsidR="00112021" w:rsidRPr="00804B38">
        <w:t xml:space="preserve">See appendix </w:t>
      </w:r>
      <w:r w:rsidR="00112021" w:rsidRPr="00804B38">
        <w:rPr>
          <w:b/>
          <w:bCs/>
        </w:rPr>
        <w:t>A</w:t>
      </w:r>
      <w:r w:rsidR="00112021" w:rsidRPr="00804B38">
        <w:t xml:space="preserve"> for all abbreviations.</w:t>
      </w:r>
    </w:p>
    <w:p w14:paraId="5C851C90" w14:textId="77777777" w:rsidR="00E9794C" w:rsidRDefault="00E9794C">
      <w:pPr>
        <w:rPr>
          <w:b/>
          <w:bCs/>
        </w:rPr>
      </w:pPr>
    </w:p>
    <w:p w14:paraId="34CC282E" w14:textId="79A598CD" w:rsidR="00B46DD6" w:rsidRPr="00103593" w:rsidRDefault="00B46DD6" w:rsidP="00103593">
      <w:pPr>
        <w:rPr>
          <w:b/>
          <w:bCs/>
        </w:rPr>
      </w:pPr>
      <w:r w:rsidRPr="00103593">
        <w:rPr>
          <w:b/>
          <w:bCs/>
        </w:rPr>
        <w:t xml:space="preserve">Datasets </w:t>
      </w:r>
    </w:p>
    <w:p w14:paraId="65FC4BF1" w14:textId="64853DF1" w:rsidR="00B46DD6" w:rsidRPr="00275827" w:rsidRDefault="00D5529D">
      <w:r>
        <w:t xml:space="preserve">PV system data: </w:t>
      </w:r>
      <w:r w:rsidR="00B46DD6">
        <w:t>from a residential installation located in Southwest UK</w:t>
      </w:r>
      <w:r w:rsidR="00E145B1">
        <w:t>;</w:t>
      </w:r>
      <w:r w:rsidR="001A4E49">
        <w:t xml:space="preserve"> c</w:t>
      </w:r>
      <w:r w:rsidR="00B46DD6">
        <w:t>ontained</w:t>
      </w:r>
      <w:r w:rsidR="004F522B">
        <w:t xml:space="preserve"> the</w:t>
      </w:r>
      <w:r w:rsidR="00B46DD6">
        <w:t xml:space="preserve"> power generated </w:t>
      </w:r>
      <w:r w:rsidR="009A4579">
        <w:t xml:space="preserve">from the system </w:t>
      </w:r>
      <w:r w:rsidR="00B46DD6">
        <w:t>for each month in kilowatt hours (kWh).</w:t>
      </w:r>
      <w:r w:rsidR="00275827">
        <w:t xml:space="preserve"> </w:t>
      </w:r>
    </w:p>
    <w:p w14:paraId="421F0A1B" w14:textId="6EB2C97B" w:rsidR="004E37E5" w:rsidRDefault="00B46DD6">
      <w:r>
        <w:t>Weather data</w:t>
      </w:r>
      <w:r w:rsidR="00DA28E1">
        <w:t>:</w:t>
      </w:r>
      <w:r w:rsidR="009A4579">
        <w:t xml:space="preserve"> </w:t>
      </w:r>
      <w:r>
        <w:t xml:space="preserve">obtained from the Met Office historic station data archive </w:t>
      </w:r>
      <w:r>
        <w:fldChar w:fldCharType="begin"/>
      </w:r>
      <w:r w:rsidR="00CF53B2">
        <w:instrText xml:space="preserve"> ADDIN ZOTERO_ITEM CSL_CITATION {"citationID":"4borxWCm","properties":{"formattedCitation":"({\\i{}Historic station data - Met Office}., 2023)","plainCitation":"(Historic station data - Met Office., 2023)","dontUpdate":true,"noteIndex":0},"citationItems":[{"id":286,"uris":["http://zotero.org/users/local/O3QMk9TL/items/W7JABKJT"],"itemData":{"id":286,"type":"dataset","title":"Historic station data - Met Office","URL":"https://www.metoffice.gov.uk/research/climate/maps-and-data/historic-station-data","accessed":{"date-parts":[["2023",12,12]]},"issued":{"date-parts":[["2023"]]}}}],"schema":"https://github.com/citation-style-language/schema/raw/master/csl-citation.json"} </w:instrText>
      </w:r>
      <w:r>
        <w:fldChar w:fldCharType="separate"/>
      </w:r>
      <w:r w:rsidRPr="00B72D5F">
        <w:rPr>
          <w:rFonts w:ascii="Calibri" w:hAnsi="Calibri" w:cs="Calibri"/>
          <w:kern w:val="0"/>
          <w:szCs w:val="24"/>
        </w:rPr>
        <w:t>(</w:t>
      </w:r>
      <w:r w:rsidRPr="00B72D5F">
        <w:rPr>
          <w:rFonts w:ascii="Calibri" w:hAnsi="Calibri" w:cs="Calibri"/>
          <w:i/>
          <w:iCs/>
          <w:kern w:val="0"/>
          <w:szCs w:val="24"/>
        </w:rPr>
        <w:t>Historic station data - Met Office</w:t>
      </w:r>
      <w:r w:rsidRPr="00B72D5F">
        <w:rPr>
          <w:rFonts w:ascii="Calibri" w:hAnsi="Calibri" w:cs="Calibri"/>
          <w:kern w:val="0"/>
          <w:szCs w:val="24"/>
        </w:rPr>
        <w:t>, 2023)</w:t>
      </w:r>
      <w:r>
        <w:fldChar w:fldCharType="end"/>
      </w:r>
      <w:r>
        <w:t>. Yeovilton station was closest to the</w:t>
      </w:r>
      <w:r w:rsidR="009A4579">
        <w:t xml:space="preserve"> PV system</w:t>
      </w:r>
      <w:r>
        <w:t xml:space="preserve"> (~20 miles). </w:t>
      </w:r>
    </w:p>
    <w:p w14:paraId="1AFA3CFC" w14:textId="3BD38699" w:rsidR="00B46DD6" w:rsidRDefault="00B46DD6">
      <w:r>
        <w:t xml:space="preserve">There was no missing data for the period over which the solar panel power generation was measured. </w:t>
      </w:r>
    </w:p>
    <w:p w14:paraId="1D7FA4E7" w14:textId="7395DE89" w:rsidR="008E357F" w:rsidRPr="00103593" w:rsidRDefault="008E357F" w:rsidP="00103593">
      <w:pPr>
        <w:rPr>
          <w:b/>
          <w:bCs/>
        </w:rPr>
      </w:pPr>
      <w:r w:rsidRPr="00103593">
        <w:rPr>
          <w:b/>
          <w:bCs/>
        </w:rPr>
        <w:t xml:space="preserve">Ethics </w:t>
      </w:r>
    </w:p>
    <w:p w14:paraId="5BEC8361" w14:textId="26152E95" w:rsidR="00995C37" w:rsidRDefault="00FB0517" w:rsidP="00335980">
      <w:r>
        <w:t>Permission to use the</w:t>
      </w:r>
      <w:r w:rsidR="002D42DB">
        <w:t xml:space="preserve"> PV</w:t>
      </w:r>
      <w:r w:rsidR="00C37775">
        <w:t xml:space="preserve"> system</w:t>
      </w:r>
      <w:r>
        <w:t xml:space="preserve"> data in this project</w:t>
      </w:r>
      <w:r w:rsidR="002D42DB">
        <w:t xml:space="preserve"> is granted</w:t>
      </w:r>
      <w:r>
        <w:t xml:space="preserve"> by the owner. </w:t>
      </w:r>
      <w:r w:rsidR="00CA27D6">
        <w:t>W</w:t>
      </w:r>
      <w:r w:rsidR="002D42DB">
        <w:t xml:space="preserve">eather data </w:t>
      </w:r>
      <w:r w:rsidR="007E076A">
        <w:t xml:space="preserve">is published under the Open Government Licence </w:t>
      </w:r>
      <w:r w:rsidR="009755CF">
        <w:t xml:space="preserve">version </w:t>
      </w:r>
      <w:r w:rsidR="00C37775">
        <w:t xml:space="preserve">3.0. </w:t>
      </w:r>
      <w:r w:rsidR="00CA27D6">
        <w:t>N</w:t>
      </w:r>
      <w:r w:rsidR="00E85AA2">
        <w:t>o personal identifying information</w:t>
      </w:r>
      <w:r w:rsidR="00A74A08">
        <w:t xml:space="preserve"> or sensitive information</w:t>
      </w:r>
      <w:r w:rsidR="00FB0962">
        <w:t xml:space="preserve"> is present in the data</w:t>
      </w:r>
      <w:r w:rsidR="00CB5799">
        <w:t xml:space="preserve">, so </w:t>
      </w:r>
      <w:r w:rsidR="00CD4DD5">
        <w:t xml:space="preserve">there are </w:t>
      </w:r>
      <w:r w:rsidR="00CB5799">
        <w:t xml:space="preserve">no ethical implications for using the data. </w:t>
      </w:r>
      <w:r w:rsidR="00A91699">
        <w:t>Some metho</w:t>
      </w:r>
      <w:r w:rsidR="00B53E9A">
        <w:t>d</w:t>
      </w:r>
      <w:r w:rsidR="00A91699">
        <w:t>s</w:t>
      </w:r>
      <w:r w:rsidR="00B53E9A">
        <w:t xml:space="preserve"> can </w:t>
      </w:r>
      <w:r w:rsidR="00A91699">
        <w:t xml:space="preserve">use lots of </w:t>
      </w:r>
      <w:r w:rsidR="00B53E9A">
        <w:t>processing power</w:t>
      </w:r>
      <w:r w:rsidR="00C36966">
        <w:t>, although this is limited in this project by the small</w:t>
      </w:r>
      <w:r w:rsidR="009224A5">
        <w:t xml:space="preserve"> dataset size. </w:t>
      </w:r>
    </w:p>
    <w:p w14:paraId="17C844C4" w14:textId="77777777" w:rsidR="0015695E" w:rsidRDefault="0015695E" w:rsidP="00335980"/>
    <w:p w14:paraId="7A05B8F5" w14:textId="77777777" w:rsidR="0015695E" w:rsidRDefault="0015695E" w:rsidP="00335980"/>
    <w:p w14:paraId="6FF1E369" w14:textId="77777777" w:rsidR="00103593" w:rsidRDefault="00103593" w:rsidP="00335980"/>
    <w:p w14:paraId="5BC0AA25" w14:textId="77777777" w:rsidR="00A60D37" w:rsidRPr="00336D40" w:rsidRDefault="00A60D37" w:rsidP="00335980"/>
    <w:p w14:paraId="25ABD1BF" w14:textId="77777777" w:rsidR="00E65D29" w:rsidRDefault="0013232D" w:rsidP="005274F7">
      <w:pPr>
        <w:pStyle w:val="Subtitle"/>
      </w:pPr>
      <w:bookmarkStart w:id="2" w:name="_Toc158902793"/>
      <w:r w:rsidRPr="003F39EB">
        <w:t xml:space="preserve">3    </w:t>
      </w:r>
      <w:r w:rsidR="008E357F" w:rsidRPr="003F39EB">
        <w:t>Methods</w:t>
      </w:r>
      <w:bookmarkEnd w:id="2"/>
    </w:p>
    <w:p w14:paraId="4AD014FB" w14:textId="36BC49E3" w:rsidR="00786CA8" w:rsidRDefault="001F5484" w:rsidP="00335980">
      <w:pPr>
        <w:rPr>
          <w:sz w:val="24"/>
          <w:szCs w:val="24"/>
        </w:rPr>
      </w:pPr>
      <w:r>
        <w:rPr>
          <w:sz w:val="24"/>
          <w:szCs w:val="24"/>
        </w:rPr>
        <w:t>Figure</w:t>
      </w:r>
      <w:r w:rsidR="00134DC3">
        <w:rPr>
          <w:sz w:val="24"/>
          <w:szCs w:val="24"/>
        </w:rPr>
        <w:t xml:space="preserve"> </w:t>
      </w:r>
      <w:r w:rsidR="006D1A3A">
        <w:rPr>
          <w:sz w:val="24"/>
          <w:szCs w:val="24"/>
        </w:rPr>
        <w:t xml:space="preserve">1 </w:t>
      </w:r>
      <w:r w:rsidR="00134DC3">
        <w:rPr>
          <w:sz w:val="24"/>
          <w:szCs w:val="24"/>
        </w:rPr>
        <w:t xml:space="preserve">shows a graphical overview of the technical processes used for data </w:t>
      </w:r>
      <w:r w:rsidR="006D1A3A">
        <w:rPr>
          <w:sz w:val="24"/>
          <w:szCs w:val="24"/>
        </w:rPr>
        <w:t xml:space="preserve">preprocessing and model building. </w:t>
      </w:r>
    </w:p>
    <w:p w14:paraId="58CF3336" w14:textId="7CC5C97F" w:rsidR="009770CE" w:rsidRDefault="00786CA8" w:rsidP="00335980">
      <w:pPr>
        <w:rPr>
          <w:sz w:val="24"/>
          <w:szCs w:val="24"/>
        </w:rPr>
      </w:pPr>
      <w:r>
        <w:rPr>
          <w:noProof/>
          <w:sz w:val="24"/>
          <w:szCs w:val="24"/>
        </w:rPr>
        <w:lastRenderedPageBreak/>
        <mc:AlternateContent>
          <mc:Choice Requires="wpg">
            <w:drawing>
              <wp:anchor distT="0" distB="0" distL="114300" distR="114300" simplePos="0" relativeHeight="251689984" behindDoc="0" locked="0" layoutInCell="1" allowOverlap="1" wp14:anchorId="2789F28D" wp14:editId="4C7D020D">
                <wp:simplePos x="0" y="0"/>
                <wp:positionH relativeFrom="column">
                  <wp:posOffset>-23812</wp:posOffset>
                </wp:positionH>
                <wp:positionV relativeFrom="paragraph">
                  <wp:posOffset>302101</wp:posOffset>
                </wp:positionV>
                <wp:extent cx="5795733" cy="3667798"/>
                <wp:effectExtent l="0" t="0" r="0" b="8890"/>
                <wp:wrapNone/>
                <wp:docPr id="1902205127" name="Group 8"/>
                <wp:cNvGraphicFramePr/>
                <a:graphic xmlns:a="http://schemas.openxmlformats.org/drawingml/2006/main">
                  <a:graphicData uri="http://schemas.microsoft.com/office/word/2010/wordprocessingGroup">
                    <wpg:wgp>
                      <wpg:cNvGrpSpPr/>
                      <wpg:grpSpPr>
                        <a:xfrm>
                          <a:off x="0" y="0"/>
                          <a:ext cx="5795733" cy="3667798"/>
                          <a:chOff x="0" y="0"/>
                          <a:chExt cx="5795733" cy="3667798"/>
                        </a:xfrm>
                      </wpg:grpSpPr>
                      <pic:pic xmlns:pic="http://schemas.openxmlformats.org/drawingml/2006/picture">
                        <pic:nvPicPr>
                          <pic:cNvPr id="1347867684" name="Picture 1" descr="A diagram of a company&#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r="2" b="407"/>
                          <a:stretch/>
                        </pic:blipFill>
                        <pic:spPr>
                          <a:xfrm>
                            <a:off x="23795" y="0"/>
                            <a:ext cx="5731423" cy="3186113"/>
                          </a:xfrm>
                          <a:prstGeom prst="rect">
                            <a:avLst/>
                          </a:prstGeom>
                        </pic:spPr>
                      </pic:pic>
                      <wps:wsp>
                        <wps:cNvPr id="42986924" name="Text Box 7"/>
                        <wps:cNvSpPr txBox="1"/>
                        <wps:spPr>
                          <a:xfrm>
                            <a:off x="0" y="3300246"/>
                            <a:ext cx="5795733" cy="367552"/>
                          </a:xfrm>
                          <a:prstGeom prst="rect">
                            <a:avLst/>
                          </a:prstGeom>
                          <a:solidFill>
                            <a:schemeClr val="lt1"/>
                          </a:solidFill>
                          <a:ln w="6350">
                            <a:noFill/>
                          </a:ln>
                        </wps:spPr>
                        <wps:txbx>
                          <w:txbxContent>
                            <w:p w14:paraId="10328503" w14:textId="3CD89575" w:rsidR="00786CA8" w:rsidRPr="00AA3591" w:rsidRDefault="001F5484">
                              <w:r>
                                <w:rPr>
                                  <w:b/>
                                  <w:bCs/>
                                </w:rPr>
                                <w:t>Figure</w:t>
                              </w:r>
                              <w:r w:rsidR="00AA3591">
                                <w:rPr>
                                  <w:b/>
                                  <w:bCs/>
                                </w:rPr>
                                <w:t xml:space="preserve"> 1. </w:t>
                              </w:r>
                              <w:r w:rsidR="00AA3591">
                                <w:t xml:space="preserve">Graphical representation of technical proces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789F28D" id="Group 8" o:spid="_x0000_s1026" style="position:absolute;margin-left:-1.85pt;margin-top:23.8pt;width:456.35pt;height:288.8pt;z-index:251689984;mso-height-relative:margin" coordsize="57957,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ag0/rgMAAFwIAAAOAAAAZHJzL2Uyb0RvYy54bWykVttuGzcQfS/QfyAY&#10;oG/xSqu7YjlQ7doIYCRC7cLPFJerJcIlWZKSVvn6HnJXlm9B2vTB9JAzy5k5c2ao849NrchOOC+N&#10;XtD+WY8SobkppN4s6F/31++nlPjAdMGU0WJBD8LTjxe//nK+t3ORm8qoQjiCS7Sf7+2CViHYeZZ5&#10;Xoma+TNjhYayNK5mAVu3yQrH9ri9Vlne642zvXGFdYYL73F61SrpRbq/LAUPX8rSi0DUgiK2kFaX&#10;1nVcs4tzNt84ZivJuzDYT0RRM6nh9PGqKxYY2Tr56qpacme8KcMZN3VmylJykXJANv3ei2xunNna&#10;lMtmvt/YR5gA7Qucfvpa/nl34+ydXTkgsbcbYJF2MZemdHX8jyhJkyA7PEImmkA4DkeT2WgyGFDC&#10;oRuMx5PJbNqCyisg/+o7Xv3xgy+zo+PsWThW8jn+OgwgvcLgx1zBV2HrBO0uqf/VHTVzX7f2Pcpl&#10;WZBrqWQ4JOqhMDEovVtJvnLtBnCuHJEFWmEwnEzHk/F0SIlmNagPs+id9CkphOcg4ZIUkoF8NTEl&#10;YSS50Iff3jXLD2m5imbSBvQWYdtg0AOSM6UOZCO0cCyIImIdo4iO2zBYhOnW8K+eaHNZMb0RS2/R&#10;CIgpWmfPzdP2WQ5rJe21VIo4Ex5kqO4qZhF+P/E7Kjv4kMALFr5RgZbhV4Zva6FD27JOKCRitK+k&#10;9ZS4uajXApC5TwWw4RgXAf6skzq0VPKO/4kECDzmlKBvh71JpwlOBF4d0zqG3mLiweo3eJwPwFlK&#10;3uLyoD/Mj1zuT8f9/iAhdmQkoHU+3AhTkyggYkSVYGG7Wx9iFCeTDuk2iIQygI89hkHnjxhi9wrF&#10;/9TLqTgIIV57It8wn03Hs/yRevexXX83DUmwdbax6UlocNwxI55/BzOMztjfg14vH45b6L8zASaj&#10;Uf5/QGNzb5QsIgFj7dJDIC6VIzuGEa5Cy+EXVkqT/YKOB6NeqoY28fO2HEqjEKfMohSadQNlFNem&#10;OAAFMD3NN2/5tURlb5kPK+bwEiBxvG7hC5ZSGTgxnURJZdy3t86jPYoKLSV7vCwL6v/esjh21CeN&#10;cs/6w2F8itJmOJrk2LinmvVTjd7WlwaZozMQXRKjfVBHsXSmfsAjuIxeoWKaw/eChqN4GbCDAo8o&#10;F8tlkttpdqvvLGZg29mR0ffNA3O2I3dAhT+bI8HY/AXHW9tYI22WGE6lTA1wQrXDHWRPUnrCID17&#10;I5/uk9XpR8HFPwAAAP//AwBQSwMECgAAAAAAAAAhAA+3DAX8hQEA/IUBABQAAABkcnMvbWVkaWEv&#10;aW1hZ2UxLnBuZ4lQTkcNChoKAAAADUlIRFIAAAfaAAAEYggGAAAA6/D8UwAAAAFzUkdCAK7OHOkA&#10;AAAEZ0FNQQAAsY8L/GEFAAAACXBIWXMAAB2HAAAdhwGP5fFlAAD/pUlEQVR4Xuz9CZxdVZ33+6/0&#10;ff3/rXb7SKvgwBQqdR9tHAkJIYFEhiTWgwraaAwyKINECggaJhmMMUIiIrEJUBAEogISURpBpcsk&#10;TAkkhETQbpuW+6qEMDlhKz4+j3pf93XNre86+1e1atXe5+x96pw60+ddr8We1l57qA1V1PestSfs&#10;GuQAAAAAAAAAAAAAAEAuf5NMAQAAAAAAAAAAAABADgTtAAAAAAAAAAAAAAAUQNAOAAAAAAAAAAAA&#10;AEABBO0AAAAAAAAAAAAAABRA0A4AAAAAAAAAAAAAQAEE7QAAAAAAAAAAAAAAFEDQDgAAAAAAAAAA&#10;AABAAQTtAAAAAAAAAAAAAAAUQNAOAAAAAAAAAAAAAEABE3YNSuYBNJnp87uTOQBAu9u8ZiCZAwAA&#10;AAAAQDu5cNGiZG6k03t73aTubreuv9/t2LEjWVvS1dXlp3N6evxUdboG64r2AdB4BO1AEyNoB4DO&#10;QdAOAAAAAADQnvIE7evXrk3WDlOwvmCwzvaBAXdjX1+ydqQrVqzwU9XZMVgI44HxQ9AONDGCdgDo&#10;HATtAAAAAAAAnUkhecxCcwXmFqJbr3fNGwvaK4X5aoPwHagtgnagiYVB+52r7kvmAADtYt6Co5I5&#10;gnYAAAAAAABUT73iRWF8GMTHveYV3mtYegvxAVSPoB1oYgTtANDeCNoBAAAAAABQL2Ev9qzh6WfP&#10;nTv0HngAxfxNMgUAAAAAAAAAAADQJsIe6wrTNcy8ergrXAcwdgTtAAAAAAAAAAAAQAdQ+B6G7tab&#10;XT3eV/X1+XkA+RC0AwAAAAAAAAAAAB0m7PFu73bXcPMA8mmrd7T/545/d48+8aB7+pmfud/+/jdD&#10;BYi9brc93O6v3cNP39r1dnfI5MPdP3a9I9naPHhHOwC0N97RDgAAAAAAgGZg73Dnne1Afi0ftP/5&#10;L39y3/je9W795h+6F3/9XLIWKG7PN+zjZk9/n/v4B89wr3zFq5K1jUXQDgDtjaAdAAAAAAAAzYCg&#10;HSiupYeOv+OHt7gPnTXLB+2E7BgrPUN6lvRM6dkCAAAAAAAAAAAAgDQt2aP9V7990X3h2vPcT36+&#10;NVlT8uq/f7V717smuwPeOdm9/rWvd7vt9lr3mt1e4/5mAq+ix7C/7vqr+8PLf3Avv/w799Lvfut+&#10;+tMn3E/+7Qn3x//1x6RGybvfOtV9/qyvuDe+fs9kzfijRzsAtDd6tAMAAAAAAKAZ0KMdKK7lgvZt&#10;P9vslvad51763a+TNc7t9ea93PuP+qCbcfChyRqguE2PPeJ+cN/33Au/eCFZ49zur32DW9z7FTfl&#10;7dOTNeOLoB0A2htBOwAAAAAAAJrF9oHS36cmdQ9nEwCytVTQrpD97MtOTJZKTpj/cTd39v9IloCx&#10;W7v+X91ta76RLJVcc+mtDQnbCdoBoL0RtAMAAAAAAABAa2qZMdU1XLx6sptXv/q/ufPOucjNna0/&#10;UE+gUGpW9Ezp2dIzZvTs6RkEAAAAAAAAAABoNxo6flVf31CvdgCVtUzQrney23DxCkB7Tz/bvesd&#10;706JSSmUsRc9W3rGLGzXs6dnEAAAAAAAAAAAoB3tGBjwBUA+LRG03/HDW9xPfr41WXLuU6ee5d6+&#10;/7ucmzCBQqlb0TOmZ83oGdSzCAAAAAAAAAAAAKCzNX3Q/ue//Ml94+6+ZMm5E4872b3zHe9OloD6&#10;0rOmZ87oWdQzCQAAAAAAAAAAAKBzTdg1KJlvSjesucp943vX+/m93ry3+9IXr/LzwHj67OfOdS/8&#10;4nk///EPnuE+Nf9cP19v0+d3J3PO3bnqvmQOANAu5i04KplzbvMahuUCxir83QkAUD1+LwHQTiYe&#10;c3EyB3S2nfcsS+aAdHpH+/q1a93suXPdnJ6eZC2Acpq+R/v6zT9M5pz7wPs+OPjPCRTKuJfSs1cS&#10;PpMAAAAAAAAAAAAAOk9TB+3/uePf3Yu/fs7Pv/rvX+0OOXiWnwfGm549PYOiZ1LPJgAAAAAAAAAA&#10;QDvo6u72BUB+TT10/E3fXeluHiwy65DD3emnnOnngUZYdcu1buOjD/n5Uz+80J02WOqNoeMBoL0x&#10;dDxQW/zuBADV4/cSAO0qHDr+wZsXJ3NAZzj81KXJHEPHA0A9NHWP9p/v+Fky59y733VgyoDeFMr4&#10;lcnvmjL4z5Knnxl+NgEAAAAAAAAAAFrZ9oEBXwDk19RB+3+9/JtkzrndX/v6ZA5ojNcHz+Bvfz/8&#10;bKIzbH3sx26f3d6SWk489lR3/dU3+TqtQOdb7jrQWOH3BwAAAAAAAADGw46BAXdjX59b19+frAFQ&#10;SVMH7S/9bjjM/IfdXjf4z7R+xhTK+JTSM1hC0N55tm15Mpkb7eH7H3HLP3+lO7bnY2MO28NAv17B&#10;vc43jV2Hgl40Tvj9aZUPbwAAAAAAAAAA0Glapkf7a3bbLZkDGiN8BgnaO9tFXzjfPffy077c1f8t&#10;v2zGGraHgX65cL9Wwut4z5GH+nUKeunZ3jj2fdB06sEH+nkAAAAAAAAAANBcmjpoD/0fE/4PN4Ev&#10;vhr4pWcQiCkIPeOc03xQbRS2txpdx4xZ05Ml5zZt2JzMYbzdetfN/sMPmgIAAAAAAAAAgObUMkE7&#10;ADSzuOdx2Ktd8+ohbkPCq6S9D13rNXS70bzVD2m/+D3rWjfWYcanTDsgmRs5fLmdux3Djh2fv9aH&#10;56X5tHOy7RK2l7VPWN/OxZZD2ha2pWLnnCZvXdWrdI6S51ry1Am3h8J12seWVbRPmrR7Epb42AAA&#10;AAAAAAAAIJ/WCdrTX5tNoYxvAcoIh5C3Yd8VZKqHexigS7XvQ1d97RcG4aJ1tXhHfDl2DDu29Xq3&#10;0Ffrw/PSfLlz0rWE7Yntk0bHCO9j2G6R+xKeb0h1w+H6i1yX5itdS546edh9C6md+FnKuichhqYH&#10;AAAAAAAAAKA6LRO0h0N488VXo76AcsIe4TENLa9i70QP34dutD4M68N3wYe0b9hWOGx9rd7rbueX&#10;xo5tQ5uvvLLPT8W2aWptZAXJuvbwWsJjqid2GtWx67aQWIGy3cfwnoXthecYzlt9nYPmwyHzi1xX&#10;Wl21l3UOWXXyyLpvWh/eN7sn2q56YV3RMgAAAAAAAADInJ4ed8WKFX4KIB+GjgeAOlIYrEBT07D3&#10;cPg+9LBndCUKt1XCtsL5at+tbr2tzcLze5O5kRTUhseTMOS2bZqGbWRdY3gt4TvJs64j7bzCQFnv&#10;yzdhe6pj55BWX+eg+XgfKXJd4f2J2zN56lSifayN8Fky4XmF55tWFwAAAAAAAAAAFEfQDgA1ktWb&#10;XKGnehprGHIr4RDoRaW9d7tatn8YsqeF6SYOusMe1Lqm8JzCNtPujY6TxULuUNp5hcdPC5EVkocq&#10;1TfVXpfOW3X0/cn6cEGeOuXE963cSAoS9qSv9oMYAAAAAAAAANrbuv5+d+GiRX4KIB+GjueLrwJf&#10;QFEKUhXMjiVYD+V573a1FEprOPJqelhXUikMblV2XbpnYQCu74++7/p+mTx1akUfSLBjWbCvYs9N&#10;/AEEAAAAAAAAAABQDD3aAaBGwt7CNiR52PvZ3qmtUk3QqV7WFpQqRLW2VKoVtqFzzurJnoeuKWwv&#10;LGNpdyxq0YM773UpSNe68Hur71fYOz5PnVoJnxWjeR3bnk8AAAAAAAAAAFCdFgra1ZuYQml0AdKp&#10;53pasBnKEzbn7fndLO/aHktPdbtfJhxGPesexsLjVwrVdf/z1h/LdSnE1ocqTNpx8tQZizC413D/&#10;9sEABf2E7AAAAAAAAAAAjF0LDR3ffmXbpid8SdvWTGU8znPVV29xE//u7U1/P4A0CjXDnuvhe8zD&#10;wNiCZE3zDCUfh69ZIXE9hh7PK/zwgK4pDMtF90ZDlmcJzz18l3jeDxKEx1dwHx5fbccffihXX+dq&#10;AXXR69K87Ruza8lTpx70bOrYVnRf4usBAAAAAABod127v9J9Yt7RyRIAAGNHj/Yxlhu+eovb9+/e&#10;7rZuejJ1u4q2q4TrtN+H55zkrrli1Yj1zVbG7zxN2rZmKkApeA2DyzA0Vy/lMKQNA1QLPMNQPhYH&#10;wXYMydpmYXKjhD2z41C30gcK0q5DoXiRXtdZxw/bU09uk1Vf5xp+gKHodYXPRfg9Dj8gkadOLej+&#10;ZY0KoPuiY2eF/gAAAAAAoPUpVA7L5y44J9kCAABqhXe0N8iBYwhVbvjqzW7fv3tbslRfYzlPoJ2U&#10;C0IVaNp7vMMwXBR4alsYemo5DHFj8bZwX20L3+9txw7X1VN8faJ18XlJeF/SaLv2i+9NGIqHsnp9&#10;Vzp+3F5afdVVCesWua74OkR1tN7uWZ46Uql3e7w93Neox7p90EDt29DxmjeVPgQBAAAAAABaz3PP&#10;PuOD9VmHz3E7XvrzUHl+5zPu+3d/J6kFAKN1dXe72XPn+imAfCbsGpTMN53p84f/Zf72Lfcmc81F&#10;offyS1e476671U2dMTlZO5KF4s/+7//w07HKc8xW0yrX9NFThocW2rxmIJmrn/DfgTtX3ZfMAa1N&#10;vbklDrZROzZsfto9DofUz/oQBMbPvAVHJXPj83MFaHf87gQA1eP3EgDtauIxFydzzj148+Jkrn2p&#10;5/rtq290d/7gfjdl2oxkLcQ+gPD1O5sza6iHw09dmsw5t/OeZckcAKBWWugd7c35ZcOJh+viLxOu&#10;G8tXnmO22lerXBMAtAIL0jWN30Nv2+Le9QAAAAAAoH3s8cY3JXPl6Z3leYaYP2zq2yrWs970VrLe&#10;hx7WUUlrS8ez/cO6WW3G15FVD0C27QMDbl1/v58CyKd1ho63LLbZiknbZsUE67ZufsLt83f7u+u/&#10;evOo9VqnbVZOPOb0Efssv/SqwcrOHTvnhKE6YRsqakP72XaV+FhWT9vUdlhfy9qedZ62LTxX7Z9W&#10;L895DInXN1sBgBYQDncfv4feLDy/N5kDAAAAAADtYq+99/XTxedXfie7Ammx4eUf2vaU7w0fhtQW&#10;nn/l2q8N1bv6xm/6emFArnqHTdnfHX/y6UP1ps88zK26ZkVSw/mh69VWWMeOqWA9tuHBdb6+6qiu&#10;eulrXRzMq86xx5041KbVI2wHitkxMODWr13rpwDyaaF3tKelns1STNo2FVNp3QR37OwTfJB+0WXn&#10;+fKe2Ye6h9er9+EEN3XGgUPrxOqohG2cePTpQ2H88Hbn12lbWLdUnFv5pRv8caztktK2kpH7bN30&#10;xKhzFS1fv+KWoTr7vGp/367VUfvlzqMkXt9MBUCtVHoXOap3xjmnpb4TXsv2fvm0d7sDAAAAAIDW&#10;tuDsRW6fiV1DIXUYdIcsrA6HUd9n3/3chYsv9/tu27JpaJ3C63AY+g986CP+GBsfXJ+sce6nT2zz&#10;02OO/aifis5FxZxz+kl+6PYvfvnqZE2pfQX3z+3ckfoOeYXsqiM6B+2vYD6k89M5Gaun6wAAoJ5a&#10;aOj45i2ioPrEoz+ZWkzafuHytk2l4X0vvuw817voVF9uu/dr7vk//edQHa075LCDfb2pB797qF7Y&#10;hgXm2te2qw0L7W9YcfNQfRXR+n9Zf9vQ8Q6aceCI7WF9FYXson3sGNpXyzov1fnxYz/xx1R7YR07&#10;D51r2KaEy81YAIydQl4VhcGoHwXpej+73W8VLXPfAQAAAABobw9t/Q8fXssVSy/xgXvcC1whucLo&#10;2IEHlf72/MtfvOinWSbuN8mH47F77vp2MjeSBffq5R6zkPyuO271U6Mw30J2s/fE0rJ60JeTtx4A&#10;AGPRQj3am5uC46xS1KMPPZbMFXf1l27wUwvjQ+d89lN+uuzSr/hpSOG3esznsTX4QEC8j5Zt3RlJ&#10;sB5LOzcAAAAAAAAAQG0ovLZh1GXUUO87dwz1eg/LvPcfmdQoRsez3uZqJx623YJ7C/JjCtUBAGg1&#10;DB0/5lLyL+tvd8//6eepZVj6vrY8dcaUod7eJxz9SXf9ipuHto0sZvQ2C/bPWKQeiyO3qf1htr7k&#10;nM+eMfjPkfWHiyktb3vsJ6VFL66bXnQtVoY/SBDWMeG6ZiwAAAAAAAAA0Bo0jLoCdwXZCsHDHt7h&#10;u9LjEg7FLnEgnzYsu4ah177h0PXWk73e9I738Pzi4eUBAKgHerQ3mdvuvWkobFfP8xOOPm2oB3kt&#10;qO3xpPPf+1Vv9ddipZpe/gAAAAAAAACA6sw8fHYyN+z5nZWHVVdQruBavdXDID5t2HmjoetVR847&#10;a/jVqpI1JL162Ntw70XogwM6PwnPTx8iAFBMV3e3LwDy4x3tYyyhtO0qJm2dhOtVbr/3JvfCn37u&#10;h2ZXKP1Ps4/3YbttD4X7hdvi9VZMvCxhvXLbQ2HduChk1/kr3Nf1WNF1GasbCttotgIAAAAAAAAA&#10;rcZCdXvnuYJo9Tqv9A7zHz9eGp106ZVX+2kR4XDwWe9hl+/f/R0/PebYj/ppET99YpuffuXa0a8w&#10;BVDMpO5ut6C3183p6UnWAKiEoeNrUiRtvRWTtj5eN1x6F33SXXzZ+YPzLhmuPdwu4XKpWI/1xzc9&#10;MbQuLBZ8j1wv4XJcZHh5ysGT/ZrSEPBhvZHFeq7ffm/aEPiSZ12zFQAAAAAAAABoTurdveqaFclS&#10;id7NrlD96hu/maxx7pNnftpPT/rw+/3UWA928+a99vbTf733bj8Vay+kd7KHx1U76qV+3EmnJmuc&#10;u3Dx5X6/uN45p5/kg38Nc1/Um968p5/ec9e3/VTUPkPHAwDGA0PHN7kpBx+QzI227bEnk7lhhxw2&#10;3U+v/lKfn4aOP7r0S43VqdZBMw70UwXpj0fD2ms5Xhd79KHNyRwAAAAAAAAAoFY0bPoVSy/xYbkV&#10;hc4PbXtqxHvX1bPdhncP6857/5FD60X7KCAP2xStC+n97Hd88+YR7ajOgrMXJTWcn7/zB/ePaEv1&#10;9AGAL365eI95UTiv/XWN1ubmjQ+N+FABgHzW9fe7Cxct8lMA+dCjfczFpG2zYsqv71txkzv+6NP8&#10;1Mo/zf6Yr1HqRV6qZz3Kl1165VA926Ze8O+ZPdOH4Hu96i1D29VuqTf7TF/H6g+z5bRihtf9y/o7&#10;/Bqdnx1DRculDwBMGOqNH56H5q2ne9jesHBdMxagfV1/9U1un93e4rY+Vv7DMiHVLVK/EXRNKgAA&#10;AAAAAJ3A3lMeFhsyPmbvUw9LTAF5uF2huK0LxW2FIbtRMB7WUQk/AGDUlkpMx9Y+4fVo/7A9hf62&#10;Lqxn2wAAqBXe0V6DImnrrZi09eHy1IMn+6kCdCuXXHa+u3v9HW7ajAOH6mle68Xqhe9w/9a9N4/a&#10;rvVap21Wz4rE68Ii8Tqdg87rsNkzh46homOcueiTvo6m8XmovvaTuE2J1zVbAcbKwmwrJx57qi/N&#10;Hlan0bUc2/Mxt/LK0SNoAAAAAAAAAAAAtLMJuwYl801n+vzuZM65u1b/azIHNM6xJ/+PZM65zWsG&#10;krn6Cf8duHPVfckcWpGCdIXS5j1HHuqnD99vIzw499zLTydzjaHgfPnnr3R39X/LTT249IqIcuya&#10;dC233nVzsrb5WG/2au+v3ZdGf3/SNPO5IZ95C45K5sbn5wrQ7vjdCQCqx+8lANrVxGMuTuace/Dm&#10;xckc0BkOP3VpMufcznuWJXNAOg0Zv37tWjd77lw3p6cnWQugnNYZOn7CBAql8QWokoXsCqUViiqY&#10;VtG8gm0L3luJwni7lk7QzKMOtOKICAAAAAAAAAAAtDKGjqdQChSgGup1LFk9vxVYd0pYDQAAAAAA&#10;AAAA0A5ap0d7auxJoYx3AYrT0N6y8PxeP81DPZQV0Mfvc0/ruWz1bB/Vs33C+uF6C/+zaL9K9VUn&#10;bZvW2bnauYXr0sR1rX4Rdj5590+rH56fbbfvn0YlsLox7WvbVLLur9bHdcNjmkr18p5b3uMBAAAA&#10;AAAA6GwaLv703l7X1T38WjYA5bVQ0A4ArScMNfO891y0j4JThagXfeF8X9QbXu9z1/qsoHTllX1D&#10;wav2EdW3AFusLdVTAJtG7Wg/sXbK1c8SXkN4/rFy15v3mNaGWBvl9td61ddxwvpaZ/dX3y87F7F6&#10;KkZ1dW+1r23Lur/6Pmi9hO1s2/Kknxrtl1av6LnlPR4AAAAAAAAAyKTubl8A5NNCQ8fzxVfjv4Bq&#10;WSCah4Ju0bvbzzjnNF80tLyWxQLlmMJe1VFd7WP1Fbbq+LZeUy2rvgW3obgdvYfd1qfVT6O6Oob2&#10;DY8pCoBDWderYFjtxPXT2D0J27DzThNfo4rdLzsf0foZs6b7+SnTDhiqaxRah9epknV/N23Y7Kfh&#10;MW0/o/p27+J6En7vtb7cueU5HgAAAAAAAADIuv5+t6qvz20fGEjWAKiEHu0AUEdFew9b0CpxD3gt&#10;Z4XVomA63CecV9gasoA27fzidqSa3tDxMW3ofAuAxa437ZgWCIf104RhdtxGfA5GgXNcN17OQ+eY&#10;dgy7v2nC841ZyJ/Wpn0Pyu2fpmh9AAA6iX6navTrVcJzCM9D0/E8Jx0772hCqI59r/n9DAAAAM1q&#10;x8CALwDyIWgHgJz0BzH9cSwutWRBtoWqsXIBrno110JaO7auUuht7AMBldj1qt2x3tuse1ZO/D0d&#10;i7CdtPtkHzRQr3TVSfsDq33IImzLSt57b/IcDwCQTxiCVir1oPCznu1jJP3MtPutn6H1pPZt9CH9&#10;LmMfPtR6/QwPR9ppVvZ8lrtX2hY+x+NxbwEAAAAAqLcWCto1bDeF0uiCTqZQWH8IjUs5tQq/Ta3b&#10;axYKmLPubbkPF0iRXvbG/oCuP2DHxyvK/mgctmOBeUh/NLfh6VXHAvA0YVtWskY6yFLkeACA5hb+&#10;XKn1B6fCUHm8PpTViGMWEf5uEX/QzX7ua1oL1r4+IGevepFW+J3Pvo9pv/eEdK/sd5nww5haV6v7&#10;2Ez0+5buCwAAAACg/bXQO9oplMYXdDb94VNDjselHAtFK/0BstOp91bavVWxPzjXiv4orNBZFESH&#10;xypKfxy2PxqH7WT1rtfzoO06rvbJ+gNz2FZcish7PABAeeX+W1xuW61YOKlp3g9c5RWGytV8eK0a&#10;jThmEWHIbSPEGPudrta/28XfV/sZnvUanEbT7xP6fUrPpD2fWfShSftdT9ejqX0YUPexGT9sUQvt&#10;el0AgPr53AXnuK7dX+mee/aZZI3zyyoxqxtv//7d3xmxftuWTcmW1mXXpGtudu14/wEA5TF0PADU&#10;mf3xMU/AWWmIdvtj9Hj3crLjVupdXlSl682jaBt2LTY061jYH9mL/hFcx7V9wj/U27NS6z/MZh0P&#10;ANAaLJws+vMG1bGQW2Wsvyu0K/0+od9b9ExW+v0w7KlvwvvajB+2AACgmSnMvX31je7qG7/pdrz0&#10;Z19EAf05p5/kjj/59KH1U6bN8NtQf9x/AOhMDB3fYuWNr+xyxx39idRtzVh0vipp21qzAMVZTyj9&#10;QTItbFeoakN62x8dVTcOW7WsHslSzz/6qndSfGwLsWvdu1zXoT/Spl2vaF3a+lC5e1ak93al4xT5&#10;I3De0D/uAWbPStb7WLOGfs97bvHxAAD1Y0Ojiw0lHQ4nrZ874XoV/dxK+2+91sf7S7hO7dmySp6f&#10;gapnv1uI5m3/mNoPz0PzWcewbVY3vCYt5z1mLO0c4p/fYVt56qdRHdvHzt2+V6G4jtjxNC3H2tPv&#10;LxK3ZecQti3WtrZbG+G6NOH1VKqbVy0++FHk9xK7Vrtuu8+2zoTr43sXitsoV1/b7J7ZeYTrjOa1&#10;3p5v/U5tddOofp7zTTvX8LgAgPZmgW3o8c2l3x/eNXmKn5qfPrHNTw+a3l7/7/+BD33E34Mvfvnq&#10;ZE1zatf7j87S1d3tZs+d66cA8qFHOwDUmYLgcHhM/XFMfyyzP5jpj3D6g5z9wczqar3q6I9rKloW&#10;214v+qOnjmXH1TnovOsV0lq4HF+v3Zs8IXJ4z8L9JT5v+7CA7rkdT1O7vzHrMa/61raxIeJ1rPC4&#10;9kfzUFhHJe2+hh88COurrpbtD7em3LnlOR4AoP7i/37r572Kfu7E/13Xf6e1Tv/NLiLt55jaKtpO&#10;FmtfbRrNpx1Dy7bN2M+psbB7Fp9D1s/vrHPOql8rdjxNy4Wh+hkevmpG8yr2s70SXYfuq/ax3x3S&#10;rs3ug+rYMaxuufMbT3mvWfRhRPv3RtciuhY9X/p3TeyeZP27pHVhG9ZOVn1T6Z7r9zjbJta2tR/S&#10;ddi+tl1tx/+eaDntXBkFAAAAAPUwqbvbzenp8VMA+bRO0J7WubhNyxtfuZ+7bsWq1G1D0rY1YzFp&#10;23IU3Qfdj7RtDSlAlfSHN/X80R/e7A9zKqI/mCkotp7ZFsxbPf1xzf6oF9arF/VO0rHsuKLlsfZa&#10;svOOhxetdL15etGHbYT7Z51zfDxNbV1MbastsbbtD9M6t3ib2lBbMdWzOiq2Lj5Hu/8S19UzFCp3&#10;bnmPBwC1cNN3rvYF6fSzIW0ocv28ULFt9nPIfkfIS/Xt50/cTrmAW3Xt54jYzxoVo58rdj7hddh+&#10;4THS6uqcwmOE+0raMdOEo73YdWpfu9ZY1j2Rcvcki37mx+do5x3+rhIeJ/xex7RN+1l9zauU28fY&#10;tdmx9bPd2omvTXV1D1THjqFlyRpBZzyEz0qeazbx9di16Hcd3QNbb/dE9e13I7HjhnVV7BnRtrTn&#10;w/apdM+1zX7X1QcIrP1YuesI2ShJ8bmmtQkAaC3xu7y1nOawqW/zRfS+b9XVsPFy2JT9/fKqa1b4&#10;qYYtF021/Il5R/tlo2Wtt5L2znNbb8dSic/N1mdtt321Pu91xu+cD8/d2tN1Gqsv8XWlic8jLHne&#10;ox7vE987rat0/4FWsH1gwBcA+bVM0D6hg77kkYc2BWuGv0y4rpm/TLiuyJd5fNO2YG3jvoCx0h/J&#10;VPQHMiv6Q1n8B0Yt56kn9ge3tG22byztj3S2LpxXsT/sxXS8uA2xfdKk1Zci15slbsOOY+tCacez&#10;dSoxtRXXNfE27a/teerZOcbGUteOWaQNABirm++6xhcC93Q2eosJf06EPyvCD6OF4WAe9vNHKr0z&#10;u4iw56yOYfQzxYLGtFem2DXrnFS3Vj+DdEy7TrUZnlMsvCdhvbyveKmGjmM/e+spvm673/G12XMW&#10;ipcbwUL+8EMXeah+eP7hfHxP7N+D8Bm246b9O2L3MA67Td57nkfaddi/T2n/7hf97wEAoLkpMFYY&#10;e+Hiy4eGhteyBehZ9L5v1dU7wOWhbU/55QVnL/JTvbNd7N3tX7/zXr8sCn5F61W0r46XFgZvfHC9&#10;m/f+I4fqauh2scA7PG8dS+cehuBG6++649ahujpvrYuDbZ2DzsXqqUhamzGdz7HHnThiP/tggrH7&#10;bfdF1y77TOzyy+Xeo24Bffjedbt34XG0vtz9B1rFjoEBd2Nfn1vX35+sAVAJQ8cDAAAAqAkC99HC&#10;YDik4Ew9YTXctZWsgK8SC+hMkaG4KwnPKTxXFfXKFZuGNCy26lTTe7wcHUvtaojvcuFjfE9Caefb&#10;SspdWxZ73qw0kr53+h7oOop+AGOsz7Z979OOm/bvqanmnpeT9zoszLfh8QncAbST+Zfc5L56x/pk&#10;qbNcsfQSN+vwOT4gNwpm68V6X4fB7z777ucD8w0PrhsVfD+3c8dQaBw676xPjjpvhfBap2uKaX14&#10;zE+e+Wk/veeub/upKMjWOcTH037hcbJoP/sggOiadP7hNd3xzZv9uVg9u3bVe+7ZZ/y6LArotW/4&#10;fnjtr+Nq/6we+gCAztFxQfuWTVvdG14x0V171Q3JmmHzP3CS36Y6Ma3X9pDqqR1tsxLXCVn7VuJz&#10;sO3y4LoNmfVMeGztm3bekvc8rY7qh+ea1W5Iday+Slr7obT64XFs+xcv+ZJfPvqIjwzVjYXnqpJ1&#10;vwAAADA+CNzLU1hm73tuBxZCKqi0IbCNrlHB+FgDQvUmDsNOBaa6h+XeqY3Ss6b7b8+blUbR+VjI&#10;HvcQbwa1DtTHKvx3St83C9wBoF1cveYBN/GYizsqcLcAePrMw/w0ZD3Va0091BUWxw486GA//eUv&#10;XvRTE4bSRoG0guW087Z1cWgd11VALc/vHK73+ObSh+Di4+X1rslTkrmSN++1t5+G16Tz3nti6dhF&#10;lPte2fmqxz4AoLO1UNCuYbtrVVwS4I5cr3Bbtm5+YmidyrVXrdJqd+hhhwyt27Jpmw9/1c7nLr/I&#10;l8PnvMe3Mf8DHx+qZ3UVAGtbWFf7hnU/c9FCv0203epOna5fGKw9meDbs2PbcXU+w/VKpch5lopz&#10;X11+rd+ueiVxnZHFjiF2jOH2zXB9rVf98Brt/NWW6kybcdDQuYrVU7F28t7X2hYAAADkReCeTmGZ&#10;UYhmQ40XHUZ7vNl5xiUMTBUMap2uKwwtw2uulo6jtsP7pNCW4DGdfaBDwudMpRHsfJo1ZG9W8b9T&#10;Ctz5gAmAdtNJgbsFwBYIjwcFzeo1riHQw6Lh4fP6za9+6afquR63k9abPS+F7hrCvZ7UfhjuywvP&#10;P5vMZbPvlX0gIVbv8wYAtIYWekd7bcrBM6YO/rPk8U1bh9ZfF/SCLr0ffXgfLcvZ535qaN1Xl1/j&#10;133/ge/69Srf/v433eLLFRo/7Nuzuts2/9gHwL/5y7Mj6mqd6tp56Ny0zVhdrbe2RPuE7VlbEh5X&#10;pch5qojWq77q6Rjh8dPK0Ud8ePCfI4+h/UJh/bB9q69l0flaPa2feVjpHTkHTT9wqK5tz3tfa1nK&#10;eeKpLb4AADCeFF5On99NoTS0VELgnq3ccNXjodIQ1tX28NV1xb3QrVf7WIf/1rDf1stX0t6RbUOE&#10;Gzu2VHtNMpZ9x5u9mzx+H3gjhKH/wmQ49Eaw71/4PISst30zsn+nJH6+AaBddGIP9/ESvmM8LkV6&#10;k9v7x9OK9VhvNseddOqIIfLV817vWNc9adZzBgC0jo58R7tCZtm6efT/XFsAXY6GNVcd1Z0WBPdy&#10;1rmloHxjEs6L1ikAjlmIXI24vUUXne2n4XGLnqdRUB3XzxIO9x7vk3bNomA8rpv3eKF63NexuPm7&#10;K92ZS4/nj8cAAAAZCNxL0sJnTRs5pLekBdYzZk1P5krv1g7pnLXOepRrquWsEDMt7E07Zppy73sP&#10;zzEUnu/KK/uSuez6RaVdp45p75BvVlnfn3rR8cKe9Y0M/e17Hz4Pxr5ntXo+7IMOtdZKH/YAgGq1&#10;c+D+pjfv6ae/eOF5Px0vcY/uatXjvNXjvp70jnb1PlcPfvXAP2zK/j5kD9+7Xk48tL6pdkh6AEB7&#10;mbBrUDLfdMLeMfd+48FkbuwUDn/giGN9AH3WuWf4dR/9wIl+qpB26SXL3fcfuGso/N3jFfv48Pnb&#10;3y+9c+Xaq673dbQuLdS1bVY/pH2NQu5S7+7hY0l8vFDWNrumsZyn1Y/Pp5y0exnS+cpv/vKcn4a0&#10;79bNGiq+JO2+5T2nPPe1Fo7++OHJnHOb1wwkc6XehPqjsTn12LPdaR85J1mqXvjvwJ2r7kvmAADt&#10;Yt6Co5K5kT9Xioh/BgGt5LrFt7vJ+09LlsZuvH53UpBqsobhtjoKxeJhshUYVwrVw0BSAaD1YA2P&#10;l3WMMNhUb2b1AC8nvB4THic8fho7Rrnris+x0jFjafVNeK/K1ZP4PMJztnbK3b+0awzrhMfPEyrb&#10;vY2v3c4hPr7aT3umrH7WfdZ6Bcj6YIN9L9PqprWdJvzQg7VpxxCNWpD2PVGdNJWOafc97Z5a+/E9&#10;tH3iexg+z9om4TXE51L0nsfPj9jxy12HnVf8PFsbUu48a6EWv5cUoQBNYRoAVHLO/CPcZ46bnSwV&#10;p9DePHjz4mSucRT26j3oX7/z3mTN4M+xZ5/xAbA8tO2poZ7Wh019m58+tPU//FQ+d8E5vkd2WE++&#10;f/d33Dmnn+R7nYe91LPqp0k7N5N2LmnUc1yh9oWLL3cLzl6UrC2J2191zQo/9Hx8zqG09vLeA7uv&#10;5dovJ+t+2HHu/MH9g7/3lP7unnX/G+3wU5cmc87tvGdZMgcAqJWO7NFu4asCXKNgVmF06X3og/9z&#10;nATAFuCmBdXaR23EReL6CvIVOof1tP94KHKeRYVBeV4K2HUvFNDH51NUI++r0XDxccChZf2ht1JP&#10;LfWABwAA6DQK12sdsjdCVmgYSusdq9BN4Vm4v5YVsKWp1MM23l4p3I3Fx42vS4FefL5i52whol1X&#10;SPtoXRwKVjpmTPWzjp92vaob75N2HiFrp9z90zXG5xEOhR9uK/p9GAs7Vvws2D1QOKuA14Lc+BqK&#10;UltW1KbYMVSyenOrTloZT/Y8i52vVHo+Yln3XOvj9hW+V2LthM+N2rE2qj1PAGgH7dbDXYGxhjJX&#10;MGsUBtfrnd+fPPPTfnrSh9/vp0YBtoLkvM69eInvxa2QO6Sw/BPzjk6WilFwrutWQB3SMdTuWCmE&#10;t/Z1rWGJryONfa/Cc9F9U3vqFW8hOwCgc7VMj/bv17BHu1yT9JT+wQN3ucc3bxuaVwi/e9IL+6W/&#10;POfmfeBEH9xq3ti+6sV9dkov7pi1od7adwa9tcNzCHte6/hxXZO1TeH1+5Me7bat6HlmnU85lY4R&#10;3kux85Q8113unIre11r4QEqP9ko9CbN6t9t+5f7ITI92AGhv9GhHp9HvPKd+eGHdAnZ+d4L1blaQ&#10;TBgJFEOPdgCt4OC3d7k1lw+PVJJHs/VoF+vJbdQzWkOUK8CtdY92o7biYdr1bvWQAuisHu0S9rw3&#10;cf0iPdpNfG5hnbH0aBf7EEB4TLuOctdq7PihtHtMj3a0g3X9/W792rVu9ty5bk5PT7IWQDktFLQ/&#10;lMzVRinw/Se3+PKL3caHHk3C9NI7ZkpB7TL3gwf+xdcpBbm3+W1i+8brs+z+ir391No34XFGBs57&#10;Z7adtS3tnIqeZ9b5lFPpGPG12zF03+NgPu3ayp1T0ftaCx/4+GHJ3Mg/POQJOcLAPaxvPbrS8Mdi&#10;AGhv4/0HbaBewt9Z0tQ7YDf87gSCdqB6BO0AmpkC9k/PP8Id/I7ivb6bMWjH+LDwOxzi3VhYH3/Y&#10;oN0QtKMIgnaguI4cOl4sgFUgKwp4zUHJ8PEKkGXmYYf4qdG+qq9wXkFzTOvS1scU8GdR22NVq/Ms&#10;x+5j2jHmfeCEZK6ySuehUQfyKndf60UBuoL0chSsK2C3eaOh51UAAADajX2gsB2GiQcAAMD48z3Y&#10;LzvN92KvJmRHZ/vFC6UOWnu88U1+Gnp+5zPJHAAA1WudHu3frP17t6+5qs8tvbgUtC9eph7WvX5e&#10;dv/bvZI55176v19I5oZtefTxoSBeYfbMw0thfFp78XHElsX3vD7koGTJuXnvP94H19buQQdPGdqu&#10;89L6O38wsge0nU+8rZrzjM+nkvAY4fXpeKJrCe+h3Vs7n40PlkYUsHVZ529tV3tfa+EDJw1/ICPr&#10;E/7VDOGb1audXlkA0N7o0Y52EfdoH68e7DF+d4L1aNd7rO3d8QDy4fcSAONp/iU3ucd+NnIY89BY&#10;erDH6NHeuaxHezxEvA3dnza8fbuhRzuKoEc7UFzL9GifUIeiANssPLd3xLbPJ8HtEXPeM2K9lYMP&#10;OcgHudqukFgBr4r20/qwPc1be1ZP+6meCds+96JzRrS7YvnVQ9skrGtF5yOzDj9k1Pq856liwnWV&#10;SniMsP3v/OB2v13C+vH5aGrrwnoqaju+dwrfta3ofa1FySNP7/aYerRbb3cAren6q2/yf9zf+tiP&#10;kzUlWo7XAUC7ogc7Gu25l5/2hZAdAIDWRA921JLela5h4zc8uM6/H96KQnatb/eQHQBQfy3To/0H&#10;dejRDhT1/hw92kNFe7fHbdIrC9YrqxLeQ9p4CtqXf/5Kd1f/t9zUgw8csY7vD7LQcwzt4sylxzek&#10;B3uM350AoHr8XgJgPMU92mvZgz1Gj3Z0Mnq0owh6tAPFtdA72tP6F1Mo412KKdq7XX+kBkIKaMNi&#10;stbXg/XURnFTph2QzI3EPQXQbujBDgAAgGrQgx0AmofC9dN7e11X98jXwwHI1kJBO9CaioTtGkJe&#10;BTDqBR0WvW9UFp7fO2pbvTH8eXHq2a7ha7O+P9xTAAAAAEAnmvb2iQTsANCEJnV3+wIgH4J2oM4U&#10;nBcZPv7m765M5gAAAAAAAID285njZhOwA0CT2T4w4IeP1xRAPi0TtE/gi68m+KpG0eCcXu2oBQ1N&#10;fuKxp/rhya2k9Z7WOhvG3Ir2s21a1jvG5diejw3VqcTaidu3dWmyziWtfrgtrGvC7fHxTbxv2nGM&#10;tltdFbWZhx3D6tty1j2142Sdi7aF1wAAAAAAAAAAtbBjYMC/o11TAPnQox2oo5u+c3VVoTm92jEW&#10;CmItyNVQ8zbcvELdOMDVOtW1enrf+8P3P+K3adhzWydWRyWvsH1rW+tiOq+sc0k7b2NtZb2nPu34&#10;uj8q2mbHyjqOlhVua3t4XmqzmsC70j2dMWu6n27b8qSfhiystzoAAAAAAAAAAKBxCNqBOtP72VUm&#10;7z8tWVMZvdpRLQXDCoUV5Oq94Gecc5ovek+4WDAtFior5LV62sfqitZZsDtl2gFD9fKw81B71rYF&#10;zHGP8JVX9vnpXf3fGjqG6mtZwvM2YfuqqxLKOr7Wq4THsuPYeRgF3mEbcTtZHwAoR21k3VMti4L8&#10;2KYNm/3U6gIA0AnCkV/yCEeyUanmZ3W7sXsS//6le1OP+1OvdgEAAAAAaDYtFLRr2G4KpdGlmNM+&#10;cs5QuW7x7W7zmgFfNG8BfFYIT692VMOC4jh0Fus1Hf/h0wLceojPY+H5vX4aHlPno9Ba1OM7pGWF&#10;2hL/cVisvSzx8S3g1r0Ij2Xzdh7GgvVYvXqVh+cUf590bnYvAADAaPpdQR9W089LGzEm/t0CJbpX&#10;+iBj/CHDWlC7aSMFAQAAAADQblroHe0USuNLrShYLxfCqxzwjwcltdFO9EfNuNTyj5AWFKcdJw7U&#10;LcTWPhoGXXVqKW8obMOk2wcBYlmhttov98fzWofS5e5lLVnv+nD4ePve1CvgBwCgHdjPZ30QLxwx&#10;BqPZKDrVSushb2r9OxgAAAAAAM2KoeOBJqMQ3oJ4tB/1sopL2vu4xyrtOGm9xsNh0FVHgXuz9T4a&#10;6x+Cx0r3RH9MTruX9WDfHx3HWHBAYAAAQGX0Yq9M98hev1OtrA8eqk21zfcBAAAAaC1d3d2+AMiv&#10;dYL2CRMolMYXYIz0R8e41CM8TTuOlZj9MVQ9yhUgM9TnMIXsuif6MEJ4D7N639eKtW/fBzsHAAAA&#10;AAAAAKiHSd3dbkFvr5vT05OsAVBJywTtf93112QOaAyeQbQCC2OrCcoV+FvAW49e9lmsx3pWryg7&#10;l0b0bLee62Pp7VUNu1ZdO8PGAwDqST9nNHJL2u8ONqpLvE372DYrafvnrSdaH9bTfnnZNdjPbWvD&#10;foaatPOJ64i1p3MK62eduwnbszZU1EbavuG2sG5I28K20uqEwvNVyTpnO2ba9cfHVJtWz9oX3W+r&#10;E7YT1ompXnyOaedgx7dzCfdJqy9pbWddPwAAre65Z59xXbu/ckTZtmVTslV/T9jk131i3tHJmhJb&#10;v+qaFcmaku/f/Z0RbamE7YUOm/q2UXVV4mPpGOF27RfTPrY+bDetromPHx9XtE7bYnZO8bXFbQKd&#10;avvAgC8A8mvqoP31/7BHMufc71/+3eA/1aOYQmlMKT2DJa/bbfjZBJqJ3kkqK6/s89NY1h8mTbkw&#10;u17huw0rqj/Wxn8M1bINod5Mw4/W6h3tWffUrlXXzrDxAIBmot8l7GezPqCX9SE9BZ5p9dJGztGy&#10;1ovV1e8FaiMP/f5i7Yu1Ef5ek3U+Wpd1HP0+pfMoMqqMfm4r4FW7Ooa9oqfciEF27fFx7L5YW2F7&#10;aeesdXa+Vlf7F/m9Je2YomV97/W7pq2z46jk+UBktd+DcB+xcwnlfS4BAGgHCsUPm7K/u/rGb7od&#10;L/3ZlwsXX+7mvf9Iv02mTJvhjj/5dLfhwXVD6+S8sz7ppwvOXuSnolD6nNNPcnf+4P5R7cWBvIXQ&#10;Vk/HEJ3L1++818+L2rxi6SVD9VQkLcR+bucOv/4r137N13to21N+XRyg24cEJu43aUS7usaxhOMW&#10;6lt7ug9p4T3QCXYMDLgb+/rcuv7+ZA2ASlomaP/d73+bEn1SKONX9Aya3V9L0I7mpIDW/gBrPX5U&#10;9MdL+6OvsfVWR8X+0Bv+sdTm7Y+aKrV2V/+3/FTHD8/Jzse2jzf7I214LzWv+zsWee6pHdv+YA4A&#10;QDOw0FajvehDYCp6rUr4gTCFtfbzK64n9vPdhD/v47p56Pcf7WM/L60N++BaufOx35vSfhZrvc7J&#10;XrOT50N/dhy7J9rXfqanfRAyrK+6Ksbqh/fF2ovPWfPWlupYXe2r9XmlfS+sHf3+YvfaWJ1K96YW&#10;3wPV17yEv9NKnucSAIB2oVBcAfcHPvSRZE0pON9nYpe7atmSZI1zX/zy1X6q+qLQXAG2QnGjEF5B&#10;tdYpnDdqb9bhc3xYbiywVyBu7BiPbx7+fcPaVGAdsv3i8F5U146/z777DX1IQD33jT4koGsMA32x&#10;46S1W4na1z057qThD/3pPOJjAACQpWWC9t/816+SOaAxfh08g/RoRzPTHxjtD7r6I6T9IVLr9AdH&#10;E4a9VlRHf8AM/1iq+bg9/bG0GtZuPAy61uu49ofWcucznvTH2fjadY72R95q5bmn4YcdbKQCAACa&#10;RbnfBSwg1u8kMfv5Z/uH7cQ/79P2r4adT9prWOxnrH4Wx/Qzv5rfQeLztrA3K/BO+zmv+6L6ul/x&#10;OVh7YU91m0/7HcvueSX2vUg7pparuRem2u9BfC6a1/dF0p7BtHUAALQTG/L8oOmjP5A/8/DZPjQO&#10;WahuPcwVnocBvQXk75o8xU9Dxx53op9awP6LF5730z3e+CY/zWJthsG92PILzz/rp6G47l577+un&#10;v/nVL/3UAnFdY0z7KoC/45vV/+44ln0BAJ2tqYP2t+z39mTOuS1PPjr4z7R+xhTK+JStTw6/u+et&#10;XcPPJjCerHdOpT90Wj0r1rsnpDa0PqynOmltx+1VOr7qZP1x3I4TK3I+5dqXrO12HWnHt2PG4mtX&#10;uzonzYfnZvXCdVYv7Xhxu/F12nK1f+QHAKAeLBRVz2f1QE4LNi1Q1va4ZA1jnjcMroadT9rP43I/&#10;Y6v5oJuFwLGscDjr57wNea77lXYfs6RdY171HGa92u9B+MHDcvI8lwAAtINf/uJFP1UvdQ2XHpbb&#10;V9/ot4UUqitcV+9wWXplqQe6eX7nMz6kVi/y2JvevGcyV/Lmvfb2Uwu/JexxbtSmxOenUi07ZtoH&#10;DETDyVdD161h8hXij/UcAQCdqamD9kMmH57MObf1JwragcZ5/CelPw5J+GwCQD3YH9HTen4BANAo&#10;CkXD4bst2Exjo7aExQJXC1eb4R3aWeF4M9D9SruPEv6OYPe1VY31e1DkuQQAoB2E71OPS2znM9uT&#10;uZEheVHWE/7aq77kp/K16/7ZTz955qf91Ci8Tzs3FRtuvllomHydl71vXmF7NcPQAwA6U1MH7f/Y&#10;9Q635xv28fN/+OMf3IOb+lP6GVMo9S969vQMip5JPZsAUE/W428sPdMAAKgHhZoajcVe+6Jg88Rj&#10;h99racKRW+KCfNTTP+3+qfA7wkh5n0sAANqB9WyvxN7Lrl7bovecx+Lh5o0dw3q22xDyCu6t97d6&#10;0T+07alRPeKz2hwrG74+pnOqtle70QcAFLjbu+nTeusDABBr6qBdZk9/XzLn3LfvvXXwn2kxKIVS&#10;31J69krCZxIA6kU905q5hx0AAAo27VUtYY9q+/mVZ/huGxo8a0j5Wqh0PuPxM9fuj/Xkr6TofSly&#10;z7PU83sxnt+DrOcSAIB2YL3K77pj+G+VWRQUKzBWcKxe2zZEethbO34Pe0jHUM90e3+63r2u5Ye2&#10;/seIHupxyF6uzWqVew+73luv67Ljyt4TS+cUh+W6H5XYvkAnmtPT407v7XVd3d3JGgCVNH3Q/okP&#10;9brX/P1ufv7ZF3e47/3oTj8PjBc9c3r2RM+inkkAqDf1yCr3HnoAAGrBwtWVV/b5qVFP4LwhZRyQ&#10;2vuy4zZNOKS3Bc86VhzC1qo3sg2xnnY+doxavapF1xGft11XkffQ677ovqbdF9G6cH3WNaqODTVf&#10;SbnvRXw8yft8yHh+D0ytgnsAAJqNAnO9cz0e3vxzF5zji1l8fmne3suusF1htcJmC6AV3Gud3vke&#10;htJqR8f4yrVfS9aU3o+uQNt6s4cl3DerTVFdBePVOPfiJf744TWq/XnvP9J/mMA+hCDHHPtRP7Wh&#10;7eWwqW9L5obpHn5i3tHJUol66au9tPfWA51gUne3LwDyafqg/RV/+0r38SDYvOG2FW7bTx9LloD6&#10;0rOmZ87oWdQzCQAAALSDMFxV4KkQXFMtpwWV++z2Fl/HSlrdMCQO66uuluPg196tbe/VVlE9qUVY&#10;qiHWs87Hzr2Ww7CrTbuXKrousQ815GUfWND+YXu6Bq0L328fXqPV1VT1igT8ad8Llfh49n2xY8Uh&#10;fKze34OwzbhdAADajQJzvaNdgXkYdou9/1y9yRWUK5QPA2MLzi2EF/VQ1/vJD5uy/1BbCpvVW916&#10;s4sNIR+/H972DQP0tDZVtG/YZhEK0jVMvc7N2lP7usav33lvUqtEx7j6xm+OqKugXutCupfqwW51&#10;VBSyx+0BnWJdf79b1dfntg8MJGsAVDJh16BkvqmdseQ495Ofb/Xzr/lvu7nP9n7RTX7bQX4ZqIcn&#10;/uNx96W+z7k//M+X/fK73zrVXb/kDj8/XqbPH/7k2J2r7kvmAADtYt6Co5I55zav4X9igLHid6fq&#10;KCRViGoBuMJJjaqiwFLrNMqKsXVGddUTOS0kLVJX56DezgpHReGw6llgGp5Dlkp1856P1VPobB9E&#10;yENhr907OxfRtShkj9sK62eJ74tktSfhNartMKy3eypqN15nso4Z1ovrhNdR7vtQi++Bbav2uUQ2&#10;fi8B0K4mHnNxMufcgzcvTuZQlHqE6z3ocQitXuUWeCu4RnM5/NSlyZxzO+9ZlswB6RS0r1+71s2e&#10;O9cPIw+gspYJ2n/12xfd6YvnuZd+92u/rLD9ggVL3JR31XZ4OUC2/XSz+/KqJUMh++6vfYO7cemd&#10;7o2vL31yc7zwx2IAaG/8QRuoLX53QiPlCc6BZsbvJQDaFUF7bai3t3qpW695o57sGr6doL05EbSj&#10;CIJ2oLimHzreKOBc3PuVZMn5APSSKz+dvLN9AoVSs6JnSs+WheyiZ2+8Q3YAAAAAAAAAaAZ677qG&#10;Yo/fsa6QXQjZAQCdqGWCdpny9unumktv9b2LzfW3XuUWXDjfPfDovyZrgOroGdKzpGfK6FnTM6dn&#10;DwAAAAAAAAA6kd67rveXK1iP32mud7UDANCJWmbo+JCGkf/CtecNvbPdvObVu7lp7z7UHXTAoe4N&#10;r3+je+1uu7vX/sPr3N9MaKnPE6DO/rrrr+53v/8v97uXX3K/+e2v3GM/2egef/JR94c/DvdgF72T&#10;/fNnNbYnO8OfAkB7Y4hWoLb43QmNxNDxaHWN+r3kq3esd1eveSBZAtBs/v9/89Jg+bV73yHvcP/n&#10;3nv4dZPfdrCbvP80P98KGDoenYyh41EEQ8cDxbVk0G7u+OEt7ht397k//K+RASkwFq/5+93cxz/U&#10;64573ynJmsbhj8UA0N4I2oHa4ncnAKgeQTuANK/72wd92B66bvHtBO1AiyBoRxHbBwbcjsHS1d3t&#10;Jg0WAJW1dFdvBaF3X7vBffyDZ7g937BPshaojp4hPUt6ppohZAc63fVX3+R7hm197MfJmtpT2/Vs&#10;HwAAAAAAAABagcJ19WQnZAfya/kx1V/5ile5T80/13336gfcLcvudqd+eKE7ZPIR7q1db3ev2600&#10;nBEQe/0/7OGfkUMPPMI/M3p29AzpWdIzBbQ6hccnHnuqD6qtaFnhNUp0L47t+ZhbeWVfsgYAAAAA&#10;AAAAOpN6tGv4eE0B5NPSQ8cD7Y7hT1ENBeoP3/+In9d7QsWW5aIvnO/OOOe0ZKl5KQhf/vkr3V39&#10;33JTDz4wWVuMtfHcy08na4bpwwgK2nmXKhqJoeOB2uJ3JwCoHkPHA0jD0PFAa2PoeBTBO9qB4gja&#10;gSbGH4tRlAXLkhZQW4/2Tgvax9IGUE8E7UBt8bsTAFSP30sApDlz6fHuiae2JEslBO1A6yBoRxEE&#10;7UBxLT90PABgWLmQXRSwt0LIDgAAAAAAAAAA0MwI2gGgTVhvdQ2FXqT3toZQ177x+9y1PhZuC+ua&#10;Stsl63hFhO3b/uH52nb74IGGiLe6xurYfQtlnWN4DBNuC/fJqp/VNgAAAAAAQK197oJzXNfurxwq&#10;AACgdgjaAaBNbNqw2U9nzJrup3ko9FUIrUBa725XUVCvd7prfVpQLNom9g74WNb2csfLGzarntrQ&#10;ftZGfL76oIG1LVZPpZKx3BPbJ6wfy2obAAAAAACglr5/93fc7atvdFff+E2346U/+1Ivh019my8A&#10;AHQSgnYAaDNTph2QzFW28so+P9VQ8zas/K133eyXJS0oViiscPi5l5/2dVVC5bZnHU+Bs/ZL610e&#10;Uz3tr/2sDTtfa1+03j50oHtidSsZ6z2x+lqW8JospNf1hm1rPwAAAAAAgFp6fHPpg/3vmjzFTwEA&#10;QG0RtANAm1DYW4RCX9snHmpey2lBsVl4fm8yly5tux1PIXN8PAXOYr3yy1EonXa+tTCWe6LAPGT3&#10;IO2a8lwnAAAAAAAAAIyXOT097ooVK/wUQD4E7QDQhBTkxiVryPJqbdvypJ8q+E6TNQS9wuZywXbW&#10;djueQua06ytK92Ms+6cZyz3Jw8J6hfkaAr9W5w0AAAAAAGC2bdnk38euYePlsCn7++VV16zwy/Lc&#10;s8+MeHe7ivaLWVtZ9dSm1j23c4cvVkfvhhfbPzy20fpPzDs6WRquqyHvrV0VnatJO59wu4nfTR+e&#10;MwAAtULQDgBNSO/wjouFwFnyhr15FRmCvgiFzGnXJ3neL6+AfZ/d3jL0rvNw/3qrxT2xYeXtPihw&#10;r/WHKAAAAAAAQOeaMm2Gfx/78Sef7pcf2vaUX15w9iK/rCBb4Xv47vYLF1/u5r3/SL/NKOw+76xP&#10;DtVRmXX4HF/Pgmu1qfX7TOzyxep98ctX++3VuGrZErd540NDbe2z735+vc5Hx77zB/cPbdM16lrC&#10;IF0huz5kYNetov0AlLeuv99duGiRnwLIh6AdAJqQhkePiw2vnsVC6kqBfKOpt3ja9alUukYF0vaO&#10;dL0zPdy3ldh72XUvFLjrmgjbAQAAAADAeDjn9JN8QP2BD30kWVMKzBWUK+Q2WvfQ1v9IlkrOOvez&#10;fvrjxx/z03pQz/ilV44M6tVr/Yqll/gPBOiDBMYC/Wuv+pKfysYH1/sPBFhALwrbAQCoNYJ2AGgT&#10;1ttavaTzhLZWP+t94RbY16pne6Xj5REO7V5u+Ppqjfc90QcLbJj6Zv+ABAAAAAAAaH3W8/ug6aNH&#10;Rpx5+Gwfcpezxxvf5KcvPP+sn9aDwvQwJJefPrHNTw886GA/DSlU3/nM9mSpZMOD61KHlAcAoJYI&#10;2gGgTdj7vyWrh7TeCW7rLahWj+q4rpZtOPZaBdrh+8nTzk3r0tbnUWm/vCH2eN8TqVVoDwAAAAAA&#10;UMkvf/Gin6pXe/gOcxV7p3sz+sULz/uphoCPz1uheugr137NT+3d9LyfHQBQLwTtANBG7P3forBd&#10;7zLXO8BVNK+geOWVfX67aPh1UV3VURCvEg7PXksLz+/10/h49s71SoG4DS1v7zbXvpra+cYsxFZ9&#10;O1Yl9bwndr7WZtgugTsAAAAAABgv4XvO4xLSO9vDUFvhdSOF710PSzjEvb2jXu+gF4Xzn5h3tJ8H&#10;AKCWCNoBoM0obFcYbIG7emeraFnDlGu7Uc9sq6s6CqRVVE/ra9lzWyodr9I72iXeX1NbF9PxbGh2&#10;O1al3u+1uidWz96dL2HwX227AAAAAAAAY2U928v53AXn+J7vCqyHAu1tTyVbG+M3v/plMleZ3kGv&#10;c9ZQ9Or1rg8NAABQSxN2DUrmATSZ6fO7kznn7lx1XzIHAGgX8xYclcw5t3nNQDIHoFr87gQA1eP3&#10;EgBpzlx6vHviqS3JUsl1i293k/efliw1v4nHXJzMOffgzYuTuc6goFzDwSscD995rp7peq/51++8&#10;N1mT7rCpb3MT95s0op7ee65e7ceffLr74pevTtaW6krYs1yy6q+6ZoW7YuklI85DQ7yr97mC8QVn&#10;L/LrTFY7eShgtw8MKHzvJIefujSZc27nPcuSOSDb9oHS74GTuof//xpANnq0AwAAAAAAAADQIayH&#10;t8LukIJ5FaOQXfUUcpusoeNnHj7bPbdzx4i6ooBfYboCf9um4FshexFqRyG72ol7pmtYeLsWhfX6&#10;IEHorjtu9dNOC9mBaihgJ2QH8iNoBwAAAAAAAACgQ6i3uN7RrrA7fP+6hL3F1dN8n4ldPly3OtpP&#10;62LaL6wbhvhxO1ctW+KHdE9rpxwdQ73S1Tvdzkdl+szDhnrA6/3sqhNu14cFdDwA5ak3+7r+/qFe&#10;7WgNjzzyiJswYUJq6enpcV/+8peTmqgHho4HmhjDnwJAe2OIVqC2+N0JAKrH7yUA0jB0PNDaGDoe&#10;RShkX792rZs9d66b09OTrEWzU5B+4YUX+vn3vve9fio/+tGPkrnS+ksvvdQdeuihyZrqKbxX2xs3&#10;bqxJe62OHu0AAAAAAAAAAAAA0KIUpvf39w8V9bNWGK71CsZnzpzpe7+jtgjaAQAAAAAAAAAAAKCN&#10;qMe5Qnfr6X7ZZZf5KWqHoB0AAAAAAAAAAAAA2pDCdgmHkw9p+HkNCR++3z3u/a46Wm9tqIe81Y3f&#10;A5+nvXbRVu9o/88d/+4efeJB9/QzP3O//f1vhgoQe91ue7jdX7uHn7616+3ukMmHu3/sekeytXnw&#10;nlEAaG+8CxWoLX53AoDq8XsJgDS8ox1obbyjHUXwjvbWZO9ot6Hjs9i71a+44gp3wQUXJGudD8HF&#10;er2HYXxYV0G5esTbdqsvRxxxxFC9vO21i5bv0f7nv/zJ3bDmKvfhc45wp1z8IXfzd1e6R378gPv5&#10;jlLYDqT5r5d/45+RR594wD8zenb0DOlZ0jMFAAAAAAAAAADQKbq6u31Be1IYLg888ICfisJzBeJ6&#10;l3v8bndRgG/iYegvvfTSoX3CMD5ve+2ipYP2O354i/vQWbPcN753vXvx188la4Hq6BnSs6RnSs8W&#10;AAAAAAAAAABAJ5jU3e0W9PbSm72DWHiuaShezqvW7bWClhw6/le/fdF94drz3E9+vjVZU/KaV+/m&#10;pr37UHfQAYe4N7z+Te61u+3uXvsPr3N/M4FX0WPYX3f91f3u9//lfvfyS+7Xv/2le/zJR92Wnzzi&#10;/vDHl5MaJe9+61T3+bO+4t74+j2TNeOP4U8BoL0xRCtQW/zuBADV4/cSAGkYOh5obQwdjyK2D5R+&#10;B1TgjtaRd+j4vPWMDTWv3uhhUJ61vpJq92t2LZdAb/vZZnf64nkjQvaJe3a5C8/4grvz+rXu3AWL&#10;3cyDjnT/vWt/9/rX7k7IjlH0TOjZ0DOiZ0XPjJ4dPUN6loyeMT1reuaAdrD1sR/70iyuv/omt89u&#10;bxl1Ts1wns12rwAAAAAAAACgnnYMDLgb+/r8u9rRvmwI+ZiC+LCMVa3ba1YtlUIr8Dz7shPdS7/7&#10;dbLGuTNOPNetumKNO+KQ/5GsAaqjZ0jPkp4po2dNzxxhO5rFiceemhpOx6yewmzR9Niej7mVV/b5&#10;5Wam81RpVNDdSvcKAAAAAAAAAIBKwnezh9TTfMKECb63e1jU+7watW6v2bVM0K7h4pf2nZcsOfea&#10;/7abu/z8f3YffO+8wSWNfk+h1KbomdKzpWfM6NnTMwg02oxZ0/1025Yn/TTLw/c/4qdnnHOan06Z&#10;doCftoL3HFn/YWOsN32aVrpXAAAAAAAAAACU88gjjwwF3TNmzPBTUU9zrddw8ldccYXT28ataF1R&#10;tW6vFbRM0K53sltPdgWgn+39opvyzulpOSmFMuaiZ0vPmIXtevb0DAKNZiHw8s9f6aflhIH11IMP&#10;dM+9/LS79a6bkzXNS+eoc9U511tar/lWulcAAAAAAAAAAJRz2WWX+anC7vD96NbL/dJLL3UXXHCB&#10;nx+LWrfXCloiaL/jh7eMeCf7+acvcQe8barbxRdfdfzSM6ZnzegZ1LMINFIYPmcNrW7DxVvvdwAA&#10;AAAAAAAA0FnUk11DuVtvdgXgeYQ94GP2jvdNmzb5aR7l2mt1TR+0//kvf3LfuHv4PbmfOmGRm/Ku&#10;g5MloL70rOmZM3oW9UwCjXTRF87306zh4zdt2OynNmy8KJQP39lutGzvc7cSBvg2xHpaqF/uffFx&#10;m/Fxy7F9QzqGnYsV1YvZdYZ1wvOz7TYigN7FbnWN1Uk756zzCI9hwm3hPln1s9oGAAAAAAAAAKAc&#10;BdkK1a3oPekzZ84cCrg3btw4oje7WPCuehr2XUX7ajlrqHcbel7vXdcxVF/7STXttboJuzQwfhO7&#10;Yc1V7hvfu97P77tnl1v1pW/5eWA8Lfjsx9yzL+7w8x//4BnuU/PP9fP18sRTW9zk/ae56fO7kzXO&#10;3bnqvmQOnU6BrAJi0RDnMQW0GjY+HPrc9lFIbwG8Ql0Fzqprvd+1nFbnrv5vjRrKXSGw3gUfbgvP&#10;zT4QoOBf9eJzymrb2g2vTdckcZthHdsvvh4Jj6Hj2v7Wntg1p90rKXdtEl+HfR9su/YJ68ffuzzX&#10;iPYzb8FRyZxzm9cMJHMAqhX+7gQAqB6/lwAwZy493v+dKnTd4tv9361axcRjLk7mgM62855lyRyA&#10;dqLe4gqy0+g96QrG44A9FO+vQFyBuXqsK0xPi5HDfay+HaOa9lpZ0/doX7/5h8mccx89+sTBfyYv&#10;0aZQxrGUnr2S8JmsBf3Pior+x0VFfyDW9KbvXJ3UAEYKw1yFvyGFyJJn2HgFuaLwW4GyikLdMFwu&#10;Sr3sFS5bOypq3wLn+HzzsH0s+LY24wBa7SvsDq9Hy7LyyuGRUbTe7o/eeW91K7E21Kbto2PZMSyE&#10;D+mcwvth90LseyV5rxEAAAAAAAAA6mn7AB+6bCUKuBVepxW9J71cyC7x/v39/X6d9tVymnAfq2+q&#10;aa+VNXXQ/p87/t29+Ovn/PxrXv0ad/iMnpQIlEKpf9Gzp2dQ9Ezq2ayWQnWF6GGormKBuzntI+ck&#10;c8Bo1us5Hj7ewnMFtXlVE35nsYA4Vov3xdu1ZVEoHX4IQeLlaukeWU/0tGOkhecmvh8Lz+/107Tr&#10;qXSNAAAAAAAAAFAv6/r73Y19fe7CRYv8PKE7UF5TDx1/03dXupsHi8yZ+T636PR8L+kH6uGqG7/o&#10;1m8sDd9+6ocXutMGSyUWnNtzHAbp5Zx67Nk+aGfo+PaXFsyql3WlgFjBr/WgDns9pw0bL1bfekyH&#10;60Tr046r8ysydHwovDYFyHHdrLbTho6Ph4Uv90ECXVf4AQQdI74n5a4r7V5Z/XBdKG17pe9FvK3I&#10;NaJ9MHQ8AAAAgGZmnUNCrTZ0PACgGAXs69euTZZKZs+d6+b09CRLAExT92j/+Y6fJXPOTT1AL9eP&#10;+xlTKONXph1wyOC05Olnhp/NLPqfkKze6pXQm71zKJyNS9xLPU0YDiu4FQu28/YeVxsKmkXHVfhr&#10;bYyFAmOFzOE1KUAeCwXSCqDVjtrTMey6jZZ1XF1HeOzxoA8pjFWeawQAAAAAAACAelKgfsWKFT5c&#10;Nzt27EjmnFvV1+fDeHq8A00etP/Xy79J5px7w+vemMwBjbFH8Az+9vfDz2YWfbJXPdOLqmYftC71&#10;2o5L3p7M6j0tFsxXM2y8wnYdU4G7Ql4LeKsV9soOr8nOdSwURFtbOoYCdQuiNdWy6FrCY7eSctcI&#10;AAAAAAAAAOPFAvfTe3uHQneF6zsGBnyPdxUbZl7FKHy3ArS7pg7aX/rdcJj52n94fUofYwpl/Iqe&#10;QZMnaBf1TC8anNObHXlZoG69ti3groYCdxvGXO1Uy/a1tupB1x1/yMCmWh8PBV8L1mM96x3qdvxa&#10;9GyXtGsEAAAAAAAAgPE2qbvbF1H4bsF72OM9pPDdioXwKha8a2o94sOe8WEwHy8DzaplerT/w26v&#10;HfxnWvxJoYxPKT2DJXmDdlFwnve9VfRmR1EWxlov9LzDxmeJg3oLjlde2eenxnqu55UVUFcrb6Bd&#10;qTd43hDbwntdc9ymlu3DDrUM+WsV2gMAAAAAAABArSh0V+BuPd6t17tRAN81WEclpJ7wCs/DHvFh&#10;z3gVDUuvkhbUxwVoBk0dtIf+ZkLLnCraVLXPYJH3s9ObHUVZGGuhd5Fh4/U+c72T3Uo47LsJA2Zt&#10;z6pnLPgP29a8nV817JjWnooNE2/XH/buD8/T6sVsP9W3Niux99mrzfB8wiHrq2Xna22G7RK4AwAA&#10;AAAAAGh2YS/0rq4ut6C3d0QAb4G6pmK94sNAXiG8CtAqJuwalMw3nenzh//luu+b1Yc0QK0cddJw&#10;sLh5TeX/2N/0navdzXddkyyVp97scdAe/jtw56r7kjlgJAXZouA7a8h2e4e5gnALpRXmWk9s0f7q&#10;ER+H9dpXPb+trh3H9o/fg57W7sLze/3xFUZbeG/1wnWiwFnBvLWr46tHfRjW6zoUQIf7pdVT29Yb&#10;P7438XnaeaTdK5P3XETfl6zvibaF7RdpF+1l3oKjkrl8P1cAAAAAYDydufT4UR1Irlt8e+7RGwEA&#10;7cfCdPVs17DvFpyHFJ4raFddheu2ziiIV494URtx73djQ9YDzYqgHSigSNBeJGQXgnYA6DwE7QAA&#10;AACaGUE7AEBhuYXp1ttcPdEVlFuQHofoWiYkRydomfHYR74tm0JpTMlL/xMy1pAdAAAAAAAAAACg&#10;Uex96eGQ7mGorjBd72hX73UrCuAJ2dEpWujF52mxJ4Uy3qU8fcJXvdCz3smuT/uqxyKf+gUAAAAA&#10;AAAAAM1G4Xr4rnUF6yp637qF6jbsO9DpWihoB5qbhopXT/Ys6rWuobXEpobe7AAAAAAAAAAAoJEU&#10;sqvnug0Vr0DdeqrTSx0YjaAdqIFK72NPGxrewnZtAwAAAAAAAAAAaJR1/f0+ZFfvdb2DHWiERx55&#10;xJdW0ULvaOeLr8Z/pan0PnYF6mk91jV8PO9mBwAASPfskxuTOQAAAAAAMF40XDy917MpBJ4wYcKo&#10;0tPT4wuqp3s7c+ZMX1oFPdqBMTrgHw9K5kbK8z52QnYAAIDRNtyyzN228Cg/BQAAAAAAaBabNm1K&#10;5px773vfO1R+9KMf+aLQvZV6ZI8n+5BCO30ggaC9Ctdc1ede/7d7uscefTxZ05nG4z6o7Wa/zwrL&#10;4+Hfw/exAwAAID+F6xtXL/fzmhK2o1U9+L0lowoAAEAn+eod60cVAGgXCtf7+/uHyq5du/w6ueyy&#10;y/wUxRx66KH+Pqq0ihYK2nVT61cUGKeVa666LrV+Sdr6TiuStn7sRff+/Ud8yK1Y/s+p2xtT0ils&#10;t57rDAcPAABQnTBkN1pmGHm0oofv+cKoAgAA0EmuXvPAqAKgec3p6XGn9/b6d7SjOgrcRT3b0Rno&#10;0R44Ys573OeXXTxU5AsXL3Pz3n+8nx9Pr//bvXyP8VZU6um+V7JUvakHT0nmWoN6sGe9jx0AAADl&#10;pYXsJms9AAAAAACoHb2bnfez10Y4fLy9x12+/OUvDy1rPhRuU9EQ61nD0FsdsSHZw/2yqG7acdLY&#10;dsk677ztab29e92G2LcSSltn0o6Tde5W185V9cJ9s+5rUS0TtKf1La5lEU3POrd3qLz0f7/gDp/z&#10;HvfAuofdyqv6RtWXcF0ti2x48NHUbc1UTNp6Dfkery9Sph1ykP8efPsHt6dub0SppNz72AEAAJCu&#10;XMg+8+SL3Akr70uWAAAAAABAPWwfGHDr+vv9FPWhsPfCCy/08zbMvFhQrm1XXHGFL/bed4XT5UJh&#10;tWkBtrVpQXZMobPq6jiqW6m+yTrvIu2F28WWw3WVrjM8BxUdx46Vte8DDzzgt6teeKxK9zWv1unR&#10;rvH461lMtP7ci0q9kzc++Giw3q8qCerWtJi0bU1TknOUXOvboAAAAKCmblt4VNmQfdYppZGmAAAA&#10;AABA/ewYGHDr1671U1QnDG71vvGYwt6NGzc6vYNcw8xfcMEFfr29013btE5F27UsFqSnUZsK5q3N&#10;8F3xCqdDCp3DunF96/0dyzrvIu1p26WXXurntd3qq1Sidiwo13nYfuGxst6Lb/vZOYb7lLuveTF0&#10;/Bht2bTVzfvACW73V+ztyzVXXZ9sGU3bwrpp9W27PLju4cx6Oq7W2XYV7av1RvO2Po3tH+4jec4z&#10;jR1v6SXL/PL7j/inof1jedq39rK22fmrqL085wig/Wx97Me+tKpWP38AGAuF7FnvXydkBwAAAAAA&#10;rUIhu4W9Cp/TaH0cwGs/C8vjbVq2UDgrBLdwPnTEEUf4qdoNKWiO64rVz5J2blJte0VZT3YF9fF5&#10;6BxE15rWQ133z+oYC/xroYWCdvUmrmcxI9c/vjkMocNtzl21/GofJsviyy/yU4XMpXerh3V3+SDY&#10;AmjVDeuXgvBSvXMvWji0TcPWW92Dph84VGfLpsf9cbWvbVddBfNar+2qN21G6R3nWm/7hsXOp1Sv&#10;tC7veQ4XKc2rHTsXsf1LbZTq6NwUjOucbJvq52nfStr1i5bT7n1tC1A71199k9tnt7fkKgSx6XQP&#10;j+35mFt5pf7db006fxW+xwA6DSE7AAAAAABoVQp21WNcRUOTq3e09Z5OC59lxowZydywTZs2+al6&#10;hytMj0s1so6fxc5L55Am7bzLqdReEZVGCRD7MILdy0qy2qkG72hPionXb3yo9E2ZediMoXVGYfH3&#10;H7jLffv7t7qzzj3Dz8vSS5aPaOOxTVt9XQXKVlflN395biggV29s1T1oxlS/zVhdrbf2rlq+0m/T&#10;8Wy72rXjv/+IY4fqWuht7VvROYlC6nBd3vNUMbasovq6VzJ1+pShNmz745u3+bbUpm3Tsax9nUPY&#10;ngnX6fok7fp1zLBurQtQa+858tARxWStrwcF+Qqsa61W7doHEtJMmXZAMte6sr6/9fq+AECjKVy/&#10;fOarCdkBAAAAAEBLU7BuvcYV9tqw5tVQO+q5HRdrv1ppvby1Lgzz8wbUWWrdXsjasjA9Ta170BfB&#10;0PEBBb3XXnX9UNnjFfsMBc8Kc2MKqafNmJosqWf4VF9XwuHYVyTBuAXQoUUXLfRThfN5qF2dk4TH&#10;lvD4On+xY9oHBszWzdv8VMG0qeV5ZrFQPJZ2zDR2X+N7L1qO1wHN7IxzTnO33nXziCIKXuP1Uw/W&#10;qBb1s2nD5mSutmrZblqPb92X515+eujetSKdu64h7Xtcr+8LADSKwnX1ZM9CyA4AAAAAAFqBgl+9&#10;79uKAvax9JS2d51nlaK91NMoELfe93GgX41at9eKGDp+qJQoSLai0FqB7re//83BLaPrTg2Gc4+3&#10;hessGD/r3E8NrbNiw7uXhNtMuG7XUEBeGi595DaVkYH1ruSYo4ePt8A8HDa++HmakXWHxetHlvBD&#10;DcMfBIjrmdKyXX9JXHc8CgAAAKpRKWQ/YeV9hOwAAAAAADRIV3e3L2iMWgyzniYM/xWIi0J99b63&#10;EF/z1ah1e2mKDls/3ujRHlCw/pu/PDtUFLBbUF1P1gu9Fkrh/0jDvdxv8NOwV3gRtTrPj37gJLfH&#10;K/Yd8aEGC/kBVKae3TacupUTjz012TqS6mlbWNd6htt6efj+R4a25xmuvBbtqr5tU9F+Ya912778&#10;81f6Zb3H3Ooaq5N2ztqm9baPSnwME24L98mqL3bsSnXDbWFdo3mtM+FyfP+sjXD/kJ171jkDQKNs&#10;uGVZxZB93wNK/3MGAAAAAADG36Tubregt9fN6elJ1mA8VTtEfNow7VnDxYu9Q36s7ymvdXtZrN1y&#10;98d60DcilOcd7UkxadvSimStl0rrwmIqrQu3pa23IuHyZy46W6t8r3EtP765FMBMmX7giHomXBcW&#10;E68LlyutV8iuUF2h/a//8uxQ+VwS+sf1Jc+68SpAoylAVeCs8PmiL5zvi4aaVyAbh68KXS2ktrqy&#10;bcuTfrrw/N6hdWrD6lR673kt2tW56jrC7boGrbOQWEOpa73qiNVTqaTcfQqPEQv3CevH8px/zNqx&#10;68lS7v7Z8PI6Vhr7vtT7VQMAUIRC9o2r018/pHCdkB0AAAAAgMbbPjDgC8aXQmp7/3hPyoccFGjr&#10;vedZFDKH21U/7Gmex2WXXZbM1UZWe3lC8zTl7o+tU516hf3lMHT8UJG09VlF0taryPDy4XNm+TVb&#10;Nj0+tC4speBZdcL1Ei6XytTpkweng/+iPPTo0LqwDL97XfVK6zTsu9q34eO/mDJsvEotz7Nk9Hrr&#10;ub7m+98YWjdcpPy6Stdf/wI01sor+/z0rv5v+Xe823veLehVCG7s/d7abnX1LnBNRWGszYvVqRTS&#10;1qJdnauuIWxDy2LXKFo/Y9Z0P6+g2epWknWf7Bhp4bnOScG2XYvqWyge3lfJe/4mbFv7qGSpdP+y&#10;zskCfgvpAaAZELIDAAAAANAadgwMuBv7+ty6/v5kDcbLpZde6qcKoPXOc4XHKuH7z7MoYNZ228dC&#10;dutpbhRCa52OoXoK51V0jGpU2572EbvOPMfX++8l7f5ondq0OuONoePHwaHJe9O/uvwaPw3N/8BJ&#10;fmp1Qg+u25DMDZs2Y6qfapsNAW+0/MVLvuTnrZ6x9u14n7v8s34aqvY8s2xNes7n8cjQO9rLq3T9&#10;8TqgnShIVWCrIDUOwy2YtRA8lNXDeqzG0q4C5/ga4uVq2X2StGNkBdUSB+DqXS7xfa3m/K2tsbIP&#10;HsTnZCMKVBqRAADGS56QHQAAAAAAoBUdccQRyVxlFi5nUWitd5urnoXXKmLvP8+ikN56rof7pAXP&#10;WmftK5xXCevG11TpvIu2J7aPaD8791DacXV/VNeOV+lax2sYeYL2caD3vJd6lG9wb3jFRP+udBWF&#10;11qnbfG74K13ueqobhgg3/vAd/z06CM+MrRdRcti20PWvoX3ae9yr+Y801jbCv2tDWMBf9i+5u28&#10;8giv39pQ0XKRcB+oNQW8Cm/jUisWpCpgzXMcC3bVe1vbaxW417Ld+J7Vgt2nrJ7dFlTHLIAvIu/5&#10;q+1afZBAH6pQe/ZhAsOw8QCaCSE7AAAAAABoR+olrtA37C1eiYJg7VNpaHPVs7pW8rz/XHXC/cqd&#10;W1r7krZfnvMu0p7JOlf7wIG2p1HdrOPFKrVl+49VC72jvb5fJlyX9WVKg4mP/LIe3wfNmBKs3eXu&#10;+P43hkJmBdDW81zrtC2sq69PX3T2UOituuplbtvU9j0PfGfEdhW1pfXxse3LwntNs+oUOU8T3we1&#10;Hbfx2KatftuZ5y4YtU3no/OWkW0NG1438vqtDRW1q/bDurX+AspRwKuwMy61poA16zhhiKzA1YYz&#10;13YLxseqFu0qoN5nt7f4feNrqLda9Phu5PmLfZ/tvtuHHRg2HkAzuG3hUZkh+8yTLyJkBwAAAAAA&#10;QFtonR7tpQS2buVXf37G3XHvN1K3xeXMRQt8/WnTp2Rui9eH26zoeFqXVldta3tYt9x2FbWVdk5W&#10;rH7cVlzynqfVK3cfrIR10trX9rierUs7tralXX9cr+YFKEM9jTWkeFxqTWFq2nFUbAh5o1Bc6xWM&#10;qxe0wuATjz012Vq9sbSrUFgBtWj/8PxbQTOcf/yqAIaNB9AsFLI/+2T6cGYK2WedcnGyBAAAAAAA&#10;ALQ2ho4HgBZhIWrae9grUTBu7x+Phxwfi2raDYd21/61Vuk+jTWUrvf55xUOH2+96Rt5PgBAyA4A&#10;AAAAADA+Kr0/HeOjhYL2tO7FFMp4F6BxFKJauGpDhYe0Lm19SPunGWv4Xot2K527BdyVWNicdp+0&#10;XK9QutL5V6Pc/bPh420kAYaNB9AoCtcJ2QEAAAAAaG1zenrc6b29rqu7O1mDZmbvKq/0/nbUFz3a&#10;AaCFLDy/1081dLkCVr2jW8XeFx6G0Vpn21VUX8FtHIrbsrVXKTAea7s27LkNN29t2HDsMet5rvp2&#10;zErsHfLxfQqHfK9W0fOvVqXvi52HhfEMGw+gEQjZAQAAAABoH5O6u30BkE/LBO1pfYsplPEuQKOp&#10;F7a9F10Bq8JeFfVm1vrwHe1aZ9tVbJ0N9W4U3oftrbyyL9mSrhbtxtegqa2L6ZrVvtgxK30YoNJ9&#10;ytub3epZ73FT5Pyrlef7YsfTNO81AUCtWMie5YSV9xGyAwAAAADQItb197tVfX1u+8BAsgZAJRN2&#10;aVyBJjV9/vCnZu7++tpkDmicD31ibjLn3OY19f9hE/47cOeq+5I5AChRT3eF8EU+PIDmMm/BcEg5&#10;Hj9XgFrZcMsyt3H18mRpNIXs+x4wM1kCOtOSkyckc8OWrObjuwCA1nLm0uPdE09tSZZKrlt8u5u8&#10;/7RkCcg28ZjRH7zdec+yZA5As1HQvn7tWjd77lw/jDyAyhg6HgCAFqWQXQjZAYynciG7wnVCdgAA&#10;AAAAAHQCgnYAAFqQDZ9vw+oDwHggZAcAAAAAAABKWugd7Xzx1fgvAGgW27Y86adTph3gpwBQb3lC&#10;dgAAAAAAAKBT0KMdAIAWdMY5p7nnXn6aYeMBjAtCdgAAAAAAAGCkFgra1ZuYQml0AQAA6CzlQvaZ&#10;J19EyA4AAAAAQBvo6u52s+fO9VMA+bTQ0PGUZi3Xrfiae/Mr/08/TdveTgUAAKCT3LbwqLIh+6xT&#10;Lk6WAAAAAABAK5vU3e3m9PT4KYB8WqdH+65dlGYunfI9AgAA6BAK2Z99cmOyNBIhOwAAAAAA7WX7&#10;wIAvAPLjHe0N1rfia27PV/33ZKlz6R7oXgAAAKCxFK4TsgMAAAAA0Fl2DAy4G/v63Lr+/mQNgEoY&#10;Or4JimzZ9OPUba1SJG193iKPPPRY6rZmKgAAAO2MkB0AAAAAAADIp4V6tKfFnu1QTNq2VimhtO15&#10;iqStb7YCAADQnixkz3LCyvsI2QEAAAAAAIAEQ8dH+lbc5I4/+lS316veMlQe3/Rjv83W23JM21TH&#10;qJ7aC9uy7dqm5WWXXumX/2n2x4bqxMqdU0jrVS8+bnxO4fq0dsrJcx6huL7OK2Tb5eH1j2TWk0pt&#10;AQAAoDobbllWMWTf94CZyRIAAAAAAAAAerQHRe8It+D74svO80W2PfbE4D93uUMOO3jEcryvlOqU&#10;1ik8V3vW1ntmH+rDZG07aMbkoXVidVRsfxWFy2nnpLYf37RtcG64rgmPa8dUOyraZu1ofXo76UX7&#10;ax+1aW1r/0cf2jy4XYbrqk2F4apvx1N9nZfasXrnfPYMv02sXZUpB797qE7etsanAGhVWx/7sS8Y&#10;xj0BIArZN65eniyNRsgOAAAAAAAAjDZh16BkvulMn9+dzDn3ndU/TObq54SjT/Nh7vN/+nmyZqSt&#10;m37s/mn28X4+rhPva3UVCp+x6DS/Ls31K25yyy79ivuX9be7qTMOTNaWWBsKlW+7d2Tv7b1f9VY/&#10;Dc/D1sX17dwkPE659mN2nnHd8J6E16r6jz702Kh27Vzi69W5Z51H0bbq6SMnvy+Zc27zmoFkrn7C&#10;fwfuXHVfModa2me30aNIyEVfON9NmXaAm3rw+DxbqD/7Xt/V/y2+rwnuSePNWzDcg3g8fq4AsXIh&#10;u8J1hewAqrPk5AnJ3LAlq/nwLgCgtZy59Hj3xFNbkqWS6xbf7ibvPy1ZArJNPGb0q6d23rMsmQPQ&#10;bNb197v1a9e62XPnujk9PclaAOUwdHwKhcdpwjA3rqPAV0FxTAFxta7+0vV+mhY+K9SWtHON61tP&#10;fO0TXoPNWwhfjl2HtWXUhp1LSIF72nnH++dRy7aANO858lAfrIdl+eevdMf2fMydeOzwqxfQ/BQc&#10;X3/16P9eiL7PGIl7AnQ2QnYAAAAAAGAUrl+xYgUhO1AAQ8cH5ZzPfmpwqqHXj/e9qLemDKn+L+tv&#10;G5xq+Pgnh9aproTDxk+dMdkH7wqx1fO6VGdkW6ViRm+zAFz7xmU4wA/3KfVmH7mutH5Y1rZ4fVxK&#10;zliUNlR7KN5Wuj/lz1vFxOtHlnxt1bOgXZ1xzmkjynMvP+1DyIfvf4SwvcVs2mCvsxjp1rtu9t9X&#10;em4P454AnYuQHQAAAAAAABgberQH1DvbgnQNk/5Ps09w16+42S8b6wWu7cYC31IIPey2e782FLar&#10;/glHfzKzt3w52jcuFsKHPdTrKU+v95iud+9X/WPqeRdVy7aAvBRCisJ23mMNAGgX5UL2mSdfRMgO&#10;AAAAAEAH0tDxFy5a5KcA8mmZoD2tb3E9ypQZB7rn/vSf7q71t/mQXIGuQt6wzkXJUOmPb/qxX1bg&#10;q7phHSu33vs13572UT2F97afFQmXw/Wi/bNKWv1wXbgta72kbQuLSdumIuGy7pndl/B87d6FdVVM&#10;vF6laFv1LOg8ene1bNuiUSxGUviuYco1XLmVcr3fVVfbra6W4wA/q820oD/cFu4TnoO2VWrH9hVt&#10;j88xi7aFdcvVT6ubdS556sVsH9EHI2zf8HzCOkbLWq9jqK7tp3VG28L15c6n2vM3efaPz1UlPN+Q&#10;bYuvwdixYkWOMdZrBjC+blt4VNmQfdYpo9+hCAAAAAAAAGA0ho7PKBr6/dZ7bxyct97cw9umHPxu&#10;rfbDx2sIc5lx2LTBf45sIyxnLDrFXXTZuYPzI4edLxUTrtvlg2Up9YIfuS29mKxtWeslbdtwqXwu&#10;Mrxcumf6oIHuYVhPxVRaVyrF26pnQaexIbX1zvaQgkS9w13r7b3u5Yaa1zprI34PvCnXptZnhZfh&#10;PuE5qGibtVWpHasvqi9qN+/1SFp9BbFpdeMPL2S1We6czcLze4fq6x7Y/lOmHeDXVVKLeziW85c8&#10;90nthOeqUu65M9pHVLeSIsfI+70F0BwUsj/75MZkaSRCdgAAAAAAAKCY1gna0zLPcSgWMIfrpk6f&#10;7Fctv/Qqt+mhLX7+jM+cOqJOWhkR+Nj6hA/fg7oqCy8svTN+5ZduGLVNxQ9rH64z4bpwvWRti9dH&#10;pfRBgtHnsvXRJ/x9GGLbTFBXxe5XvF58oB6vT7Z50frMtupZgMTKK/v8VD3e7b3uGmpeQaMCSQWQ&#10;RvNap7BSdcL3wFswKVltWq96C0tD1q7asvoWiqqEbVk7dpyY1bdzVJu2PgyKNW/Hja/Hjh1ev70z&#10;Pa6rqSnXpqRde0gfiAjbs/3zvHvcjjuWezjW85c896nIc2fC61NdlXKKHCPPOQNoPIXrhOwAAAAA&#10;AABAbbXQ0PH1/9rn7/Z313/1pqFy4jE2ZPkhQa3S10WXLfLnlbXd9g/bO3bOCX6fA6e9e6ie5kVh&#10;tdWzbVNmHODb1jHCc1O7WtY+VldfJeGa0tdwQhyuLX2ZcF3a16c+c8rQudh1aaprsnsRtmLrwvPW&#10;vA/TBw3XLH2pbbG2S8Prl76KtlXPL0AsVFXwGAe5FjBaAClhGBmz+tamxG1qWUGppAWpcbszZk33&#10;0/j8bN6OE0u7Hq2TsIeyBbF2nJB6lov1cg7pGrNYm2n3yM6h3P5jNdZ7WMvzz6pnz0ja9yntuQvZ&#10;96WSao9Rz+8NgLEhZAcAAAAAAADqo4WGjq8/BbrLL10xVGzdN+8pDSEfOjDonX520vM8ZNvD9tTW&#10;d9fd6oelN5q3INnqbd30hF8WHTveLlr37P/+Dz8/XuxcHl7/6NB56HrCe2E+9ZlTR523wnTVT6N7&#10;WAryS21fc8UNyZbibaEzKehTCB2XerDQWYFjnmNmBdsha9NC2VhaqC0WwNdC2jDrti4MV+160not&#10;x+GsWMirXt26P2mhrLUZ30uVrPC4VmpxD2tx/pXuU9Hnzuj60r4vaYoeI8/3FkDjWMie5YSV9xGy&#10;AwAAAAAAAFWasGtQMt90ps/vTuac+/Yt9yZzzWPfv3ubD3zTgni0p4+ecnQy59zmNQPJXP2E/w7c&#10;ueq+ZA5pFPKl9aK2obuz7LPbW3wQmdYT2aiOWFtZxwopMLcgOt4/jbUZ7hdSgKkwM2437dzLtZV2&#10;LlZfQ4XHgawdNzxOpevRe7wVPIfbrR0Tn5u1WU65+2ey7omknVet7mGtzr/cfSr63Em5+yHxPanm&#10;GJW+tyhv3oLhEHQ8fq6gc+QJ2fc9YGayBKAelpw8IZkbtmQ1o2QBAFrLmUuPd088lby+MXHd4tvd&#10;5P1Lr5kEypl4zOgP9u68Z1kyB6AZbR8o/X1qUvdwNgEgWwv1aNcfJJqn3PDVUmhRend5eh1KOxY0&#10;KwV7CgvjMlYKHkVhZUyBYtoxVQgaR1KAr/uiMF/3UmGuQt5YfB/D0grSzttKHnnu03g8d0WOkfd7&#10;C2D8bLhlGSE7AAAAAAAoTAE7ITuQXwu9o725yqMPlT7JueAzp6Rup7RnQeex3r3hO67ThlMvx0J6&#10;9fzNUqlNG9I7bXj3erLjhkPXV7oe9ZC2OjGFsta72oZblzz3qJnV+vzT7lPR564aYzlG1vcWwPhS&#10;yL5x9fJkaSSF64TsQH08+L0lo0qavPUAAAAAYLypN/u6/v6hXu0AKqNHe5Vlw/pH3azZh6Ruo7Rz&#10;QadQYGq9chWiKkQ0mtc6hYlpwarWhestpF55ZZ+fhqzHvLWf1qaWLfAPz6PWNPx3fGwLXMNezOWu&#10;x+5Z1jvlTRzE2wcZ0toUu095NCLkreX5h8L7VPS5q0YtjhF/bwGMH0J2oLEevucLI0qaPHUAAAAA&#10;oBF2DAy49WvX+imAfFooaG8uO//3v7tv3nNDsgSglSlUVEBsRe+1Vuis9QoN095vbcGq6mkfBakq&#10;tq/1BBeF1BZehnU1bwG6aOhtidvUstj2etKxwvOzexAKr0fXm1Y/DObDOlnthgFv3KaWw/tUjrVp&#10;92+swXNetTj/PPepyHNXrSLHyHPOAMZHnpAdQP0c/sHqeqZXux8AAAAAAGi8Fho6ni++Gv+F9qVw&#10;0IpCQhUF22khuyhYtXdSax8FqSp6t7XWx++xVjvaFtaVMDyv1Ka215OOoRKen46ddg/seqRSfa2z&#10;OuXqlWtT7wDPQyFxeP+yepjXw1jPX/Vsv3Df8D4Vfe6qUeQYec4ZQP2VC9lnnnwRITswTt5zzOeT&#10;uXyK1gcAAAAAAM1lwq5ByXzTmT6/O5lz7o5b7k7mgMY57pQPJXPObV5T/+FTwn8H7lzFH8lRH+qJ&#10;rJBUIWq9w3wAI81bcFQyNz4/V9B+blt4lHv2yY3J0kgK2WedcnGyBGA8LDl5QjJX2ZLVfJAXAND8&#10;zlx6vHviqS3JUsl1i293k/efliwB2SYeM/r/R3besyyZA9Bs9H52DR0/e+5cN6enJ1kLoByGjgcA&#10;AABaECE70Hzy9lKnNzsAAAAAAK2PoeP54qvAFwAAQDMgZAeaU953rvNudgAAAADNpqu72xcA+bVO&#10;j3ZlnBRKowsAAEADKVy/fOarCdmBJlaptzq92QEAAAA0o0nd3W5Bby/DxgMFMHQ8AHS4M845zT33&#10;8tO8nx0AmpzCdfVkz0LIDjSHSr3V6c0OAAAAoBltHxjwBUB+LRO0/7+7/l8XDuHNF1/j/aVnEAAA&#10;oBEqhewnrLyPkB1oIlm91unNDgAAAKBZ7RgYcDf29bl1/f3JGgCVNHXQ/vp/2COZc+4PL7+czAGN&#10;ET6Dr9tt+NkEAACopw23LKsYsu97wMxkCUAzyOq1Tm92AAAAAADaR8sE7b9/+b8G/5n20mwKZXxK&#10;6Rks2f21BO0AAKD+FLJvXL08WRpJ4TohO9C84t7r9GYHAAAAAKC9tEzQ/tvf/TaZAxrjpeAZpEc7&#10;AACoN0J2oLXFvdfpzQ4AAAAAQHtp6qD9Lfu9PZlz7omfbkvpY0yhjF/5yU9/PPjPkrd2DT+bAAAA&#10;tZYnZAfQ/KwXO73ZAQAAAABoP00dtB8y+fBkzkLOtPiTQhmf8uRPtw1OS8JnEwAAoJbKhewzT76I&#10;kB1oIdaLnd7sAAAAAAC0n6YO2v+x6x1uzzfs4+f/+L/+6B59bIOfB8abnj09g6JnUs8mgHyuv/om&#10;t89ub/FTVGb3a+tjw6NoAOgcty08qmzIPuuUi5MlAK3iExc+mMwBAAAAQPOa09Pjrlixwk8B5NPU&#10;QbvMnv6+ZM657//we4P/TO9tTKHUs5SevZLwmQTSKCBVUFokXNY+Jx576tB+KlqO97cQNqu0uqzr&#10;072oFDxXc9/j4+k4accK68Ql77EAoBKF7M8+uTFZGomQHWhdE996WDIHAAAAAADaSdMH7Z/4UK97&#10;zd/v5udf+MXz7kfr/zUlBqVQ6lf0zOnZEz2LeiaBcrZteTKZc27Ths3JXDYFu8f2fMw9fP8j7j1H&#10;HuqLaHn556/MDHKtbljaxUVfOH+o6Lp0L3SPyoXtRe67hfK6v2L3T8exY6WxemFpVnwIAGgthOwA&#10;AAAAAKCR1vX3u1V9fW77wECyBkAlTR+0v+JvX+k+HgSbt96x2v3bv/8kWQLqS8+anjmjZ1HPJFBO&#10;GN4qtC1HQajVuav/W+7Wu2725bmXn/ZFQXOasG5Y2sWUaQe4M845zRddl65XsgJwKXLfrR3V1X22&#10;+6d5HSstQNc6qxcWnWOzyvNBDwCNpXCdkB0AAAAAADSDHQMDvgDIp+mDdjnufae4d791arLk3A03&#10;X+t+9tRPndu1i0KpW9EzpmfN6BnUswiUYz2uFZDPmDXdz5frVWzhsMLdqQcf6OdDFjZ3Ot0bC7/T&#10;erUXue+23oLzmI6Vth4Aao2QHQAAAAAAAGhdLRG0y+fP+orb/bVv8PN//OP/dH03XuN++u8/SR3q&#10;m0IZa9GzpWdMz5ro2dMzCFRiw5dbj2zJ6lUcBr5pIXu9aKj6Su8Y1zptU4Ct+XCftPombjstFK+H&#10;IvfdPtyw8PzxeQ1EeM/svqqkvQu+kvh7EbZtbLuoZ39aPfu+2jYV7Qdg/FjInuWElfcRsgMAAAAA&#10;AABNrGWC9je+fk+3uHc46FQA+pWrl7u16+8bXEqLSimU6oqeKT1bFrKLnj09g0AlFuJacK4QPWsY&#10;cwuCrQd2vSlcVaCq8wnff65zzgpZV17ZN3RNNoy9luNwV9SG2lab1raGaK/V8OXlhoPPe9/DYHs8&#10;P9yge6B7r/O0e6Pzq/Te+ZDub/i9CL8f4fdPHyCwbfa9UNGHEIyOa+eiknW/ANTHhluWVQzZ9z1g&#10;ZrIEAAAAAAAAoBm1TNAuU94+3V1z6a1DPdvltjXfcBcvPs9teoyAAGOjZ0jPkp4po2dNz5yePaAS&#10;C0wt5BQL0cv1Fg4D0LwUgCvsjks56vWtQFXvIbch6TVEuoWsaYGv1tv74FXf3pVuga/RsVVXbVld&#10;TVW/FgFuuYC8mvuu8yxK1xHfb5U8QbndG7v3ujd2vvpeVqJjxPdXRe3Z90/nIro/2masrt238H7Z&#10;NrWptgDUn0L2jauXJ0sjKVwnZAcAAAAAAABaQ0sF7aLA88ald454Z/sLv3jB3XDTte7MT3/Sfe2W&#10;693jP97innlmu/v973/v/rrrr0ktoETPhJ4NPSNbB5+VG1df758dPUN6loyeMT1rhOzIKxy+3Fjg&#10;mRY2p63LS/sq7A5LpZ7jFqjGyvWoVxgbBtuat5A6DJizeuerfhiA5xV+kEBhuXpgiwX9oSL33epW&#10;K77nKnnF977csxGzMD7te2VD4Bc5F6nVSAMA8iNkBwAAAAAAzaqru9vNnjvXTwHkM2HXoGS+5dzx&#10;w1vcN+7uc3/4Xy8na4Cxe83f7+Y+/qFed9z7TknWNM70+cM/0O5cpdckYDxYz+CQQtwwcE6jocEl&#10;7hmsoFhhqvUgNlZf4XGlto3OTYFqkX3ShNeowFXnF7ZZ7jh2PeE2W5fWK9raiq8/jdWNad+s70GR&#10;+27tW8/wvHSMovuYcvum3cu0e591jSZte57jarvC+0rfF9TPvAXDw4dvXjOQzKEd5QnZAQAAgGZz&#10;5tLj3RNPbUmWSq5bfLubvP+0ZAnINvGYi5O5YTvvWZbMAQDQ+lo6aJc//+VP7hvfu96t3/xD9+Kv&#10;n0vWAsXt+YZ93Ozp73Mf/+AZ7pWveFWytrEI2hvDQstQpZBYvbvV69qCy5AF2XHomRayVlIuAM/D&#10;jpmmUthr0s67XBBsbRUJ2vNeX9H7HtYvEpqXC60ryRN4V7r35e6vWDt5g3YJnwXVU8/4PPcctUXQ&#10;3hkI2dEqlpw8IZkDOtOS1S395xEAqAuCdowFQTvQWrYPDLgdg0U92ifRqx3IpeWGjo8pEP3U/HPd&#10;d69+wN2y7G536ocXukMmH+He2vV297rd9khqASO9/h/28M/IoQce4Z8ZPTt6hvQsNUvIjsZRWBmX&#10;SgGxDUmu4FIhaVgszLSpsWB4rMOZ52XBqkLV8NoUgLeqovfdguT4e9GJFMDb91/3Qx9ACF8HAKA2&#10;yoXsM0++iJAdAAAAAAA0BYXs69eu9VMA+bR8j3agndGjvXXk7XEc9uq23tWStwf3WHq0Z51jWpvl&#10;jpPWCzttnbG26tGjvZr7Hn7gIG8P9Uq9w8spt2/a+afdg3L3V9KOUeSci3yPUFv0aG9vty08yj37&#10;5MZkaSSF7LNOGd27A2gkerSj09GjHQBGo0c7xoIe7UBrWdff74N2vad9Tk9PshZAOQTtQBMjaG8N&#10;FpiXCyktyIyDTwtQJSukDt9NXjSIDqWFupIW4pY7Trn68fWFHyaoddBe7X0PzyktiNZ29ZQP2ywS&#10;Wsfsvmfdm/j80+5B1v0V+37E7WR9v9PkuZeoD4L29kXIjlYUBu1LVm5L5oD2tmThlGSOoB0A0hC0&#10;YywI2oHWQtAOFNfyQ8cDQKOtvLLPTxWIZ7Hw0kJ1o9BU4ako6FQ4quBURfMKV639sVKIKmpXwa2K&#10;5uNzqoauT9ehtnTualtTC2/rodr7rvBaIbZofXzPdc667wqfaym8Nyo6jpQ7fxPe3/D7p/a0Ttvi&#10;gNyeKzumXY/tZ22oFDkXAOUpXCdkBwAAAAAAANofQTsAjJGFuJV6YFvwqWAzpLBdwa9tV3sWniqk&#10;rqYXdRoFsRZ6K0i2HtIWOudl75aPr1fnqfZ17mpb1Ha9wtux3Hfto57e2qZi91x0DWFv8lrQMaxn&#10;ud37osex+yvWhmhd2jOy8PzeoWtT3fiDCdaGSj2uGehEhOwAAAAAAABA52DoeKCJMXQ80PrUA12B&#10;d60+MIH2wtDx7cNC9iwnrLzP7XvAzGQJaE4MHY9OxNDxAFAeQ8djLBg6Hmgt2wcG/NDxXV1dDB0P&#10;5ESPdgAAAGAMNtyyjJAdAAAAAAC0tEnd3W5Bby8hO1AAQTsAAABQJYXsG1cvT5ZGUrhOyA4AAAAA&#10;AAC0J4J2AAAAoAqE7AAAAAAAoF2s6+93Fy5a5KcA8iFoBwCgjp57+Wnezw60oTwhOwAAAAAAAID2&#10;RdAOAAAAFEDIDgAAAAAAAICgHQAAAMipXMg+8+SLCNkBAAAAAACADkHQDgAAAORw28Kjyobss065&#10;OFkCAAAAAAAA0O4I2gEAAIAKFLI/++TGZGkkQnYAAAAAAACg8xC0AwAAABkUrhOyAwAAAACAdjen&#10;p8ed3tvrurq7kzUAKiFoBwAAAFIQsgMAAAAAgE4yqbvbFwD5ELQDAAAAEQvZs5yw8j5CdgAAAAAA&#10;0DbW9fe7VX19bvvAQLIGQCUE7QAAAEAgT8i+7wEzkyUAAAAAAID2sGNgwBcA+RC0AwAAAIkNtywj&#10;ZAcAAAAAAABQEUE7AAAAMEgh+8bVy5OlkRSuX7Lxj4TsAAAAAAAAADyCdgAAAHS8SiG7erIDAAAA&#10;AAAAgCFoBwAAQEcjZAcAAAAAAABQFEE7AAAAOla5kH3myRcRsgMAAAAAgI7Q1d3tC4D8CNoBAADQ&#10;kW5beFTZkH3WKRcnSwAAAAAAAO1tUne3W9Db6+b09CRrAFRC0A4AAICOo5D92Sc3JksjEbIDAAAA&#10;AIBOs31gwBcA+RG0AwAAoKMQsgMAAAAAAIy0Y2DA3djX59b19ydrAFRC0A4AAICOoHD98pmvJmQH&#10;AAAAAAAAMGYTdg1K5gE0menzu5M5AEC727yGobnqSeG6erJnOWHlfW7fA2YmS0BnWnLyhGRucH7l&#10;tmQOaG9LFk5J5gbnV/PnEQCInbn0ePfEU1uSpZLrFt/uJu8/LVkCsk08ZvQHmXfesyyZA9Bs1JN9&#10;/dq1bvbcubynHciJHu0AAABoa4TsAAAAAAAAAGqNoB0AAABta8MtywjZAQAAAAAAANQcQ8cDAACg&#10;LSlk37h6ebI0ksJ1vZOdkB0YxtDx6EQMHQ8A5TF0PMaCoeOB1sLQ8UBx9GgHAABA26kUstOTHQAA&#10;AAAAYJjC9StWrCBkBwogaAcAAEBbyROyAwAAAAAAAMBYELQDAACgbZQL2TVUPCE7AAAAAADAaBo6&#10;flVfn9s+MJCsAVAJQTsAAADawm0Ljyobss86ZfT7AQEAAAAAAFCyY2DAFwD5ELQDAACg5Slkf/bJ&#10;jcnSSITsAAAAAAAAAGqNoB0AAAAtjZAdAAAAAAAAwHgjaAcAAEBLUrhOyA4AAAAAAACgEQjaAQAA&#10;0HII2QEAAAAAAAA0EkE7AAAAWoqF7FlOWHkfITsAAAAAAEABXd3dbvbcuX4KIB+CdgAAALSMDbcs&#10;qxiy73vAzGQJAAAAAAAAeUzq7nZzenr8FEA+BO0AAABoCQrZN65eniyNpHCdkB0AAAAAAKA62wcG&#10;3Lr+fj8FkA9BOwAAAJoeITsADOv50Nluwn+b4kv3uz6YrK0fHWM8jgMAAACgcXYMDLj1a9f6KYB8&#10;CNoBAADQ1PKE7ABai0JbC4rjsmPni0mt2vvyP3/TH+ORzT9J1rQeXcOP7t/sNv7oJrfrf25zAz/9&#10;XrIFAAAAAACMJ4J2AAAANK1yIfvMky8iZAda2KT99vJBcVy6Ju6Z1ECaBx7e6qeHTn+3nwIAAAAA&#10;gMYgaAcAAEBTum3hUWVD9lmnXJwsAQAAAAAAAMD4ImgHAABA01HI/uyTG5OlkQjZgc4Svo9cpXfR&#10;l5ItI8XD0Yf1NBy91l24eKVfnvne04bqGc3rWDE7fkjLal9D0Fs7a767NtlaEp+PhnyPhfurZF2b&#10;qH3V0bDxYvuEx7XrDEvacbW+0vlXknasrDbielbC67Xrs5J23gAAAAAANBOCdgAAADQVQnYARoGr&#10;2LDy2//tHnf9Td8dEYhb4Pv1G5YM1bvjlmW+ngW5Go5e669YutAv2/vNVaq19v7HfGBv7cz/8Fy/&#10;3s5n7pEHD23T8RTyh8GyQm7tr3OyepIVVqt91XnvkdP9su1jx1UwPemdx4xoz46b9gGCrPPPQ+eo&#10;Y9m+Kmec9mF33OB/n8Pzt3uhc7Z6dv46t74Vn/Xz2kf76vtm9TREfiu/Sx8AAABoNV3d3b4AyI+g&#10;HQAAAE1B4TohOwBjoXT/3df4qSgwV5CsXt0WwlqIHr6zXKGx3gGvMLletj/zgg+GY72f+ZI/toXI&#10;onNTEK3wX+GzbNryb3764Q8e6aeifYoE3kZtKlDXMS749EnJ2tJx4/tlss4/Dwv9Q+ctPNFPN2x6&#10;wk/lu9+730/7vjp8L2zerl9sn/Da9X3nPfQAAADA+JnU3e0W9Pa6OT09yRoAlRC0AwAAoOEI2YHO&#10;o6BXvZ3DouHWjUJy6/0cmjHtnX76wou/8dMs3V17+2PUi84tLRRXqK3e7LFZMyb76S9++ZKfGguj&#10;x+Lxbf/hp3aMkAX53/pOv5+arPOvlj7wIDueKX2QQHY+9ws/tW2VZPXmBwAAAACgGRG0AwAAoKEs&#10;ZM9ywsr7CNmBNqRe3zZMuJWBn34v2VoK4hVax2G8hjtvVtZbXT3X4/PW0Ogh9TzXPVBPdG0Ph5Uv&#10;6rkXfuWnB015m5+G8obc9TBxnzf7qd0XiT9oINb7X/dI94L3swMAAADjb11/v7tw0SI/BZAPQTsA&#10;AAAaZsMtyyqG7PseMDNZAtBpNBR6HMZbiXtjh6G2ikL6Rgnfkx6XcDh0fbBA68TC+TCUbmYaij6+&#10;5zHrTf+Vlbf6qVz25Zv9NBziXnQf9A5+sQ8fAAAAAADQzAjaAQAA0BAK2TeuXp4sjaRwnZAdQDgM&#10;eRYLfDUUehhopw07P15syPS8wpBZ73ivVlpvcQvurXd5LajHuUYWiD9QELNh8fUaAAvj9QGItLpi&#10;79vf+KOb/PJYevkDAAAAAFBvBO0AAAAYd4TsACpRb3aFspV6eG/a8m9+2vfV0vDj1dIw7gM7nk+W&#10;ShTiF+kZr6BYAb96pxc1liHes97DLhZ2W51aeODhrf5+xb3SY6qn+2E997MC+dib37R7MgcAAAAA&#10;QPMiaAcAAMC4yhOyA8B5C0/007nHnOmnxnqwm332eqOfWqAs6gmdFpDPmPZOP7VwPnT6yf/k3wu/&#10;5rtr/bIC/mreB3/pBaf6ac+HzvZTo3a73/XBZMn5eTuW2Pwnjv+AnxahkF4fTFDAH7epYdjV87yW&#10;72rv2m9Pf6/0vTDhtZkj3jPVfx+sN3tYQloO27Lv5cc+0uOnAAAAAAA0I4J2AAAAjBtCdgB52TDi&#10;Ega0Cr/DXtF6V7uCZHuvt4poXUzvRw/rhuGwemcrrD7ulIv9tknvPMYP5651RegYOr84YL70i32+&#10;Z7fRvB1LRfN3DP43Mn73fF59Kz7r94/b1DDslXqeF6Vjqae6vhd2rMs+1ztquH77EITuo/VmV1E9&#10;7WOjFWh72Ja+Pzrv8H32AAAAAAA0mwm7BiXzAAAAQN2UC9lnnnyRm3XKxckSgEZYcvKEZG5wfmXl&#10;4b2BShSa64MKCuZD6r2uYH0sHyyolSULh3vXL1nNn0cAIHbm0uPdE09tSZZKrlt8u5u8/7RkCcg2&#10;8ZjR/4+3855lyRyAZrR9YMBPJ3V3+ymA8ujRDgAAgLq7beFRhOwA0EGst/rEfd7sp6EXXvxNMgcA&#10;AACgmShgJ2QH8iNoBwAAQF0pZH/2yY3J0kiE7ADQnuyd8BoG3kJ30byGtJ+0314N780OAAAAoEQ9&#10;2Vf19bl1/f1DvdoBVEbQDgAAgLpQuE7IDgCdS+9jV6Cu993b+9c1r+Hkw/fVAwAAAGgMC9hvHCw7&#10;Bud37NhBj3agAIJ2AAAA1BwhOwBAFKgrcA9L/M52AAAAAOMrDtilq7vbLejt9fMA8iFoBwAAQE1Z&#10;yJ7lhJX3EbIDAAAAAADUmQJ1C9VVLly0yK8Pe60rYD+9t5eQHagCQTsAAABqJk/Ivu8BM5MlAAAA&#10;AAAAjIWF6Xq/uoqtU6iuHutDw8IPFtsms+fOdVesWOEDdoaLB6ozYdegZB4AAACo2oZblrmNq5cn&#10;SyMpXNdw8YTsQPNacvKEZG5wfuW2ZA5ob0sWTknmBudX8+cRAIidufR498RTW5KlkusW3+4m7z8t&#10;WQKyTTxm9EhmO+9ZlswBMBZ8iwXeWmfBuNH70xWOq44C9fVr1yZbhoXDvyto17JoPyFQB2qLoB0A&#10;AABjVilkV092AM2NoB2diKAdAMojaMdYELQDwyz0VgiuEF29zNOoh7lomPc4aBcF5nN6eka0YWF6&#10;V1eXnydMB8YPQ8cDAABgTAjZAQAAAAAAqqNw3Ir1bldorlA9LHqPuoXqCtMVytvQ7yoK4AnZgfFF&#10;j3YAAABUjZAdaB/0aEcnokc7AJQ3ff7owGbzmtE9LIE09GgHALQ7erQDAACgKuVCdr2PnZAdAGB6&#10;PnS2m/DfhkNtAAAAAABaHUE7AAAACrtt4VFlQ/ZZp4zuuQAAY6WgtlxY27voS0N1rDyy+SfJ1nyK&#10;trFj54uj6qu0GrsOXT8AAAAAAKiMoB0AAACFKGR/9smNydJIhOwA6mHNd9dWDK+//M/fdDueedHt&#10;+p/bhsp7j5zuZr73NL9/HkXbUP1J7zzGXbF04Yh9VAAAAAAAQHsjaAcAAEAuCtcJ2QGMNw05ftzg&#10;f1vOOO3DPvTOcsGnT3L9d1+TLJX0ffWzfvr127/vp5UUaUO93C9cvNKH7NoPAAAAAAB0FoJ2AAAA&#10;VETIDqBRBnY87+64ZZnrW1EKvJvFt77T76djCdnjYer1oQJjvfgV6If1Qtpm661oCPiYtZVVT8dV&#10;z3y5/qbvDtWJe/Hbe9atZA0zr57+Yb2iw/cDAAAAANAKCNoBAABQloXsWU5YeR8hO4C6Gfjp99z8&#10;D89Nlop5fNt/+OkR75nqp9XIamPt/Y+V7WFfiUJrhdrxcPMKqUOf+NQSP42HpFc9DWm/8Uc3DW1T&#10;r38F5mGwrTBcvfGtjsqk/fby9SxsVy/+7f92j59XG1YvvO8KzMW2qb7OP/xwgOh46umvD0dYPZ3n&#10;j+7fnNQAAAAAOs+Fixallu0DA377uv5+t6qvb0TROhWjedW3fQA0HkE7AAAAMuUJ2fc9YGayBADN&#10;QyGyhpxXqFxtr/NybWx/5gXXtd+eo3qlWyBdjnqKK3hWGB1S4J12nLg3v87Lhq0/dPq7k7VuqN5l&#10;X77ZT0Xr4uHwL/tcr5/ahwgqsZ7rYTtdE/f0x9d1WLCv81L4rrDeQnrVsxAfAAAAQLYdAwMjyvq1&#10;a92OHTv8NoXrWr6xr8+XMKw3qkMYD4wvgnYAAACk2nDLMkJ2AC0lHLJcPbYVkKtHfBF52rCe4AqV&#10;Z82YPNTLW0W0r9VJs2HTE36ap6d+HMaLBeQzpr3TT0PqZa/h9svZa889/PS5F37lp5Vk9d6347/w&#10;4m/81M5L9ySksH0svf8BAACAVnfFihWpZVJ3t9/eNTg9vbd3RJk9d64vRvOqp5JGAXxaGG+hO+E7&#10;UHsE7QAAABhFIfvG1cuTpZEUrl+y8Y+E7ACajnqDh6H33CMP9qF31rvE0xRpQ+FxHJZbMP7d793v&#10;p2l2PPOiD/CrZQG5hmS3DwVYqccQ7epVr3bjY+n4ITsvC/IBAAAA5KPAPS5zenr81LZreUFvry9h&#10;WG8smM8K4tVLXsG7DUtP8A6MHUE7AAAARqgUsqsnOwC0Ag2brmHM1fPchjdPG+o9fi96KK0N9dDO&#10;YiHzzud+4af1pCHZww8FWIl74Ie99FXigDyP8N3tccnTMx8AAABAfSmItzDeQnj1jLew3tiw9Nbr&#10;PXwPPIBiCNoBAAAwhJAdQLuZuM+b/dSGN1dwHgfFld7hHrchfkj5MkO02z5Z1Et8rH7xy5eSuWw9&#10;Hzrbv899449uGrpezRelXviV7LPXG/00vE8AAAAAGicM2RXCW/geDkkPoHoE7QAAAPDKhewzT76I&#10;kB1AS7Ke5WMZzjytDQ0pr7A8fhf7pi3/5qdp7083R7xnqp+u+e5aPy3qwx880k+/9Z3KPU805Lt6&#10;ox86/d3JmuK0v9op9955OWjK2/zU3kFvNBJAPYa0BwAAAFCcDUNvobvmRT3bNaw8gPwI2gEAAOBu&#10;W3hU2ZB91ikXJ0sA0Jy63/XBUUPAK8jWkO95g+YibZy38EQ/7f3M8LvbFSir97je3V7ueOpBrx7x&#10;x0X/bdWw9uWGsTcaul7no/OKw3r1YA/b0HFUzygsTxs6Xm2q7tr7H0vWDLNrnXvMmX5qdL0ait6E&#10;52XD7NvxxvJOegAAAAD1EfZ437Fjhx9Wnne3A/kRtAMAAHQ4hezPPrkxWRqJkB1Aoyn8tneLW69o&#10;W1aobL5+wxIfcts2FQXZd9yyzA8Xn0eRNhQq6x3pOierq0BZdfvvviaplU3vUVf4HB5Lw7NXGsbe&#10;6Hx0LJ1f2IZ6y4dt2Pvabfukdx7jzzvN2nuu8730rW74TnoNOS+2TUXXa+uNvdNe21THjnf6yf+U&#10;1AAAAADQjLq6uvxUYTuAfCbsGpTMAwAAoMMQsgMwS06ekMwNzq8cGZ4C7WrJwuEe+UtW8+cRAIhN&#10;nz/c09FsXkMAg3wmHjP6/yd33rMsmQPQbDR0/Pq1a/372204eQDl0aMdAACgAylcv3zmqwnZAQAA&#10;AAAAAKAKBO0AAABtKCtAF21TT/YsJ6y8j5AdAAAAAAAAAMogaAcAAGhDCtI33DJ6SL48Ifu+B8xM&#10;lgAAAAAAANAJNFz86b29rqt79GtDAKQjaAcAAGgzFrBvXL18RNiueUJ2AAAAAAAApJnU3e0LgHwI&#10;2gEAANqYwnb1YlfIrvk0CtcJ2QEAAAAAADrXuv5+t6qvz20fGEjWAKiEoB0AAKDNxIG6erETsgMA&#10;AAAAAKCcHQMDvgDIh6AdAACgjaS9lz2LhewAAAAAAAAAgGII2gEAANrIcz95JJkrb+bJFxGyAwAA&#10;AAAAAECVCNoBAADahN7FrlKJQvZZp1ycLAEAAAAAAAAAiiJoBwAAaBN5QnbJ2+sdAAAAAAAAAJCO&#10;oB0AAKBNbFy9PJkrT4H8bQuPSpYAAAAAAADQ6bq6u30BkB9BOwAAQBvYcMuyZC4fhe1F9wEAAAAA&#10;AEB7mtTd7Rb09ro5PT3JGgCVELQDAAB0KA0hn3e4eQAAAAAAALSv7QMDvgDIj6AdAACgDeQdNn7f&#10;A2a6E1beN1S0DAAAAAAAgM62Y2DA3djX59b19ydrAFRC0A4AANDiyg0BryDdwvVLNv5xKFwnYAcA&#10;AAAAAACA6hG0AwAAtLi4N7sF62EhWAcAAAAAAACA2iFoBwAAaGHqzW491BWo02sdAAAAAAAAAOqP&#10;oB0AAKCFzTrlYnqtAwAAAAAAAMA4I2gHAAAAAAAAAAAAAKAAgnYAAAAAAAAAAACgg83p6XFXrFjh&#10;pwDyIWgHAAAAAAAAAAAAAKAAgnYAAAAAAAAAAACgg63r73cXLlrkpwDyIWgHAAAAAAAAAAAAAKAA&#10;gnYAAAAAAAAAAAAAAAogaAcAAAAAAAAAAAAAoACCdgAAAAAAAAAAAAAACiBoBwAAAAAAAAAAAACg&#10;AIJ2AAAAAAAAAAAAoIN1dXe72XPn+imAfAjaAQAAAAAAAAAAgA42qbvbzenp8VMA+RC0AwAAAAAA&#10;AAAAAB1s+8CAW9ff76cA8iFoBwAAAAAAAAAAADrYjoEBt37tWj8FkA9BOwAAAAAAAAAAAAAABRC0&#10;AwAAAAAAAAAAAABQAEE7AAAAAAAAAAAAAAAFELQDAAAAAAAAAAAAAFAAQTsAAAAAAAAAAADQwbq6&#10;u30BkB9BOwAAAAAAAAAAANDBJnV3uwW9vW5OT0+yBkAlBO0AAAAAAAAAAAAAABRA0A4AAAAAAAAA&#10;AAB0sHX9/e7CRYv8FEA+E3YNSuYBAAAAAB1qyckTkjmgMy1ZzZ9HACA2ff7od/VuXjOQzAHlTTzm&#10;4mRu2M57liVzAJqNAvb1a9e62XPnMnw8kBM92gEAAAAAAAAAAAAAKICgHQAAAAAAAAAAAACAAhg6&#10;HgAAAAAAAAAwCkPHYywYOh5oLQwdDxRHj3YAAAAAAAAAAAAAAAqgRzsAAB3m8pmvTuaA9nPJxj8m&#10;cwAAAADGih7tGAt6tAOtZ/tA6b/xk7pH//cfwGj0aAcAAAAAAAAAAAA6nAJ2QnYgP4J2AAAAAAAA&#10;AAAAoIPpHe2r+vqGerUDqIyh4wEA6DDh0PEXfvvxZA5oXVd89KBkjqHjAQAAgFpi6HiMBUPHA61F&#10;Qfv6tWvd7Llz3ZyenmQtgHLo0Q4AAAAAAAAAAAAAQAEE7QAAAAAAAAAAAAAAFEDQDgAAAAAAAAAA&#10;AABAAQTtAAAAAAAAAAAAAAAUQNAOAAAAAAAAAAAAdLCu7m43e+5cPwWQD0E7AAAAAAAAAAAA0MEm&#10;dXe7OT09fgogH4J2AAAAAAAAAAAAoINtHxjwBUB+BO0AAAAAAAAAAABAB9sxMOBu7Otz6/r7kzUA&#10;KiFoBwAAAAA03IPfWzKqoHPw/QcAAAAAtBqCdgAAAABAwz18zxdGFXQOvv8AAAAAgFZD0A4AAAAA&#10;AAAAAAAAQAEE7QAAAAAAAAAAAAAAFEDQDgAAAAAAAAAAAABAAQTtAAAAAAAAAAAAQAeb09Pjrlix&#10;wk8B5EPQDgAA0OHeMuO97v+35/7umWefT9YAAAAAAAAAAMohaAcAADVnwW2lgvHz7Xvu8/dcUwAA&#10;AAAAACC0rr/fXbhokZ8CyIegHQAA1NzTm37k/p8Xnxoqcw871K8P16mgOdj3a799907WAAAAAAAA&#10;AADKIWgHAAAAAAAAAAAAAKAAgnYAANAUvtJ384hh5TX8fOx9x58+tD4cnj6trsRD2KdRm2GdtLbO&#10;umjp0P7WpvarJD6+rtHkaTPPPZH4GuJ2tO6E3vP8vKZWz97JbvvHtN3qWgmvwWi9rieur3UAAAAA&#10;AAAA0I4I2gEAQMMp6L3o8qtGDSuvsDa2Iwlzb/nn5b7e/7XpR35dHC5bKG3tPXT3bSPqWCg88Myz&#10;Q3VUROsthA6pzaUXnuPr/fD2G5O16dRG9377jmhb1/jo408kNUqy2sx7T7R80rwPDtXRda596JER&#10;16r1t/V9xc9ranXLDRWvQP2/D57b8kvOHdG2zim+17Lqm2t8faur42hdWjAPAAAAAAAAAK2OoB0A&#10;ADTUt++5zwfDCnFDCtIlLahV3UMOmuznFRYvOGm+b8PCcU0Vvn/yhHl+WVQ/DLLPuviLfqr3k4f6&#10;77jJT6+6YbWfhhScf/SYo5KlbNaT+9pln/NTowDaztuktVnknqjNcH+1r3fia/9q6f4pUNd9Pa/3&#10;1GRtqW0F72o7/sCA6FyMzqlr8HvztdvuTNYAAAAAAAAAQPsgaAcAAA218bFtfhoH0La88/kX/TQU&#10;1524955++otfv+SnplzIq7BYgXRMwb3Wqzd2LA7Os6x7+FHfRrke4yatzWruSWi/ffby07Re+Xk8&#10;/pN/99OZB0/x09Cx75vrp3fc/QM/NWn3Uh8i0AceAAAAAAAA0Nzm9PS403t7XVd3d7IGQCUE7QAA&#10;oKGeee4FP9UQ6HGplgJu9by2YebjtiyAPvyQaX4as6C6WjruWNqoxz0p4vkXf+mnB737HX4ayvPh&#10;AQAAAAAAALSeSd3dvgDIh6AdAAA0nIYYt3d7x+Xa5YuTWsVoyHPtr+HPRSF1K70vvMg90XvewzA+&#10;rTc+AAAAAAAAkGX7wIBb19/vpwDyIWgHAAANV8/hxRVKK5zW0OZ673g4nHrWEOzqUa6geyysV3q1&#10;8twTXYv1cg+DePtwwVjFQ/GL3T8brh8AAAAAAACtb8fAgFu/dq2fAsiHoB0AADTUSfM+6Kffvuc+&#10;P62XcCj3cu9hV5Cs97d/8oR5yZri1LbaCEP9IvLeE3uX+i3/vNxPayXrPexy1w/X+qnVAQAAAAAA&#10;AIBORNAOAAAa6qPHHOV7j5/Qe96oYFq9tR99/IlkKT8NEf++409PlkoUqisAt3eMX3zOp/w0rvff&#10;Z7zXn4+Gnq/Wtcs+56dnXfxFPzUa4j3P9eS9J3u96Y1+Ggbiuva0DxDY+9Y3PrbNT8vRPVKveLUT&#10;hv2a16gAev8972oHAAAAAAAA0MkI2gEAQMM9velHPthVyG3vGVd56O7b3CEHTU5q5aeQXD3Yw7YU&#10;sv/w9huTGs63q2HW1fM8rKfz0PmMhULo/2uwjbht9ZLPez157ommt/V9xQfitv3BR7f4dTGdU1y3&#10;HA25r/oK+62+5nX8sXwIAQAAAAAAAADawYRdg5J5AADQAS6f+epkzrkLv/14Mge0ris+elAy59wl&#10;G/+YzAFoNUtOnpDMDVuymv9d7RR8/wGgOU2f353MDdu8hnf3Ip+Jx1yczA3bec+yZA5As1nX3+/f&#10;0T577lw3p6cnWQugHHq0AwAAAAAAAAAAAB2sq7vbFwD5EbQDAAAAAAAAAAAAHWxSd7db0NtLb3ag&#10;AIJ2AAAAAAAAAAAAoINtHxjwBUB+BO0AAAAAAAAAAABAB9sxMOBu7Ovz72oHkA9BOwAAAAAAAAAA&#10;AAAABRC0AwAAAAAAAAAAAABQAEE7AAAAAAAAAAAAAAAFELQDAAAAAAAAAAAAAFAAQTsAAAAAAAAA&#10;AAAAAAUQtAMAAAAAAAAAAAAdbE5Pjzu9t9d1dXcnawBUQtAOAAAAAAAAAAAAdLhJ3d2+AMiHoB0A&#10;AAAAAAAAAADoYOv6+92qvj63fWAgWQOgkgm7BiXzAACgA1w+89XJnHMXfvvxZA5oXVd89KBkzrlL&#10;Nv4xmQPQapacPCGZG7ZkNf+72o4e/N4S9+zTDydLJTt//lAyN2ziWw9L5oZ94sIHkzkAQK3d9J2r&#10;k7lhN991TTI37NRjz07mhp32kXOSOXSqr96x3m352c5kqeSxn+1I5oYd/PauZG7YmstPS+YANJKC&#10;9vVr17rZc+f6YeQBVEaPdgAAAAAAMG72e+thPlgPS5q4zr5veU+yBQBQLwrWw5ImTx10nulv7/LB&#10;eljSxHWmvX1isgUAgNZD0A4AAAAAAMaNeqqn9Vav5PAPLknmAAD1UG2vdHqzQw5+R1dqb/VKPnPc&#10;7GQOAIDWw9DxAAB0mHDoeKDdMHQ80LoYOr6zqIf61684PFmq7D3HfJ6gHQDGgYaPL9JLXcPIE7TD&#10;PPbvO9z8S29Klio7Z/4RBO1AE2HoeKA4erQDAAAAAIBxVbRXOyE7AIyPoqE5ITtCRXu1E7IDAFod&#10;QTsAAAAAABh3hx3z+WSuPPVmBwCMH/VSzyNvPXSWT88/IpkrT73ZATSXru5u35tdUwD5MHQ8AAAA&#10;AKDhGDq+M2n4eA0jXw7PAQCMv+nzK4csm9cMJHPASPMvuck99rMdyVK6nfcsS+YAAGhd9GgHAAAA&#10;AAANUalXO73ZAaAxKvVWpzc7yqnUq53e7EBz2j4w4N/TrimAfAjaAQAAAABAQ1R6VzvvZgeAxqj0&#10;7nXezY5yKr2rnXezA81px8CAW792rZ8CyIegHQAAAAAANExWr3Z6swNAY2X1Wqc3O/LI6tVOb3YA&#10;QDshaAcAAAAAAA2T1aud3uwA0FhZvdbpzY48snq105sdANBOCNoBAAAAAEBDxb3a6c0OAM0h7r1O&#10;b3YUEfdqpzc7AKDdELQDAAAAAICGinu105sdAJpD3Hud3uwoIu7VTm92AEC7IWgHAAAAAAANZ73a&#10;6c0OAM3FerHTmx3VsF7t9GYHALSjCbsGJfMAAAAAADTEkpMnJHPDlqzmf1c7zdev+P/YuxMwOap6&#10;b/wn7huKCyp7CCOoLMoiBCSySMK4XcSLClfkBUXU6AVF/0YFvbleEOPrReFqVEThRbyAG3LdhgTZ&#10;l4CICrgPIazuK+7L5T+/mjqZSqd6pmfv5fN5nnrq1Onq6uruqp7p/tY5Z990xJJLyyUA2sUeh/Sl&#10;a88bLJdgfA45/ox03klHlUsA0D0E7QAAE3DFJ95dlkY86xVvL0sAjJegHQDa143fvS7t/NTdyyUA&#10;AIKgHQBgAk5asEFZGnH8lfeWJQDGS9AOAAAwe1YODKSLV6xI+y9alBb295e1wGiM0Q4AAAAAAAAA&#10;4yBoBwAAAAAAAIBxELQDAAAAAAAAwDgI2gEAAAAAAABgHATtAAAAAAAAADAOc+4bUpYBAGjRSQs2&#10;KEsjjr/y3rIEwHgtPXJOWRqx9ExfV6vqXiOYSc5JAIDuduvgYDHfuq+vmAOj06IdAAAAAAAAelwE&#10;7EJ2aJ2gHQAAAAAAAHpYtGZfOTCwtlU7MDZdxwMATICu4wGmlq7jx1Z9jZaedkNZgum19Jhdy5Jz&#10;EgCgm0XIfvGKFWn/RYvSwv7+shYYjRbtAAAAAAAAADAOgnYAAAAAAAAAGAdBOwAAAAAAAACMg6Ad&#10;AAAAAAAAAMZB0A4AAAAAAAA9bF5fXzEBrRO0AwAAAAAAQA/buq8vvXrx4rSwv7+sAcYiaAcAAAAA&#10;AIAeduvgYDEBrRO0AwAAAAAAQA9bPTiYTl++PK0cGChrgLEI2gEAxnDFJ96dzjnmuetMdRrXabYe&#10;AAAAAACdTdAOADCGLXdakG7/5pXrTHUa19ni6XuVtwAAAAAA0E0E7QAAY4igPabxetYr3l6WAAAA&#10;AADoJoJ2AIAWLDjybWWpNeNdHwAAAACAziFoBwBowXhbtWvNDgAAAADQvQTtAAAtarWVutbsAAAA&#10;AHSShf39adkppxRzoDWCdgCAFrXaql1rdgAAAACA7iZoBwAYh7Faq2vNDgDt6b0fODvNeeSu6apr&#10;v1XWpNT3tBcWdavX3F3WzIx4zJgAAKBdrBwYSB9dvjzdOjhY1gBjEbQDAIzDWK3atWYHoNPksDnm&#10;deoCasZ23mdXFK9bzAEAoBOsHhwsJqA1gnYAgHFq1mpda3YAOtmtt91VhOq9ZPDbX0j3/e6GNG/u&#10;pmXNzIjHjAkAAIDOJWgHABinZq3atWYHoFNtvdVmxbTknafNeDfqAAAA0IkE7QAAE9DYel1rdgA6&#10;3YnvWFzM33faJ4t5KxYf9561443nqVHuej4C/P6D/rUo527qozv6WI7u1XNX63nKXdU31tddCJC3&#10;U51a6eo+709VbL+6nVinUb5fs3Wi7tDyAryY5/Xyvsfzr+uqv+55NHY9n/cvXtfG9XutRwIAAIDZ&#10;JGgHAJiAxlbtWrMD0OkOOXhROuDZe6QPn/HZ2jC7UQS7sW7uBj2muH/U14Xciw58Xdpv72cU60WX&#10;7VURRp/1qS+u3U60rl9wwFFFgN1Yv/WOB5b3Ghbh8hGvWbp2nZhiP+L+rYTtVfG8Y/uvPergtduK&#10;fa4G2PH8jnjZC9befuVFZ6SLvnbtOmF71J/7iXcX5ZjndUfroj4uWoh9rq4f5Xht4rZG0ftA9Xkv&#10;e9cxRZ0x4QEAAGaGoB0AYIJyK3at2QHoFie85ZXFfPEb1w92q3Lwe+tNFxbzbOCC/yrmJ77348W8&#10;0VvecHhZWlcE4/m+IbeuD3X11TA5ttkY3Ofncc11NxXzVl1/w3eK+b+8uL+Yh9h+db8j1I6LErK9&#10;9nh6sf8Rtk9UXBAQFy1EWF7ddpQj9K+7+CEuOqg+77yPcWECAACM17y+vrT/okXFHGiNoB0AYIJy&#10;q3at2QHoFhEaR7AbofForcFXfG1VEfTWtdDO928Mhs/6yNKytL5oNV612aaPL+bN6u+46yfFvJlN&#10;Nt6omK+5455iPl7//ZmBstSaeVsNvw6t9ARQJ18QsOfuOxbzqhz6f/YLXyvm2aJnzy9LI4rwffWd&#10;5RIAALRu676+tLC/v5gDrRG0AwBMwmGnfaUsAUB3ePMxLy/m0S15M7fedldt0BvmbrFJWeo81e7z&#10;o4v4uvHZp0O+ICAudGiULxoAAIDpdOvgYFo5MFDMgdYI2gEAAIC1opV6dGEeYXqnjPcd+xnBeJ4a&#10;x3Efj+iqPrqHj9bh0TI/ttfYur/vaS9c5/EimAcAgE62enAwXbxiRTEHWiNoBwAAANaRx/s+4T+W&#10;F/M6q2+r7yY9t86u61Z+OsR48Ye+4u3p3E+8uwjIY2ocO34iYvzz2FbIrfuja/gI1kN+rJiiu/yp&#10;UNf1/D0//nkx32KzJxZzAAAA2oOgHQAAAFhPBNfRqv30Mz9f1oxoNg57iNbdUxU8tyLGi4/u3qPb&#10;9+kQLduz62/4TjEfbbz5iWg2DnvI48VP1/MDAABgYgTtAAAAwHoi2I2QOcL2Rnkc90UHvq6YZ9Gl&#10;elh+yluL+Uzom7f5eqH/RLuOjzHZ3/uBs8ulVHQZH8//6CNfVCxvtunji3kOv0OsX9d1/G67blfM&#10;r7jmxmI+mhibPS4WWPLO09bppj5vOy56AAAAoL0I2gEAAIBa1Zbbm2y8UVka7hY+d6teHas8Qu9c&#10;P1NiTPW4ICDC9bwfV150xjot0VsV24oW/Hk7Cw44qhivPnelH4F4hN4Rfud1Lrn867VBeLxGjeuO&#10;Jh47HiseM68fwXt0g681OwAAQPuZc9+QsgwAAACzYumRc8rSiKVn+rpaVX2Nlp42s2E2vWvpMSMX&#10;CDgnAQC6162Dg+niFSvSvHnz0sL+4aGNgNFp0Q4AAAAAAAA9bOu+vvTqxYuF7DAOWrQDAAAw67Ro&#10;H5sW7cwGLdph4uZsdWRZAmjdfbedWZYAaHeCdgDoYict2KAsQfc5/sp7yxLQDQTtYxO0MxsE7TBx&#10;gnZgIgTtzJaVAwNF1/H7L1qkVTu0SNfxAAAAAAAAADAOWrQDQBfTop1upkU7dBct2semRTuzQYt2&#10;mLhqi/bVX/9wWQJY37xnvLYsadHO7NGiHcZP0A4AXawatC85//qyBJ1r2Ut3K0uCdug2gvaxCdqZ&#10;DYJ2mDhBO9AqQTvtQNAO46freAAAAAAAAAAYB0E7AAAAAAAAAIyDoB0AAAAAAAB6WHQXf/TixWle&#10;X19ZA4xF0A4AAAAAAAA9buu+vmICWiNoBwAAAAAAgB62cmAgfXT58nTr4GBZA4xF0A4AAAAAAAA9&#10;bvXgYDEBrRG0AwAAAAAAAMA4CNoBAAAAAAAAYBwE7QAAAAAAAAAwDnPuG1KWAYAuc9KCDcpSSkvO&#10;v74sQeda9tLdylJKx195b1kCusHSI+eUpRFLz/R1taruNYKZ5JyE8Zmz1ZFlKaXVX/9wWQJY37xn&#10;vLYspXTfbWeWJZhZKwcG0sUrVqT9Fy1KC/v7y1pgNFq0AwAAAAAAQA+b19dXTEDrBO0AAAAAAADQ&#10;w7bu60uvXrxYa3YYB13HA0AX03U83UbX8dC9dB0PQLfRdTzQKl3H0w5uHRws5hG4A63Roh0AAAAA&#10;AAB62OrBwXT68uXFWO1AawTtAABT4Lbb70wP3PSp6fVve1dZk9L7ln+8qIv5TIp9iMc9/8KvlDUA&#10;AAAAAEwlQTsAMK1y6BtThNGNrr7+xlkJoztdXbAPAAAAAMDMELQDADPm9W//j7LUG968+JXpb3d/&#10;t5jPpA+e/M7icV964HPLGgAAAAAAppKgHQCYEYv22SutuOwq3ZkDAAAAANDxBO0AwIx4+7GvKebv&#10;XHZqMW9FhPK52/k8RVfzVbnr+Vg3j4keU+6mfts9D0jPe9nRRTnfFlO1y/VqfbMu7KvrjLZeVd7/&#10;xosLYp+q22pUfR5168Tz2WZoG+GjZ5+3dp38OPn+ja9VyOvmqa7r+WavWa4DAAAAAOh1gnYAYEZs&#10;8oSN0snHvymtvv3O9YLnOhHqHrb4zemyC84pukGPKe6/z0GH1YbcEeBfevV1a9fdasvNy1tS0ZI+&#10;guIfXnPR2u1EQB2P0Vj/tpP+c539y0F+Xqe6Xithe6MIsUPeVjy/aoAd5TV33r329phC7EP25U+d&#10;XuxPePXhh6xdb7Su4nPoX10/thGvQ96nqsbXLPYz6owJD8B0uPQLS9ebAACAmbOwvz8tO+WUYg60&#10;RtAOAMyYPFZ5BOijiVA4Qt1zlr8vPXO3ncva4ftHF/QRcjeKAP+D735HubS+CIxz+J73Ix6jrv7s&#10;T3+hmId4/Aiaq8F9Xi+C/fGIVvaxn6867CVlzfD2IzjPohxjrFdFsB/qWqi3Kl7zeO2q247nFK9x&#10;s4sfqq9N7GfcP4J5AJhql1/47+tNAAAA0M4E7QDAjIpgN4zWGvzKVTcU892evkMxrzr8JS8s5o3B&#10;cITR1TC8at5QfeNtUdesfvC228ul5lpdr87Hzvl0WWrN5ptuXMzv+vFPivl45YB+32fuXsyrciv4&#10;6sUFoe612WqLzYp57pYfAAAAgO6wcmAgLTnuuGIOtEbQDgDMqAh2I8SNVunNAtvb7rirNugNm238&#10;xLLUeeL5xAUB0YI8umWvdgc/nXJAv8euOxXzRvFaAwAAAADQOkE7ADDjPvGBk4v5f37kzGLe7uKC&#10;gByM5ynC8omIbuejK/oYKz3Ethpb98c46NXHGqurfQAAAKbPDdddk+Zt9ND00f86paypt88ztivW&#10;u+P228oaAKCbCdoBgBlXHe+7WXfozYLsvP5MtWyPLuq32fOAIhiPgDxPk20FHmOlx3bymPO5df+2&#10;Q48Vr0uMj54fK3e3P1mjvda5W3gAAIAsB8x1UzuIYDumXlb33sQU7x0AML0E7QDArPjgu99RzN+5&#10;7NRiXtVsHPYQY4lHyB1h/UzI48VHMD4dqgF3hO0Reo823vxENBuHPeTX+NCDnl/MAQAAGi1550lp&#10;9c//tHbaYu68IszVcntdl339O8Ovz5ZblTUz41n7Llzn/XnZkUenlzz/2WO2wAcAJkfQDgDMigiS&#10;o5V4Xcv1PI57dJleHcc9ulRfcdlVa7uenwlzN9+0mFdD/+e97OgJdR0fXcTHfaui9Xq0ao/XI4fr&#10;Hzvn08U8XH39jbVdx8e68RqtvPzqsmZ0Ed7Ha1ftpj5vO96HmbpwAQAA6Hzv++DHivnHPvSBYk57&#10;+Y/3nlpcDLHsXceXNQDAdBC0AwCzptpKfPNNNy5Lw35wzUVFABzdtuexyiOUjq7UZzIUjjHVYz8i&#10;kM77se8zdy/qxiu2FS3Y83ZiipD9y586vVwjFV3GR4ifb9/noMOKujoD556xzroRnDcTj33ZBecU&#10;3dRXtx3d0k9Xa30AAKA7Pf6J635/q4pW7o3dmDe2rG42lvlUdgXfuA9fvOAz5S3Dcrf4UR/TaOvW&#10;qT7P7IiX/NM6y3mdeP6N3fDXtTZvXOcdbzm2vGX8Fuy7fzHPr3E8XmwzlvN+Nr7WdUMFNHst8vby&#10;VPe+tbJOiPrqeo3y/uap8bhpVg+Mz7y+vrT/okXFHGiNoB0AmFZ5LPJmXaHncchz9+ZV+b7VqVGE&#10;7lEfQXKdCOxjajSe+sb9iMeKuup68fzitmpoHc8p6qrPrXFb1ZA95O1Up1zX+Bo1rpsvQIj9qy5n&#10;+bWqTnWve7PXJu97s/cSAADoDT/7yY+L+Wabb1nMswhW99n1qet0Nf/pL32taFkdYWmWW8S/8/8b&#10;CZLjvnesWZ3e9PalZc3E5LC4ug+nnn52Ovbow4vHaBT1nzv3k2vXjW7Xoy62M5p4nuGyG9b/ntoo&#10;nv+bX/+qtY8R+xZ11RA7Hi+6e6/ud2gl9B+Pww9+ftpjwT7F9qOr+yxC/Xj8eK3y4+fXrTHwj+XY&#10;/3jued0I9qvrxfsd6+TbYwrx3lTl8D2vE8dL9ViJ8hWXrlx7ezxmPAdg6m3d15cW9vcXc6A1gnYA&#10;AAAAAFoWoXF49b8eV8xDtCaOYDWC6mr9rrvvWYTHEZbm8DrqYr2oiyA53zfGGn/BQS8u1pmo2LfY&#10;TnUfYptRF4/RKOrP+vT/lEspvep1byjmF37u/GJeJ4fDEfq2Mh57dONeDbXzvkXAn33j+lXF/Dn/&#10;dFAxD9EF/ERfj0+deXrxuHX7V31tQrwvsX68T9XHi3K8T3Fbbi1eXbe67djXmEK8p/HeRmhelS+w&#10;yBc8xDbj4opDDx+5cD6Ojer7EduJfcjiMauvZcgh/EyPjQ/d5tbBwbRyYKCYA60RtAMAAAAA0FQE&#10;1Ll77qKL7jWr1wk/w7dvvKGY77bHXsW8KofH1fA6h7LRYjq3bH/X/x2um6gc3EaL7Ua5LgfGWeO6&#10;Oay9c019N+QRssdjtBqyh9yNe1WE4Gtuu7VcGvHV/7mgLE1cbhGeg+2quroc8u+y2/xiXnXgP7+0&#10;mOf9qrsgoNH1115VzCM0r8rLd915ezHPzj3742WpXgT7wPRbPTiYLl6xopgDrRG0AwAAAADQVLU7&#10;85iipXKEn9Uxt++5685i/rSddy3mVc0C6eiaPESr5cYW0hORu7RvvDAgprrW7OMV24iQfSr2tVG0&#10;Mo/wPe/7eMZnj9ev+lwjwI/3qTHobiYH33XrN47Hn9cd7fnnixSq+5SnqthGvJbxmtbdHvIxkm9v&#10;vFACAGaToB0AAAAAgJZFIJsD0smMIZ7D+dDYyjlaZedwNU+tPlZ1nPHGaTIBeTzn3AX9WGO4T0R0&#10;iR77GOJChlaD5din6nNs7Fp9NsRFA9V9qk65N4MQFxhEXe4hIZ5zdSz96L4+bo/XPsTY+OO5CAEA&#10;ppOgHQAAAACAcdlks82LeTUsD7lVeVUOizfbfMtiHqIuAusIiWOKYLkaXsc43dVwNqZWxytv3Kep&#10;lMcPf8nznz1travjuUbX9CF3qz8T6p5Pfj/z+52N9dzjIozxiPA9nne+kKFx+9VAvvFYAYDZImgH&#10;AAAAAGBccpidA9i6cdizPL53dVzv6rjseWz2N7/+VcV8oqKlfbSkHmvM78mKrvPD4Qc/v5hPh6nu&#10;mn40jeOwV+X3M1/kkMfgH20s+X8+9OXFfCK9HWw+d/TnXb1YAwBmm6AdAAAAAICWRWviaHUcoXYO&#10;YCMYzq2NqwFrlGPd6rjmUVcdlz2m3BV9tdvwOtGlfIgWz7H+gn33L5azN719aVHf2L14bDffd7Kq&#10;XedPVTfmMd594+sWcmg9neL51HWJH69ZvJ95nPQQ73ddq/NYN78WsU4cG8ceffh6LdOja/j8GHXv&#10;STxebD+OiXgN4nWpiosoYtvV8eTz0AJjtbIHRjevr6+YgNYJ2gEAAAAAaCpC1RxmxhTdpkfQ3DgW&#10;eHT/HaFsBKx53ShHC/Do+juLughLq3VRjrrGALfR69/01mK7MVZ3rF8d7ztEyBvdrkdgm/chpmuv&#10;vGxtt+9TIfY3d3lfDcgnKl7LxtctXst8IcN0i9cm3tN4b/M+xHsRr2XjPsS68dzjPcjrRgBefS/i&#10;+cSFF9V1YopjIYfk8RpGC/bq7bHd/D7F4x56+CvXuT20wxj00I227utLr168OC3s7y9rgLHMuW9I&#10;WQYAusxJCzYoSyktOf/6sgSda9lLdytLKR1/5b1lCegGS4+cU5ZGLD3T19Ve4f0HutGcrY4sSymt&#10;/vqHyxLA+uY947VlKaX7bjuzLAHQ7rRoBwAAAAAAgB62cmAgLTnuuGIOtEbQDgAAAAAAAADjIGgH&#10;AAAAAAAAgHEQtAMAAAAAAADAOAjaAQAAAAAAAGAcBO0AAAAAAAAAMA5z7htSlgGALnPSgg3KEnSf&#10;46+8tywB3WDpkXPK0oilZ/q62iu8/0A3mrPVkWUppdVf/3BZAljfvGe8tiyldN9tZ5YlmHm3Dg4W&#10;8637+oo5MDot2gEAAAAAAKDHRcAuZIfWCdoBAAAAAACgh60cGEgfXb58bat2YGy6jgcAAGDW6Tq8&#10;t3n/gW6k63igVbqOpx1E0H7xihVp/0WL0sL+/rIWGI0W7QAAAAAAAAAwDoJ2AAAAAAAAABgHQTsA&#10;AAAAAAAAjIOgHQAAAAAAAIDCe9/73jRnzpxiPhlTtZ12JWgHAAAAAACAHjavry/tv2hRMWf6XHXV&#10;VUXwHFN/f3+x3IocWOf7dZpLLrmkLHUXQTsAAAAz6qxl+6alR85ZZ6rTuM6lX1ha3kIni/cxjoHq&#10;VKdxnWbrAQAAk7d1X19a2N9fzJk+11xzTVlK6aKLLkonnnhiudRchPFLliwpl2gngnYAAABm1D4H&#10;/ltZohdt9eR90prvX7bOVKdxnS233bu8BQAAmGq3Dg4WEzMrwvax5HB+2bJlxZz2IWgHAABgRs19&#10;8j7FNB57H/hvad8XatHeDSby/gfvPwAATJ/Vg4Pp9OXL08qBgbKG6XTAAQcUUxhr/PLcmn3PPfcs&#10;5rQPQTsAwARc8Yl3rzcB0Dqt2nvbeN//uNACAACgm+y3337FfLTxy/MY7q20Zo91Y/z2PJZ7K+PA&#10;x22N47+Ptn5Wvc947tdtBO0AABNw5ZknrzcB0LrxtGrWmr37jLdVu/cfAADoNm95y1uKVu2jdR+f&#10;x3AfqzV7hNwLFiwotlVtLR/LUR9BeKN8n9xiPu9L1DUL/+M+EazHfSL8j6l6v14L2wXtAAAAzAqt&#10;2ntbq++/1uwAAEC3yq3amwXhOYTfa6+9inkzEXKHCL4HBgaK6b777ktXXnllUR/baQzB830iKI91&#10;831ycF4nB/+x3bhQIKa4X36cvM1eIWgHAABgVrTSqllr9u7Vaqt27z8AANCtIqgOdcH2NddcU8xz&#10;iN1MHuM9AvK8vSwC+tztfA7JQzV0j6C8KpZjW41y8B/bawz+YznfZ6wx57uJoB0AAIBZo1V7bxvr&#10;/deaHQAA6HbNAurcpftYrdlzN++5dXyj3O18NczPIX4O4RvVbSvfJx4v9rVx6kWCdgAAAGbNaK2a&#10;tWbvfmO1avf+AwDAzFjY35+WnXJKMWdm5VC7Oi56Dq6bBeFVOUBvNo77WEH9eMXjxUUAjVNdq/xu&#10;N+e+6GwfAIBxOWnBBmVpxPFX3luWABiPNd+/LJ21bN9yaYSgvTd4/4FuNWerI8sSQOvuu+3MsgR0&#10;owjQI5SOVuzVLtvnzJlTzHNsm5ej2/gclEfX7TEGerP7Vtdt1Lj9vB8R5Dd2Nx/qbh/rPnWaPd9u&#10;oUU7AAAAs6quVbOQtXc0a9Xu/QcAgJmzcmAgLTnuuGLOzMvdx/f3968dPz3qWmmNnu87EdVW9K2a&#10;yH26laAdAACAWWes9t7W+P4bmx0AAOglubV3dL9+4oknFuUTTjihmI8ldz2fx1BvFK3Kw3gC+dHC&#10;9F7sIr4ZXccDAEyAruMBpl50Hx7diGvN3pvy+x+WnumnCgAAmEnRkv3iFSvS/osWGad9Go3WlXq0&#10;Zq+G2I0RbrOu43N9aOw+frTbcnfyjdur7kdjN/H5trr9j8eKsL+6vq7jAQAAYAZo1d7b8vuvNTsA&#10;AMy8eX19xXz16tXFnJmXW6aHCLhbFeF5Xj9C9QjQIxCPqVnIHqIuRHCe14/75iC9Tm5lH+tUHyfK&#10;8VgRqvcSQTsAAABtIcbpPmLJpVqz96g8Vrv3HwAAZt7WfX1F2L56cLAYq/3WoTnTpxqqZ9WW4Hvu&#10;uWdZGpGD8mb3jeA8B+4RhOfAvC5kD1EXt8U6ef24f9Q1a30e94mW9nGf6v1Cvm8v0XU8AMAE6Doe&#10;AAAAgG4TXciH3H18hO7RnXyE8BHGAyME7QAAEyBoBwAAAKCb5XHbqyJwnzdvnnHcYYigHQBgAgTt&#10;AAAAAHS76EI+upOPsdtjni075ZRiHi3eQw7gc1nrd3qBoB0AYAIE7QAAAAD0mjx2ewTpUT59+fJi&#10;udHRixcX63x06PYI6CN8D3VhfN148IJ6OoGgHQBgAgTtAAAAADASlOcW79H6/dWLFxflHLQ3yi3g&#10;G1vKtyq3qIfZJGgHAJgAQTsAAAAAjKh2Mx9ygB6h+v6LFhXlZi3gc4v3VkN3QTvtQNAOADABgnYA&#10;AAAAek1uvX7xihXFPILxCNEX9veP2pV8DsajhXvuPj5r1o287uNpd4J2AIAxXPGJd6c7vnVVuTTs&#10;9m9eWZZGbLnTgrI04rDTvlKWAAAAAKCzRPCdA+9m3cBXg/a4PbdOF5TT7QTtAABjiFD9nGOeWy61&#10;bsGRb0vPesXbyyUAAAAAaH8RmEeL9RyqH714cRGaR9Ce5a7ghen0MkE7AEALImiva8U+Gl3JAwAA&#10;ANBJGlutR+v06Oo9WqwD6xK0AwC0YLyt2rVmBwAAAKCTVEP2CNij1boW69CcoB0AoEXjadWuNTsA&#10;AAAAnaQ6xrqAHcYmaAcAaFGrrdq1ZgcAAAAA6G6CdgCAcWilVbvW7EAnWnrknLIEvWfpmX4aAQCg&#10;t60cGEirV6/WXXyHeO9735uWLFmSli1blt7ylreUtcy0+5VzAABaEK3VRzPW7QAAAADQjqLb+DxG&#10;eze66qqr0pw5c2qn/v7+IrzuNJdccklZYjYI2gEAxmHLnRYUUzO6jAcAAACA9nPNNdeUpZQOOOCA&#10;tVO46KKLihbiEbhHIE/3ivc4Lq6YivdZ1/EAAOPUbKx2Y7MDnazadfzS024oS9C9lh6za1nSdTwA&#10;AETX8RevWFF0Hb+wv7+s7S65u/UI1weGnm9VhK4nnnhiEbiHK6+8Mu21115FuR2N9lwYXQTt8T5P&#10;xXusRTsAwDg1a9UuZAcAAACAzhOBawTWuYV7hO4wFkE7AMAENI7Fbmx2AAAAAOhsuXV4btneKFq+&#10;567H81Q3tnu+rZm4T9ze2H15rs/TRLuyr9vP0baV1wmxTuP96ox2n+pr0ur2slZfg7xefqzG59t4&#10;n7x+fm8XLFiwdt3q/o6HoB0AYAIaW7VrzQ4AAABAp5rX11dMDI/fHhrD1whyI5wNy5YtK6aQx3av&#10;araNLO4TctflOYyO+rzt2EaEwvGYdUFzM7Fu3CfuG9vI+5K3NVrQXX2O1fvFvjVTd5/8msTzr9te&#10;3T5M9DW45JJLivvl55s13mfPPfdc5/Yo52miBO0AABOUW7FrzQ4AAABAJ9u6ry+9evHirh2ffTz2&#10;22+/Yh4BbhaBbQ5yo9X7W97ylmK67777irq4rRqq120jy+FvDupD7qo+xg3P247HieWQw+pW5HVj&#10;+7GNmGI/87ZiX5uF1nFb3C/Wz/fLQXSzgD7uE9vO98nPK+ojNI/759uq+9Booq9BbKv6GNV9rt6n&#10;cXiAE044oViOKR5rIgTtAAATlFu1a80OAAAAQCe7dXCwmKiXQ+AIZRtFYBtyK/WQg9u6QPmaa64p&#10;5tHCOuQQPwLq3MI9i+UcDLfSvXleJ+7TGB7HtnII3mwM+hxyV+WLBuqeS4j7VPc77p/3OebV16zZ&#10;85nMa9D4GCG/J9NN0A4AMAmHnfaVsgQAAAAAnWn14GA6ffnytLImSGYkZI6gt3HKwXmjZuFwDuRz&#10;oJzvH63fG7fdeN+x5Bb0ORxvlMP9ZqF5nYm29g6tBt5T+RqExrB+ugjaAQAAAAAAACrqwuoIyeum&#10;Os26oA+5ZXlVhN912x5PKJ7XzYF6o8kG0M26nB+PZhcBhKl4DWaSoB0AAAAAAABgSN246lmM/z3a&#10;VFXXfXxjt/FVEb7XbTNPk2lZ3ik67TUQtAMAAAAAAAA9L48VHurC8PG26G7sPj5aZ4e6luWjBfyt&#10;yo83Xaa7S/apeA1mkqAdAAAAAAAA6HknnnhiMY/Aui5UbjYeezPV7uNH6zY+TEX36Pnxmu1nDvyb&#10;BfJ195uK7uJb1a5dxDcjaAcAAAAAAAB6VoTJ/f39a4PeE044oZhnV155ZTGPFul1wXME2HX11e7j&#10;c4jf2FI+1snBd+xDo9huDsjHkrddt5+xnFvUNz6/LG6vPlbcZ8GCBUW52QUCU2EqX4OxjHUxwngI&#10;2gEAAAAAAKCHLezvT8tOOaWYd7sIvSPMzdOcOXOKMDmH7BGqN7Zmj+UcBMe6cZ/q/SOgbhbc5vvl&#10;7de1lM/Bd6zTuO14vByQjyW2nQPxxv3MgXnd88tiX+OxGu8T9dM9PvpUvQZjqV6MkB9noiG+oB0A&#10;AAAAAADoatWW5BHm5ilEOB0B9H333dc0hB4YGCjWqQbnMcVy3L9ZEF1tPd6sVXg8Zjx2bCumun1r&#10;VexHrJ8fq7qfo4XsIfa1er8Qy/HcG+XXYaqM9zWoG0O/FfE4U7WtOUM7fF9ZBgC6zEkLNihL0N2O&#10;v/LesgRM1NIj55SlofJpN5Ql6F5Lj9m1LA2Vz/TTCAAAvW3lwEBavXp12n/RorR1X19ZS6+Ilt1h&#10;rCCedWnRDgAAAAAAAD1u9eBgMQGtEbQDAAAAAAAAwDjoOh4Auli16/gl519flqA7LHvpbmVJ1/Ew&#10;FXQdT6/RdTwAAIyIruMvXrGi6Dp+YX9/WUuv6B96z2M8dF3Hj48W7QAAAAAAAAA9amBgIEXbbCH7&#10;+AjaAQAAAAAAAGAcBO0AAAAAAADQw+b19RXdxsccaI2gHQAAAAAAAHrY1n19xdjsMQdaI2gHAAAA&#10;AACAHnbr4GBaOTBQzIHWCNoBAAAAAACgh60eHEwXr1hRzIHWCNoBAAAAAAAAYBwE7QAAAAAAAAAw&#10;DoJ2AAAAAAAAABgHQTsAAAAAAAAAjIOgHQAAgBmz+Lj3pDmP3DWtXnN3WbOu/oP+tbidzvHeD5xd&#10;vGdXXfutsgYAAOg08/r6iglonaAdAAAAAABK7z/34nTI8WcU85haterm1cWU7x8TQKfYuq8vvXrx&#10;4rSwv7+sAcYiaAcAAAAAgNKp512SVt2yupjHNPfAtxcB+lg+MLTuISecsfb+xdTC/QCAziRoBwAA&#10;oG31Pe2FTbuSj9tiCud9dsXa7stzOU+xXCd3Y5+n6La+UWw/6qOr+7xedJUecpfpcVsu56muG/XG&#10;/YqpsQv96jZzN/r5OYbqfuSp8fnFY+f6xsfM+9VY37gfWd6HPMVrluV9WfLO04rlBQcctXa9qrp9&#10;bnx98v5EffV9AYB2MX+HeWUJoDutHBhIS447rpgDrRG0AwAA0LaOPvJFxbwuTL71trvW3p4d8Zql&#10;6YT/WJ7u+90NxbTsXcekQ1/x9vXuH+H1iq+tWrteTBd97dp1Qu1scPWdaesdD0y33nRhsd5b3nB4&#10;ecuwRQe+Ll1y+dfXbue1Rx1chM7VMDnC47M+9cW168S09VabFdutC7ljm/vt/YxivcFvf6Goi+cQ&#10;61e3EY9V9/xC1FcfMx4v9ivC88b62G6jHHTn9eL5f/iMz669IGHe3E2L+niNw5UXnbF23Szv87mf&#10;ePfa22L92I+6fY73LzRuBwBmSl1X8fO3n3jIfu0tWrQDQLcStAMAANC2Dn7hs4v5FdfcWMyza667&#10;qZjn26tyMB0iFI8gOcL3LFqNR0i/4sIPlTXDIgyO+sYAOOoiHI5guU7fvM3TwAX/VS6ltPyUtxbz&#10;E9/78WIeoq66TjjxHYuL+fU3fKeYN2oM9A85eNF64fObj3l5MW98fcIBz95jncfMjxfq6qvPO7dc&#10;r64Xzz9eh7ggobFFejMR9sfFALHvWd17ksVrnV8/AGgXu28/tyyNrm69625ZU5YAgG4jaAcAAGDG&#10;RSvn3D14dYoQtyrC3QiMoyV11elnfr4IaxvD72qYnC169vwiwM0tx6P1ed19d9t1u2J+x10/KeZZ&#10;rNsYeled8JZXlqURsc+Nz6XRZps+vpg3Pl446yPDLbvHkp/D6tvWbxUfLeKr8uM1q6/uR7T2j+fQ&#10;aM/ddyzmd939s2I+mhzGP2vPnYt5VX5PGsXFDgAwmyYTjO8xiZbvAEDnEbQDAAAw43I37I1TXbh7&#10;xMteUMxzi+tm3cY3M3eLTcrSsOgKPu7fGPLXdZ8+UfO2qm/93ini9YkLBRpfo+jyvVU5jI9W7Y3b&#10;abxwAgDaxaqart4F6ABAHUE7AAAAbS13Ox7jiof//sxAMa/rNr5VEejXBf0xjdZ6fTKiy/pq2Dye&#10;0DqLiwyq24hpukSX73WvT0zVruDHUh27vXECgHay6ub68dTn79Ba0F63Xl1wDwB0B0E7ADAh51/4&#10;lfTATZ9azOu8b/nHi9uvvn79MWNpT/FexXsW7x1Au8ldsUf377lb88au35tZc8c9xby6frRqn07R&#10;lXt0OZ/1H/Svack7T1sndI7yeERQH+F8jJM+E2F1XXf0E9FKN/MA0A6urQnF54+zNXvd+s0CfIB2&#10;srC/Px29eHGa19dX1gBjEbQDAADQ9nL38e877ZNFt+Z5udEJ/7G8LI2IbsqrXdJHl/OxjTyG+GSd&#10;+N51L1CKiwHiooAYhzyL5WghvtceTy9rxi+PLT9dLe6rYl/zhQ0T1dgTAQB0ot23n1uWALrf1n19&#10;xQS0RtAOAABA28uhbR7bu1nX5RGgR+vxbPFx7ynmJ7zllcU85KC6sev2CJWjK/bxhssRSOfHCYvf&#10;OFx+8zEvL+YhAvLquOTxGOPtOj7GfW+8QKDvaS8sS1Mr7/uiA19XzLPcdX3VnrvvWMyvue6mYl4V&#10;re/j9YnW+FXxelVfMwBoB6eed0lZGjHe8dnrgvm6lvIA7WblwED66PLl6dbBwbIGGIugHQCYEa9/&#10;27uadiWfb7vt9juLKXdfnst5ivXq5G7sq1Oj/Bhh2z0PKMrPe9nRxXLuMj22k8t5qutGvXG/Ymrs&#10;Qr+6zdyNfkxx3yzvR57qnl+ub3zMvF+N9WN15Z+neOyqWN7noMOK8ttO+s+16zW+X4373Pj65P2J&#10;+ur7Uve+A4xXtLIO1dbpjc79xLvTfns/Y+345RFu33rTheu1JI8u12M7eb2Ytt7xwGLdVrukz3IX&#10;8Hk7ESzH9tfpqv7bXyjmjY81HstPeWuxzxHQ5+2c+I7Fo74eExX7nrulz48VUzx2Y3f18dpGoB5d&#10;48c61fA/LmqI1yfflqcQzwcA2l2r47NndcH8dbesKUsA7W314GAxAa0RtAMAM+LQg55fzM+94EvF&#10;vOqjZ5+XFu2zV9pqy83LmpQ+ds6n0zZ7HpB+eM1F6W93fzdddsE5xXqNYXQsH7b4zWvXiym2FeFu&#10;NdTOIih+15Jji/W+/KnTy9ph71x2ahE25+2cs/x9RehcDZMjPI79yuvE9OrDDyn2oS7kjm1eevV1&#10;a9eN55jD6E984OS19fFYdc8vRH31MePxYr/iQoHG+tiPxlA71ov183oxhdiH7AdDr1+8xuHk49+0&#10;dr1n7rZzUZf3eeHez1x7W6wf263b53j/4rk3bgcgwtXGELpq4IL/Wi/IzZ615/BnSbNu47MId2Mb&#10;eRrrsUZbNwLyHJKPJj+vPNWp3h5TDrOrXcHnfW/WxXzjPkfL/qiLKYv7Nm43jLc+xHPPj5WnOnm/&#10;Y2p8vfL2q1NjyB7PI+qb9VQAANOtbhz18Y7PDgD0FkE7ADAjImidt+XmaeXlV5c1w3IofPhL1u36&#10;dvXtdxbheQ7f4/4RJEfonAP0uG8sR0hdDek/+O53FPP//MiZxbyqb6st00sPfG65tK54zAiFs1gv&#10;QvsIk7Ooq64T3vSaI4v5lavWDx9im3l/stjXxvA5tlv3+mTVx8yPt+Kyq2rrqxczRPgf6+UQPYuQ&#10;PzS2SG/m9W//j2L/PnjyO8ua+vcki+edHwNgquSxvoWxAMBUq+vefarGZ1+l63gA6EqCdgBgUqIF&#10;dbR0bpyq4XT2qsNeUgSw1RbXORTe7ek7FPMsAtxqeB4WzB/uavb6b91czK+94ZvFvPG+cb8IhW+7&#10;466yZkRj6F0VLbkb7fvM3Yv5aF2f5/2se7zYZuPzaCYuAojXp1GE/VV5e83qq/uRw//GFuV5ec2d&#10;rY1DHGF9tGZvlN+Te37682KexfvX+JgAkxFjmkeX7Ln7eACAqTRV3buPt6t5AKBzCdoBgEmJ1uTR&#10;qrpxqgut//l5wy0Qqy2uozV0Y7fxzWy28RPL0rAcEkf36Y1Bf11gPRGbb7pxWepMOXRvfH1ialVu&#10;rR7vVeM24kILgJnw2S98rZjn7uMBAKZSXavzuvHWW1HX5Xxd1/QAQGcTtAMAMybC9AjVI7ANeUzz&#10;xm7jx6su6I+pcQz2qRKt2xsD54lo3Ea0Gp8O0bq/7vWJqdoV/FiqY7c3TlqvA9MtjwHerNv42Rjj&#10;O+9Ts/HUAYDO0CwE1zod6CXz+vrS/osWFXOgNYJ2AGBG5a7YI2TP3Zo3GzO90V0//kkxb2zZ3jg+&#10;+FS68+4fF/NNnrBRMY8xzfc56LD1QufxyEF9XHRQ3UZjV/BTZapa97fazTwAAEAnqRufva5Veqvq&#10;xnavewyAdrJ1X19a2N9fzIHWCNoBgBmVu4+PkD1atsdY3nXitsYA/exPf6GY59bThx70/GL+uS+v&#10;KOaTVTeu/MfO+XTRIjx3bX/p1dcVy29e/MpieSLy2PKjjRc/VXJvAbn3gIlo7IkAAACg29WF5a2q&#10;63J+qsaAB5gutw4OFhPQOkE7ADCjGkPbHJbXibHXswiKo2v16tjvEbjHtiIgj1biVdsO3Xci4XLc&#10;L4vW69Ea/F1Lji1rhvZ/i82KuurjVe/Tijzue/UCgde/7V3T0nV89BYQFwbEWOqNFy5Eq/rq88gX&#10;MMTFBI3efuxrivnzXnZ0Mc/iNR7v8wcAAGgndSH4RMdnB+hUqwcH0+nLl6eVAwNlDTAWQTsAMOOq&#10;Y7I3G9s7WrpfdsE5a8cvj6D4nOXvW68leYzDHuF7dOee140pwvFWu6TPYjtxv7yNCPBjH6rbiTHN&#10;I9yvPl7cZzzdvsf24rFi+3kboXoRwVT6wTUXFa9nXLiQHy+meG6Nr3/UReCf18nhfKwX3dtXb4vp&#10;nctOLbYPAADQqVbVdR0/xeOz1z0GANDZ5tw3pCwDAF3mpAUblKWUlpx/fVmafRHeRugb4W8E11Wj&#10;3TZdolV3Hnd9Ml3CM7OWvXS3spTS8VfeW5aAiVp65JyyNFQ+7YayBN1r6TG7lqWh8pl+GgHoVatu&#10;Xp0OOeGMcmlYjM9+3klHlUsTM/fAt5elEWsufHdZAmg/0ZL94hUr0v6LFhVjtQNj06IdAJhxucv0&#10;0bqNBwAAgOl2bU1L88mMz55FWN8oQn0AoHsI2gGAGfexcz5djBverNt4AOgEi497T5rzyF3TeZ8d&#10;voCsE1x17beKfe4/6F/LmtHFc+u05wgA41E3PjsAQCsE7QDAjIpu2lfffmdauPczyxoAmLzVa+4u&#10;AuEIvxm/8YTvANBN6sZO36OmNfp41bWKr2s9DwB0LkE7ADCjohX73+7+btPx17facvNRb58OeZ+M&#10;zw7AeCw/5a3pvt/dkA45eFFZ0/722uPpxT4PXPBfZQ0A9K5mXbnP32HyQXtdWK/1PNDOYlz2Zaec&#10;Ynx2GAdBOwAAAAAAPaeuhXnd2OoAAHUE7QAAAHS06PJ86x0PLMofPuOzRTfo1XHF3/uBs4vlGJ+8&#10;Ko9XHrdned3oij6PwZ6nqKuq227sS9/TXliUY57vm+sa5W3UTY2Pl8Vtdd28N6uPx86P39jFfn6O&#10;4aKvXVuUY6q+Jlkerz1Pja8nAHSDui7fJ6KuVXxdN/UA7WLlwEBactxxxRxojaAdAACAjhbdoN96&#10;04VF+bVHHVx0jT7ZLt0juJ+7xSZrt7X1VputDfPHcuttdxVB9FkfWVrcN/Yt6hpD8Ai5l7zztHTl&#10;RWcU68U8HPDsPYrleXM3LZYbxe0Rilfl0LuxPoL1eOyjj3xRWbOu3P19yI8b01vecHhRlx36iren&#10;K665ce3tse6CA45qejEAAHSCuq7cp2J8dgCgNwjaAQAAoMGydx2zTth84jsWF/PcSn4sEZrHeOgh&#10;AvO4ACBC8GowHa3voz6vF/O83mj22/sZxbzaovya624qLgYI1frrb/hOMd9z9x2L+UTFfkUon53w&#10;llcW889+4WvFHAA6UV0L86kYnz2r64a+2bjwAEDnEbQDAABAg8ZgerNNH1/M77jrJ8V8LDk8z6J1&#10;fLjnxz8v5jlwz/XjcfALn13MI1zPLrn860Wr9Qjbq/XRCj3qGvdnvJ61585ladgmG29UzNfccU8x&#10;B4BOI/AGACZL0A4AAAAzLHcL3xhUr75t7K7Y474Rnke4nkUr+Lg4YNGz569Tv+Jrq4o6AGBd19a0&#10;Zj/2kP3K0tSoG++97nEBgM4kaAcAOsa2ex6QHrjpU9Ntt99Z1nSeq6+/sXgOz3vZ0WVNZ3n9295V&#10;7P/5F36lrGnufcs/XqwbzxmA9UV37NF9fG7dHl2+R2Ae3daPJVqv5y7mc1fx0Wr9X17cv7Y+j88e&#10;dQDAuurGZ59qdeO9z8TjAgAzQ9AOAExIDowjTAUAxi9C9miZvvWOB6Y5j9w1LTjgqPXGhm8md20f&#10;IXt0FX/As/colnMX8VGfx0+fbLfxANCN6sZnrwvGAXrFwv7+dPTixWleX19ZA4xF0A4AdIwfXHNR&#10;+tvd301bbbl5WdN5nrnbzsVz+PKnTi9rOssHT35nsf8vPfC5ZQ1A+9tisycW87vu/lkxz0587+xd&#10;LJZboZ/1kaXpvt/dsHZqJWQPOTyPkD26it9v72cUyyFC91wfreYBgHU1G599/g5TG7TXba8u4Ado&#10;F1v39RUT0BpBOwAAAB0vj1seY5I3OuTgRcX8hP9YXszD4uPes7aL9dmQg/JoxR6t2avTez9wdnHb&#10;WCJEP/3Mz68dnz2L0D1C9qh/1p47l7Wji3B+Nl8PAJhJdeOkz9eaHehxtw4OppUDA8UcaI2gHQAY&#10;txgrfZ+DDivKbzvpP4su5Ktjccf447HcqG7M7lg3thfyGOwx5bqquu3GcowbHuO25/vmujp5G41T&#10;3eNlo3WTH/WN463H+OXVbVfvl/ezun95/Xic/BrlqfpaZY3PtTqN1ZV/4/arUx77vvqe5Nvy/ub7&#10;N+5Xfo3yNNZ+AEyHFRd+qBiTPAfWudV4uPWmC9e5LdfNprgwIMLyaov2Ky86Iy1552nFhQBjiRA9&#10;nlOodg8foXsOzXfbdbtiPpaBC/6rmOfX57zPriiWAaBX7L793LI0teoC/GYt6gFm0+rBwXTxihXF&#10;HGiNoB0AGLfowv2yC84pyicf/6aiK/GYolv0iVhdBsef+MDJxXZ+OLT9qGsMsJv56NnnpW32PGDt&#10;fpyz/H1FXWPYG+HxisuuWrte7HuIeTynqRCh+WGL31zsQ36cS6++rjYwbxQXL6y58+6191u0z15F&#10;XQ7AQ2wnnuurDz9k7Xrzyq7043V78+JXFuU6EZbHhRHx3sX98nsYjxPLjV3yx3uS140u45uJ5xz7&#10;Wd2nj53z6eKxAGZStGqvhtbV8LnxtuWnvHVtXbW79ig33jfEcivrRmAddY0a141W6xGSv/mYlxfL&#10;WdwercvrWuY3ipb6sc3Gx8v7GlM8x6r8nOP5N8r3iSn3ApAfIy9no20HANrddbesKUsAABMnaAcA&#10;2kIEujmoj8A3QtsIxash82gi3M1i/PAInyPszSKgjvA+AvAsQulYL4LwqXLlquGwozqGeYzH3spF&#10;CPGcq4H22499TTH/3JdHWhWee8GXinl1vbhAIVz/rZuLeTNx8UE8Rt6XmOfXuVG8VtV1R/POZacW&#10;r2N1n+LChXwBAADrW3PHPcW8MQgPg6tb+9sHAExM3Tjpbzx0/7I0tepaytd1XQ8AdB5BOwDQFhoD&#10;3bmbDwcP9/z058V8NNEiu1HfVlsWYXF2149/Usw32/iJxXy6RSvv8Vowf7gr42yTJ2xUzKOVe3bb&#10;HXdNKMDOFyzk17UVo7Viz2K78Tov3PuZZc2IVx32krIEQKO5W2xSzBu7iI/laOl+4jsWlzUAwFSa&#10;6W7b96jpOl6LegDoDoJ2AKAn5IA9B+5ZNYyfCjmcju7jp2Os8q222Gy9fW58TnVyt/DV0D5EcD8Z&#10;+UKI8QT4AAx3JX/uJ96dPnzGZ9eOix5TLMfY8Y1dtQMAU6OuNfmxh+xXlgAAWidoBwB6QrSYj5bg&#10;0c15lkPw3EX7VIlu7GO89BDjlEfgPlUOPej5xbwa4Oeu26vd1deJruCj+/jcuj26049u4/NY9QDM&#10;rOoY69Wprjt5AKAzzd9h/RbtdV3XA8y2eX19xQS0TtAOAPSEPEZ7iOA7pgjBq2PDT6VoQR6Be2w/&#10;vP5t7yrmkxVjtEeongP8HOLHmOhjiZA97rvNngcU99vnoMOKkD3Gqp+ouu7tAQAA2tWp511SlkbU&#10;de8+3Wa6C3uAsWzd15devXhxWtjfX9YAYxG0AwBTLro3D7nldBbh8Gy59oZvFvMIpCMAz1MrIXuz&#10;MLmVbuHzfafKysuvLsZDrz6HVkL2uNAgfOIDJ69z38mE7CEuKIjwPvar0Wy+3wAAAK2qa3U+lebP&#10;QpAPMF63Dg4WE9A6QTsAMCE5oL706uuKeVXu3vw/P3JmMQ/b7nlAWZode+y6UzHPrcCrUw6hm4kw&#10;edE+e63T7fr5F36lNkhu3N7nvryimOfXZLIiZI/9aHwOY72++f2KVuyN953sOPLvWnJs0VtAdTux&#10;PxHAAwAAtIv3n3txWRohBAcYtnpwMJ2+fHlaOTBQ1gBjEbQDABMW3aLHGN85sM0hdIS65yx/3zqB&#10;cISxUTdbcsvy2Idqi+7oOj3C5wjOR/PlT52+TrfrMS563L8xTI6x2ath9lR3Tz938+Fxe6vPIaYQ&#10;jzea2NcYp716v9i32MfJdG0fY8PH6xrbyc873u9oPQ8AANDOdt9+blmaPnWPca1x2gGg4825b0hZ&#10;BgC6zEkLNihLKS05//qy1Jue97Kj0+Btt9d2sx7BcATQHzz5nWVNe4oLGSLorxtXPS4UOGzxm5uG&#10;+tHaPILwuBAgWuhXjfbatLNlL92tLKV0/JX3liVgopYeOacsDZVPu6EsQfdaesyuZWmofKafRgB6&#10;wSHHn5FWNQTcxx6yX3rjofuXS9MjxmM/5IQzyqVh0ZL+vJOOKpcAZl+0ZL94xYq0/6JFxmmHFmnR&#10;DgD0hAiS+7baslwa0TiOfDu756c/L+abb7pxMa+68+4fl6V6eXz5xpA9xGsDAADQ7RpD9jDdITsA&#10;0L0E7QBAT4iQPbq5b+wivv/Q4RYEb3rNkcW8neXu76PlelWMCR+t1WMc+WZd1Ocu5xu7iI/lGF89&#10;unoHYNhV134rzXnkrum9Hzi7rGEiVq+5u3gdFx/3nrIGAGZPtCqfLfN3WH8c+LrQHwDoLIJ2AKAn&#10;xBjr0T18hNR5HPGYQoxVXtfSu93EPlbHY89TjAkf3cnHc2wmuppvHDc/pliO7uRjnHUAAIBuVTcm&#10;enQbP5tmM/wHACZP0A4A9IwYgz2C6urUaeOSh8bnEFPjmO11Ikyvu28nXGQAAADQyWJMdoB2FuOy&#10;H714cZrX11fWAGMRtAMAAAAA0NVOPe+SsjRiD+E3wDq27usrJqA1gnYAAADaQt/TXpj6D/rXtWN7&#10;N46Tft5nV6ytz1OsWxXr5/oYG3y0dbPqOvH4o2ncZkyNRtuHrFofz7sV1dclprp9bVwnphhzvlEe&#10;h3609fLrHfXV/a3KzzVPzZ5L434Z/x6AdlA3dvp02X37uWVpRF139gCzZeXAQPro8uXp1sHBsgYY&#10;i6AdAACAtjG4+s609Y4HpltvujDd97sb0lvecHhRH0HvWZ/6YlGXp6232qxYty5Aj/q5W2yy3rpV&#10;OfyN2/J687baNC044KhyjXXFuh8+47Nr143pgGfvUdTXhdnVfYjnEyKIjqlaf+ttd40Z8Me+xvZe&#10;e9TBax97v72fsd6FCLHOuZ9499p1lr3rmOL5xG1Z3OeI1yxdu05M8TxivbrnEeuGvG4W78mSd562&#10;9r2KadGz5xf1VfGaLTrwdWvXiX2K+1X3CQCm0/vPvbgsjZjprtzrWs9fd8uasgTQHlYPDhYT0BpB&#10;OwAAAG0jQucIYufN3bSsGbb8lLemgQv+q1waduI7Fhfz62/4TjGvim3kkD7kdavh7vtO+2QxX3Hh&#10;h4p5iMeJMLtRDo9zYJ7lfTrxvR8v5lXVfYjnE9uN53f0kS9ar/6ir11be8FAlp/jv7y4v5iH2Eb1&#10;OR76ircX2zrk4EVlzfA6cSHBCf+xvKwZrhv89hfKpWEnvOWVxfya624q5lWxz/G6VEUgHwF643sV&#10;6zWuG49ffby8z3HhBADMlroW5gAA4yFoBwAAoG1EKFsNj0ez2aaPL+Z33PWTYl615+47lqVhdeuu&#10;+Nqq4vEaQ/1qmJ01Wzc0C8ob9yFasYdm9ff8+OfFfDT//ZmBsrSu3BL9WXvuXMyropV5hOWj2WTj&#10;jYr5mjvuKeZV0UK+UQ7kD37hs4v5aOLxGxXh++o7yyUAmF7t0HK8rpv6VbqOB4COJmgHAACgJ0X4&#10;3Ddv83JpdLFuXWAcclA+naKVenTvHq3Io6v6xq7m77r7Z8U8WrXH7dUp7jPVciBfd+EBALSbukD7&#10;jYfuX5ZmTl139atuFrYDQKcStAMAtKFt9zygmAAYEWOLVwPkZmOpd6vopj7GOI/W4NGCPl6DxjHV&#10;r7zojLVjoTdOVdGFfvW1bBy/HgC6hSAbAJgugnYAAADaXrTgXvLO09YJkqM8GePtvnz1bfVjqM90&#10;6+4Y7zwH50e8Zmkxz3LL9tHEePPR8j26hM+vZePY860abVx5AGgH19a0Zj/2kP3K0uyr2z+A2TCv&#10;ry/tv2hRMQdaI2gHAACg7UUL7hgLfa89nl7WTF4eu7wxLD7xvR8vSyOajcMeomv2uH2mxYUCWXQt&#10;H8761BeL+WhivPnohj7fZyLyWPCf/cLXijkAMLbdt59blka0w/jxAGHrvr60sL+/mAOtEbQDAADQ&#10;9iJUro41HoH3ZLuOf/MxLy/mi9/4nmIeorV3XSv3vO6iA19XzLO+p72wmC8/5a3FfLpEi/7oOj+L&#10;LuPjIoGjj3xRWZPSsncdU1wMUF0vxHOKKYtx6RsvGhhv1/F5zPjoZaC6nXjs6mMBwGw79bxLytKI&#10;PWrGSp8Js/W4AK24dXCwmIDWCdoBgJ7wvJcdnR646VPXTrfdvn6I0rjO69/2rvKWdcXY6aOtF9uO&#10;+vct/3g6/8KvrF3v6utvLNcYWac6VW+vqj5e7CNAL4ru0kN1TPGJdneeRVfvsY083nlMIT9WVayb&#10;u2vP68YUoXWun04xPvvpZ35+7ePGRQYRrL/lDYeXa6SiHN3pR/hd3cdQvRAgthUXLsRrmNeJ+1Vb&#10;yLcithNhe3U7sY/TfdEBAEzW/B0E3gCNVg8OptOXL08rBwbKGmAsc+4bUpYBgC5z0oINylJKS86/&#10;viz1nginV1x2Vfrb3d8tliPk7j/0qPSDay4qlkOE2Iv22St9+VOnF8uxzjZ7HlBbd9kF56Rn7jbc&#10;ZW4E6YctfnN69eGHpA+e/M6iLq83b8vNi+Xq44QI1Pc56LB08vFvSm9e/Mp16vI+Rri+emg74YdD&#10;999qaFt5nepj9bJlL92tLKV0/JX3liVgopYeOacsDZVPm/7gGGbb0mOGL0IIS8/00whAN3r/uRev&#10;16J9/vbz0nknTa5XnMmYe+Dby9KINRe+uywBzJ4I2C9esaIYpz26kAfGpkU7AND1ImSPcDqL0Loa&#10;fucW6TlQD7FOBOFx39zSPOoiCM8he3jpgc8tAvWVl19d1oyIoPwTHzi5XBrxije8rbhPDtlDbDOH&#10;7FU5ZA+xTgT/Hz37vGIZAACA8akbJ30mRdDfaNXNq8sSANBJBO0AQE8YLZyOkDwC7EZ77LpTMb/r&#10;xz8p5s30bbXl2tbnVRHuV0P5EK3dY91XHfaSsqa5CONzyJ5ttcVwt76xHQAAAJq77pY1ZQkAYOoJ&#10;2gGArnfO8vcV8zzOeWNIHcF3tFzPt+cpummfavf89OfFfPNNNy7mAAAATI9Vt6zfUvyNh+5fltrH&#10;tTX7CQC0P0E7AND1onv36JY9uoIPMX567i4+i9bnsU7dFPevagzkI6QHAACgfbRrd+x1XddreQ8A&#10;nUnQDgD0jBgTPYLzCNWjK/k89nq47Y67ylJzsX4E69HNfDWIr+t2fix33v3jsgQAAMBUq2slfuwh&#10;+5Wl2bNHzRjtAO1gYX9/WnbKKcUcaI2gHQDoOXM337QsDYvgPVqljzXu+bU3fLOYf/Dd7yjmE5HH&#10;bP/YOZ8u5gAAAAAAdB5BOwDQ1c6/8Ctp2z0PKJeGRcg9b8vN14beb3rNkcW8/9CjinmWW7BneVz1&#10;z315RTEP0QX9eLuOjzHjY1z49y3/eFmTipC/+lgAAABM3KnnXVKWRrRDa/L5O6y/D3VjyQPMtJUD&#10;A2nJcccVc6A1gnYAoKvF+OqvOuwla8dTz2H2D665qJiHrbbcvOgCPlTX2+egw9bWh9hWjPP+tpP+&#10;c51t5bHfWxXbibC9up0YN/6yC84p1wAAAGCq1YXcs2F+TeDfrmPKAwDNzblvSFkGALrMSQs2KEsp&#10;LTn/+rIE3WHZS3crSykdf+W9ZQmYqKVHzilLQ+XTbihL0L2WHrNrWRoqn+mnEYBu8v5zL16vRXuE&#10;2+edtG4vZrPlkOPPWK8V+3knHtU2FwIAvSlasl+8YkXaf9Ei47RDi7RoBwAAAACgq+2+/dyyNPvq&#10;9uVa3ccDQMcRtAMAAAAA0DWuu2VNWWpPdWPFt/s+AwDrE7QDAAAAANA1GrtlD288dP+yBAAwNQTt&#10;AAAAAAB0hVU3d2YX7HUXBwDMpBiX/ejFi9O8vr6yBhiLoB0AAAAAgK5QN9b5sYfsV5baw/wd1u86&#10;HqAdbN3XV0xAawTtAAAAAAAwg+bXjNPeqa3xge5w6+BgWjkwUMyB1gjaAQAAAADoCqeed0lZGrFH&#10;TagNwLpWDw6mi1esKOZAawTtAAAAAAB0rXbsqn337eeWpRF13d4DAO1L0A4AAAAAQMd7/7kXl6UR&#10;dV20t4O6VvbX3bKmLAEAnUDQDgAAAABAV6prOQ4AMBUE7QAAAAAAdLxObxG+StfxANBRBO0AAAAA&#10;AHS8uqD6jYfuX5baSzuOGw/0tnl9fcUEtE7QDgAAAABAR1t1c+e1Bq8bP74TnwfQHbbu60uvXrw4&#10;LezvL2uAsQjaAQAAAADoaNfWtGY/9pD9yhIAY7l1cLCYgNYJ2gEAAAAAYIbtvv3csjSi7oIBgJmw&#10;enAwnb58eVo5MFDWAGMRtAMAAAAA0NFOPe+SsjRij5qu2dtJ3f5dd8uasgQAtDtBOwAAAAAAXWf+&#10;Du0dtAMAnU3QDgAAAABAx3r/uReXpRHz27w1e6i7EGCVruMBoGPMuW9IWQYAusxJCzYoS9Ddjr/y&#10;3rIETNTSI+eUJeg9S8/00whAJ4ugvbHr+GMP2S+98dD9y6X2NffAt5elEWsufHdZApg5MTb7xStW&#10;pP0XLUoL+/vLWmA0WrQDAAAAANCxOnlc87qW96tu1qodADqBoB0AAAAAgI5V1916J7RmB2gn0Yp9&#10;2SmnaM0O46DreAAAAAAAOlK0/j7khDPKpRGd0v16J3d7DwC9Tot2AAAAAAA60rU1rdkjqO4Ue9R0&#10;Hd/JXeEDnSvGaP/o8uXp1sHBsgYYi6AdAAAAAAAAetzqwcFiAlojaAcAAAAAoCM1drse6lqJt6v5&#10;O6y/r3VjzgMA7UfQDgAAAABA16gLrwEAppqgHQAAAACAjvP+cy8uSyPmd1Br9qxun1fdrFU7ALQ7&#10;QTsAAAAAAF1h9+3nliUAgOklaAcAAAAAoONcd8uastTZ6i4OuNY47cAMm9fXl/ZftKiYA60RtAMA&#10;AAAA0HFW1YTRe3Rg1/F1+9wtFxEAnWPrvr60sL+/mAOtEbQDAAAAANBRmo1hPn+HzgvaAdrBrYOD&#10;aeXAQDEHWiNoBwAAAACgo9R1rT6/A1uzh7qLA+pa6wNMp9WDg+niFSuKOdAaQTsAAAAAAB2vbqzz&#10;Ttas1T4A0B4E7QAAAAAAdJRTz7ukLI3oxPHZs05tjQ8AvUzQDgAAAABAxzM+OwAwkwTtAAATcMUn&#10;3r3eBAAAwPR7/7kXl6URnd4ivK7b+7px6AGA9iFoBwCYgCvPPHm9CQAAgNnR6eOz13V7f90ta8oS&#10;wPSb19dXTEDrBO0AAAAAAHQMATTA1Nu6ry+9evHitLC/v6wBxiJoBwAAgCl21rJ906VfWFouTa01&#10;37+s2D4A9KpVNV2q17UI7yR148vXPU8AoH0I2gEAAGAKRQgeYfjlF/77lIftsb28fWE7AL1o1c31&#10;4XNdUN0Nmj1fgKm2cmAgLTnuuGIOtEbQDgAAAFMkh+DZVIbtse3YXhaPM12t5gGgXV1b08p7foe3&#10;Zs+65XkAQK8QtAMAAMAUaAzZs2o4PlGx3WbbFrYD0Ot2335uWQIAmDmCdgAAAJikZiF7OGLJpWVp&#10;4uY+eZ+m24mwvdljA0C3ue6WNWVpRKePz57VXTBQ14IfAGgPgnYAAACYhLFC9gjJp0JsZ+8D/61c&#10;WtdlU9BqHgA6waq6ruO7ZHz2ugsG6i4sAADag6AdAAAAJmimQvZs3xcurd1m7EPsCwB0s1U3d+/4&#10;7ABA5xG0AwAAwATMdMieNdt27Ivx2gHoZnXdqHfT+Ox1LfPrWvADTIeF/f3p6MWL07y+vrIGGIug&#10;HQAAAMZptkL2bJ8mXcjHeO3CdgC6VS90o17XQr+uJT/AdNi6r6+YgNYI2gEAAGAcZjtkD/EY8Vh1&#10;Imxvtn8A0MnqWnfXjWsOwPitHBhIH12+PN06OFjWAGMRtAMAAECL2iFkz+Kx9m7Ssv2yC/+9LAFA&#10;d2jWqruuu/VuU9dlPsB0WD04WExAawTtAAAA0IJ2CtmzfV+4tDZsj/2M/QWAblEXNtd1s97p6sac&#10;74Uu8wGgEwnaAQAAYAztGLJnEbbXPX7sr/HaAehmdaF0p9MVPgB0DkE7AAAAjKKdQ/ZsnyZdyMd4&#10;7cJ2ALqBVt0AQLsRtAMAAEATnRCyh9iP2J86EbY3ew4A0ClW1XQd/8ZD9y9L3aNuzPm65w4AzD5B&#10;OwAAANTolJA9i/2pG689GK8dgE626ubeCprrxp7vtdcAmHnz+vqKCWidoB0AAAAadFrInsV47cJ2&#10;ALrNtTUtuo89ZL+yBMBU2LqvL7168eK0sL+/rAHGImgHAACAik4N2bMI2+v2MZ6T8doB6ETGZ6+/&#10;2ABgKt06OFhMQOsE7QAAAFDq9JA9G228dmE7AJ2mbozyPWq6V+8Wu28/tyyNcLEBMN1WDw6m05cv&#10;TysHBsoaYCyCdgAAABgyWsge3bF3SsiejRa2N3ueANBumo1NPn+H7g3au/kiAgDoJoJ2AAAAet5Y&#10;IXt0x95p4sKA0cZrF7YD0AnqukyfL4gGANqAoB0AAICe1o0hexb73ixsv+zCfy9LANBZ6rpW7yZ1&#10;rfXrus8HAGaXoB0AAICe1c0hexbPoa7b+3jexmsHoN316tjkda32m3WjDwDMDkE7AAAAPakXQvYs&#10;xmuvC9tjvHZhOwDtrK4l9xsP3b8sAQDMHkE7AAAAPSfC5V4J2bN9mnQhH2F7s9cCAGZTL7fgruse&#10;v268eoCpsrC/Py075ZRiDrRG0A4AAEBPiZA9wuU63Rqyh2jR3my89tFa9wPAbKkLlo89ZL+y1N32&#10;qOk6vle70QeAdiVoBwAAoGf0asiexfNrFrZf1uR1AQAAut/KgYH00eXL062Dg2UNMBZBOwAAAD2h&#10;10P2LJ5n3Xjt0aI9WrYDQLs49bxLytKIupbevaJuvHqAqbR6cLCYgNYI2gEAAOh6QvZ1HbHk0qZh&#10;e7xWANCu5u/QG0F7rzxPAOhkgnYAAAC6mpC93j5NupCP18p47QDMtvefe3FZGjG/x1qz1z3fVTdr&#10;1Q4A7ULQDgAAQNcSsjcXLdqjZXud6EJe2A5Au9l9+7llCQBg9gnaAQAA6EpC9rFF2B6vRZ3Lmrx2&#10;ADATrrtlTVnqXXUXFlxrnHYAaBuCdgAAALqOkL118Vo0G689WrYDwGxYVRMov/HQ/ctSb9ijput4&#10;FyAA02VeX1/af9GiYg60RtAOAABAVxGyj190Id8sbI/XEwBmknHIAWbe1n19aWF/fzEHWiNoBwAA&#10;oGsI2SdunyZdyMfrKWwHYCbVdY9+7CH7laXeVtfSH2Aq3Do4mFYODBRzoDWCdgAAALqCkH1yokV7&#10;tGyvE69rtG4HAGbO/B3W7zoeYLqsHhxMF69YUcyB1gjaAQAA6HhC9qkRYXu8XnUua/L6AsBUO/W8&#10;S8rSiLrxynvB/JrnrWt9AGgPgnYAAAA6mpB9asXrVRe2R4v2s5btWy4BwMzSuhsAaDeCdgAAADqW&#10;kH16xOsWrdsbRdhuvHYAptP7z724LI2oa9XdK3bffm5ZGlE3hj0AMPME7QAAAHQkIfv02qdJF/Lx&#10;mgvbAZhJdWFzr6jrMv+6W9aUJQBgNgnaAQAA6DhC9ukXLdqPWHJpubSueO2jdTsATDUhMsDsmNfX&#10;V0xA6wTtAAAAdBQh+8yJsL1uvPZgvHYApsOqmm7R33jo/mWp99SNTV/3GgFM1tZ9fenVixenhf39&#10;ZQ0wFkE7AAAAHUPIPvPiNRW2AzATVt0sQAYAOoegHQAAgI4gZJ898dpG6/ZG0X288doBmCrX1rTU&#10;PvaQ/cpS75pfM067ixKAqbZyYCAtOe64Yg60RtAOAABA2xOyz759mrRqj/dF2A4AAECvEbQDAADQ&#10;1oTs7SFatB+x5NJyaV3x/kTrdgCYjFPPu6QsjdijpjV3r9l9+7llaURd638AYGYJ2gEAAGhbQvb2&#10;EmG78doBmEnzdxC0111scN0ta8oSADBbBO0AAAC0JSF7e4rXXdgOwFR7/7kXl6URdWOTAwC0C0E7&#10;AAAAbUfI3t7i9Y/W7Y2i+3jjtQMwVeq6TO9Fda36V+k6HgBmnaAdAACAtiJk7wyjjdcubAdgvHSF&#10;DjC7Fvb3p6MXL07z+vrKGmAsgnYAAADahpC9s4wWtkfrdgBoVV0L7Tceun9Zoq4b/VU3a9UOTK2t&#10;+/qKCWiNoB0AAIC2IGTvPNF9/GjjtQvbAWiFwBhg9q0cGEgfXb483To4WNYAYxG0AwAAMOuE7J0r&#10;3ptmYftlTd5TAKi6tqY1+7GH7FeWCHXj1de9bgCTsXpwsJiA1gjaAQAAmFVC9s4X71G0bm8ULdqN&#10;1w4Ak7dHTdfxxrUHgNklaAcAAGDWCNm7R4zXXhe2x/srbAdgNKeed0lZGlEXLAMAtBNBOwAAALNC&#10;yN599mnShXy8z8ZrB2A85u8gaK+qez1W6ToeAGaVoB0AAIAZJ2TvTtGivdl47Wct21fYDsB63n/u&#10;xWVpxHyt2Vu26mZhOwDMFkE7AAAAM0rI3t3i/WsWtl/W5H0HgKrdt59blqhyAQIwneb19aX9Fy0q&#10;5kBrBO0AAADMGCF7b4j3sW689mjRHi3bASC77pY1ZQmA2bR1X19a2N9fzIHWCNoBAACYEUL23nLE&#10;kkubhu1xLABAqBtn/I2H7l+WqKpr6X+tcdqBKXLr4GAxAa0TtAMAADDthOy9aZ8mXcjHsWC8dgCM&#10;Lz4+e9R0Ha9HAGCqrB4cTKcvX55WDgyUNcBYBO0AAABMKyF774oW7dGyvU50IS9sB+htda2xjz1k&#10;v7IEANDeBO0AAABMGyE7EbbHe13nsibHBgCwvvk7rN+iva7rfQBgZgjaAQAAmBZCdrJ4r5uN1x4t&#10;2wHoTaeed0lZGlHXPTqj0wU/AMwOQTsAAABTTshOo+hCvlnYHscLAIS6VtuMmO9CBABoG4J2AAAA&#10;ppSQnWb2adKFfBwvwnaA3vL+cy8uSyOEyABAJxG0AwAAMGWE7IwmWrRHy/Y6cdxE63YAetfu288t&#10;SzRT9xp9oKYLfoDxWtjfn5adckoxB1ojaAcAAGBKCNlpRYTtcTzUuazJ8QNA97nuljVlifEwhj0A&#10;tA9BOwAAAJMmZGc84nioC9ujRftZy/YtlwDoZqtuWV2WRrzx0P3LEgAzbeXAQFpy3HHFHGiNoB0A&#10;AIBJEbIzEXFcROv2RhG2G68doLutunn9kJ3WzN9h/RbtdRctAADTT9AOAADAhAnZmYx9mnQhH8eU&#10;sB2ge11bEwwfe8h+ZYmxzK/pPt7FCwAw8wTtAAAATIiQncmKFu1HLLm0XFpXHFvRuh0AAADakaAd&#10;AACAcRstZI/wVMhOq+J4qRuvPRivHaA7nXreJWVpxB41rbRpXV0vAQDA9BK0AwAAMC5jhezNWihD&#10;M3FhhrAdoLfVjT1Ovd23n1uWRlx3y5qyBADMFEE7AAAALROyM10ibI9jqFF0H2+8doDu8f5zLy5L&#10;I+rGHKc5rf+B6bCwvz8dvXhxmtfXV9YAYxG0AwAA0BIhO9Ntnyat2uO4E7YDdK+6FtoAzLyt+/qK&#10;CWiNoB0AAIAxCdmZCaMdS3H8Ret2ADqbLs4nr66b/VXGaAcm4dbBwfTR5cvTyoGBsgZohaAdAACA&#10;UQnZmUlxTBmvHaB71QXCbzx0/7JEq+q62191s7AdGJ8csJ8+NK0eKq9e7XMExkPQDgAAQFPRgljI&#10;zkyL8dqF7QDdRxAM0B4aA/YQY7O/evHiogy0RtAOAABArQjZm4WaQnamW4TtcZw1iuPSeO0Anena&#10;mtbsxx6yX1lisupeX6C3RaCeQ/U8hRiHvRqwH714sZAdJkDQDgAAwHqE7LSD0cZrF7YD0Mt2335u&#10;WRph/HvoTTlMj/HVY57rlhx3XNFifW238OWURbi+7JRTioA9gndg/ObcN6QsAwDQopMWbFCWRhx/&#10;5b1lCaCzCdlpJ6Mdj3Es1rV6B6A9zT3w7WVpxHknHpXm77D+eOOMLrrhP+SEM8qlYTFu+3knHVUu&#10;AZ0ih+MhB95RVw3FQ4yfvv+iRcU60TK98faQu3+P+0fAHssh7hcE6jC1BO0AABMgaAe6lZCddhSt&#10;16MVex1hO0DnqAva11z47rLEeNQF7cHrCe0pWpdH2L2wv39tCF4nWpiHWL9OtEKPsDxar1+8YkVR&#10;l8P0efPmFWVhOswcXccDAABQELLTrmK89r0P/LdyaV2XNQngAWgv7z/34rI0IlpgMzF6AYDuEeF4&#10;nrIoRzBfnSJkzyKwj1A+d/0eU9QJ2WFmadEOADABWrQD3UbITieIYzSO1UYRwkcYD0D7iqD91PMu&#10;KZeGHXvIfumNh+5fLjFehxx/Rlp1y+pyaZiu+AFg5mjRDgAA0OOE7HSKZt3ER7fy0b08AO3rulvW&#10;lCUAgO4gaAcAAOhhQnY6zT5NupCPsL2utTsA7aGx5XXYQ9fxk7L79nPL0ohra15nAGB6CNoBAAB6&#10;lJCdThTHZrPx2pt1LQ/A7Fp1c334q4vzyam7UEHPAQAwcwTtAAAAPUjITieL8dibhe2XXfjvZQmA&#10;dlHXynq+1uwAQIcTtAMAAPQYITvdIML2OF4bjXZ8G8cdoH3UdXvO5NV10Q8ATA9BOwAAQA8RstNN&#10;4nhtFrY3huqxbBx3gNlx6nmXlKURxmefPF3vA8DsmnPfkLIMAECNKz7x7rI04sozTy5LIxYc+bay&#10;NOJZr3h7WQKYOTlgjBa/VUJ2utFox3UO4uP2HLA3C+cBmD5zD1z/e9GaC9f/nsX4HXL8Geu1Yj/v&#10;xKOE8AAwA7RoBwBoQQTr1alOK+sAzIRotRtTtUWvkJ1uNdrxG8d8NWQPxnAHmFnvP/fisjTC+OwA&#10;QDcQtAMAjGGirdK1ZgdmQzVQzGG7kJ1uF8fx3gf+W7m0ruo5AUB7MD771Kl7La81TjsAzAhBOwBA&#10;C+q6hR/NeNcHmCq3NYSKEbYL2ekFMVRCHNNjEbwDzKzrbllTlpgOdWPde80BYGYI2gEAWjDe1ula&#10;swOzJYL1VgjZ6UatHtPCdoCZ0zh+eKgLhwEAOo2gHQCgRa22UteaHZgtrYaHQna60WhDJDRq7PkB&#10;gOmx6ub6Lszn7yBon051FzcAAFNP0A4A0KJWW6lrzQ7MllbDQyE73SaH7K1ebHL7Dy4vSwBMp7qx&#10;wudrzT6lXLQAALNH0A4AMA5jtVbXmh2YTa12G3/pF5aWJeh842nJnrUayAMw9Xbffm5ZYqrUXbzQ&#10;rDcBAGDqCNoBAMZhrNbqWrMDs2U8wWEE8sJ2ukUMhbD3gf9WTOMhbAeYftfdsqYsjTA+OwDQLQTt&#10;AADj1KzVutbswGwa75jTwna6yb4vXFpMS8+8b9yBOwDTp26scF2dT726XgLquu0HAKaWoB0AYJya&#10;tVrXmh2YTa12G59FK+CthiboNq0G7peN85wBYHzqui43Pvv0qOsloK43AQBgagnaAQAmoLH1utbs&#10;wGxqtQvsCNePWHLp2imWoVtp4Q4wcyJUf/+5F68Trte1qDY+++yJ98a47QAwtebcN6QsAwAwDict&#10;2KAspXT8lfeWJYCZF13AN2vRnsP0fQ78N8E6Pa3uPIkgHoDJiwD3kBPOKJeGW67XdRt/7CH7pTce&#10;un+5xFSae+D6PazlHgTye+H1B4CpJWgHAJigKz7x7nTlmScXrdl1Gw/MprOW7btOq3bhOjQXgXuI&#10;0F3PDgBTpy7obRRBb3Rzbpz2yckt06PXgNxFfN2FDY0E7QAwtQTtAACTEK3atWYHZtvSI+cI12Gc&#10;8sUpzheAqXHI8We0FPZm0do6upIX/I5fdNN/6nmXlEutW3Phu8sSADAVjNEOADAJh532lbIEMDsi&#10;LDTuOoxfnCvOF4DZM55QnnXFxQm5W/hWRWt2AGBqCdoBACZhy50WlCWA2SEsBADawRvGGeTqxnxy&#10;xvt6AwBTT9AOAAAAAMCkjGfcdSH75MXrPZ5W6l5vAJh6gnYAAAAAACatle7MYx2h79RotQt53cYD&#10;wPQQtAMAAAAAMGm7bz+3LDV33klHlSWmgtcTAGaPoB0AAAAAgEnbY4zW1VpWT4/zThw9bNf/y856&#10;AACF4ElEQVSDAABMD0E7AAAAAACTNto47cZlnz6jjdfu4gYAmD6CdgAAAAAApkTdmOFC9unX6njt&#10;AMDUEbQDAAAAADAlGsdpj/BXyD4z3lDTet1rDwDTR9AOAAAAAMCUaByn/byTRh8/nKnT2IW8buMB&#10;YHoJ2gEAAAAAmBLVcdrPO1HIPtN0IQ8AM0fQDgAAAADAlImgN1pTV0N3Zk7uQl638QAwvebcN6Qs&#10;AwAAAAAAHW7Vzatd6AAA00zQDgAAAAAAAADjoOt4AAAAAAAAABgHQTsAAAAAAAAAjIOu4wEAANrE&#10;j3/2m3T3T4emn/x6ePrp8Py39/4p/fkvf0t/+vNfh6ZyvnZ5pO6hD3nQ0PTAcj40PTiXh+cPGVp+&#10;1AYPTZs+8dFp0ycMTTEvyhumjR+/YbkX0D2cU8B0is+J+Iy568e/qnzG/Kb47Gn2uTIy/2uxjbWf&#10;L2s/a9b/zInPk02fODSVnzObbfyY4nMmbgMAYPYI2gEAAGbQD2/7Sbr5+3elm75/Z/ruj+4ZCQF/&#10;+uv0j3/8b7nWzLv//e83EhQ+YcP01CdtknZ88uZphydvlrbZ6onlWtB+nFPAdPrDH/+Sbv7BXcPT&#10;0GfN4O0/LcL0+Iz55a9/X641Ox776EeUnzMbpr4tn1B8vuyw7fD08Ic9uFwLOstPfv7bdS5cGZ7H&#10;RXJ/rL1gZeSCluH5OhesrL1ArlI3NH/UBg8r/z4Pnz/57/UTN3pUuRcA0BpBOwAAwDSIH9+rP8zn&#10;cvxg32nix/r8w331R/z4gR9minMKmG633v6z4qKd6ufMD1b/pLy1s2w774nrfMbEhT5bb/n48laY&#10;XXGu5b/j3/nh3cVFcrlniL/9/R/lWjPvgQ+4fxG4514jtttm07V/o50/ANQRtAMAlHQvC0zGz391&#10;b7r8uh+ky1d9v5jHD4fj9bhHbpA2fuyjh6ahz4XHDE1D5U0e8+i04SMeUXymPORBQ58nQ9NDHhSf&#10;KUOfLw8cLg/f9qD0578Ofz4V878Nzf/y1+HyX6Nu6LNq6Lbf/P736Z5f/Tr9+Je/ST/O81/+Ov3i&#10;d/eWe9G6+NFx7923TXvPf3Ix3+gxG5S3wOQ5p5xTMN2iF4zLys+Yy6/7fvrpL35X3tKaBz3gAcOf&#10;McXnS/kZ8+j4zHn00OdIfJYMfbY88AHrfK48tPi8GS6H+EwpvmvEvPKZ8+e//X2oHMt/LT5T7vl1&#10;fL4MTb/67fB8aPrr3/9ebKNVT3jcI4c+W4Y/X/YZ+pyJnjZgOv3u939ae9HK8EUsd6ebvndnUd9p&#10;HvmIh6Ydn7J5GbxvuraXmqgHoHcJ2gGAnqJ7WWCq/OZ3fyx/mB/+cf7GW24vbxld/Pj+1C02TU/d&#10;crP01LmbpS02emza+DHDP8o/+IEPKNeaeX/529/LH/B/ne74+S/Td9fclb57+9B0x91FfSt23n7L&#10;tT/gx7ThIx9W3gJjc06tzzkFU2vw9p8VF+/kcP3OH/+qvGV0Tyk+Y4Y/Z548VI4LdjYZ+ozZaMNH&#10;lmvMjp//5nfpnqHPk7jY5/tDny3FZ8ztd6fvDZVbsfnGj1n7+bLPHk9JfVrsMkkRoOfzK+at/i2v&#10;eswGjyj+jm/yuLhIbvjveZxvjx7zIrmh5aH66gUrzS6S+3VcJBd/o8u/0/f8YvhiuV/dO/7hIOJv&#10;dVy4ElOcS4J3gN4iaAcAupLuZYHp8KM1P00XXPSNoenGtOqbt5a19e5/v/ulHedtmZ46d9P01C02&#10;Gw4Bt9w0bfSo2f1RfiJ+/tvfFT/cD4eEQ9Oau9NNq29P//jf0S9Qmr/T1umgA3YZmnZOT5r7hLIW&#10;RjinnFMw3a78+g/T5we+kb74tW8V3VWP5vEbPqr4XImLduJzZrvyAp4H3v/+5Rqd4W//+Edxcc93&#10;1n7GDE1Dnzk/+81vyzXqRdfYL3j209OL+ndJC56xTVkLzf3lr38vAvUcrl9742B5y+jiIpXiIrmh&#10;82u7LTdPWz7hccOB+mM2XNvbw2yIQP6eXw33THP7T38xdA7dOXz+3HF3cWFLK/bYeeu0z/ynDF/A&#10;Mv/J6cEPmr2L/gCYfoJ2AKArTH33suWV80Nf9Ke+e9nhL+66l4XOED/KX7DixiIMvOYbo/94uMdT&#10;t0nP3G5o2v7Jac+heaf9MD8e8SP+Nd/5Ybr6lu+nq4fm1373h+Ut9eJHxwgIXzQ0GeOytzmn6jmn&#10;YOrEZ8vni4t4vpFW3/HzsnZ90XL2mdtvM/T5sm3aa/tti8Cvm0VoeNUtPxj6rPnB0GfND0dtvTtv&#10;i42Kz5f4nNlzl76yFlK656e/Kc6vuIDl0mu/V9Y2t/3czYsLWLYr5nERy6bFd+1OE9/bI3CPi+S+&#10;s+bO4uKVW4bmY9l3j6cUF6/E+bTJEwwZB9BtBO0AQEea+u5lN0wPfuADy7Vm3l/+9rfh0F33stAW&#10;brvz50UL2/gR8eobflTWrm/XbbYufqB/5nbbFlN0WdmrYgzZq+OH+/LH+xt+2Lx18jN3fVI6aNHO&#10;xY+OW22+UVlLN3NOjZ9zCsbnum+tLoL1CP+it4w6j3joQ9ZevPPM7bdNO209t7ylN33z1jVDny/x&#10;GTN8gc/v//Tn8pZ1RQ8a8fkSofvuT59X1tJLfvqL3w7/HR86v1Ze9Z2ytt7OT5pXnGd7xXk2NH/Y&#10;Qx5c3tJ9/vjnvxTnzlXlOXTjj1aXt9RbuNd25bm0c3rC4x5V1gLQyQTtAEDH0L1sBO9Dk+5lYdpc&#10;uPKb6YzzLk9fuuTbZc36nrvb09Pz5u+Snrf7TumRDzMGYzO/++Of0pev+2b68qpvpK9c/62ydn3P&#10;3+9p6ahD9k4HLtyprKGbOKemjnMK1ve3v/8jffz8K9IZQ9M3bl5T1q4req16/h47p+fvvkvab6ft&#10;ylrqXPLN76QvXfeN9KVrb2za49YuO8xNR730WemVQ9MDH9C9vYwwPBxbbrk+cPnNZe36osX68AUs&#10;Tynmj97g4eUtvefX9/6hCNyvvuV7xXy0Fu/9e++wtqW7YeEAOpegHQBoa7qXrad7WZg60UNG/pH+&#10;+7f+uKxdV/8znpaet/vO6fnzd06PerjeIsbrt3/4Y/rSqm+mL1/3jTTw9frA9clbb7z2h3s9cnQ2&#10;59T0c07R636w+ifFRTzxOROfOY0i6Hv+/F3S84c+ZxbuskNZy3is/MbN6UvX3Tj0WfONIjxsFJ8r&#10;+TMmPm/oHjHeepxbn/rCtWXN+vbe8SnpBXvsOnSe7ZQev6GW2c387De/Lf5ef/HaG9LlNzXvZv9l&#10;L9yjOJ9iTHcAOougHQBoO7qXHT/dy8L43XDzmuEw8LzL09//sX4PEYt23bH4gT7CwF5umTPV4sf6&#10;L8cP90PTihtuKmtHPOD+9yta477yJQvSrjtuVdbSCZxTs8M5RS/5yqU3FQFgXITb6CEPelB60V7P&#10;KAL2uJiHqRMX9ETg/vmrvp7+/Ne/lrUj4oLeCAmfu++OZQ2d6BOfvrI4v669sf4C9wU7PDk9b/7O&#10;6QVDf8c7cYz12RZDwn1x6G/1l1fdmK68+ftl7br22LmvOJdeMfQ3G4DOIGgHANqG7mWnju5lobmL&#10;rrglve/0r6aLr/5uWTPiMRs8Ih22/17p5Quflbbe2JAL0+3WH/80nXPxlemTK69Mv7r392XtiP2f&#10;+dT0plf1F11r0r6cU+3DOUW3OvMzV6YPfGJluun763fD/JQtN0uHPXuvdPj+C9LDH/qQspbp8Ic/&#10;/TmdPfQZc87Xrkrfu/2usnbEjk/ePL3hFQvTkS8WEnaKuMg9wvUzzrsi/eyXvytrR0SvcdH7TEyb&#10;b/TYspbJuvPnv0xfWhU9RtxY2zvd4x/7yKHv6c8qQncXxwO0N0E7ADCrdC87/XQvC8OuuP4H6b0f&#10;/Wr6cs3FPLtsMy+9fP8FxTRnzpyylpkSX0vjR/uzV16RvvHD1WXtiOft97T0llc/Jz1rt23LGtqB&#10;c6p9OafoFp/+8vVp2Ue+km685fayZsRzhr4jvHzh3lqvz5L4XvHJlZenr9Z8v9h5+y3Tktc8N73k&#10;ebuVNbSbb9y8Jr3vYwPpvC9eV9aMuP/97jd0bg39DV/4rLTT1nPLWqbLN29dM3QuXVFcJPeP/12/&#10;R6BDXrB7evOr+tMuO3gvANqRoB0AmBW6l50dupelF8XnzXs/8pX0ma98vawZ8eK956eX7/+stNf2&#10;wqZ2cdUtP0ifvPiK9JnLV5U1I1783Gekt7zmuWlXPzTOKudUZ3FO0YniAp4I2K/8+rotPTd46EPT&#10;YQuj9fqz0rabb1LWMpt+cOc96eyhz5hzVl6V7v3Tn8raYQuesU0RuMfFPbSHuLg9zq2zPntVWTMi&#10;ep4pAvah88t38JkX39XP+dqV6ewVVxQ91DQ64uC9ivMpLpIHoH0I2gGAGaV72fahe1m63Xd+eHfR&#10;2vbsz19d1ow44oC90zEvfE6a+0RdMbarNT/5eTrtC19NZ110eVkz4vAXPbNojbvdNpuWNcwE51Rn&#10;c07RCS5b9f0iBBy4/OayZthDH/ygdMxBz0lveNFz0oMf+MCylnbyl7/9LZ16wUA69fNfSX/6y7rj&#10;uMf3iQgI95n/5LKGmXbnj39V/A3/4P+7uKwZ8eydtk+HD30Hf8Eeu5Q1zLYvXvuNolear33zlrJm&#10;xOsPf3ZxkdzmGz+mrAFgNgnaAYAZoXvZ9hX/Dupelm7yv/97X1rynk8X3WE2OmSfPdMxB/WnJ28h&#10;TOoU37/j7nTaBQPpvMuuKWtGRDeay976knS/+/nbMZ2cU93FOUU7uvsnv05Lln0mfeoL15Y1IyJg&#10;j8+ZuCiX9hcX8MZnzGkXfLWsGfGyF+6Rli15cdr0iY8ua5huv/rNH4a+h3+l+C7eGANEsH7s0Lm1&#10;85PmlTW0mxt/tLq4gCWC96r43SS+oy95zfPSox9l6DeA2SRoBwCmle5lO4vuZel0nx/4Rnrrss+k&#10;H61Zt7vFf4ofEl/0nLRTnyEROtU3B29Lp37+q+l/Gn5ofNLcJ6T3LHlxelG/VljTwTnVvZxTtIsP&#10;n3NJWvKez6R7//DnsmbYUc/drwjYN3vcY8saOsndv/hVOvWCr6YzvnJJWTNsg4c/JC1764vTaw/b&#10;r6xhupxyxkXp395/Qfr9H/9S1gzbb6ft0rEHPS8t2MH38E5x5c3fLy5eaWzh/oiHPTj9+xsPSscd&#10;dUBZA8BME7QDANNC97KdTfeydJqf/Py3RYvbsz+/bgvNhbvsULSEe+Z2fkjsFld/5wfFD40rv7Fu&#10;t8KHv2jPoiXuEzd6VFnDZDineodzitly0/fvLAL2xm7i/2W/ZxYX8jxpU+MQd4Mf3f3j4qKe/75k&#10;3e+F0Z18BO47Pnnzsoapct23Vhd/wy+/7gdlzbD5T3nS0Ln13HTArjuWNXSai264qRieYdX3flTW&#10;DNt7922Lv9m7P13vBAAzTdAOAEwp3ct2F93L0gk++t+XFZ87v733T2VNSo/d4BFp6eEvTi/bf6+y&#10;hm7zqYuvSkvP/kz65b2/L2tSetQGDy0+l179L/uUNUyEc6o3OaeYSSd+8IvpHf/5+XJp2FOGviPE&#10;50xc0EP3iYt54jPme0PfL6r+400vSie8/gXlEpN1wtB5ddLQ+VW147wt07EHPScdtNczyho63QVX&#10;fb3oMeKm1beXNcOOHzqXThw6pwCYOYJ2AGDK6F62e+lelna05q5fpMXv+GT66mU3lTXDXr7wWenf&#10;Xv7PxnLtATEO7NKzP5vOufjKsmbYc/bZMS3/j5enuZs9rqyhFc4pnFNMt+u/vTq9/p3npK/fdFtZ&#10;M+y4g5+XTniZcKgXnPipz6dTPvvlcmnYM3bcKn3wXYel3Z6mNe5EffWym4uL5G7+wV1lzbC3/8tB&#10;6c0vfn65RLd532e+lN793xeUS8N22Haz4iK55+zjoiWAmSBoBwAmTfeyvUP3srSLL6y4Mb3qrWem&#10;X/x6pOXltptvkv7t5Qen/mc8rayhVwx8/dvp3z/52fSDO+8pa1J63KMfkT72niPTCxftXNYwGucU&#10;Vc4ppsPHzrs8Hf22s8qlYfE9YenhB6ddthGw9pJv/HB1cVFPfLeoOv3kI9KrDtm7XKIV0aPc6975&#10;yfSRT11a1gx79k7bp6X/5+C03Za65u9237n9zrT0/312vfHbX/OyfdOH3vVyPdABTDNBOwAwKbqX&#10;7U26l2U2/fupF6alH/hCuTTsjf/83PSOw/65XKJX/cc5n0vv/9xXyqVhS9/wwvRvxx5YLlHHOUUz&#10;zimmyr/+2znpg2d/rVxK6YH3v3/xfeG1/7SwrKEXffh/VhbfKf72j3+UNSm9/vBnp//698PKJUbz&#10;re/ekY5665npGzevKWtSesRDH1KcW6/o952s13xi4LLifPr9n/5c1qS0yw5z0xnvOTI9/alblDUA&#10;TDVBOwAwIbqXRfeyzLRf/vr36VVvOytdcNHIEAabPe6x6bTXH5H2edpTyxp63WXf/m465oNnpbt+&#10;8cuyJqWDDtglfezkI9JjH+1vU5VzilY4p5iMH972k/Sqt56Vrrh+pOVyDCf1gcWHpx22EvyQ0s23&#10;3ZHesPzsYqiq7Fm7bZs+9p4j0jZbPbGsodHZn786HbXkzPS3v49cpPDiveenpS8/OG382EeXNfSa&#10;H//y12npJz+bPnP5qrImpQc+4P7pjGVHpsNf9MyyBoCpJGgHAMZN97JU6V6WmXDJNd9Lr3rbmWn1&#10;HT8va1LxeXPq645IGz3qkWUNDPv5b3+Xjv3QWcXnUzZvi43Sx04+Mu2351PKmt7mnGI8nFNMxGe/&#10;ekM6askn1un5Knq8Om3xkWmOnoypiF+nj1l+ZtFrVha9ZZ2x7BXp4OfsWtaQvfnd56f//NhAuTQs&#10;/n6/fP8F5RK97pMXX1n83a5606v60/ve/tJyCYCpcv+lQ8oyAMCYonvZ155wdvrjn/9a1gx3L3v2&#10;ktelvk21OOhF8b4f9Zz90l///ve06ns/Kuri+Dj/S9enOXPmpH3mP7mog4n6+PlXpIMXfyj9+rd/&#10;LGtS+v9e/IL0gcX/Jz38IQ8ua2BEHBf/vGD39I///d90zXd/WNTF8ROtvzbf+DFp5+23LOp6lXOK&#10;8XJOMV7LPvKV9Oq3n5X+8te/lzUpnXzUv6R3vOxFQnbWE8fEc3fbKT3qEQ9fO850HDuf+fLX00Mf&#10;8qC0165PKup63R33/DK9ePHydM4Xri1rUnrqlpulc4//19T/jKeXNZDS0+ZtmRbuskO64Ye3FRfL&#10;hWtvHEzXfGMw7T1/2/SoDR5W1AEweYJ2AKAl0b3sYW88PX3kU5eWNcPdy571lsXp/yzau6yhl+29&#10;41PT7k95Urr6lh+m3/1xuOXSZau+n276/l1p/2c+NT3soQ8q6mA8PvCJFel17/xkuZTSho94ePro&#10;G16VXvnc/coaaG7BDk8pfoC+9FvfSX/529+Kuv+5+Ftpw0c+LM3faetiudc4p5gM5xSteOcpFxRT&#10;ttUTH19clPuivZ5R1kC9XbeZl565/ZOLi3d/8/s/FHUXX/3d9L//e1/ad4/e7j3j0mu/l/r/z38W&#10;362y6Cr+vOOPSZtvZMgu1hdDCLzs2XulO372i/Td24ePm+jJ6Nz/WVWM3b7V5hsVdQBMjqAdABhT&#10;dC/7T686tbgCOovuZc894Zi03ZablTWQ0twnbpQO3nv3NHj3T9LgPT8t6r5/64+LrkN32HYzX+YZ&#10;l//4r/9Jb132mXIppV22mZc+8843pvlP0aqJ1sXQJv+0567pGz+6rRi3Mlx0xS3p/ve/X9p7922L&#10;5V7hnGIqOKcYzXEnnlu0Zs8OGPrOcP4Jbxg6bjYua2B0Wzz+cekle++Rvn/n3enW8vtEjPH/u9//&#10;KR3wrB2K5V7zpUu+nV7wyg8MvQZ/LmtSWnr4i9OJR740PeD+9y9rYH1xfLxg/i7poQ9+ULrs298t&#10;6v7wx7+k/75wVdpp+y3TNlvplRBgsgTtAMCodC/LeOlelqmw5D2fSSd+8IvlUvSY8JTih/onPPpR&#10;ZQ207tGPeHh60V67pRt/dFu6/ae/KOouvfb76U9//ltauNd2xXK3c04xlZxT1Dn6bWelD33yknIp&#10;pYP2ekbRkj0CHhiPOGYOftb89MO7f5y+f8c9Rd2qb96a7vnpb9IL9u+tLtJjOK5/fs0Hi1b94XGP&#10;3CD9v6Hz6tB99yyWoRXR89yu226dLv3md9If//LX4niKlu1P6dskbb/NpuVaAEyEoB0AaEr3skyG&#10;7mWZqMXvODudeubKciml58/fuQgEH/TAB5Q1MH5x/Byy757pO7fflX5414+Luqu/8aP0s1/+Lj1v&#10;v6cVy93KOcV06OVzivX9y7EfSf/vc1eXSykdtv+C9JFjjyqXYGIO3HPXdPcvf51uWn1HsXzjLben&#10;H972k/TPz9m1WO52cdH74W/6WLk03Nr/vBOO1RMNEzJv48enfZ7+1HTJN7+TfvuH4YYU0fOci+EB&#10;JkfQDgDU0r0sU0H3sozXEW8+I51x/hXlUkov3XuP9PE3v6Zcgsk7aK/diha4t6y5s1i+4aY1ac1d&#10;v0gvXLRzsdxtnFNMt147p1jfC48+rQhrslc/79npP1/z8nIJJuc5uz29GK89vk+EW35wd/rWd+9I&#10;h7xg92K5W5121sq0+B0jF70/ZYtN0/nveEN68tD3K5io6Mlo0TOelq68+fvpF7+9t6iLi+Efs+HD&#10;0+5PdzE8wEQI2gGA9ehelqmke1la9bb3fjZ96OyvlUspvfI5+6ZTX3dEuQRT53nzd06/+N296ZuD&#10;a4rlb3/vzvSXv/497f/MpxbL3cI5xUzplXOK9b32hLPTp75wbbmU0nEHPy+964iXlEswNfbfeYf0&#10;t3/8I1373R8Vyz9Y/ZP001/8Lj2/S3vPePeHvpT+v5M/XS4NX/R+/gnHps03emxZAxMX38+fP3+n&#10;tOp7g2svhh+4/Oaip5oFu21TLAPQOkE7ALAO3csyHXQvy1hOO+vidML7PlcupfS6Aw9IJ7/y0HIJ&#10;pt6iXXZMv//zX9LXf3BrsXzVDT9Kj37Uw7tmaAvnFDOt288p1hc9YP3f079aLqX09n85KL31kAPL&#10;JZhaz9rxKen+979/0RI33HDzmq7sJevMz1yVjv33T5VLIxe9P2aDR5Q1MHmPeOhD1rsY/pJrvpe2&#10;3PRxaafttiiWAWiNoB0AWEv3skw33ctS59Nfvj69csknyqWUXrz3/HTKaw4vl2D67Pf07dKtP/5p&#10;+u7tdxfL0ZrnqU/aJG23zabFcqdyTjFbuvWcYn1nnHd5Ou7E88ql4R4zlh5+cLkE02PP7bZZp/eM&#10;6CVrsy4aXzqG2Hrx6z5ULqX0+A0fla44ZWl68IMeWNbA1ImL4V+y9x7prBWXpz/8+S9F3YUrv5n2&#10;2Lkv9W35+GIZgLEJ2gGAgu5lmSm6l6Xqyq//MD3/FR8ol6K10pPTp972r+USTL8X7LFLuvZ7P1zb&#10;mufzA99I++35lLTlpp3ZPatzitnWbecU6/vKpTelQ475SLk09L/d7julDx97VLkE0yt6z4iLdn90&#10;90+K5S9e/K2029PmpSdt9YRiuVPd/IO70vNf+YH057/8rVjeaeu56Yr3L9WzHNNqzpw5xW8/l37z&#10;O+knv/5NUffloc/45+67Y3rC4x5ZLAMwuvuVcwCgh0X3su/58JfLpeHuZf/v0YeVSzD14viK4yyL&#10;4686ZAG9YfD2n6VD/vXD6b777iuWt9ls43TGm/SiwcyL4y6Ov/C//3tfcVzG8dlpnFO0i245p1jf&#10;t757Rzq0ErLH2NFnvOnV5RLMjDjm4tjL4piMY7NT/fLXvy+ew69/+4di+YmP2TB97E1Hp4c++EHF&#10;MkynOM7ieIvjLsRxGMdjHJcAjE3QDgA9LrqXrY4BF93L/scRLymXYPrEcRbHW/aGd/13cTzSO157&#10;/P9L9/x0uOXEho94ePr4m1+dHvfIDYplmElx3MXxF8dhiOMyjs9O45yiXXTLOcX6XnvC2el3v/9T&#10;Ud70cY9JZxz36vTgB+rWmpkVx1wce3EMhjgm49jsVBFqfueHw0NuhDPedHSat3Fnt9Cns8TxFsdd&#10;Fsdj9aIqAJrTdTwA9DDdyzLbXjB/3e5lP/dV3cv2ind/6EvpjPOvKJdSOuet/5p2f3JfuQQzL8ZB&#10;3WGrLdKnL7+2WF5958+L7loX7LZNsdzunFO0m04/p1jf8e/7XDr3f64rl1L69AnHpu3mbl4uwcza&#10;8BEPS7s8aav0qa9dVSzf9ZNfp7/+7e/p2R02HNXr3vnJdP6XRi42jtb6i3Z5WrkEM2fzjR6Xttls&#10;k/Q/195QLK++4+fp57+6Nz1vX8cjwGgE7QDQo6L7zue/4v3p3t//uViO7j3PO+EN6WEPfnCxDDNl&#10;/112TBfd8O30y98Nd0130RW3pAMX7pwes+FwKzi6z7U33ppe9oaPlkspHf8vB6WXPXuvcglmz1Yb&#10;Pz494P73T1fe/P1i+ZJrvpcWLdg+bb7JcIu5duWcol116jnF+i6++rvp6LedVS6ldPJR/5IO3HPX&#10;cglmx2YbPTZtuMEj0tduvLlYvurrP0p7PWObNG+LjYrldve5r96Q/r+TP10upXTiES9Nhy96VrkE&#10;M+8pW2yaNnjoQ9Ml3/pOsfz1m25LO2y7WXrqkzYplgFYn67jAaBH6V6WdlHbvWwHd/3I2I5Zek5Z&#10;Smnvpz01venFzy+XYPbF8RjHZVYdXqVdOadoZ514TrGuGGc/hvjJnrvb09Orn/fscglmVxyLcUxm&#10;cazGMdvuYhzs6nl1yD57psUHLiqXYPbEcRjHYxbHaRyvANQTtANAD4ruZaNVShbj2223pW4fmT1x&#10;/MVxmF181XeK45Tu85aTP51uuHlNUb7//e6X3vPKQ4sytJM4LuP4DHG8xnHbrpxTdIJOOqdYX1wc&#10;kcePfsRDH5Le7XOGNhPHZBybIY7VTrig5w3vOrfo7j5s8rjHDD2HQ4oytIM4HuO4DHGcxvEKQD1d&#10;xwNAj9G9LO1K97Ld76uX3VSMQ5ktO+pf0qJddyyXoH087lEbpMds8Ii0suyK9ppvDKbdnz4vPWnu&#10;E4rlduGcolN0yjnF+i646Mb0ppPOK5dS+s/XHJ4W7PDkcgnaw6Me/rD0+A03TF+9/pvF8vXfvi09&#10;7SlbpKf0bVwst5v/97mr07+femG5lNIHX39ketrWW5ZLMPse8qAHpc03emz6wtVfL5a//b0701ab&#10;b5Se/tQtimUARmjRDgA9RveytDPdy3a3kyq9FLxgj13SUc/dr1yC9hPHZxynWfX4bRfOKTpJJ5xT&#10;rO+kD32xLKX0kr3np5c9+5nlErSXODbjGM2qx247ufPHv1qny/hXPmffdT4boV3EcRnHZxbHbRy/&#10;AKxL0A4APUT3snQC3ct2p3P/Z1W6+oYfFeX73W9OeuNBzynK0M7iOI3jNcTxG8dxu3BO0Yna+Zxi&#10;fWd+5sr0jfK7w8Me8uC05KUHFmVoV28ZOkbjWA1x7MYx3G7eecoF6Te/+2NRftKmG6eTj/qXogzt&#10;KI7POE5DHLdx/AKwLkE7APSI6F72/57+1XJp6AvTKw9N226+SbkE7SOOyzg+szhu4/ilsy37yFfK&#10;UkrHvPA56elP2qpcgvYVx2kcr9l7Pzryd3S2OafoRO18TrG+/3v6QFka+pw56DnFMD/QzuYNHaNx&#10;rGbVY7gdRPh/1mevKpdSes9Rh6YHlBcYQzuK4zOO0yyO33wBFgDD/CUHgB6he1k6ie5lu8vHzru8&#10;GNcvPOKhD0nHvqhzWt6edtb/TY/Z6f7p4Nc13+e8TszrRH3cP9bJUyzHVHefVd+8ap11q9No+8H0&#10;iOM1jtvwre/ekc44/4qiPJs6+ZwK+XiOY72ZvE6duF8+h/J6MeVzqm67jetWp9H2g6nXjucU6/vQ&#10;2V9L3xu8pyg/7pEbpGMP6i/K7azxc6HZ50GjWC/fZyzNPkvy50+dvP1Yp1Hj/rYq3yemsZ5jq8+v&#10;le21sp3ZFsdqHLMhjuE4lttF9eKif9pz17Tv07crl6B9xXEax2vmIjmAdQnaAaAH6F6WTqR72e7x&#10;3krL22OH3tdHPfxh5VL7O+aI/6+YX3LNitofnqNu6alvLcq7PW2PYp7FbfFjdNwe9w/77bmomGI5&#10;prit8Yf16799bVkaWT+mEPcZ60fwdpGff12w0EnieI3jNlv24S+XpdnTyedUWHrse4r5+844qZg3&#10;ysdMPu6r4rbnvmLvtedQ4/kR51Tc3ihuC3n96rZj/U45TnMo1wmfAc204znF+qpByjEvek568AMf&#10;WC61pzgvqp8LIX8ejHW+5L/jYaywu9lnSf78Ge9nSd5eiPu3cm6P9zFafX6T+WxuJ3GsxjGbtUso&#10;eNXQ95lPf/n6cil6ozmgLEH7qx6vcRzH8QzAMEE7APQA3cvSiXQv2x0+8IkVafD2nxXlx2/4qHTs&#10;Pz+3KHeS0X54znWxzvyd9irKIX4oz2Ff3Parb/6jmD77oa8WU16O2xoD+ix+yM7r5/vkH7eb/QjO&#10;9Ijj9gmP3rAox/Ecx/Vs6YZzarQLWGI5B09x3FdFyBO3xXnwlU9cXntORX0+Z+u8+ajj17lPrB/q&#10;9oXp03hOnXrmyqJMe4hhe+6455dFefONHptef2B7B4LVADh/LuTzO+qqF7A1ysFz/ty44uuXFPOx&#10;TNdnyWj7muXPwfw/wWjG8/wm+tncjuKYjWM3xLFcHUJttlQvknvp3nuknZ80r1xqX/G+x/kVF7Lk&#10;iyfHuhgly/cZa/14jLxudYrHiqnZ+ZTXqztWq9todv9GsZ/V+40lrzva88vbHG17eZ2xXqfZFsdr&#10;HLdZ9XgG6HWCdgDocp3evex45S+8rXyhjnXiS2++T5Qbv+Dm21qZqvedqS/43U73sp3v9HOHf3gO&#10;8X524jiU8cNz/JgdPzA3nuf5R+f843SI+hyyxw/v1dsaxW3VgH4sz3rG8LAf+XGZGXHcHlPpNrl6&#10;XM+0bjinQg6lGlufVy9eqYq/iXHcx7kYIU+z8ybqRzvnGlW300rAxdRoPKc++t+XlSXaQfVzpjre&#10;dbvKfxMj/K6K8zs+L0b7TMitveOit/y3fiLisfLn1kQ+S/J9q63P6+T/Q/L/A2MZ7/Mb72dzO6se&#10;u7P5dzusuPKW9MWvfatcGtq3DvhOHsdaHAf5mMnHTxxTY31Prf6/PNYx3awnp3ismGIfWv0uHarb&#10;i/u3cnFqbH+s/axq9fnlz57Yj7rnUH3cZhfetpPqcRvHcxzXAAjaAaDrdXr3stOl1R8Oql/2Y6pq&#10;vK3aQmQmvuD3At3LdrbLr/vB2vFdN3zEw9NrX7CwKHei/IN29RzNP0LnH6WzfP7Hj9HNwsCJauVH&#10;uPh8yxfs5It2WvlBdDz3ic+ruL16n+qPjrGcX5/4DKyu16ni+I3jOMRxHcf3TOumc6p6buRjJ+Zx&#10;vMTf1MZgLP+9no6WlPF4o6k73mO57kfzbCL3qTsP8/r5tvw6xPmV16uee52kHc4p1nfx1d9Ng2t+&#10;WpQ3etQj0yufs29R7kbV8zE+k/Lf+jj3JqPVVvFV1b/vo31O5G23ckHRRJ7feD+b21kcu3EMhzim&#10;L77qO0V5Nrz/4yMXOBxxwN7pKVtsWi61pzh28v+88X9utaeI+P82/y1qJt83X5gx2jGdxfEVj5Gn&#10;eKz893kyPTmNta+h+r97K8bz/PI6dc+hegHLVH9nmA5x3Mbxm1WPa4BeJmgHgC7WDd3LTofx/HBQ&#10;/bIfUzVQa7wtpmam4wt+r2inLpsZn+q4+i/a6xllqTPFD8v5x774gTr/+Bx1jT+M5c+X2WiZEvuW&#10;Hz/2Lab4/IkpArm6HwLHe59YzhcqxefV2qncRsjbyfJyta4TVY/j8754XVmaOd10ToX8NzWOnerf&#10;5sZWqdXzbaZVj/fqMRzLUV8XWE3kPvk8jHXzORXy/wa5NWqWt1ut60SzfU6xvur78KK9ditL7S2f&#10;B+MN4xr/9662Pp2IHIK32tq8Uf5MzPvVKD5b8udKKyb6/Fr9bO4E1WP4/C9/vSzNrDV3/SINXH5z&#10;uZTSv75wpDePdpWPnTjWGv/PjeMovjc3U/2bnf8XbnZMjyV/v57IORmPn8+VvE/N5GO81QtaQ6vP&#10;L3+HiOdQ3Y98Pod8bnaC6vEbx3Uc3wC9TtAOAF2sW7qXnWqT+eFgvKbrC34vaacumxmfdX6sX9AZ&#10;P9aPJv/AHD+KNfvROX40y6ajZUoOEaoX/WTxGRP7Fp85cXu+AGi0FkETuU+19U18Zuap+tkZ28iv&#10;TWwnbzemTlY9jquh90zptnMqzpF8nEUAHWK58dyZbHg1mmpwVfdDd96vON7zMRzHej4H477V8z6M&#10;9z7VH9tj3XxO5XKI1ySW8+sV51fedt1+d4rZPqdY19//8b/p/C9dXy7F+9MZF/RU/z6Pp5eHuv+9&#10;8znW6jayuFgmn8cTPSfzZ1/sV+PnSsh/f1v9LJzo82v1s7kTVI/h+Bsax/hMq55TC3fZIW31xMeX&#10;S92p+jd7rGN6PCZy/3yujNbLRN5uviBlLBN5fnk/8jkZ8rlV9z99O4vjN47jrHp8A/Qqv7YDQJfq&#10;pu5lO910fMHvNbqX7TwRmPz23j8V5W033yTt+dRti3Inq/7wHOJ8bfajc3W9LH7Uzl09V6dmP8zF&#10;D/bxw32eYt2oix/k6h43/3gXgUPj7RHGhbh/9fEmcp+sFy8KiuM4jucQx/dMBoPdeE6FHJBl+bir&#10;U3fMNZ5PMcX50kz8sF09r2I5zte6x81BVNzeGJzF+ZL/ZlcvRpnIfbK6z41uN5vnFOuLIPL3f/hz&#10;Ud5uy83TM7btK8rtLs6talgVf9vis2C0MLn6d63696+V/9tDfHZUP3fib2Wcw9WLziYif0bUtZDN&#10;j9FKkD/Z5zeez+Z2FsdwHMshju3qBWszpfqYB3VILxH5722z/wFHE/cJ+Tgd7ZgeS7PjuFWxD3HO&#10;5H2qk/8et/p/7USeX96PEP97VP9XmMjzmm3V43g2zimAdiNoB4AuVf2hshu6l51Kk/nhYCKm4wt+&#10;L9K9bGc574sjrRv+ecHuZam71P1IPdqPbLF+fBbkKRvtPvG5kacsftxvDA9a+SEyP2Z+vIncJ+Qf&#10;6WM/ZuIztN1Uj+fqcT7deuGcCnXHVLO/n7Fu3Tk12t/b0HhexTx++G587HyO52O+UfX/iWwi98nn&#10;X96PXjNb5xTrq/5/1Smt2bM4j6o9R4QcuNd9ruS/azkky3J4Vj1H6zR+7oTGcHoi8mdEteVryH/3&#10;m322NJrs82vUyX/vG1u1z6TrvrU6feu7dxTlhzzogR0zHEOcT/n4zheotXIMVAPkrNkxPZZ4vHjs&#10;0Hgcj0c+Z+r+vsZj5HOh2f/CVZN5fvnzIR4vrzsVnxmzIY7jOJ5DHN9xnAP0MkE7AHSpdX8o6/zu&#10;ZafSRH84mIyp/ILfq3Qv2zl+/ds/pv+5+JvlUvd8BlXP1fgMiXJj4F0XomXRGqw6VX+kqxO3R2hQ&#10;nfIPjfEDXfWx8w/qo22z8cf5idwnVFvlxGfoWK0Gu031eI7jPI736dat51TIF5pVj6lG+bbqBR8h&#10;/mZWz6lWul+NdarnVCzH9uOcbXzsfB7n87pR3d/sidwn5H2P+8c5NRP/m7SL2TinWN8vfv379OVL&#10;vl0uDb0vHRIINopzLJ/bWd3nSg666s7V/Jkz2t+2CMjic6f6WPE4kz1vq58R1W3l/c1B+Vgm+/xa&#10;+WzuFNVjOY7xONZnSvU7+T8PfdY96AEPKJfaX/V/1fw3cqy/TXUXmzU7phvlv395ysdcnF+tHvd1&#10;Rru4JP9fUf28GM1knl+sl1/PEP/TV+/bSeI4juM5cxE80OsE7QDQhbq1e9mpNJEfDiZjKr/g9yrd&#10;y3aO6751a1lKaZdt5qV5XTIWZfUHv/wDW/7BLZvuH8zisySH7Y2PPZNyqFkN/usuJOpGcTzHcZ1V&#10;j/fp0q3nVIQ88Xcx/h7HMZU1/i2uu+BjqsQ5O9pjz5TYjwjs4pyK1yP/bzJb+zOTZuOcYn3XV1ok&#10;7vbkvrTlEzYqlzpTnFPV/62r51K1HIFy/P2qTvn/9Vb/zsZj5b+HjRcETUTjtnIgXg3pRjPZ59fq&#10;Z3OniGM5jumseqxPt+r41S/aq/N6o4n3P/421X1vrpOPrcZgvNXzIx6nepxHeSr+t87bbLy4JF+Q&#10;0upjTPb5Vc3m//FToXo8C9qBXidoB4Au1Cvdy07WeH84mKyp+oLfy3Qv2xmu//ZtZSmlXZ80Ep50&#10;suqP3HGuxg9sUY7PjcZzOp/r0/VZUtdqvlnr2dFM5D5V+XWIIKPZa9Gtqsd19XifLt14ToX89y93&#10;nZpDsXxRS5aP1Vh/uoKefN5WfyTPdeMxkftUxTkV/5/kH+0bX4tuNdPnFOu7/tsj4eMuT9qqLHW2&#10;Zv9bV8/z+NvVOGXV8lim8nOqcVs5kGu1m+nJPr9WP5s7SfWYnqmLeW685fb045/9pihH2L/v07cr&#10;yp2o7ntz4/981f+VG1WP6WbifvE41ceKx5mK/6frLpDN+5v/3o5lss8vzuV8zuXn1sn/N8fxnC/I&#10;+snPf1sc7wC9StAOAF3m113cvex0aeWHg6kwmS/48cU8fmRonKYrcGhXupftDNUfMHfugh/r4zxr&#10;/NE55HLjj2q5Pj5LZuoczWFC/gGvTt7P/GPgRO5TJ7aTn3Ont85pVfW4nukW7d1wToX4Gxbib28+&#10;FmOe/xZX/w5X63N3xjMh/91u1kKt7kf3idynTr6YJ/TC3/qZPqdYX3WM3W75nKnKnzMh/22LADm+&#10;A9RNdZ9Fo6luv9n536rYVv5uEJ958Xc69qf6GKOZzPMbz2dzJ6ke0zN1MU83XrwS35vzsdD4P19e&#10;juO1+n01purf7lb/psVjhdH+T21VboFe3VYr/+NWTfb55QtV4rys+12gE1WP6+rxDtBrBO0A0GWq&#10;P052U/eyM2G0Hw6mwmS/4Mf9GqfJ/pDXaXQv2xmqP9bvsm3nt77NP57Fj97VH7mrPzzHj2xZtT5+&#10;VKv7UTp+hItzeLziftX9qarblyzXxTrV5zCR+8S4mY0/IlZ/YMzyfSbyPNtd9biuHu/TpdvOqerx&#10;n39Iz6oXsFSPs+oFLHFsNh6Doe44bEWco3l/8t/qUG2h1vh4sZz/hud9CxO5Tzx+4zkY69adO2MF&#10;+Z1qps8p1rduKNg5nzP5/Gk830L171hWXa/6t63RRIKw3PI7n+eTkT9L8udA3p+xTOb5VT93Wv1s&#10;7hTVY3qmAsFqoN9J59RYmh2L1b9ZUW6csvH8/Rrt/9Txqm4rH8ON/+OOpvocGp9b9ba655e/C+TH&#10;yxfTxf3qvid0inXPK73RAL1L0A4AXaZbu5edKa3+iDVRE/2CH7fXtUapBgK9Qvey7e17g/ekX/76&#10;90X58Rs+quMv9qn+6Fx3vlVb21R/eK5euBM/Skc4Hed9TFGudr/a7EKb2Ga+T/V+UR/bbtyf6r40&#10;Pl6+T+MP5xO5T4j9qK4f64ZqeBjya5DXjXk3iOM6ju8Qx3sc99Ol286p0OxikRB/76otObOozyFW&#10;HG+Nx2A+ZkM+7urE/fJ98v1yKJa3n1X3pfHxYjnEfap/wydyn9B4DuZ147lU160G+Xn9Tv6RPpvJ&#10;c4r1ffdH96Rf/eYPRfmJj9kwzX1i54zPHufEWJ8J1b9NOQSr+/ypyn9j8zZaUT1XJxtGN35GtPo/&#10;/2Se30Q+mztFHNNxbIc41uOYn27VQH/nJ80tS92j+r25GiTXfWeNaSIXouTHGM952Ez1f958DDf+&#10;39rMZJ5ffBbkuurjVS9e6VTV41qLdqCXCdoBoMt0Y/eys2G6AvfJfMFnmO5l29s6F/ts0/mfQTns&#10;Gu0H6xzqNf7wHOd7/PAW94114rzPPxTGctTXBW7V4D3fp/F+deF3aPZ4U3mf2Oe4LeT14751zyXu&#10;H7eFWC/frxtUj+/pvOin286p+LE6H2PNgqNqS85qWBXHV/4xu+4YjKnZcZuPw5DvU71f3fEbYh/H&#10;c8yH8d4n1o914/a8bqh7LnHf2EZVs4t1Os1MnVOsb93W7J31OZPPibrzLeriM6N6zuVQq5XzJrYR&#10;6i5mqTv3Q96Pulato32/qNte3lbej0Z5e1Px/Cbz2dwpZnKc9l//9g/pOz+8uyjPmTMn7VzpkasT&#10;xIUqdcd9NTSuHmO5Z4RWj/FWj584Fkc7D8crbysf683O40aTeX7VC1iq60Q5709cHNSJ4riO4zvE&#10;8R7HPUAvmnPfkLIMAHSBx+38r2tbvt3w4ZO7ouXbeMSPAqHZj98h1okvuo0/IsUX4tFam4XqOvHD&#10;XTPxQ0D8CBFfnht/JI8v0vnLfWjcTn6MuvuS0uqf/Czt+tq3FeXHPvoR6Rc3/ldRpj287b2fTe/5&#10;8JeL8r5P3y597t+OK8rQbf75309Jl37rO0X5ra99Xjr5LQcX5anmnKJXzNQ5xfreuuwzadlHvlKU&#10;99tpu/TZd/qcofsc/K5T0iXfHP6MWfKa56b3LHlxUZ4OF11xS+r/P/9ZlGPYq5XLOuvC6ur31cZw&#10;OjR+T83fwUf7fhzyd+Tqd/HRvjeHZrc3+94/2vbybWG03wOm6vm18ttBK79ftLOFS05K3/jh8MVa&#10;A//vTemAZ21flAF6iRbtANBFurF72YmKL7S568jqFF9244tzfAGOL7W5Psr5S3DcPp1fcqtXwseX&#10;cMZH97LtLXc9G/5pj13KEnSf6vFdPe6nmnOKXjFT5xTrW/dzZteyBN2lemxP92fMOr1E9HVebzQR&#10;Msf31PheHAF7DtmjLgLhaggd4XKIdceSW8HnsLuqWWvxHIZXg/6qZt/b67ZXDdbren3I26redzLP&#10;L/++MNp3/rzdThySIVSPb93HA71K0A4AXaTbupediOoX4PyjQHWKL8/j+eFgsqbqCz7r0r1s+/rl&#10;b4Yv9gmP3uARZQm6z6Mf8fCytO5xP9WcU/SKmTqnWN86nzOV9wG6yUx+xvziVyPbn7txZ178Ht9Z&#10;43txtMTOU9Q1BttRF7e18h067pu3leX7V78jN2q8T6irC2NtL9+v8XlkjffN25vI88vl0Z5bfo2n&#10;8jeImVQ9vqvHPUAvEbQDQBf5/q0/Lksp/emvfytLvaXxx4DGKYsvu43rRl2zL9xZ3Y8DdfIX8mZf&#10;qvM2Wv2Cz7qqx3f1uGf2VVsIPfoRQkG616M32KAsrXvcTzXnFL1ips4p1ld9vTcUtNOlqsf2dH/G&#10;/KoS5D/GRXJ0serxXT3uAXqJoB0Aukj1BwPdy9LNdC/bvvLwFeHRGzysLEH3qR7f1eN+qjmn6BUz&#10;dU6xvur/Uo95pKCd7lQ9tqf7+4NeIugVeqMBELQDQFdZ5wu9K+fpYr7Qt69f/bbyY73PIbrYOi14&#10;Ksf9VHNO0Stm6pxifet8h3i4UJDuVD22p/v7wzoXr2zgnKJ7VY9vF8ADvUrQDgBdpPrFRveydDPd&#10;y7avdVrfasFDF1vngp+ZatHunKKLzdQ5xfrWCQUfOfI/FnST6rE93d8fqtvfUNBOF6se376XA71K&#10;0A4AXWSdH+N1L0sX071sZ7jf/XzdgKnknAKm25w5c8oS8P+3dx9wklR14sDfgiAoSBBEQILLknPO&#10;ogjLkjzBhAHOgKAYUE5B7zxFD0/hFAUVRUH9i96hCKgoLLuIZBBYcmZZcpKcs/ufX029nZqenpnu&#10;iT3d3+/nU5+qel1VHea919P1q/eroeqVJcJFcrSxXhfJyTQHdCi/0gGgjUgvS6eQXrZ1vX6Jnr/N&#10;Y0852UL7euzpnr6nWu9HmjZFpxirNkVfSy7eEyjRz9CuHn3yqXKpd50fDb2yRPhdThvr9bvciHag&#10;Qwm0A0AbkV6WTiG9bOtacrGev82jTtbTxqr1u1rvR5o2RacYqzZFX69fvBIo0c/Qph57pnIxT6XO&#10;j4ZqIP+JZ54tl6D99PruHuULWABalUA7ALQp6WWB8VAdhfjoU0Y10L4ee6rnxPlYjWjXpmhnY9Wm&#10;6KvXiPZKZgFoJ48+2VO3Rzsg6OIVOkWvbDSjfAELQKtyBh4A2kj1pKS0j7Qz6WVbV6+T9foh2thj&#10;T4/NCB5tik4xVm2KvqqfdzUYCe3k8crvh9HuY3x30yker1wE6rsb6FQC7QDQRqSXpVNIL9u6jOCh&#10;U1RPnI/mCB5tik4xVm2Kvqqfd/WCB2gnYznyttfFK7LR0Maq9VugHehUAu0A0Eakl6VTSC/buqon&#10;WP508axyibF29C//Jy254fzFfLjiODHRW7V+j+aJRW1qfI1U/R/JNtmuxqpN0Vfvfubycomx5rt7&#10;dFXr9mj3Mb0uknvSxSu0L6njAQTaAaCtVE8YSFFHO5NetnWtscqy5VJKCy+4QLlEO7jkygvKpYHl&#10;k/uNbj9RVet3td6PNG2qvZx32dnl0sBywO3dn9q5LOnWX3k7GKs2RV+rT35juRR/hwXLJdqB7+4e&#10;1bo92n3MktUsEc/0XCAM7aZXpjmBdqBDCbQDQBvpdeW8QDttTHrZ1rXZ+m8ul1K6/JbbyyVoP9X6&#10;Xa33I02bolOMVZuir803WKVcSmnWrfoZ2lO1bm+2/uRyaXQstWTP75Pb73uwXGKs5AtHhmukjtPO&#10;7rj/H+VS73oP0EkE2gGgjfRO+yi9LO1LetnWteaU5eal8//H40+kOQ/0nHyBdhH1Oup3iPoe9X60&#10;aFN0grFsU/S11qrLzft/6oFHH093PPBQsQztIup01O0QdT3q/GiqBvJnzXbxykQ33MwQ7ZyNplq/&#10;R/sCFoBWJdAOAG1EetnBxY/e/AO4OsWP3pj6+xFd3W+gH8j93VtxuPvTm/SyrW3zDSonF2+eUy5B&#10;+6jW62p9Hy3aFO1urNsUffUKDN6qn6G9VOv0WAQDq1k5rrj19vTSK6+Ua9A+ol5H/c5kowE6lUA7&#10;ALQR6WUHd+nVF5dLKW2/1dR509kXzSimXT66Xd1ge3W/2K7ZQPhw96c36WVbWzUFbfXkS7uovSAm&#10;Lp6pXkhT7UOqj8XU38U8WT52nmL/gS7OieNV96l9/v7ENrWvTb/UuGq9rtb30dKubSrXvRB1sr/6&#10;WPvYQG0iNNuOQuxTbRONtAftaOSMdZuir9rAYLvJ/UJuo9W2G8vV787adl19rFa9fqD2eLXisfx6&#10;Gtk+q+7TzH7U9jGjH2hfYrHXprVXW75Ynjt3brriFhev0H6iXkf9DlHfo94DdCKBdgBoI9LLNi6C&#10;67//0RnzpkevfKUoC9857pvFfCDnXXZ2uTQ0w92/k0kv2/p6XfTTxqPioh3Hie64eCb3H/mCnTgZ&#10;HifAq4+F/i7mCbH9oUd9qViOfWKK/WOK56ndL9bjeNV98vMP1MfE88Q24dADv11MxXLXceIxBlet&#10;12NxsU+7t6lqncztJdfHaEu1j0U976+uRnkz7SjkfWKb2ufvTzymHY2csW5T9NUp92kfye/u/D2c&#10;t689Xr2+YCjf3bFPvObYJ/c31f3qvTZ6G8v7s2fV57ni1jvKJWgf1XotbTzQyQTaAaDNSC87dBFw&#10;D3HSqj/VE1txMq5Zw92f3vVaetnW1Otk/S1z2vain2jH0Z7jQp18wU6Wg3an//zcPhfzVDNcZNEf&#10;5OPlfQa7CChOrofa1xDrcax64mR8fp7Y/rMf/mIxVffTNw0s6nPU62ysR7S3Y5vKbSXX4xy0jvJo&#10;S9U6Htvlx2oNpR3lfUK1vcZyvecI2tHIGo82RV+bVf6nuvSm2enOB9vzPu257eY+JeZZs9/d+Xs4&#10;+qzYvtp/hDhWbRB8KN/dud+K4+b+JvbLz5OPSX1Rl6NOZ9W6Ppp6XyR3W7k08cVFHzGFfBFInqrf&#10;fbWPDXYRWuxbu30j+8Q2eZ9GvnvjdVX3aXQ/+qrWaxfJAZ1MoB0A2kz15GQ7pn0cK7Unxaresun2&#10;xTyPRGnWcPfvdNLLtr4lFntNescOG5ZrKZ1y/qXlUnuJk+Jxorsqn/QOsbzFhtuUayl9Yd//KOb1&#10;2n4ui22q+4T8HNUT9tU+qvY1xHoODNTKJ+tr9wkDvT56VOtz1POo76Ot3dtUbVuJIFKuw7XtLLbL&#10;j9WeGG+2HYU8gjQCZdV9Yrnanqu0o5E1Hm2KvpZaYpG06/brl2tdf5cLfHeH/tp07n/ieNFnVcX+&#10;+YKh6sU9Q/nujn2i36rto0Ks99cf0qNal6OOR10fC+0+oj2C1dULR0K0kyiP+lj7WNTj/gLnUZ7b&#10;WGwfU2wfUwTCq20ny/vENrXP3594rHqBTG6ng+1HfUa0A3QTaAeANtPu6WVHU/UHfO2JrKpqAGAo&#10;J7WGu3+nk152Ythr983KpZROPv/v5VLniDY+UD9S1Ujfk/uMPKIuz/MJwlr5gp5acTIyRN9TO9Ub&#10;rUdf1fpcreejrVPbVA5yDWYo7SjkNlEbKAv9HUc7Glnj1aboa6/dNy+X4gKIy8qlztHMd3e+SKe/&#10;79vN1t+ymOf+IgzluzvvE89Xr89hcNW6XK3jo22jdVZKb1x6sWI5RtX/7arri+V2EXU7LkzJmRly&#10;vY7yCFxHe8qP5YtZqu0hi3oc5bF9bBfbx5QzPQTZaFpP1Oec+WTZNyxe1HeATiXQDgBtpt3Ty46W&#10;+OFdvbp9MMMdsWbE29BILztxvP8dW6TFFl24WL757vvSRTfcXCx3sv5O3ueT6PlkYj39ncgfquh7&#10;6k0MLOpx1OcQ9Tvq+VjRpnoMFIzSjiaW8WxT9BVByEVeu1CxfP2dd6fLbu5Jt92pBrvgJgfUazUa&#10;sG9UPF+9/qa/oCLdog5HXQ5Rt8cy0B56XbxyQXtdJBdB7Wo9r15MnoPZWWyXH6sNZkc9DvH7uLbd&#10;5GNEPa9eUCcbzfir1uf37eYiOaCzCbQDQJvplJTNwxU/1qv3ZctB9vhhXm9UW63qyYKhpJkb7v6d&#10;SnrZiaUaMNEXtZYYvTPQRH3VejzWJ+uDNtVa6rWd6sTgxrtN0dur5p+vd2CwA0e1t6oIKNbrZ/LU&#10;yO+XTlStwxEMjDo+lqrt6eSu1/Liyy+Xa+1NNpr2FvU46nPm+xvodALtANCGOj1lc6PiR3v+4R5i&#10;ub8f5vX0d4V9o4a7fyeSXnZi6XWy/gIn6/vT32i4RuQRPc3S5wxNtR6Px8hbbap/w2lHYShtQjsa&#10;vvFuU/T1vl03LZfi7+OCnv5Uf0M0ayjf3UP9vu901To8HsHAzTeYnDZYa8Vi+fkXX+zoNiUbTfuI&#10;ehz1OUT9jnoO0MkE2gGgDcWJSullBxY/5iPQHVOMAon1CHg3O7o8nxSovW9co4a7fyeRXnbi2W7z&#10;1dOaU5Yrlh9/+pn049NmFsv0li/wySNt6sknABsNJg52Qt7IneZF/Y16HKJeR/0ea9pU/0ajHQ0W&#10;SNeOhqcV2hR97bDN2mnKyssUyw898WQ6/oy/Fcv0loN//fUDMUo2DBRArDXQd/dAfRv1Rd2NOhyi&#10;Tu+w9VrF8lirBvhPdfHKuKvNBlE7MbhqPTaaHUCgHQDalvSyzamOLm+GUe1jR3rZiWm/93ffliEc&#10;fer09PI//1muUZVPxNe72CeXxTY5mJhTZUbfUbtPrPfXl+X7VkbAsV6fE4EBfVFfUW+POqW7vw7V&#10;ej3WtKn+NduOQqRjDnELmWrdj+V8W5la2tHw1bap/T/w1nKJVtC7n+n5O9EjX7BTrx+I9XxhTzWF&#10;9lC+u2Ofgfq2eK4c1Ke3at0dz+/t6v2rZ866Nt3+wD/KNWSjmXii/kY9ztyfHUCgHQDalvSyzRvo&#10;JNZA8kn6oY5KH+7+nUJ62Ynpcx+dmqas9IZi+cHHHk9HnXx6sUxv1Ytultxw/qIfiimWoyz6p7xN&#10;loN9+YR97fb1RIAxPxZBxNrnisCAUbp9Rb39x+NPFMtRn6Nejxdtqn9DaUfVIFa0ibxPLGtHo6e2&#10;TR34kR2LZVrDF/fbOa243OuL5bsfeiT98I9nFsv0iH6geqFOtR+I9RDf09ULe8JQvrtzsL5e3xbP&#10;lYP69Ig6G3U3RF2OOj1eVn7TUmnaduuWayn94A/TyyVy+4i63Z9cv2WjaQ3V+hv1Ouo3QKcTaAeA&#10;NiW9bPNyCsiBfujXUx2dMpT7Jw53/04gvezEdsgndy2XUjrq1DPSE888W65NTMMdfdOfSFcZJ+3j&#10;RHv0B7kvirLa4GCIk5Nxwr66fWwbZfW2z+KxvF/I+8Z67J/7pOGqDS5MVFFfo95mB39il3Jp/LRL&#10;m+ovqDQczbajEOXxeKjdPpfXGqt21N+9aUf6nrVjqbZNVeszrePg/XsCk0efckZ64aWXyrWJaTS+&#10;u6OdRz9Q7T9yPxDl9b4Hh/LdHftE3xb7VPcLed+R0g7f3VFXo85m1bo8Xj7/sZ7vu1+eeW668a57&#10;yzWiToe4eKRWLottqnUzt7m40KQaWI/lfKFLrdxOInBfLxgvG83got5G/c2q9Rqgk02a26VcBgDa&#10;zPd/PiN9/r/+r1heZonF07XH/U961XydfZ1d/ICOH9fxY73eyaz4MZ9PeFVPkuf9asuz/Hg20vt3&#10;skgvu87HvjBv5Nv3/vP94zqalKHZcNevpatuuKtY/tyeu6Sv7v2uYhla3TdOODl9/5TuUePrr7lC&#10;uur0bxTL402bYqKqtqkN1loxXfmXrxfLtJ61dvyPdOPs+4rlL73/neng9+5eLEMrO+J3p6Vv/98f&#10;iuW4QPeGma2RNewd+x6VTvvrVcXy+7bbMv34c/sWyxNNZFII9S4myb+l6z020O/hfMyQA+/5YpLB&#10;freH6j6xnMtr77le3SfUPlftaxvovdbT3/b5vff3XiaKT37/uPTbc7szAuz+9g3Sn447sFgG6HRG&#10;tANAG5Netnl5hFizI8vjB3n+oT4Uw92/nbVSymaGrtfIuD+cka669fZyDVpX1NOor9khLTCaPdOm&#10;mIhq21QrjDSlf1/cb1q51NXPnHpGmnO/e0vT2m7vqqPVe7NX6/B4q2bEiWDlFbfOKdcmltH4zdpu&#10;2Wj6C8pP5Gw0UV9zkD20QoYngFYh0A4Aba7dUjaPlP5+5OYf1/nHejPy/ROHarj7t6NWTNnM0MR9&#10;9bfeZNVi+Z//nJu+V/m7QquKehr1NUT9jXrcKrQpJqJWblP09ZH3bJs2XnflYvnZ519IR/z2j8Uy&#10;tKrDu+po1NUQdTfqcKvYpqvPe++um5VrcZHcmeXSxBLB6giM1wsmD/RY/M6Ox/oLZkd53j9PgwW+&#10;8zFjin3z9rm8nnhttc9T3bcqP95f4LxW3r5Wfj31nmOiqNbXqMdRnwHoJnU8AHQA6WWZqFo1ZTND&#10;c8Y516RdPvK9ci2lIz7+wbTvLhN3ZAft7bjTz04H/+w35VpKp//i82nnt65XrrUGbYqJZCK0Kfo6&#10;9cwr0p6f+EG5ltIPPv3R9MG3b12uQev4zV8vTJ/54c/LtZRO+cln0h47bVSutYZZ196RNnlHz+0y&#10;Tv7aQeltG6xdrkFr+ttV16d3ff3Ici2ly//0tXkXYQFgRDsAdATpZZmIWjllM0MTAZUv7tfTH335&#10;+P9LN9/dfe9XaCVRL6N+ZlFvWzEgqE0xUUyUNkVfEaj89D5vL9ein/nfdNc/Hi7XoDVEnYy6mUWd&#10;bbUge4jg5Iff3TM6+kvH/V96+Z//LNeg9UT9jHqaRf0VZAfoTaAdADqA9LJMRNLLtqcjvvzetEl5&#10;cuaVOHFTCbxAq4h6GfUzbLrem4t626q0KSaCidSm6Ouor30wrb3a8sXy0889n/5dP0OLiToZdTNE&#10;XY0626q+cdAeafHXvaZYvvXe+9OXj+u5QABaTdTPqKch6m3UXwB6E2gHgA7xH5/arVxK6bSLZxXp&#10;O6FVRf2MeppV6y8TX/Xk57lX35C+e9KfyzUYf1Efo15mrXyyPtOmaGUTsU3R23zzTUrf/+oHyrWU&#10;Tr/0qnTsX/5arsH4iroYdTKLuhp1tlWtsOySvdrT8Wf8rdfvHmgVUS+jfmZRb6P+AtDb/Id2KZcB&#10;gDa26srLpGefezFdNGt2sX72Vdenf9lqk7TUYosW69AqIr3sB7/1gzR3bvdo9kgve8De7jncTlZY&#10;bsm04AKvSmdfdGOxfv61N6VNV5+S3rzsG4p1GC9nX3l9+swPf1GupfTNL7wrfeBfWj+bhjZFq5qo&#10;bYq+Jq+4dHrp5VfS+ZfdUqz/9Ypr01vXXyu9aenXF+swHv5+463pI//z43ItpX//1G7p43ttV661&#10;rg3WWjHdfvfD6eob7y7WL735tvSB7bdOCy24YLEO4+3xp59JH/z2D9NTzz5XrO+z59bp0M+9s1gG&#10;oDcj2gGgg0gvy0RQTS8b9VV62fYUJ0J32Gbtci2lfY88Nl1/Z/fJRhgPUf+iHmY7bL1WUU8nCm2K&#10;VjPR2xR9xYUSW2y4SrkW/cxP050Pul874yPqXtTBLOpm1NGJ4vtffX960xuXKJbve/jR9O/Hn1gs&#10;QyuI+hj1MkQ9jfoKQH0C7QDQYaSXpZXVppc9+tAPlUu0ox8ftk9abpnFi+UYNfGx7xybHn7yqWId&#10;xlLUu6h/UQ9D1Msff/Nfi+WJRJuiVbRLm6Kv6Gdet8jCxfK9Dz9aXEzxwksvFeswVqLORd2LOhii&#10;TkbdnEiWWOy1vVLIn3jORemYP84o12D8RD2M+phFPY36CkB9Au0A0GG22nhKryv9v/m/pxZpPWG8&#10;RT2M+phFPd1yo55RU7SfKSu9IZ34g0+mSZO676N5yz33p32/+5NiGcZS1LuofyHu6xr1MurnRKNN&#10;0SrapU3RV6S8/r+jP1GupTTrljldf++ezAUwFqLORd3Lok5G3Zxo3rXzJr1ukfWVX/42nXLBpeUa&#10;jL2of1EPs6ifUU8B6J97tANAB9p2s9XShbNmpzl3PVSsz5h1Tdph43XSGxZfrFiHsRbpZd//zaPT&#10;8y92j4iK9LI/+/ZHimXa20rLvz6tOWXZ9PvTLy/WIw3onAf+kXbfYuNiHUbbft/7aTrj0qvLtVQE&#10;BHd563rl2sSjTTHe2q1N0deqb16mSCV82l+vKtZvvfeBIovB1I39nRl9X/zpr9Nvz7m4XEvpZ9/6&#10;cHrf7puXaxPPrm9bP11U+W3+p4tnpW3XWyOtsPRSxTqMlYtuuDntddjR5VpKO26zdvEdDsDABNoB&#10;oEPFyPaTz7g8PfXM80Vw88Lrbk7v3GbT9JpXv7rcAsZGnJjd67Cj5qV+jPSyv//xp9OSi0tP1ynW&#10;Xm35Ih3h9HOvLdZvuPOe9PTzL6TtN+i53zSMhv/85e/S/5txbrnWfXuVj75323Jt4tKmGC/t2qbo&#10;a6N1Vk7zzz9f+tvFNxXrV86+o2t9/rTV2qsV6zAavnPSn9PRp55RrqX0jYP2SJ//2E7l2sS1y9vW&#10;S3/52zXpoUe6b/dy9lXXp5033zAtsYjfQ4yNuCgzguxPP/d8sR7/S/75+M+l1yy8YLEOQP8E2gGg&#10;Q0UQc7P1J6df/v7CYv2RJ59OV8+5I+31tq2LdRgrH/jvo9MVt95RLEe647/8/PNpwwmY+pHh2WLD&#10;VdILL76cLrj81mL9sptvMzqOURUj4o7981nlWkpf+uSu6T8+tVu5NvFpU4y1dm9T9LXd5qunBx9+&#10;Ml1+bff/cedfe1N66ZVX0lvWW7NYh5F02G9OSUf89k/lWkqf+ODb0hFffm+5NrFFMDOyzp142qXp&#10;+RdeKoKdl910W3rvdlumBV41f7kVjI7nXngxvf+wo9Ls+x4o1uNizT///HNp5TfJqgDQCIF2AOhg&#10;0ssy3vb//s/SGZd2px0Nv/2h9LKdLG4ZcMc9D6erb7y7WI/RcdEv7brFRsU6jJRPfv+4dMJZ55dr&#10;Kf3ru7ZOP/z6h8q19qFNMVY6pU3R127br5+uuuGudPOc7gDNxTfcmp545tn09o3WLdZhJHz5uP9L&#10;P/zjmeVaSv+y44bp19/br1xrD8ss9briPvO//kN3WvwHHns8/fqsC9IB75haXIwMo+Gf/5yb1tvv&#10;4HTb/Q+WJSn94aefLTIgAtAYgXYA6HDSyzJeIr3sL8+UXpbe3jl1o/SPR55Ml1/TPTruujvuTtd3&#10;9Ut7bLNZsQ7Dtc/hP0qnXnhZuZbSJz/0tvSzb3+kXGs/2hSjrdPaFH3ttfvm6ZbbH0jX3XxvsX75&#10;LXPSvY88lnbebINiHYbjMz/6RfrFmeeUaym9/x2bp5OO+VS51l6mrPSGtNLyS6U/zryyWH+m63f5&#10;32+6Ne22xUZpwQVeVZTBSInMCXt986jiHFD28yM+lt69yyblGgCNEGgHAKSXZcxJL8tAdt1+/fTc&#10;8y+lC2d190m33HN/uuRGJxkZnjiZ+L7Dvp9mzuq+sCwcvP8u6ftf/UC51r60KUZDJ7cp+nrXzpuk&#10;+x58PF1x3Z3F+jVz7kq33Ht/+petBGwYuo999yfpd+dcUq6l9PG9tku//M6+5Vp72nDtFYvv5rMv&#10;urFYj0w05117U9ppk/XSIgsvVJTBcD342ONd3+FHFVlIsm9+4V3psx/eoVwDoFEC7QBAQXpZxor0&#10;sjRix23WTvPPP1/628U3Fev5JOM2666RlljktUUZNCpui/Khb/+w18nEbxy0R/qvf9uzXGt/2hQj&#10;SZuint132CA9+fRz6ZIrbyvWb7rrvnTVnDvT2zdYJy386gWLMmjEY089kz7ynR+nv1zSPbI7fP5j&#10;U9MPv7F3udbe4n7tSy7ek3Xu/kceS2dfeX1624Zr+85m2OI7fK/DjiouiMqO+toH0hf227lcA6AZ&#10;Au0AwDzSyzLapJelGdttvnpa/HWvSWeed12xHicZf3vOxWmVZZdJq6+wXFEGgznt4lnpA//9g3T7&#10;/f8oS1L63n++Px3yiV3Ktc6hTTEStCkGstNb1i3u+XvepTcX67fd92BRZ9ZeeYW04huWKspgIBdc&#10;d3NXH3N0mnXLnLIkpf/8zDvStw95T7nWGTbfYJW0wrJLpj+ddVWx/vATT6Xpl12dtl5n9bTMEosV&#10;ZdCsa2+/qwiyR9+cHdf1e/yTH9q+XAOgWQLtAEAv0ssyGqSXZaji1hbVk4wvvPRS+sOFl6VX/vnP&#10;tO26axZl0J9v/e8f0hd/9pv0/IsvlSXdJxMP2LtzTyZqUwyHNkUj3rblmmnhhRZMZ114Q7H++NPP&#10;pP/724VpsUVemzZZbXJRBvX85M9npX2/e2xRZ7IIsEegvRNttM5Kac0py6Xfn3F5sf7EM8+mP198&#10;RVpr5Telycu+oSiDRv31yuvSPt/+Ubr/0cfLkpRO/MEn0957blWuATAUAu0AQB/SyzKSpJdluOIk&#10;41s2Wz1dcPkt6bEnni3KLrrhlnT1nDvTW9ZbM712oVcXZZA99MST6eNHHpt+NfO8siSlySsunX5/&#10;zKeL+wh3Om2KZmlTNGubTVZN66z+pjTjvOvSCy++XJRFkOeeRx5NO2+6YZo0qSiCwty5KX32mF+k&#10;7598elmS0mKLLpx+/f39037v364s6UzrrLZ82mS9N6ffn35ZkS3i2RdeTCede0lxO4bN11y13AoG&#10;dvSp09Onjj6+qD9hgVfNn/74swPTnjttXKwDMHQC7QBAXdLLMhKkl2WkvHmFpdOH3rlluvWOf6Sb&#10;bru/KJt934PpDxdcntZcafm08huXLsrgnKtvSO8/7Oh0xezby5KU9thp43TacQemtVdbvixBm6JR&#10;2hRDtdaqy6U9p22crrnxnnTnvY8UZdfOuavIcLTRqitLf00hUlnH74UZl19TlqTiYrDTjj8wbbvp&#10;amVJZ1vtzW9M22y6anHP9meefaEoi745LmieuvF66VXzz1+UQa3IXPSpH/w8HfOnGWVJSsss9br0&#10;h59+Nu30lnXKEgCGQ6AdAOiX9LIMh/SyjLTXLLxget9um6VJkyalcy7pzrjx5LPPFRcBvfjyy2m7&#10;9dYqyuhc//Xrk9Pnf/yrol5kh37unenHh+1T1B9606YYjDbFcL1+iUXSR96zTXrksafTpVd3X6zx&#10;wKOPp9+cdUFaZKGF0qarr1KU0Zl+/KeZ6aPf+Um695FHy5KUPr3P29PvfnRAUXfoERfIvbfrO/v6&#10;W+5Nc+56qCi74c570hmXXpU2WGWltOzrlyjKILvi1jnp/d/8QTr36u7beITIXnja8Z9LG6y1YlkC&#10;wHBNmtulXAYAqOvsi25MH//yL+b9oA/TNl0/HfWpD6elF3tdWQLdIr3sgT/6ZZp+2dVlSXd62Z99&#10;6yNp+61coMHI+MOMK9LHv/SL9PBjT5clqci28bW93130T3SW6G++fsLv081331eWpLTUEoukn337&#10;I+mdUzcqSxiINkWVNsVo+NmJ56b9vvzLcq3b1muvng7d591pY/du7yizbpmTDv3V79OF199clnT7&#10;6bc+nD6+V2enim/EF/77t+m7P5ternWL3+Z777BtuUanO+Gs84vf5FX/9vFp6Tv//r5yDYCRItAO&#10;ADQkRqF8/Mu/TKeeOassSelNS70+Hf3pD6e3rm/EG90iheFnf/jLdM/D3elBQ6SX/dm3PmxUCiPu&#10;jnseTgf85wnpjHN6Uo2GD+2wbXHSfslF1bl29+hTT6evn3ByOqFy3+iw81vXS8f8195p5TctVZbQ&#10;CG0KbYrRdunVc9Knv/rrdNk1PbciCAe9e9f0lQ/uWa7Rzg77zSnpyN//pVzrtul6b04//MaH0mbr&#10;u+CiUb865cK07yG/SC+9/EpZktJ7ttsiHbr3u41u72Bxy79DT/h9cR//LO7HftzhH0n77Ll1WcJ4&#10;OeSgg8ql3vY74IC0ypQpaeb06WnOnDllabfJk7v7xR2nTSvmsc3krm1D7AOMP4F2AKApXz/qj+nQ&#10;7/+hXOv2+Xftkv7zQ+8q1+hUkV72eyefXq51i/SyXzvwX8o1GB3H/u856ZBv/y498VRPauPXL7pI&#10;OnSf96QP7rBNWUK7ibTDh/7qpPTIUz0jsBdbdOF0+Jfem/b/wFvLEoZCm+pM2hRj6bAfnpb+87un&#10;lGvd1lxx+aKf2XHjdcsS2kncmz/6mBvvurcs6fZf/7Zn+sqndy/XaMZVN9yV9v3SL9Ksa+8oS1Ja&#10;ZOGFinb00Wn67U7z8+nnFG3s6eeeL0tS2njdlYvbt0kV3xoaCbSfNaPnfvpZBNb379rmttmz00+P&#10;OaYs7e3wI48s5rHNnK5JMB7GjkA7ANA06WWpkl6WVvDAQ08UgcFfnXJRWdItTtZ/do+di9S0tIdI&#10;M3v0qWcUJ+yr9tlzqyIg+MalFytLGA5tqnNoU4yXa266u6ufOSlNP7d33fvA9lunA/fcOa26/LJl&#10;CRPZrffen4465Yz0v2dfWJZ0m7bdul19zHvSemusUJYwFP/859z0qa+ekH7ym7+VJd3evuE66dB/&#10;fXdaeyWfb7u7/s6706H/7/fpr1deV5Z0+8QH35Z+9I2903zzTSpLaHURJK+Vg+YRMM9B9DzqPZaz&#10;HGgfLJgfxxB8h5El0A4ADIn0skgvSys6Zfqs9KXDT0q33vFgWdLtHVtuXJy033DKm8sSJporZ99e&#10;nKj/08U9tzAJq668TPr2Ie9Je07buCxhJGlT7UubolX8+NdnFwH3p57pGYUZ9t1l+3TgHjun5Zda&#10;sixhIolbSR196vR03OlnlyXdFn3tQkWA/ZMf2r4sYSSccc61xQVy1958T1nS7d8/sEf6wnt2K9do&#10;N9856c/pv//31HKt27qrv6m4UG7nt8oO0oliVHyIYHw1EF87aj6C95GWPgfxgaETaAcAhkV62c4k&#10;vSytLEb2RL/0nZ91n2So2uutW6XP7jEtrbHi8mUJre6mu+4tTtSfeE7vkdXhCx+fVvQ7RuqMLm2q&#10;vWhTtKJ7H3gsHXL4Sek3f7i4LOkRWTSin3Eh78QQF+NGHxOZMmp98J1bpsMPeU9a/o3uIT5avvLd&#10;U9I3f3haudZtvckrFRet7LHNpmUJE92pF1yWjupqY9fMubMs6fYfn949HfZve5Zr0K06ir2/9PQ7&#10;TJ067z7wQHME2gGAYZNetnNIL8tEcv0t96Yjjj2jq2/qnao0fHin7dJn37lzWvmNS5cltJo7Hngo&#10;Hf2HM9Ivzzy3LOmxz55bp4P33zmtvZrg7ljSpiY2bYqJ4JxLbkqH/+T0PunkF371gunAPXdJB+4x&#10;Lb16gQXKUlrJCy+9lL5/yhnFb4XnXnixLO0WaeIP+cQu6a1brFGWMJr+ftWc4vf5uX+/uSzptsWa&#10;qxbtaKdN1itLmGjOvPyadNQpp6dLbry1LOm23earF7/HN99gclkCA8tp6HPQXaAdhk6gHQAYMdLL&#10;ti/pZZnILr/2jnTET05PJ51+WVnS4z3bbZH23uEtaZt1XBDUKi647uZ0wlnnpZPOvaQs6fGeXTZN&#10;B39il7TJuiuXJYwHbWpi0aaYiP5y9tVFwP38y24pS7otuvDC6UM7bpP26epnVl9hubKU8XTz3fel&#10;X3X1Mb+eeUF66rmeLGdh201XKwLsu26/flnCWDryuDPT1753anr62RfKkm5x//a4IH7bdV34MFGc&#10;f+3N6ahT/5LOvvL6sqTbIq95dfr65/dIB+27U1kCzasd8R5p5/c/4IBiHRicQDsAMKKkl20v0svS&#10;Ts679OZiNG6cvK+18WqT0z47viV96O3bpEmT1OmxFj9LTzjr/GKadcucsrRHnKCP0bZv2UzwtpVo&#10;U61Lm6Jd/O4vlxYB9yuu650eOey86fpp7x23S9O65oy96ZddnU6YeW46o2tea6N1VioC7O/ddbOy&#10;hPHy2BPPdrWhvxTf17VhgN3jgviu3+cbrWoUdKu64tY56aiu3+On1VzwHv9bxff4wfvvkpZc/LVl&#10;KQzfscccU4x0z/d0BwYn0A4AjArpZSc26WVpZ5GO9rs/m57OuvCGsqRH3P917x23TR/aYdu0yrLL&#10;lKWMltvufzCdMPO89OuzLiju6Vprh63XSl/Yb+e001vWKUtoRdpU69CmaFe/OOn89P2fz0zX3HR3&#10;WdJjzZXeVFzUs09XP/PahRcqSxkNzzz3fPrVWeenX//1gnTjnfeUpT3WW2OF9LmP7pg+8p5tyxJa&#10;xd33P1pko/nhr/5alvSIEe5xcVwE3mkNEVj/Vdf3+V+vvK4s6fHpf92h+D2+wrJLliUwcvI93KWS&#10;h8YJtAMAo0p62YlFelk6yeXX3J6O/9356bgTz00vv/LPsrTH1E3WS7ttvlHatWtaYlEjRUbKY089&#10;k/7y9yvSn7umGZdfU5b2eNX886V999oufex9b9HfTDDa1PjQpugkp//tmnTcb89Lp57Ze3RnWGjB&#10;BdOe22yadttiY6PcR1iMXv/zJbPSKRdclp5/sff918MeO22c9u3qY3Z5m3t/t7qbbru/yBLxy99f&#10;UJb0iAvi9pka2Wi29T09DuL7PH6LnzDz/OLCuVoffvc2RaaINVZZtiyBkSfQDs0TaAcAxoT0sq0r&#10;/h2UXpZO9viTz6bjf3teceI+Tj7WEyfsd91847TbFhumxV77mrKURj3xzLPpz5dcUQQD42R9PXHS&#10;ME7SRzBw8df5jCcybWr0aVN0uuhbcj8TfU6tCBJGwD0u7tlx43XLUpoxc9a1xQU8EWCPAGCt6Fei&#10;j4kLeVaf/MaylIli1rV3FLd7O/G0v5clPeafb74iG83eXb/RN1zFBVqj7crb7iiy0USA/ZV/9r1Q&#10;ca/dNy9u27axi+UYAwLt0DyBdgBgTEkv2zqkl4W+/jjzymI07p/rXBSU7bLZBmnXLTZOu26+YXrd&#10;axYuS6n15LPPpb/8/cr0l0tmpdMvvaos7Wu37dcvTtL/y44bliW0E21q5GhT0NdLL78yL+AegcN6&#10;lnrdomm3LTdKu22+cdp+w7XLUuo5+8rr05//Piv9+eIr0sNPPlWW9hbBvnwRzwKvmr8sZaK6/e6H&#10;ivZz3InnpX888mRZ2mPLtVZLu23R1X66phWWfn1ZynDd/dAjxQVzMV18wy1laY83vP51Xd/lbyna&#10;2ptXcMs9xo5AOzRPoB0AGBfSy44P6WWhMXHS8ZTps9KpM65IF15+a1na1yarrZK2Xme1tPXaqxfT&#10;wq9esHyk8zz3wovpwutv7p6uuyVdfstt5SN9bb3JqmnPnTZOe+y0kZOHHUKbap42Bc35+1VzipTy&#10;0dfcekfftMthkYUX6upbuvqYddbomlbv+NG6MZL2wuuij7mpq6+5JT393PPlI72tuvIyac9p0cds&#10;nDbfYHJZSrv5efw+/+156eIrZpclvW277hpp1y02Srt3/UZf9vVLlKU06v5HHkundf0O/8slV6Tz&#10;r72pLO1ty42mFMH1j75327IExt5ts7v7gFWmTCnmwMAE2gGAcSW97OiTXhaG57Y7/5FOOXNWcfL+&#10;4iv6D3SFGPWTT+Bv1TVfYP72Hen10iuvpIuuv2Xeyfl6o3Gqttp4SnGCfo+pG6VVVnpDWUon0qbq&#10;06Zg5Fw0a3Z30L1rmnPXQ2VpX5FRKy7u2Wrt1dM266ye1l5phfKR9nT9nXenC667uauv6b6Ap15W&#10;q2zyiksXfUxcxBP9DZ3jnEtuKn6f/+YPF5clfW233ppp9y03KX6jv2HxxcpSav3j8Se6fotfmU67&#10;+PJ07jU3lqV9ffCdWxa/x9+6xRplCQAThUA7ANAypJcdOdLLwuiIEXKnnnlFcfL+kisHDhDG/S3X&#10;m7xSWmvl5dNaK74prbVSTMunpRd7XbnFxPHQE0+mG+68t2u6J91wV9d0x73pmjl31r2PZNUWG65S&#10;jLCNE/UxGg5qaVPaFIy28y+7pRjlftpfryou9BlIBAyjX1lr5a7+paufWTv6ma7liXaRT1y4c8Md&#10;96Tr5/UxXVNXnxNBv4HERTu7v32DYvT6tpuuVpbSqR557OniYpVoP3ELuP6ss/IK5UVxaxbzTs5I&#10;Fxnk4mK5C6+7sZhfd8fd5SN9Tdtu3aKtxcUsr19ikbIUxlekjp8zZ06ROt6IdmiMQDsA0HKkl22e&#10;9LIw9iIjx7l/v7mcbkpXXHdn+cjAItXmWisu3x0kXPlNacWlX5+WXXKJrvLF06sXWKDcauy98NJL&#10;6f5HHk/3P/pYuuuhR8qT8nGC/t4i1WUjNlpnpbTd5mt0TasXkwwZNEOb6kubgpE1+85/pHMuvnFe&#10;X3P3/Y+WjwxszaKP6e5n1uhaXq6rj1muq+9ZevHxvdDnocefTPd19Sf3dfUzN3X1LUUfc+e96cau&#10;5UassOySRd8So2i365qmyI5BPx58+Iniwrj4nT7zguvL0vo2WnVyEXDfJm7R0DV/zUKvLh9pP88+&#10;/0IRUL+gzEZzxa1zykfq23GbtcvbMGyUlllKJgBaj3u0Q/ME2gGAlia9bH3Sy0LreejRp7pP3F9y&#10;UzG/9uZ7ykcat9TrFi2ChhEg7A4ULpGWW3LxtPgii6SFX71AWmjBBdLCXdNCCy6YFnr1gmnhBbqX&#10;ux9bMD3/4ovpuRde6p6/1DV/4cXu5Rej7KXisceffjrd9+jjRaAvAoBFILBr+eEnnypfRePWXf1N&#10;3QHAOEHfNV96yUXLR2D4tCltCkbbDbfeV6TJLvqav9+UHnz4yfKRxiz4qleVfUzXtORi3X3MEt3r&#10;cRFwTAst8Kpe/crCRX/TvRyiT3m+qy95LuaVPuf5l17uWo71F4s+5b7Hon8p+5iyz3nx5ZeLYzRq&#10;maVe19W3dPcvEVxfa9Xlykegcfc9+Pi8ke7RfgYLL8SI97hQZe1iHtkili/ayEQTbS4ulosLWq6/&#10;4+7iopaBRqyHSZMmFW0tj1xfbpnFy0egNQm0Q/ME2gGACUN62RgF1zVJLwsTQqTbjMBgMd1Uzrum&#10;Z559odxi4njta15dBACLaY1y3jVJc8lY0qaA0RYX+V5z0929+pmb5zxQPjqxrD75jb36mPXWWMEF&#10;t4y4F158ed7FKudccuOgF8dnkQ2iyEazctyiYYW00jJLdV+osuTi8y5CGQ9xkUu+eO7OBx9O1995&#10;d3dGmrvuLTJINGLLjVbpzhKx+RrF/NULvqp8BFqfQDs0T6AdAJiQpJftS3pZmBhuuf2B4uR9nMiP&#10;kXT3Pvh4uveBx7rmj6VXXhn4AprRNP/886Xll1kiLf/GrmmZxYtRbnFSPk7Qr/bmN5ZbQevRpoDR&#10;FBfz5At7oq+ZfeeDXX1MVz/T1cfEBUDjKS7O6e5nFk9TVlqm14U7cUEPjLUnn36uDLp3B99nXXtH&#10;+Ujjllx0keI3+nJLVbLRdE1LNJyNJjLOlBki+slG81hkoykyRHRno7nv4e7f4o8+1Xyb3njdledl&#10;iYj56xZZuHwEJh6BdmieQDsA0Bakl5VeFtrB/f+IE/dlkLAMFMb8iaee604r+3xXn/J8OZ+33lO2&#10;8EJdfdJCXX1VMe/un6plkap2sUUXLgN/ZQCwDAIu+wapLGk/2hQwmqKfiD7mnvsfrfQxXf/fd/U9&#10;/fUrPfMXi2PM61/m9TV9+5zoTyKYnvuZNy27ZNHPxGPQyiLwnrNDFNkiyuX4Hp5o4vs+Z4koLpwr&#10;lwXWaScC7dA8gXYAoC1JLwsAAACtJ27TkH+jX3/Lvb0uWHnp5VfKrcbeAq+av9fFLGuvtvy8399u&#10;vUAnuG327CLQPnnyZIF2aJBAOwDQUaSXBQAAgNb0wENP9MoQ0ZON5tm6mSF6Mkd0z3tlhpiXiaZS&#10;1jVfbNHXlL+94zd4T7aINy69WPkqAKAxAu0AACXpZQEAAADoRDGiPawyZUoxBwYn0A4AAAAAAAAd&#10;zD3aoXnzlXMAAAAAAAAAoAEC7QAAAAAAAADQBIF2AAAAAAAAAGiCQDsAAAAAAAAANEGgHQAAAAAA&#10;AACaMGlul3IZAAAAAAAAABiEEe0AAAAAAAAA0ASBdgAAAAAAAOhgM6dPT4ccdFAxBxoj0A4AAAAA&#10;AAAATRBoBwAAAAAAAIAmCLQDAAAAAAAAQBME2gEAAAAAAACgCQLtAAAAAAAAANAEgXYAAAAAAADo&#10;YJOnTEk7TJ1azIHGTJrbpVwGAAAAAAAAAAZhRDsAAAAAAAB0sNtmz04zp08v5kBjBNoBAAAAAACg&#10;g82ZPTudNWNGMQcaI9AOAAAAAAAAAE0QaAcAAAAAAACAJgi0AwAAAAAAAEATBNoBAAAAAAAAoAkC&#10;7QAAAAAAANDBJk+ZUkxA4ybN7VIuAwAAAAAAAACDMKIdAAAAAAAAAJog0A4AAAAAAAAdbOb06emQ&#10;gw4q5kBjBNoBAAAAAAAAoAkC7QAAAAAAAADQBIF2AAAAAAAAAGiCQDsAAAAAAAAANEGgHQAAAAAA&#10;AACaMGlul3IZAAAAAAAA6EC3zZ5dzFeZMqWYAwMTaAcAAAAAAACAJgi0AwAAAAAAQAebOX16mjNn&#10;Ttph6lQj2qFB7tEOAAAAAAAAHW7O7NnFBDRGoB0AAAAAAAAAmiDQDgAAAAAAAABNEGgHAAAAAAAA&#10;gCZMmtulXAaAYTnupKPKpR77vufAcgkAAAAAoHNsudeUcqnHxSe25j3QZ06fns6aMSPtMHVq2nHa&#10;tLIUGIhAOwAjZiL94wgAAAAAMJom0vnS22bPTnO6pslTpqRVuiZgcFLHAwAAAAAAQAeL4HqMZBdk&#10;h8YJtAMAAAAAAEAHixHtMdGZjjjiiDRp0qRiPhwjdZyJQqAdAAAAAAAAOlikjf/pMccU92pn5Fxw&#10;wQVF4DmmadOmFeuNyAHrvN9Ec/bZZ5dL7U2gHQAAAAAAAGCEXXTRReVSSmeeeWY67LDDyrX+RTD+&#10;kEMOKddoZQLtAAAAAAAAAKMsgu2DycH5ww8/vJjTugTaAQAAAAAAAEbJTjvtVExhsPuX59HsW221&#10;VTGndQm0AwAAAAAAAIyi7bffvpgPdP/yfA/3Rkazx7Zx//Z8L/dG7gMfj9Xe/32g7bPqPs3s1+4E&#10;2gEAAAAAAABG0cEHH1yMah8ofXy+h/tgo9kjyL3tttsWx6qOlo/1KI9AeK28Tx4xn19LlPUX/I99&#10;IrAe+0TwP6bqfp0ebBdoBwAAAAAAgA6247Rp6fAjjyzmjJ48qr2/QHgOwm+zzTbFvD8R5A4R+J4+&#10;fXoxzZ07N51//vlFeRynNgie94lAeWyb98mB83py4D+OGxcKxBT75efJx+xUAu0AAAAAAAAAoywC&#10;1aFeYPuiiy4q5jmI3Z98j/cIkOfjZRGgz2nnc5A8VIPuESivivU4Vq0c+I/j1Qb+Yz3vM9g959uZ&#10;QDsAAAAAAAB0sJnTp6dDDjqomDO6+gtQ55Tug41mz2ne8+j4WjntfDWYn4P4OQhfq96x8j7xfPFa&#10;aycE2gEAAAAAAADGRA5qV++LngPX/QXCq3IAvb/7uA8WqG9WPF9cBFA71RuV32kE2gEAAAAAAADG&#10;QL308RG4Dv0Fz8dTBP/jXu79TbXp6zuJQDsAAAAAAADAGMnp46dNmzbv/ulR1sho9Hr3U29UdRR9&#10;o4ayT6cQaAcAAAAAAAAYI9PLe+HHqPbDDjusWP7KV75SzAeTU8/ne6jXymnomwnIDxRMlyK+fwLt&#10;AAAAAAAAAGMoB8JzILvRe6vn9PKRbj6Phs9iPaehrwbuq+nqYxR9VazXC6bHPtWR97XiuXJQv1MJ&#10;tAMAAAAAAEAH23HatLTfAQekyVOmlCWMtjwyPcR90BsVAfm8/bbbbpsmTZpUBMJjivVw/vnn9wnc&#10;R1nIwfaYYt9Y72/0ew7WxzbV54nleK4c1O9UAu0AAAAAAADQ4VYRZB811aB6lkeZhzxKvSoHyvvb&#10;NwLnOeAegfAcMK8XZA9RFo/FNnn72D/Kcir7WrHP3Llzi32q+4W8byeb1PXhzC2XAWBYttyr7z9i&#10;H3vXZ8olAAAYG1dcf0m51GOjtbcolwAAYGwc//ujy6UukyYVs4tPnF3MW9HM6dPTWTNmpB2mTi1G&#10;uAMDE2gHYMTUC7QDAMCYq3eqozyxCQAA42kiBNqzCLgHQXeoT6AdgBEj0A4AAAAA0L9WDrRn9QLu&#10;Odh+2+zZUsxDSaAdgBEj0A4AAAAA0L+JEGjPIuCeRaC9vxHvwah3OpFAOwAjRqAdAAAAAKB/EynQ&#10;XitGs0egfU7XvGrylClp/wMOKJYPOeigYj1Mnjy5mAcj4mlHAu0AjJjjTjqqXAIAgPFz/Mk/KJd6&#10;fOxdnymXAABgfEyaNCl97N2fLdcmtgiY54B7BNYjeB5lPz3mmKKs1uFHHlnMj+16vF6gPoLyMY/H&#10;5syZ0ytIX48R9LQCgXYAAACgrdTLtDSRRw4BAMBEEinmc9A8p5rPo9xrg+xDlQP3MJ4E2gEAAIC2&#10;ItAOAACjL49qjxHooRpEz4HwSCVfz34HHFCMgo+gfN6/1kCj2o1opxUItAMAAABtRaAdAABGVm1Q&#10;Pe7J3l+q+Bi9nu/ZHoH0kEe0B/dop10ItAMAAABtRaAdAACGLwLpkfq9Nt17DqTn4HsOogug02kE&#10;2gEAAIC2ItAOAABDE8HzEEHz6oj1CKZHKveYC6hDN4F2AAAAoK0ItAMAQPMizXuMYM8j1kME2wXW&#10;ob75yjkAAAAAAADQgXKa+BAj1zNBduifQDsAAAAAAAB0sHwf9h2mTk07TptWLNO+LrjggmJieATa&#10;AQAAAAAAADpABNi33XbbYmJ4BNoBAAAAAAAARtC0adPSpEmTxnzkeDxfPG88P6NLoB0AAAAAAAA6&#10;2OQpU4qJ9rfNNtukuXPnFhPDM6nrQ/QpAgAAABPSp77xwXKpxxU3/L1c6rHRWpuXSz1+9NXflEsA&#10;AAAjK0aUn3nmmen8888vgttjJaeG32mnndL06dPLUkaDEe0AAADAhLXhmpsVgfXqVE/tNrEfAADQ&#10;7bbZs4uJ4TviiCOK1O0RZA8R9I71mOKxqgiK5xTz/W1TlY+dp9i3mpo+yvK91+P5q9tWDVaW08/n&#10;aaA09LWvqXaqvr52I9AOAAAATFj7vufAcqk5Q90PAADa0ZzZs9NPjzkmzTQCeti22mqrYjR5Fst5&#10;qorgdQ6KH3744cUUDjnkkLqB7SiLx+I41e0vuuiiYh5qnyevV8sGC3xXX1feL4L2A72mUH1NWfV5&#10;25HU8QAAAMCEdtxJR6XjT/5BuTa4j73rMwLtAABQEQH2s2bMSDtMnZp2rBNQpXkRhO4vdXwEu/tL&#10;7573i6D1wQcfXJTl7cNgod2Bjh36O1aMPs+qr7m6fSOvabDnbydGtAMAAAATWrNBc0F2AABgPB12&#10;2GHFvF4g+itf+UoxzyPFq8ZihHjthQGxXO9580j62lHsefucOr+dCbQDAAAAE16MUm9Eo9sBAACM&#10;lhyEjvub107VVPBZDnz3l8J9tG2//fblUmM6IcgeBNoBAACACa/RUepGswMAAK0iRq3Xm+qJkeYh&#10;gtiR5j0C7pGmfbzkFPJnn312Mc/G8zWNNYF2AAAAoC0MNlrdaHYAAKCVxL3NB5qqYlR7lEWq9pya&#10;Pe6FPt6B7TzKPo/Iz/dtzxcGtDOBdgAAAKAtDDZa3Wh2AACob8dp09LhRx5ZzBk7QwmSx0jyuLd7&#10;vjd6DmyPtfza8/3b82j8eF2193lvVwLtAAAAQNvob9S60ewAAECrqXc/9kZFwD0HucdjVPthhx1W&#10;zL/yla8Ugf88Cj9eVycE2YNAOwAAANA2+hu1bjQ7AAD0b+b06enYY45Jt82eXZYwXNtvv30xrxdM&#10;z2nVYwR4vSB5pGCvlsd6pGeviscjbXutHOSu99hIyu8vB9w7kUA7AAAA0FZqR68bzQ4AAIObM3t2&#10;MTEyttpqq2IewfRJkybNu495iGB4Ho0eqd/z4zHFcuxTG6CPwHl1u5wyPo5TO4I8HztvH/ORFiPX&#10;Q35d1SmeM7/XdibQDgAAALSV2tHrRrMDAABjLYLfeeR6loPvIdKtx+M5KB4B65hiPe5zngPZIZaj&#10;LB7L24Uoi+PUirLqcfP93Kvy41nt+mCqgfTYtzrFc8bFAhFwb2eT5kayfAAAAIA2ctxJR6XjT/5B&#10;MZpdoB0AAAYWqePPmjEj7TB1atqxzYOjjIw8Sj4uFqh3T/b8eDuHoo1oBwAAANpODq4LsgMAAIye&#10;ekH2TiHQDgAAALSlH331N+USAAAAIymnms/3Y69O1dHu7UzqeAAAAAAAAOhgt82eneZ0TZOnTEmr&#10;dE3QiAiqn3322fPuGZ/FPeHjfvTtPtpdoB0AAAAAAAAAmiB1PAAAAAAAAHSwGNE+c/r0Yg40RqAd&#10;AAAAAAAAOlikjT9rxoxiDjRGoB0AAAAAAAAAmiDQDgAAAAAAAABNEGgHAAAAAAAAgCYItAMAAAAA&#10;AABAEwTaAQAAAAAAoINNnjKlmIDGTZrbpVwGAAAAAAAAAAZhRDsAAAAAAAAANEGgHQAAAAAAADrY&#10;zOnT0yEHHVTMgcZIHQ8AADAKttzLve0AoNbFJ84ulwCAVhIB9rNmzEg7TJ2adpw2rSwFBmJEOwAA&#10;AAAAAAA0QaAdAAAAAAAAAJogdTwAAMAoqKaO/92xp5dLANB53rv/LuWS1PEA0KqkjofmGdEOAAAA&#10;AAAAAE0QaAcAAAAAAIAOFqPY9zvggDR5Sk92NmBgAu0AAAAAAADQ4VaZMqWYgMYItAMAAAAAAEAH&#10;i3u0H3vMMem22bPLEmAwAu0AAAAAAADQ4ebMnl1MQGME2gEAAAAAAACgCQLtAAAAAAAAANAEgXYA&#10;AAAAAAAAaIJAOwAAAAAAAAA0QaAdAAAAAAAAOtjkKVPSDlOnFnOgMQLtAAAAAAAA0MFWmTIl7Tht&#10;WjEHGiPQDgAAAAAAAB3sttmziwlonEA7AAAAAAAAdLA5s2ennx5zTJo5fXpZAgxGoB0AAAAAAAAA&#10;miDQDgAAAAAAAABNEGgHAAAAAAAAgCYItAMAAAAAAABAEwTaAQAAAAAAAKAJAu0AAAAAAADQwXac&#10;Ni0dfuSRxRxojEA7AAAA42bFxVcvpqrLLplVTKNhNI89GuK17v2uj837nGJ5rP34qOPmPX9M+fMb&#10;689yvN5/J2n1z7i/utisvD8AAMBwCLQDAAB0gGpwqjpF4KrVvGvaB4pppIO48V7juEf/zzFlSeuL&#10;13vuXy9IX/76F4vps188oHxkbMRn9q2v/U/a7u3bzHsNm26x8YT6LPOFCv3V9ahn8Vi1XcQ+Y3kR&#10;AYPrry4CADAyZk6fng456KBiDjRGoB0AAKBDVANUMYUIXLXaCNZ4nUOVA6b1bLL5huXSxJADvfF5&#10;fPLAfYtprAOLF513cTGPAH9+DWEifJbx+UVdiAsV+hPbxAUD0Q5Crnuxz2hc7NEK4jPp76KDVtZf&#10;XRwPA/Uz462VXxsAALQbgXYAAIAOkgNUMd31+M1FYDGCiq0UeDvh5OOL1zacoHK9AGkcL44bx59I&#10;tnrLluXS+Kn9W7T6ZxkXj0SgPOr3QBduxPuIx0+e/r/z3k9uF2EiZT9oRg5aT0TD6RdGWitfiNGO&#10;F4kAAECrEWgHAADoYDkV+UQOvEGtuHgkguUROB/sQoXYpjZ4m/cZaDQ8AAAAnU2gHQAAgF4i7XC+&#10;R3Us5/VaMQo+yvM2MfU3irJ6rJgGSlefj1krjpHTIudj5JH4+fg5BXiMZs7bZXmbeqP3672X/raL&#10;x/Jrqe5Tb/tQ+7pjGuj9h9gm3kOI95T3q+rvuFFeq/pYddv+5OPmQHPeJ7/HfJzqe8775NfVyGcT&#10;qq8ppv7eQzOGO9q+2dT41dedP4dcllXf52Dvsfbzi6neZ5ifKz9vdZ/a7fNjIf6u/W2X5WPHNNDr&#10;rX3emAZ6b1X19q19Pfl19FcXB1L9zGOK5xpIve2r7yU/PlA/kw32vrJ6n0G9z2+w7Zp5bQAAwMgQ&#10;aAcAAOhgl//9ynKprxzorZd6OwI+OaBTved77FMbJIr1fKy8bQTN4hiNyseI56w+X6xHACpGJEdZ&#10;fq15m7zdQPp7L1HW32uMlOLVfUJ+LbVqX3e8xsFGSuftQszzvlm9zyMft97fIMt/h3zs/kSgufp8&#10;+TkaCUA389nE5xuvqfoeB3sPY2mwz6lW9W+S/x7xHvP7bOQ9jlZ9jOwV+bHq513vb5oDtvF4fh/x&#10;emvF8eu91oH6lazR9znUupjbSMj75L9HPVEe2w9UFxvpZ2Lb+Pxi3/xYbF/7vkKjn19/n1Wzrw0A&#10;ABhZk+Z2KZcBAAAYIVvuNaVcSul3x55eLo2fCPxEAKZ2lG8EcHJAKO7bHvIIyHrbhxzAqvd43jdG&#10;FGe5LO6DXU3RnZ87VLfP5Y0coxpkCjlwVbtdyK+7+l4Hei/1PptqYKz6HPk4ofq66z1nowbaN7+2&#10;ep9Hvdcx2N+0P/X+FqHea2v2swnxuvp7D7WvNbZt9vWH/Lqa+RvU+9sPpL/PNx8n1PtMarfvrzyM&#10;RH0MA32Og72P2s+jv/oxmGbfZ2j2ufJ7qa1f+TiheqzYvtG6OFA/E4/FrTj6e1/VfRp5TwN9Vvk9&#10;Vvcf6LWNp/fuv0u5lNLFJ84ulwCAVnPb7O7v6VWm9PyeBfpnRDsAAECHiIBOBGHyFEGaKIsATr1g&#10;Yr5/e60YPRtqgz4hgmMhgkPVeagN+tTbv558jDh27TFifTjBpPxe6t3HO7//HMisqn0tsRyfY6i+&#10;52wk74Efx8+BwnqfR34d8Teu1d/fdCQ189lEgLDeexhP1c+3kSB7VW2dzvWq3mcS8vNkY1UfB1P7&#10;PvJz91ePm32Oob7PRlVfT2196q/fGam6GHWm3nPUe6/ZQJ9fM/0tAMBwRYBdkB0aJ9AOAADQQSJ4&#10;lacIxEWgpl4AJx7rL8iUg4PVoH2e+gvE5YDQUDSShnqoBgqoDhRkaySFeohjxGcZzxOjV+MzGq78&#10;efT3mfYX0BvobzqSGv1sqiJQWK1H4yVeRx4JHiOCm5ED28Mx2vWxEc28jxwUj88s/m6NBnyH+j6b&#10;NZR+ZyTrYvU49frGRj6/ofS3AABDEaPZZ06fPm9UOzA4gXYAAIAOEQG0GLWZpwiwNztit6oatM9T&#10;DgrlYNloBsnHwkgET+NzjuPEZxOfUQTcGw1IDsVIBl1HW3wOkVkhAo3VejRe8ujhVku7nY1EfRxJ&#10;8RnlCxLi75YDxsM13Pc5lH5nJOtitPE4VvU4uW+saubzqx4rT7X9LQDAcMyZPTudNWNGMQcaI9AO&#10;AADAkFSD9rUTvUWwPT6XGGEbwbEIqI1msH0iiPcfn0OIYON4159699BmcPFZxd8sPrcIkEcAOD7L&#10;iWQk62KuR/FZVI/T3+j6Rj+/6rFqJwAAYHwItAMAANCUPNq0kUBxHl09nBTHI3GM/gz2XnLAbKRE&#10;BoEccBvqaP/BPo983FYf2V5NgT/ege1qcHQ8X8tY18eRFJ9bvg1FvM6BjPb7bLbPGMm6mN97vVty&#10;DKS/z2+wzwoAABg/Au0AAAA0Jd9XOKfZrlVNfZyDVhE4qg0UNTrqdaBjxHq9AFSjQex8P/N67yW/&#10;vv7ueT5Uww2AD/Z5xIjYMNyA4Xip9/ccTdUge7PB0ZE2VvWxGsgdaY0EyEf7fY5EvxMGq4vNXCzT&#10;aNC/9vNrpr+taua1AQAAQyPQDgAAQFMiiBXBoAhixX2II9ATUwSw8n2JqyIlcsj3H44ptguNBOVC&#10;vWPEFOvVgFIOYsdryNsMJEaY9/decvB1OPexz8fKx40pp6geTsC9+nlUj5+PnR9vZflzzamy4/XH&#10;PL+H4cifR0w5wBnzXJYDqLFcDTrH89dOsc1YGe36GHKby+9tOBc2VF9j7escyFi8z2b6nWbr4kD9&#10;TM5YUX1fsRzvq1Yjn1+z/W2zfSAAADB0Au0AAAA0LUb+5oBSBHRysCfKau8ZHIGiCHpFsChvG9s1&#10;M3q43jHycaoBudiu9nUNFkgc6L008xrzCNx4DVk16JWnOG68l+p2zap+HhGAG8ljj4Z6n02ofQ8x&#10;z2XDkT+PfMxQ/ZzqjfaNx+tNY20062OIEdLVz7y/kdJV+Ri1o8zjNeXX2OzrHKn32Z9qG8nHH+jY&#10;zdTFOHbta8/9TPRHtY/FMeJYtWK7vE1Muaz2NQ70WdXrb2u3Hc7FFABA55g8ZUoxAY2bNLdLuQwA&#10;AMAI2XKvnhMUvzv29HIJADrPe/ffpVxK6eITZ5dLAAAwsRnRDgAAAAAAAB3sttmziwlonEA7AAAA&#10;AAAAdKgIsJ81Y0b66THHpJnTp5elwGAE2gEAAAAAAKDDRID92GOOKQLsc7qW4x7tO06bVj4KDEag&#10;HQAAAAAAADpIjFzPAfYQQfb9DzigWAYaI9AOAAAAAAAAbSbfdz1Grcd0yEEHzbsPewTW83y/Aw4Q&#10;ZIchmDS3S7kMAADACNlyr+6TFuF3x55eLgFA53nv/ruUSyldfGL3yX0AYGTkwHmMTJ8zZ07aYerU&#10;tMqUKUVgPY9Wr4rHpYeHkSHQDgAAMAoE2gGgm0A7APQvB8pDBMizSO1eFUH0kEeex+j0emJ0eg60&#10;ZxFcD9XjA8Mn0A4AADAKBNoBoJtAOwCdLgfFq0HwgUabR/A97p9ez+FHHlnM8zHnpYCfPHnesoA6&#10;jA2BdgAAgFEg0A4A3QTaAeh0AwXac3A8RLA8B9prA/GC6NB6BNoBAABGgUA7AHQTaAcAoB3NV84B&#10;AAAAAAAAgAYItAMAAAAAAABAEwTaAQAAAAAAAKAJAu0AAAAAAAAA0ASBdgAAAAAAAABogkA7AAAA&#10;AAAAADRBoB0AAAAAAAAAmiDQDgAAAAAAAABNEGgHAAAAAAAAgCYItAMAAAAAAABAEybN7VIuAwAA&#10;MEK23GtKuQQAZBefOLtcAgCAic2IdgAAAAAAAABogkA7AAAAAAAAADRB6ngAAAAAAAAAaIIR7QAA&#10;AAAAAADQBIF2AAAAAAAAAGjCpIsuukjqeAAAAAAAAABo0KT7H3xAoH1EDPYxTirnWXMf+9xh7j/c&#10;5+9j7jCPN8IvZ1C1z8cEM9IVptkKUft8Y70/o2rM/xyD1Wf1o6WN+J9Hfehsg/x9J9XUhz7/f9Wo&#10;3X7Q+qO+tbPx/mvW1i4AgFoT/7/PUX4H/j3vKLV/7tp4wKSa/7D7Ps5E0ufvPcgfcNCf+4P9AJs0&#10;WA1xfoChG25tGe75g/GtrSn9f9d5hmd768A9AAAAAElFTkSuQmCCUEsDBBQABgAIAAAAIQBdLywz&#10;4QAAAAkBAAAPAAAAZHJzL2Rvd25yZXYueG1sTI9Ba8JAFITvhf6H5RV6001ijZpmIyJtTyJUC8Xb&#10;M3kmwezbkF2T+O+7PbXHYYaZb9L1qBvRU2drwwrCaQCCODdFzaWCr+P7ZAnCOuQCG8Ok4E4W1tnj&#10;Q4pJYQb+pP7gSuFL2CaooHKuTaS0eUUa7dS0xN67mE6j87IrZdHh4Mt1I6MgiKXGmv1ChS1tK8qv&#10;h5tW8DHgsJmFb/3uetneT8f5/nsXklLPT+PmFYSj0f2F4Rffo0Pmmc7mxoUVjYLJbOGTCl4WMQjv&#10;r4KV/3ZWEEfzCGSWyv8Ps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MWoNP64DAABcCAAADgAAAAAAAAAAAAAAAAA6AgAAZHJzL2Uyb0RvYy54bWxQSwECLQAK&#10;AAAAAAAAACEAD7cMBfyFAQD8hQEAFAAAAAAAAAAAAAAAAAAUBgAAZHJzL21lZGlhL2ltYWdlMS5w&#10;bmdQSwECLQAUAAYACAAAACEAXS8sM+EAAAAJAQAADwAAAAAAAAAAAAAAAABCjAEAZHJzL2Rvd25y&#10;ZXYueG1sUEsBAi0AFAAGAAgAAAAhAKomDr68AAAAIQEAABkAAAAAAAAAAAAAAAAAUI0BAGRycy9f&#10;cmVscy9lMm9Eb2MueG1sLnJlbHNQSwUGAAAAAAYABgB8AQAAQ44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diagram of a company&#10;&#10;Description automatically generated" style="position:absolute;left:237;width:57315;height:31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nvzxQAAAOMAAAAPAAAAZHJzL2Rvd25yZXYueG1sRE9fS8Mw&#10;EH8X/A7hBN9cWjeyri4bY0PQR6sf4GjOJqy5dE3s6rc3guDj/f7fdj/7Xkw0RhdYQ7koQBC3wTju&#10;NHy8Pz9UIGJCNtgHJg3fFGG/u73ZYm3Cld9oalIncgjHGjXYlIZaytha8hgXYSDO3GcYPaZ8jp00&#10;I15zuO/lY1Eo6dFxbrA40NFSe26+vIYlF5N7TXZzPm3U7C5l36qm1Pr+bj48gUg0p3/xn/vF5PnL&#10;1bpSa1Wt4PenDIDc/QAAAP//AwBQSwECLQAUAAYACAAAACEA2+H2y+4AAACFAQAAEwAAAAAAAAAA&#10;AAAAAAAAAAAAW0NvbnRlbnRfVHlwZXNdLnhtbFBLAQItABQABgAIAAAAIQBa9CxbvwAAABUBAAAL&#10;AAAAAAAAAAAAAAAAAB8BAABfcmVscy8ucmVsc1BLAQItABQABgAIAAAAIQBafnvzxQAAAOMAAAAP&#10;AAAAAAAAAAAAAAAAAAcCAABkcnMvZG93bnJldi54bWxQSwUGAAAAAAMAAwC3AAAA+QIAAAAA&#10;">
                  <v:imagedata r:id="rId10" o:title="A diagram of a company&#10;&#10;Description automatically generated" cropbottom="267f" cropright="1f"/>
                </v:shape>
                <v:shapetype id="_x0000_t202" coordsize="21600,21600" o:spt="202" path="m,l,21600r21600,l21600,xe">
                  <v:stroke joinstyle="miter"/>
                  <v:path gradientshapeok="t" o:connecttype="rect"/>
                </v:shapetype>
                <v:shape id="Text Box 7" o:spid="_x0000_s1028" type="#_x0000_t202" style="position:absolute;top:33002;width:57957;height:3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H/kzAAAAOEAAAAPAAAAZHJzL2Rvd25yZXYueG1sRI9ba8JA&#10;FITfBf/DcgRfpG4aL9XUVaS0tvhW0wt9O2RPk9Ds2ZDdJum/7wqCj8PMfMNsdr2pREuNKy0ruJ1G&#10;IIgzq0vOFbylTzcrEM4ja6wsk4I/crDbDgcbTLTt+JXak89FgLBLUEHhfZ1I6bKCDLqprYmD920b&#10;gz7IJpe6wS7ATSXjKFpKgyWHhQJreigo+zn9GgVfk/zz6PrDezdbzOrH5za9+9CpUuNRv78H4an3&#10;1/Cl/aIVzOP1armO53B+FN6A3P4DAAD//wMAUEsBAi0AFAAGAAgAAAAhANvh9svuAAAAhQEAABMA&#10;AAAAAAAAAAAAAAAAAAAAAFtDb250ZW50X1R5cGVzXS54bWxQSwECLQAUAAYACAAAACEAWvQsW78A&#10;AAAVAQAACwAAAAAAAAAAAAAAAAAfAQAAX3JlbHMvLnJlbHNQSwECLQAUAAYACAAAACEAA1x/5MwA&#10;AADhAAAADwAAAAAAAAAAAAAAAAAHAgAAZHJzL2Rvd25yZXYueG1sUEsFBgAAAAADAAMAtwAAAAAD&#10;AAAAAA==&#10;" fillcolor="white [3201]" stroked="f" strokeweight=".5pt">
                  <v:textbox>
                    <w:txbxContent>
                      <w:p w14:paraId="10328503" w14:textId="3CD89575" w:rsidR="00786CA8" w:rsidRPr="00AA3591" w:rsidRDefault="001F5484">
                        <w:r>
                          <w:rPr>
                            <w:b/>
                            <w:bCs/>
                          </w:rPr>
                          <w:t>Figure</w:t>
                        </w:r>
                        <w:r w:rsidR="00AA3591">
                          <w:rPr>
                            <w:b/>
                            <w:bCs/>
                          </w:rPr>
                          <w:t xml:space="preserve"> 1. </w:t>
                        </w:r>
                        <w:r w:rsidR="00AA3591">
                          <w:t xml:space="preserve">Graphical representation of technical processes. </w:t>
                        </w:r>
                      </w:p>
                    </w:txbxContent>
                  </v:textbox>
                </v:shape>
              </v:group>
            </w:pict>
          </mc:Fallback>
        </mc:AlternateContent>
      </w:r>
    </w:p>
    <w:p w14:paraId="502057CB" w14:textId="0E3E1FDF" w:rsidR="009770CE" w:rsidRDefault="009770CE" w:rsidP="00335980">
      <w:pPr>
        <w:rPr>
          <w:sz w:val="24"/>
          <w:szCs w:val="24"/>
        </w:rPr>
      </w:pPr>
    </w:p>
    <w:p w14:paraId="1925E741" w14:textId="77777777" w:rsidR="009770CE" w:rsidRDefault="009770CE" w:rsidP="00335980">
      <w:pPr>
        <w:rPr>
          <w:sz w:val="24"/>
          <w:szCs w:val="24"/>
        </w:rPr>
      </w:pPr>
    </w:p>
    <w:p w14:paraId="128DDE73" w14:textId="77777777" w:rsidR="00786CA8" w:rsidRDefault="00786CA8" w:rsidP="00335980">
      <w:pPr>
        <w:rPr>
          <w:sz w:val="24"/>
          <w:szCs w:val="24"/>
        </w:rPr>
      </w:pPr>
    </w:p>
    <w:p w14:paraId="57AE054B" w14:textId="77777777" w:rsidR="00786CA8" w:rsidRDefault="00786CA8" w:rsidP="00335980">
      <w:pPr>
        <w:rPr>
          <w:sz w:val="24"/>
          <w:szCs w:val="24"/>
        </w:rPr>
      </w:pPr>
    </w:p>
    <w:p w14:paraId="11BB8F1C" w14:textId="77777777" w:rsidR="00786CA8" w:rsidRDefault="00786CA8" w:rsidP="00335980">
      <w:pPr>
        <w:rPr>
          <w:sz w:val="24"/>
          <w:szCs w:val="24"/>
        </w:rPr>
      </w:pPr>
    </w:p>
    <w:p w14:paraId="0723153B" w14:textId="77777777" w:rsidR="00786CA8" w:rsidRDefault="00786CA8" w:rsidP="00335980">
      <w:pPr>
        <w:rPr>
          <w:sz w:val="24"/>
          <w:szCs w:val="24"/>
        </w:rPr>
      </w:pPr>
    </w:p>
    <w:p w14:paraId="5276E533" w14:textId="77777777" w:rsidR="00786CA8" w:rsidRDefault="00786CA8" w:rsidP="00335980">
      <w:pPr>
        <w:rPr>
          <w:sz w:val="24"/>
          <w:szCs w:val="24"/>
        </w:rPr>
      </w:pPr>
    </w:p>
    <w:p w14:paraId="613AB1D3" w14:textId="77777777" w:rsidR="00786CA8" w:rsidRDefault="00786CA8" w:rsidP="00335980">
      <w:pPr>
        <w:rPr>
          <w:sz w:val="24"/>
          <w:szCs w:val="24"/>
        </w:rPr>
      </w:pPr>
    </w:p>
    <w:p w14:paraId="4E7A68B6" w14:textId="77777777" w:rsidR="00786CA8" w:rsidRDefault="00786CA8" w:rsidP="00335980">
      <w:pPr>
        <w:rPr>
          <w:sz w:val="24"/>
          <w:szCs w:val="24"/>
        </w:rPr>
      </w:pPr>
    </w:p>
    <w:p w14:paraId="1AE50047" w14:textId="77777777" w:rsidR="00AA3591" w:rsidRDefault="00AA3591" w:rsidP="00335980">
      <w:pPr>
        <w:rPr>
          <w:sz w:val="24"/>
          <w:szCs w:val="24"/>
        </w:rPr>
      </w:pPr>
    </w:p>
    <w:p w14:paraId="2CFB78CC" w14:textId="77777777" w:rsidR="00AA3591" w:rsidRDefault="00AA3591" w:rsidP="00335980">
      <w:pPr>
        <w:rPr>
          <w:sz w:val="24"/>
          <w:szCs w:val="24"/>
        </w:rPr>
      </w:pPr>
    </w:p>
    <w:p w14:paraId="59C0B63C" w14:textId="77777777" w:rsidR="009770CE" w:rsidRDefault="009770CE" w:rsidP="00335980">
      <w:pPr>
        <w:rPr>
          <w:sz w:val="24"/>
          <w:szCs w:val="24"/>
        </w:rPr>
      </w:pPr>
    </w:p>
    <w:p w14:paraId="3169059A" w14:textId="77777777" w:rsidR="00E65D29" w:rsidRDefault="00E65D29" w:rsidP="00335980">
      <w:pPr>
        <w:rPr>
          <w:b/>
          <w:bCs/>
          <w:sz w:val="24"/>
          <w:szCs w:val="24"/>
        </w:rPr>
      </w:pPr>
    </w:p>
    <w:p w14:paraId="0D02609F" w14:textId="4D6EDEE0" w:rsidR="00B46DD6" w:rsidRPr="003F39EB" w:rsidRDefault="008E357F" w:rsidP="00335980">
      <w:pPr>
        <w:rPr>
          <w:b/>
          <w:bCs/>
          <w:sz w:val="24"/>
          <w:szCs w:val="24"/>
        </w:rPr>
      </w:pPr>
      <w:r w:rsidRPr="003F39EB">
        <w:rPr>
          <w:b/>
          <w:bCs/>
          <w:sz w:val="24"/>
          <w:szCs w:val="24"/>
        </w:rPr>
        <w:t xml:space="preserve"> </w:t>
      </w:r>
    </w:p>
    <w:p w14:paraId="2F417BC5" w14:textId="77777777" w:rsidR="00B46DD6" w:rsidRPr="00103593" w:rsidRDefault="00B46DD6" w:rsidP="00103593">
      <w:pPr>
        <w:rPr>
          <w:b/>
          <w:bCs/>
        </w:rPr>
      </w:pPr>
      <w:r w:rsidRPr="00103593">
        <w:rPr>
          <w:b/>
          <w:bCs/>
        </w:rPr>
        <w:t xml:space="preserve">Data preparation </w:t>
      </w:r>
    </w:p>
    <w:p w14:paraId="7E35FD65" w14:textId="6B0B78E4" w:rsidR="00B46DD6" w:rsidRPr="009A3B39" w:rsidRDefault="00B46DD6" w:rsidP="00335980">
      <w:r>
        <w:t>The</w:t>
      </w:r>
      <w:r w:rsidR="00202D4E">
        <w:t xml:space="preserve"> two</w:t>
      </w:r>
      <w:r>
        <w:t xml:space="preserve"> dataset</w:t>
      </w:r>
      <w:r w:rsidR="00202D4E">
        <w:t xml:space="preserve">s </w:t>
      </w:r>
      <w:r>
        <w:t>were combined.</w:t>
      </w:r>
      <w:r w:rsidR="006C7D5F">
        <w:t xml:space="preserve"> Python and libraries</w:t>
      </w:r>
      <w:r w:rsidR="001028AB">
        <w:t>:</w:t>
      </w:r>
      <w:r w:rsidRPr="009A3B39">
        <w:t xml:space="preserve"> Pandas </w:t>
      </w:r>
      <w:r>
        <w:fldChar w:fldCharType="begin"/>
      </w:r>
      <w:r>
        <w:instrText xml:space="preserve"> ADDIN ZOTERO_ITEM CSL_CITATION {"citationID":"JP5hFLo5","properties":{"formattedCitation":"({\\i{}pandas - Python Data Analysis Library}., 2023)","plainCitation":"(pandas - Python Data Analysis Library., 2023)","noteIndex":0},"citationItems":[{"id":262,"uris":["http://zotero.org/users/local/O3QMk9TL/items/GZ737Z4B"],"itemData":{"id":262,"type":"webpage","title":"pandas - Python Data Analysis Library","URL":"https://pandas.pydata.org/","accessed":{"date-parts":[["2023",12,8]]},"issued":{"date-parts":[["2023"]]}}}],"schema":"https://github.com/citation-style-language/schema/raw/master/csl-citation.json"} </w:instrText>
      </w:r>
      <w:r>
        <w:fldChar w:fldCharType="separate"/>
      </w:r>
      <w:r w:rsidRPr="00BE5CC5">
        <w:rPr>
          <w:rFonts w:ascii="Calibri" w:hAnsi="Calibri" w:cs="Calibri"/>
          <w:kern w:val="0"/>
          <w:szCs w:val="24"/>
        </w:rPr>
        <w:t>(</w:t>
      </w:r>
      <w:r w:rsidRPr="00BE5CC5">
        <w:rPr>
          <w:rFonts w:ascii="Calibri" w:hAnsi="Calibri" w:cs="Calibri"/>
          <w:i/>
          <w:iCs/>
          <w:kern w:val="0"/>
          <w:szCs w:val="24"/>
        </w:rPr>
        <w:t>pandas - Python Data Analysis Library</w:t>
      </w:r>
      <w:r w:rsidRPr="00BE5CC5">
        <w:rPr>
          <w:rFonts w:ascii="Calibri" w:hAnsi="Calibri" w:cs="Calibri"/>
          <w:kern w:val="0"/>
          <w:szCs w:val="24"/>
        </w:rPr>
        <w:t>., 2023)</w:t>
      </w:r>
      <w:r>
        <w:fldChar w:fldCharType="end"/>
      </w:r>
      <w:r w:rsidR="001028AB">
        <w:t xml:space="preserve">, </w:t>
      </w:r>
      <w:r w:rsidRPr="009A3B39">
        <w:t xml:space="preserve">Matplotlib </w:t>
      </w:r>
      <w:r>
        <w:fldChar w:fldCharType="begin"/>
      </w:r>
      <w:r>
        <w:instrText xml:space="preserve"> ADDIN ZOTERO_ITEM CSL_CITATION {"citationID":"ZwP06qH8","properties":{"formattedCitation":"(Hunter {\\i{}et al.}, 2023)","plainCitation":"(Hunter et al., 2023)","noteIndex":0},"citationItems":[{"id":270,"uris":["http://zotero.org/users/local/O3QMk9TL/items/U3BFLQI9"],"itemData":{"id":270,"type":"webpage","title":"Using Matplotlib — Matplotlib 3.8.2 documentation","URL":"https://matplotlib.org/stable/users/index","author":[{"family":"Hunter","given":"John"},{"family":"Dale","given":"Darren"},{"family":"Firing","given":"Eric"},{"family":"Droettboom","given":"Michael"}],"accessed":{"date-parts":[["2023",12,9]]},"issued":{"date-parts":[["2023"]]}}}],"schema":"https://github.com/citation-style-language/schema/raw/master/csl-citation.json"} </w:instrText>
      </w:r>
      <w:r>
        <w:fldChar w:fldCharType="separate"/>
      </w:r>
      <w:r w:rsidRPr="00D36C4D">
        <w:rPr>
          <w:rFonts w:ascii="Calibri" w:hAnsi="Calibri" w:cs="Calibri"/>
          <w:kern w:val="0"/>
          <w:szCs w:val="24"/>
        </w:rPr>
        <w:t xml:space="preserve">(Hunter </w:t>
      </w:r>
      <w:r w:rsidRPr="00D36C4D">
        <w:rPr>
          <w:rFonts w:ascii="Calibri" w:hAnsi="Calibri" w:cs="Calibri"/>
          <w:i/>
          <w:iCs/>
          <w:kern w:val="0"/>
          <w:szCs w:val="24"/>
        </w:rPr>
        <w:t>et al.</w:t>
      </w:r>
      <w:r w:rsidRPr="00D36C4D">
        <w:rPr>
          <w:rFonts w:ascii="Calibri" w:hAnsi="Calibri" w:cs="Calibri"/>
          <w:kern w:val="0"/>
          <w:szCs w:val="24"/>
        </w:rPr>
        <w:t>, 2023)</w:t>
      </w:r>
      <w:r>
        <w:fldChar w:fldCharType="end"/>
      </w:r>
      <w:r w:rsidR="00AA3591">
        <w:t xml:space="preserve"> </w:t>
      </w:r>
      <w:r w:rsidRPr="009A3B39">
        <w:t xml:space="preserve">and Seaborn </w:t>
      </w:r>
      <w:r w:rsidRPr="009A3B39">
        <w:fldChar w:fldCharType="begin"/>
      </w:r>
      <w:r w:rsidRPr="009A3B39">
        <w:instrText xml:space="preserve"> ADDIN ZOTERO_ITEM CSL_CITATION {"citationID":"h9YDKiML","properties":{"formattedCitation":"(Waskom, 2021)","plainCitation":"(Waskom, 2021)","noteIndex":0},"citationItems":[{"id":272,"uris":["http://zotero.org/users/local/O3QMk9TL/items/MAKQFFDI"],"itemData":{"id":272,"type":"article-journal","container-title":"Journal of Open Source Software","DOI":"10.21105/joss.03021","ISSN":"2475-9066","issue":"60","journalAbbreviation":"JOSS","page":"3021","source":"DOI.org (Crossref)","title":"seaborn: statistical data visualization","title-short":"seaborn","URL":"https://joss.theoj.org/papers/10.21105/joss.03021","volume":"6","author":[{"family":"Waskom","given":"Michael"}],"accessed":{"date-parts":[["2023",12,9]]},"issued":{"date-parts":[["2021",4,6]]}}}],"schema":"https://github.com/citation-style-language/schema/raw/master/csl-citation.json"} </w:instrText>
      </w:r>
      <w:r w:rsidRPr="009A3B39">
        <w:fldChar w:fldCharType="separate"/>
      </w:r>
      <w:r w:rsidRPr="009A3B39">
        <w:rPr>
          <w:rFonts w:ascii="Calibri" w:hAnsi="Calibri" w:cs="Calibri"/>
        </w:rPr>
        <w:t>(Waskom, 2021)</w:t>
      </w:r>
      <w:r w:rsidRPr="009A3B39">
        <w:fldChar w:fldCharType="end"/>
      </w:r>
      <w:r w:rsidR="001028AB">
        <w:t xml:space="preserve"> </w:t>
      </w:r>
      <w:r w:rsidR="008F39B3">
        <w:t xml:space="preserve">were </w:t>
      </w:r>
      <w:r w:rsidR="001028AB">
        <w:t xml:space="preserve">used for data manipulation and visualisation. </w:t>
      </w:r>
      <w:r w:rsidRPr="009A3B39">
        <w:t xml:space="preserve"> </w:t>
      </w:r>
    </w:p>
    <w:p w14:paraId="7846FACF" w14:textId="0822CC78" w:rsidR="00B46DD6" w:rsidRDefault="00B46DD6" w:rsidP="00335980">
      <w:r>
        <w:t>In the following sections, variable</w:t>
      </w:r>
      <w:r w:rsidR="00734273">
        <w:t xml:space="preserve">s </w:t>
      </w:r>
      <w:r>
        <w:t>are referred to as they are named in the code</w:t>
      </w:r>
      <w:r w:rsidR="004A10AE">
        <w:t>:</w:t>
      </w:r>
    </w:p>
    <w:p w14:paraId="5610BF6C" w14:textId="6E92A6F6" w:rsidR="00B46DD6" w:rsidRDefault="00B46DD6" w:rsidP="00B46DD6">
      <w:pPr>
        <w:pStyle w:val="ListParagraph"/>
        <w:numPr>
          <w:ilvl w:val="0"/>
          <w:numId w:val="1"/>
        </w:numPr>
      </w:pPr>
      <w:r w:rsidRPr="001258DF">
        <w:rPr>
          <w:i/>
          <w:iCs/>
        </w:rPr>
        <w:t>Monthly Power Generation</w:t>
      </w:r>
      <w:r w:rsidR="00734273">
        <w:t>.</w:t>
      </w:r>
    </w:p>
    <w:p w14:paraId="5B8C858C" w14:textId="77777777" w:rsidR="00B46DD6" w:rsidRDefault="00B46DD6" w:rsidP="00B46DD6">
      <w:pPr>
        <w:pStyle w:val="ListParagraph"/>
        <w:numPr>
          <w:ilvl w:val="0"/>
          <w:numId w:val="1"/>
        </w:numPr>
      </w:pPr>
      <w:r w:rsidRPr="001258DF">
        <w:rPr>
          <w:i/>
          <w:iCs/>
        </w:rPr>
        <w:t>Sun Hours</w:t>
      </w:r>
      <w:r>
        <w:t>: total monthly sunshine duration.</w:t>
      </w:r>
    </w:p>
    <w:p w14:paraId="38EC3A9B" w14:textId="37677FD8" w:rsidR="00B46DD6" w:rsidRDefault="00B46DD6" w:rsidP="00B46DD6">
      <w:pPr>
        <w:pStyle w:val="ListParagraph"/>
        <w:numPr>
          <w:ilvl w:val="0"/>
          <w:numId w:val="1"/>
        </w:numPr>
      </w:pPr>
      <w:proofErr w:type="spellStart"/>
      <w:r w:rsidRPr="001258DF">
        <w:rPr>
          <w:i/>
          <w:iCs/>
        </w:rPr>
        <w:t>Tmax</w:t>
      </w:r>
      <w:proofErr w:type="spellEnd"/>
      <w:r w:rsidRPr="001258DF">
        <w:rPr>
          <w:i/>
          <w:iCs/>
        </w:rPr>
        <w:t xml:space="preserve"> </w:t>
      </w:r>
      <w:proofErr w:type="spellStart"/>
      <w:r w:rsidRPr="001258DF">
        <w:rPr>
          <w:i/>
          <w:iCs/>
        </w:rPr>
        <w:t>degC</w:t>
      </w:r>
      <w:proofErr w:type="spellEnd"/>
      <w:r>
        <w:t>: mean daily maximum temperature</w:t>
      </w:r>
      <w:r w:rsidR="00964509">
        <w:t xml:space="preserve"> (</w:t>
      </w:r>
      <w:r w:rsidR="00964509">
        <w:rPr>
          <w:rFonts w:cstheme="minorHAnsi"/>
        </w:rPr>
        <w:t>°</w:t>
      </w:r>
      <w:r w:rsidR="00964509">
        <w:t>C).</w:t>
      </w:r>
      <w:r>
        <w:t xml:space="preserve"> </w:t>
      </w:r>
    </w:p>
    <w:p w14:paraId="5991119E" w14:textId="7371357E" w:rsidR="00B46DD6" w:rsidRDefault="00B46DD6" w:rsidP="00B46DD6">
      <w:pPr>
        <w:pStyle w:val="ListParagraph"/>
        <w:numPr>
          <w:ilvl w:val="0"/>
          <w:numId w:val="1"/>
        </w:numPr>
      </w:pPr>
      <w:proofErr w:type="spellStart"/>
      <w:r w:rsidRPr="001258DF">
        <w:rPr>
          <w:i/>
          <w:iCs/>
        </w:rPr>
        <w:t>Tmin</w:t>
      </w:r>
      <w:proofErr w:type="spellEnd"/>
      <w:r w:rsidRPr="001258DF">
        <w:rPr>
          <w:i/>
          <w:iCs/>
        </w:rPr>
        <w:t xml:space="preserve"> </w:t>
      </w:r>
      <w:proofErr w:type="spellStart"/>
      <w:r w:rsidRPr="001258DF">
        <w:rPr>
          <w:i/>
          <w:iCs/>
        </w:rPr>
        <w:t>decC</w:t>
      </w:r>
      <w:proofErr w:type="spellEnd"/>
      <w:r w:rsidRPr="001258DF">
        <w:rPr>
          <w:i/>
          <w:iCs/>
        </w:rPr>
        <w:t>:</w:t>
      </w:r>
      <w:r>
        <w:t xml:space="preserve"> mean daily minimum temperature </w:t>
      </w:r>
      <w:r w:rsidR="00964509">
        <w:t>(</w:t>
      </w:r>
      <w:r w:rsidR="00964509">
        <w:rPr>
          <w:rFonts w:cstheme="minorHAnsi"/>
        </w:rPr>
        <w:t>°</w:t>
      </w:r>
      <w:r w:rsidR="00964509">
        <w:t>C).</w:t>
      </w:r>
    </w:p>
    <w:p w14:paraId="2D5DB4EA" w14:textId="3DC2E135" w:rsidR="00B46DD6" w:rsidRDefault="00B46DD6" w:rsidP="00B46DD6">
      <w:pPr>
        <w:pStyle w:val="ListParagraph"/>
        <w:numPr>
          <w:ilvl w:val="0"/>
          <w:numId w:val="1"/>
        </w:numPr>
      </w:pPr>
      <w:r w:rsidRPr="001258DF">
        <w:rPr>
          <w:i/>
          <w:iCs/>
        </w:rPr>
        <w:t>Mean Monthly Temperature:</w:t>
      </w:r>
      <w:r>
        <w:t xml:space="preserve"> created from </w:t>
      </w:r>
      <w:proofErr w:type="spellStart"/>
      <w:r w:rsidRPr="001258DF">
        <w:rPr>
          <w:i/>
          <w:iCs/>
        </w:rPr>
        <w:t>tmax</w:t>
      </w:r>
      <w:proofErr w:type="spellEnd"/>
      <w:r w:rsidRPr="001258DF">
        <w:rPr>
          <w:i/>
          <w:iCs/>
        </w:rPr>
        <w:t xml:space="preserve"> </w:t>
      </w:r>
      <w:proofErr w:type="spellStart"/>
      <w:r w:rsidRPr="001258DF">
        <w:rPr>
          <w:i/>
          <w:iCs/>
        </w:rPr>
        <w:t>degC</w:t>
      </w:r>
      <w:proofErr w:type="spellEnd"/>
      <w:r>
        <w:t xml:space="preserve"> and </w:t>
      </w:r>
      <w:proofErr w:type="spellStart"/>
      <w:r w:rsidRPr="001258DF">
        <w:rPr>
          <w:i/>
          <w:iCs/>
        </w:rPr>
        <w:t>tmin</w:t>
      </w:r>
      <w:proofErr w:type="spellEnd"/>
      <w:r w:rsidRPr="001258DF">
        <w:rPr>
          <w:i/>
          <w:iCs/>
        </w:rPr>
        <w:t xml:space="preserve"> </w:t>
      </w:r>
      <w:proofErr w:type="spellStart"/>
      <w:r w:rsidRPr="001258DF">
        <w:rPr>
          <w:i/>
          <w:iCs/>
        </w:rPr>
        <w:t>degC</w:t>
      </w:r>
      <w:proofErr w:type="spellEnd"/>
      <w:r w:rsidRPr="001258DF">
        <w:rPr>
          <w:i/>
          <w:iCs/>
        </w:rPr>
        <w:t>.</w:t>
      </w:r>
      <w:r>
        <w:t xml:space="preserve"> </w:t>
      </w:r>
    </w:p>
    <w:p w14:paraId="7EF238AA" w14:textId="4ED6DEAF" w:rsidR="00B46DD6" w:rsidRDefault="00B46DD6" w:rsidP="00B46DD6">
      <w:pPr>
        <w:pStyle w:val="ListParagraph"/>
        <w:numPr>
          <w:ilvl w:val="0"/>
          <w:numId w:val="1"/>
        </w:numPr>
      </w:pPr>
      <w:r w:rsidRPr="001258DF">
        <w:rPr>
          <w:i/>
          <w:iCs/>
        </w:rPr>
        <w:t>Rain mm</w:t>
      </w:r>
      <w:r>
        <w:t>: total rainfall for the month</w:t>
      </w:r>
      <w:r w:rsidR="00E62266">
        <w:t xml:space="preserve"> (mm).</w:t>
      </w:r>
      <w:r>
        <w:t xml:space="preserve"> </w:t>
      </w:r>
    </w:p>
    <w:p w14:paraId="2D74D2C9" w14:textId="5BB74815" w:rsidR="00B46DD6" w:rsidRDefault="00B46DD6" w:rsidP="00B46DD6">
      <w:pPr>
        <w:pStyle w:val="ListParagraph"/>
        <w:numPr>
          <w:ilvl w:val="0"/>
          <w:numId w:val="1"/>
        </w:numPr>
      </w:pPr>
      <w:r w:rsidRPr="001258DF">
        <w:rPr>
          <w:i/>
          <w:iCs/>
        </w:rPr>
        <w:t>No. Frost Days:</w:t>
      </w:r>
      <w:r>
        <w:t xml:space="preserve"> monthly days of air frost. </w:t>
      </w:r>
    </w:p>
    <w:p w14:paraId="75C73AC3" w14:textId="3DD3AE9A" w:rsidR="00B46DD6" w:rsidRDefault="00B46DD6" w:rsidP="00335980">
      <w:r>
        <w:t>The distribution of each variable was analysed. The target variable (</w:t>
      </w:r>
      <w:r w:rsidRPr="00450010">
        <w:rPr>
          <w:i/>
          <w:iCs/>
        </w:rPr>
        <w:t>Monthly Power Generation</w:t>
      </w:r>
      <w:r>
        <w:t>) was tested for a normal distribution using the</w:t>
      </w:r>
      <w:r w:rsidRPr="00CA53C2">
        <w:t xml:space="preserve"> Shapiro-Wilk test</w:t>
      </w:r>
      <w:r>
        <w:t>.</w:t>
      </w:r>
      <w:r w:rsidRPr="00CA53C2">
        <w:t xml:space="preserve"> </w:t>
      </w:r>
    </w:p>
    <w:p w14:paraId="7726518F" w14:textId="780C9384" w:rsidR="00B46DD6" w:rsidRDefault="00B46DD6" w:rsidP="00335980">
      <w:r w:rsidRPr="00CA53C2">
        <w:t xml:space="preserve">The null hypothesis </w:t>
      </w:r>
      <w:r>
        <w:t>(H</w:t>
      </w:r>
      <w:r w:rsidR="00C4386A">
        <w:rPr>
          <w:vertAlign w:val="subscript"/>
        </w:rPr>
        <w:t>0</w:t>
      </w:r>
      <w:r>
        <w:t>):</w:t>
      </w:r>
      <w:r w:rsidRPr="00CA53C2">
        <w:t xml:space="preserve"> the data is normally distributed</w:t>
      </w:r>
      <w:r>
        <w:t xml:space="preserve">. </w:t>
      </w:r>
    </w:p>
    <w:p w14:paraId="567553D0" w14:textId="301346C1" w:rsidR="00B46DD6" w:rsidRDefault="00B46DD6" w:rsidP="00335980">
      <w:r>
        <w:t>W</w:t>
      </w:r>
      <w:r w:rsidRPr="00CA53C2">
        <w:t xml:space="preserve">hen </w:t>
      </w:r>
      <w:r>
        <w:t xml:space="preserve">the </w:t>
      </w:r>
      <w:r w:rsidRPr="00CA53C2">
        <w:t>p</w:t>
      </w:r>
      <w:r>
        <w:t>-value</w:t>
      </w:r>
      <w:r w:rsidRPr="00CA53C2">
        <w:t xml:space="preserve"> &gt; 0.05,</w:t>
      </w:r>
      <w:r>
        <w:t xml:space="preserve"> the</w:t>
      </w:r>
      <w:r w:rsidR="003500C8">
        <w:t xml:space="preserve"> H</w:t>
      </w:r>
      <w:r w:rsidR="0078775B">
        <w:rPr>
          <w:vertAlign w:val="subscript"/>
        </w:rPr>
        <w:t>0</w:t>
      </w:r>
      <w:r>
        <w:t xml:space="preserve"> is failed to be rejected </w:t>
      </w:r>
      <w:r w:rsidRPr="00CA53C2">
        <w:fldChar w:fldCharType="begin"/>
      </w:r>
      <w:r w:rsidRPr="00CA53C2">
        <w:instrText xml:space="preserve"> ADDIN ZOTERO_ITEM CSL_CITATION {"citationID":"pPGp9aKw","properties":{"formattedCitation":"(Mishra {\\i{}et al.}, 2019)","plainCitation":"(Mishra et al., 2019)","noteIndex":0},"citationItems":[{"id":257,"uris":["http://zotero.org/users/local/O3QMk9TL/items/ET6243KD"],"itemData":{"id":257,"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URL":"https://www.ncbi.nlm.nih.gov/pmc/articles/PMC6350423/","volume":"22","author":[{"family":"Mishra","given":"Prabhaker"},{"family":"Pandey","given":"Chandra M"},{"family":"Singh","given":"Uttam"},{"family":"Gupta","given":"Anshul"},{"family":"Sahu","given":"Chinmoy"},{"family":"Keshri","given":"Amit"}],"accessed":{"date-parts":[["2023",12,4]]},"issued":{"date-parts":[["2019"]]}}}],"schema":"https://github.com/citation-style-language/schema/raw/master/csl-citation.json"} </w:instrText>
      </w:r>
      <w:r w:rsidRPr="00CA53C2">
        <w:fldChar w:fldCharType="separate"/>
      </w:r>
      <w:r w:rsidRPr="00CA53C2">
        <w:rPr>
          <w:rFonts w:ascii="Calibri" w:hAnsi="Calibri" w:cs="Calibri"/>
          <w:kern w:val="0"/>
          <w:szCs w:val="24"/>
        </w:rPr>
        <w:t xml:space="preserve">(Mishra </w:t>
      </w:r>
      <w:r w:rsidRPr="00CA53C2">
        <w:rPr>
          <w:rFonts w:ascii="Calibri" w:hAnsi="Calibri" w:cs="Calibri"/>
          <w:i/>
          <w:iCs/>
          <w:kern w:val="0"/>
          <w:szCs w:val="24"/>
        </w:rPr>
        <w:t>et al.</w:t>
      </w:r>
      <w:r w:rsidRPr="00CA53C2">
        <w:rPr>
          <w:rFonts w:ascii="Calibri" w:hAnsi="Calibri" w:cs="Calibri"/>
          <w:kern w:val="0"/>
          <w:szCs w:val="24"/>
        </w:rPr>
        <w:t>, 2019)</w:t>
      </w:r>
      <w:r w:rsidRPr="00CA53C2">
        <w:fldChar w:fldCharType="end"/>
      </w:r>
      <w:r w:rsidRPr="00CA53C2">
        <w:t>.</w:t>
      </w:r>
      <w:r>
        <w:t xml:space="preserve"> The target variable was shown not to be normally distributed, therefore Spearman’s correlation was used over Pearson’s correlation to observe the correlations between the variables</w:t>
      </w:r>
      <w:r w:rsidR="00A12EC5">
        <w:t xml:space="preserve"> as </w:t>
      </w:r>
      <w:r w:rsidRPr="00A12EC5">
        <w:t>Pearsons requires normally distribute data</w:t>
      </w:r>
      <w:r w:rsidR="00A12EC5" w:rsidRPr="00A12EC5">
        <w:t>.</w:t>
      </w:r>
    </w:p>
    <w:p w14:paraId="6E1D401B" w14:textId="07842665" w:rsidR="00B46DD6" w:rsidRDefault="00B46DD6" w:rsidP="00335980">
      <w:r>
        <w:lastRenderedPageBreak/>
        <w:t xml:space="preserve">The variables </w:t>
      </w:r>
      <w:proofErr w:type="spellStart"/>
      <w:r w:rsidRPr="005E5838">
        <w:rPr>
          <w:i/>
          <w:iCs/>
        </w:rPr>
        <w:t>tmax</w:t>
      </w:r>
      <w:proofErr w:type="spellEnd"/>
      <w:r w:rsidRPr="005E5838">
        <w:rPr>
          <w:i/>
          <w:iCs/>
        </w:rPr>
        <w:t xml:space="preserve"> </w:t>
      </w:r>
      <w:proofErr w:type="spellStart"/>
      <w:r w:rsidRPr="005E5838">
        <w:rPr>
          <w:i/>
          <w:iCs/>
        </w:rPr>
        <w:t>degC</w:t>
      </w:r>
      <w:proofErr w:type="spellEnd"/>
      <w:r>
        <w:t xml:space="preserve"> and </w:t>
      </w:r>
      <w:proofErr w:type="spellStart"/>
      <w:r w:rsidRPr="001D408C">
        <w:rPr>
          <w:i/>
          <w:iCs/>
        </w:rPr>
        <w:t>tmin</w:t>
      </w:r>
      <w:proofErr w:type="spellEnd"/>
      <w:r w:rsidRPr="001D408C">
        <w:rPr>
          <w:i/>
          <w:iCs/>
        </w:rPr>
        <w:t xml:space="preserve"> </w:t>
      </w:r>
      <w:proofErr w:type="spellStart"/>
      <w:r w:rsidRPr="001D408C">
        <w:rPr>
          <w:i/>
          <w:iCs/>
        </w:rPr>
        <w:t>degC</w:t>
      </w:r>
      <w:proofErr w:type="spellEnd"/>
      <w:r w:rsidRPr="001D408C">
        <w:rPr>
          <w:i/>
          <w:iCs/>
        </w:rPr>
        <w:t xml:space="preserve"> </w:t>
      </w:r>
      <w:r>
        <w:t>were strongly correlated as they both describ</w:t>
      </w:r>
      <w:r w:rsidR="00E170E2">
        <w:t>e</w:t>
      </w:r>
      <w:r>
        <w:t xml:space="preserve"> temperature; hence the variable </w:t>
      </w:r>
      <w:r w:rsidRPr="001D408C">
        <w:rPr>
          <w:i/>
          <w:iCs/>
        </w:rPr>
        <w:t>Mean Monthly Temperature</w:t>
      </w:r>
      <w:r>
        <w:t xml:space="preserve"> was created</w:t>
      </w:r>
      <w:r w:rsidR="00FD4FF0">
        <w:t xml:space="preserve"> </w:t>
      </w:r>
      <w:r w:rsidR="00AA46DE">
        <w:t>(</w:t>
      </w:r>
      <w:r w:rsidR="003710EC">
        <w:t>see Equation 1 for calculation).</w:t>
      </w:r>
      <w:r w:rsidR="00612A86">
        <w:t xml:space="preserve"> </w:t>
      </w:r>
      <w:r>
        <w:t>Having highly correlated exogenous variables leads to multicollinearity,</w:t>
      </w:r>
      <w:r w:rsidR="00E170E2">
        <w:t xml:space="preserve"> which</w:t>
      </w:r>
      <w:r>
        <w:t xml:space="preserve"> negatively affect</w:t>
      </w:r>
      <w:r w:rsidR="00E170E2">
        <w:t xml:space="preserve">s </w:t>
      </w:r>
      <w:r>
        <w:t xml:space="preserve">model performance, by causing overfitting. The new variable was also created to reduce the number of variables compared to the amount of data. As this dataset only contains 133 total observations, having many variables could lead to overfitting models. Feature engineering aids in combating the curse of dimensionality </w:t>
      </w:r>
      <w:r>
        <w:fldChar w:fldCharType="begin"/>
      </w:r>
      <w:r>
        <w:instrText xml:space="preserve"> ADDIN ZOTERO_ITEM CSL_CITATION {"citationID":"b1JR5Vy5","properties":{"formattedCitation":"(Altman and Krzywinski, 2018)","plainCitation":"(Altman and Krzywinski, 2018)","noteIndex":0},"citationItems":[{"id":264,"uris":["http://zotero.org/users/local/O3QMk9TL/items/4QR6KWAG"],"itemData":{"id":264,"type":"article-journal","abstract":"There is such a thing as too much of a good thing.","container-title":"Nature Methods","DOI":"10.1038/s41592-018-0019-x","ISSN":"1548-7105","issue":"6","language":"en","license":"2018 The Author(s)","note":"number: 6\npublisher: Nature Publishing Group","page":"399-400","source":"www.nature.com","title":"The curse(s) of dimensionality","URL":"https://www.nature.com/articles/s41592-018-0019-x","volume":"15","author":[{"family":"Altman","given":"Naomi"},{"family":"Krzywinski","given":"Martin"}],"accessed":{"date-parts":[["2023",12,8]]},"issued":{"date-parts":[["2018",6,1]]}}}],"schema":"https://github.com/citation-style-language/schema/raw/master/csl-citation.json"} </w:instrText>
      </w:r>
      <w:r>
        <w:fldChar w:fldCharType="separate"/>
      </w:r>
      <w:r w:rsidRPr="004D0B11">
        <w:rPr>
          <w:rFonts w:ascii="Calibri" w:hAnsi="Calibri" w:cs="Calibri"/>
        </w:rPr>
        <w:t>(Altman and Krzywinski, 2018)</w:t>
      </w:r>
      <w:r>
        <w:fldChar w:fldCharType="end"/>
      </w:r>
      <w:r>
        <w:t xml:space="preserve">. </w:t>
      </w:r>
    </w:p>
    <w:p w14:paraId="73313B13" w14:textId="77777777" w:rsidR="00B46DD6" w:rsidRDefault="00B46DD6" w:rsidP="00335980"/>
    <w:p w14:paraId="42B43E10" w14:textId="77777777" w:rsidR="00B46DD6" w:rsidRPr="00663BDC" w:rsidRDefault="00B46DD6" w:rsidP="00792DA8">
      <w:pPr>
        <w:pStyle w:val="ListParagraph"/>
        <w:numPr>
          <w:ilvl w:val="0"/>
          <w:numId w:val="20"/>
        </w:numPr>
        <w:jc w:val="center"/>
      </w:pPr>
      <m:oMath>
        <m:r>
          <w:rPr>
            <w:rFonts w:ascii="Cambria Math" w:hAnsi="Cambria Math"/>
          </w:rPr>
          <m:t>(tmax degC+tmin degC)/2</m:t>
        </m:r>
      </m:oMath>
    </w:p>
    <w:p w14:paraId="17BDD6E3" w14:textId="77777777" w:rsidR="00B46DD6" w:rsidRDefault="00B46DD6" w:rsidP="00663BDC">
      <w:pPr>
        <w:pStyle w:val="ListParagraph"/>
        <w:ind w:left="1080"/>
      </w:pPr>
    </w:p>
    <w:p w14:paraId="68E98B98" w14:textId="52CCD431" w:rsidR="00B46DD6" w:rsidRDefault="00B46DD6">
      <w:r>
        <w:t xml:space="preserve">Plots of the target variable against each exogenous variable were plotted to view relationships, and the significance </w:t>
      </w:r>
      <w:r w:rsidR="00AE690A">
        <w:t xml:space="preserve">of </w:t>
      </w:r>
      <w:r>
        <w:t xml:space="preserve">the Spearman’s correlation </w:t>
      </w:r>
      <w:r w:rsidR="00C3088C">
        <w:t>for</w:t>
      </w:r>
      <w:r>
        <w:t xml:space="preserve"> each variable to the target variable was tested by comparing the p-value to significance level of 0.05. </w:t>
      </w:r>
    </w:p>
    <w:p w14:paraId="629D2AD8" w14:textId="0F8FA077" w:rsidR="00B46DD6" w:rsidRDefault="00B46DD6">
      <w:r>
        <w:t xml:space="preserve">The </w:t>
      </w:r>
      <w:proofErr w:type="spellStart"/>
      <w:r>
        <w:t>statsmodels</w:t>
      </w:r>
      <w:proofErr w:type="spellEnd"/>
      <w:r>
        <w:t xml:space="preserve"> library </w:t>
      </w:r>
      <w:proofErr w:type="spellStart"/>
      <w:r>
        <w:t>seasonal_decompose</w:t>
      </w:r>
      <w:proofErr w:type="spellEnd"/>
      <w:r>
        <w:t xml:space="preserve"> function </w:t>
      </w:r>
      <w:r>
        <w:fldChar w:fldCharType="begin"/>
      </w:r>
      <w:r>
        <w:instrText xml:space="preserve"> ADDIN ZOTERO_ITEM CSL_CITATION {"citationID":"uxj5K8km","properties":{"formattedCitation":"(Perktold {\\i{}et al.}, 2023)","plainCitation":"(Perktold et al., 2023)","noteIndex":0},"citationItems":[{"id":235,"uris":["http://zotero.org/users/local/O3QMk9TL/items/G85L7DCB"],"itemData":{"id":235,"type":"software","abstract":"The statsmodels developers are happy to announce the first release of the 0.14 branch. 255 issues were closed in this release and 345 pull requests were merged. Major new features include: Treatment effect estimation and inference Hurdle and Truncated Count Regression Archimedean copulas have been extended to more than 2-dimensions. Multiseason STL decomposition (MSTL) Improved compatibility with current and future NumPy, SciPy, and pandas.","license":"Open Access","note":"DOI: 10.5281/ZENODO.593847","publisher":"Zenodo","source":"DOI.org (Datacite)","title":"statsmodels/statsmodels: Release 0.14.0","title-short":"statsmodels/statsmodels","URL":"https://zenodo.org/record/593847","version":"v0.14.0","author":[{"family":"Perktold","given":"Josef"},{"literal":"Skipper Seabold"},{"family":"Sheppard","given":"Kevin"},{"literal":"ChadFulton"},{"literal":"Kerby Shedden"},{"literal":"Jbrockmendel"},{"literal":"J-Grana6"},{"family":"Quackenbush","given":"Peter"},{"family":"Arel-Bundock","given":"Vincent"},{"family":"McKinney","given":"Wes"},{"family":"Langmore","given":"Ian"},{"family":"Baker","given":"Bart"},{"family":"Gommers","given":"Ralf"},{"literal":"Yogabonito"},{"literal":"S-Scherrer"},{"family":"Zhurko","given":"Evgeny"},{"family":"Brett","given":"Matthew"},{"family":"Giampieri","given":"Enrico"},{"literal":"Yichuan Liu"},{"family":"Millman","given":"Jarrod"},{"family":"Hobson","given":"Paul"},{"family":"Vincent","given":""},{"family":"Roy","given":"Pamphile"},{"family":"Augspurger","given":"Tom"},{"literal":"Tvanzyl"},{"literal":"Alexbrc"},{"family":"Hartley","given":"Tyler"},{"family":"Perez","given":"Fernando"},{"family":"Tamiya","given":"Yuji"},{"family":"Halchenko","given":"Yaroslav"}],"accessed":{"date-parts":[["2023",11,16]]},"issued":{"date-parts":[["2023",5,5]]}}}],"schema":"https://github.com/citation-style-language/schema/raw/master/csl-citation.json"} </w:instrText>
      </w:r>
      <w:r>
        <w:fldChar w:fldCharType="separate"/>
      </w:r>
      <w:r w:rsidRPr="00F3137D">
        <w:rPr>
          <w:rFonts w:ascii="Calibri" w:hAnsi="Calibri" w:cs="Calibri"/>
          <w:kern w:val="0"/>
          <w:szCs w:val="24"/>
        </w:rPr>
        <w:t xml:space="preserve">(Perktold </w:t>
      </w:r>
      <w:r w:rsidRPr="00F3137D">
        <w:rPr>
          <w:rFonts w:ascii="Calibri" w:hAnsi="Calibri" w:cs="Calibri"/>
          <w:i/>
          <w:iCs/>
          <w:kern w:val="0"/>
          <w:szCs w:val="24"/>
        </w:rPr>
        <w:t>et al.</w:t>
      </w:r>
      <w:r w:rsidRPr="00F3137D">
        <w:rPr>
          <w:rFonts w:ascii="Calibri" w:hAnsi="Calibri" w:cs="Calibri"/>
          <w:kern w:val="0"/>
          <w:szCs w:val="24"/>
        </w:rPr>
        <w:t>, 2023)</w:t>
      </w:r>
      <w:r>
        <w:fldChar w:fldCharType="end"/>
      </w:r>
      <w:r>
        <w:t xml:space="preserve"> allows the breakdown of a time series to its trend, seasonal component and residuals. This can be used to identify stationarity and seasonality. In stationary time series, the time of the observation does not affect the value </w:t>
      </w:r>
      <w:r>
        <w:fldChar w:fldCharType="begin"/>
      </w:r>
      <w:r>
        <w:instrText xml:space="preserve"> ADDIN ZOTERO_ITEM CSL_CITATION {"citationID":"ruXEDP5K","properties":{"formattedCitation":"(Hyndman and Athanasopoulos, 2018)","plainCitation":"(Hyndman and Athanasopoulos, 2018)","noteIndex":0},"citationItems":[{"id":227,"uris":["http://zotero.org/users/local/O3QMk9TL/items/W9HUAB3X"],"itemData":{"id":227,"type":"book","edition":"2nd","event-place":"Melbourne, Australia","publisher":"OTexts","publisher-place":"Melbourne, Australia","source":"otexts.com","title":"Forecasting: Principles and Practice","title-short":"8.2 Backshift notation | Forecasting","URL":"https://otexts.com/fpp2/backshift.html","author":[{"family":"Hyndman","given":"Rob"},{"family":"Athanasopoulos","given":"George"}],"accessed":{"date-parts":[["2023",11,15]]},"issued":{"date-parts":[["2018"]]}}}],"schema":"https://github.com/citation-style-language/schema/raw/master/csl-citation.json"} </w:instrText>
      </w:r>
      <w:r>
        <w:fldChar w:fldCharType="separate"/>
      </w:r>
      <w:r w:rsidRPr="000E2811">
        <w:rPr>
          <w:rFonts w:ascii="Calibri" w:hAnsi="Calibri" w:cs="Calibri"/>
        </w:rPr>
        <w:t>(Hyndman and Athanasopoulos, 2018)</w:t>
      </w:r>
      <w:r>
        <w:fldChar w:fldCharType="end"/>
      </w:r>
      <w:r>
        <w:t>. SARIMA</w:t>
      </w:r>
      <w:r w:rsidR="006A1055">
        <w:t>X</w:t>
      </w:r>
      <w:r>
        <w:t xml:space="preserve"> models require data to be stationary to make forecasts. They contain parameters (orders) that define how many times to difference or seasonally difference the data. These can be investigated by statistical tests for stationarity and by plotting the autocorrelation (ACF) and partial autocorrelation (PACF).</w:t>
      </w:r>
    </w:p>
    <w:p w14:paraId="42819E80" w14:textId="77777777" w:rsidR="00B46DD6" w:rsidRPr="00F6776E" w:rsidRDefault="00B46DD6" w:rsidP="00D0169D">
      <w:r>
        <w:t>Variables were decomposed, and the Augmented Dickey-Fuller (ADF) test was used to examine if the features were stationary. The H</w:t>
      </w:r>
      <w:r w:rsidRPr="00D0169D">
        <w:rPr>
          <w:vertAlign w:val="subscript"/>
        </w:rPr>
        <w:t>0</w:t>
      </w:r>
      <w:r>
        <w:rPr>
          <w:vertAlign w:val="subscript"/>
        </w:rPr>
        <w:t xml:space="preserve"> </w:t>
      </w:r>
      <w:r>
        <w:t>and the alternative hypothesis (H</w:t>
      </w:r>
      <w:r w:rsidRPr="00D0169D">
        <w:rPr>
          <w:vertAlign w:val="subscript"/>
        </w:rPr>
        <w:t>A</w:t>
      </w:r>
      <w:r>
        <w:t>) for the ADF test were defined as:</w:t>
      </w:r>
    </w:p>
    <w:p w14:paraId="01AA5BE9" w14:textId="77777777" w:rsidR="00B46DD6" w:rsidRDefault="00B46DD6" w:rsidP="00D0169D">
      <w:pPr>
        <w:pStyle w:val="ListParagraph"/>
      </w:pPr>
      <w:r>
        <w:t>H</w:t>
      </w:r>
      <w:r>
        <w:rPr>
          <w:vertAlign w:val="subscript"/>
        </w:rPr>
        <w:t>0</w:t>
      </w:r>
      <w:r>
        <w:t>: The time series is non-stationary due to trend.</w:t>
      </w:r>
      <w:r>
        <w:br/>
        <w:t>H</w:t>
      </w:r>
      <w:r>
        <w:rPr>
          <w:vertAlign w:val="subscript"/>
        </w:rPr>
        <w:t>A</w:t>
      </w:r>
      <w:r>
        <w:t xml:space="preserve">: The time series is stationary. </w:t>
      </w:r>
    </w:p>
    <w:p w14:paraId="7F94B117" w14:textId="0E75295E" w:rsidR="00B46DD6" w:rsidRDefault="00B46DD6">
      <w:r>
        <w:t>If p-value &lt; 0.05, the</w:t>
      </w:r>
      <w:r w:rsidR="0078775B">
        <w:t xml:space="preserve"> H</w:t>
      </w:r>
      <w:r w:rsidR="0078775B">
        <w:rPr>
          <w:vertAlign w:val="subscript"/>
        </w:rPr>
        <w:t>0</w:t>
      </w:r>
      <w:r>
        <w:t xml:space="preserve"> is rejected. The ADF test was performed for the target variable with differencing and seasonal differencing to observe the effects on the stationarity of the time series. </w:t>
      </w:r>
    </w:p>
    <w:p w14:paraId="065AA916" w14:textId="77777777" w:rsidR="00B46DD6" w:rsidRPr="002F2CD7" w:rsidRDefault="00B46DD6">
      <w:pPr>
        <w:rPr>
          <w:b/>
          <w:bCs/>
        </w:rPr>
      </w:pPr>
      <w:r>
        <w:t>ACF and PCAF plots were produced for the target variable, seasonally differenced target variable and the exogenous features.</w:t>
      </w:r>
      <w:r>
        <w:rPr>
          <w:b/>
          <w:bCs/>
        </w:rPr>
        <w:t xml:space="preserve"> </w:t>
      </w:r>
      <w:r>
        <w:t xml:space="preserve">ACF plots show the correlation between the lag values of a time series and PCAF show the correlation between the lag values of a time series with the effects of previous lag removed. They can allow for patterns in the correlations of lags to be viewed, such as seasonal patterns. They can also be used to reveal the orders of AR and MA models. </w:t>
      </w:r>
    </w:p>
    <w:p w14:paraId="5F155508" w14:textId="77777777" w:rsidR="00B46DD6" w:rsidRDefault="00B46DD6">
      <w:r>
        <w:t xml:space="preserve">The data was split into training and testing sets to allow the final twelve months of the data to be used to test and compare model performance. </w:t>
      </w:r>
    </w:p>
    <w:p w14:paraId="185B31BA" w14:textId="5DF4C637" w:rsidR="00083C5E" w:rsidRPr="00103593" w:rsidRDefault="00083C5E" w:rsidP="00103593">
      <w:pPr>
        <w:rPr>
          <w:b/>
          <w:bCs/>
        </w:rPr>
      </w:pPr>
      <w:r w:rsidRPr="00103593">
        <w:rPr>
          <w:b/>
          <w:bCs/>
        </w:rPr>
        <w:t xml:space="preserve">Performance metrics </w:t>
      </w:r>
    </w:p>
    <w:p w14:paraId="506BFBE8" w14:textId="79F0FF91" w:rsidR="00B46DD6" w:rsidRDefault="00B46DD6" w:rsidP="00CA7F9D">
      <w:r>
        <w:t xml:space="preserve">The RMSE </w:t>
      </w:r>
      <w:r>
        <w:fldChar w:fldCharType="begin"/>
      </w:r>
      <w:r>
        <w:instrText xml:space="preserve"> ADDIN ZOTERO_ITEM CSL_CITATION {"citationID":"GLAdtiyM","properties":{"formattedCitation":"(Hodson, 2022)","plainCitation":"(Hodson, 2022)","noteIndex":0},"citationItems":[{"id":296,"uris":["http://zotero.org/users/local/O3QMk9TL/items/95GX388E"],"itemData":{"id":296,"type":"article-journal","abstract":"The root-mean-squared error (RMSE) and mean absolute error (MAE) are widely used metrics for evaluating models. Yet, there remains enduring confusion over their use, such that a standard practice is to present both, leaving it to the reader to decide which is more relevant. In a recent reprise to the 200-year debate over their use, Willmott and Matsuura (2005) and Chai and Draxler (2014) give arguments for favoring one metric or the other. However, this comparison can present a false dichotomy. Neither metric is inherently better: RMSE is optimal for normal (Gaussian) errors, and MAE is optimal for Laplacian errors. When errors deviate from these distributions, other metrics are superior.","container-title":"Geoscientific Model Development","DOI":"10.5194/gmd-15-5481-2022","ISSN":"1991-959X","issue":"14","language":"English","note":"publisher: Copernicus GmbH","page":"5481-5487","source":"Copernicus Online Journals","title":"Root-mean-square error (RMSE) or mean absolute error (MAE): when to use them or not","title-short":"Root-mean-square error (RMSE) or mean absolute error (MAE)","URL":"https://gmd.copernicus.org/articles/15/5481/2022/gmd-15-5481-2022.html","volume":"15","author":[{"family":"Hodson","given":"Timothy O."}],"accessed":{"date-parts":[["2023",12,18]]},"issued":{"date-parts":[["2022",7,19]]}}}],"schema":"https://github.com/citation-style-language/schema/raw/master/csl-citation.json"} </w:instrText>
      </w:r>
      <w:r>
        <w:fldChar w:fldCharType="separate"/>
      </w:r>
      <w:r w:rsidRPr="00671760">
        <w:rPr>
          <w:rFonts w:ascii="Calibri" w:hAnsi="Calibri" w:cs="Calibri"/>
        </w:rPr>
        <w:t>(Hodson, 2022)</w:t>
      </w:r>
      <w:r>
        <w:fldChar w:fldCharType="end"/>
      </w:r>
      <w:r>
        <w:t>, equation 2, was used</w:t>
      </w:r>
      <w:r w:rsidR="00083C5E">
        <w:t xml:space="preserve"> as the </w:t>
      </w:r>
      <w:r w:rsidR="00AE5495">
        <w:t xml:space="preserve">primary </w:t>
      </w:r>
      <w:r w:rsidR="00083C5E">
        <w:t xml:space="preserve">metric </w:t>
      </w:r>
      <w:r w:rsidR="008208FE">
        <w:t>to measure model performance</w:t>
      </w:r>
      <w:r>
        <w:t>.</w:t>
      </w:r>
      <w:r w:rsidR="00AE5495">
        <w:t xml:space="preserve"> In</w:t>
      </w:r>
      <w:r>
        <w:t xml:space="preserve"> RMSE, larger residuals are punished over smaller ones</w:t>
      </w:r>
      <w:r w:rsidR="005A2826">
        <w:t xml:space="preserve"> and </w:t>
      </w:r>
      <w:r w:rsidR="007344A0">
        <w:t xml:space="preserve">residuals’ </w:t>
      </w:r>
      <w:r w:rsidR="005A2826">
        <w:t xml:space="preserve">the </w:t>
      </w:r>
      <w:r w:rsidR="0048556A">
        <w:t>sign</w:t>
      </w:r>
      <w:r w:rsidR="007344A0">
        <w:t xml:space="preserve"> has no</w:t>
      </w:r>
      <w:r w:rsidR="0048556A">
        <w:t xml:space="preserve"> </w:t>
      </w:r>
      <w:r w:rsidR="007344A0">
        <w:t>e</w:t>
      </w:r>
      <w:r w:rsidR="0048556A">
        <w:t>ffect</w:t>
      </w:r>
      <w:r>
        <w:t xml:space="preserve">. RMSE is the most frequently used model evaluation metric in forecasting photovoltaic cell output </w:t>
      </w:r>
      <w:r>
        <w:fldChar w:fldCharType="begin"/>
      </w:r>
      <w:r>
        <w:instrText xml:space="preserve"> ADDIN ZOTERO_ITEM CSL_CITATION {"citationID":"Aa8bD2Pm","properties":{"formattedCitation":"(Rajagukguk, Ramadhan and Lee, 2020)","plainCitation":"(Rajagukguk, Ramadhan and Lee, 2020)","noteIndex":0},"citationItems":[{"id":167,"uris":["http://zotero.org/users/local/O3QMk9TL/items/ME8BTM48"],"itemData":{"id":167,"type":"article-journal","abstract":"Presently, deep learning models are an alternative solution for predicting solar energy because of their accuracy. The present study reviews deep learning models for handling time-series data to predict solar irradiance and photovoltaic (PV) power. We selected three standalone models and one hybrid model for the discussion, namely, recurrent neural network (RNN), long short-term memory (LSTM), gated recurrent unit (GRU), and convolutional neural network-LSTM (CNN–LSTM). The selected models were compared based on the accuracy, input data, forecasting horizon, type of season and weather, and training time. The performance analysis shows that these models have their strengths and limitations in different conditions. Generally, for standalone models, LSTM shows the best performance regarding the root-mean-square error evaluation metric (RMSE). On the other hand, the hybrid model (CNN–LSTM) outperforms the three standalone models, although it requires longer training data time. The most significant finding is that the deep learning models of interest are more suitable for predicting solar irradiance and PV power than other conventional machine learning models. Additionally, we recommend using the relative RMSE as the representative evaluation metric to facilitate accuracy comparison between studies.","container-title":"Energies","DOI":"10.3390/en13246623","ISSN":"1996-1073","issue":"24","language":"en","license":"http://creativecommons.org/licenses/by/3.0/","note":"number: 24\npublisher: Multidisciplinary Digital Publishing Institute","page":"6623","source":"www.mdpi.com","title":"A Review on Deep Learning Models for Forecasting Time Series Data of Solar Irradiance and Photovoltaic Power","URL":"https://www.mdpi.com/1996-1073/13/24/6623","volume":"13","author":[{"family":"Rajagukguk","given":"Rial A."},{"family":"Ramadhan","given":"Raden A. A."},{"family":"Lee","given":"Hyun-Jin"}],"accessed":{"date-parts":[["2023",11,1]]},"issued":{"date-parts":[["2020",1]]}}}],"schema":"https://github.com/citation-style-language/schema/raw/master/csl-citation.json"} </w:instrText>
      </w:r>
      <w:r>
        <w:fldChar w:fldCharType="separate"/>
      </w:r>
      <w:r w:rsidRPr="002D75AF">
        <w:rPr>
          <w:rFonts w:ascii="Calibri" w:hAnsi="Calibri" w:cs="Calibri"/>
        </w:rPr>
        <w:t>(Rajagukguk, Ramadhan and Lee, 2020)</w:t>
      </w:r>
      <w:r>
        <w:fldChar w:fldCharType="end"/>
      </w:r>
      <w:r>
        <w:t>.</w:t>
      </w:r>
    </w:p>
    <w:p w14:paraId="2F95682D" w14:textId="77777777" w:rsidR="00B46DD6" w:rsidRDefault="00B46DD6" w:rsidP="00CA7F9D"/>
    <w:p w14:paraId="11CA4EA8" w14:textId="7D43A7A6" w:rsidR="00B46DD6" w:rsidRPr="00792DA8" w:rsidRDefault="00B46DD6" w:rsidP="00792DA8">
      <w:pPr>
        <w:pStyle w:val="ListParagraph"/>
        <w:numPr>
          <w:ilvl w:val="0"/>
          <w:numId w:val="20"/>
        </w:numPr>
        <w:jc w:val="center"/>
      </w:p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num>
              <m:den>
                <m:r>
                  <w:rPr>
                    <w:rFonts w:ascii="Cambria Math" w:hAnsi="Cambria Math"/>
                  </w:rPr>
                  <m:t>n</m:t>
                </m:r>
              </m:den>
            </m:f>
          </m:e>
        </m:rad>
      </m:oMath>
    </w:p>
    <w:p w14:paraId="19384160" w14:textId="77777777" w:rsidR="00B46DD6" w:rsidRDefault="00B46DD6"/>
    <w:p w14:paraId="73694A4C" w14:textId="5A326596" w:rsidR="00B440BF" w:rsidRDefault="00B440BF">
      <w:r>
        <w:t xml:space="preserve">The mean absolute error </w:t>
      </w:r>
      <w:r w:rsidR="002C605E">
        <w:t xml:space="preserve">(MAE) </w:t>
      </w:r>
      <w:r w:rsidR="00700CAD">
        <w:t xml:space="preserve">was </w:t>
      </w:r>
      <w:r w:rsidR="00674638">
        <w:t xml:space="preserve">also </w:t>
      </w:r>
      <w:r w:rsidR="002C605E">
        <w:t>measured</w:t>
      </w:r>
      <w:r w:rsidR="00841A9C">
        <w:t xml:space="preserve">, equation </w:t>
      </w:r>
      <w:r w:rsidR="007F5CD5">
        <w:t>3</w:t>
      </w:r>
      <w:r w:rsidR="00E10AC3">
        <w:t xml:space="preserve">, </w:t>
      </w:r>
      <w:r w:rsidR="00581C49">
        <w:t>it gives an</w:t>
      </w:r>
      <w:r w:rsidR="000F02D5">
        <w:t xml:space="preserve"> </w:t>
      </w:r>
      <w:r w:rsidR="00581C49">
        <w:t xml:space="preserve">absolute </w:t>
      </w:r>
      <w:r w:rsidR="000F02D5">
        <w:t>difference between actual and predicted values.</w:t>
      </w:r>
    </w:p>
    <w:p w14:paraId="16463E16" w14:textId="448BD5CE" w:rsidR="00E9794C" w:rsidRPr="00792DA8" w:rsidRDefault="00053448" w:rsidP="00792DA8">
      <w:pPr>
        <w:pStyle w:val="ListParagraph"/>
        <w:numPr>
          <w:ilvl w:val="0"/>
          <w:numId w:val="20"/>
        </w:numPr>
        <w:jc w:val="center"/>
      </w:pPr>
      <m:oMath>
        <m:r>
          <w:rPr>
            <w:rFonts w:ascii="Cambria Math" w:hAnsi="Cambria Math"/>
          </w:rPr>
          <m:t xml:space="preserve">MA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num>
          <m:den>
            <m:r>
              <w:rPr>
                <w:rFonts w:ascii="Cambria Math" w:hAnsi="Cambria Math"/>
              </w:rPr>
              <m:t>n</m:t>
            </m:r>
          </m:den>
        </m:f>
      </m:oMath>
    </w:p>
    <w:p w14:paraId="5ADAE618" w14:textId="606DC520" w:rsidR="00841A9C" w:rsidRDefault="00841A9C">
      <w:r>
        <w:t xml:space="preserve">The </w:t>
      </w:r>
      <w:r w:rsidR="00700CAD">
        <w:t>R</w:t>
      </w:r>
      <w:r w:rsidR="00700CAD">
        <w:rPr>
          <w:vertAlign w:val="superscript"/>
        </w:rPr>
        <w:t xml:space="preserve">2 </w:t>
      </w:r>
      <w:r w:rsidR="00700CAD">
        <w:t>value</w:t>
      </w:r>
      <w:r w:rsidR="00675BB7">
        <w:t xml:space="preserve"> was</w:t>
      </w:r>
      <w:r w:rsidR="00700CAD">
        <w:t xml:space="preserve"> </w:t>
      </w:r>
      <w:r w:rsidR="00674638">
        <w:t xml:space="preserve">also </w:t>
      </w:r>
      <w:r w:rsidR="00700CAD">
        <w:t xml:space="preserve">measured, equation </w:t>
      </w:r>
      <w:r w:rsidR="005B26B8">
        <w:t>4</w:t>
      </w:r>
      <w:r w:rsidR="00E22A72">
        <w:t>, it e</w:t>
      </w:r>
      <w:r w:rsidR="00AD2F06">
        <w:t xml:space="preserve">valuates the goodness-of-fit of the model. </w:t>
      </w:r>
    </w:p>
    <w:p w14:paraId="1D780D31" w14:textId="4615AB2C" w:rsidR="00700CAD" w:rsidRPr="003A04BF" w:rsidRDefault="00000000" w:rsidP="00094C70">
      <w:pPr>
        <w:pStyle w:val="ListParagraph"/>
        <w:numPr>
          <w:ilvl w:val="0"/>
          <w:numId w:val="20"/>
        </w:numPr>
        <w:jc w:val="center"/>
      </w:pP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den>
        </m:f>
      </m:oMath>
    </w:p>
    <w:p w14:paraId="5259C444" w14:textId="149ABD98" w:rsidR="003A6CE6" w:rsidRDefault="003A6CE6">
      <w:r>
        <w:t xml:space="preserve">A combination of metrics gives a thorough evaluation </w:t>
      </w:r>
      <w:r w:rsidR="00674638">
        <w:t xml:space="preserve">of performance. </w:t>
      </w:r>
      <w:r w:rsidR="00106D09">
        <w:t>These metrics were chosen as they</w:t>
      </w:r>
      <w:r w:rsidR="00E02684">
        <w:t xml:space="preserve"> often</w:t>
      </w:r>
      <w:r w:rsidR="00CF2C86">
        <w:t xml:space="preserve"> appear in studies that</w:t>
      </w:r>
      <w:r w:rsidR="00E02684">
        <w:t xml:space="preserve"> evaluat</w:t>
      </w:r>
      <w:r w:rsidR="00CF2C86">
        <w:t xml:space="preserve">e </w:t>
      </w:r>
      <w:r w:rsidR="00E02684">
        <w:t xml:space="preserve">PV output forecasting models, </w:t>
      </w:r>
      <w:r w:rsidR="001F5484">
        <w:t>Table</w:t>
      </w:r>
      <w:r w:rsidR="00E02684">
        <w:t xml:space="preserve"> 1. </w:t>
      </w:r>
    </w:p>
    <w:p w14:paraId="223B498B" w14:textId="0A900699" w:rsidR="00B46DD6" w:rsidRDefault="005D4AA0">
      <w:r>
        <w:t xml:space="preserve">For long-term forecasting, a horizon time of one year was used. </w:t>
      </w:r>
    </w:p>
    <w:p w14:paraId="6DBDA948" w14:textId="77777777" w:rsidR="00E74C1C" w:rsidRDefault="00E74C1C" w:rsidP="00E74C1C">
      <w:pPr>
        <w:rPr>
          <w:b/>
          <w:bCs/>
        </w:rPr>
      </w:pPr>
    </w:p>
    <w:p w14:paraId="0EB5C8CB" w14:textId="637B05B7" w:rsidR="00B46DD6" w:rsidRDefault="00B46DD6">
      <w:pPr>
        <w:rPr>
          <w:b/>
          <w:bCs/>
        </w:rPr>
      </w:pPr>
      <w:r w:rsidRPr="00E74C1C">
        <w:rPr>
          <w:b/>
          <w:bCs/>
        </w:rPr>
        <w:t xml:space="preserve">Forecasting Models </w:t>
      </w:r>
    </w:p>
    <w:p w14:paraId="6EE4D156" w14:textId="77777777" w:rsidR="00B46DD6" w:rsidRPr="00103593" w:rsidRDefault="00B46DD6" w:rsidP="00103593">
      <w:pPr>
        <w:rPr>
          <w:b/>
          <w:bCs/>
        </w:rPr>
      </w:pPr>
      <w:r w:rsidRPr="00103593">
        <w:rPr>
          <w:b/>
          <w:bCs/>
        </w:rPr>
        <w:t xml:space="preserve">SARIMAX </w:t>
      </w:r>
    </w:p>
    <w:p w14:paraId="5B3FB5EB" w14:textId="77777777" w:rsidR="00B46DD6" w:rsidRDefault="00B46DD6">
      <w:r>
        <w:t xml:space="preserve">Seasonal Autoregressive Integrated Moving Average with exogenous factors (SARIMAX) is an extension of an ARIMA model allowing for seasonal data and the addition of exogenous features into the model. </w:t>
      </w:r>
    </w:p>
    <w:p w14:paraId="3632E4F1" w14:textId="77777777" w:rsidR="00B46DD6" w:rsidRDefault="00B46DD6">
      <w:r>
        <w:t>The SARIMA model: ARIMA (</w:t>
      </w:r>
      <w:r>
        <w:rPr>
          <w:i/>
          <w:iCs/>
        </w:rPr>
        <w:t>p, d, q</w:t>
      </w:r>
      <w:r>
        <w:t>) (</w:t>
      </w:r>
      <w:r>
        <w:rPr>
          <w:i/>
          <w:iCs/>
        </w:rPr>
        <w:t xml:space="preserve">P, D, </w:t>
      </w:r>
      <w:proofErr w:type="gramStart"/>
      <w:r>
        <w:rPr>
          <w:i/>
          <w:iCs/>
        </w:rPr>
        <w:t>Q</w:t>
      </w:r>
      <w:r>
        <w:t>)s.</w:t>
      </w:r>
      <w:proofErr w:type="gramEnd"/>
      <w:r>
        <w:t xml:space="preserve"> (</w:t>
      </w:r>
      <w:r>
        <w:rPr>
          <w:i/>
          <w:iCs/>
        </w:rPr>
        <w:t>p, d, q</w:t>
      </w:r>
      <w:r>
        <w:t>) are the orders of the non-seasonal section of the model and the (</w:t>
      </w:r>
      <w:r>
        <w:rPr>
          <w:i/>
          <w:iCs/>
        </w:rPr>
        <w:t>P, D, Q</w:t>
      </w:r>
      <w:r>
        <w:t xml:space="preserve">)s are the orders of the seasonal section. </w:t>
      </w:r>
    </w:p>
    <w:p w14:paraId="5985D2F5" w14:textId="7CC2479D" w:rsidR="00B46DD6" w:rsidRPr="002B22ED" w:rsidRDefault="00B46DD6" w:rsidP="002B22ED">
      <w:r>
        <w:rPr>
          <w:i/>
          <w:iCs/>
        </w:rPr>
        <w:t xml:space="preserve">p </w:t>
      </w:r>
      <w:r>
        <w:t>is the order of the autoregressive model (AR</w:t>
      </w:r>
      <w:r>
        <w:rPr>
          <w:vertAlign w:val="subscript"/>
        </w:rPr>
        <w:t>(</w:t>
      </w:r>
      <w:r>
        <w:rPr>
          <w:i/>
          <w:iCs/>
          <w:vertAlign w:val="subscript"/>
        </w:rPr>
        <w:t>p</w:t>
      </w:r>
      <w:r>
        <w:rPr>
          <w:vertAlign w:val="subscript"/>
        </w:rPr>
        <w:t>)</w:t>
      </w:r>
      <w:r>
        <w:t>) and refers to the number of lags used in the model. Time series values often have relationships with previous values in the time series</w:t>
      </w:r>
      <w:r w:rsidR="00A73EBD">
        <w:t xml:space="preserve">, also known as </w:t>
      </w:r>
      <w:r>
        <w:t>autocorrelation. AR models allow lag values of the target variable to be incorporated into the model. An AR</w:t>
      </w:r>
      <w:r>
        <w:rPr>
          <w:vertAlign w:val="subscript"/>
        </w:rPr>
        <w:t xml:space="preserve">(p) </w:t>
      </w:r>
      <w:r>
        <w:t xml:space="preserve">model is expressed in equation </w:t>
      </w:r>
      <w:r w:rsidR="000A0890">
        <w:t>5</w:t>
      </w:r>
      <w:r>
        <w:t>.</w:t>
      </w:r>
      <w:r>
        <w:rPr>
          <w:rFonts w:ascii="Cambria Math" w:hAnsi="Cambria Math"/>
        </w:rPr>
        <w:t xml:space="preserve">                    </w:t>
      </w:r>
    </w:p>
    <w:p w14:paraId="7DFADFEF" w14:textId="77777777" w:rsidR="00B46DD6" w:rsidRPr="0008472F" w:rsidRDefault="00000000" w:rsidP="0008472F">
      <w:pPr>
        <w:pStyle w:val="ListParagraph"/>
        <w:numPr>
          <w:ilvl w:val="0"/>
          <w:numId w:val="20"/>
        </w:numPr>
        <w:jc w:val="center"/>
        <w:rPr>
          <w:i/>
        </w:rP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m:t>
            </m:r>
          </m:sub>
        </m:sSub>
      </m:oMath>
    </w:p>
    <w:p w14:paraId="1C6DD959" w14:textId="77777777" w:rsidR="00B46DD6" w:rsidRPr="00C60746" w:rsidRDefault="00B46DD6" w:rsidP="008A2C2C">
      <w:r>
        <w:t xml:space="preserve">Where </w:t>
      </w:r>
      <w:proofErr w:type="spellStart"/>
      <w:r>
        <w:t>y</w:t>
      </w:r>
      <w:r>
        <w:rPr>
          <w:vertAlign w:val="subscript"/>
        </w:rPr>
        <w:t>t</w:t>
      </w:r>
      <w:proofErr w:type="spellEnd"/>
      <w:r>
        <w:rPr>
          <w:vertAlign w:val="subscript"/>
        </w:rPr>
        <w:t xml:space="preserve"> </w:t>
      </w:r>
      <w:r>
        <w:t>is the target variable, ϵ</w:t>
      </w:r>
      <w:r>
        <w:rPr>
          <w:vertAlign w:val="subscript"/>
        </w:rPr>
        <w:t xml:space="preserve">t </w:t>
      </w:r>
      <w:r>
        <w:t>is white noise, c is a constant and a</w:t>
      </w:r>
      <w:r>
        <w:rPr>
          <w:vertAlign w:val="subscript"/>
        </w:rPr>
        <w:t>1</w:t>
      </w:r>
      <w:r>
        <w:t xml:space="preserve"> … a</w:t>
      </w:r>
      <w:r>
        <w:rPr>
          <w:vertAlign w:val="subscript"/>
        </w:rPr>
        <w:t xml:space="preserve">p </w:t>
      </w:r>
      <w:r>
        <w:t xml:space="preserve">are coefficients. The coefficients determine the pattern of the time series. </w:t>
      </w:r>
    </w:p>
    <w:p w14:paraId="3D37F92F" w14:textId="78978654" w:rsidR="00B46DD6" w:rsidRPr="00995900" w:rsidRDefault="00B46DD6" w:rsidP="00995900">
      <w:r>
        <w:rPr>
          <w:i/>
          <w:iCs/>
        </w:rPr>
        <w:t xml:space="preserve">d </w:t>
      </w:r>
      <w:r>
        <w:t>is the order of differencing, referring to the number of times the data is differenced to achieve stationarity</w:t>
      </w:r>
      <w:r w:rsidR="00DB3588">
        <w:t>,</w:t>
      </w:r>
      <w:r>
        <w:t xml:space="preserve"> </w:t>
      </w:r>
      <w:r w:rsidRPr="002D3590">
        <w:t xml:space="preserve">equation </w:t>
      </w:r>
      <w:r w:rsidR="00DB3588">
        <w:t>6.</w:t>
      </w:r>
    </w:p>
    <w:p w14:paraId="275F4F5A" w14:textId="77777777" w:rsidR="00B46DD6" w:rsidRPr="0008472F" w:rsidRDefault="00000000" w:rsidP="0008472F">
      <w:pPr>
        <w:pStyle w:val="ListParagraph"/>
        <w:numPr>
          <w:ilvl w:val="0"/>
          <w:numId w:val="20"/>
        </w:numPr>
        <w:jc w:val="center"/>
        <w:rPr>
          <w:rFonts w:ascii="Cambria Math" w:hAnsi="Cambria Math"/>
        </w:rPr>
      </w:pPr>
      <m:oMath>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t</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t-d</m:t>
            </m:r>
          </m:sub>
        </m:sSub>
      </m:oMath>
    </w:p>
    <w:p w14:paraId="0E73E9EB" w14:textId="027C1148" w:rsidR="00B46DD6" w:rsidRDefault="00B46DD6" w:rsidP="002D35C2">
      <w:r>
        <w:rPr>
          <w:i/>
          <w:iCs/>
        </w:rPr>
        <w:t>q</w:t>
      </w:r>
      <w:r>
        <w:t xml:space="preserve"> is the order of the moving average model (MA</w:t>
      </w:r>
      <w:r>
        <w:rPr>
          <w:vertAlign w:val="subscript"/>
        </w:rPr>
        <w:t>(</w:t>
      </w:r>
      <w:r>
        <w:rPr>
          <w:i/>
          <w:iCs/>
          <w:vertAlign w:val="subscript"/>
        </w:rPr>
        <w:t>q</w:t>
      </w:r>
      <w:r>
        <w:rPr>
          <w:vertAlign w:val="subscript"/>
        </w:rPr>
        <w:t>)</w:t>
      </w:r>
      <w:r>
        <w:t>) and refers to the number of lags used in the model. The MA section of the model regresses the time series values against the errors of predictions of past values. An MA</w:t>
      </w:r>
      <w:r>
        <w:rPr>
          <w:vertAlign w:val="subscript"/>
        </w:rPr>
        <w:t xml:space="preserve">(q) </w:t>
      </w:r>
      <w:r>
        <w:t xml:space="preserve">model is expressed in equation </w:t>
      </w:r>
      <w:r w:rsidR="00DB3588">
        <w:t>7.</w:t>
      </w:r>
    </w:p>
    <w:p w14:paraId="0FE19505" w14:textId="77777777" w:rsidR="00B46DD6" w:rsidRPr="00DB3588" w:rsidRDefault="00000000" w:rsidP="00DB3588">
      <w:pPr>
        <w:pStyle w:val="ListParagraph"/>
        <w:numPr>
          <w:ilvl w:val="0"/>
          <w:numId w:val="20"/>
        </w:numPr>
        <w:jc w:val="center"/>
        <w:rPr>
          <w:rFonts w:ascii="Cambria Math" w:hAnsi="Cambria Math"/>
        </w:rP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c+</m:t>
        </m:r>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sSub>
          <m:sSubPr>
            <m:ctrlPr>
              <w:rPr>
                <w:rFonts w:ascii="Cambria Math" w:hAnsi="Cambria Math"/>
                <w:i/>
              </w:rPr>
            </m:ctrlPr>
          </m:sSubPr>
          <m:e>
            <m:r>
              <w:rPr>
                <w:rFonts w:ascii="Cambria Math" w:hAnsi="Cambria Math"/>
              </w:rPr>
              <m:t>ϵ</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q</m:t>
            </m:r>
          </m:sub>
        </m:sSub>
        <m:sSub>
          <m:sSubPr>
            <m:ctrlPr>
              <w:rPr>
                <w:rFonts w:ascii="Cambria Math" w:hAnsi="Cambria Math"/>
                <w:i/>
              </w:rPr>
            </m:ctrlPr>
          </m:sSubPr>
          <m:e>
            <m:r>
              <w:rPr>
                <w:rFonts w:ascii="Cambria Math" w:hAnsi="Cambria Math"/>
              </w:rPr>
              <m:t>ϵ</m:t>
            </m:r>
          </m:e>
          <m:sub>
            <m:r>
              <w:rPr>
                <w:rFonts w:ascii="Cambria Math" w:hAnsi="Cambria Math"/>
              </w:rPr>
              <m:t>t-q</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p>
    <w:p w14:paraId="5C1EA094" w14:textId="77777777" w:rsidR="00B46DD6" w:rsidRPr="00B46B1D" w:rsidRDefault="00B46DD6" w:rsidP="00B25C63">
      <w:r>
        <w:t>Where c is a constant, ϵ</w:t>
      </w:r>
      <w:r>
        <w:rPr>
          <w:vertAlign w:val="subscript"/>
        </w:rPr>
        <w:t xml:space="preserve">t </w:t>
      </w:r>
      <w:r>
        <w:t>is white noise and m</w:t>
      </w:r>
      <w:r>
        <w:rPr>
          <w:vertAlign w:val="subscript"/>
        </w:rPr>
        <w:t>1</w:t>
      </w:r>
      <w:r>
        <w:t xml:space="preserve"> … </w:t>
      </w:r>
      <w:proofErr w:type="spellStart"/>
      <w:r>
        <w:t>m</w:t>
      </w:r>
      <w:r>
        <w:softHyphen/>
      </w:r>
      <w:r>
        <w:rPr>
          <w:vertAlign w:val="subscript"/>
        </w:rPr>
        <w:t>q</w:t>
      </w:r>
      <w:proofErr w:type="spellEnd"/>
      <w:r>
        <w:rPr>
          <w:vertAlign w:val="subscript"/>
        </w:rPr>
        <w:t xml:space="preserve"> </w:t>
      </w:r>
      <w:r>
        <w:t xml:space="preserve">are the coefficients which determine the pattern of the time series. </w:t>
      </w:r>
    </w:p>
    <w:p w14:paraId="1E033DB6" w14:textId="5646509B" w:rsidR="00B46DD6" w:rsidRPr="00B31125" w:rsidRDefault="00B46DD6" w:rsidP="002D35C2">
      <w:r>
        <w:rPr>
          <w:i/>
          <w:iCs/>
        </w:rPr>
        <w:t>P</w:t>
      </w:r>
      <w:r w:rsidR="00DB3588">
        <w:t>:</w:t>
      </w:r>
      <w:r>
        <w:t xml:space="preserve"> order for the seasonal autoregressive part of the model.</w:t>
      </w:r>
    </w:p>
    <w:p w14:paraId="7D6330D3" w14:textId="25FC3780" w:rsidR="00B46DD6" w:rsidRDefault="00B46DD6" w:rsidP="002D35C2">
      <w:r>
        <w:rPr>
          <w:i/>
          <w:iCs/>
        </w:rPr>
        <w:lastRenderedPageBreak/>
        <w:t>D</w:t>
      </w:r>
      <w:r w:rsidR="00CE7943">
        <w:t>:</w:t>
      </w:r>
      <w:r>
        <w:t xml:space="preserve"> number of times differencing is required to remove the seasonal component of the data. </w:t>
      </w:r>
      <w:r w:rsidR="004010D9">
        <w:t>T</w:t>
      </w:r>
      <w:r>
        <w:t xml:space="preserve">he value from one cycle ago is subtracted from the current value, equation </w:t>
      </w:r>
      <w:r w:rsidR="00CE7943">
        <w:t>8.</w:t>
      </w:r>
    </w:p>
    <w:p w14:paraId="61551A51" w14:textId="77777777" w:rsidR="00B46DD6" w:rsidRPr="004010D9" w:rsidRDefault="00000000" w:rsidP="004010D9">
      <w:pPr>
        <w:pStyle w:val="ListParagraph"/>
        <w:numPr>
          <w:ilvl w:val="0"/>
          <w:numId w:val="20"/>
        </w:numPr>
        <w:jc w:val="center"/>
        <w:rPr>
          <w:rFonts w:ascii="Cambria Math" w:hAnsi="Cambria Math"/>
        </w:rPr>
      </w:pP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s</m:t>
            </m:r>
          </m:sub>
        </m:sSub>
      </m:oMath>
    </w:p>
    <w:p w14:paraId="18DF8572" w14:textId="77777777" w:rsidR="00B46DD6" w:rsidRPr="000A3C19" w:rsidRDefault="00B46DD6">
      <w:r>
        <w:t xml:space="preserve">For monthly data with a seasonal period of twelve months, s =12. So, for D = 1, </w:t>
      </w:r>
      <w:proofErr w:type="spellStart"/>
      <w:r>
        <w:t>y</w:t>
      </w:r>
      <w:r>
        <w:rPr>
          <w:vertAlign w:val="subscript"/>
        </w:rPr>
        <w:t>t</w:t>
      </w:r>
      <w:proofErr w:type="spellEnd"/>
      <w:r>
        <w:t xml:space="preserve">’ = </w:t>
      </w:r>
      <w:proofErr w:type="spellStart"/>
      <w:r>
        <w:t>y</w:t>
      </w:r>
      <w:r>
        <w:rPr>
          <w:vertAlign w:val="subscript"/>
        </w:rPr>
        <w:t>t</w:t>
      </w:r>
      <w:proofErr w:type="spellEnd"/>
      <w:r>
        <w:rPr>
          <w:vertAlign w:val="subscript"/>
        </w:rPr>
        <w:t xml:space="preserve"> </w:t>
      </w:r>
      <w:r>
        <w:t>– y</w:t>
      </w:r>
      <w:r>
        <w:rPr>
          <w:vertAlign w:val="subscript"/>
        </w:rPr>
        <w:t>t-12</w:t>
      </w:r>
      <w:r>
        <w:t xml:space="preserve">. </w:t>
      </w:r>
    </w:p>
    <w:p w14:paraId="520F2F18" w14:textId="2521B739" w:rsidR="00B46DD6" w:rsidRDefault="00B46DD6">
      <w:r>
        <w:rPr>
          <w:i/>
          <w:iCs/>
        </w:rPr>
        <w:t>Q</w:t>
      </w:r>
      <w:r w:rsidR="00F12874">
        <w:t>:</w:t>
      </w:r>
      <w:r>
        <w:t xml:space="preserve"> order for the seasonal moving average part of the model. </w:t>
      </w:r>
    </w:p>
    <w:p w14:paraId="2B8E8CE7" w14:textId="7DDEC499" w:rsidR="00B46DD6" w:rsidRDefault="00F12874">
      <w:r>
        <w:t>s:</w:t>
      </w:r>
      <w:r w:rsidR="00B46DD6">
        <w:t xml:space="preserve"> number of data points the seasonal component repeats over. </w:t>
      </w:r>
    </w:p>
    <w:p w14:paraId="16C043F3" w14:textId="14709897" w:rsidR="00B46DD6" w:rsidRDefault="00B46DD6" w:rsidP="00CA4002">
      <w:r>
        <w:t>E</w:t>
      </w:r>
      <w:r w:rsidR="00802602">
        <w:t>x</w:t>
      </w:r>
      <w:r>
        <w:t xml:space="preserve">ogenous features are also incorporated into the model. </w:t>
      </w:r>
      <w:r w:rsidR="00DB79D6">
        <w:t>T</w:t>
      </w:r>
      <w:r>
        <w:t>he SARIMAX model is mathematically defi</w:t>
      </w:r>
      <w:r w:rsidR="00802602">
        <w:t>n</w:t>
      </w:r>
      <w:r>
        <w:t xml:space="preserve">ed </w:t>
      </w:r>
      <w:r w:rsidR="00DB79D6">
        <w:t>as</w:t>
      </w:r>
      <w:r>
        <w:t xml:space="preserve"> equation </w:t>
      </w:r>
      <w:r w:rsidR="00DB79D6">
        <w:t>9</w:t>
      </w:r>
      <w:r w:rsidR="00126E0E">
        <w:t xml:space="preserve"> </w:t>
      </w:r>
      <w:r w:rsidR="00126E0E">
        <w:fldChar w:fldCharType="begin"/>
      </w:r>
      <w:r w:rsidR="00126E0E">
        <w:instrText xml:space="preserve"> ADDIN ZOTERO_ITEM CSL_CITATION {"citationID":"TDnlXE6o","properties":{"formattedCitation":"(Vagropoulos {\\i{}et al.}, 2016)","plainCitation":"(Vagropoulos et al., 2016)","noteIndex":0},"citationItems":[{"id":217,"uris":["http://zotero.org/users/local/O3QMk9TL/items/VM4MWCZA"],"itemData":{"id":217,"type":"paper-conference","abstract":"This paper compares four practical methods for electricity generation forecasting of grid-connected Photovoltaic (PV) plants, namely Seasonal Autoregressive Integrated Moving Average (SARIMA) modeling, SARIMAX modeling (SARIMA modeling with exogenous factor), modified SARIMA modeling, as a result of an a posteriori modification of the SARIMA model, and ANN-based modeling. Interesting results regarding the necessity and the advantages of using exogenous factors in a time series model are concluded from this comparison. Finally, intra-day forecasts updates are implemented to evaluate the forecasting errors of the SARIMA and the SARIMAX models. Their comparison highlights differences in accuracy between the two models. All models are compared in terms of the Normalized (with respect to the PV installed capacity) Root Mean Square Error (NRMSE) criterion. Simulation results from the application of the forecasting models in a PV plant in Greece using real-world data are presented.","container-title":"2016 IEEE International Energy Conference (ENERGYCON)","DOI":"10.1109/ENERGYCON.2016.7514029","event-title":"2016 IEEE International Energy Conference (ENERGYCON)","page":"1-6","source":"IEEE Xplore","title":"Comparison of SARIMAX, SARIMA, modified SARIMA and ANN-based models for short-term PV generation forecasting","URL":"https://ieeexplore.ieee.org/abstract/document/7514029","author":[{"family":"Vagropoulos","given":"Stylianos I."},{"family":"Chouliaras","given":"G. I."},{"family":"Kardakos","given":"E. G."},{"family":"Simoglou","given":"C. K."},{"family":"Bakirtzis","given":"A. G."}],"accessed":{"date-parts":[["2023",11,7]]},"issued":{"date-parts":[["2016",4]]}}}],"schema":"https://github.com/citation-style-language/schema/raw/master/csl-citation.json"} </w:instrText>
      </w:r>
      <w:r w:rsidR="00126E0E">
        <w:fldChar w:fldCharType="separate"/>
      </w:r>
      <w:r w:rsidR="00126E0E" w:rsidRPr="00126E0E">
        <w:rPr>
          <w:rFonts w:ascii="Calibri" w:hAnsi="Calibri" w:cs="Calibri"/>
          <w:kern w:val="0"/>
          <w:szCs w:val="24"/>
        </w:rPr>
        <w:t xml:space="preserve">(Vagropoulos </w:t>
      </w:r>
      <w:r w:rsidR="00126E0E" w:rsidRPr="00126E0E">
        <w:rPr>
          <w:rFonts w:ascii="Calibri" w:hAnsi="Calibri" w:cs="Calibri"/>
          <w:i/>
          <w:iCs/>
          <w:kern w:val="0"/>
          <w:szCs w:val="24"/>
        </w:rPr>
        <w:t>et al.</w:t>
      </w:r>
      <w:r w:rsidR="00126E0E" w:rsidRPr="00126E0E">
        <w:rPr>
          <w:rFonts w:ascii="Calibri" w:hAnsi="Calibri" w:cs="Calibri"/>
          <w:kern w:val="0"/>
          <w:szCs w:val="24"/>
        </w:rPr>
        <w:t>, 2016)</w:t>
      </w:r>
      <w:r w:rsidR="00126E0E">
        <w:fldChar w:fldCharType="end"/>
      </w:r>
      <w:r w:rsidR="00380F7D">
        <w:t>.</w:t>
      </w:r>
    </w:p>
    <w:p w14:paraId="68FB866F" w14:textId="77777777" w:rsidR="00B46DD6" w:rsidRPr="00A75BC5" w:rsidRDefault="00B46DD6" w:rsidP="008C04C8">
      <w:pPr>
        <w:rPr>
          <w:rFonts w:ascii="Cambria Math" w:hAnsi="Cambria Math"/>
          <w:i/>
          <w:iCs/>
        </w:rPr>
      </w:pPr>
    </w:p>
    <w:p w14:paraId="14614344" w14:textId="77777777" w:rsidR="00B46DD6" w:rsidRPr="00F12874" w:rsidRDefault="00000000" w:rsidP="00F12874">
      <w:pPr>
        <w:pStyle w:val="ListParagraph"/>
        <w:numPr>
          <w:ilvl w:val="0"/>
          <w:numId w:val="20"/>
        </w:numPr>
        <w:jc w:val="center"/>
        <w:rPr>
          <w:rFonts w:ascii="Cambria Math" w:hAnsi="Cambria Math"/>
        </w:rPr>
      </w:pPr>
      <m:oMath>
        <m:sSub>
          <m:sSubPr>
            <m:ctrlPr>
              <w:rPr>
                <w:rFonts w:ascii="Cambria Math" w:hAnsi="Cambria Math"/>
                <w:i/>
              </w:rPr>
            </m:ctrlPr>
          </m:sSubPr>
          <m:e>
            <m:r>
              <w:rPr>
                <w:rFonts w:ascii="Cambria Math" w:hAnsi="Cambria Math"/>
              </w:rPr>
              <m:t>ϕ</m:t>
            </m:r>
          </m:e>
          <m:sub>
            <m:r>
              <w:rPr>
                <w:rFonts w:ascii="Cambria Math" w:hAnsi="Cambria Math"/>
              </w:rPr>
              <m:t>p</m:t>
            </m:r>
          </m:sub>
        </m:sSub>
        <m:d>
          <m:dPr>
            <m:ctrlPr>
              <w:rPr>
                <w:rFonts w:ascii="Cambria Math" w:hAnsi="Cambria Math"/>
                <w:i/>
              </w:rPr>
            </m:ctrlPr>
          </m:dPr>
          <m:e>
            <m:r>
              <w:rPr>
                <w:rFonts w:ascii="Cambria Math" w:hAnsi="Cambria Math"/>
              </w:rPr>
              <m:t>B</m:t>
            </m:r>
          </m:e>
        </m:d>
        <m:sSub>
          <m:sSubPr>
            <m:ctrlPr>
              <w:rPr>
                <w:rFonts w:ascii="Cambria Math" w:hAnsi="Cambria Math"/>
                <w:i/>
              </w:rPr>
            </m:ctrlPr>
          </m:sSubPr>
          <m:e>
            <m:r>
              <m:rPr>
                <m:sty m:val="p"/>
              </m:rPr>
              <w:rPr>
                <w:rFonts w:ascii="Cambria Math" w:hAnsi="Cambria Math"/>
              </w:rPr>
              <m:t>Φ</m:t>
            </m:r>
          </m:e>
          <m:sub>
            <m:r>
              <w:rPr>
                <w:rFonts w:ascii="Cambria Math" w:hAnsi="Cambria Math"/>
              </w:rPr>
              <m:t>P</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S</m:t>
                </m:r>
              </m:sup>
            </m:sSup>
          </m:e>
        </m:d>
        <m:sSup>
          <m:sSupPr>
            <m:ctrlPr>
              <w:rPr>
                <w:rFonts w:ascii="Cambria Math" w:hAnsi="Cambria Math"/>
                <w:i/>
              </w:rPr>
            </m:ctrlPr>
          </m:sSupPr>
          <m:e>
            <m:r>
              <m:rPr>
                <m:sty m:val="p"/>
              </m:rPr>
              <w:rPr>
                <w:rFonts w:ascii="Cambria Math" w:hAnsi="Cambria Math" w:cs="Cambria Math"/>
              </w:rPr>
              <m:t>∇</m:t>
            </m:r>
          </m:e>
          <m:sup>
            <m:r>
              <w:rPr>
                <w:rFonts w:ascii="Cambria Math" w:hAnsi="Cambria Math"/>
              </w:rPr>
              <m:t>d</m:t>
            </m:r>
          </m:sup>
        </m:sSup>
        <m:sSubSup>
          <m:sSubSupPr>
            <m:ctrlPr>
              <w:rPr>
                <w:rFonts w:ascii="Cambria Math" w:hAnsi="Cambria Math"/>
                <w:i/>
              </w:rPr>
            </m:ctrlPr>
          </m:sSubSupPr>
          <m:e>
            <m:r>
              <m:rPr>
                <m:sty m:val="p"/>
              </m:rPr>
              <w:rPr>
                <w:rFonts w:ascii="Cambria Math" w:hAnsi="Cambria Math" w:cs="Cambria Math"/>
              </w:rPr>
              <m:t>∇</m:t>
            </m:r>
          </m:e>
          <m:sub>
            <m:r>
              <w:rPr>
                <w:rFonts w:ascii="Cambria Math" w:hAnsi="Cambria Math"/>
              </w:rPr>
              <m:t>S</m:t>
            </m:r>
          </m:sub>
          <m:sup>
            <m:r>
              <w:rPr>
                <w:rFonts w:ascii="Cambria Math" w:hAnsi="Cambria Math"/>
              </w:rPr>
              <m:t>D</m:t>
            </m:r>
          </m:sup>
        </m:sSubSup>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k,t</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q</m:t>
            </m:r>
          </m:sub>
        </m:sSub>
        <m:r>
          <w:rPr>
            <w:rFonts w:ascii="Cambria Math" w:hAnsi="Cambria Math"/>
          </w:rPr>
          <m:t>(B)</m:t>
        </m:r>
        <m:sSub>
          <m:sSubPr>
            <m:ctrlPr>
              <w:rPr>
                <w:rFonts w:ascii="Cambria Math" w:hAnsi="Cambria Math"/>
                <w:i/>
              </w:rPr>
            </m:ctrlPr>
          </m:sSubPr>
          <m:e>
            <m:r>
              <m:rPr>
                <m:sty m:val="p"/>
              </m:rPr>
              <w:rPr>
                <w:rFonts w:ascii="Cambria Math" w:hAnsi="Cambria Math"/>
              </w:rPr>
              <m:t>Θ</m:t>
            </m:r>
          </m:e>
          <m:sub>
            <m:r>
              <w:rPr>
                <w:rFonts w:ascii="Cambria Math" w:hAnsi="Cambria Math"/>
              </w:rPr>
              <m:t>Q</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p>
    <w:p w14:paraId="27BA3B39" w14:textId="6328470D" w:rsidR="00B46DD6" w:rsidRPr="000B46DB" w:rsidRDefault="00B46DD6" w:rsidP="00CA4002">
      <w:r>
        <w:t xml:space="preserve">B refers to lag values i.e. when B is applied to </w:t>
      </w:r>
      <w:proofErr w:type="spellStart"/>
      <w:r>
        <w:t>y</w:t>
      </w:r>
      <w:r>
        <w:rPr>
          <w:vertAlign w:val="subscript"/>
        </w:rPr>
        <w:t>t</w:t>
      </w:r>
      <w:proofErr w:type="spellEnd"/>
      <w:r>
        <w:t xml:space="preserve">, it gives </w:t>
      </w:r>
      <w:proofErr w:type="spellStart"/>
      <w:r>
        <w:t>y</w:t>
      </w:r>
      <w:r>
        <w:rPr>
          <w:vertAlign w:val="subscript"/>
        </w:rPr>
        <w:t>t</w:t>
      </w:r>
      <w:proofErr w:type="spellEnd"/>
      <w:r>
        <w:rPr>
          <w:vertAlign w:val="subscript"/>
        </w:rPr>
        <w:t>- 1</w:t>
      </w:r>
      <w:r>
        <w:t xml:space="preserve"> </w:t>
      </w:r>
      <w:r w:rsidRPr="00764F14">
        <w:fldChar w:fldCharType="begin"/>
      </w:r>
      <w:r>
        <w:instrText xml:space="preserve"> ADDIN ZOTERO_ITEM CSL_CITATION {"citationID":"HVpA6nIa","properties":{"formattedCitation":"({\\i{}8.2 Backshift notation | Forecasting: Principles and Practice (2nd ed)}., n.d.)","plainCitation":"(8.2 Backshift notation | Forecasting: Principles and Practice (2nd ed)., n.d.)","dontUpdate":true,"noteIndex":0},"citationItems":[{"id":227,"uris":["http://zotero.org/users/local/O3QMk9TL/items/W9HUAB3X"],"itemData":{"id":227,"type":"book","edition":"2nd","event-place":"Melbourne, Australia","publisher":"OTexts","publisher-place":"Melbourne, Australia","source":"otexts.com","title":"Forecasting: Principles and Practice","title-short":"8.2 Backshift notation | Forecasting","URL":"https://otexts.com/fpp2/backshift.html","author":[{"family":"Hyndman","given":"Rob"},{"family":"Athanasopoulos","given":"George"}],"accessed":{"date-parts":[["2023",11,15]]},"issued":{"date-parts":[["2018"]]}}}],"schema":"https://github.com/citation-style-language/schema/raw/master/csl-citation.json"} </w:instrText>
      </w:r>
      <w:r w:rsidRPr="00764F14">
        <w:fldChar w:fldCharType="separate"/>
      </w:r>
      <w:r w:rsidRPr="00764F14">
        <w:rPr>
          <w:rFonts w:ascii="Calibri" w:hAnsi="Calibri" w:cs="Calibri"/>
          <w:kern w:val="0"/>
          <w:szCs w:val="24"/>
        </w:rPr>
        <w:t>(</w:t>
      </w:r>
      <w:r w:rsidRPr="00F32586">
        <w:rPr>
          <w:rFonts w:ascii="Calibri" w:hAnsi="Calibri" w:cs="Calibri"/>
          <w:kern w:val="0"/>
          <w:szCs w:val="24"/>
        </w:rPr>
        <w:t xml:space="preserve">Hyndman </w:t>
      </w:r>
      <w:r>
        <w:rPr>
          <w:rFonts w:ascii="Calibri" w:hAnsi="Calibri" w:cs="Calibri"/>
          <w:kern w:val="0"/>
          <w:szCs w:val="24"/>
        </w:rPr>
        <w:t xml:space="preserve">and </w:t>
      </w:r>
      <w:r w:rsidRPr="00F32586">
        <w:rPr>
          <w:rFonts w:ascii="Calibri" w:hAnsi="Calibri" w:cs="Calibri"/>
          <w:kern w:val="0"/>
          <w:szCs w:val="24"/>
        </w:rPr>
        <w:t>Athanasopoulos</w:t>
      </w:r>
      <w:r>
        <w:rPr>
          <w:rFonts w:ascii="Calibri" w:hAnsi="Calibri" w:cs="Calibri"/>
          <w:kern w:val="0"/>
          <w:szCs w:val="24"/>
        </w:rPr>
        <w:t>, 2018</w:t>
      </w:r>
      <w:r w:rsidRPr="00764F14">
        <w:rPr>
          <w:rFonts w:ascii="Calibri" w:hAnsi="Calibri" w:cs="Calibri"/>
          <w:kern w:val="0"/>
          <w:szCs w:val="24"/>
        </w:rPr>
        <w:t>)</w:t>
      </w:r>
      <w:r w:rsidRPr="00764F14">
        <w:fldChar w:fldCharType="end"/>
      </w:r>
      <w:r>
        <w:t xml:space="preserve">.  </w:t>
      </w:r>
    </w:p>
    <w:p w14:paraId="2E7ED259" w14:textId="77777777" w:rsidR="00B46DD6" w:rsidRDefault="00B46DD6" w:rsidP="00CA4002">
      <w:r>
        <w:t xml:space="preserve">The components are defined as: </w:t>
      </w:r>
    </w:p>
    <w:p w14:paraId="5258759A" w14:textId="77777777" w:rsidR="00B46DD6" w:rsidRDefault="00B46DD6" w:rsidP="00B46DD6">
      <w:pPr>
        <w:pStyle w:val="ListParagraph"/>
        <w:numPr>
          <w:ilvl w:val="0"/>
          <w:numId w:val="1"/>
        </w:numPr>
      </w:pPr>
      <w:proofErr w:type="spellStart"/>
      <w:proofErr w:type="gramStart"/>
      <w:r>
        <w:t>x</w:t>
      </w:r>
      <w:r w:rsidRPr="00BB5C01">
        <w:rPr>
          <w:vertAlign w:val="subscript"/>
        </w:rPr>
        <w:t>k,t</w:t>
      </w:r>
      <w:proofErr w:type="spellEnd"/>
      <w:proofErr w:type="gramEnd"/>
      <w:r>
        <w:rPr>
          <w:vertAlign w:val="subscript"/>
        </w:rPr>
        <w:t xml:space="preserve"> </w:t>
      </w:r>
      <w:r>
        <w:t>each explanatory variable (k</w:t>
      </w:r>
      <w:r>
        <w:rPr>
          <w:vertAlign w:val="superscript"/>
        </w:rPr>
        <w:t xml:space="preserve">th </w:t>
      </w:r>
      <w:r>
        <w:t>variable) at time t with the coefficient β</w:t>
      </w:r>
      <w:r>
        <w:rPr>
          <w:vertAlign w:val="subscript"/>
        </w:rPr>
        <w:t xml:space="preserve">k. </w:t>
      </w:r>
    </w:p>
    <w:p w14:paraId="26A4638C" w14:textId="77777777" w:rsidR="00B46DD6" w:rsidRDefault="00B46DD6" w:rsidP="00B46DD6">
      <w:pPr>
        <w:pStyle w:val="ListParagraph"/>
        <w:numPr>
          <w:ilvl w:val="0"/>
          <w:numId w:val="1"/>
        </w:numPr>
      </w:pPr>
      <w:proofErr w:type="spellStart"/>
      <w:r>
        <w:t>y</w:t>
      </w:r>
      <w:r>
        <w:rPr>
          <w:vertAlign w:val="subscript"/>
        </w:rPr>
        <w:t>t</w:t>
      </w:r>
      <w:proofErr w:type="spellEnd"/>
      <w:r>
        <w:t xml:space="preserve"> the forecast variable at time t. </w:t>
      </w:r>
    </w:p>
    <w:p w14:paraId="0B8BBA18" w14:textId="77777777" w:rsidR="00B46DD6" w:rsidRPr="00433943" w:rsidRDefault="00B46DD6" w:rsidP="00B46DD6">
      <w:pPr>
        <w:pStyle w:val="ListParagraph"/>
        <w:numPr>
          <w:ilvl w:val="0"/>
          <w:numId w:val="1"/>
        </w:numPr>
      </w:pPr>
      <w:proofErr w:type="spellStart"/>
      <w:r>
        <w:t>ϕ</w:t>
      </w:r>
      <w:r w:rsidRPr="0039618B">
        <w:rPr>
          <w:vertAlign w:val="subscript"/>
        </w:rPr>
        <w:t>p</w:t>
      </w:r>
      <w:proofErr w:type="spellEnd"/>
      <w:r>
        <w:t xml:space="preserve">(B) refers to the AR model with an order of </w:t>
      </w:r>
      <w:r w:rsidRPr="0039618B">
        <w:rPr>
          <w:i/>
          <w:iCs/>
        </w:rPr>
        <w:t xml:space="preserve">p. </w:t>
      </w:r>
    </w:p>
    <w:p w14:paraId="0A6EE218" w14:textId="77777777" w:rsidR="00B46DD6" w:rsidRDefault="00B46DD6" w:rsidP="00B46DD6">
      <w:pPr>
        <w:pStyle w:val="ListParagraph"/>
        <w:numPr>
          <w:ilvl w:val="0"/>
          <w:numId w:val="1"/>
        </w:numPr>
      </w:pPr>
      <w:proofErr w:type="spellStart"/>
      <w:r>
        <w:t>θ</w:t>
      </w:r>
      <w:r>
        <w:rPr>
          <w:vertAlign w:val="subscript"/>
        </w:rPr>
        <w:t>q</w:t>
      </w:r>
      <w:proofErr w:type="spellEnd"/>
      <w:r>
        <w:t xml:space="preserve">(B) refers to the MA model with an order of </w:t>
      </w:r>
      <w:r w:rsidRPr="000E2907">
        <w:rPr>
          <w:i/>
          <w:iCs/>
        </w:rPr>
        <w:t>q</w:t>
      </w:r>
      <w:r>
        <w:t>.</w:t>
      </w:r>
    </w:p>
    <w:p w14:paraId="5AE46F1C" w14:textId="77777777" w:rsidR="00B46DD6" w:rsidRDefault="00B46DD6" w:rsidP="00B46DD6">
      <w:pPr>
        <w:pStyle w:val="ListParagraph"/>
        <w:numPr>
          <w:ilvl w:val="0"/>
          <w:numId w:val="1"/>
        </w:numPr>
      </w:pPr>
      <w:r>
        <w:t>Φ</w:t>
      </w:r>
      <w:r>
        <w:rPr>
          <w:vertAlign w:val="subscript"/>
        </w:rPr>
        <w:t>P</w:t>
      </w:r>
      <w:r>
        <w:t>(B</w:t>
      </w:r>
      <w:r>
        <w:rPr>
          <w:vertAlign w:val="superscript"/>
        </w:rPr>
        <w:t>S</w:t>
      </w:r>
      <w:r>
        <w:t xml:space="preserve">) refers to the seasonal AR model with an order of </w:t>
      </w:r>
      <w:r w:rsidRPr="009F34A2">
        <w:rPr>
          <w:i/>
          <w:iCs/>
        </w:rPr>
        <w:t>P</w:t>
      </w:r>
      <w:r>
        <w:t xml:space="preserve">. </w:t>
      </w:r>
    </w:p>
    <w:p w14:paraId="08876E73" w14:textId="77777777" w:rsidR="00B46DD6" w:rsidRDefault="00B46DD6" w:rsidP="00B46DD6">
      <w:pPr>
        <w:pStyle w:val="ListParagraph"/>
        <w:numPr>
          <w:ilvl w:val="0"/>
          <w:numId w:val="1"/>
        </w:numPr>
      </w:pPr>
      <w:r>
        <w:t>Θ</w:t>
      </w:r>
      <w:r>
        <w:rPr>
          <w:vertAlign w:val="subscript"/>
        </w:rPr>
        <w:t>Q</w:t>
      </w:r>
      <w:r>
        <w:t>(B</w:t>
      </w:r>
      <w:r>
        <w:rPr>
          <w:vertAlign w:val="superscript"/>
        </w:rPr>
        <w:t>S</w:t>
      </w:r>
      <w:r>
        <w:t xml:space="preserve">) refers to the seasonal MA model with an order of </w:t>
      </w:r>
      <w:r w:rsidRPr="009F34A2">
        <w:rPr>
          <w:i/>
          <w:iCs/>
        </w:rPr>
        <w:t>Q</w:t>
      </w:r>
      <w:r>
        <w:t xml:space="preserve">. </w:t>
      </w:r>
    </w:p>
    <w:p w14:paraId="4EA4ED1F" w14:textId="77777777" w:rsidR="00B46DD6" w:rsidRDefault="00B46DD6" w:rsidP="00B46DD6">
      <w:pPr>
        <w:pStyle w:val="ListParagraph"/>
        <w:numPr>
          <w:ilvl w:val="0"/>
          <w:numId w:val="1"/>
        </w:numPr>
      </w:pPr>
      <w:r>
        <w:rPr>
          <w:rFonts w:ascii="Cambria Math" w:hAnsi="Cambria Math" w:cs="Cambria Math"/>
        </w:rPr>
        <w:t>∇</w:t>
      </w:r>
      <w:r>
        <w:rPr>
          <w:rFonts w:ascii="Cambria Math" w:hAnsi="Cambria Math" w:cs="Cambria Math"/>
          <w:vertAlign w:val="superscript"/>
        </w:rPr>
        <w:t xml:space="preserve">d </w:t>
      </w:r>
      <w:r>
        <w:t xml:space="preserve">refers to the differencing. </w:t>
      </w:r>
    </w:p>
    <w:p w14:paraId="282992B5" w14:textId="77777777" w:rsidR="00B46DD6" w:rsidRDefault="00B46DD6" w:rsidP="00B46DD6">
      <w:pPr>
        <w:pStyle w:val="ListParagraph"/>
        <w:numPr>
          <w:ilvl w:val="0"/>
          <w:numId w:val="1"/>
        </w:numPr>
      </w:pPr>
      <w:r>
        <w:rPr>
          <w:rFonts w:ascii="Cambria Math" w:hAnsi="Cambria Math" w:cs="Cambria Math"/>
        </w:rPr>
        <w:t>∇</w:t>
      </w:r>
      <w:r>
        <w:rPr>
          <w:rFonts w:ascii="Cambria Math" w:hAnsi="Cambria Math" w:cs="Cambria Math"/>
          <w:vertAlign w:val="superscript"/>
        </w:rPr>
        <w:t>D</w:t>
      </w:r>
      <w:r>
        <w:rPr>
          <w:rFonts w:ascii="Cambria Math" w:hAnsi="Cambria Math" w:cs="Cambria Math"/>
          <w:vertAlign w:val="subscript"/>
        </w:rPr>
        <w:t xml:space="preserve">S </w:t>
      </w:r>
      <w:r>
        <w:t xml:space="preserve">refers to the seasonal differencing. </w:t>
      </w:r>
    </w:p>
    <w:p w14:paraId="5DEDF86D" w14:textId="77777777" w:rsidR="00B46DD6" w:rsidRPr="00BB5C01" w:rsidRDefault="00B46DD6" w:rsidP="00B46DD6">
      <w:pPr>
        <w:pStyle w:val="ListParagraph"/>
        <w:numPr>
          <w:ilvl w:val="0"/>
          <w:numId w:val="1"/>
        </w:numPr>
      </w:pPr>
      <w:r>
        <w:t>ϵ</w:t>
      </w:r>
      <w:r>
        <w:rPr>
          <w:vertAlign w:val="subscript"/>
        </w:rPr>
        <w:t>t</w:t>
      </w:r>
      <w:r>
        <w:t xml:space="preserve"> white noise. </w:t>
      </w:r>
    </w:p>
    <w:p w14:paraId="45C8F582" w14:textId="2A69125B" w:rsidR="00B46DD6" w:rsidRDefault="00B46DD6">
      <w:r>
        <w:fldChar w:fldCharType="begin"/>
      </w:r>
      <w:r>
        <w:instrText xml:space="preserve"> ADDIN ZOTERO_ITEM CSL_CITATION {"citationID":"e5So6rtO","properties":{"formattedCitation":"(Vagropoulos {\\i{}et al.}, 2016)","plainCitation":"(Vagropoulos et al., 2016)","noteIndex":0},"citationItems":[{"id":217,"uris":["http://zotero.org/users/local/O3QMk9TL/items/VM4MWCZA"],"itemData":{"id":217,"type":"paper-conference","abstract":"This paper compares four practical methods for electricity generation forecasting of grid-connected Photovoltaic (PV) plants, namely Seasonal Autoregressive Integrated Moving Average (SARIMA) modeling, SARIMAX modeling (SARIMA modeling with exogenous factor), modified SARIMA modeling, as a result of an a posteriori modification of the SARIMA model, and ANN-based modeling. Interesting results regarding the necessity and the advantages of using exogenous factors in a time series model are concluded from this comparison. Finally, intra-day forecasts updates are implemented to evaluate the forecasting errors of the SARIMA and the SARIMAX models. Their comparison highlights differences in accuracy between the two models. All models are compared in terms of the Normalized (with respect to the PV installed capacity) Root Mean Square Error (NRMSE) criterion. Simulation results from the application of the forecasting models in a PV plant in Greece using real-world data are presented.","container-title":"2016 IEEE International Energy Conference (ENERGYCON)","DOI":"10.1109/ENERGYCON.2016.7514029","event-title":"2016 IEEE International Energy Conference (ENERGYCON)","page":"1-6","source":"IEEE Xplore","title":"Comparison of SARIMAX, SARIMA, modified SARIMA and ANN-based models for short-term PV generation forecasting","URL":"https://ieeexplore.ieee.org/abstract/document/7514029","author":[{"family":"Vagropoulos","given":"Stylianos I."},{"family":"Chouliaras","given":"G. I."},{"family":"Kardakos","given":"E. G."},{"family":"Simoglou","given":"C. K."},{"family":"Bakirtzis","given":"A. G."}],"accessed":{"date-parts":[["2023",11,7]]},"issued":{"date-parts":[["2016",4]]}}}],"schema":"https://github.com/citation-style-language/schema/raw/master/csl-citation.json"} </w:instrText>
      </w:r>
      <w:r>
        <w:fldChar w:fldCharType="separate"/>
      </w:r>
      <w:r w:rsidRPr="00335AF7">
        <w:rPr>
          <w:rFonts w:ascii="Calibri" w:hAnsi="Calibri" w:cs="Calibri"/>
          <w:kern w:val="0"/>
          <w:szCs w:val="24"/>
        </w:rPr>
        <w:t xml:space="preserve">(Vagropoulos </w:t>
      </w:r>
      <w:r w:rsidRPr="00335AF7">
        <w:rPr>
          <w:rFonts w:ascii="Calibri" w:hAnsi="Calibri" w:cs="Calibri"/>
          <w:i/>
          <w:iCs/>
          <w:kern w:val="0"/>
          <w:szCs w:val="24"/>
        </w:rPr>
        <w:t>et al.</w:t>
      </w:r>
      <w:r w:rsidRPr="00335AF7">
        <w:rPr>
          <w:rFonts w:ascii="Calibri" w:hAnsi="Calibri" w:cs="Calibri"/>
          <w:kern w:val="0"/>
          <w:szCs w:val="24"/>
        </w:rPr>
        <w:t>, 2016)</w:t>
      </w:r>
      <w:r>
        <w:fldChar w:fldCharType="end"/>
      </w:r>
    </w:p>
    <w:p w14:paraId="1F4987C4" w14:textId="5F1EA36D" w:rsidR="00E229C7" w:rsidRPr="008436D4" w:rsidRDefault="00B46DD6" w:rsidP="00786D8B">
      <w:pPr>
        <w:rPr>
          <w:b/>
          <w:bCs/>
        </w:rPr>
      </w:pPr>
      <w:r>
        <w:t xml:space="preserve">The Box-Jenkins process </w:t>
      </w:r>
      <w:r>
        <w:fldChar w:fldCharType="begin"/>
      </w:r>
      <w:r>
        <w:instrText xml:space="preserve"> ADDIN ZOTERO_ITEM CSL_CITATION {"citationID":"E8sgdwoN","properties":{"formattedCitation":"(Box, Jenkins and Reinsel, 2008)","plainCitation":"(Box, Jenkins and Reinsel, 2008)","noteIndex":0},"citationItems":[{"id":251,"uris":["http://zotero.org/users/local/O3QMk9TL/items/LNEAYXG4"],"itemData":{"id":251,"type":"book","abstract":"A modernized new edition of one of the most trusted books on time series analysis. Since publication of the first edition in 1970, Time Series Analysis has served as one of the most influential...","edition":"4th","ISBN":"978-0-470-27284-8","language":"en","publisher":"Wiley","source":"learning-oreilly-com.ezproxy.uwe.ac.uk","title":"Time Series Analysis: Forecasting and Control","title-short":"Time Series Analysis","URL":"https://learning.oreilly.com/library/view/time-series-analysis/9780470272848/","author":[{"family":"Box","given":"George E. P."},{"family":"Jenkins","given":"Gwilym M."},{"family":"Reinsel","given":"Gregory C."}],"accessed":{"date-parts":[["2023",11,16]]},"issued":{"date-parts":[["2008"]]}}}],"schema":"https://github.com/citation-style-language/schema/raw/master/csl-citation.json"} </w:instrText>
      </w:r>
      <w:r>
        <w:fldChar w:fldCharType="separate"/>
      </w:r>
      <w:r w:rsidRPr="00183130">
        <w:rPr>
          <w:rFonts w:ascii="Calibri" w:hAnsi="Calibri" w:cs="Calibri"/>
        </w:rPr>
        <w:t>(Box, Jenkins and Reinsel, 2008)</w:t>
      </w:r>
      <w:r>
        <w:fldChar w:fldCharType="end"/>
      </w:r>
      <w:r>
        <w:t xml:space="preserve"> was followed to find the parameters and build the SARIMAX model. The steps of the Box-Jenkins process are </w:t>
      </w:r>
      <w:r w:rsidR="000F3968">
        <w:t xml:space="preserve">outlined in </w:t>
      </w:r>
      <w:r w:rsidR="001F5484">
        <w:t>Figure</w:t>
      </w:r>
      <w:r w:rsidR="000F3968" w:rsidRPr="00C77A0E">
        <w:t xml:space="preserve"> 2.</w:t>
      </w:r>
      <w:r w:rsidR="000F3968">
        <w:rPr>
          <w:b/>
          <w:bCs/>
        </w:rPr>
        <w:t xml:space="preserve"> </w:t>
      </w:r>
    </w:p>
    <w:p w14:paraId="4AC94AA6" w14:textId="77777777" w:rsidR="00E229C7" w:rsidRDefault="00E229C7" w:rsidP="00786D8B"/>
    <w:p w14:paraId="6241EDD8" w14:textId="77777777" w:rsidR="00C77A0E" w:rsidRDefault="00C77A0E" w:rsidP="00786D8B"/>
    <w:p w14:paraId="69D7CEAC" w14:textId="77777777" w:rsidR="00E00BF6" w:rsidRDefault="00E00BF6" w:rsidP="00786D8B"/>
    <w:p w14:paraId="0E404D74" w14:textId="77777777" w:rsidR="00A60D37" w:rsidRDefault="00A60D37" w:rsidP="00786D8B"/>
    <w:p w14:paraId="4A663D00" w14:textId="77777777" w:rsidR="00A60D37" w:rsidRDefault="00A60D37" w:rsidP="00786D8B"/>
    <w:p w14:paraId="46BE6A04" w14:textId="77777777" w:rsidR="00A60D37" w:rsidRDefault="00A60D37" w:rsidP="00786D8B"/>
    <w:p w14:paraId="1CCD9512" w14:textId="77777777" w:rsidR="00E229C7" w:rsidRDefault="00E229C7" w:rsidP="00786D8B"/>
    <w:p w14:paraId="4A187F57" w14:textId="5799B703" w:rsidR="0008722F" w:rsidRDefault="001632E7" w:rsidP="00786D8B">
      <w:r>
        <w:rPr>
          <w:noProof/>
        </w:rPr>
        <mc:AlternateContent>
          <mc:Choice Requires="wpg">
            <w:drawing>
              <wp:anchor distT="0" distB="0" distL="114300" distR="114300" simplePos="0" relativeHeight="251686912" behindDoc="0" locked="0" layoutInCell="1" allowOverlap="1" wp14:anchorId="3F0ECCCD" wp14:editId="1F529C18">
                <wp:simplePos x="0" y="0"/>
                <wp:positionH relativeFrom="column">
                  <wp:posOffset>0</wp:posOffset>
                </wp:positionH>
                <wp:positionV relativeFrom="paragraph">
                  <wp:posOffset>0</wp:posOffset>
                </wp:positionV>
                <wp:extent cx="5729811" cy="5593278"/>
                <wp:effectExtent l="0" t="0" r="4445" b="7620"/>
                <wp:wrapNone/>
                <wp:docPr id="370406447" name="Group 6"/>
                <wp:cNvGraphicFramePr/>
                <a:graphic xmlns:a="http://schemas.openxmlformats.org/drawingml/2006/main">
                  <a:graphicData uri="http://schemas.microsoft.com/office/word/2010/wordprocessingGroup">
                    <wpg:wgp>
                      <wpg:cNvGrpSpPr/>
                      <wpg:grpSpPr>
                        <a:xfrm>
                          <a:off x="0" y="0"/>
                          <a:ext cx="5729811" cy="5593278"/>
                          <a:chOff x="0" y="0"/>
                          <a:chExt cx="5729811" cy="5593278"/>
                        </a:xfrm>
                      </wpg:grpSpPr>
                      <wps:wsp>
                        <wps:cNvPr id="18178702" name="Text Box 5"/>
                        <wps:cNvSpPr txBox="1"/>
                        <wps:spPr>
                          <a:xfrm>
                            <a:off x="0" y="4577505"/>
                            <a:ext cx="5729811" cy="1015773"/>
                          </a:xfrm>
                          <a:prstGeom prst="rect">
                            <a:avLst/>
                          </a:prstGeom>
                          <a:solidFill>
                            <a:schemeClr val="lt1"/>
                          </a:solidFill>
                          <a:ln w="6350">
                            <a:noFill/>
                          </a:ln>
                        </wps:spPr>
                        <wps:txbx>
                          <w:txbxContent>
                            <w:p w14:paraId="2A5F5E7D" w14:textId="0E1AB68B" w:rsidR="006B3789" w:rsidRDefault="001F5484" w:rsidP="006B3789">
                              <w:r>
                                <w:rPr>
                                  <w:b/>
                                  <w:bCs/>
                                </w:rPr>
                                <w:t>Figure</w:t>
                              </w:r>
                              <w:r w:rsidR="001632E7">
                                <w:rPr>
                                  <w:b/>
                                  <w:bCs/>
                                </w:rPr>
                                <w:t xml:space="preserve"> 2</w:t>
                              </w:r>
                              <w:r w:rsidR="006B3789">
                                <w:rPr>
                                  <w:b/>
                                  <w:bCs/>
                                </w:rPr>
                                <w:t xml:space="preserve">. </w:t>
                              </w:r>
                              <w:r w:rsidR="006B3789">
                                <w:t>Flow diagram illustrating the Box-Jenkins process.</w:t>
                              </w:r>
                              <w:r w:rsidR="001632E7">
                                <w:br/>
                              </w:r>
                              <w:proofErr w:type="spellStart"/>
                              <w:r w:rsidR="001632E7">
                                <w:t>pmdarima</w:t>
                              </w:r>
                              <w:proofErr w:type="spellEnd"/>
                              <w:r w:rsidR="001632E7">
                                <w:t xml:space="preserve"> </w:t>
                              </w:r>
                              <w:r w:rsidR="006B3789">
                                <w:fldChar w:fldCharType="begin"/>
                              </w:r>
                              <w:r w:rsidR="006B3789">
                                <w:instrText xml:space="preserve"> ADDIN ZOTERO_ITEM CSL_CITATION {"citationID":"wdgV9CQl","properties":{"formattedCitation":"({\\i{}pmdarima: ARIMA estimators for Python \\uc0\\u8212{} pmdarima 2.0.4 documentation}., n.d.)","plainCitation":"(pmdarima: ARIMA estimators for Python — pmdarima 2.0.4 documentation., n.d.)","dontUpdate":true,"noteIndex":0},"citationItems":[{"id":239,"uris":["http://zotero.org/users/local/O3QMk9TL/items/ERQ4GRL7"],"itemData":{"id":239,"type":"webpage","title":"pmdarima: ARIMA estimators for Python — pmdarima 2.0.4 documentation","URL":"https://alkaline-ml.com/pmdarima/","accessed":{"date-parts":[["2023",11,16]]},"issued":{"date-parts":[["2023"]]}}}],"schema":"https://github.com/citation-style-language/schema/raw/master/csl-citation.json"} </w:instrText>
                              </w:r>
                              <w:r w:rsidR="006B3789">
                                <w:fldChar w:fldCharType="separate"/>
                              </w:r>
                              <w:r w:rsidR="006B3789" w:rsidRPr="00424D26">
                                <w:rPr>
                                  <w:rFonts w:ascii="Calibri" w:hAnsi="Calibri" w:cs="Calibri"/>
                                  <w:kern w:val="0"/>
                                  <w:szCs w:val="24"/>
                                </w:rPr>
                                <w:t>(</w:t>
                              </w:r>
                              <w:proofErr w:type="spellStart"/>
                              <w:r w:rsidR="006B3789" w:rsidRPr="00424D26">
                                <w:rPr>
                                  <w:rFonts w:ascii="Calibri" w:hAnsi="Calibri" w:cs="Calibri"/>
                                  <w:i/>
                                  <w:iCs/>
                                  <w:kern w:val="0"/>
                                  <w:szCs w:val="24"/>
                                </w:rPr>
                                <w:t>pmdarima</w:t>
                              </w:r>
                              <w:proofErr w:type="spellEnd"/>
                              <w:r w:rsidR="006B3789" w:rsidRPr="00424D26">
                                <w:rPr>
                                  <w:rFonts w:ascii="Calibri" w:hAnsi="Calibri" w:cs="Calibri"/>
                                  <w:i/>
                                  <w:iCs/>
                                  <w:kern w:val="0"/>
                                  <w:szCs w:val="24"/>
                                </w:rPr>
                                <w:t xml:space="preserve">: ARIMA estimators for Python — </w:t>
                              </w:r>
                              <w:proofErr w:type="spellStart"/>
                              <w:r w:rsidR="006B3789" w:rsidRPr="00424D26">
                                <w:rPr>
                                  <w:rFonts w:ascii="Calibri" w:hAnsi="Calibri" w:cs="Calibri"/>
                                  <w:i/>
                                  <w:iCs/>
                                  <w:kern w:val="0"/>
                                  <w:szCs w:val="24"/>
                                </w:rPr>
                                <w:t>pmdarima</w:t>
                              </w:r>
                              <w:proofErr w:type="spellEnd"/>
                              <w:r w:rsidR="006B3789" w:rsidRPr="00424D26">
                                <w:rPr>
                                  <w:rFonts w:ascii="Calibri" w:hAnsi="Calibri" w:cs="Calibri"/>
                                  <w:i/>
                                  <w:iCs/>
                                  <w:kern w:val="0"/>
                                  <w:szCs w:val="24"/>
                                </w:rPr>
                                <w:t xml:space="preserve"> 2.0.4 documentation</w:t>
                              </w:r>
                              <w:r w:rsidR="006B3789">
                                <w:rPr>
                                  <w:rFonts w:ascii="Calibri" w:hAnsi="Calibri" w:cs="Calibri"/>
                                  <w:kern w:val="0"/>
                                  <w:szCs w:val="24"/>
                                </w:rPr>
                                <w:t>, 2023</w:t>
                              </w:r>
                              <w:r w:rsidR="006B3789" w:rsidRPr="00424D26">
                                <w:rPr>
                                  <w:rFonts w:ascii="Calibri" w:hAnsi="Calibri" w:cs="Calibri"/>
                                  <w:kern w:val="0"/>
                                  <w:szCs w:val="24"/>
                                </w:rPr>
                                <w:t>)</w:t>
                              </w:r>
                              <w:r w:rsidR="006B3789">
                                <w:fldChar w:fldCharType="end"/>
                              </w:r>
                              <w:r w:rsidR="00636D60">
                                <w:t>.</w:t>
                              </w:r>
                              <w:r w:rsidR="00636D60">
                                <w:br/>
                              </w:r>
                              <w:r w:rsidR="006B3789">
                                <w:t xml:space="preserve">ACI - </w:t>
                              </w:r>
                              <w:r w:rsidR="006B3789" w:rsidRPr="008E6487">
                                <w:t>Akaike’s Information Criterion</w:t>
                              </w:r>
                              <w:r w:rsidR="00C16AA7">
                                <w:t xml:space="preserve"> u</w:t>
                              </w:r>
                              <w:r w:rsidR="006B3789">
                                <w:t xml:space="preserve">sed as the model being developed is a forecasting model. </w:t>
                              </w:r>
                              <w:proofErr w:type="spellStart"/>
                              <w:r w:rsidR="006B3789">
                                <w:t>statsmodels</w:t>
                              </w:r>
                              <w:proofErr w:type="spellEnd"/>
                              <w:r w:rsidR="006B3789">
                                <w:t xml:space="preserve"> </w:t>
                              </w:r>
                              <w:proofErr w:type="spellStart"/>
                              <w:r w:rsidR="006B3789">
                                <w:t>plot_diagnostics</w:t>
                              </w:r>
                              <w:proofErr w:type="spellEnd"/>
                              <w:r w:rsidR="006B3789">
                                <w:t xml:space="preserve"> method </w:t>
                              </w:r>
                              <w:r w:rsidR="006B3789">
                                <w:fldChar w:fldCharType="begin"/>
                              </w:r>
                              <w:r w:rsidR="006B3789">
                                <w:instrText xml:space="preserve"> ADDIN ZOTERO_ITEM CSL_CITATION {"citationID":"9RkOj3to","properties":{"formattedCitation":"(Perktold {\\i{}et al.}, 2023)","plainCitation":"(Perktold et al., 2023)","noteIndex":0},"citationItems":[{"id":235,"uris":["http://zotero.org/users/local/O3QMk9TL/items/G85L7DCB"],"itemData":{"id":235,"type":"software","abstract":"The statsmodels developers are happy to announce the first release of the 0.14 branch. 255 issues were closed in this release and 345 pull requests were merged. Major new features include: Treatment effect estimation and inference Hurdle and Truncated Count Regression Archimedean copulas have been extended to more than 2-dimensions. Multiseason STL decomposition (MSTL) Improved compatibility with current and future NumPy, SciPy, and pandas.","license":"Open Access","note":"DOI: 10.5281/ZENODO.593847","publisher":"Zenodo","source":"DOI.org (Datacite)","title":"statsmodels/statsmodels: Release 0.14.0","title-short":"statsmodels/statsmodels","URL":"https://zenodo.org/record/593847","version":"v0.14.0","author":[{"family":"Perktold","given":"Josef"},{"literal":"Skipper Seabold"},{"family":"Sheppard","given":"Kevin"},{"literal":"ChadFulton"},{"literal":"Kerby Shedden"},{"literal":"Jbrockmendel"},{"literal":"J-Grana6"},{"family":"Quackenbush","given":"Peter"},{"family":"Arel-Bundock","given":"Vincent"},{"family":"McKinney","given":"Wes"},{"family":"Langmore","given":"Ian"},{"family":"Baker","given":"Bart"},{"family":"Gommers","given":"Ralf"},{"literal":"Yogabonito"},{"literal":"S-Scherrer"},{"family":"Zhurko","given":"Evgeny"},{"family":"Brett","given":"Matthew"},{"family":"Giampieri","given":"Enrico"},{"literal":"Yichuan Liu"},{"family":"Millman","given":"Jarrod"},{"family":"Hobson","given":"Paul"},{"family":"Vincent","given":""},{"family":"Roy","given":"Pamphile"},{"family":"Augspurger","given":"Tom"},{"literal":"Tvanzyl"},{"literal":"Alexbrc"},{"family":"Hartley","given":"Tyler"},{"family":"Perez","given":"Fernando"},{"family":"Tamiya","given":"Yuji"},{"family":"Halchenko","given":"Yaroslav"}],"accessed":{"date-parts":[["2023",11,16]]},"issued":{"date-parts":[["2023",5,5]]}}}],"schema":"https://github.com/citation-style-language/schema/raw/master/csl-citation.json"} </w:instrText>
                              </w:r>
                              <w:r w:rsidR="006B3789">
                                <w:fldChar w:fldCharType="separate"/>
                              </w:r>
                              <w:r w:rsidR="006B3789" w:rsidRPr="006B3789">
                                <w:rPr>
                                  <w:rFonts w:ascii="Calibri" w:hAnsi="Calibri" w:cs="Calibri"/>
                                  <w:kern w:val="0"/>
                                  <w:szCs w:val="24"/>
                                </w:rPr>
                                <w:t>(</w:t>
                              </w:r>
                              <w:proofErr w:type="spellStart"/>
                              <w:r w:rsidR="006B3789" w:rsidRPr="006B3789">
                                <w:rPr>
                                  <w:rFonts w:ascii="Calibri" w:hAnsi="Calibri" w:cs="Calibri"/>
                                  <w:kern w:val="0"/>
                                  <w:szCs w:val="24"/>
                                </w:rPr>
                                <w:t>Perktold</w:t>
                              </w:r>
                              <w:proofErr w:type="spellEnd"/>
                              <w:r w:rsidR="006B3789" w:rsidRPr="006B3789">
                                <w:rPr>
                                  <w:rFonts w:ascii="Calibri" w:hAnsi="Calibri" w:cs="Calibri"/>
                                  <w:kern w:val="0"/>
                                  <w:szCs w:val="24"/>
                                </w:rPr>
                                <w:t xml:space="preserve"> </w:t>
                              </w:r>
                              <w:r w:rsidR="006B3789" w:rsidRPr="006B3789">
                                <w:rPr>
                                  <w:rFonts w:ascii="Calibri" w:hAnsi="Calibri" w:cs="Calibri"/>
                                  <w:i/>
                                  <w:iCs/>
                                  <w:kern w:val="0"/>
                                  <w:szCs w:val="24"/>
                                </w:rPr>
                                <w:t>et al.</w:t>
                              </w:r>
                              <w:r w:rsidR="006B3789" w:rsidRPr="006B3789">
                                <w:rPr>
                                  <w:rFonts w:ascii="Calibri" w:hAnsi="Calibri" w:cs="Calibri"/>
                                  <w:kern w:val="0"/>
                                  <w:szCs w:val="24"/>
                                </w:rPr>
                                <w:t>, 2023)</w:t>
                              </w:r>
                              <w:r w:rsidR="006B3789">
                                <w:fldChar w:fldCharType="end"/>
                              </w:r>
                              <w:r w:rsidR="006B3789">
                                <w:t>.</w:t>
                              </w:r>
                            </w:p>
                            <w:p w14:paraId="27F12A7C" w14:textId="77777777" w:rsidR="006B3789" w:rsidRDefault="006B37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315590" name="Picture 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217221" y="0"/>
                            <a:ext cx="3298190" cy="4362450"/>
                          </a:xfrm>
                          <a:prstGeom prst="rect">
                            <a:avLst/>
                          </a:prstGeom>
                          <a:noFill/>
                          <a:ln>
                            <a:noFill/>
                          </a:ln>
                        </pic:spPr>
                      </pic:pic>
                    </wpg:wgp>
                  </a:graphicData>
                </a:graphic>
                <wp14:sizeRelV relativeFrom="margin">
                  <wp14:pctHeight>0</wp14:pctHeight>
                </wp14:sizeRelV>
              </wp:anchor>
            </w:drawing>
          </mc:Choice>
          <mc:Fallback>
            <w:pict>
              <v:group w14:anchorId="3F0ECCCD" id="Group 6" o:spid="_x0000_s1029" style="position:absolute;margin-left:0;margin-top:0;width:451.15pt;height:440.4pt;z-index:251686912;mso-height-relative:margin" coordsize="57298,5593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jrpKSAwAAQggAAA4AAABkcnMvZTJvRG9jLnhtbKRVwW7jNhC9F+g/&#10;ELpvZMl27AixF27SBAuku0GTYs80RVnESiRL0pHTr+8bynJiJ8UutgfLQ3I4nHl883j5cdc27Ek6&#10;r4xeJNnZKGFSC1MqvVkkfz3efJgnzAeuS94YLRfJs/TJx+Wvv1x2tpC5qU1TSscQRPuis4ukDsEW&#10;aepFLVvuz4yVGouVcS0PGLpNWjreIXrbpPlodJ52xpXWGSG9x+x1v5gsY/yqkiJ8qSovA2sWCXIL&#10;8evid03fdHnJi43jtlZinwb/iSxarjQOPYS65oGzrVNvQrVKOONNFc6EaVNTVUrIWAOqyUYn1dw6&#10;s7Wxlk3RbewBJkB7gtNPhxWfn26dfbD3Dkh0dgMs4ohq2VWupX9kyXYRsucDZHIXmMDkdJZfzLMs&#10;YQJr0+nFOJ/Ne1BFDeTf7BP179/ZmQ4Hp0fpdBYE8S8Y+P+HwUPNrYzQ+gIY3DumSvB3ns3ms1Ge&#10;MM1bsPWRyvzN7NiUaqIU4EtgsbDDNDYM8x6T/4nZZDqbTUcxBi/eRS4bZfAZU7RD/bywzodbaVpG&#10;xiJxYHMkGX+686F3HVzobG8aVd6opokD6iB51Tj2xMH9JsRUEfzIq9GsWyTn4+koBtaGtveRG41c&#10;qOS+NLLCbr3rcRrKXpvyGWg40zeWt+JGIdc77sM9d+gk9BzUIXzBp2oMzjJ7K2G1cf+8N0/+uFys&#10;JqxDZy4S//eWO5mw5pPGtV9kkwm1chwA2hwD93pl/XpFb9srAwBAUWQXTfIPzWBWzrRfISIrOhVL&#10;XAucvUjCYF6FXi8gQkKuVtEJzWt5uNMPVlBoApxu4nH3lTu7v66Am/5sBqLx4uTWel/aqc1qG0yl&#10;4pUSzj2qe/hB+uWlVaLAb68AsN6w//tKiV1hSzD2atv+UIyWu29b+6GvV61Vo8JzFF7UTEnpp3sl&#10;iPo0eN1I4wxqADj7RoITnc0mRJzBtd8I5JS4M+KbZ9pc1Vxv5MpbUH3fXemxexwenbpulB1YT/a+&#10;PlzaiUi+A1EvwNdGbFupQ/+iONnwgOfM18p6UKWQ7VqWaL9PJekcXrMAabBO6UDVoKOc+BP59nZw&#10;Moiapiu00n6e2m5YiAW85EzVUYexdfeHKRGYgwuRUCfym+XZLM+RwVsRHpMGE9gkwpPxeT5BP/dd&#10;PAQZdOIHpeQgBLwgHSCOnijDkDdYSiZ+ka/xoYJ19BK+Hkevl6d/+S8AAAD//wMAUEsDBBQABgAI&#10;AAAAIQC4yzvaFhcAAEjrAAAUAAAAZHJzL21lZGlhL2ltYWdlMS5lbWbsnQ9wHcV9x/dJT7ZsDAjJ&#10;NnIQ5ixjbGSJPP8JUFPgWZL/gF+IiGXq0hRLlvwPhCUkOZgOqZTgUM0EiAeY4MnggQ4kk/AnQ0tn&#10;KB0mchIamDQwxEDjlgxtGBra0HamJQ1uhqJ+vne38vPDJwud7Hs+bu3v29/+ud273f3ub//crVLG&#10;mC7w2sjIiPDz6casPcOY/0MWLmow5sBlxjirPrvamJRZ+64xS9PGlHJNvmmvMmb7OcYcxPPCVH6I&#10;MeuWl5q5Q2lDAqYeOIDkFqeyKVODXAFKKg68gWU2lnhQ3BlKByhuJlvixiNrzOCVtdm0meHKxtRl&#10;jTkfudp1D17pe2MdkZdmTcrmNRr+St0q88/tq8Zz/YKsd59e/sacly0dzX9udtqoPC87dVTOT/ep&#10;kvoVNl9PfoUUX8lOz5pBe+/vv/vmyFFFV/Klq7MvT71qHheWg81Az6w4ukbAXOFZR8sUo1kIqoFN&#10;881333cjLeDXpmNl0h+8Dv8MmOLj27SFPi4uc/0zhO07LbNBkJwx9tqpXGtlorrP49/bStzWjMq6&#10;N9Xv/WAIqH7Ls6bkUuR6YNvCPmTXvHb/ar+9uWnY8DbHjJRnU6W/T6QMkH/avSDvhzJ0XX5ZSlaZ&#10;mlTqy7NofxW47TWqIJULZWHm+fZc7GpgzZOUyVz4oecTMIHlv4lAPZOeV7aMtU1tynR6XsY4bVZy&#10;bVuWus7KZX79qHyseYJ7eTLl3b9bI6oX1Q/1ZK+bSN3UkoHKAfqPLPJl3YstH7I1+XFUlz8FB4Dq&#10;si7rlU01bm77mHwcT5wLSKeCFNJAZkH2aPfH5WDhvQy8c2Nz9x/c0JQmXT2vjK33GuRysA5kQQZQ&#10;B8YBFLmLCmxrbLsodKuNCEF5q1yVdwWwRuVbYR3Ynwc9ZKq4D1IneUHmOXli0iZd22Ta6ct30E/0&#10;8kvbcEO8n+qD5/R77rr36vxr8oJNz/e7bs13fxLlzi+6VT7KORXTbKD6UVuu9GXVv9x+mylpRW4D&#10;T9BJDWCvosEexj5GMbt6M0dYvhHPZJROo+k2u83OVZciLwcXActlup3BRbiVr9Ku9WVde6pycPjp&#10;ocg4aPNWWapMK4A1CQdtSZxcOwwHxZ/VcE8c7MQO4qD4G8TBFsIaTH//edix5t19d0XHOz/vhHc0&#10;siIxYXj3HZ5hi8+7f5kSzLsziRfEuy7CrjZbzE5zE2OXnabPOKaFcUy36cC3j39N3fOIsxRcDDJg&#10;ji9LJ54NPgPm+3512IqrMCHWXH76F9Fx2c87LJf3qlPGJONYrxzC/IbhsnTor+CwdKhh8ngYS3Vb&#10;aI6nQ1eYnX0sB42bd28T9xAo5vnjMddwsgebpmfHXsNxXrx3wms4tt9SeVu5nHnAdbgzgKoyjxKo&#10;tZpn6YPLXH/n9Ix5cUFmgyDZOd1eS5UOWpmoJ3mtpmTcazUqM+7PuLa7VpO//ndkLYKyGJ2zz0Wu&#10;1kW+sXPy83ELmEjWam6kfrRW8x71w3/qjTpRvah+qCdbHxOpm1rS09xFc8BFviy+rvBlso3HPHH9&#10;nuaHzpvZnM6OzrtH672GZ1Q7OFFrNcN+3h9Xxz1JnXBboyZZqxktitBCGB23kdznQ8QSKrQDeyu2&#10;6rbQyC9ovNpC2BJWZ+qwNfa0HI7lGk3VA9Fxz89bdaF+rgJYo76twjqwPw966GsVN+FeXsFMshiG&#10;ew9zLxqniHtDDF6CuAePArm3nbCr2D3RbLGf2eJW0MHat+Ru/GYTzraly03Z54KZ4FO+rTnihcD6&#10;K44QZw4PbJsKhxsi0Z8277Ac3qtBMCaZI3rlEOY3DIdbyXgulSnuXgx+Avj/EaPqGkt/NpgVn9Ya&#10;Trx5Vxkh77y8VTdhdGfCu4807Ql7hOHdbgh1NZUp3j3EhCeId0u5uyDePUVYq7ui2m8cdKi0ZjvS&#10;VjRnL3af67aatN3dSe43tzGfdAjpdXVuJ3I7elZ2Hz7t/ErvervPiu24a67SsQ6oAdK/9WCR75Zd&#10;CcR/+UsXVwEHKL6NJz+F22ttPMW5AEjXnwXkVpjytPF1rdKxbuXnAMWRv2QbJrfiC0pLaSt+nPum&#10;D6/596aHzlsdyZjA5l1CGc8AFcCajzOu35vyrkrGBLb0Jm6H6Zs0JvgH6kJ90n9hX1Q60THBl/rU&#10;J8SZdwMLU4wJouGdzTvh3cR5MtlXhuHdIFwrozLFu4Plwbxbxk3nCm5ca8Yyf4V/M3q8H/Sam939&#10;1y3GMbea7eh0b5ygWfZWN1yz7g43zjY3zg7eOetCupm4NxHDIUzXfHQkcZtpWqD7kP6VjpUtnd0I&#10;pHfrgfxmgct8t/Sy4tpw2eofBHu9bF07H9h4C5E15lA68rOoRFZ+Slc6XtfaMJuPg5/kwryVh/x0&#10;z7o2zn3Uh9f8LWODTRGNDby8adLJ2IAyKAYTpo/S2OBrKa9vegT73tKJjg1+8I/ifbx590aEvPPy&#10;TnhXDIzz7iEM74ZI4hmfd8vgXBDvNN/KFTyyNzIYGWnD/1hjg2X4S3dKT8oO0uNx5urAOznG8dHo&#10;SJv3ZHCVJpKsqVMGYU0Yrm4kcz6Tc+fNPWNwVfUdxNUWwnqMYxZjV4JYc2/hF6Ljnp/3ZHCPakq4&#10;p0IIacJwr5O8b/G5V5IO1pMEBXJPY1y7Jq45Yr2PuPNweP1gZDy0eU8GDxMdSIOdBBOGh9KBpZBM&#10;a8fZMXio+h5LB97i68Aq4sVZBw5XDUXHPT/vyeCeml2yf6NSCGfCcK+HrFf63DunLFgHTiFeEPfE&#10;X+0id7rrxH2uDtS8ULrQzhEd5Fhz8tVvRcdJP++EkzSyIjFhOGkYlHwaLkofLp0WzEl99xDEySHC&#10;tsLJbvZnHLPSNHHyxpG3N1pwr3R9tL/jMHvsZt+mjx2czezpaC9nDtdbDjcizwQZIE5rD0Tu/PHu&#10;Wbg1/1R4Btg40sVKS7bCBMeH9ZOtfqISxLmPOHzZC40Pnbc7kr0Vm3fSR9DIisSE6SNaeYZOoLXd&#10;27F/i626LTQpPHIFnnaNtwV/3sXsED/jzLsP9p/J3ko0vLN5J7wraIQROsPwTnp1LxDvZlCpQbxL&#10;9lZ4V3wc56OZgnOiBhaWMo6Ohqs278ngqvrdZG5LIYQ0YbgqHXk6lSmu1o/B1ePpyD7T0uuQVpx1&#10;5MA7Z0bHOz/vyeCdmlvCO5VCOBOGd11knfV595sxeMcUN3BsqjWlL7Kz0mV2MR/t2C7uab5ZBTSH&#10;1Hwx3nxcGSEfvbwTPtLIisSE4eM+FFw5OlB68HoGpkFj1kt41qC54nOEfXQ9qdtdPTryNdGt7jvA&#10;243jrjzp/WCd6aT3hW+Gxdon1fvBu1hl0jdF7bxPrHePO92vjHrcGDcRw3v3+OZ2zUvz16DE/QwQ&#10;/+36kmTFs/2C+ogaILsS2PeA5ae48rNp6hoLhendYbkbgfoXpSF/+Tm+LHcNUBoKn++7FV9hs4Hi&#10;S7Zp6F7lZ+9N9xDnvmu4an/zK18fimSdy+ZdQhnPABXAmuT7IlsSJ9cO03ft5lb/Le31WT9iwHA9&#10;suq20EzFI1fgade5voB/F72K+qErwBLT0GH5aDkvrsqvDoyXm28T9xA45c6u6nmqeXp27LOr2vZ9&#10;84SeXXUHdamzq35Ybs+uqq7PmIrVmQ2C5Op6Ww/U7aCVKe6TfHZV6bjPrlKZcX/Gtd2zq0rd/ocm&#10;65oV/KpP4pFHzzDSHk41sKZYzq66ivrR2VUfcLO6f9WHWy+qH+rJ1sdE6qaW9FQO4uciXxanbfmQ&#10;bTzOruq7p/nub7wYjR708w6rB5Ozq2iMk2TC6ME27qEfIv4WXv4Y+/opx9aDpcQL0oOthC3l7Cq+&#10;/7+8DtmOVS2XY3mG1av7ouOgn3fCQRpbkZgwHBziGV7wOXgp/AvioPRXEAfbCFvFHFgnbejLWXvi&#10;hvTgPKB55UzQDDQmte4GZCHOXB3Ydn3z3bNfj0Rf2rwTrtLIisSE4ap03Y0oQ3H0K9jfD9CXKeIF&#10;cbWFsAbz7R/MwY4377ZEyDsv77C826uKxCR7P145hPkNw7tOMv6Gz7vadDDvCArknbjbymqwtKT0&#10;ovSgA2pAnHk4/OqdkfHQ5p3wkEZWJCYMDzfyDJdAMum/Px2Dh6rvsfRfP28Gi3f1INbcW3ZvdNzz&#10;8064RyMrEhOGe508w70+9yrLJq4Ddb7xTvSgxp9VQByULow1D59+NDoe+nlPBg81HE3GohRCSBOG&#10;h9KBF8A/6cAtY/DweDqwB+bp25ZZINbce+970XHPzzvhXkjCTOLlYbm32+feMyG4d8snhXvLno2O&#10;e37eCfcmkTwhkwrLvZ/43JuG7gta+zye3mv5pHDvvh9Fxz0/74R7IQkziZeH4V4r93EunNOYc/0Y&#10;3DvevsO15rY9l5BWrMebr/40Ot75eU8G79T0krmeSiGcCcO7HrLe5vNuJS+lBek8ogSud2q++Ik/&#10;x6Tqz3hf5peR7MEP+3knnKQhFokJw0npwt9jHVRcvBa7Fl6qbgvN8XRhg/nZ/8R9D374vrui452f&#10;d8K7wpYZnTsM7/Zw21t83h1kHhjEu2nEC9r7ayOshzfU9G1Xr/+ummMeadUeRCOQrb15vZ+mvQn5&#10;yV0JYj1mXf830fHUzzvhKY2sSEwYnnbyDK/CT+nHPhDEU6gcyNNWwnbxpoy+ohQnHaA9Qslx5uEH&#10;+9NNd8/+z0jGqTbvhIc0siIxYXgoDn0ViH/7se+c8Dj17/487uPUD/ZnIuSdl3fCuyIhHbcRhnfP&#10;c/1fAPFuD++MBvFuJnFyIN/Yb3v78bTvikoHOpwpoDMvN7vvzhz5vqKPEI1PpRsdUOPL0pOzwHwg&#10;udG37fs2ukZxrVtxHFAJ4qxfBxa2szYbjX61eSc8p5EViQnD8zae4avwWzz/J+wgnhMUyHPpaJ02&#10;ssK8/5I4KD07G8Sag9tuj46Dft4JB2lkRWLCcLA/Zcx/+xxcyAeKQRxcwrPmCp7X6tqn8JeGvRws&#10;AfbvnjT7fhlO2+Hb4lHXR2MsOSrGsdLgbI7F4ncVkK6WrW+VZUsXK0yQ/l0GbDyNEfK/abZxlIYN&#10;O14aCrdp6JowacS6X1q4izWw30Uy9x7w8076JRpokZgw/ZL0+uulXn/0H9i/nvDc+4cZjQnizLvh&#10;qsHIeGfzTnhXJKTjNsLw7hDXp9Ie795l7TmId2cTL1fwyHY8cDv+q915tnS+5t1bGKHvQNqBtJOv&#10;N528Mzw1Ax8ZuYBrpGelW61+ne/L0tXisMLlJ1t+ilcDpJPFb40DFCZ/hTvAhs1AjuM5JgPbLm1e&#10;87XSVemsd3YSjzl6hpTKphysA1mQAWXAASkfFdjW2DOmCt3n4yGYwjO5/bwT7ruFUxQ/YbjfyhO8&#10;RWWK87/DvobGo7otNGo7uQJPy/0W/BtMd4/4GmedO7CtKULeeXknvCtohBE6w/DOgVBnlHq8exPu&#10;BfFOui+Id/cT9lk0rf7WWhc9/JETd7vwvRVfnZqgv/h0lWlyw9vx0am7is9J2oR66+TdF60hrXof&#10;0qPSqZWg8Mxc+QuKqzCrc2uQZ4IMmAUUrniKIx3tALll2/Rlzwe6VrKu0bXj7UPeJu4hcMqduXmo&#10;etX07Nhnbh4ov/qEnrl59zTvzM0nTrNnbm7PZUzbH2c2CJK352w90DwHrUxxn+QzN9PjPnNTZcb9&#10;Gdd2z9xMn7Jnbq6nfnTm5q+onzTPpPpw60X1Qz3Z+phI3dSS3gwg/S1uSpZeWeHLZBuLMzd3LP9K&#10;8+PNCyIZJ9u8w+rr5MxNGuMkmTD6+gD3UAkRyyDH95gj78BW3RYa6bhcgacdJ/fjv8w9czNfa3cy&#10;Q9Z51DvR2fqri9LQj1xcR9zZQOmpU7Nn/sl/pu8vP8kXgoXAxpnn+8ueBWxfEce58CM/e6bp8T2L&#10;I+G4zTssx/emqCRM8t2QVw5hfsNwvJWMe6gLcXsI+6UAjqu6gjjeQliDSZXMwY43716KkHde3gnv&#10;aGRFYsLwrg1CPejz7gUGtEG8u4hnDeLddwjrMNvdWa3+bkwvkrRpJ29E6y9HSavq6wX9PeNd6Fqt&#10;UPe6bv01CDsPtrvY0sW97pm8+rs1t3GN5qn1QLpWsl27Ptf3c7ClqxVH0Lhabse35bZx8+MpLcVX&#10;WH644tcA5adwXSM/yUJlnqzrGoHNU3F1f4oT5z5ox28ON0el+23eSR9EIysSE6YP2sszvEjfI91/&#10;2bTgPojpeGAf1EmYRvNaddN3Upvpabye5ZwbLIcd4tQAcTa/H5Cf5XqcOXtw0RXNjz+/JJLxus07&#10;4SyNrUhMGM5qvP6/VKbGC2eVGrMEcqpuC00Kj1yBp52Tt+DfYH65aQ52vHl3VYS88/JOeFfQCCN0&#10;huGd9NwC+CbevTwG79LEC+KduLsBTan9p88gO+ATof+2746Oh37eCQ9pbEViwvDwA57hLZ+HP2bs&#10;GqT/NNYM4uEQYRqvag7cx4zX7iZrvtzD3Lcb/03uqPbIGrX+Tk0HsR3T3eFwfQ2w81W5G0G9D3G6&#10;CjhgJpC/3LJ1neW8/JSG1rHttQ6y4ihsPnB8ebx6+m3iHwKn3P7w7jXH3R82L37qhO4P3zrD2x8+&#10;m02DMsowY/66A/RkNriQ3GHrgaY3aGWinuT94bJx7w+rzLg/JnrY7v5w2Sm7P3w59aP94XOpH+lZ&#10;t342UEeqH+rJ1sdE6qaW9Eg+9vvDw0/f1dx32vpI5qI277C6ONkfpqFOkgmjizdyD1sh4lsQ51vY&#10;q08/9lxU9Z0ruN/8uehy9ofrCNfer+VwHPdth6seiI57ft4J9woaYoTOMNzby30/63Nv1ZRg7h1v&#10;7Xa1u+uj9yL1nqRGuTt5L+OZG7WX0gDmAnFTY1GNW+cBja1nAoVr7Bpnzn748nBT37o/jERf2rzD&#10;cnZvikrCJO9aeOUQ5jcMZ1vJeJC6kJ7ch/0Ytuq20Ki6xtKXDaayaw5x4s271yPknZd3wrvClhmd&#10;OwzvxLUnfN5dOS2Yd5eMwbvnCFvr6sod5k+wdxrH1ZY3u29X6GQOufX9QRff/OmNC60r6RvA7e6q&#10;kT2jTrG63dB2c5Mbr8d9I0N7qPo2YYd7ldaZVnQvJ896IH2r9aB5vlt+laAGyL8RSDdLJytMfYP8&#10;FX4ZUJjc6i9sPF2juILiyXaA4llZcSUrXRtH+eparVtpjGDTVjzdp71G6cwHus6mqTiO7x5v3/Vw&#10;ypj7wSm1nnXgsWZjvtlcnjUlj/K8+0BJxYE3sMyDFfrFXLFpzQhWqevgcxVMJ7DxeGRfNzhZxDzj&#10;EHfwyjwPV1R96Fo3PUdeB4iTPSDJMweGXXfqy6N5PN/bPFKenVJq60XXl9jovj0yMnDl4LbcWsMN&#10;zcpOOWrtSHnOALrXeaAcbAbW73xkgfu93LUKZOW1CVwKlIZsGWubkpTrL7/m3udljRrbfnSdxqDV&#10;wN67jWvjyF9tUPcl+Y9ADtSUsZeTNubr2NcDhU0DiIyVOJPrusO5Pdf95efqWwXJh3O/2HjnNRs3&#10;3LPhtWvvvEayTVf3sQAoD8yglbUWpTIQEFe6VoGsfBcBW26rkR8mwVOy3T98xqpTo91P/RjtfupR&#10;7f5IfZor3Kr0fkZl1edktGvbhpSebWeS89vvv5Z77befhquw/PbbuDi3pnHxd9fOrhMk59bsrK9a&#10;+0TdA+t+vahqrWSb7vjar9dPkY3MaFtWvrFovw/Tbw9efoq03/KP0X7Li7L9nkNH+/enGXMP9mY6&#10;v8L2u2LxczesWDyn7Yw6QfJzN2ytv2PTo3VTO95adMcmySeq/d5Fmx4EJ3LcUZ6dlpbeUr9v9X6p&#10;MRXLs9OsHnH1VCfhr7FgKvx8OuNQFketO0357cJ9oXmMWNbkjw/yZRt+tF2LU/egNVnpnhpQAfTs&#10;JdlRnaZzJdyxIJYbPhP7/wEAAP//AwBQSwMEFAAGAAgAAAAhAA0LAh3dAAAABQEAAA8AAABkcnMv&#10;ZG93bnJldi54bWxMj0FLw0AQhe+C/2EZwZvdTYuSxmxKKeqpCLaC9DbNTpPQ7GzIbpP037t60cvA&#10;4z3e+yZfTbYVA/W+cawhmSkQxKUzDVcaPvevDykIH5ANto5Jw5U8rIrbmxwz40b+oGEXKhFL2Geo&#10;oQ6hy6T0ZU0W/cx1xNE7ud5iiLKvpOlxjOW2lXOlnqTFhuNCjR1tairPu4vV8DbiuF4kL8P2fNpc&#10;D/vH969tQlrf303rZxCBpvAXhh/8iA5FZDq6CxsvWg3xkfB7o7dU8wWIo4Y0VSnIIpf/6Ytv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ECLQAUAAYACAAAACEApuZR+wwBAAAVAgAAEwAAAAAAAAAAAAAA&#10;AAAAAAAAW0NvbnRlbnRfVHlwZXNdLnhtbFBLAQItABQABgAIAAAAIQA4/SH/1gAAAJQBAAALAAAA&#10;AAAAAAAAAAAAAD0BAABfcmVscy8ucmVsc1BLAQItABQABgAIAAAAIQCao66SkgMAAEIIAAAOAAAA&#10;AAAAAAAAAAAAADwCAABkcnMvZTJvRG9jLnhtbFBLAQItABQABgAIAAAAIQC4yzvaFhcAAEjrAAAU&#10;AAAAAAAAAAAAAAAAAPoFAABkcnMvbWVkaWEvaW1hZ2UxLmVtZlBLAQItABQABgAIAAAAIQANCwId&#10;3QAAAAUBAAAPAAAAAAAAAAAAAAAAAEIdAABkcnMvZG93bnJldi54bWxQSwECLQAUAAYACAAAACEA&#10;jiIJQroAAAAhAQAAGQAAAAAAAAAAAAAAAABMHgAAZHJzL19yZWxzL2Uyb0RvYy54bWwucmVsc1BL&#10;BQYAAAAABgAGAHwBAAA9HwAAAAA=&#10;">
                <v:shape id="_x0000_s1030" type="#_x0000_t202" style="position:absolute;top:45775;width:57298;height:10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QMJxwAAAOEAAAAPAAAAZHJzL2Rvd25yZXYueG1sRE9Na8JA&#10;EL0X/A/LCL0U3ajUhNRVSmmreNOopbchO01Cs7Mhu03iv3cLhR4f73u1GUwtOmpdZVnBbBqBIM6t&#10;rrhQcMreJgkI55E11pZJwZUcbNajuxWm2vZ8oO7oCxFC2KWooPS+SaV0eUkG3dQ2xIH7sq1BH2Bb&#10;SN1iH8JNLedRtJQGKw4NJTb0UlL+ffwxCj4fio+9G97P/eJx0bxuuyy+6Eyp+/Hw/ATC0+D/xX/u&#10;nQ7zk1mcxNEcfh8FCHJ9AwAA//8DAFBLAQItABQABgAIAAAAIQDb4fbL7gAAAIUBAAATAAAAAAAA&#10;AAAAAAAAAAAAAABbQ29udGVudF9UeXBlc10ueG1sUEsBAi0AFAAGAAgAAAAhAFr0LFu/AAAAFQEA&#10;AAsAAAAAAAAAAAAAAAAAHwEAAF9yZWxzLy5yZWxzUEsBAi0AFAAGAAgAAAAhAMxhAwnHAAAA4QAA&#10;AA8AAAAAAAAAAAAAAAAABwIAAGRycy9kb3ducmV2LnhtbFBLBQYAAAAAAwADALcAAAD7AgAAAAA=&#10;" fillcolor="white [3201]" stroked="f" strokeweight=".5pt">
                  <v:textbox>
                    <w:txbxContent>
                      <w:p w14:paraId="2A5F5E7D" w14:textId="0E1AB68B" w:rsidR="006B3789" w:rsidRDefault="001F5484" w:rsidP="006B3789">
                        <w:r>
                          <w:rPr>
                            <w:b/>
                            <w:bCs/>
                          </w:rPr>
                          <w:t>Figure</w:t>
                        </w:r>
                        <w:r w:rsidR="001632E7">
                          <w:rPr>
                            <w:b/>
                            <w:bCs/>
                          </w:rPr>
                          <w:t xml:space="preserve"> 2</w:t>
                        </w:r>
                        <w:r w:rsidR="006B3789">
                          <w:rPr>
                            <w:b/>
                            <w:bCs/>
                          </w:rPr>
                          <w:t xml:space="preserve">. </w:t>
                        </w:r>
                        <w:r w:rsidR="006B3789">
                          <w:t>Flow diagram illustrating the Box-Jenkins process.</w:t>
                        </w:r>
                        <w:r w:rsidR="001632E7">
                          <w:br/>
                        </w:r>
                        <w:proofErr w:type="spellStart"/>
                        <w:r w:rsidR="001632E7">
                          <w:t>pmdarima</w:t>
                        </w:r>
                        <w:proofErr w:type="spellEnd"/>
                        <w:r w:rsidR="001632E7">
                          <w:t xml:space="preserve"> </w:t>
                        </w:r>
                        <w:r w:rsidR="006B3789">
                          <w:fldChar w:fldCharType="begin"/>
                        </w:r>
                        <w:r w:rsidR="006B3789">
                          <w:instrText xml:space="preserve"> ADDIN ZOTERO_ITEM CSL_CITATION {"citationID":"wdgV9CQl","properties":{"formattedCitation":"({\\i{}pmdarima: ARIMA estimators for Python \\uc0\\u8212{} pmdarima 2.0.4 documentation}., n.d.)","plainCitation":"(pmdarima: ARIMA estimators for Python — pmdarima 2.0.4 documentation., n.d.)","dontUpdate":true,"noteIndex":0},"citationItems":[{"id":239,"uris":["http://zotero.org/users/local/O3QMk9TL/items/ERQ4GRL7"],"itemData":{"id":239,"type":"webpage","title":"pmdarima: ARIMA estimators for Python — pmdarima 2.0.4 documentation","URL":"https://alkaline-ml.com/pmdarima/","accessed":{"date-parts":[["2023",11,16]]},"issued":{"date-parts":[["2023"]]}}}],"schema":"https://github.com/citation-style-language/schema/raw/master/csl-citation.json"} </w:instrText>
                        </w:r>
                        <w:r w:rsidR="006B3789">
                          <w:fldChar w:fldCharType="separate"/>
                        </w:r>
                        <w:r w:rsidR="006B3789" w:rsidRPr="00424D26">
                          <w:rPr>
                            <w:rFonts w:ascii="Calibri" w:hAnsi="Calibri" w:cs="Calibri"/>
                            <w:kern w:val="0"/>
                            <w:szCs w:val="24"/>
                          </w:rPr>
                          <w:t>(</w:t>
                        </w:r>
                        <w:proofErr w:type="spellStart"/>
                        <w:r w:rsidR="006B3789" w:rsidRPr="00424D26">
                          <w:rPr>
                            <w:rFonts w:ascii="Calibri" w:hAnsi="Calibri" w:cs="Calibri"/>
                            <w:i/>
                            <w:iCs/>
                            <w:kern w:val="0"/>
                            <w:szCs w:val="24"/>
                          </w:rPr>
                          <w:t>pmdarima</w:t>
                        </w:r>
                        <w:proofErr w:type="spellEnd"/>
                        <w:r w:rsidR="006B3789" w:rsidRPr="00424D26">
                          <w:rPr>
                            <w:rFonts w:ascii="Calibri" w:hAnsi="Calibri" w:cs="Calibri"/>
                            <w:i/>
                            <w:iCs/>
                            <w:kern w:val="0"/>
                            <w:szCs w:val="24"/>
                          </w:rPr>
                          <w:t xml:space="preserve">: ARIMA estimators for Python — </w:t>
                        </w:r>
                        <w:proofErr w:type="spellStart"/>
                        <w:r w:rsidR="006B3789" w:rsidRPr="00424D26">
                          <w:rPr>
                            <w:rFonts w:ascii="Calibri" w:hAnsi="Calibri" w:cs="Calibri"/>
                            <w:i/>
                            <w:iCs/>
                            <w:kern w:val="0"/>
                            <w:szCs w:val="24"/>
                          </w:rPr>
                          <w:t>pmdarima</w:t>
                        </w:r>
                        <w:proofErr w:type="spellEnd"/>
                        <w:r w:rsidR="006B3789" w:rsidRPr="00424D26">
                          <w:rPr>
                            <w:rFonts w:ascii="Calibri" w:hAnsi="Calibri" w:cs="Calibri"/>
                            <w:i/>
                            <w:iCs/>
                            <w:kern w:val="0"/>
                            <w:szCs w:val="24"/>
                          </w:rPr>
                          <w:t xml:space="preserve"> 2.0.4 documentation</w:t>
                        </w:r>
                        <w:r w:rsidR="006B3789">
                          <w:rPr>
                            <w:rFonts w:ascii="Calibri" w:hAnsi="Calibri" w:cs="Calibri"/>
                            <w:kern w:val="0"/>
                            <w:szCs w:val="24"/>
                          </w:rPr>
                          <w:t>, 2023</w:t>
                        </w:r>
                        <w:r w:rsidR="006B3789" w:rsidRPr="00424D26">
                          <w:rPr>
                            <w:rFonts w:ascii="Calibri" w:hAnsi="Calibri" w:cs="Calibri"/>
                            <w:kern w:val="0"/>
                            <w:szCs w:val="24"/>
                          </w:rPr>
                          <w:t>)</w:t>
                        </w:r>
                        <w:r w:rsidR="006B3789">
                          <w:fldChar w:fldCharType="end"/>
                        </w:r>
                        <w:r w:rsidR="00636D60">
                          <w:t>.</w:t>
                        </w:r>
                        <w:r w:rsidR="00636D60">
                          <w:br/>
                        </w:r>
                        <w:r w:rsidR="006B3789">
                          <w:t xml:space="preserve">ACI - </w:t>
                        </w:r>
                        <w:r w:rsidR="006B3789" w:rsidRPr="008E6487">
                          <w:t>Akaike’s Information Criterion</w:t>
                        </w:r>
                        <w:r w:rsidR="00C16AA7">
                          <w:t xml:space="preserve"> u</w:t>
                        </w:r>
                        <w:r w:rsidR="006B3789">
                          <w:t xml:space="preserve">sed as the model being developed is a forecasting model. </w:t>
                        </w:r>
                        <w:proofErr w:type="spellStart"/>
                        <w:r w:rsidR="006B3789">
                          <w:t>statsmodels</w:t>
                        </w:r>
                        <w:proofErr w:type="spellEnd"/>
                        <w:r w:rsidR="006B3789">
                          <w:t xml:space="preserve"> </w:t>
                        </w:r>
                        <w:proofErr w:type="spellStart"/>
                        <w:r w:rsidR="006B3789">
                          <w:t>plot_diagnostics</w:t>
                        </w:r>
                        <w:proofErr w:type="spellEnd"/>
                        <w:r w:rsidR="006B3789">
                          <w:t xml:space="preserve"> method </w:t>
                        </w:r>
                        <w:r w:rsidR="006B3789">
                          <w:fldChar w:fldCharType="begin"/>
                        </w:r>
                        <w:r w:rsidR="006B3789">
                          <w:instrText xml:space="preserve"> ADDIN ZOTERO_ITEM CSL_CITATION {"citationID":"9RkOj3to","properties":{"formattedCitation":"(Perktold {\\i{}et al.}, 2023)","plainCitation":"(Perktold et al., 2023)","noteIndex":0},"citationItems":[{"id":235,"uris":["http://zotero.org/users/local/O3QMk9TL/items/G85L7DCB"],"itemData":{"id":235,"type":"software","abstract":"The statsmodels developers are happy to announce the first release of the 0.14 branch. 255 issues were closed in this release and 345 pull requests were merged. Major new features include: Treatment effect estimation and inference Hurdle and Truncated Count Regression Archimedean copulas have been extended to more than 2-dimensions. Multiseason STL decomposition (MSTL) Improved compatibility with current and future NumPy, SciPy, and pandas.","license":"Open Access","note":"DOI: 10.5281/ZENODO.593847","publisher":"Zenodo","source":"DOI.org (Datacite)","title":"statsmodels/statsmodels: Release 0.14.0","title-short":"statsmodels/statsmodels","URL":"https://zenodo.org/record/593847","version":"v0.14.0","author":[{"family":"Perktold","given":"Josef"},{"literal":"Skipper Seabold"},{"family":"Sheppard","given":"Kevin"},{"literal":"ChadFulton"},{"literal":"Kerby Shedden"},{"literal":"Jbrockmendel"},{"literal":"J-Grana6"},{"family":"Quackenbush","given":"Peter"},{"family":"Arel-Bundock","given":"Vincent"},{"family":"McKinney","given":"Wes"},{"family":"Langmore","given":"Ian"},{"family":"Baker","given":"Bart"},{"family":"Gommers","given":"Ralf"},{"literal":"Yogabonito"},{"literal":"S-Scherrer"},{"family":"Zhurko","given":"Evgeny"},{"family":"Brett","given":"Matthew"},{"family":"Giampieri","given":"Enrico"},{"literal":"Yichuan Liu"},{"family":"Millman","given":"Jarrod"},{"family":"Hobson","given":"Paul"},{"family":"Vincent","given":""},{"family":"Roy","given":"Pamphile"},{"family":"Augspurger","given":"Tom"},{"literal":"Tvanzyl"},{"literal":"Alexbrc"},{"family":"Hartley","given":"Tyler"},{"family":"Perez","given":"Fernando"},{"family":"Tamiya","given":"Yuji"},{"family":"Halchenko","given":"Yaroslav"}],"accessed":{"date-parts":[["2023",11,16]]},"issued":{"date-parts":[["2023",5,5]]}}}],"schema":"https://github.com/citation-style-language/schema/raw/master/csl-citation.json"} </w:instrText>
                        </w:r>
                        <w:r w:rsidR="006B3789">
                          <w:fldChar w:fldCharType="separate"/>
                        </w:r>
                        <w:r w:rsidR="006B3789" w:rsidRPr="006B3789">
                          <w:rPr>
                            <w:rFonts w:ascii="Calibri" w:hAnsi="Calibri" w:cs="Calibri"/>
                            <w:kern w:val="0"/>
                            <w:szCs w:val="24"/>
                          </w:rPr>
                          <w:t>(</w:t>
                        </w:r>
                        <w:proofErr w:type="spellStart"/>
                        <w:r w:rsidR="006B3789" w:rsidRPr="006B3789">
                          <w:rPr>
                            <w:rFonts w:ascii="Calibri" w:hAnsi="Calibri" w:cs="Calibri"/>
                            <w:kern w:val="0"/>
                            <w:szCs w:val="24"/>
                          </w:rPr>
                          <w:t>Perktold</w:t>
                        </w:r>
                        <w:proofErr w:type="spellEnd"/>
                        <w:r w:rsidR="006B3789" w:rsidRPr="006B3789">
                          <w:rPr>
                            <w:rFonts w:ascii="Calibri" w:hAnsi="Calibri" w:cs="Calibri"/>
                            <w:kern w:val="0"/>
                            <w:szCs w:val="24"/>
                          </w:rPr>
                          <w:t xml:space="preserve"> </w:t>
                        </w:r>
                        <w:r w:rsidR="006B3789" w:rsidRPr="006B3789">
                          <w:rPr>
                            <w:rFonts w:ascii="Calibri" w:hAnsi="Calibri" w:cs="Calibri"/>
                            <w:i/>
                            <w:iCs/>
                            <w:kern w:val="0"/>
                            <w:szCs w:val="24"/>
                          </w:rPr>
                          <w:t>et al.</w:t>
                        </w:r>
                        <w:r w:rsidR="006B3789" w:rsidRPr="006B3789">
                          <w:rPr>
                            <w:rFonts w:ascii="Calibri" w:hAnsi="Calibri" w:cs="Calibri"/>
                            <w:kern w:val="0"/>
                            <w:szCs w:val="24"/>
                          </w:rPr>
                          <w:t>, 2023)</w:t>
                        </w:r>
                        <w:r w:rsidR="006B3789">
                          <w:fldChar w:fldCharType="end"/>
                        </w:r>
                        <w:r w:rsidR="006B3789">
                          <w:t>.</w:t>
                        </w:r>
                      </w:p>
                      <w:p w14:paraId="27F12A7C" w14:textId="77777777" w:rsidR="006B3789" w:rsidRDefault="006B3789"/>
                    </w:txbxContent>
                  </v:textbox>
                </v:shape>
                <v:shape id="Picture 4" o:spid="_x0000_s1031" type="#_x0000_t75" style="position:absolute;left:12172;width:32982;height:43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U+5wwAAAOEAAAAPAAAAZHJzL2Rvd25yZXYueG1sRE9Na8JA&#10;EL0L/Q/LFHrTTSqKpq4iRSGHXrRCr0N2zIZmZ9PsNqb/vnMQPD7e92Y3+lYN1McmsIF8loEiroJt&#10;uDZw+TxOV6BiQrbYBiYDfxRht32abLCw4cYnGs6pVhLCsUADLqWu0DpWjjzGWeiIhbuG3mMS2Nfa&#10;9niTcN/q1yxbao8NS4PDjt4dVd/nX2/gcBnKj5ih//qhvad5XrnSRWNensf9G6hEY3qI7+7SyvzV&#10;PF8s1vJBHgkEvf0HAAD//wMAUEsBAi0AFAAGAAgAAAAhANvh9svuAAAAhQEAABMAAAAAAAAAAAAA&#10;AAAAAAAAAFtDb250ZW50X1R5cGVzXS54bWxQSwECLQAUAAYACAAAACEAWvQsW78AAAAVAQAACwAA&#10;AAAAAAAAAAAAAAAfAQAAX3JlbHMvLnJlbHNQSwECLQAUAAYACAAAACEAZelPucMAAADhAAAADwAA&#10;AAAAAAAAAAAAAAAHAgAAZHJzL2Rvd25yZXYueG1sUEsFBgAAAAADAAMAtwAAAPcCAAAAAA==&#10;">
                  <v:imagedata r:id="rId12" o:title=""/>
                </v:shape>
              </v:group>
            </w:pict>
          </mc:Fallback>
        </mc:AlternateContent>
      </w:r>
    </w:p>
    <w:p w14:paraId="5141548D" w14:textId="2630F537" w:rsidR="0008722F" w:rsidRDefault="0008722F" w:rsidP="00786D8B"/>
    <w:p w14:paraId="1FD3EF96" w14:textId="055C32A0" w:rsidR="0008722F" w:rsidRDefault="0008722F" w:rsidP="00786D8B"/>
    <w:p w14:paraId="52E6FAE3" w14:textId="478AD43D" w:rsidR="0008722F" w:rsidRDefault="0008722F" w:rsidP="00786D8B"/>
    <w:p w14:paraId="164417E3" w14:textId="65859A22" w:rsidR="0008722F" w:rsidRDefault="0008722F" w:rsidP="00786D8B"/>
    <w:p w14:paraId="556DFD16" w14:textId="77777777" w:rsidR="0008722F" w:rsidRDefault="0008722F" w:rsidP="00786D8B"/>
    <w:p w14:paraId="5ED53CC0" w14:textId="77777777" w:rsidR="0008722F" w:rsidRDefault="0008722F" w:rsidP="00786D8B"/>
    <w:p w14:paraId="4DD94E6C" w14:textId="77777777" w:rsidR="0008722F" w:rsidRDefault="0008722F" w:rsidP="00786D8B"/>
    <w:p w14:paraId="0681D26B" w14:textId="77777777" w:rsidR="0008722F" w:rsidRDefault="0008722F" w:rsidP="00786D8B"/>
    <w:p w14:paraId="1B6B0A0C" w14:textId="77777777" w:rsidR="00C16D60" w:rsidRDefault="00C16D60" w:rsidP="00786D8B"/>
    <w:p w14:paraId="1E60CABF" w14:textId="77777777" w:rsidR="00C16D60" w:rsidRDefault="00C16D60" w:rsidP="00786D8B"/>
    <w:p w14:paraId="22D8F8CD" w14:textId="77777777" w:rsidR="00C16D60" w:rsidRDefault="00C16D60" w:rsidP="00786D8B"/>
    <w:p w14:paraId="5CE2B98D" w14:textId="77777777" w:rsidR="0008722F" w:rsidRDefault="0008722F" w:rsidP="00786D8B"/>
    <w:p w14:paraId="5B4CCFF2" w14:textId="77777777" w:rsidR="0008722F" w:rsidRDefault="0008722F" w:rsidP="00786D8B"/>
    <w:p w14:paraId="1DF4BC48" w14:textId="77777777" w:rsidR="0008722F" w:rsidRDefault="0008722F" w:rsidP="00786D8B"/>
    <w:p w14:paraId="6B4E0E0F" w14:textId="5E9371BC" w:rsidR="0008722F" w:rsidRDefault="0008722F" w:rsidP="00786D8B"/>
    <w:p w14:paraId="0327B62F" w14:textId="08835B22" w:rsidR="0008722F" w:rsidRDefault="0008722F" w:rsidP="00786D8B"/>
    <w:p w14:paraId="74BA82A5" w14:textId="1058A298" w:rsidR="0008722F" w:rsidRDefault="0008722F" w:rsidP="00786D8B"/>
    <w:p w14:paraId="661814D8" w14:textId="77777777" w:rsidR="0008722F" w:rsidRDefault="0008722F" w:rsidP="00786D8B"/>
    <w:p w14:paraId="41D92F64" w14:textId="77777777" w:rsidR="00B46DD6" w:rsidRDefault="00B46DD6">
      <w:pPr>
        <w:rPr>
          <w:b/>
          <w:bCs/>
        </w:rPr>
      </w:pPr>
    </w:p>
    <w:p w14:paraId="33691A11" w14:textId="714BFFF1" w:rsidR="00B46DD6" w:rsidRPr="009B0E6A" w:rsidRDefault="00B46DD6">
      <w:r>
        <w:t>A second SARIMAX model was developed to compare the effect of seasonal</w:t>
      </w:r>
      <w:r w:rsidR="00C20F63">
        <w:t>ly</w:t>
      </w:r>
      <w:r>
        <w:t xml:space="preserve"> differencing exogenous features on the model performance and fit. Seasonal differencing was performed prior to model building and the same process as above was followed. </w:t>
      </w:r>
    </w:p>
    <w:p w14:paraId="6219DE9B" w14:textId="77777777" w:rsidR="00B46DD6" w:rsidRDefault="00B46DD6">
      <w:pPr>
        <w:rPr>
          <w:b/>
          <w:bCs/>
        </w:rPr>
      </w:pPr>
    </w:p>
    <w:p w14:paraId="157DD7BF" w14:textId="77777777" w:rsidR="00B46DD6" w:rsidRPr="00F058C2" w:rsidRDefault="00B46DD6" w:rsidP="00F058C2">
      <w:pPr>
        <w:rPr>
          <w:b/>
          <w:bCs/>
        </w:rPr>
      </w:pPr>
      <w:proofErr w:type="spellStart"/>
      <w:r w:rsidRPr="00F058C2">
        <w:rPr>
          <w:b/>
          <w:bCs/>
        </w:rPr>
        <w:t>XGBoost</w:t>
      </w:r>
      <w:proofErr w:type="spellEnd"/>
      <w:r w:rsidRPr="00F058C2">
        <w:rPr>
          <w:b/>
          <w:bCs/>
        </w:rPr>
        <w:t xml:space="preserve"> (XBG)</w:t>
      </w:r>
    </w:p>
    <w:p w14:paraId="17CA8265" w14:textId="4E652E9C" w:rsidR="00B46DD6" w:rsidRDefault="00B46DD6">
      <w:proofErr w:type="spellStart"/>
      <w:r>
        <w:t>XGBoost</w:t>
      </w:r>
      <w:proofErr w:type="spellEnd"/>
      <w:r>
        <w:t xml:space="preserve"> </w:t>
      </w:r>
      <w:r w:rsidR="001B30E6">
        <w:t>(</w:t>
      </w:r>
      <w:r>
        <w:t>extreme gradient boosting</w:t>
      </w:r>
      <w:r w:rsidR="001B30E6">
        <w:t xml:space="preserve">) </w:t>
      </w:r>
      <w:r>
        <w:t>is an ensemble</w:t>
      </w:r>
      <w:r w:rsidR="001B30E6">
        <w:t xml:space="preserve"> ML</w:t>
      </w:r>
      <w:r>
        <w:t xml:space="preserve"> method.</w:t>
      </w:r>
      <w:r w:rsidR="00B85BAB">
        <w:t xml:space="preserve"> DTs</w:t>
      </w:r>
      <w:r>
        <w:t xml:space="preserve"> were used as the base learners, known as classification and regression trees</w:t>
      </w:r>
      <w:r w:rsidR="00BD4569">
        <w:t xml:space="preserve"> in XGB</w:t>
      </w:r>
      <w:r>
        <w:t xml:space="preserve">. The general XGB </w:t>
      </w:r>
      <w:r w:rsidR="00414E08">
        <w:t xml:space="preserve">formula </w:t>
      </w:r>
      <w:r>
        <w:t xml:space="preserve">is expressed in equation </w:t>
      </w:r>
      <w:r w:rsidR="001B30E6">
        <w:t>10.</w:t>
      </w:r>
    </w:p>
    <w:p w14:paraId="4EF92585" w14:textId="77777777" w:rsidR="00B46DD6" w:rsidRPr="000F3A4E" w:rsidRDefault="00000000" w:rsidP="000F3A4E">
      <w:pPr>
        <w:pStyle w:val="ListParagraph"/>
        <w:numPr>
          <w:ilvl w:val="0"/>
          <w:numId w:val="20"/>
        </w:numPr>
        <w:jc w:val="center"/>
        <w:rPr>
          <w:rFonts w:ascii="Cambria Math" w:hAnsi="Cambria Math" w:cstheme="minorHAnsi"/>
        </w:rPr>
      </w:pP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Y</m:t>
                </m:r>
              </m:e>
            </m:acc>
          </m:e>
          <m:sub>
            <m:r>
              <w:rPr>
                <w:rFonts w:ascii="Cambria Math" w:hAnsi="Cambria Math" w:cstheme="minorHAnsi"/>
              </w:rPr>
              <m:t>i</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k=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e>
            </m:d>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r>
              <w:rPr>
                <w:rFonts w:ascii="Cambria Math" w:hAnsi="Cambria Math" w:cstheme="minorHAnsi"/>
              </w:rPr>
              <m:t>∈F</m:t>
            </m:r>
          </m:e>
        </m:nary>
      </m:oMath>
    </w:p>
    <w:p w14:paraId="47214E6F" w14:textId="5DD91DDF" w:rsidR="00B46DD6" w:rsidRDefault="00B46DD6">
      <w:r>
        <w:t xml:space="preserve">For K additive functions, F is a function of all trees and f represents individual trees </w:t>
      </w:r>
      <w:r>
        <w:fldChar w:fldCharType="begin"/>
      </w:r>
      <w:r>
        <w:instrText xml:space="preserve"> ADDIN ZOTERO_ITEM CSL_CITATION {"citationID":"m7AICQYX","properties":{"formattedCitation":"(Chen and Guestrin, 2016)","plainCitation":"(Chen and Guestrin, 2016)","noteIndex":0},"citationItems":[{"id":229,"uris":["http://zotero.org/users/local/O3QMk9TL/items/IAYFBZJN"],"itemData":{"id":229,"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1603.02754 [cs]","page":"785-794","source":"arXiv.org","title":"XGBoost: A Scalable Tree Boosting System","title-short":"XGBoost","URL":"http://arxiv.org/abs/1603.02754","author":[{"family":"Chen","given":"Tianqi"},{"family":"Guestrin","given":"Carlos"}],"accessed":{"date-parts":[["2023",11,15]]},"issued":{"date-parts":[["2016",8,13]]}}}],"schema":"https://github.com/citation-style-language/schema/raw/master/csl-citation.json"} </w:instrText>
      </w:r>
      <w:r>
        <w:fldChar w:fldCharType="separate"/>
      </w:r>
      <w:r w:rsidRPr="00744E06">
        <w:rPr>
          <w:rFonts w:ascii="Calibri" w:hAnsi="Calibri" w:cs="Calibri"/>
        </w:rPr>
        <w:t>(Chen and Guestrin, 2016)</w:t>
      </w:r>
      <w:r>
        <w:fldChar w:fldCharType="end"/>
      </w:r>
      <w:r>
        <w:t xml:space="preserve">. Each tree is built with the goal of minimising objective function in equation </w:t>
      </w:r>
      <w:r w:rsidR="00892A0C">
        <w:t>11</w:t>
      </w:r>
      <w:r>
        <w:t>.</w:t>
      </w:r>
    </w:p>
    <w:p w14:paraId="63CAE079" w14:textId="77777777" w:rsidR="00B46DD6" w:rsidRDefault="00B46DD6"/>
    <w:p w14:paraId="79DA68FD" w14:textId="77777777" w:rsidR="00892A0C" w:rsidRDefault="00892A0C"/>
    <w:p w14:paraId="79126E3A" w14:textId="4AFAA72C" w:rsidR="00B46DD6" w:rsidRPr="000F3A4E" w:rsidRDefault="00B46DD6" w:rsidP="000F3A4E">
      <w:pPr>
        <w:pStyle w:val="ListParagraph"/>
        <w:numPr>
          <w:ilvl w:val="0"/>
          <w:numId w:val="20"/>
        </w:numPr>
        <w:jc w:val="center"/>
        <w:rPr>
          <w:rFonts w:ascii="Cambria Math" w:eastAsiaTheme="minorEastAsia" w:hAnsi="Cambria Math" w:cstheme="minorHAnsi"/>
          <w:i/>
          <w:iCs/>
        </w:rPr>
      </w:pPr>
      <m:oMath>
        <m:r>
          <w:rPr>
            <w:rFonts w:ascii="Cambria Math" w:hAnsi="Cambria Math" w:cstheme="minorHAnsi"/>
          </w:rPr>
          <m:t>Obj</m:t>
        </m:r>
        <m:d>
          <m:dPr>
            <m:ctrlPr>
              <w:rPr>
                <w:rFonts w:ascii="Cambria Math" w:hAnsi="Cambria Math" w:cstheme="minorHAnsi"/>
                <w:i/>
                <w:iCs/>
              </w:rPr>
            </m:ctrlPr>
          </m:dPr>
          <m:e>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k</m:t>
                </m:r>
              </m:sub>
            </m:sSub>
          </m:e>
        </m:d>
        <m:r>
          <w:rPr>
            <w:rFonts w:ascii="Cambria Math" w:hAnsi="Cambria Math" w:cstheme="minorHAnsi"/>
          </w:rPr>
          <m:t>=</m:t>
        </m:r>
        <m:d>
          <m:dPr>
            <m:begChr m:val="["/>
            <m:endChr m:val="]"/>
            <m:ctrlPr>
              <w:rPr>
                <w:rFonts w:ascii="Cambria Math" w:hAnsi="Cambria Math" w:cstheme="minorHAnsi"/>
                <w:i/>
                <w:iCs/>
              </w:rPr>
            </m:ctrlPr>
          </m:dPr>
          <m:e>
            <m:nary>
              <m:naryPr>
                <m:chr m:val="∑"/>
                <m:limLoc m:val="undOvr"/>
                <m:supHide m:val="1"/>
                <m:ctrlPr>
                  <w:rPr>
                    <w:rFonts w:ascii="Cambria Math" w:hAnsi="Cambria Math" w:cstheme="minorHAnsi"/>
                    <w:i/>
                    <w:iCs/>
                  </w:rPr>
                </m:ctrlPr>
              </m:naryPr>
              <m:sub>
                <m:r>
                  <w:rPr>
                    <w:rFonts w:ascii="Cambria Math" w:hAnsi="Cambria Math" w:cstheme="minorHAnsi"/>
                  </w:rPr>
                  <m:t>i</m:t>
                </m:r>
              </m:sub>
              <m:sup/>
              <m:e>
                <m:r>
                  <w:rPr>
                    <w:rFonts w:ascii="Cambria Math" w:hAnsi="Cambria Math" w:cstheme="minorHAnsi"/>
                  </w:rPr>
                  <m:t>l</m:t>
                </m:r>
              </m:e>
            </m:nary>
            <m:d>
              <m:dPr>
                <m:ctrlPr>
                  <w:rPr>
                    <w:rFonts w:ascii="Cambria Math" w:hAnsi="Cambria Math" w:cstheme="minorHAnsi"/>
                    <w:i/>
                    <w:iCs/>
                  </w:rPr>
                </m:ctrlPr>
              </m:dPr>
              <m:e>
                <m:sSub>
                  <m:sSubPr>
                    <m:ctrlPr>
                      <w:rPr>
                        <w:rFonts w:ascii="Cambria Math" w:hAnsi="Cambria Math" w:cstheme="minorHAnsi"/>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iCs/>
                      </w:rPr>
                    </m:ctrlPr>
                  </m:sSubPr>
                  <m:e>
                    <m:acc>
                      <m:accPr>
                        <m:ctrlPr>
                          <w:rPr>
                            <w:rFonts w:ascii="Cambria Math" w:hAnsi="Cambria Math" w:cstheme="minorHAnsi"/>
                            <w:i/>
                            <w:iCs/>
                          </w:rPr>
                        </m:ctrlPr>
                      </m:accPr>
                      <m:e>
                        <m:r>
                          <w:rPr>
                            <w:rFonts w:ascii="Cambria Math" w:hAnsi="Cambria Math" w:cstheme="minorHAnsi"/>
                          </w:rPr>
                          <m:t>Y</m:t>
                        </m:r>
                      </m:e>
                    </m:acc>
                  </m:e>
                  <m:sub>
                    <m:r>
                      <w:rPr>
                        <w:rFonts w:ascii="Cambria Math" w:hAnsi="Cambria Math" w:cstheme="minorHAnsi"/>
                      </w:rPr>
                      <m:t>i</m:t>
                    </m:r>
                  </m:sub>
                </m:sSub>
              </m:e>
            </m:d>
          </m:e>
        </m:d>
        <m:r>
          <w:rPr>
            <w:rFonts w:ascii="Cambria Math" w:hAnsi="Cambria Math" w:cstheme="minorHAnsi"/>
          </w:rPr>
          <m:t>+</m:t>
        </m:r>
        <m:nary>
          <m:naryPr>
            <m:chr m:val="∑"/>
            <m:limLoc m:val="undOvr"/>
            <m:supHide m:val="1"/>
            <m:ctrlPr>
              <w:rPr>
                <w:rFonts w:ascii="Cambria Math" w:hAnsi="Cambria Math" w:cstheme="minorHAnsi"/>
                <w:i/>
                <w:iCs/>
              </w:rPr>
            </m:ctrlPr>
          </m:naryPr>
          <m:sub>
            <m:r>
              <w:rPr>
                <w:rFonts w:ascii="Cambria Math" w:hAnsi="Cambria Math" w:cstheme="minorHAnsi"/>
              </w:rPr>
              <m:t>k</m:t>
            </m:r>
          </m:sub>
          <m:sup/>
          <m:e>
            <m:r>
              <m:rPr>
                <m:sty m:val="p"/>
              </m:rPr>
              <w:rPr>
                <w:rFonts w:ascii="Cambria Math" w:hAnsi="Cambria Math" w:cstheme="minorHAnsi"/>
              </w:rPr>
              <m:t>Ω(</m:t>
            </m:r>
            <m:sSub>
              <m:sSubPr>
                <m:ctrlPr>
                  <w:rPr>
                    <w:rFonts w:ascii="Cambria Math" w:hAnsi="Cambria Math" w:cstheme="minorHAnsi"/>
                    <w:iCs/>
                  </w:rPr>
                </m:ctrlPr>
              </m:sSubPr>
              <m:e>
                <m:r>
                  <w:rPr>
                    <w:rFonts w:ascii="Cambria Math" w:hAnsi="Cambria Math" w:cstheme="minorHAnsi"/>
                  </w:rPr>
                  <m:t>f</m:t>
                </m:r>
              </m:e>
              <m:sub>
                <m:r>
                  <w:rPr>
                    <w:rFonts w:ascii="Cambria Math" w:hAnsi="Cambria Math" w:cstheme="minorHAnsi"/>
                  </w:rPr>
                  <m:t>k</m:t>
                </m:r>
              </m:sub>
            </m:sSub>
            <m:r>
              <w:rPr>
                <w:rFonts w:ascii="Cambria Math" w:hAnsi="Cambria Math" w:cstheme="minorHAnsi"/>
              </w:rPr>
              <m:t>)</m:t>
            </m:r>
          </m:e>
        </m:nary>
      </m:oMath>
      <w:r w:rsidR="00892A0C">
        <w:rPr>
          <w:rFonts w:ascii="Cambria Math" w:eastAsiaTheme="minorEastAsia" w:hAnsi="Cambria Math" w:cstheme="minorHAnsi"/>
          <w:i/>
          <w:iCs/>
        </w:rPr>
        <w:t>,</w:t>
      </w:r>
    </w:p>
    <w:p w14:paraId="531B92F7" w14:textId="77777777" w:rsidR="00B46DD6" w:rsidRPr="00220485" w:rsidRDefault="00B46DD6" w:rsidP="00464932">
      <w:pPr>
        <w:jc w:val="center"/>
        <w:rPr>
          <w:rFonts w:ascii="Cambria Math" w:hAnsi="Cambria Math" w:cstheme="minorHAnsi"/>
          <w:i/>
          <w:iCs/>
        </w:rPr>
      </w:pPr>
      <m:oMathPara>
        <m:oMath>
          <m:r>
            <m:rPr>
              <m:sty m:val="p"/>
            </m:rPr>
            <w:rPr>
              <w:rFonts w:ascii="Cambria Math" w:hAnsi="Cambria Math" w:cstheme="minorHAnsi"/>
            </w:rPr>
            <m:t>Ω</m:t>
          </m:r>
          <m:d>
            <m:dPr>
              <m:ctrlPr>
                <w:rPr>
                  <w:rFonts w:ascii="Cambria Math" w:hAnsi="Cambria Math" w:cstheme="minorHAnsi"/>
                  <w:i/>
                  <w:iCs/>
                </w:rPr>
              </m:ctrlPr>
            </m:dPr>
            <m:e>
              <m:r>
                <w:rPr>
                  <w:rFonts w:ascii="Cambria Math" w:hAnsi="Cambria Math" w:cstheme="minorHAnsi"/>
                </w:rPr>
                <m:t>f</m:t>
              </m:r>
            </m:e>
          </m:d>
          <m:r>
            <w:rPr>
              <w:rFonts w:ascii="Cambria Math" w:hAnsi="Cambria Math" w:cstheme="minorHAnsi"/>
            </w:rPr>
            <m:t>=γT+1/2λ</m:t>
          </m:r>
          <m:nary>
            <m:naryPr>
              <m:chr m:val="∑"/>
              <m:limLoc m:val="undOvr"/>
              <m:ctrlPr>
                <w:rPr>
                  <w:rFonts w:ascii="Cambria Math" w:hAnsi="Cambria Math" w:cstheme="minorHAnsi"/>
                  <w:i/>
                  <w:iCs/>
                </w:rPr>
              </m:ctrlPr>
            </m:naryPr>
            <m:sub>
              <m:r>
                <w:rPr>
                  <w:rFonts w:ascii="Cambria Math" w:hAnsi="Cambria Math" w:cstheme="minorHAnsi"/>
                </w:rPr>
                <m:t>j=1</m:t>
              </m:r>
            </m:sub>
            <m:sup>
              <m:r>
                <w:rPr>
                  <w:rFonts w:ascii="Cambria Math" w:hAnsi="Cambria Math" w:cstheme="minorHAnsi"/>
                </w:rPr>
                <m:t>T</m:t>
              </m:r>
            </m:sup>
            <m:e>
              <m:sSup>
                <m:sSupPr>
                  <m:ctrlPr>
                    <w:rPr>
                      <w:rFonts w:ascii="Cambria Math" w:hAnsi="Cambria Math" w:cstheme="minorHAnsi"/>
                      <w:i/>
                      <w:iCs/>
                    </w:rPr>
                  </m:ctrlPr>
                </m:sSupPr>
                <m:e>
                  <m:r>
                    <w:rPr>
                      <w:rFonts w:ascii="Cambria Math" w:hAnsi="Cambria Math" w:cstheme="minorHAnsi"/>
                    </w:rPr>
                    <m:t>ω</m:t>
                  </m:r>
                </m:e>
                <m:sup>
                  <m:r>
                    <w:rPr>
                      <w:rFonts w:ascii="Cambria Math" w:hAnsi="Cambria Math" w:cstheme="minorHAnsi"/>
                    </w:rPr>
                    <m:t>2</m:t>
                  </m:r>
                </m:sup>
              </m:sSup>
            </m:e>
          </m:nary>
        </m:oMath>
      </m:oMathPara>
    </w:p>
    <w:p w14:paraId="63E1FD26" w14:textId="77777777" w:rsidR="00B46DD6" w:rsidRPr="004865F9" w:rsidRDefault="00B46DD6" w:rsidP="00B46DD6">
      <w:pPr>
        <w:pStyle w:val="ListParagraph"/>
        <w:numPr>
          <w:ilvl w:val="0"/>
          <w:numId w:val="1"/>
        </w:numPr>
        <w:rPr>
          <w:rFonts w:cstheme="minorHAnsi"/>
        </w:rPr>
      </w:pPr>
      <w:r w:rsidRPr="004865F9">
        <w:rPr>
          <w:rFonts w:ascii="Cambria Math" w:hAnsi="Cambria Math" w:cstheme="minorHAnsi"/>
        </w:rPr>
        <w:lastRenderedPageBreak/>
        <w:t>[∑</w:t>
      </w:r>
      <w:proofErr w:type="gramStart"/>
      <w:r w:rsidRPr="004865F9">
        <w:rPr>
          <w:rFonts w:ascii="Cambria Math" w:hAnsi="Cambria Math" w:cstheme="minorHAnsi"/>
          <w:vertAlign w:val="subscript"/>
        </w:rPr>
        <w:t>i</w:t>
      </w:r>
      <w:r w:rsidRPr="004865F9">
        <w:rPr>
          <w:rFonts w:ascii="Cambria Math" w:hAnsi="Cambria Math" w:cstheme="minorHAnsi"/>
        </w:rPr>
        <w:t>l(</w:t>
      </w:r>
      <w:proofErr w:type="spellStart"/>
      <w:proofErr w:type="gramEnd"/>
      <w:r w:rsidRPr="004865F9">
        <w:rPr>
          <w:rFonts w:ascii="Cambria Math" w:hAnsi="Cambria Math" w:cstheme="minorHAnsi"/>
        </w:rPr>
        <w:t>y</w:t>
      </w:r>
      <w:r w:rsidRPr="004865F9">
        <w:rPr>
          <w:rFonts w:ascii="Cambria Math" w:hAnsi="Cambria Math" w:cstheme="minorHAnsi"/>
          <w:vertAlign w:val="subscript"/>
        </w:rPr>
        <w:t>i</w:t>
      </w:r>
      <w:proofErr w:type="spellEnd"/>
      <w:r w:rsidRPr="004865F9">
        <w:rPr>
          <w:rFonts w:ascii="Cambria Math" w:hAnsi="Cambria Math" w:cstheme="minorHAnsi"/>
        </w:rPr>
        <w:t xml:space="preserve">, </w:t>
      </w:r>
      <w:proofErr w:type="spellStart"/>
      <w:r w:rsidRPr="004865F9">
        <w:rPr>
          <w:rFonts w:ascii="Cambria Math" w:hAnsi="Cambria Math"/>
        </w:rPr>
        <w:t>Ŷ</w:t>
      </w:r>
      <w:r w:rsidRPr="004865F9">
        <w:rPr>
          <w:rFonts w:ascii="Cambria Math" w:hAnsi="Cambria Math"/>
          <w:vertAlign w:val="subscript"/>
        </w:rPr>
        <w:t>i</w:t>
      </w:r>
      <w:proofErr w:type="spellEnd"/>
      <w:r w:rsidRPr="004865F9">
        <w:rPr>
          <w:rFonts w:ascii="Cambria Math" w:hAnsi="Cambria Math" w:cstheme="minorHAnsi"/>
        </w:rPr>
        <w:t xml:space="preserve">)] </w:t>
      </w:r>
      <w:r w:rsidRPr="004865F9">
        <w:rPr>
          <w:rFonts w:cstheme="minorHAnsi"/>
        </w:rPr>
        <w:t xml:space="preserve">is the loss function. For the regression trees, </w:t>
      </w:r>
      <w:proofErr w:type="gramStart"/>
      <w:r w:rsidRPr="004865F9">
        <w:rPr>
          <w:rFonts w:ascii="Cambria Math" w:hAnsi="Cambria Math" w:cstheme="minorHAnsi"/>
        </w:rPr>
        <w:t>½(</w:t>
      </w:r>
      <w:proofErr w:type="spellStart"/>
      <w:proofErr w:type="gramEnd"/>
      <w:r w:rsidRPr="004865F9">
        <w:rPr>
          <w:rFonts w:ascii="Cambria Math" w:hAnsi="Cambria Math" w:cstheme="minorHAnsi"/>
        </w:rPr>
        <w:t>y</w:t>
      </w:r>
      <w:r w:rsidRPr="004865F9">
        <w:rPr>
          <w:rFonts w:ascii="Cambria Math" w:hAnsi="Cambria Math" w:cstheme="minorHAnsi"/>
          <w:vertAlign w:val="subscript"/>
        </w:rPr>
        <w:t>i</w:t>
      </w:r>
      <w:proofErr w:type="spellEnd"/>
      <w:r w:rsidRPr="004865F9">
        <w:rPr>
          <w:rFonts w:ascii="Cambria Math" w:hAnsi="Cambria Math" w:cstheme="minorHAnsi"/>
        </w:rPr>
        <w:t xml:space="preserve"> </w:t>
      </w:r>
      <w:r>
        <w:rPr>
          <w:rFonts w:ascii="Cambria Math" w:hAnsi="Cambria Math" w:cstheme="minorHAnsi"/>
        </w:rPr>
        <w:t>–</w:t>
      </w:r>
      <w:r w:rsidRPr="004865F9">
        <w:rPr>
          <w:rFonts w:ascii="Cambria Math" w:hAnsi="Cambria Math" w:cstheme="minorHAnsi"/>
        </w:rPr>
        <w:t xml:space="preserve"> </w:t>
      </w:r>
      <w:proofErr w:type="spellStart"/>
      <w:r w:rsidRPr="004865F9">
        <w:rPr>
          <w:rFonts w:ascii="Cambria Math" w:hAnsi="Cambria Math"/>
        </w:rPr>
        <w:t>Ŷ</w:t>
      </w:r>
      <w:r w:rsidRPr="004865F9">
        <w:rPr>
          <w:rFonts w:ascii="Cambria Math" w:hAnsi="Cambria Math"/>
          <w:vertAlign w:val="subscript"/>
        </w:rPr>
        <w:t>i</w:t>
      </w:r>
      <w:proofErr w:type="spellEnd"/>
      <w:r w:rsidRPr="004865F9">
        <w:rPr>
          <w:rFonts w:ascii="Cambria Math" w:hAnsi="Cambria Math" w:cstheme="minorHAnsi"/>
        </w:rPr>
        <w:t>)</w:t>
      </w:r>
      <w:r w:rsidRPr="004865F9">
        <w:rPr>
          <w:rFonts w:ascii="Cambria Math" w:hAnsi="Cambria Math" w:cstheme="minorHAnsi"/>
          <w:vertAlign w:val="superscript"/>
        </w:rPr>
        <w:t>2</w:t>
      </w:r>
      <w:r w:rsidRPr="004865F9">
        <w:rPr>
          <w:rFonts w:ascii="Cambria Math" w:hAnsi="Cambria Math" w:cstheme="minorHAnsi"/>
        </w:rPr>
        <w:t xml:space="preserve"> </w:t>
      </w:r>
      <w:r w:rsidRPr="004865F9">
        <w:rPr>
          <w:rFonts w:cstheme="minorHAnsi"/>
        </w:rPr>
        <w:t xml:space="preserve">was used; </w:t>
      </w:r>
      <w:proofErr w:type="spellStart"/>
      <w:r w:rsidRPr="004865F9">
        <w:rPr>
          <w:rFonts w:ascii="Cambria Math" w:hAnsi="Cambria Math"/>
        </w:rPr>
        <w:t>Ŷ</w:t>
      </w:r>
      <w:r w:rsidRPr="004865F9">
        <w:rPr>
          <w:rFonts w:ascii="Cambria Math" w:hAnsi="Cambria Math"/>
          <w:vertAlign w:val="subscript"/>
        </w:rPr>
        <w:t>i</w:t>
      </w:r>
      <w:proofErr w:type="spellEnd"/>
      <w:r w:rsidRPr="004865F9">
        <w:rPr>
          <w:rFonts w:cstheme="minorHAnsi"/>
        </w:rPr>
        <w:t xml:space="preserve"> is the prediction and </w:t>
      </w:r>
      <w:proofErr w:type="spellStart"/>
      <w:r w:rsidRPr="004865F9">
        <w:rPr>
          <w:rFonts w:cstheme="minorHAnsi"/>
        </w:rPr>
        <w:t>y</w:t>
      </w:r>
      <w:r w:rsidRPr="004865F9">
        <w:rPr>
          <w:rFonts w:cstheme="minorHAnsi"/>
          <w:vertAlign w:val="subscript"/>
        </w:rPr>
        <w:t>i</w:t>
      </w:r>
      <w:proofErr w:type="spellEnd"/>
      <w:r w:rsidRPr="004865F9">
        <w:rPr>
          <w:rFonts w:cstheme="minorHAnsi"/>
          <w:vertAlign w:val="subscript"/>
        </w:rPr>
        <w:t xml:space="preserve"> </w:t>
      </w:r>
      <w:r w:rsidRPr="004865F9">
        <w:rPr>
          <w:rFonts w:cstheme="minorHAnsi"/>
        </w:rPr>
        <w:t xml:space="preserve">is the target value. </w:t>
      </w:r>
    </w:p>
    <w:p w14:paraId="6FB97876" w14:textId="77777777" w:rsidR="00B46DD6" w:rsidRDefault="00B46DD6" w:rsidP="00B46DD6">
      <w:pPr>
        <w:pStyle w:val="ListParagraph"/>
        <w:numPr>
          <w:ilvl w:val="0"/>
          <w:numId w:val="1"/>
        </w:numPr>
        <w:rPr>
          <w:rFonts w:cstheme="minorHAnsi"/>
        </w:rPr>
      </w:pPr>
      <w:r>
        <w:rPr>
          <w:rFonts w:ascii="Cambria Math" w:hAnsi="Cambria Math" w:cstheme="minorHAnsi"/>
        </w:rPr>
        <w:t xml:space="preserve">ω </w:t>
      </w:r>
      <w:r>
        <w:rPr>
          <w:rFonts w:cstheme="minorHAnsi"/>
        </w:rPr>
        <w:t>is the output values of the terminal node.</w:t>
      </w:r>
    </w:p>
    <w:p w14:paraId="394F4905" w14:textId="77777777" w:rsidR="00B46DD6" w:rsidRDefault="00B46DD6" w:rsidP="00B46DD6">
      <w:pPr>
        <w:pStyle w:val="ListParagraph"/>
        <w:numPr>
          <w:ilvl w:val="0"/>
          <w:numId w:val="1"/>
        </w:numPr>
        <w:rPr>
          <w:rFonts w:cstheme="minorHAnsi"/>
        </w:rPr>
      </w:pPr>
      <w:r>
        <w:rPr>
          <w:rFonts w:cstheme="minorHAnsi"/>
        </w:rPr>
        <w:t>λ is the regularisation term</w:t>
      </w:r>
      <w:r>
        <w:t>.</w:t>
      </w:r>
    </w:p>
    <w:p w14:paraId="31B10BED" w14:textId="77777777" w:rsidR="00B46DD6" w:rsidRPr="00616460" w:rsidRDefault="00B46DD6" w:rsidP="00B46DD6">
      <w:pPr>
        <w:pStyle w:val="ListParagraph"/>
        <w:numPr>
          <w:ilvl w:val="0"/>
          <w:numId w:val="1"/>
        </w:numPr>
        <w:rPr>
          <w:rFonts w:cstheme="minorHAnsi"/>
        </w:rPr>
      </w:pPr>
      <w:r w:rsidRPr="00616460">
        <w:rPr>
          <w:rFonts w:ascii="Cambria Math" w:hAnsi="Cambria Math" w:cstheme="minorHAnsi"/>
        </w:rPr>
        <w:t>γ</w:t>
      </w:r>
      <w:r>
        <w:rPr>
          <w:rFonts w:ascii="Cambria Math" w:hAnsi="Cambria Math" w:cstheme="minorHAnsi"/>
        </w:rPr>
        <w:t xml:space="preserve"> </w:t>
      </w:r>
      <w:r>
        <w:rPr>
          <w:rFonts w:cstheme="minorHAnsi"/>
        </w:rPr>
        <w:t>is a parameter which encourages tree pruning.</w:t>
      </w:r>
    </w:p>
    <w:p w14:paraId="70234508" w14:textId="77777777" w:rsidR="00B46DD6" w:rsidRDefault="00B46DD6" w:rsidP="00B46DD6">
      <w:pPr>
        <w:pStyle w:val="ListParagraph"/>
        <w:numPr>
          <w:ilvl w:val="0"/>
          <w:numId w:val="1"/>
        </w:numPr>
        <w:rPr>
          <w:rFonts w:cstheme="minorHAnsi"/>
        </w:rPr>
      </w:pPr>
      <w:r>
        <w:rPr>
          <w:rFonts w:ascii="Cambria Math" w:hAnsi="Cambria Math" w:cstheme="minorHAnsi"/>
        </w:rPr>
        <w:t xml:space="preserve">T </w:t>
      </w:r>
      <w:r>
        <w:rPr>
          <w:rFonts w:cstheme="minorHAnsi"/>
        </w:rPr>
        <w:t>is the number of terminal nodes in tree f.</w:t>
      </w:r>
    </w:p>
    <w:p w14:paraId="141C3E1E" w14:textId="77777777" w:rsidR="00B46DD6" w:rsidRPr="00616460" w:rsidRDefault="00B46DD6" w:rsidP="00B46DD6">
      <w:pPr>
        <w:pStyle w:val="ListParagraph"/>
        <w:numPr>
          <w:ilvl w:val="0"/>
          <w:numId w:val="1"/>
        </w:numPr>
        <w:rPr>
          <w:rFonts w:cstheme="minorHAnsi"/>
        </w:rPr>
      </w:pPr>
      <w:r>
        <w:rPr>
          <w:rFonts w:ascii="Cambria Math" w:hAnsi="Cambria Math" w:cstheme="minorHAnsi"/>
        </w:rPr>
        <w:t xml:space="preserve">j </w:t>
      </w:r>
      <w:r>
        <w:rPr>
          <w:rFonts w:cstheme="minorHAnsi"/>
        </w:rPr>
        <w:t>is the individual terminal nodes.</w:t>
      </w:r>
    </w:p>
    <w:p w14:paraId="1A87C244" w14:textId="5CC89C8A" w:rsidR="00B46DD6" w:rsidRDefault="00B46DD6">
      <w:r>
        <w:t>XGB</w:t>
      </w:r>
      <w:r w:rsidR="00936989">
        <w:t xml:space="preserve"> makes</w:t>
      </w:r>
      <w:r>
        <w:t xml:space="preserve"> an initial estimate. The residuals between the true values and the prediction are measured. The first tree is then built</w:t>
      </w:r>
      <w:r w:rsidR="00B02CA4">
        <w:t xml:space="preserve"> using the</w:t>
      </w:r>
      <w:r>
        <w:t xml:space="preserve"> input features to </w:t>
      </w:r>
      <w:r w:rsidR="00D51040">
        <w:t xml:space="preserve">group </w:t>
      </w:r>
      <w:r>
        <w:t>residuals. Trees are built to minimise the loss function</w:t>
      </w:r>
      <w:r w:rsidR="00E21265">
        <w:t>, see above</w:t>
      </w:r>
      <w:r>
        <w:t xml:space="preserve">. </w:t>
      </w:r>
      <w:r w:rsidR="00E21265">
        <w:t>O</w:t>
      </w:r>
      <w:r>
        <w:t>utput values for the tree are calculated</w:t>
      </w:r>
      <w:r w:rsidR="00EF4632">
        <w:t>, equation 12.</w:t>
      </w:r>
    </w:p>
    <w:p w14:paraId="65347B79" w14:textId="77777777" w:rsidR="00B46DD6" w:rsidRPr="00AC0769" w:rsidRDefault="00B46DD6" w:rsidP="00AC0769">
      <w:pPr>
        <w:pStyle w:val="ListParagraph"/>
        <w:numPr>
          <w:ilvl w:val="0"/>
          <w:numId w:val="20"/>
        </w:numPr>
        <w:jc w:val="center"/>
        <w:rPr>
          <w:rFonts w:ascii="Cambria Math" w:hAnsi="Cambria Math"/>
        </w:rPr>
      </w:pPr>
      <m:oMath>
        <m:r>
          <w:rPr>
            <w:rFonts w:ascii="Cambria Math" w:hAnsi="Cambria Math"/>
          </w:rPr>
          <m:t>Ω</m:t>
        </m:r>
        <m:r>
          <w:rPr>
            <w:rFonts w:ascii="Cambria Math" w:hAnsi="Cambria Math"/>
            <w:vertAlign w:val="subscript"/>
          </w:rPr>
          <m:t xml:space="preserve"> </m:t>
        </m:r>
        <m:r>
          <w:rPr>
            <w:rFonts w:ascii="Cambria Math" w:hAnsi="Cambria Math"/>
          </w:rPr>
          <m:t>= sum of residuals / (No. residuals + λ)</m:t>
        </m:r>
      </m:oMath>
    </w:p>
    <w:p w14:paraId="2971C9D1" w14:textId="035482A8" w:rsidR="00B46DD6" w:rsidRDefault="00B46DD6">
      <w:r>
        <w:t>The regularisation term, λ, reduces the model sensitivity to individual observations, this helps prevent overfitting to the training data. The new predictions for each value are compared to the true values and the residuals measured, see equation 1</w:t>
      </w:r>
      <w:r w:rsidR="00EF4632">
        <w:t>3.</w:t>
      </w:r>
    </w:p>
    <w:p w14:paraId="0D58303E" w14:textId="77777777" w:rsidR="00B46DD6" w:rsidRPr="00AC0769" w:rsidRDefault="00B46DD6" w:rsidP="00AC0769">
      <w:pPr>
        <w:pStyle w:val="ListParagraph"/>
        <w:numPr>
          <w:ilvl w:val="0"/>
          <w:numId w:val="20"/>
        </w:numPr>
        <w:jc w:val="center"/>
        <w:rPr>
          <w:rFonts w:ascii="Cambria Math" w:hAnsi="Cambria Math"/>
        </w:rPr>
      </w:pPr>
      <m:oMath>
        <m:r>
          <w:rPr>
            <w:rFonts w:ascii="Cambria Math" w:hAnsi="Cambria Math"/>
          </w:rPr>
          <m:t>Predictions</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r>
          <w:rPr>
            <w:rFonts w:ascii="Cambria Math" w:hAnsi="Cambria Math"/>
          </w:rPr>
          <m:t>=previous prediction+(learning rate* ω)</m:t>
        </m:r>
      </m:oMath>
    </w:p>
    <w:p w14:paraId="0B3F81C9" w14:textId="1B70B002" w:rsidR="00B46DD6" w:rsidRDefault="00B46DD6">
      <w:r>
        <w:t>The process then repeats with the residuals of the new tree until very small residuals are produced or the pre-set max number of trees</w:t>
      </w:r>
      <w:r w:rsidR="000A51F3">
        <w:t xml:space="preserve"> is</w:t>
      </w:r>
      <w:r>
        <w:t xml:space="preserve"> reached. Trees are added to the ensemble with the goal of minimising the objective function. </w:t>
      </w:r>
    </w:p>
    <w:p w14:paraId="1E62A588" w14:textId="28BB3A83" w:rsidR="00B46DD6" w:rsidRDefault="00B46DD6">
      <w:r>
        <w:t xml:space="preserve">The </w:t>
      </w:r>
      <w:proofErr w:type="spellStart"/>
      <w:r>
        <w:t>XGBoost</w:t>
      </w:r>
      <w:proofErr w:type="spellEnd"/>
      <w:r>
        <w:t xml:space="preserve"> library </w:t>
      </w:r>
      <w:r>
        <w:fldChar w:fldCharType="begin"/>
      </w:r>
      <w:r>
        <w:instrText xml:space="preserve"> ADDIN ZOTERO_ITEM CSL_CITATION {"citationID":"Q2eocuI5","properties":{"formattedCitation":"({\\i{}XGBoost Documentation \\uc0\\u8212{} xgboost 2.0.2 documentation}., n.d.)","plainCitation":"(XGBoost Documentation — xgboost 2.0.2 documentation., n.d.)","dontUpdate":true,"noteIndex":0},"citationItems":[{"id":241,"uris":["http://zotero.org/users/local/O3QMk9TL/items/33B446I3"],"itemData":{"id":241,"type":"webpage","title":"XGBoost Documentation — xgboost 2.0.2 documentation","URL":"https://xgboost.readthedocs.io/en/stable/index.html","accessed":{"date-parts":[["2023",11,16]]},"issued":{"date-parts":[["2022"]]}}}],"schema":"https://github.com/citation-style-language/schema/raw/master/csl-citation.json"} </w:instrText>
      </w:r>
      <w:r>
        <w:fldChar w:fldCharType="separate"/>
      </w:r>
      <w:r w:rsidRPr="001D4904">
        <w:rPr>
          <w:rFonts w:ascii="Calibri" w:hAnsi="Calibri" w:cs="Calibri"/>
          <w:kern w:val="0"/>
          <w:szCs w:val="24"/>
        </w:rPr>
        <w:t>(</w:t>
      </w:r>
      <w:r w:rsidRPr="001D4904">
        <w:rPr>
          <w:rFonts w:ascii="Calibri" w:hAnsi="Calibri" w:cs="Calibri"/>
          <w:i/>
          <w:iCs/>
          <w:kern w:val="0"/>
          <w:szCs w:val="24"/>
        </w:rPr>
        <w:t>XGBoost Documentation — xgboost 2.0.2 documentation</w:t>
      </w:r>
      <w:r w:rsidRPr="001D4904">
        <w:rPr>
          <w:rFonts w:ascii="Calibri" w:hAnsi="Calibri" w:cs="Calibri"/>
          <w:kern w:val="0"/>
          <w:szCs w:val="24"/>
        </w:rPr>
        <w:t xml:space="preserve">., </w:t>
      </w:r>
      <w:r>
        <w:rPr>
          <w:rFonts w:ascii="Calibri" w:hAnsi="Calibri" w:cs="Calibri"/>
          <w:kern w:val="0"/>
          <w:szCs w:val="24"/>
        </w:rPr>
        <w:t>2022</w:t>
      </w:r>
      <w:r w:rsidRPr="001D4904">
        <w:rPr>
          <w:rFonts w:ascii="Calibri" w:hAnsi="Calibri" w:cs="Calibri"/>
          <w:kern w:val="0"/>
          <w:szCs w:val="24"/>
        </w:rPr>
        <w:t>)</w:t>
      </w:r>
      <w:r>
        <w:fldChar w:fldCharType="end"/>
      </w:r>
      <w:r>
        <w:t xml:space="preserve"> was used to create an XGB model. A random search </w:t>
      </w:r>
      <w:r>
        <w:fldChar w:fldCharType="begin"/>
      </w:r>
      <w:r>
        <w:instrText xml:space="preserve"> ADDIN ZOTERO_ITEM CSL_CITATION {"citationID":"Q4wyIOdC","properties":{"formattedCitation":"(\\uc0\\u8216{}sklearn.model_selection.RandomizedSearchCV\\uc0\\u8217{}, n.d.)","plainCitation":"(‘sklearn.model_selection.RandomizedSearchCV’, n.d.)","dontUpdate":true,"noteIndex":0},"citationItems":[{"id":243,"uris":["http://zotero.org/users/local/O3QMk9TL/items/2X5SDAHP"],"itemData":{"id":243,"type":"webpage","abstract":"Examples using sklearn.model_selection.RandomizedSearchCV: Release Highlights for scikit-learn 0.24 Faces recognition example using eigenfaces and SVMs Comparison of kernel ridge and Gaussian proce...","container-title":"scikit-learn","language":"en","title":"sklearn.model_selection.RandomizedSearchCV","URL":"https://scikit-learn/stable/modules/generated/sklearn.model_selection.RandomizedSearchCV.html","accessed":{"date-parts":[["2023",11,16]]},"issued":{"date-parts":[["2023"]]}}}],"schema":"https://github.com/citation-style-language/schema/raw/master/csl-citation.json"} </w:instrText>
      </w:r>
      <w:r>
        <w:fldChar w:fldCharType="separate"/>
      </w:r>
      <w:r w:rsidRPr="00097444">
        <w:rPr>
          <w:rFonts w:ascii="Calibri" w:hAnsi="Calibri" w:cs="Calibri"/>
          <w:kern w:val="0"/>
          <w:szCs w:val="24"/>
        </w:rPr>
        <w:t xml:space="preserve">(sklearn.model_selection.RandomizedSearchCV, </w:t>
      </w:r>
      <w:r>
        <w:rPr>
          <w:rFonts w:ascii="Calibri" w:hAnsi="Calibri" w:cs="Calibri"/>
          <w:kern w:val="0"/>
          <w:szCs w:val="24"/>
        </w:rPr>
        <w:t>2023</w:t>
      </w:r>
      <w:r w:rsidRPr="00097444">
        <w:rPr>
          <w:rFonts w:ascii="Calibri" w:hAnsi="Calibri" w:cs="Calibri"/>
          <w:kern w:val="0"/>
          <w:szCs w:val="24"/>
        </w:rPr>
        <w:t>)</w:t>
      </w:r>
      <w:r>
        <w:fldChar w:fldCharType="end"/>
      </w:r>
      <w:r>
        <w:t xml:space="preserve"> was used to tune the model’s hyperparameters. </w:t>
      </w:r>
      <w:r w:rsidR="001F5484">
        <w:t>Table</w:t>
      </w:r>
      <w:r w:rsidRPr="00FA6E2E">
        <w:t xml:space="preserve"> </w:t>
      </w:r>
      <w:r w:rsidR="008436D4" w:rsidRPr="00FA6E2E">
        <w:t>2</w:t>
      </w:r>
      <w:r>
        <w:rPr>
          <w:b/>
          <w:bCs/>
        </w:rPr>
        <w:t xml:space="preserve"> </w:t>
      </w:r>
      <w:r>
        <w:t xml:space="preserve">shows the hyperparameters that were tuned and what they represent. </w:t>
      </w:r>
    </w:p>
    <w:p w14:paraId="656C7808" w14:textId="77777777" w:rsidR="006B0C17" w:rsidRPr="00C94898" w:rsidRDefault="006B0C17">
      <w:pPr>
        <w:rPr>
          <w:b/>
          <w:bCs/>
        </w:rPr>
      </w:pPr>
    </w:p>
    <w:tbl>
      <w:tblPr>
        <w:tblStyle w:val="GridTable2-Accent3"/>
        <w:tblW w:w="0" w:type="auto"/>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B46DD6" w14:paraId="61CAEF05" w14:textId="77777777" w:rsidTr="004E64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single" w:sz="4" w:space="0" w:color="auto"/>
              <w:right w:val="none" w:sz="0" w:space="0" w:color="auto"/>
            </w:tcBorders>
          </w:tcPr>
          <w:p w14:paraId="6A3D361C" w14:textId="77777777" w:rsidR="00B46DD6" w:rsidRPr="002B014F" w:rsidRDefault="00B46DD6">
            <w:r w:rsidRPr="002B014F">
              <w:t xml:space="preserve">Hyperparameter </w:t>
            </w:r>
          </w:p>
        </w:tc>
        <w:tc>
          <w:tcPr>
            <w:tcW w:w="6753" w:type="dxa"/>
            <w:tcBorders>
              <w:top w:val="none" w:sz="0" w:space="0" w:color="auto"/>
              <w:left w:val="none" w:sz="0" w:space="0" w:color="auto"/>
              <w:bottom w:val="single" w:sz="4" w:space="0" w:color="auto"/>
            </w:tcBorders>
          </w:tcPr>
          <w:p w14:paraId="4951CA4E" w14:textId="77777777" w:rsidR="00B46DD6" w:rsidRPr="002B014F" w:rsidRDefault="00B46DD6">
            <w:pPr>
              <w:cnfStyle w:val="100000000000" w:firstRow="1" w:lastRow="0" w:firstColumn="0" w:lastColumn="0" w:oddVBand="0" w:evenVBand="0" w:oddHBand="0" w:evenHBand="0" w:firstRowFirstColumn="0" w:firstRowLastColumn="0" w:lastRowFirstColumn="0" w:lastRowLastColumn="0"/>
            </w:pPr>
            <w:r w:rsidRPr="002B014F">
              <w:t xml:space="preserve">Hyperparameter meaning </w:t>
            </w:r>
          </w:p>
        </w:tc>
      </w:tr>
      <w:tr w:rsidR="00B46DD6" w14:paraId="0A11E830" w14:textId="77777777" w:rsidTr="004E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uto"/>
            </w:tcBorders>
          </w:tcPr>
          <w:p w14:paraId="4140871B" w14:textId="77777777" w:rsidR="00B46DD6" w:rsidRPr="006261F2" w:rsidRDefault="00B46DD6">
            <w:pPr>
              <w:rPr>
                <w:b w:val="0"/>
                <w:bCs w:val="0"/>
              </w:rPr>
            </w:pPr>
            <w:proofErr w:type="spellStart"/>
            <w:r>
              <w:rPr>
                <w:b w:val="0"/>
                <w:bCs w:val="0"/>
              </w:rPr>
              <w:t>n_estimators</w:t>
            </w:r>
            <w:proofErr w:type="spellEnd"/>
          </w:p>
        </w:tc>
        <w:tc>
          <w:tcPr>
            <w:tcW w:w="6753" w:type="dxa"/>
            <w:tcBorders>
              <w:top w:val="single" w:sz="4" w:space="0" w:color="auto"/>
            </w:tcBorders>
          </w:tcPr>
          <w:p w14:paraId="638BED0D" w14:textId="77777777" w:rsidR="00B46DD6" w:rsidRDefault="00B46DD6">
            <w:pPr>
              <w:cnfStyle w:val="000000100000" w:firstRow="0" w:lastRow="0" w:firstColumn="0" w:lastColumn="0" w:oddVBand="0" w:evenVBand="0" w:oddHBand="1" w:evenHBand="0" w:firstRowFirstColumn="0" w:firstRowLastColumn="0" w:lastRowFirstColumn="0" w:lastRowLastColumn="0"/>
            </w:pPr>
            <w:r>
              <w:t xml:space="preserve">Maximum number of trees included in the model. </w:t>
            </w:r>
          </w:p>
        </w:tc>
      </w:tr>
      <w:tr w:rsidR="00B46DD6" w14:paraId="6CFE2E82" w14:textId="77777777" w:rsidTr="004E64BA">
        <w:tc>
          <w:tcPr>
            <w:cnfStyle w:val="001000000000" w:firstRow="0" w:lastRow="0" w:firstColumn="1" w:lastColumn="0" w:oddVBand="0" w:evenVBand="0" w:oddHBand="0" w:evenHBand="0" w:firstRowFirstColumn="0" w:firstRowLastColumn="0" w:lastRowFirstColumn="0" w:lastRowLastColumn="0"/>
            <w:tcW w:w="2263" w:type="dxa"/>
          </w:tcPr>
          <w:p w14:paraId="6C053275" w14:textId="77777777" w:rsidR="00B46DD6" w:rsidRPr="002B014F" w:rsidRDefault="00B46DD6">
            <w:proofErr w:type="spellStart"/>
            <w:r>
              <w:rPr>
                <w:b w:val="0"/>
                <w:bCs w:val="0"/>
              </w:rPr>
              <w:t>max_depth</w:t>
            </w:r>
            <w:proofErr w:type="spellEnd"/>
          </w:p>
        </w:tc>
        <w:tc>
          <w:tcPr>
            <w:tcW w:w="6753" w:type="dxa"/>
          </w:tcPr>
          <w:p w14:paraId="1E6D951D" w14:textId="77777777" w:rsidR="00B46DD6" w:rsidRDefault="00B46DD6">
            <w:pPr>
              <w:cnfStyle w:val="000000000000" w:firstRow="0" w:lastRow="0" w:firstColumn="0" w:lastColumn="0" w:oddVBand="0" w:evenVBand="0" w:oddHBand="0" w:evenHBand="0" w:firstRowFirstColumn="0" w:firstRowLastColumn="0" w:lastRowFirstColumn="0" w:lastRowLastColumn="0"/>
            </w:pPr>
            <w:r>
              <w:t xml:space="preserve">Maximum depth for trees. Larger value = a more complex model. </w:t>
            </w:r>
          </w:p>
        </w:tc>
      </w:tr>
      <w:tr w:rsidR="00B46DD6" w14:paraId="09C37889" w14:textId="77777777" w:rsidTr="004E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E4B1B2C" w14:textId="77777777" w:rsidR="00B46DD6" w:rsidRDefault="00B46DD6">
            <w:proofErr w:type="spellStart"/>
            <w:r>
              <w:rPr>
                <w:b w:val="0"/>
                <w:bCs w:val="0"/>
              </w:rPr>
              <w:t>learning_rate</w:t>
            </w:r>
            <w:proofErr w:type="spellEnd"/>
          </w:p>
        </w:tc>
        <w:tc>
          <w:tcPr>
            <w:tcW w:w="6753" w:type="dxa"/>
          </w:tcPr>
          <w:p w14:paraId="525E6131" w14:textId="77777777" w:rsidR="00B46DD6" w:rsidRDefault="00B46DD6">
            <w:pPr>
              <w:cnfStyle w:val="000000100000" w:firstRow="0" w:lastRow="0" w:firstColumn="0" w:lastColumn="0" w:oddVBand="0" w:evenVBand="0" w:oddHBand="1" w:evenHBand="0" w:firstRowFirstColumn="0" w:firstRowLastColumn="0" w:lastRowFirstColumn="0" w:lastRowLastColumn="0"/>
            </w:pPr>
            <w:r>
              <w:t xml:space="preserve">The value that the weights of the new features are shrunk by. Larger value = more conservative model. </w:t>
            </w:r>
          </w:p>
        </w:tc>
      </w:tr>
      <w:tr w:rsidR="00B46DD6" w14:paraId="49F3DF91" w14:textId="77777777" w:rsidTr="004E64BA">
        <w:tc>
          <w:tcPr>
            <w:cnfStyle w:val="001000000000" w:firstRow="0" w:lastRow="0" w:firstColumn="1" w:lastColumn="0" w:oddVBand="0" w:evenVBand="0" w:oddHBand="0" w:evenHBand="0" w:firstRowFirstColumn="0" w:firstRowLastColumn="0" w:lastRowFirstColumn="0" w:lastRowLastColumn="0"/>
            <w:tcW w:w="2263" w:type="dxa"/>
          </w:tcPr>
          <w:p w14:paraId="2AF3CA2E" w14:textId="77777777" w:rsidR="00B46DD6" w:rsidRPr="002B014F" w:rsidRDefault="00B46DD6">
            <w:pPr>
              <w:rPr>
                <w:b w:val="0"/>
                <w:bCs w:val="0"/>
              </w:rPr>
            </w:pPr>
            <w:r>
              <w:rPr>
                <w:b w:val="0"/>
                <w:bCs w:val="0"/>
              </w:rPr>
              <w:t>gamma</w:t>
            </w:r>
          </w:p>
        </w:tc>
        <w:tc>
          <w:tcPr>
            <w:tcW w:w="6753" w:type="dxa"/>
          </w:tcPr>
          <w:p w14:paraId="65A01934" w14:textId="77777777" w:rsidR="00B46DD6" w:rsidRDefault="00B46DD6">
            <w:pPr>
              <w:cnfStyle w:val="000000000000" w:firstRow="0" w:lastRow="0" w:firstColumn="0" w:lastColumn="0" w:oddVBand="0" w:evenVBand="0" w:oddHBand="0" w:evenHBand="0" w:firstRowFirstColumn="0" w:firstRowLastColumn="0" w:lastRowFirstColumn="0" w:lastRowLastColumn="0"/>
            </w:pPr>
            <w:r>
              <w:t>Minimum loss reduction for the tree to make another split. Larger value = more conservative model.</w:t>
            </w:r>
          </w:p>
        </w:tc>
      </w:tr>
      <w:tr w:rsidR="00B46DD6" w14:paraId="0BB52AA7" w14:textId="77777777" w:rsidTr="004E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BD4AB4C" w14:textId="77777777" w:rsidR="00B46DD6" w:rsidRPr="002B014F" w:rsidRDefault="00B46DD6">
            <w:pPr>
              <w:rPr>
                <w:b w:val="0"/>
                <w:bCs w:val="0"/>
              </w:rPr>
            </w:pPr>
            <w:r>
              <w:rPr>
                <w:b w:val="0"/>
                <w:bCs w:val="0"/>
              </w:rPr>
              <w:t xml:space="preserve">lambda </w:t>
            </w:r>
          </w:p>
        </w:tc>
        <w:tc>
          <w:tcPr>
            <w:tcW w:w="6753" w:type="dxa"/>
          </w:tcPr>
          <w:p w14:paraId="18BC527C" w14:textId="77777777" w:rsidR="00B46DD6" w:rsidRDefault="00B46DD6">
            <w:pPr>
              <w:cnfStyle w:val="000000100000" w:firstRow="0" w:lastRow="0" w:firstColumn="0" w:lastColumn="0" w:oddVBand="0" w:evenVBand="0" w:oddHBand="1" w:evenHBand="0" w:firstRowFirstColumn="0" w:firstRowLastColumn="0" w:lastRowFirstColumn="0" w:lastRowLastColumn="0"/>
            </w:pPr>
            <w:r>
              <w:t>Regularisation term. Larger value = more conservative model.</w:t>
            </w:r>
          </w:p>
        </w:tc>
      </w:tr>
      <w:tr w:rsidR="00B46DD6" w14:paraId="399E2982" w14:textId="77777777" w:rsidTr="004E64BA">
        <w:tc>
          <w:tcPr>
            <w:cnfStyle w:val="001000000000" w:firstRow="0" w:lastRow="0" w:firstColumn="1" w:lastColumn="0" w:oddVBand="0" w:evenVBand="0" w:oddHBand="0" w:evenHBand="0" w:firstRowFirstColumn="0" w:firstRowLastColumn="0" w:lastRowFirstColumn="0" w:lastRowLastColumn="0"/>
            <w:tcW w:w="2263" w:type="dxa"/>
          </w:tcPr>
          <w:p w14:paraId="403206B5" w14:textId="77777777" w:rsidR="00B46DD6" w:rsidRPr="002B014F" w:rsidRDefault="00B46DD6">
            <w:pPr>
              <w:rPr>
                <w:b w:val="0"/>
                <w:bCs w:val="0"/>
              </w:rPr>
            </w:pPr>
            <w:proofErr w:type="spellStart"/>
            <w:r>
              <w:rPr>
                <w:b w:val="0"/>
                <w:bCs w:val="0"/>
              </w:rPr>
              <w:t>colsample_bytree</w:t>
            </w:r>
            <w:proofErr w:type="spellEnd"/>
          </w:p>
        </w:tc>
        <w:tc>
          <w:tcPr>
            <w:tcW w:w="6753" w:type="dxa"/>
          </w:tcPr>
          <w:p w14:paraId="5A3836E1" w14:textId="77777777" w:rsidR="00B46DD6" w:rsidRDefault="00B46DD6">
            <w:pPr>
              <w:cnfStyle w:val="000000000000" w:firstRow="0" w:lastRow="0" w:firstColumn="0" w:lastColumn="0" w:oddVBand="0" w:evenVBand="0" w:oddHBand="0" w:evenHBand="0" w:firstRowFirstColumn="0" w:firstRowLastColumn="0" w:lastRowFirstColumn="0" w:lastRowLastColumn="0"/>
            </w:pPr>
            <w:r>
              <w:t xml:space="preserve">The percentage of input features used for a given tree. 0-1. Large values can cause overfitting. </w:t>
            </w:r>
          </w:p>
        </w:tc>
      </w:tr>
    </w:tbl>
    <w:p w14:paraId="03AB3CEB" w14:textId="3EE275F7" w:rsidR="00B46DD6" w:rsidRPr="00C23E1D" w:rsidRDefault="001F5484">
      <w:r>
        <w:rPr>
          <w:b/>
          <w:bCs/>
        </w:rPr>
        <w:t>Table</w:t>
      </w:r>
      <w:r w:rsidR="00B46DD6">
        <w:rPr>
          <w:b/>
          <w:bCs/>
        </w:rPr>
        <w:t xml:space="preserve"> </w:t>
      </w:r>
      <w:r w:rsidR="008436D4">
        <w:rPr>
          <w:b/>
          <w:bCs/>
        </w:rPr>
        <w:t>2</w:t>
      </w:r>
      <w:r w:rsidR="00B46DD6">
        <w:rPr>
          <w:b/>
          <w:bCs/>
        </w:rPr>
        <w:t xml:space="preserve">. </w:t>
      </w:r>
      <w:r w:rsidR="00B46DD6">
        <w:t xml:space="preserve">Hyperparameters tuned in XGB model and their meanings. </w:t>
      </w:r>
      <w:r w:rsidR="00B46DD6">
        <w:fldChar w:fldCharType="begin"/>
      </w:r>
      <w:r w:rsidR="00B46DD6">
        <w:instrText xml:space="preserve"> ADDIN ZOTERO_ITEM CSL_CITATION {"citationID":"5M4FHAFg","properties":{"formattedCitation":"({\\i{}XGBoost Parameters \\uc0\\u8212{} xgboost 2.0.2 documentation}., n.d.)","plainCitation":"(XGBoost Parameters — xgboost 2.0.2 documentation., n.d.)","dontUpdate":true,"noteIndex":0},"citationItems":[{"id":233,"uris":["http://zotero.org/users/local/O3QMk9TL/items/FAG45FUJ"],"itemData":{"id":233,"type":"webpage","title":"XGBoost Parameters — xgboost 2.0.2 documentation","URL":"https://xgboost.readthedocs.io/en/stable/parameter.html","accessed":{"date-parts":[["2023",11,16]]},"issued":{"date-parts":[["2022"]]}}}],"schema":"https://github.com/citation-style-language/schema/raw/master/csl-citation.json"} </w:instrText>
      </w:r>
      <w:r w:rsidR="00B46DD6">
        <w:fldChar w:fldCharType="separate"/>
      </w:r>
      <w:r w:rsidR="00B46DD6" w:rsidRPr="00960151">
        <w:rPr>
          <w:rFonts w:ascii="Calibri" w:hAnsi="Calibri" w:cs="Calibri"/>
          <w:kern w:val="0"/>
          <w:szCs w:val="24"/>
        </w:rPr>
        <w:t>(</w:t>
      </w:r>
      <w:r w:rsidR="00B46DD6" w:rsidRPr="00960151">
        <w:rPr>
          <w:rFonts w:ascii="Calibri" w:hAnsi="Calibri" w:cs="Calibri"/>
          <w:i/>
          <w:iCs/>
          <w:kern w:val="0"/>
          <w:szCs w:val="24"/>
        </w:rPr>
        <w:t>XGBoost Parameters — xgboost 2.0.2 documentation</w:t>
      </w:r>
      <w:r w:rsidR="00B46DD6" w:rsidRPr="00960151">
        <w:rPr>
          <w:rFonts w:ascii="Calibri" w:hAnsi="Calibri" w:cs="Calibri"/>
          <w:kern w:val="0"/>
          <w:szCs w:val="24"/>
        </w:rPr>
        <w:t xml:space="preserve">., </w:t>
      </w:r>
      <w:r w:rsidR="00B46DD6">
        <w:rPr>
          <w:rFonts w:ascii="Calibri" w:hAnsi="Calibri" w:cs="Calibri"/>
          <w:kern w:val="0"/>
          <w:szCs w:val="24"/>
        </w:rPr>
        <w:t>2022</w:t>
      </w:r>
      <w:r w:rsidR="00B46DD6" w:rsidRPr="00960151">
        <w:rPr>
          <w:rFonts w:ascii="Calibri" w:hAnsi="Calibri" w:cs="Calibri"/>
          <w:kern w:val="0"/>
          <w:szCs w:val="24"/>
        </w:rPr>
        <w:t>)</w:t>
      </w:r>
      <w:r w:rsidR="00B46DD6">
        <w:fldChar w:fldCharType="end"/>
      </w:r>
    </w:p>
    <w:p w14:paraId="5B4CAAEF" w14:textId="77777777" w:rsidR="00B46DD6" w:rsidRDefault="00B46DD6"/>
    <w:p w14:paraId="53398DA3" w14:textId="3807BD33" w:rsidR="00B46DD6" w:rsidRDefault="00B46DD6">
      <w:r>
        <w:t xml:space="preserve">To incorporate lags of the target variable and exogenous variables into the model, all lag values up to lag thirty-six were calculated for each feature. As the data were monthly values and the goal was to forecast one year of power outputs after the end of the training data, the first twelve lags needed to be removed from the training and testing set. This is because XGB uses the values of the exogenous features for each observation to build trees and make predictions. The testing set is treated as a period in the future where no values are known for any of the variables. Therefore, to use any </w:t>
      </w:r>
      <w:r w:rsidR="001F1334">
        <w:t xml:space="preserve">present </w:t>
      </w:r>
      <w:r>
        <w:t xml:space="preserve">values of the exogenous features or any lags that correspond to other observations within </w:t>
      </w:r>
      <w:r>
        <w:lastRenderedPageBreak/>
        <w:t xml:space="preserve">the testing set would give a heightened performance of the model. </w:t>
      </w:r>
      <w:r w:rsidR="00D6005A">
        <w:t>Whereas</w:t>
      </w:r>
      <w:r w:rsidR="007636B5">
        <w:t>,</w:t>
      </w:r>
      <w:r w:rsidR="00D6005A">
        <w:t xml:space="preserve"> in the</w:t>
      </w:r>
      <w:r>
        <w:t xml:space="preserve"> SARIMAX models, lag values are incorporated by the AR and MA sections of the models and predictions are made using the forecast function</w:t>
      </w:r>
      <w:r w:rsidR="00742DE1">
        <w:t>,</w:t>
      </w:r>
      <w:r>
        <w:t xml:space="preserve"> that does not require the input of an </w:t>
      </w:r>
      <w:proofErr w:type="spellStart"/>
      <w:r>
        <w:t>X_test</w:t>
      </w:r>
      <w:proofErr w:type="spellEnd"/>
      <w:r>
        <w:t xml:space="preserve"> dataset. </w:t>
      </w:r>
    </w:p>
    <w:p w14:paraId="61FB8599" w14:textId="77777777" w:rsidR="00B46DD6" w:rsidRDefault="00B46DD6"/>
    <w:p w14:paraId="09412131" w14:textId="77777777" w:rsidR="00B46DD6" w:rsidRPr="00F058C2" w:rsidRDefault="00B46DD6" w:rsidP="00F058C2">
      <w:pPr>
        <w:rPr>
          <w:b/>
          <w:bCs/>
        </w:rPr>
      </w:pPr>
      <w:r w:rsidRPr="00F058C2">
        <w:rPr>
          <w:b/>
          <w:bCs/>
        </w:rPr>
        <w:t xml:space="preserve">LSTM RNN model </w:t>
      </w:r>
    </w:p>
    <w:p w14:paraId="22A309C7" w14:textId="3564195C" w:rsidR="00B46DD6" w:rsidRDefault="00B46DD6">
      <w:r>
        <w:t>The Long Short-Term Memory Recurrent Neural Network (LSTM</w:t>
      </w:r>
      <w:r w:rsidR="00A079B6">
        <w:t>-</w:t>
      </w:r>
      <w:r>
        <w:t>RNN) model is an ANN. ANNs are based on the structure of neurons in the brain, they are made up of layers which contain ‘neurons’</w:t>
      </w:r>
      <w:r w:rsidR="009E072A">
        <w:t xml:space="preserve">: </w:t>
      </w:r>
      <w:r>
        <w:t xml:space="preserve">these contain nodes connected by weights. The basic structure of ANNs is one input layer, hidden layer(s) and one output layer, </w:t>
      </w:r>
      <w:r w:rsidR="001F5484">
        <w:t>Figure</w:t>
      </w:r>
      <w:r w:rsidR="00FA6E2E">
        <w:t xml:space="preserve"> 3</w:t>
      </w:r>
      <w:r>
        <w:t xml:space="preserve">. </w:t>
      </w:r>
    </w:p>
    <w:p w14:paraId="63BADAE0" w14:textId="77777777" w:rsidR="00B46DD6" w:rsidRDefault="00B46DD6"/>
    <w:p w14:paraId="126BBD70" w14:textId="77777777" w:rsidR="00B46DD6" w:rsidRDefault="00B46DD6">
      <w:pPr>
        <w:rPr>
          <w:b/>
          <w:bCs/>
        </w:rPr>
      </w:pPr>
    </w:p>
    <w:p w14:paraId="4A4F210B" w14:textId="77777777" w:rsidR="00B46DD6" w:rsidRDefault="00B46DD6">
      <w:pPr>
        <w:rPr>
          <w:b/>
          <w:bCs/>
        </w:rPr>
      </w:pPr>
      <w:r>
        <w:rPr>
          <w:noProof/>
        </w:rPr>
        <mc:AlternateContent>
          <mc:Choice Requires="wpg">
            <w:drawing>
              <wp:anchor distT="0" distB="0" distL="114300" distR="114300" simplePos="0" relativeHeight="251658240" behindDoc="0" locked="0" layoutInCell="1" allowOverlap="1" wp14:anchorId="59E8B2CF" wp14:editId="61FC633D">
                <wp:simplePos x="0" y="0"/>
                <wp:positionH relativeFrom="margin">
                  <wp:align>center</wp:align>
                </wp:positionH>
                <wp:positionV relativeFrom="paragraph">
                  <wp:posOffset>3678</wp:posOffset>
                </wp:positionV>
                <wp:extent cx="2457679" cy="1901728"/>
                <wp:effectExtent l="0" t="0" r="0" b="3810"/>
                <wp:wrapNone/>
                <wp:docPr id="283478106" name="Group 4"/>
                <wp:cNvGraphicFramePr/>
                <a:graphic xmlns:a="http://schemas.openxmlformats.org/drawingml/2006/main">
                  <a:graphicData uri="http://schemas.microsoft.com/office/word/2010/wordprocessingGroup">
                    <wpg:wgp>
                      <wpg:cNvGrpSpPr/>
                      <wpg:grpSpPr>
                        <a:xfrm>
                          <a:off x="0" y="0"/>
                          <a:ext cx="2457679" cy="1901728"/>
                          <a:chOff x="0" y="0"/>
                          <a:chExt cx="2457679" cy="1901728"/>
                        </a:xfrm>
                      </wpg:grpSpPr>
                      <pic:pic xmlns:pic="http://schemas.openxmlformats.org/drawingml/2006/picture">
                        <pic:nvPicPr>
                          <pic:cNvPr id="494925326" name="Picture 1" descr="A diagram of a network&#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89757" y="0"/>
                            <a:ext cx="2293620" cy="1557020"/>
                          </a:xfrm>
                          <a:prstGeom prst="rect">
                            <a:avLst/>
                          </a:prstGeom>
                        </pic:spPr>
                      </pic:pic>
                      <wps:wsp>
                        <wps:cNvPr id="1300814451" name="Text Box 3"/>
                        <wps:cNvSpPr txBox="1"/>
                        <wps:spPr>
                          <a:xfrm>
                            <a:off x="0" y="1537090"/>
                            <a:ext cx="2457679" cy="364638"/>
                          </a:xfrm>
                          <a:prstGeom prst="rect">
                            <a:avLst/>
                          </a:prstGeom>
                          <a:solidFill>
                            <a:schemeClr val="lt1"/>
                          </a:solidFill>
                          <a:ln w="6350">
                            <a:noFill/>
                          </a:ln>
                        </wps:spPr>
                        <wps:txbx>
                          <w:txbxContent>
                            <w:p w14:paraId="0520BB76" w14:textId="4BCFC5D0" w:rsidR="00B46DD6" w:rsidRPr="00B21E63" w:rsidRDefault="001F5484">
                              <w:r>
                                <w:rPr>
                                  <w:b/>
                                  <w:bCs/>
                                </w:rPr>
                                <w:t>Figure</w:t>
                              </w:r>
                              <w:r w:rsidR="00B46DD6">
                                <w:rPr>
                                  <w:b/>
                                  <w:bCs/>
                                </w:rPr>
                                <w:t xml:space="preserve"> </w:t>
                              </w:r>
                              <w:r w:rsidR="00FA6E2E">
                                <w:rPr>
                                  <w:b/>
                                  <w:bCs/>
                                </w:rPr>
                                <w:t>3</w:t>
                              </w:r>
                              <w:r w:rsidR="00B46DD6">
                                <w:rPr>
                                  <w:b/>
                                  <w:bCs/>
                                </w:rPr>
                                <w:t xml:space="preserve">. </w:t>
                              </w:r>
                              <w:r w:rsidR="00B46DD6">
                                <w:t>Basic structure of an AN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9E8B2CF" id="Group 4" o:spid="_x0000_s1032" style="position:absolute;margin-left:0;margin-top:.3pt;width:193.5pt;height:149.75pt;z-index:251658240;mso-position-horizontal:center;mso-position-horizontal-relative:margin" coordsize="24576,190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sd9PrQMAAFEIAAAOAAAAZHJzL2Uyb0RvYy54bWycVl1vIycUfa/U/4Co&#10;1LfNjL9jN87KTZpopWjXalLtM2YYDwoDFLA97q/vgRk7H3a13X0IucAdOPfccy+++tjUimyF89Lo&#10;Oe1d5JQIzU0h9XpO/3q6+3BJiQ9MF0wZLeZ0Lzz9eP3zT1c7OxN9UxlVCEdwiPaznZ3TKgQ7yzLP&#10;K1Ezf2Gs0NgsjatZwNSts8KxHU6vVdbP83G2M66wznDhPVZv2016nc4vS8HDl7L0IhA1p8AW0ujS&#10;uIpjdn3FZmvHbCV5B4P9AIqaSY1Lj0fdssDIxsmTo2rJnfGmDBfc1JkpS8lFigHR9PJ30dw7s7Ep&#10;lvVst7ZHmkDtO55++Fj+eXvv7KNdOjCxs2twkWYxlqZ0dfwPlKRJlO2PlIkmEI7F/nA0GU+mlHDs&#10;9aZ5b9K/bEnlFZg/+Y5Xf3zjy+xwcfYGjpV8hr+OA1gnHHxbK/gqbJyg3SH1/zqjZu55Yz8gXZYF&#10;uZJKhn2SHhITQentUvKlayegc+mILOZ0OB1O+6NBf0yJZjWUD694OelRUgjPocEFKSSD9mpiSsKI&#10;FgFifv71l2bxWxpuo5u0AaVF2CYYlIDkTKk9WQstHAuiiFRHEPHeFgWLLD0Y/uyJNjcV02ux8BZ1&#10;gPRE7+yte5q+CWGlpL2TSsXMR7sjC3jfae4M362ebw3f1EKHtkCdUMBttK+k9ZS4mahXAgS5TwWo&#10;4GgOAexYJ3VoheODE4FX8f4SOP4E9oibzY4bCfQLzhiRh4LPaPZyOhlNKDmj2/50MO6jIyTdjkaT&#10;HJP2moPsrfPhXpiaRAN4gQMpZzO2ffAdooNLR2sLIqEDplhPaGr+wCBmJxx+V90+VswKQIjHvgit&#10;N8jzy95wOAKbrdKeYnH+bhoyiBF13rHESWiw3Akhrv8Ha6AlVvNoMMmnXYs8W++D8XA8SOV+LFrI&#10;73toQ1KNksVBb6ntixvlyJahYavQSvadl9JkN6fjwShP+dAmft7mTmmk4iWyaIVm1aSK7B/YWJli&#10;DzKcQVYRqrf8TgL0A/NhyRzaPxbxpIUvGEplcJfpLEoq4/45tx79kV3sUrLDczKn/u8Ni71GfdLI&#10;+xQZwrEhTdAzo/Tc653V6x29qW8MCEBKgS6Z0T+og1k6U3/Fy7eIt2KLaY675zQczJuAGTbwcnKx&#10;WCS7bWEP+tGi8fUSdzFZT81X5myn8oBEfzYHpZ2IvfWNVaDNAi2plKkSIs8tqx39UH2y0rsF683D&#10;+HqevF5+CVz/CwAA//8DAFBLAwQKAAAAAAAAACEAlb/7xVSFAABUhQAAFAAAAGRycy9tZWRpYS9p&#10;bWFnZTEucG5niVBORw0KGgoAAAANSUhEUgAAAigAAAF3CAYAAACPPbA6AAAAAXNSR0IArs4c6QAA&#10;AARnQU1BAACxjwv8YQUAAAAJcEhZcwAAIdUAACHVAQSctJ0AAITpSURBVHhe7Z0FmFRnlvd3Z2dn&#10;Z3d2dmdndr+Z3VkZyUgyEkLciBF3wyV4CBBIIERIgCTEcG93oxto6G6adnd3d3d34//Vefvepmhu&#10;u1XdOr/nOQ/ct25X3ft2dZ1/ve+RvwHDMAzDMIyOwQKFYRiGYRidgwUKwzAMwzA6BwsUhmEYhmF0&#10;DhYoDMMwDMPoHCxQGIZhGIbROVigMAzDMAyjc7BAYRiGYRhG52CBwjAMwzCMzsEChWEYhmEYnYMF&#10;CsMwDMMwOgcLFIZhGIZhdA4WKAzDMAzD6BwsUBiGYRiG0TlYoDAMwzAMo3OwQGEYhmEYRudggcIw&#10;DMMwjM7BAoVhGIZhGJ2DBQrDMAzDMDoHCxSGYRiGYXQOFigMwzAMw+gcLFAYhmEYhtE5WKAwDMMw&#10;DKNzsEBhGIZhGEbnYIHCMAzDMIzOwQKFYRiGYRidgwUKwzAMwzA6BwsUhmEYhmF0DhYoDMMwDMPo&#10;HCxQGIZhGIbROVigMAzDMAyjc7BAYRiGYRhG52CBwjAMwzCMzsEChWF0iNraWnh7eyM5ORn9/f3S&#10;qDJ03t/8zd/gP/7jP9DS0iKNKlNfX4+//du/FecfP35cGmUYhtFd9Eag0AfwT3/6U/EB+91330mj&#10;+o2rqyt+8IMfiHvKycmRRhk10NPTg1/+8pfid/vZZ59Jo9dpbGzEP/3TP4nHDxw4II0Czz33nBj7&#10;4Q9/iOrqamlUmRMnTohzyRITE6VRZcrKyoYEypo1a6TR2YXEl3zPp0+flkYZXWJgYAB1dXXiPfmT&#10;n/xk6P315JNPirHe3l7pTPXT2tqKn/3sZ+L+v/nmG2mUmU30RqCUl5cP/bGsWrVKGtUtNm/ejLvv&#10;vhu7du2SRkbngw8+GLon+jbMqIeOjo6h3+2LL74ojV6HnLX8+JIlS6RR4K677hJjahQoGRkZQ9e7&#10;bds2aZTRJfbu3StW5OTf03D77//+b5w9e1Y6e3LQ+50+J2dbpMbGxorXJRsPlZWVQ/e9YsUKaZSZ&#10;TVigTCPy9d16663SyOiwQFEvkxUocXFxOHjwIM6cOYO+vj5pVBkWKMx08tVXXw39fuT3Cb0XP//8&#10;c/zud78bGv+3f/s36Scmh/w8CxYskEZmB1oBkl87PT1dGh0ZFihzj94LlOjoaHh4eKCkpEQc0xuP&#10;jq9evSqcgDa0rE6PRUREiOOGhgYEBgaKsfj4eFy7dk2My8jPnZKSIo0MQq8lvwY5EVoSpWP5+uhb&#10;Bh2Ttbe3Sz91M+MVKPR68rWQhYaGCocjExkZKcaVnkO+NrpPbWg8JCRk6DkrKiqkR64THBwsHiNn&#10;W1NTI479/PzGjI1gJi9QKPZE/l1qL6fTnBcUFIjH6HdA74nRBAr9vq5cuSLOp/fvWAKFrjcqKkqc&#10;Tyb/PWkjv8+KiorEMb0n6W+AxsZa7SHGK1Do7zI1NXXoWuj9PvxvUH4sJiZGGhmEtijkv+nh26b0&#10;+vLPkRBsa2uTHhmEfify40RaWpr4/3juTQ3813/9l/jd/PjHPxb3rg19Nr788stDv7/7779fegRD&#10;nyOlpaXSyCD0O6Nxel8RxcXF4lh+jj/96U/imEzG19f3hmN6X9Mxvecpjkobep/QYwEBAdLIIJ2d&#10;nUPPK8dm0f9JZMivTV8AaGz4fWozXoFC1yG/V8hoPujvWBv5MXkutKH3Nz2WmZkpjQzGjGl/5ufl&#10;5UmPXCc3N1c8Rj6P/AzNlaenp7h/taD3AuWOO+4QY4sXL8ZLL700dI5s2o752LFjYoyUe1JS0tAH&#10;tmyPP/74Dc5XHqdvD9rQFg6N/93f/Z144/j7+w+dO9wcHR2ln7qZ8QgUcm7az6dt9GanD46FCxcO&#10;jVHsgza0ZEvjdK0Enb9hw4ah87Xt3Llz4hwZedzOzg6/+MUvxP//8R//8Sbhx9zMZAXK888/L8bo&#10;W2pzc7MYo/fku+++O3Q+GcVyUGyLfKwtUOgDT/tcsldffXXo/8MFipGR0Q3nykb77uTwZeRxupY3&#10;3njjhnPJ6IN5NMYjUJSuXbbt27dLZ2Hob/fv//7vb7jG7u7uofcqXSPR1dU1FA+kbX/9619v+DC3&#10;tLQceoyuT/7/o48+Kp2hXuh3J9/vY489Jo3ejPa8kwMn5J/TFi0ErSTTOP0+CBMTk6FzhxsJRkI+&#10;bmpqwr/8y7/ccA6Z/JrE4cOHh8a1BWx4ePjQOAkRQj4ebsOvWZvxCBQS7drPp23r1q0b+tKr7Wu0&#10;36/Er3/9azFOn+N0PgmTX/3qV0Pny3bPPffc4J9Wrlwpxh944AG88MILQ+c5ODhIZ+g/qhEoP/rR&#10;j4Ye17b77rtPOvO6QKFz5WC94WZhYSGdff1NPZZAIeUrnzvchitpbcYjUJT+SGWjOAVawaGVDXlM&#10;/lAm6NuDPL527VoxZmxsjO9973tD49r2/e9/X3xzlZHHteeWBcr4mE6BQkJBPnckkwVKfn7+qO8Z&#10;Mm2BQt+45EBtJdMWrfLYP/zDP9xwjmzkiEggjMR4BMqRI0dueE5to783Kysrcd5rr70mxuiDPzs7&#10;W4wRYWFhQ+cnJCQIcfKHP/xhaGy4/fa3vx26Zm2BQn8L8v8NQaDQe1C+X3KQI0HOkM6hzxD6Bk/I&#10;PzeWQNEWQcON/l4I+fj//u//bnhcNm3xNBGBIl/LcCMRMRLjESj0/NrPp200R3K8jiwmyLS/TND/&#10;5XFaDSSBMloMEH25lJGfc7jvY4EyB4wlUMjICdMbnZa3ZVVKJi/1ygKF7Oc///nQH6L2B9P/+3//&#10;T4wR8thYAkVGPn86Y1Dc3d3Ft0rt5dMPP/xw6OfkeyN1Tcf0gU1bWQS94eXzLly4ILZ15OOHHnpo&#10;6NppvmTFru1M5XPJbr/9djF/77333pgprcyNAmUsG0ug3HLLLUPn0lI3QUvh2kJB/tDTfk9R0DY5&#10;aPqgff3114fGZYFC3+RomZ3G/vd//1dscxL0uhRISOPz5s0TY4T882RvvvmmGKPtD/m9R9ej/Q13&#10;OOMRKLTVSPeWlZUljdwoOmSHQkvb8tipU6fEGEFfSGjstttuE8eXLl0aOo/EjwxlAtIYiTN5e1P7&#10;c4Bs06ZN4jy1ZA2OhrZIHb6dpg2JNTqHnK8sDOWfG0ugyMjnK8WgyI/R9dDKLa1wkdDUXlGQ36cT&#10;ESjETMSgVFVViW1Oem/LkF+Rf45EBKG9yq6dEURzQGOyjyEfRsf//u//Lt73BH2ZkbfX6G9M3urS&#10;Fj3kzz766CN8++23Yr7UgmoECsV9aG9v7N+/f+h8enMQ2gKFtni0kT9kyYar+bkUKATFEjz77LP4&#10;/e9/P3S+bEFBQeKcQ4cODY3Jb9B9+/YNjZE40RYs5KQozVm2e++9V4xTKvfw+6dUO1pyZcbPdAkU&#10;cgLyefT710YpBoWcBB3T6pr2aoZSDAotF8uppCRAtd8P2vv19LdHyMfD3987duwYekyOT1FiPAKF&#10;oPf0+++/f4Mwk+3pp5+WzsLQtct/n+Qs5PN2794txmjbVh7Tvj/tb77Ozs7iXG2BcvLkSTFmKOia&#10;QNFeKSBoZVt+jL60EbogUAgSEuQT/vjHPw6dLxu9/2Tob5rGfvOb34hjEhryavbbb78tYs7knxv+&#10;90hfNmhc2+doCxT6EqtGVCtQbG1th84fj0ChN4j8mBwgKB/PlUChb7iywxrJZIGirdrXr18vnI98&#10;TDEDhLZAGcnoj0gO7JXHHn74YXHMjB9tgTKVLR5tgbJnzx7prEFGEyj096CdBTSWQBnN5NU7+Xj4&#10;+/vo0aNDj01VoHh5eQ2do2TaAkX+0CajwPfLly8PHcsxDdoCZSSTl8S1BcrwoHK1ox3DMNo38Acf&#10;fFCcM5kYFBn5/IkIFO2tEDMzMzGmCwJltPhDMm2BQqJbHqfAXu0tL3r/0t+7fDyayb8fbYGilOSg&#10;BligSMhLbWS6IlDow17eC6cIexcXFxEjov2HKQsUQl6upzgRCqCVz5E/bMcjUKhQmOzY5DEWKBNH&#10;LQKFAkmHr6jNlEAhYay9bWVtbS0cD73n5TFtgaItyukaaEtGPpYzoMYSKLRyIGdyGLJA0V5x/uST&#10;T6TRG9F+L9LviQqZEfLYTAoUEpHyY7oiUGj7VDtehN6v9Heo/X7VFij0/pf/Bil5QXvlkXzXeATK&#10;SCsoLFDmmOkWKMuXLx+KpqaYDXmcTEY+/td//dcb3gBPPPGEGB9JoJBzGQ9jCRQKsJUfNzU1lUZv&#10;dAjaAoX2QuVxOWuBBA5t7xD0Ryk/PtKHkDbyuSxQJs50CRTt9yaJVBnavtHO3pIFivzepG+49AEq&#10;Q8Gw8rnaAuU///M/xRjFJI2F/PMzJVDIIdB10+PaDkH7b19boND9ycvqFEMjn0P78DLaGWu0BTQa&#10;hixQ6P0jB1vSZ6mcfSJDx88888zQ/MhbaIQ8RnEQ8lYwvf/pmMZHEij03huO9nNpZ1hppzjLvxtt&#10;gUIZQjJUu0UeH0mgyD5hNMYSKPS3KQek0/XJaG81agsU8k8U00Xjcko3mVxpmv6m5bH58+eLsdFg&#10;gaJDTLdAIaPUZNp/lj/UyWh1RIZEjDxOpZ4po0HegyUbLlAocFB+jD60bWxsxIfySGgLFBIMdC2y&#10;0TXTNxZ5j5Ki52mc3pT//M//PPRz2gJFOwhWtjvvvFN6FKLuAwUBy49t3Lhx6PXo2znte2pXd5TP&#10;Y4EycaZLoBBy4CcZbd9RJtbwrT9ZoGh/aP/lL38RTnd4irIsUMjpaIscer/Tt0B6P9DqDL0fKCBb&#10;Rj5vOgQKOTv5vScbfeDLsRD0zZTGqEiY7OjItAUKcf78+aHHyOjvRftvjlYN5VVIEjHkpOTXozmk&#10;uZWdqiELFIIyZOT7JyPnTvNE80LvJXmc5lEb7c9E+nwyNzcfWs0lGy5Q5EwgMvriRYKCaokQ8jgZ&#10;PQc9l7xiTUYrfjIUSC2P0/uFPp+Hv9e1BQqtmsvjFDROJSBGq2arLVDoM1B+38hGn6dy+xX6l8bo&#10;/fU///M/Qz+nLVAI7eBu2bSzpmh1SB4nnyO/FgWC0+cIiUgZFig6xHQLFFoVkf8vGzl+2SkQ9A1T&#10;O91QNvk1hwsUWgUZfi5ty4zExx9/fNP5stGHAC15K9VvoGui16b/awsUYrjjog9obchxjpbGxgJl&#10;ephOgUL71fLKgra98sorQ4JTFiiE/P7UNnIS5Nzp/7JAkfnzn/980/myyfFLhDw2HQJFyciB0Ieu&#10;vAyubbJwGS5Q6G9ee5uKtjeHF0ckBycL/eFGnwMsUK5D39y152e40Rce7YJihPbKrbY99dRT4t/h&#10;AkU7eF82ectdPqYg7+HvA3oPULl6bZTeu+TE5ZYR2gJl+HuFbLTPNm2BomQU50Sxi0rvLXmrcrhA&#10;IShDR/tcbZ9DXxpoNVP7cW1jgaKjUCqs/Ev/8ssvpdHre8zDBQr9EcniQk5Z1BYopFppmVJ+w9Ke&#10;oLwVIkNvFgrakzN86M1M0dLyB+1wgUKChiKu6Q+SHqdvFuSIRsLJyUmcp2TytxRa5qRvkfI47fPS&#10;1o9838NTfun1qBIkPUa1BJSgJUhaBteOOqfgNxIncooyQbE39BgLlIlDvzd5yVx7FUKG5pmcKT1O&#10;6ZQy9N6mMRIeJHJkaI9d/qYqR/jT+01JoNB7guIx5A94+oZK6cCUCUbHwwUKOWiq1yDHr5DR+4HS&#10;FrWrqMp/B8MFCr02jZMDoQ/1kaBKokpCSzbZSVEGjXYdDBJo9LdK/6e/U23ob1ROzSQj0a8ECY63&#10;3npr6Dyqf0LL8pSmT/NIULac/LihChR6z9G90+9fu57Ozp07hUPW3naRofmj1WL5iw8Jclr9lWPe&#10;hgsUEpBUHFAWnVREUEZ+PUonpy93ciYXiR36rJV/VzL0eUcCX/45el76HFcSKPReoWrM2oG+tAI3&#10;ErSqM1K9LDI5EJu2l+j9JI+TYPv666/F/7W3wmS2bt06dC6VbRgObV3SZ4J2MURKs6bfAc2rjFyE&#10;k4wFigoYLUhWLdAHrrwFpBSExjBqguLIli1bNvR3bShl6dWK/HscHiSrJmibVr7P4e0BmBthgaIy&#10;KK5Gvkda/WEYNUOrpnIcAMVJMPqN/NmlZoEir7DTqsvwsvfMjRiUQKHlPnm/UI0ChQr/yH/gtJzP&#10;MGpHu1Is/Z/Rb+QtQLUKFO06P7TFz4yOQQkU2tujID7qVzJazxB9he6J7o2MYnYYRu3Q3rv8nteO&#10;QWP0E9ryUPPnF8Voye9XNfqg6cagBArDMAzDMPoBCxSGYRiGYXQOFigMwzAMw+gcLFAYhmEYhtE5&#10;WKAwDMMwDKNzsEBhGIZhGEbnYIHCMAzDMIzOwQKFYRiGYRidgwUKwzAMwzA6BwsUhmEYhmF0DhYo&#10;DMMwDMPoHCxQGIZhGIbROVigMAzDMAyjc7BAYRiGYRhG52CBwjAMwzCMzsEChWEYhmEYnYMFCsMw&#10;DMMwOgcLFIZhGIZhdA4WKAzDMAzD6BwsUBiGYRiG0TlYoDAMwzAMo3OwQGEYhmEYRudggcIwBk7/&#10;wAAamjuRX9qAmLQy2HumYN/ZQKz85CJe2eGEhRttcO9yU8xfYoJH11rhhW0OWPrhBbx/2BtGLnEI&#10;jC1EVmEdqura0NPbLz0rwzDM1GCBwjAGSnV9Gw5ahuHxDdaYv9gY8xYZ4S6NCFn84UXsMw6Fg1cm&#10;3EIKEBBXhrisOiTnNSA0uQJXI4rg7JuNI3bR2PD5FTz8liVuf9MId2ie486lJtj+nRfCEoulV2EY&#10;hpkcLFAYxoCISC7BriM+ePYde8zTiIrtB31g7ZEG35hSJGhESHZpK3LL2iZsqfmNCE6swKWgPHyu&#10;ETdPv22HR9ZaYeUeVzhdTUVnV690BQzDMOODBQrDqJyG5g44akTC4t3n8fgGG3xwzB+O3lnILGpW&#10;FBvTYdklLfCKLMbXFhF4Y6eLECvfWYYjs7BWuiqGYZjRYYHCMCqlqbULth7JeHiNJV7Y5oiT5+KQ&#10;XtikKChm2txC8rHik0u4b4U5dh/zRUlls3SVDMMwyrBAYRgVciUkB3csMsJj663hFVmEnNJWYUri&#10;YbaMXp+2kNbtdxMxKx8f90Nf/4B0xQzDMDfCAoVhVEReSQNW7XHFQ6stcME/Z85WTMYyv9hSrNvn&#10;jic2WMMtKFu6eoZhmOuwQGEYFdDd0wery4l4YJU5Pj4ViITsekVhoEuWVdwCC7dUkQW0+5gPKuta&#10;pbthGIZhgcIwek9LW7fIzKEAWNegPEUxoMsWm1mLdfvd8eg6K+SVNkh3xTCMocMChWH0mPqmDryw&#10;1QELN9kis7hFUQDoi31pFi5iU4LiinDt2jXpDhmGMVRYoDCMnlJS2SSqvO45E4zUfN2MNZmIUWry&#10;paB8seVjeSlJukuGYQwVFigMo4ek59XgwdUW+Mo8QtHZ67O5Befj8fU2MDkfzyspDGPAsEBhGD0j&#10;t6Qe9ywzE1siSg5eDeYRVogFb1nhon8GBgZYpDCMIcIChWH0iP7+Abz0riPeP+yr6NjVZAGxZSIm&#10;JS2vRrp7hmEMCRYoDKNHbPzcHSv3XNb7gNjxGBV2s7icJmq6cIl8hjE8WKAwjB5AsRinnKLx/FZH&#10;xGbUKjp0tdquo/5Y9vEFDHA8CsMYFCxQGEYPyC6qw11LTXAlvEjRiavdXtlxDodtI6TZYBjGEGCB&#10;wjA6Tm9vvyjCpuag2LHMI7QQdy8zRWt7jzQrDMOoHRYoDKPjOPukY8EaK6QWNCo6b0OxvWdCRN0X&#10;EmwMw6gfFigMo8M0t3bhyU22sPFIV3TahmQxGbUiqyc8qUSaHYZh1AwLFIbRYU47xeDNXecVHbYh&#10;2nHHWLz23jleRWEYA4AFCsPoMC9vd4L55RRFZ22IRqnHj6y1QgSvojCM6mGBwjA6Cm1lPLHRFhlF&#10;zYrO2hCNBMq277zx8Ul/aZYYhlErLFAYRgehirGLd5/HIdtoRUdtyBaWXCWKtzW3dUmzxTCMGmGB&#10;wjA6CDnfB1aZwyvCMOuejGVv7HSBq3+mNFsMw6gRFigMo4PkFNdj/mJjpBfy9o6SfXYmGOv2uUmz&#10;xTCMGmGBwjA6yH6jIOw+HqDonNna4OKXg6c320mzxTCMGmGBwjA6yOPrrXE5OF/RObO1ISG7XpT+&#10;ZxhGvbBAYRgdo7GlE/OXGCM6vUbRObMN2kLKcMrnLscMo1ZYoDCMjpFVWIf7VpojMade0TGzDdrm&#10;r67C+HycNGsMw6gNFigMo2NEp5bh4bcskWbgvXfGsq/NI7DjoJc0awzDqA0WKAyjYwTHFYlqqVyg&#10;bXQ76RSP5R9dlGaNYRi1wQKFYXQM7/A8PLbeBlnFLYqOmW3QLNxS8dQmW/T2cV8ehlEjLFAYZg7p&#10;7+5DT2MnumvaUO2dg/xTkTj2miWe2GCD7NJWRcfMNmjnfLJFd+MPjvigu7dPmlGGYdQCCxSGmQPq&#10;w4sR9oQZgu4+Df8/H4PvH47A59cHNfYdDs4/OriCUsIrKKOZ2aUUPLXRVqRkkwXEFEizyzCMGmCB&#10;wjBzQF9nLwI14kQWJdftIE7ceQyPrLXmGJQx7LhjHBbtOi/m0+pyIh5YaQ4rt0R09/BqCsOoARYo&#10;DDNH1EUUi5UT71+RSLluRncd5yyecdiXpmG4Y7ExahvbxXzGZ1TgjZ3OWLP3MuqbO8QYwzD6CwsU&#10;hpkD+jt6Eb/a+SZxQub0yFncu8IMCdl1io6ZbdDWfe6Bl951hLlrgjSrQE9vP1Z+chF3LzPFOe9U&#10;aZRhGH2EBQrDzDLtBQ0ImHcSkc9boTmtCiGPmt4gUHyfNBcrA1FpXEl2NKNU7JScKty5xAQ1DYOr&#10;KDI+EXmi2eKL2xzR2dUrjTIMo0+wQGGYWaTIPBYBfzmO/FMRIoOHaEwoh89vNOKETCNQIp61wrPv&#10;2ImGeEqOma0NMRm1uGe5KQYGroltnTNOsWIutSmpbMbWbzzxwlYHlFY1SaMMw+gLLFAYZhborGhB&#10;yvtXEPyAEWr986TRQWglJX61i/h/welIpH/ijcM2EdjyjZeic2Zrg/3VTDyvER6Eg2eqWE1pau0S&#10;x9r09vbjqG0kHl1nJf5lGEZ/YIHCMDNMa3atWBkJfcQU3bU3bkWUX0xDxHNW0tF1iiuaMO9NI6Tk&#10;caCskn14PABbv/aUZgt48V0HHLQOl45uJja9HE9vtsMDq8xRXtMijTIMo8uwQGGYGYRWRChTJ+dQ&#10;CK71D0ij14l8yVaIlOG0tnfjodUW8AgtUHTQhm4vveskKu7KOFxNwcvbHaUjZaji7AHTELE1lF3E&#10;XZAZRtdhgcIwM8CAxhnGLXdGxLOWaEmtkkZvJGHdBUS+YC0d3QjFVqzb54b9JqGKDtqQzSuyGI+t&#10;s0JX9/Xg146uXrFC4h+dL40o06cRiYGxhXhuiz12H/WVRhmG0UVYoDDMNFPlnYPQR00Qt9IZHSXK&#10;wZm9LV3w+9MxtObWSSM3k1lQiwVrrZCU26DoqA3RckpbsX6/B74yC5Vm6ToewTl4fee5cfXmyS2p&#10;x/bvruLuZSYITyyRRhmG0SVYoDDMNNGv+RafdzQMfrceRaljsjR6M5S9k7rTE7mHb3ayw1n0gQtO&#10;OMUpOmtDNKqu++BqCyRlVUozdJ2W9m7cv9IcmYXj376hGip3LDKGs08a2jp6pFGGYXQBFigMMw1c&#10;G7iGsCfMEfKQMZoSyqVRZagpoO+tR24KmFXC1j0ZL25zUnTWhmifngnC6k9dMXDtmjRDN+IfVYCV&#10;ey5KR2NzTfM8FO/z2nvnsOLj8f8cwzAzDwsUhpkiNb65CJx/Eukfe4vOxGMRdO8ZZH8bJB2NTmd3&#10;r3Cexx1iFR22IVl4cpXoXkzF2UaC+vA8stYS0Sll0sj4oHL5th7JuHOJMVx80qVRhmHmEhYoDDNJ&#10;uuvbkfNdMPz/chwldonS6OjkHg1F9BuD9TvGy9XwXDyw0gLJeYYdi/L2AU+s+MRVBLqOxp5TN6Yg&#10;TwTviDzcs8wU7x3yQll1szTKMMxcwAKFYSZBV3Ubgu45g+jX7dBWUC+Njk5PfYeoh1IbWiiNjI9+&#10;jUNevNsF2w/6Iqu4RdF5q92oMBvVMKFeO+OByt9T88DJsukLd7y83QnZRXUio4phmNmHBQrDTJCK&#10;Sxnw/f1hJG93F+nE4yXyRRvErXCWjiYG9Zqh+h0XA3IVHbjabeEGW9i4jxx4PJwdh7ywdt9l6Wji&#10;0CoNCRzaUjrhECWNMgwzm7BAYZgJkLjhIgLvPCX65wyM89s8UXYuRYia3uaby7GPBwrmvOifiQVr&#10;rBCSWKnoxNVqa/e5Y/OBK2IOxkty9mATwamSnl+D+1aY4bX3zyEtr0YaZRhmNmCBwjDjoDG+HFEv&#10;2yD6dXt0VbVKo+ODAmdpa6fEPkkamTyfngrQOEsXpBU0KTpzNVl2SQu+NA0XRdVKJxEP8v5hb+w4&#10;6CUdTY39RoF4apMtnLzSxoyBYRhmemCBwjCjMNDTh0r3TCEwcg6NXbdEiTKXVIQsMBlXhs94oK2L&#10;9fvdhQNXcuxqMWefbNy9zBSF5Y3SnU+M9Lwa3L3UBLUNY6dzj4e8knpRwfaTk36ob+6QRhmGmSlY&#10;oDDMKFCXYb8/H0Nfe/eEthhk6kIL4fPbQ4p9eCZLXWMH7llmhre/uqro2NVgjt5ZuGOxERKzKic1&#10;7wT93Mo9rrgcmCWNTB0qBrfpSw/MX2yMiGSuQMswMwkLFIZRoCWrBsH3n0Xyu27oqpzYlo42SW9f&#10;Quyyc9LR9EEdeR9fb4Nt33orOnh9NvNLKXjoLQuR8jtZcSJTUdsiVj2aWiYX+zMSJufjREXb3cd8&#10;0dc//lgkhmHGDwsUhtGir7UbRZZxYtUj73iYNDo5WtKrEfKwMVoyZya4krYu3tjpjI1fXkFcZq2i&#10;s9cnozL2xxxisWCNJby0OhVPBUrRpi0x+ysp0sj0UVnbKloRrNl7CVkTKK/PMMz4YIHCMBKd5c2I&#10;fNkW4U9boilp8jU0CEo/Dn3UdNSePNMBbTm8c+CKaCoYnFih6Pj1wagI3faDPnh8vTWSskeuFDsZ&#10;/KML8OTbtqIq73RDz3nQOlzEyrgGZEijDMNMByxQGEZDY2yZSB9O3HxJ9NWZKjmHQkRg7VS3KMYD&#10;vcYhjZOkmh3WHmmKAkCXLSK1Cs9usRdZMuMtxDZRln54HkYucdLR9OMenC3m/+m37cSqDcMwU4cF&#10;CmPwpO2+Cp/fHEKVZxb6O6f+LbuzqlVsETVoRM9sQamvMWlleHSdFVZ9eglRadWKYkCXjLZ09hmH&#10;iNLyp8/FoLWjW7qb6Ye6Fj/zjp10NDNQ08F3vrqCZzbbifgZhmGmBgsUxmBpy6lD9Kt2iHzeGu3j&#10;LFc/HrIOBCBupbNIUZ5tqurasO9skCgu9o1lJJJydbN/j+2VdLz2njMWf3AesWmjd3+eDppau4R4&#10;s3abei2a0aAVIFpNoSDfMxrRxTDM5GGBwhgclPJbYp+I4HvPIPX9yTWVG4mqK1nw++NR6WjuiEou&#10;xes7nfHIWiuYXExCfFYdckpbFcXCbFlmUQu8o4rxpkaULNxoA9ML8bO6HWLnkYxH1liidwLtCSZL&#10;eFKJCKClDCLKuGIYZuKwQGEMCorXSP/MV8SHNERNfx0LqjSb802QdDT3hCWWYMFaS9yx2Bh7Tgch&#10;Nb9xVoUKvRaZ/dUM3LfcTMRpHLGNlK5udmlo7hSvP9nCb5Ph09MB4jVJHM1GPBLDqAkWKIzBUB9d&#10;itAFJohd7Ii2ggZpdPqo8c9DxIvW6K6bnsql00VnVy8SMiux5WtP3LfSHK+/74Kj9rFIL5y5cvnU&#10;dZmKra3+7DIeW28tgkepYFpd49zOjYNnCjZ87i4dzTwUG5RTXC+yk/acCpBGGYYZDyxQGNVDTf0q&#10;XNPhd9tRZH81M6sbA30D8P/zcVS46XaqaU5xHSwvJ4raIPTNfulHF8XKioVbKkISypE1yfL5sZm1&#10;cPbNFnEvGz73EE0NX3rXEd9ahiEiqWTGsnMmSkdnj6izQmXwZ5PsojrsOxMoirtRMDPDMGPDAoVR&#10;NT0NHUjc6IqQB41Q7ZMjjU4/yds9ELPYUTrSDxpbOkXzu+3fXcVr753DQxrneecSY7z4rhO2fOMl&#10;xMZxxziYXEyG3dVMOPlkaYRMCk45J+CgdRQ+OOaPxbsv4P5V5rhnualo6vfWZ5dwyikaqbnV0qvo&#10;Hicdo7HnlL90NLtYXkoUAbSbD3igpW3mspYYRg2wQGFUS0t2jYg1CX7ACP3dM5dR017QAJ/fHERn&#10;hf4HQ7Z39iAqtRTG5+Pw7rdXsWqPK17a7iiCS+9faY7n3rEXNUU2H7giVkeo4mtV3eRbAcwVT2y0&#10;QV7J9G/zjQcKDH56sx2efcduVgJ2GUZfYYHCqA5K7835Lgh+tx5FkXks+tp7pEdmhsD5p5D20fS0&#10;9Wdmh4+O++H9Q97S0ezT0Nwh4mGoAu10NjNkGDXBAoVRFd01bUjccBEhDxjNSJbOcErPpSDg9pPS&#10;EaMvlFQ2497lZqiondvVn+C4IrGS8uZO5zm/FobRNVigMKqh0iMLoY+aIHb5OfTNwv5+V2ULwp+2&#10;QF1YkTTC6BPr9l3G+s/d0D8wt6XpqRsyNRx8fIM14jKm1gOKYdQECxRG77nWN4BC01j43HJoRgNh&#10;h5O51w+xy85JR4y+QbE2FBRc09AmjcwtkSmlmL/YGGedY3Um64lh5hIWKIxe01HcKLoGRzxjicaE&#10;mS+Zro3v7w+L2ieMftKnEbZUbZcq2uoKZdUtIsOIKgDnlkxf+wWG0UdYoDB6C4mDwDtOIuvLgGlp&#10;8jdeeps7RQ+fYpsEaYTRVzLya8WqRXW9bqyiEFTcjVKhqWbK0TmqusswugALlGmGMkjoW31DZAkq&#10;XNOQezBE1OGIfM4KIQtMEDD/JPw037zJAjX/pzF6jM6hc+lnKLiTnmOgh5d5laCiaBmf+SLwrtMo&#10;dZjZ5m9KVHvniPRlXasYy0wcSvN9/X1neIRkSyO6Q3p+jUiH/vRUgKhGO9v0dNSitToOtQVuKIk/&#10;giy/dUh0eQjRNn9EhNl/IeTMjxF88vvi3wjzX4rxRJcFmvM2ojTxGOoKPNBak4DezjrpGRlmYrBA&#10;mSLXBq6Jb+8kSJK2XIbv74/A93eH4X/bUQTfexrJa11QfCQQ9e4paAnOQWdiEfoLKoXR/2mMHis+&#10;EoSkNc6anzklfpaew+8PR5C89bLmuUvFa9BrGTqdFc1CHPj/5Ti6qmc/64HEEdU8yT/D32zVQlpe&#10;jah6O9fBsiNxyjEa8940QlxG+Yxe40B/D7raylEY/TmirW5B0InvIeTUPyD07I+R4PhX5PkvR03K&#10;t2jOs0JHmSt6awNwrSlK868/2ssuasYtUZ38FXJ9lyDe/k8IPfPP4ufpeWJsbkVx7Nfobq8Sr8Mw&#10;44EFyiTp7+lDqWMyIp+3QsC8k6IWRu5+bzQHZKErqVgjQKqACs03h0lYf36leI5m/yzk7PMW2xj0&#10;GpEvWKNM85oDvbPfxl8XKLaMQ8BfTyDzc/85W13KOhCA8CfNufGbyliz9zKcfdKkI91iQPPFxDs8&#10;D3ctNcGWr69Io9NHR2MuMrxXIdL8fxB88u+R6voIqpMOoKP8khAhA80xQGv8hG2gORo9GvFCYqYq&#10;YT9Szj+IYI1gibT4X7Ea09Uy82UAGP2GBcoEac2tEw4y+H4jRD5tjsJDgRohkYmB0hpFsTEdRs9N&#10;r1F4MACRT5mLGh9ZXwSIazEEBvoHkLDhohCBDZHF0ujs05RUieD7zqLNQObdkLgUkInX39ftjKzy&#10;6ha8scsZqz91hW9kvjQKXAnNEVV9J0plhjWSzj+CkNM/RJbnS6hJPYieGt+bhMZ0Wne1l1iFyfR4&#10;DsEnvo/kiwtRnaVfLSKY2YMFyjihcubpH3sj4PbjiF/qgLqLSYpiYjas9kIi4pc4IOCvx5HxiQ/a&#10;C+emZPdsUBdeLFYsol6xRVvB3GY1RL9uh3TNfDPqhOI9roTMXpr6ZLnglyHSo1180pGWWyOaPpIV&#10;VTRKZ4xMX08ranLPixiSaKtfoTBoHXpq/RTFxExbT40P8gNWI9rifxBl+RsRs9Lf2yFdKcOwQBkV&#10;Wsan2I/srwLhe8shxLxkhZ7MMkXRMBfWk1GKaM010bXlfB00q5ksMw3FehRbxGnu7TAKzWKl0bmD&#10;5tb3D0fQUd4sjTBqwy0oSxRL6+7R/S3UjPwaPLvFbkickB22iZAevRn6LGsuDxVCIMzoJ6hO/EJR&#10;NMyVVcR+LGJWYmz+iJaqGN5CZQQsUEahNrgQwfefRfTzlmiPzlcUCbpgdG1Rz1qKpnj1YXO3BTJd&#10;XOsfQPRrdgh52Bh1wQXS6NzRXduOwHtOo/IK90xRM7SFQsGoIQn68Tf0hUnwDQKFYlRi0m6uBUSr&#10;JimXnxPxJeUaIdBXH6woEubaeusCURrxnuY6/wHpnos4mJZhgaJET307Und6imyRMuPwKQW8zpbR&#10;NZYZhYtrTt3lKe5BH6kPK0TQPWeQvM1N9NXRBQpNYhD2mCl6W7k9vto5bh+Fx9ZbS0e6S3RqGRas&#10;sbxBoJC9/aWHdMYgNTkuiLL8NVIvPoyOsouKwkDXrL3EGcku9yDa+neoK7zxfhjDggXKMNrz6xHx&#10;rCViX7NFV2KRohjQZaPU5ZhXbUVtFYqb0Rd6m7tQcCYS/n86hoLTupPC21PfIboiV7plSiOMmmlo&#10;6cR9K8yQoMM9cagC7ldmIVj64QU8v9XhJpFSVNEkziuK/hxhZ3+M8ugPca05VlEM6KpRBlBJxA6E&#10;nv4nlMYfFvfDGB4sUCSoxkhzWhUCbj+B1M2abxoKzl+fLHXTBZGa3JxerfP7uX1tPQhbaC7K1bfm&#10;1EqjukHMIgfELnWSjhhD4LPTAdj27VXpSD9Iz6uBtVsS3j/sjUXv2SDh/NMIPfMjtBbZKQoAfbGm&#10;XHMhUmjLp7+vS7pbxlBggSJB1UGpOFqVfSwGSmYuZXi2jO6h0iZG3FO1b650l7pHlVe2EFKJm1xn&#10;pQPxRKj2zRNbZry1Y1hQkOwTG2xEXxx946JfKtbsPIBw2/tmPGV4tqy7ygtxdrcizv4O9PXo3++E&#10;mTwsUDSUOiWLlZO6S8mKzl6frfZikri3MudU6W51h9SdVxBwx0nUBuaLFgG6RuSLNig4GyUdMYbE&#10;AbMQfG4cLB3pJkXlTbByS8KWrz3x9GY73LPMVGzxPLTqLNqrIxWdvb5aX32IqGabeH6BKMHPGAYG&#10;L1CqrmYj8I4TqHaMU3TwarBqhzgEzNPco5du1HhoyaxB7CIHEevTWaababsUpBvysIl0xBgaNQ3t&#10;ollfY0unNKI7UAzKaaeYm2JPZHtqowV6G/Ur5mS8luxyL5IuLsRAP69qGgIGLVB6mzpFGfkK62hF&#10;x64mq7CMFpVY6Z7nCqptUhdWJLZNMvb7S6O6R2dlC3x+dwh1wYXSCGOI7DzijV1HfHQ2hmvt3stC&#10;kPz1jbMGI1DIYm1+j0zfNVwrxQAwWIHSXdsmqsLmf+WHa2W1ik5dTUb3mP+lr9hSmasuvMlb3USW&#10;TntRo043Psw6EIiMT30x0MvdpA2ZxKxK3L/CHK3tuvlt/ZJ/1g3CRLYXt1jiWkuconNXg1FvH6rp&#10;UpLA2T1qxyAFCinvhHUXkLDMQS9qnEyX0b0mLHHQ3LvrrH77oBL1VEckYf1FnS/LXxuQD/+/Hkd/&#10;l3qq8jKT57kt9vjcOEg60h0ikkqxcKMN3t5rcZNAeWmrlaJjV5M15Zgg6Pjfoq02RZoRRo0YpEAp&#10;tU9C0PyTGCipVnTkarb+wioRc0NdkWeavo4elF9Ig89vD4kGi/pA+FMWIv6EYYiI5BLMW3S9togu&#10;4BOZj3uXm+KEjReibW7FJdvtQpjcvdTYYAQKWZ7/CsTaz0Nv19g9iBj9xOAESk9jJ/z/chxVDuoN&#10;ih3LKJWaGg32zGA8Sl97D6LfdEDIQ0ZoiC2VRnWbUockxC7mzqrMdbq6e/HEemtcCpz7Nge9ff04&#10;cy4G964wQ2BMIbIDNiLK5s/Yc9QZ2w84oCQvHJ8cccYbO6wVHboaLcb6NyiI+ESaIUZtGJxAoW2G&#10;hJVOio7bkCx+mSMS374kzcr00pRUgdBHTBD5vLVYRdEXqFhclY/u1oxh5obwxBKRwjvXbPzcHY+s&#10;tUJTaxe62qoQfPL78PE4jQdWmqClOko4bAqOba6KvsmRq9WokFvwyR+gu5NTj9WIQQkU6kTrd9tR&#10;tARnKzptQ7KWoCz433YMnRXTW/go+0Cg2NKh2jJUIVZfiH7dHlGv2klHDHMjiz5wgWvA3LQ76Ojq&#10;xapPXMU1VNa1YmCgD4kuDyPb6zU8ucEcX545r+i8DcXS3Z5CqvvLnNWjQgxGoAz0DyDmTQdk7fZQ&#10;dNiGaJk73cWWBnUPnirtxY2iJDytnLSkV0uj+kFTcoWouNtRqjtxBoxu4a75UrNqj6t0NHvEppXj&#10;hW0O2PiF+1A2UUdjjlg1MLU8izffN5ztnJGsrcgRIad/hJ5OzecaoyoMRqB0VjSL2hZt4bmKztoQ&#10;rTU0B75/OIyuqlZpliYOpQtXumeKQnCJGy5Ko/pDf1efSH8uMOKKsczoLNrlgsjk2YuncgvKwl1L&#10;TfC1eag0Mki61zLEXngJL2+zRFRUgKLTNjSjVZQsv3XSDDFqwWAESsGZKEQ+bW4QNU/GazQXEU+Z&#10;o9A4WpqliZP9TRB8fnNQ9DKajpWY2abUMRkB80+hr1N/tqOYucH+SgpeftcJfbPwPr8UmIn5S4xv&#10;2lbqbC4SNUDMbczx9n4HRWdtiNZSaCvSjrvb9Wv1lhkdgxAofe3d4ht+S2iOoqM2ZGvWfEujZn2U&#10;dTMRGhPLRan66FftRBdofSXontMosU2UjhhmZJpbu3DHYmOk5Mzc+72toxs7DnrhpXcdEZ1SJo1e&#10;pzzVBFeO/RzzF59FbCyvnsjW3xiBkDM/Qk3e7G/DMTOHQQiUhuhSBM4/if4iwynKNl7rK6hEoEa8&#10;Ncbd/GGoxEBfv2juF3TPGaTv8ZFG9ZPsrwKRsOaCdMQwY+N0NRXPbbVH1ww0t6ysbcXWbzxFrMtI&#10;PYCSLz2DpVu/wBvvcezJcCsIXIu0K69LM8WoAYMQKAWnIhH1nCWulfP2znCjbZ7Ip8zH1bWXsnKS&#10;3/UQYq/ycro0qp/0NHTA9w9HhHhlmPFSUduCO5cYIzypRBqZHmoa2vDGTme89enIqf993S2w/vJ/&#10;8SClFRtQKvF4rbcuAEEnvof+3jZpxhh9xyAEChUMKzkddpNzZhu04lOhiBmjQFlbYYOoaxJ09+k5&#10;bTg4XVABucRNvBzMTAxKZd184AoW73aRRqYOZeosWGOJvWcD0TNK/6fqbEe89fYamDq4qbrXzlQs&#10;0uw/UV/kKc0Yo+8YhEDx+/MxdKVovvEoOGe2Os3cFMNfM0cjUWQWK6rv5h0Lm9Hqs7NFsU0CfG45&#10;hN5WbtnOTBwqlHb/SnNkFk69OJjFpQQR1+IXlS+NjIyV0zk8tdFM0TGzDVqCw19QEn9QmjFG31G9&#10;QGkvqBcxFkqOme260Ry1F9zYyK+nvgOpOz1FvEmNf540qt9QJ2efXx9EhVuGNMIwE+eDo77YfcxX&#10;OpocR+0i8eBqi3GnLi/cYImjxixQRrPsq69wurGKUL1AqbicIeJPlJwy23WLfMZC1DORqQsuEB2I&#10;I16wVtVKA6VUU0PAvk7uVsxMntLKZjz1ti06uyf+PqKCa1u+voInNtigpHJ8xQGpB8/SjZtRk/Lt&#10;TU6Z7bpVxO9F4vmHpVlj9B3VCxQKkE1Ywb13xjLqzSMHypbYJ4py9bSlo4+1TUai2jcXvrccwsAo&#10;+/wMM16+MA6+qYjaWJTXNOOe5aZ4Y5fzqPEm2lCp+0fWWsLmm9vRWsi1T0az5nwrRFvfIs0co++o&#10;XqBkfRmIlA3nFZ0y23VLXusiKqpGvWyL8IXmqA0ulGZQPcSvckbSFjfpiGGmRk5xvRAOPb3jSzmO&#10;TCnFk5ts8PEJvwmlKR+xicCWrz0RZvRTdFa4KzpmtkHrKHNFuMkvpJlj9B3VC5S0XVeR9u4lRafM&#10;dt1St1wUFWFTd3mir0N92x/NKZUIfdQUbbma+2WYaYJSg886x0pHI+MWlI1nNtvhpMPEqjbHZ1SI&#10;irIVNS0IPvVD9NYFKTpmtkHrrQtEyOl/kmaP0XdUL1CSNl9G5i7Ntw4Fp8x23dJ3XBbBo5TdkrLD&#10;QwTMqiFjh+hp7ITfn46hyitbGmGY6YFWUW5/0wjV9cq1N2h1Zd/ZIDyy1gqhCcXS6PhZv99NiCCC&#10;Srlfa45RdMxsg3atKVrME6MO1L+C8pEX0rbyCspYlrr5Ivz+fFQ0VMz6IkDEoFCH3/yTEeht7pJm&#10;Uz/J+lJzPxrxRY0NGWY6obooFFNieVm5XcK+s4FCwIw3GFabsMRivLzdEf1SHFjw6X9Cby2Xtx/N&#10;emp8EXLmx2K+GP1H9QIl55sgJK9zUXTKbNctaY0zsg8EIvdIKIIfMBKl71vSq5G8xQ2+vz+M0EdM&#10;kfGpD9ry6qWZ1Q/aixvF6klzqv72C5pNurp7kVFQC4/gbJxyjMY3FmH49HQAdnznha3fXMWHx/1w&#10;wDQEx+wi4eiVipi0cjQ0d0g/bZi4BWbjvpVmqG1sl0aA0qpmbPzCXVhz2+QEPv2sg2eKdKQRLCb/&#10;gY5yzZctBcfMNmhtJS6IMPulNGOMvqN6gUJt9BOWOio6ZbbrFr/YAYUm0ejv6UPihosIe8IcbfnX&#10;xUixdbxm3FVkwVDV2WqvbLQX3Vg3RRdJ+9BLVIylHkLMjbR39CAiqQQWrgl4/5C3iJGYv9hYpL8u&#10;+uACNn/liXcP+uCDY/7YczoYe8+G4MMTAXjvsC+2fH0VK/dcwrPvOIgVhIfXWGLdfjcctY2Ed0Qe&#10;SjQO2pB4YavD0CpKQmYlFm60wVdmIeJ4Mpx2isHzW+ylo0EiLf4PLfncg2c0a8oxQbTNH6QZY/Qd&#10;1QuUGt88hC80U3TKbNct/HHTG4qxkUiJfMkGfW031kDpa+1G2bkUjYAxQ8DtJ5D2wVXUhRehs6JF&#10;OkN3KHNOgd9tR6Ujhqhv7kBMajn2nPIXWw8kRt7cdR77TcLgGVaIzOJm5Ja1TdjCkitw0ikOqz+7&#10;rBEt9hrRYqYRMK64EpKDsurmoW0KtWLjloTXd55DRHIp5mnm9aTD2L2tRqKzqxcPvWWBy4FZ0sgg&#10;8U73oTJ+r6JjZhu00qidSL70lDRjjL6jeoHSVd0K/9uOKTpltutGc0RzJUN76wkbXRF41yn0d92c&#10;EkmPU0xH1oFAEVhLGUBRr9qJbBldIeI5K1R55UhHhk1bRw/2GQVh3iIjsUqy+3gAUvIakFPaKkxJ&#10;dEzW6PkyCptxxjkR9680Ew77lR1OyCrUvNdUCv09PL7BWoi+iKRScTxZjttF4gvjoJueI91zEXJ9&#10;Fis6ZrZBy3B7EjmBW6UZY/Qd1QsUIvDu02iPyFd0zGx1aIvIE00Ah0NNAanqavpHXtLIyDQlVSDn&#10;YLAIrg15yFgE1zYnz51YIWES/bq9KlOmJ0JqbjU2fOGOB1aZ4+2vPOERWoDU/CZFYTETRmIlJLEC&#10;X1tE4L7lZiLo08VHvzthK7HjoBfuXW6KRR+4YGAKwdiVta24c4kJkrNvjpkqjNqHlPP3KzpmtkGL&#10;s78VZck3f5Yx+olBCJSE9ReR94WvonNmq0Pufm8kblTu7Nun+eYdOP+kRnBESiOj09feg/rIEiS9&#10;fQkhj5ggdokT8o6GoSFqetvTjwb1EPL74xHUBo7dgE2tUPrrh8d88fBbliJ+JDC+fNpXSiZqaQVN&#10;MLqQJLaAln54Af5RBVNy5roANQ7c8Lk7Xn//HDILakUcT0nl5ONvqL8PlcFXoqHYG1Hmv1R0zGyD&#10;Fm7yMzRVhEszxug7BiFQSmwTEf6oCQbKahQdtCHbQGkNwh4yQql9kjRbN9OWW4uAeSdRZBEnjYwf&#10;mvvYZec0guEowp+2RLlzCjpKZzaAkmrfxK0YrB1haNBWjrVbkvgWvnafO2IzahXFwlzb1xaReHSd&#10;NbZ8dQVlehpQm5hVKbauqE4JzTvhHpQtjvsmEXPjGZYrAo5HYqC/FyFnfoROzuRRtI6yCwg982Nc&#10;Gxh/lV5GtzEIgULpsv5/OYa+gkpFJ23I1ptXAf8/H0Nrpka8jQJl9FAtkUKNSJns/nr5hbTBYnAa&#10;i3jWUgTXTmWvXokWzX34/+W42J4yJGge2zq68dQmWzyx0UZsqygJA12y9MImrNnnJuI2PEKyp/29&#10;MJN4huaI6/7CJFgaGaSqrg13LDJGev7of09KLP/4ArZ/N/p2aob3CuR4L8a1Fs2XBQUnbahG85Hh&#10;/hxyAt+RZopRAwYhUCjFNPQxU1TZxyo6aUO2SpsYhD1uppmjsb/xVfvkiIDYurDJ9+np7+5DZ1kz&#10;cg6GIOJ5K4Q8aIyYRY4oc0mVzpgagXecROaXAdKR4UD1Mu5ZZooD5uFIym1QFAS6ak4+WSItd9OX&#10;HpNaeZhtPEJyxEqHi69yLA0VZ6N7mQhBsYVY9uEFNDSPLqxr81wRbvxT9DWEKTpqQzUqYBd04vto&#10;Kp98ajejexiEQCEqr2Qh+O5T6C+oUnTUhmh9mrkI0szJRDJdqr1z4PuHI6Iz8HRQF1IoOk4H/PWE&#10;CK6lgFyKYZkMhSYxisG+aoZSUr+zDMf9K83h7JetKAD0wSJTq7DsY1cRZFpUMfGqq7MBbeN8ZR6K&#10;Z9+xE/VjRuNujViMTi2TjkaHUrBffNcRPpHX0/xHorerUfSaac6zVHTUhmp16UcRcuof0ddzPROR&#10;0X8MRqB017drHOthNHppvvUoOGtDtAbPNPjdegQ9DROrBFrpmS2qy3aWT2/sAHVQjnnDASEPm4jG&#10;fkXmcegoHp+zojostErWEFMqjaif9s4erN/vjlffc0ZocqWi49cnSy9owvaDPqJvTZJCFstcUtfU&#10;gWUfXcCiXS7o7B47M2zj5+7Y9o2ndDQ6X5oG48mNNtLR2FA2T+K5+dyXRzKah3iHP6Mk4Yg0Q4xa&#10;MBiBQqTuuoqEZQ64Vl6r6LANyWgO4pc4IG33VWl2JkbBmUgE33tmXFtDk6HMORUxS5xE2jJtK+Ue&#10;DhWvpRSnQGOhj5shYd0FaUT9dHT2imyYN3eeV3T2+mwUQHvvcjNkF2nepzoQl0LbTq9sd8TKTy5K&#10;I2ND104xKmNlKRVVNIrzJhKz0ttZL4Jlm/IsFB22oVl9xkmEGf9M817hatFqw6AESn9Hr9gCqHVJ&#10;UHTahmQ15+IRdM8Z9Gkc3WRJ+8BTrHT0dc1crZGO0iaxKhJwx0mxDRTxrBXKL6ZJjw7S3dAB31sO&#10;o34WU5nnkpa2brz23jks/cgVKfmNik5e3+2EY7yo3ZJXOre9n2JSy/DoOiscsYlAd8/EskOofcDO&#10;w97SkTLfWoThS5Ng9PaO37leuzaAbP+NSOaaKMISHOchP2y3TohZZnoxKIFCZH8ThPAnuPQ9lbbP&#10;OTS1gLK+9m4kbbmMqJdt0V17vVHaTNGSUS0q11IvoKB7TiP1fU9U++SK16+4pL7iXyPxyUl/LNp1&#10;HplFkytLry92wiFe1HGpqpubuAKnq6mi+JprQKY0MjESMivwmEbcjAR1OF6wxnJS21kUaxFu+gtU&#10;xn+m6LQNxUoj3xM9ivp7Z/7zh5l9DE6gDGi+qVDWSu5+H4Pc6qF7zt3nJUQazcVU6W3tEqsa0W84&#10;oLt+9rra1gTkI+tzf9GpmLaBqDBcc0qVKBSnZk46ROPJTbZI1rNMnclYVnEz3v7SUxR1o4Jos4mR&#10;S6xYwQmKK5JGJsfWbzxxwS9DOrqR1Z+6Yr9RkHQ0cUriDiLK4r/RV6/5oqHgvNVuffVBiDD5d1Sk&#10;ab5wMqrE4AQKQVki/rcdRV9ehaITV7P1ZpfD79ajaIie3mBSEimJ6y7i2sDspYle6x8QPYDyT0Ui&#10;+AEjEbhLNVbyz0SJ/kHUK0gt0PI1ZYVQjQ2fqGJFh65We3n7OXx43G9WlvAp8JgquVIWTnHl1LOJ&#10;cqRYlOa2GwWWs0+a+F1OlWTXZ5B6YYHB1UWh+01wvB1pHq9JM8GoEYMUKPRBl3ckDEF3nkRPRpmi&#10;I1ejdWvule4571jEtH/Y9zR1it43ccvPzVjg7HDSPvJCwtrrgbFU4r7SPRPJ77qL5ofhT1qg1GHk&#10;Crn6RHNrFx5ZZwXzy6mKTlzNFp9Vh8fWWeNq+PSkto9EUXkjnttij9e1KsNOFUohJoHi6n99m4jG&#10;KMD5hEO0NDJ5OhpzEHTie6hJ/lrRkavVymM+RtDxv0FX6/hSuRn9xCAFCkFbATFv2CNx5Tn0F1Ur&#10;OnQ1WX9hNRKXO4miaNRfZyZoL2pA6AJjFJnFSiMzR2N8uQh4bitokEZupDmtWgTTRr9mJ+q2RL9m&#10;j/LzqSLdXN8YGBjAjoPeWP7xJVF9VcmJq93OOCfg8fXW6Jsh8RuTWo7nt9rjg6M+6JmGrU9tKMaE&#10;Am3lVZSQ+CIs/+gCquvbxPFUqSu8guCT/4CmXFNFZ642q0s/htDT/8xF2QwAgxUoMuELzZGzz1vR&#10;qavJsj/1Ep2JZ5ru2jaRflzuOnNBq7S1E/aYGTI/95dGRofEaPJWN0Q8Yym2gNI/9kJjbBn62rql&#10;M3Sb8KQSseWQkF2n6LwNxV57zwUfHPOd1gaD9FwOnql48m1bkakzU1AXZ1v3ZFFYj1ZUsgprpUem&#10;h6LYrxFp/l/oqryi6NTVYp3llxFh9guUJZ+S7pxRMwYvUNpLmuD3p6PI/cxLlUGzdE85e67C77Zj&#10;6NDc62zQlFAG31sOiQybmYAq31K8SVf1xLM7mtOrkfV1kOh2TMG12d8Go7e1W5Tg10XIga761BX7&#10;zoYoOm1DsqD4cuHcC8oapdmZGv0DAzhgGoK7lpogKnVmC/wdsY3E05vtRIdpqvo7E2RcXSJESn9j&#10;uKJz13frbwxDuMm/Iztgs3THjNoxeIFCNKdViRobmbs13z4UnLw+W+YHHuLeWjIm3rxsKtQGFYhg&#10;3CrPLGlkeqC6KIF3nkJ9ZLE0Mjko46g9vwFJb7uKQnC0XZStES6d5S3SGbqBW1AWntxkhwyVpxSP&#10;x7JLWrH5q6vYcXByxQWHQ/VH7l1hNm2CZzS6NAL48Q3WQgzVN81MtttAXxdyAt5BpOnP0VsfrOjk&#10;9dW6qjwRbvQT5Id/hIF+/Vj5ZKYOCxQJ6oIbOO8E0rZdEpkuSs5en6wnqxxpWy8hcP4ptGZP73Ly&#10;eKHOx363HZ3W1889GobEja7o65i+4nBUrK7GOxdJmy+LLaDYpU4otozTiXiVlZ+44muLCEWHbYhG&#10;helIVFCl1slSUdOC1Z9ewpq9l1HbOHu/Y0o5pj4+M0l/bwdyg3cg0uwXaMw2UnT2+mbUZyfS7Oco&#10;CP9EI8JYnBgSLFC0oIqkFFQZ9ZwlOuIKb3L6+mJ07ZHPWIisGrqnuYT66VAqcFNKpTQyeagYnP+f&#10;jomGhTNFe0E9SuyTRLwO1VhJ2uKG2sB8tOVq5naWqapvE7U4YtJrFZ21IVpOaSuWfXRx0hkwmQW1&#10;ojjaxyf8pJHZoaKmVfQYot/nTK/YDAz0oSTuW4Sc/hHKYz5SdPr6YiUR2xF69l9EzAlV0GUMCxYo&#10;CiRtvoSAvx5H49U0XCvTn7gUutYGz1QE/OU4kt+5LN3N3FNoFitESlv+1MqWR75og6R33KSj2aHA&#10;KBoB807C93eHxQpLc2rVrMSrUBr49u+8sOuYv6KjNmRz8c/FU5tsRXbTREjOqcK8N41w1C5SGpk9&#10;ntlsB3PXBBGQu2bvpVmp6dJQ7CM6/KZfflLvirn11gUg+fyDg52bK8KlO2IMDRYoCgz09Gu+peeK&#10;5f7EVU56USuFrjFxpZO45mrfXHEPukTGx96IfMFaOpo4lR6ZohgbBbTONlRxt7OsGdnfBYv5Dbr3&#10;DFJ3XkFX1cyVYG/v6MGCtyzhGpin6KQN2WgVhRx+aML445Cs3ZNE/IdXeN60ZgGNByevVNy5xFh0&#10;Qab4k3mLjESTwNmA6oQkXVyIcOOfoDbtqKIY0DWrTjqAMKN/RerlF9DdPvWVV0Z/YYEyCu3FjeJb&#10;c/Ddp1HwXYCiMNAFK/g2AEF3n0LylsuzlqkzGeLfOi9qz0y02uxA/wBCHjFBkZXmA2yO6apuQ31E&#10;CRLWXBArK5Ev2YhOy1R6fzopq27BHYuNDT61eCR775CvqC47FtSE77PTAXj1vXMT6hg8XTS1dorM&#10;Ixff62n3Fq6J+Ggc1z5dUFBpVYY1wox/ilTXR9BSYKMoDObamvLMkXLhAYSb/ieqs500nxPcndjQ&#10;YYEyDqquZCHiOSsE33MalTYx6M2a+yBauoZK62jNNZ1C5HPWqL6aLV2t7tLT0CG2aRI3uU6oZ07i&#10;BleEagSKLlLlmY2EdRdEZlHsEkeUWMeL1ZapYnI+Hmv2uik6Z7Y2WLql4uXtTtJsKdPQ3Ilt33ri&#10;+a0OKK2aG+F+KTBLdJ5uaL4eC9bb1497lpsiY5YFU1dLMbL81iHM6KfIvvoq2oo18zfXJfI1r99a&#10;aI/MK88h1OjfkBP4DrrbKqQrZgwdFigToPxCmkhH9bv1CAq+8RfZPrMZo0KvRa9Z8LWfqONB11Ix&#10;gwXRZoLetm4R35O4+RIGxtG+noJTaVulJb1aGtFNKKag1D5JrKr4/fEoYt50EOnrYwmxkdoCvLrj&#10;HOyvZio6Z7Y2RKZW4/6VIzeJo2DYV3Y44em37dDRNX0ZXxOBKtKO1G9n/X437DkVIB3NLr2d9Uh0&#10;eQghp36IeIe/oKXIDv2NEbPWz4deh2q1tORbI9b29wg5/Y9Idn1KZCAxjDYsUCYIlYlviCkVpdOp&#10;4WDYoyYoPR06o+Xy6blLToUi7BFj8ZoxbzigMbZ0xkrWzzQ9jZ0Ivv8sMvb6SiMjk/6JDzK/CJi1&#10;/j5Tpb+zF901bZp780PgnacReMdJxK1yFuJFiZzvglFqmyAdDUIN62h7JyKlStE5s7Uhu7QVD662&#10;ENkxw7kaliuKoX1jEYqucYjgmeL9Q95Y9YmrdHQjrR3dIi6F+v/MFRTfURS1T/Tyoa7AGR7Poa3E&#10;+SZBMZ3WWmiHdLcnNa/3MwQd/1sUx32Lnnbd/vLBzB0sUCYJxUW0pFWLvjMkGKgoWcxL1sjY4YZy&#10;8yh0xBYoio3xWEdMgeY5IsVzRWuek1Zs6Bs5pezSSgKVetd32gsbEPa4GTL3jbwXX+mWIbZO9BnK&#10;+sk/GYHQR00RttAcKe96oCn5euAfbV3RalipfaI0AhSWNeKe5WaiSZ6Sc2YbtFWfXoazz40riJQp&#10;Q9snjl6p0sjcQP13SCQVVYy8tUSrKDu+85KO5o7ergbUFbghy3ctwox/hmjL/0Wa6yMoDntH9Pfp&#10;qw9VFBtjWV9diKjFUhS6CakXH0aUxX8j3PTnyPHfhPrCK+jrnvpWKKNuWKBME50lTSixSxSddKNe&#10;tEHA7Sfgq3E8EU+aIXmtC7L3XEX+AT8UHQ1GmXG4MPo/jdFjyWudxbm+fzwsfpZiNciZkePqLFXn&#10;H3JbXj0C5p1AfWiRNHIjoY+ZIeOzsVdZ9IW68CIkbryI4AeNEPG0BUpsE8X2lbBbDqHi8qCzjU0r&#10;x0NvWSI1v1HRMbMN2n7jUOw+Nvj+oFWnvWcC8cRGG0Qmz2zZ+vGw/OML+Np89GZ2QXFFuG/FyNtU&#10;c0F/X6doPpgf9gGSLy5EpMWvEHzyB4g0/X9IcrkbOd5voCBoHUrCt6E85kNUxe8V/xaHb9WMr0W2&#10;12tIOncXIkz+Q/xclOVvxPZNQfhHqC/yEtVuGWa8sECZQXqaNH/soYXIPx2JlO0eiH/rAqJftRMr&#10;B2RRmv9TZgs9VqA5h86lnzEkKMbE7w9HUB9xPWWU4jkKTWORsOa8NKI+qDZM4F2nrgsUyShDiNJn&#10;qagXl7cf3Y7ax+Ktzy6LGJMlu8+LbsS6AG3fULXbpKyxU2SXf3IRR21nvy7LRBgY6EVrbQoq0yxE&#10;EGuqx6tIvPAoYu3/imir32r+vR1JFx4T4zlB21CZYY22+nTOwmGmDAsUZs6hyrDU/K8paTB6f6Cv&#10;XwTS1oUpr6yogf6OXkWBQluFTt/549F11sgsblF0zGyDZuqajOfesRdZMtRQca6CYbWpbWgX9WsC&#10;ogukkdGJTS/HnUtMUDdD/XkYRp9hgcLoBMVW8Qi65zQa48oQ8awVYhY5So+ok/LzaTeKk1sOIXyh&#10;uUipNvvgMp7YYCMCQZUcM9ugOXpn4fY3z4qtnU4dECeEo2eKqHtCW07jgTJ9XtruiMDYQmmEYRgZ&#10;FiiMzpC5308EBJOzVvtWV5lTCqJesUX82gtIeueSECYRz1gi/AlzHH/WBI+vt0FWCa+gjGZWHmmY&#10;v9gYb312CRFJJdLMzh1UJZbEiW9knjQyPrIKa/HCNgedWAFiGF2CBQqjM/RrPqBDHzeDz28OoXMG&#10;y8jrAlS0zlcjxG5YRZHs/NFAPLLWmmNQxrDTzgki9sQrPBd3LzPFpgMeaGmbu263Z87F4vX3z6F/&#10;gll2/QMDeHm7I9yCdb/YIsPMJixQGJ0h/1QkQh4wEisplMnUWdkiPaI+KBA4ZZvbTeIkdoUzolJK&#10;sWCNFdILmxQdM9ugfWsZiW3fXBXzSVVjqbkidQuei2aABPX6mexWk617kijHzzDMdVigMDoD1Typ&#10;jywWvXoS3jqPxI3KRa7UABXZi37D/iaB0tvUKXrG3K9xtEm59YqOmW3Q3j3ojWP2N4qRtLwaPLja&#10;HCv3uCI5u0oanXl2HPQSsTBT4YWtDrjglyEdMQzDAoXRCaiqbMp2d+lokNhlTqIBoprobe1CsVUc&#10;fH5zEHHLzyHtY28hTHx/dwhl5weLi9U1dojMjpj0WkXHzDZoz25xQFyGct+W4w5ReG6LPXYe8UZX&#10;98xWk6Wy+lTPpKCsQRqZHGedY0VGEsMwg7BAYeacnoZO+P7hyA0VVonOihYEzj+lV6XuR+LawDVU&#10;++Qg8O7TCH/KQlSYlYl62UYzZi4dDUJbFVcjihUdM1sbkvMbRIDsaJRWNePFbY6ibQAFro43s2Yi&#10;9PUPiMq1VFZ/qlTWtoptoiDO6GEYAQsUZs7xv+0Ykrd7SEc3QnEotMKQpREp+kpPY4foeEyrJrmH&#10;Q9E/7Bt9U0qlqIuiza6jPqJSqpJzZmvD5eACLNxoI83WyFCsj+XlRDy+3hrLProgjU4fmYW1InOn&#10;uHJ6uiWfcozGo+uspCOGMWxYoDBzSqFxtBAgozU+bE6vhv9fT6DAKFoa0R+yPvdHwF+Oi+0rWhEa&#10;L/EZlXhwlQUyizjVWMkOmIVj9aeXpNkaGyqgZuOeLFZdtn93FWVVU28fQX12aBspPW/6mt2VVTeL&#10;Dsij9fBhGEOBBQozZ3RVt4oKsrUB+dLIyDTGliHo7tMoto6XRnQXWiGpvpqNqJdsRGsDano4URpb&#10;OkVcg19MqaKDNnRb+tFF2HkkS7M1fvyjC0TdlNfePwev8InVKxmO/ZUUPL/VYcJpxWPxjUUY3js0&#10;900EGWauYYHCzBnZ3wYhUuPExwuJFOrbU+2tu/UiuuvaEb/2PPz/dAy5x8Kk0YnT29cvsjqMzicq&#10;OmhDtuTcBty73BR1je3SbE0cashIcT6r9riisLxRGh0/re3dYmvHO2JqIkeJjq4ePKi5tmJeRWEM&#10;HBYozJxQ6Z4J398dvikeYyxqQwrg98cj6CjTrQ7PFOuQscdHc21HkbLDA33TUDDMPTgbz2lEipKT&#10;NmT76GQgtn07WP9kKlDQ7JcmwaLI28cn/KTR8bHriA+WfDgzzSzpvbTnZAAOWYdLIwxjmLBAYeaE&#10;8KcthUOfDIWmMaKQW3vh1NI6p4sa31yEPWGO2OXnRC+h6eTpzXZw9M5UdNSGaDmlraJPkV/U2NuC&#10;46WkqhnPvGOHN3e5IDhufA0qafuNStvPFFQRl16jqk7dFZUZZjRYoDCzTlNiBcIWmk9aYAz0DyBz&#10;r++UnmM6aMutQ/wqF1FgrsQ2Af1d019v42vzUKzcc1nRWRui2Xtl4MlNNjPSHNDeM0WIlLV7L4sY&#10;ICU6u3vx7ndXceZcjDQyc9Aq0T6jqRV/Yxh9hgUKM6t0lDWJdNuGmFJpZPIkrL+IkAUmIu5jNqFG&#10;hmVOyfC79ShS378ijc4MNQ3tuG+lGdxDCxQdtiFZYk69iPug3jszRWtHN1Z/6iq2fSgItmGYUEnK&#10;rsQdi4xQXjPzbRgSMivw0FsW3ESQMVhYoDCzSvoeH5FWTIXLpgoVb0vYeBGBd51Gf+fsfIhT7AzF&#10;wMS8YY+uqtZpuY+xMHNNwJMbbQ2+eeAJxzjM0wiUma4MS1wJzRFBygs3Wt8gEKjC73eWkw9+nigv&#10;b3fCB0cntxXKMPoOCxRm1mjLqUPAHSfF1sh0QcGoiRsvIeJ5K1EQbaZoza5F9JsOYjun1CFJBDLO&#10;Fs2tXXh4jSXOuhhuRk9AXJlY1cgprpdmZeahTB0SKlTddd2+y0KYPLbeGt09My+QZPyiCsR9104h&#10;Y4lh9BUWKMyskbTlMtI/8paOpo9+jcOIetkW2Qemv9osrZJkfxUoVn3yjoaJ7Z25gDocz19iLBy1&#10;kgNXu6345BI+nGCmzXQRm16OlZ9cxF/fOIuPNNdA5e1ni47OXlEx11MjlBjG0GCBwswKRZbxojbI&#10;TBL5gjUy902PE6OVmSqPTIQ8bIzIV2zRnKTclG62oBUbco5LPryI1PwmRSeuVvvGMhIvbHPAwCyu&#10;Wg3H1iMZr77nJMrQv7HLGdGp05utNRpRmteat8iIY1EYg4MFCjMrhD5mipqg6UsNVYK2jmilo8gy&#10;ThqZHF01bfDTiCl6rpqA/FmJMxkPA5rreHXHObzztZeiI1ejUcNEijuZTUGgBF1DUFyhKKBn7BIn&#10;GhCu2Tv+UvtToae3D09tsh13CjTDqAUWKMyMU2ybgNilTrMSyNqUXAGfWw6h2HLiJfE7SpuQ8q47&#10;gu46jfzTkeiaQO+c2aKqrg3PbLbDd1ZRig5dTRaeVIl7lpnOSLXWiUBNBld/dqMYoZiQxbvP46V3&#10;HXEpIFManTl8I/NFdhHDGBIsUJgZpa2gAT6/PYTGhHJpZOahPji+fzyCYqvxiZSB3n5UeWQhcP4p&#10;RL9mh6Y53s4ZCyrTfu9yM1i6pSk6djVYcGIFnn3HAYdsIqa9181EqKxtFZk7IxVlo5Rn6u3z5i7n&#10;GU89XrTbBf4xBdIRw6gfFijMjEK1SnIOhkhHs0elRnD43XYUtUGjf6A3RJcgbKEZgu87i2pv/QlE&#10;DEssxt1LTTUiJVXRweuzRaZW4+nN9vjohP+sZksNh2I+3jvkDVv3sZsS7jrqI7pPH7ePROUMVX89&#10;bh+FFZ9clI4YRv2wQGFmDFo1Cbzn9IT77UwXVV45Io6kKVF59YYCaqloXNouT52JMxkv5LjT82tE&#10;CirVB1Fy9PpoiTkNWPCWJb42D5tTcUJQzMeCNRaiZ894iEuvwKIPXERAa1n19PeKovmgQnXJ2VXS&#10;CMOoGxYozIwRMO8kco+GSkdzA23zBD9wFr3NXdIIUGQRh8D5JxGzyBEdRRPvZKtLJGZVin49a/e5&#10;I6u4RdHp64sZXUjEPctNYeWWhJ7efukO544Fay1xzC5SOhofVCMlJrUcj2+wxuYDHghLKpEemR7s&#10;rqTgxW0OOjE/DDPTsEBhZoTcQ6EIX2guHc0thcbRCL7/LCrdMhH9ur24LsrOUQvl1S2iTsebu87r&#10;ZZ2UpNwGfHY2GA+sMkdATKF0V3OLyfk4LNk9+W7FWYV12HM6AA+utoCx5rmo6Nt0kFNcJzKIkrJ4&#10;FYVRPyxQphkqv07FvZpTq1CrcYIFZ6KQss0NkS/ZIvRRU5Eh4veHI8Lo/5R+S49R9gidSz/TklYl&#10;noOeSx/prGgRgqApqVIamVvoevz/ehzevzqItI+8pFF1QfESVBKdqp6edk5AWoHu10rJLmmFf2wp&#10;Fm60xeIPXJBbMntVYkejqr4Nz71jpxEBU3//1jW2i6wrquMSkTT1/lPEziM+eGWHk3TEMOqFBco0&#10;0ZpVi7QPPIXwoLgHMv/bjiJhqSMKvvFHnWsyWgKy0JlQhP6CSmH0fxqjx+ichCUO4mfkn6fnSt/t&#10;Jcqs6xMBt59A8jZ36WhuKbaIE3NJ2TmRL9og8gUb6RF1kpRdhYc039ofW2eN1PxGRWGgC5ZV0qIR&#10;VP4ipoJWGHQJG/ckERw7nVwKzBL3+twWe2lk8lADQ0q/zirUr88FhpkoLFAmyUBfPyo9MkV9j+B7&#10;zyBA8w09a7cH6i8noz0qH705FUBF3aSMfpaeo/5yEjI/8EDAX46L14hddk6kw+ryykpbXp0IPG1O&#10;m9sl6ErPbIQ8bILQR01EATcKgu1p6ED063aI0ogVSi1WK02tXTjlGIM7lxhjzT43BCdUKIqEubL9&#10;xqGit9DGz92RX9Yw58Gw2lTUtIgtlJQZCESta+rApi89xIqK2cWJ1+mRoYJ9W76+grPOsdIIw6gT&#10;FigTpLO0GXknwhH2mBnCHjFG9idX0XAlFQPF1TcJjekyeu56j1Rkf+wpXjPscTPkn4xAZ9n0ZwpM&#10;hc7KFlFuvsZ/7uI7OoobkbzFDSEPGaPQKFqIEm2oSmzUK3ZIeucy+jrGl52hrxSWN2K/UZAQA5u/&#10;ugpn32xkzlFH5MD4cnxuHIbHN9hg1aeXEJpQLF2lbrH0owtY+cnMFkSLSSsTdVOefcce2UWav/FJ&#10;UFM/WLCvsWVuekMxzGzAAmWcUEwI1fPw//MxRD1niUqbGEUxMRtWaRWDqGct4f+X48g9FIKu6pmp&#10;uzBRiq3jRexJf8/sr070tnaLYFjf3x9GzGJH0UtnJHpbuhHyoBEKzkZJI+qmrLoF+84G4omNNnhx&#10;mxOMLyQhKKEc2SUzl/WTU9qKqPQauAbmYdOXnqKw3JrPdFeYEPEZ5aLXTucs9byh7siPr7fGZ6cD&#10;UFA28WyyD4/74pidYbyHGcOEBcoY0NZAkWmMiGMIfeAsutNKFUXDXFh3SglC7jsjrq3IPHZOa3nQ&#10;a9N1lNgnSiOzA20P1PjkisqxYQvNxXbOeAm665Rm3jRC04BwC87SfHO3E7U6yL4yj0BkapWICSFR&#10;QaYkOMYy+jkKes0sboHF5RS8vOOc6F8zf7ExvrMIQ5uOr1bRtsnWbzzh4JkijcwOxZVNWLf/sohP&#10;ic+oENcxXmiF7LH1Vjq1RcYw0wkLlFGgbJrwpywQ/rgp6q+k4lp5raJQmEuja6Ltn/DHTBD+jCVa&#10;Mqqlq59d4la5IHWXp3Q0O1B2TtImV9F7J/9UBPraJ+YEG6JLxYoLFXQzJPr6B0QJ98CYQuw8RBVQ&#10;zUU67HNbHLDkwwvYfTwAZ1wScSWsUKQtR6VViw7KtD0Ul1WLkMQKeEUUwdojTWzbrNnnjpe3U6df&#10;axG/QSnP1m5JYlWgq1s/OvDaU32RrQ7S0exCXZqp6N6r753DUs38uwdnS4+MzVufueKQdYR0xDDq&#10;ggWKArQ9kHs4VKwIFHzrP6WA19my3pxykQlE15x7NGzULY7phhy9361H0VHcJI3MLBTgmvGZL/z/&#10;dAxpH3qhq3LyPVCqvbLFtVf75UojhgcV/coprseV0BxR/4O2gzZ87i4a4T25yRYPv2Uh0pdJfFCt&#10;kic22OD5Lfai7PruY76iBLuLbzriMyvQ2jF777vphLZ2rC4nSUdzA1WfJbFB8/yNRRiqxlEyn1KX&#10;SVxOV50VbTqbC1Cdcw6FUXuR6fMWki4uRLTNrYgw+yXCjH6K4FM/RNCJ7yHk1D+K40jz/0aM7W1I&#10;dn0KWX5rURS9HzW559HVorvbeoxuwwJlGBRrErvYERFPmqGVvskoiAFdtuagLEQsNEPsEid0VbdJ&#10;dzVzDPT0I+COk8j5LlgamTn6O3pFnZjwpy0Q8ZwVmuKnpwV/IW3h/eYQavzmtmsuMzdQLMj2765K&#10;R3MPCcZVe1yx9MPzuBIy9uoeCRTLS1PfWu1pr0J9sTeyAzYi0uL/EHrmR4ix/jWSnO9BjvdrKIv+&#10;AA3ZRmgvcdZ8KbiC3rpgXGuO1vwbhM4KD7QXn9M8fhZlUTuRffUVzc/djRirXyH09D8iyuq3yA18&#10;B40l/ujpqJFekWFGhwWKBO3j9nf1IfCuU4hf4qDo/PXJ4hbZD/bB0dzTTO5Rl51Phe8th6WjmYGu&#10;f6CnD1Ev28L3d4eFoJhuCk1jRXp06wRiWBj9p7GlQ2xxTTabZiYJTywRK1dU/r+mYeQvG97heSKG&#10;pbahHX19A/CPLkD7OGN+rg30obUuDUnnH0PQ8b9F8MkfIPPKi2jOtwJa46fNmnLNkOH2jOb5/168&#10;TsqlZ9DRlC9en2FGggWKRHNKpdgyyPvCB/2FVYpOX5+M7iF3v4/I9GlJm5m4FApIJUHXkjFz34h6&#10;W7qQ/pGX6OtD2zq0wjVTFJrFaF7nxIQCbRn95qBVuKjAq6s0t3bh4xN+YguKrlWJjs4esQ339gEP&#10;PPW2rRA0zW3Xe0+NRHHsN4iy/DVCzvwTCkM2oq34HPoaQhUFxnRZX30IWosdURCwWoghWlkpTTwm&#10;XRHD3AgLFA11oUUIuvs0Sk6H4lqpxtkqOHx9NLqX4pOhmns7hfrw6d8Hztzvh+R33Wes6FnFpXSR&#10;mRO/2gUtmbOzLJy1zw9RL9moupAbM0h4UgnuXmoiytHrOpkFtaJT8iNrLRGXfr07N6WQL//4IuYv&#10;MRarKGSjCZTerkYUx32LcJNfIMHxdlTG70VvXaCimJhp6631R3nsJ4i3/xMizf9HI1SOo69n8vFk&#10;jPoweIFCPXNInBQdDdLJLJ2pGt1T0ZEgcY+UlTRdUHyL/19PoK1g+vun0ApG7BJHhDxojBIbzYfZ&#10;LJP+sbfI3ppoVhCjX6zQOPY1ey9LR/qBuWuCKJdPKdF+0fm4VyNGZGEi230rzNCiIFCqshwQafFr&#10;xNr+HjWphxRFw1xZVdIBxFj/BtHWmmvLvSBdMWPoGLRAobiG4HvPouCbAEXnribLO+CH4PuNxD1P&#10;B7SykfmZr3Q0PfR394kKub63HBLbOXMFCRMK/E3afFlvGzYyo+MXXYBFu1ykI/2Caso8s9kWdyy6&#10;vmqibQvWWKKj83p6d09nHRKc70fIqR+gOvkrRYGgK1YRt0ds/SRfegp93byaYugYrECh2IbgB4yQ&#10;tsV1RsvU64rRPaa9cxEhDxujt3Xs/enRKL+YhpAF9DzTl9pIVWBplSdx40VRrv5a/9wKAxIpEc9Y&#10;InHTJWmEUROrP3WFa0CmdKSfkMAaS6BUZdoizPinSHd/Cj01foqiQNesp8YHqa6PINzkP1CbP7Nt&#10;BxjdxmAFCsVPRD5lLuqHKDl0NVpvdjkinzRH5hcB0ixMnH7Nt7eA+SdR6pgsjUyNpqQK0Rsn+L4z&#10;KHWanuecLtry60Xfo5TtHnNapZeZXg7bRuDV95ykI/2E4lCUtnf++sbZIYGSG/QuIox/htq0Q7jW&#10;EqsoBnTVBpqiUJ3yDcKM/hUF4R9Jd80YGgYpUKp9cuH/p6PoSdedsvWzZd2pJfC/7eika37Ev3Ue&#10;oY+aSkeTp7O8WSMS/UWRtDwqLKejpdCpOzM1HqTid1TzhdFvWtq6cf9KM/hE6G/NGyqHv+FzN1G9&#10;95G1VjeJlCfWmyPa+RlEW/4vWoscFAWAvhilO0eZ/xfSPRejv/fGxp+M+jE4gULZGaGPmKDocJCi&#10;AzcEKzwYoJkD0wlnqjQnV8Lvj0fQUz/5D4qB7j6NOMoVMR5Umr81S/eLNlFqM/X6oXL6jH7zlVkI&#10;vjYPlY70Eyrk9u63V7H600s3mCxQHl1xAMFGvxAF1JScvr5ZT60/wo1/gli729HXrRuNUZnZweAE&#10;SvaBQMS8YoNrZerL2Bmv0b1Hv2SN7G8mVv01ZccV5BwKnXR8CGVMBd93VpTjb4gq0atU3s6yZlHz&#10;hUrjM/pJSWUz7llmioLSBmlEf/GLzL9h1US2p1Z9hgjHx9HfGK7o7PXV+uqDEW9/GxLO3c/BswaE&#10;QQkUyhIJvOMU6lyTFB23IVnthSQE3nlKzMl4yDsejuD7z0pHE6O9qBFpH1xFyENGyDsaOqXeOXNJ&#10;1ZUs+P/5GBrjr9ehYPSHnYe98dGJucsOm26oFP5wgXLq1Kfob4pSdPL6bv1NkUi58CCSLz0jzQCj&#10;dgxGoFC59NQdHkhc5aTosA3RElY4InXnlXGVwg/WiAtqoDgR+jp7UemRBZ/fHkLcinNo0YPtnLGg&#10;arOB80+q4l4MiQt+GaLRoRqoqW+H+cUEUTVWW5x8+sVH6GsIU3TuajGqdEt1XLJ812o+t7gEgNox&#10;GIHSXdcO3z8cRpN/pqKzNkRr9M2A761H0NMwckwJZa/knYxA8hY3aWR8NMSUipTmoHvPoD6qRBpV&#10;B6UOSWKbqjW7VhphdJ03d7ngk1P+0pF+0t7ZA9ML8ZinESOPrbNGbkkd3tw5mGp8z9IzqM6/qujU&#10;1WYdZa4IOfUPKEs8MaN9xpi5x2AESoVrOgLnncBAiXpK2U/VaC5oTirdRq4HQQGxfhoR05Q4vm0N&#10;ysZJ/+gqfH9/WGTnUL0ZtUGxMxl7/USfo5nsDcRMD56hOVjz2SXh4PWVY3ZRePgtS7y4zQHFlU3o&#10;HxhcPfAOScS9S0+gMNNL0Zmr1VoKbBB04u/QVpcm5oFRJwYhUMihUFG2Kvs4RUdtyFZpG4vgB41G&#10;rJga/rQlYpedk45GJ/9MFALnn0Kmxnm35U1/CXxdI3OfH8IeM0VnBQft6Sq9mr/9Z962RWh8kTSi&#10;X7j4pOON953x7Dt2uOCbIdKkZaivTqjFrThpcgbXWjSfbQqOXK1GdV3y/JYjxuZW9HU3SzPCqA2D&#10;ECgt6VUI0HzbVUOX4um2vrxKBPz5GFoybu54TKtOlA48Wo0SEjYNkcUIW2iG8CctUBeun45gsqR+&#10;4ImI562kI0bX+Ox0AF7c5igd6QdU5yQhsxJbv/bEi+86wto9CT29Nwez5wZtQ+K5+YoO3FAs1vYP&#10;KIzaJ80IozYMQqCU2Cci/HFTg04tHsmo43HYI8YodUySZmuQ/q5exK12GbViLG3fpLx/Bf5/Po4i&#10;s1hp1PCIXeqE6Dfs9Spt2hDIKa4X8Rn5epJW3Nc/IK516UcXRDXYc94jb1/097Qh9Oy/oDnfWtFx&#10;G4o15pogzOjf0N+r+x2pmYljEAIlccNF5H3uo+ig2eqQu9cbiZtu7HlBVV6pzPtIUNpxwF+PI/4t&#10;F3TXtkmjhkl3fbsIms36cvItBJjpZ++ZAByzi0T/HPd1Gg+5GjG1TCNM7lxigiO2EejQfEEYCcpe&#10;SXRZgCzPlxWdtqFZ2qXHkebxGgfMqhCDEChB95xBa3iuonNmq0NrWK6YI5mOkkaxtdOYcHNgbMWl&#10;DJGdE/mitagsywzSVd0qMpayvgqURpi5hBz+4xusxSqKLkM9dd7+0gPzlxjjpGM0yqrHjqfoai0V&#10;HX/bS1wUHbahWUuBLUJO/wj9vZ3SDDFqQfUCpaumTfR7UXLMbNeN5ojmirYpqKhaxqc3FrRqzapF&#10;yrvuCHnQCPnHw6e1k7FaaIguRdBdp5H1JYuUuWbFJxdx0CpcOtI9iiqaxErJXUtNRKxJSs7NMWAj&#10;QTVAMjyevclRG7Kluj6KnKBt0gwxakH1AqUmIF/Enyg5ZbbrFv6YCWoCC0QHX0qfbdEIEqK/oxe5&#10;R0Lh+7vDiFvpLMaYkWmMLYP/n46h0iOTOyDPEZaXE3HP8qk3tJwJKNX5K/MQIUxW7XFFYXmj9Mj4&#10;6GorE+m1XZVXFB21oVpLoR2Cjv8Nejq4NpGaUL1AKTCORvxSB0WnzHbd4hfbo9A0RpRyL3MaDIwt&#10;c04RacORL1iLpn4DfRwEOh6o5xDFpJRfSJVGmNmCGuk9udFGVFrVNWzck0Utk1Wfuoq+QJOJjanM&#10;sES48b+Jsu9KjtpQjSrMBh3/W9QXekozxagB1QuUnG+DkbzORdEps123pLecEfaEuYg9ac2pQ+JG&#10;V7GSQh18B3pYmEyU2oB8EZPSlFghjTCzgUdINtbtc0Nji27EI3R29cJMI5ae22KP9w95IzmnSnpk&#10;cqS6v4yi4I2KTtrQLc9vGTK8lkszxagB1QuU9I+9kfaOq6JTZrtuqW9fhO8thxD1iq3Yzkn/xBtd&#10;NVwldSpUXEoXDRnbiye2jM9Mjtb2bsxbZISCsrlPK25q7YKTV5rol7N493lcCsySHpk8fT0tCD3z&#10;Y3RXGVbV2PEabXtR6jWnHKsH1QuU5K1uyNzpfpNDZrvR0rdfhvevDsLntwdRH1GM7tp2DPSMr9Mx&#10;MzIUbBzykDF6GjnDYKZ575A3nt5sJx3NDX19AyIA9slNtqKWielFjfOcJmrzXBFt9StF58w2aBFm&#10;P0dDqX73XGKuo3qBkrrLUzhfJafMdt3StlxCxLOWSP/ER8RPUFYPxZ8kv+uGQpMYaTaZiXKtfwA5&#10;3wWLrbPuupGbMjJTg9J15y82HrV+yExDmTiPrrMSxeHsPFLQ0Tm915If/jFSLjyo6JjZBi3O/k8o&#10;TTgmzRij76heoGR9EYCUjecVnTLbdaM4nWytGh7Uqbc2qEA418hnrUS12PCnLMSKVPmFNDTGl0ln&#10;MmPR19aNxPUXEfqICa+kzBDvfnsVxx2ipKPZpaCsETsPe+OZzXawdktCfdPMCFEqRpbnv+Imp8x2&#10;3TI9nkd2wCZpxhh9R/UCJe9EOBJXOik6ZbbrlrjcEfmnI6VZu5mu2jaRsk0xPVGv2iFg3knRgJGC&#10;aYut49EQU6rKzsXTBdWXSVh7ATFLHNHTxCJlOqHy8LSlkpY3/loi00FmQS32ngnEwo02OOUUM+OB&#10;uXGOd6Eq6UtFx8w2aOUxHyHpwmPSjDH6juoFSvn5VES/aKXolNmuW/Tzlii/OLHW5a3ZdSI1OeJZ&#10;KxEM6vv7w4hZ7CjiLtpy6tBdz1saw6FaMhSIzEwPlKpL4sTx6uykdFMjv4raVuw64iNqrazdexm9&#10;s5R+H2n+v2gtsLvJKbNdt+ZcC0Rb/06aMUbfUb1Aac2uQdBdpxSdMtt1C7qT0osnX+Sov7MXvc1d&#10;InMldrHDDXEseaciUO2XJ51p2PR39SF8oTlS37sijTBTwexCvMjcoeDUmaa2oR0bPncX/XJ2HPQS&#10;WUOzSZjxv6Oj/PJNTpnturWXXkCE6X9KM8boO6oXKFRczP+2Y+jOLFN0zGx16M4oE3M0MI0f8lQK&#10;vy2vHtVeOUh+111sC5FgiXjGEkmbLqHsXIoo/maIdBQ3wuc3B1FkHieNMJOhrrFdBKReDcuVRmaO&#10;by3C8Nh6a1FkLSatXBSEm21CTv8jemsDFB0z26D11vqJVGxGHaheoBC0pF5pFaXonNnqUGERhajX&#10;Zj49s6O4CdXeOcj63B8xixxFIbhwjWCJX+2CYst4UdTMULaFWjKqReBxsbXuVTzVF+w9U7Byjyta&#10;ZmglgzKC3IOzcc8yU1H8LTC2UHpkbgg68T0MNEcrOma2QRtoikLwib+TZozRdwxCoOQeDEHcIntc&#10;K69VdNCGbDQnsa/bIu9IqDRbs0t9ZDFK7JMQ9rgZgu4+LbaGKNW5yCIObbl16GlQr2CpcM8Uq0os&#10;UiYO9bShfjYzAVV/DYorwvNbHfDG+85IyNCNasBiBaUuUNExsw1ab50/Qs/8szRjjL5jEAKlLqQQ&#10;wRrnN1BcfZODNnTrL6xC0J2nUB9WJM3W3ED1Qvq7+9Db0i3aE8SvcRHbIH5/PIKA208g51AIGpPU&#10;Vza+0jMLPr89hEYuiT8hNn7uLuJBppuguEI8/JYF5r1phIyC2kn1y5kpQo1+hq4KzT0rOGa2Qeso&#10;u4hwk19IM8boOwYhUHqbO4UTaI8uUHTShmxtkflibnQxRZi2e6geS7VPDlI/8BSrLNQpOOwJMySs&#10;OY8Ktwx0lDdLZ+svVZ7Zor1AffjcikR9ISqlVGTQVNW1SSNT56J/Bl577xzuW2EGr/A8tHX0SI/o&#10;DpHm/4PWQntFx8w2aM15loi2vkWaMUbfMQiBQmTu90PCUkdFJ23IRp2es74MkGZJ92nJrBH1WLK/&#10;CkL0a/YIvOMkwh4zRdruq6L7cmN8uXSmflHpkYXQBcboKGmSRhglrl27hjd2OuOUY7Q0MjUo4JWK&#10;vFGX4W8tw1BZq7v9p+Ic5qM6+WtFx8w2aBVxe5B4foE0Y4y+YzACpaOoET63HEJHHK+iyNYRWwCf&#10;3x1CZ5l+O8VSx2QReBvxtKWox+Lzu8NIee8KKlzTRWfmrpo2XBu4Jp2tu1AcUOijJujWXC+jTHV9&#10;Gx5ZaymKpE2FqrpWrN13GQ+ttsCnpwPQpAdFBlPdX0F+wGpFx8w2aFmeLyHbb700Y4y+YzACZaB/&#10;QOO8TqLwYKCiszZEK/jGH0H3nBZzowZIhAz09KO3qVNUEKYMIYpjoe0TCkbNPxWJ9sJ66WzdhDKa&#10;Il6wlo4YbSpqWjB/ibFY9Zgsvb39+PC4r+jbc8AsRKQL06qMPpAXuhupFx9WdMxsgxbv8GeUxB+W&#10;ZozRdwxGoBBUdyPg9uPojC+8yVkbmnXEFYq5oBgPNUN9cCgbqC6oACnbPRB831mxyhL6qCnSP/EW&#10;qyy6RF9HD5K2XEbkizboa9e9OIi5xORCnKh70jWJLtu08vLZmUCx+nLKMQblGrGjb9TkuCDG+jc3&#10;OWW26xZp9gs0FHtLM8boOwYlUIi4Fc7I2u2h6LQNyTJ3umu+rZ+XZsWwaMuvF/Eq6R96IfqNwaq3&#10;VKI/Zbs7Ki6moSmpYk63hLqq2xD5ko3m2uzRXdcujRo2FBtC4oQCZCdCaXUzDlqF44FV5tj+3VXE&#10;Z+hnjBLR29UgUmh7av0VnbOhW0+Nr5ifvm79D5xnBjE4gdKcXInAeSfQHmO4sSiUzRSgmYPmlCpp&#10;Vgybvq5elLmkInmbu4hjCbr3jBAtSZsvoepKlqiI21kxu9+4+9q7Ef6UJVLfv4J+zfXNFpRWSyXc&#10;KUaDuvTmFNeLdNvU3Gqk5FQjPb8G2UV1okFfWXWLaJA3G1VVD1qHY/VnrtLR2LS0dcPZO12Impfe&#10;dUR+WYP0iH6TculZlIRtVXTQhm4FgWuRduUNaaYYNWBwAoXI+jIQoQ8Z4VppjaIDV7MNlNQg5MGz&#10;yP46SJoNRhuKR6CaLNR9OPdwKEIWGIs4FkrFpliWvBMR0pkzz7WBAYRrBFPCugvSyMxARc/cgrJE&#10;0Ojdy0xwx2Jj3LHISNQCIQevZPQY9cChcymeg0TAWedY0UhvJqDXpEZ94+G8b7q4rgVrLBGbXj7u&#10;n9MHylNNEGHyM64oO8z6GyMQdPzvUJt/WZopRg0YpEChuAT6ppy3z1vRiavZcj/zFv1waA6Y8dFT&#10;34GWtCqUOiSJ7CBaXQl5WOMonrVE6g4PVHllS2dOPx2lTQh9xAQFZ6OkkalDgsQ1IBNvfXYJT22y&#10;1YgSUyzefRHfWUXivH8OvCKLEZpUifjsOiTnNSCtoAlZxS3ILmlFelEzUvIbkZhdj8jUavjFlOJy&#10;cD6Mzifi7QOeuHeFGRastcSiXS4iFZgCW6fK+v1uohfOWIQmFIvXfXGbgyhLT6Xq1UZnSyGCTn4f&#10;XVWeio7aUK21yEEjUP4G3e28KqwmDFKgEM2pVeKbcZV9rKIjV6NV2caIVOuW9GppFpjJUh9RjCKz&#10;WCFYol62FaKF6rKkfeiFKs8sNMSWSWdOnfaCBrF6U+072BSvq7oVsUuc0Nc6fpFJ2zDBcUV475AX&#10;Hlxtgdfed8F+oxBcCspDikaE5Ja1TZv5a0TLCcc4rNnrjjuXmmDFxxdh65GMusaJty2Iz6gQAoq2&#10;k5SgFa+AmELNa13G4g/Owy04W3OvEw+i1SfSPRch2+tVRUdtqJbh/gwyfd6SZohRCwYrUIhKtwz4&#10;/uEImv0yFR26mqzJR3OvfzyCSg/NvTLTDjlKmtvkdy4j/ElzBD9gJERL6i5PlJ9PRWdZM3oaO6Wz&#10;J05tUAF8NeKy8kqW6AxNz10jCZbRaG7rgkdoDl7c6iC68X5wzB/hyVWKwmImjFZdTjrF4/mtjrh3&#10;uRmO2EaMKDaGQ0KDtppOO91clK27p09s37yxyxmPa+7rkHW49Ij66WopRtCJ72veU5cVnbWhWVvx&#10;OQSf/CH6ezmgXG0YtEAhcg+FIuS+M+jLr1R07Gowurfge88g78jYy+TM9EGrdHnHwoWYkC3sUVMU&#10;20y8OWB/Zy8aokpueK6YN+ylR5WhlQXKXnlkrTXsr2Yip7RVUUTMliVk1WPR7gsinuRLkxDpKkcm&#10;KbtKnDtc0GQV1uGZzXbiMePzcdKo4XDt2gDiHOYh13exosM2NMv0eBbJrk/qTT0bZvwYvEC51jcg&#10;qpBS4GhPVpmig9dn684oQ8j9Z5B1IFDcKzM30AoK1ZwpMI5G4kZXITCC7zdC5AvWYpWl0n30la32&#10;ogbROFFboJAp9VBKzqnCy9udhDixv5ohYkaUBMNcmX9sGVZ8cgmPrrOChWuCYkO+nOI6sTJSUnU9&#10;ZbS2sV1s5VAX471nAlFUYbhtAbrbKhFm9BO0FjkpOm1DseYCG808/BQ9HTXSzDBqwuAFCkHVR6m3&#10;S9Bdp9Dsr57tnibfTHFP2d8EiXtkdAfKFGqML0OReawozEbxKyQ4qB5Lxqe+oh4LiRKiraAegfNP&#10;3iROyBpjrtcFoS2R76zCheP/wiQMmUXNigJBFyy7tBUOGvH0zDv2WLvPDdkaQaKNsUusaN5H34rr&#10;NMKE+uRQLAoJk5yiG881VLJ81yH5/AOKjttQLN7hr8gP3SXNCKM2WKBIDPT3I2u/H/xvO4pqJ82b&#10;X8Hh65NVO8bD/09HRUq1WkrZGwLlF9KQtstTZAkF3HESIQ8YiVooCRtc4f2rg8K0BUq+lPZMtUkW&#10;brTBC9sc4asRLUqiQFftna+98NBbFjjvm4EBSZDQ9g1lGtm6J+PxDdbYccgLpZVcgEubns5ahJv+&#10;HCVRO3GtJU7RgavVrrXEoih0MyLMfikK2DHqhAXKMMpd00R2T+G3AbhWXqvo/HXZ6JoLvvYX90BB&#10;wIx+05ZXJ0rya4sSn19/NyRWwp8yR1RKmXDon54JUhQA+mBuIfmirsq+s0F4+0sPsT1F90QpxlR0&#10;jVGmsdQfIad/iJ4aP0VHrlbrKHNF0InvobVm4vFcjP7AAkWBpvgKhD5sjPDHTdGdUqwoBHTRupKL&#10;Ef6YiebbtzGaEiuku2H0nea0qmECZdBIoLz/xGksWGMFK/e0OQ+CnaoFJ5TjyU22GmFyFm/sdEZG&#10;fg0HPo7BtYE+5AW/hwjT/0B3lZeiM1ebdVa4I9zkZyiM/Exz/7x1rWZYoIxAb3MX0j/2Fh2QC74N&#10;QF+B7mb50LVRZ2K6VrpmpcBJRn8pO5cyJEpCF5gg+0AgSi+k4atvvbFwg40orKbk8PXR0gubsXaf&#10;O1Z+4or6ponXTTFEBvq6kOz6FJLP3ycqqio5dbVYf2M4EpzmiZL2lM3EqBsWKGNA9SfCnjBH8D2n&#10;UX85GQNF1YoiYS6MrqVOc03Bd59G2EJz1AYXSFfNqIliyzhR/4TK7xNUdO24fZRYOQmKL1d09Ppu&#10;G764IjKRWtpYbI+XOIc7kH31VdWWwaf7Snd7EgnOD0p3zKgdFijjpMwlBb6/P4zgeyWhUjJ3fXzo&#10;tesuaYSJ5lromsovpEpXyRgC57zT8MAqC6TqWPrwdNu6fR54YZuDKMrGjE1vZz0iLX6FVNcFqhMp&#10;A02RSHS6A9FWv0Nfl+GmlxsaLFAmAFUCLXPUCIP7zooVleyPr6ArrVRRRMyEdaWWIOujK+K1g+8/&#10;izKnlClVJ2X0j4CYApHx4q2ibZ2RLDm3AU+st8HnxsHS3TNj0d1ahijrWxBn/0f01YcoOnt9s966&#10;QMTa/g7R1n9ETzu36TAkWKBMgr72HtFvhbrM0gpG9AtWyN3vjUavdAwUT98WED0XPWfuPm/xGr6/&#10;P4LEdRdRdTVbXANjWFBF1UfWWuGUU7yiQ1ejxaTXinu2ckuSZoEZi56OaiS6PIR4+9vQXnpR0enr&#10;i1EZ+1ib3yHZ9Wn09Uy98SSjX7BAmSK9Ld0otUtE7GJH0X/F93eHEPeGHQq/C0DthSRRLK0jOh/d&#10;6aXozS5Hf0EVrpXWCKP/0xg91q45p8k3Q/wM/Sw9Bz0X1cGIXeKIUvsk8VqMYULbHG/ucsbHJwMV&#10;HbmajTosU/G50mqugzIR0q8uRaTpz9GSbyXqhigJAF21a83RaMozR7jxvyHbb710R4yhwQJlmqHs&#10;nxISLG86wP/Px+B361GxykJdhH1+q7HfaKWK0v9pTPMYnUPn0s/ELHJEiX0iZ+MwAkq1pW7Ady4x&#10;QUJ2vaITV7vtPuaPV3Y4cdrxBClLOongk3+P7KuvYaApSlEM6JpRvEmGx7Oa6/4BKjOspTthDBEW&#10;KDMIlTPvbe0W7fE7ihrRnl+Ptpw6tGbWCKP/0xg9RufQufQzDKNNfmkD7lxqAr9Y/aoQO51GAcHU&#10;DdnJK02aFWa8tDdkI9ZhHiJM/x/q0o8pigJdsZrkbxBh8jMkuDyEzuYi6Q4YQ4UFCsPoOJ+eDsDa&#10;vW7IKmlRdN6GYs4+2aK6bF0j10eZDCUJR0Rp+CTne9CQbaQoEObK6jNPiiydSIv/Q1nyGemKGUOH&#10;BQrD6DAp2VW4d4UZotNrFJ22IRkVcXtykx3OOsdIs8NMFOrfkxO8HaFnf4KUCw9qhMEp9DWEKoqG&#10;mTbKMqrLOI5kjWAKN/535IftRm93o3SlDMMChWF0mi1fX8H2gz6KDtsQLSajBvPeNEI9r6JMmbyQ&#10;nQg58yNh5TEforc2YMbrp9Dz99T6ozRih4gxCT3zzyiI/FS6Ioa5ERYoDKPD3LfSDH7Rhht7Mtyo&#10;39DzWxw4FmWa6O1qRF2RFxLO3YeQU/+AKItfoiBgFVqLHBQFxmStpdAWeb7LEGX+n5rX+QESzy9A&#10;Y2kg+ro5M4sZGRYoDKOjHLOLwuq9boqO2pDtpFM8ln54XpolZrrobMpDRZoF0q68jgiz/0S40U9E&#10;XEiW50soDt2M6uSv0FJgg87yy+iu9kZffSiuNceIf+m4s/wSmvOtUJ30JYpCNiHryotIdJyHMKN/&#10;QYT5fyPDcxGqMm3QxcGvzDhhgcIwOkhXdy8eW2cFB69MRSdtyEarKA+ttkBWUa00W8xM0N6QIdKU&#10;M31WI/nik6LXT6T5/yDM+GcIPfNjsUUTdOJ70lbNj0UcSaTF/2rOmy+aF2b5rkF5yll0NGRLz8gw&#10;E4MFCsPoILWN7bh7qQnCUyoVnbShGzUTPGIbKc0WwzBqhAUKw+gg7sHZeHGbk1gtUHLQhm4nnOKw&#10;+APe5mEYNcMChWF0kLV7L+PUuQRF58zWBv+YMixYYynNFsMwaoQFCsPoGL19/bhrqQkC48sVnTNb&#10;GzKKmnH3UlO0d3LTTIZRKyxQGEbHKK9uwd3LTBGXWafonNkG7fWd5+EXVSDNGsMwaoMFCsPoGAmZ&#10;FXhwtQVS8hoUHTPboFFn571nA6VZYxhGbbBAYRgdIzypBAvWWCG9sEnRMbMN2iGbaGz8wkOaNYZh&#10;1AYLFIbRMQKiC/DoOmtkFht2c8CxzOh8El5775w0awzDqA0WKAyjY3iG5uCJDTbI5hTjUc3uaiZn&#10;8jCMimGBwjA6BguU8RkLFIZRNyxQGEbH4C2e8Rlt8bzOWzwMo1pYoDCMjsFBsuMzCpLdxEGyDKNa&#10;WKAwjI6RkFnJacbjsI9OBmKfEacZM4xaYYHCMDpGeU0rF2obh1GhNt+ofGnWGIZRGyxQGEbH4FL3&#10;YxuXumcY9cMChWF0kLX7LuOkU7yic2Zrg59oFmglzRbDMGqEBQrD6CAewTl4cZsjcjjVWNFOOMVh&#10;8e7z0mwxDKNGWKAwjA5S29iOu5eaIDylUtFBG7qt/8IDR20jpdliGEaNsEBhGB2kq6cPj623hsPV&#10;TEUHbchGq0oPrbZATlGdNFsMw6gRFigMo6Mct4/Cqs/cFJ20IdsJxzgs/fCCNEsMw6gVFigMo8Pc&#10;v9IMvtElio7aEI1WT57f4oBzXmnSDDEMo1ZYoDCMDrP1a0+8e9BH0VkbosVk1OD2N41Q39QhzRDD&#10;MGqFBQrD6DApOdW4d4UZotJrFB22IVl6YTMWbrKFkUusNDsMw6gZFigMo+N8diYAaz5zQ1aJYTcP&#10;POeTLVZP6hp59YRhDAEWKAyj4+SXNeDOpSbwjSlVdNyGYCn5jbh3uRnOeadLs8IwjNphgcIwOs61&#10;a9dgdyUZ8xcbIyG7XtGBq90+OOaPV3Y4iblgGMYwYIHCMHpAT08f3tzlLDr4KjlwNdt5vxw8us4K&#10;ZTUt0mwwDGMIsEBhGD2hXOOgH1lrZVA9eqLTa7FgjSWs3JKkWWAYxlBggcIwekRgbCEe1jhsr4gi&#10;RYeuJkvObcAT623wpUmIdPcMwxgSLFAYRs84552GB1aZIzW/UdGxq8XW7vXAC9sc0NPbJ905wzCG&#10;BAsUhtEzenv7cdIhGg+vsUJgfLmic9d3W/+5hwiKbW3vlu6aYRhDgwUKw+ghvX39opvvwo22uKqi&#10;7R4qxrZ2rztW7nFFfTPXO2EYQ4YFCsPoMaccY0RMioVbquhTo+T09cUC48tEpdjVn11CU2undIcM&#10;wxgqLFAYRo+huiAxqWWiwuqe00GKjl8fzC0kX9zDfqMgrnXCMIyABQrDqICc4nos3GSD57c6wkfP&#10;uh9v/uoqHnrLAhf9M1mcMAwzBAsUhlEJPb39OGQdIWql7DcORUZRs6Ig0AXLLmmBvWcGnt5sh3X7&#10;3YTAYhiG0YYFCsOojOScKry64xzuX2kOuyvpSMnTrXRkv5hSrPzkEh5bbw3LS4no7x+QrpxhGOY6&#10;LFAYRqUExBTiwdXmWLDGCrZXMkQ35LkKpKXXjcuow5sfnMe8N41wwJSLrzEMMzosUBhGxbS0dcMz&#10;LBcvbnPAo+usseuoP8KTqxRFxExYdkkrTjjG4bktDqIb8TG7SFGyn2EYZixYoDCMAUDxKSHxxXj/&#10;sDceWm2BV99zxt6zIXANzENKXoOiuJis0RbOcYc4vPWZG+5aaoKVn1yEvWcK6prapathGIYZGxYo&#10;DGNgtHf24HJgFtbuvYyn37bFPctMsWj3BXxjEQFn32xR+C0ksQLxWXVIym1AWkETsopbxGpIemGT&#10;iGlJyK5HRGoVfKNL4BqUhzMuCdj05RXcu8JMBOku3n0ep8/FoKKWV0sYhpkcLFAYxsAhweIekoP1&#10;n7vjvuVmuHOJCeYvNsa8RUbCqD6JtlEMCY3foTmHzqVVEgrKNXKJ1QiSVulZGYZhpgYLFIZhhugf&#10;GEBrRzeq69tQWN6IvJIGZBfVIT2/Bml5NcgqrENuST0KyhpFLElTa5fYPmIYhpluWKAwDMMwDKNz&#10;sEBhGIZhGEbnYIHCMAzDMIzOwQKFYRiGYRidgwUKwzAMwzA6BwsUhmEYhmF0DhYoDMMwDMPoHCxQ&#10;GIZhGIbROVigMAzDMAyjc7BAYRiGYRhG52CBwjAMwzCMzsEChWEYhmEYnYMFCsMwDMMwOgcLFIZh&#10;GIZhdA4WKAzDMAzD6BwsUBiGYRiG0TlYoDAMwzAMo2MA/x821VhYsHTvcAAAAABJRU5ErkJgglBL&#10;AwQUAAYACAAAACEA3197ttwAAAAFAQAADwAAAGRycy9kb3ducmV2LnhtbEyPQUvDQBCF74L/YRnB&#10;m93EYi0xm1KKeiqCrSDeptlpEpqdDdltkv57x5O9vccb3vsmX02uVQP1ofFsIJ0loIhLbxuuDHzt&#10;3x6WoEJEtth6JgMXCrAqbm9yzKwf+ZOGXayUlHDI0EAdY5dpHcqaHIaZ74glO/reYRTbV9r2OEq5&#10;a/Vjkiy0w4ZlocaONjWVp93ZGXgfcVzP09dhezpuLj/7p4/vbUrG3N9N6xdQkab4fwx/+IIOhTAd&#10;/JltUK0BeSQaWICSbL58FnsQkSQp6CLX1/T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Ssd9PrQMAAFEIAAAOAAAAAAAAAAAAAAAAADoCAABkcnMvZTJvRG9j&#10;LnhtbFBLAQItAAoAAAAAAAAAIQCVv/vFVIUAAFSFAAAUAAAAAAAAAAAAAAAAABMGAABkcnMvbWVk&#10;aWEvaW1hZ2UxLnBuZ1BLAQItABQABgAIAAAAIQDfX3u23AAAAAUBAAAPAAAAAAAAAAAAAAAAAJmL&#10;AABkcnMvZG93bnJldi54bWxQSwECLQAUAAYACAAAACEAqiYOvrwAAAAhAQAAGQAAAAAAAAAAAAAA&#10;AACijAAAZHJzL19yZWxzL2Uyb0RvYy54bWwucmVsc1BLBQYAAAAABgAGAHwBAACVjQAAAAA=&#10;">
                <v:shape id="Picture 1" o:spid="_x0000_s1033" type="#_x0000_t75" alt="A diagram of a network&#10;&#10;Description automatically generated" style="position:absolute;left:897;width:22936;height:1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LlKywAAAOIAAAAPAAAAZHJzL2Rvd25yZXYueG1sRI9PawIx&#10;FMTvhX6H8Aq9SM26WtGtUfxDQTy1WgRvj81zE7p5WTapbr+9EQo9DjPzG2a26FwtLtQG61nBoJ+B&#10;IC69tlwp+Dq8v0xAhIissfZMCn4pwGL++DDDQvsrf9JlHyuRIBwKVGBibAopQ2nIYej7hjh5Z986&#10;jEm2ldQtXhPc1TLPsrF0aDktGGxobaj83v84BYdVdSx3vc3HyezC2fiBzSZDq9TzU7d8AxGpi//h&#10;v/ZWKxhNR9P8dZiP4X4p3QE5vwEAAP//AwBQSwECLQAUAAYACAAAACEA2+H2y+4AAACFAQAAEwAA&#10;AAAAAAAAAAAAAAAAAAAAW0NvbnRlbnRfVHlwZXNdLnhtbFBLAQItABQABgAIAAAAIQBa9CxbvwAA&#10;ABUBAAALAAAAAAAAAAAAAAAAAB8BAABfcmVscy8ucmVsc1BLAQItABQABgAIAAAAIQC9HLlKywAA&#10;AOIAAAAPAAAAAAAAAAAAAAAAAAcCAABkcnMvZG93bnJldi54bWxQSwUGAAAAAAMAAwC3AAAA/wIA&#10;AAAA&#10;">
                  <v:imagedata r:id="rId14" o:title="A diagram of a network&#10;&#10;Description automatically generated"/>
                </v:shape>
                <v:shape id="Text Box 3" o:spid="_x0000_s1034" type="#_x0000_t202" style="position:absolute;top:15370;width:24576;height:3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DAuygAAAOMAAAAPAAAAZHJzL2Rvd25yZXYueG1sRE9LS8NA&#10;EL4L/odlhF7E7qZptcRui5T6wJuND7wN2TEJZmdDdpuk/75bEDzO957VZrSN6KnztWMNyVSBIC6c&#10;qbnU8J4/3ixB+IBssHFMGo7kYbO+vFhhZtzAb9TvQyliCPsMNVQhtJmUvqjIop+6ljhyP66zGOLZ&#10;ldJ0OMRw28iZUrfSYs2xocKWthUVv/uD1fB9XX69+vHpY0gXabt77vO7T5NrPbkaH+5BBBrDv/jP&#10;/WLi/FSpZTKfLxI4/xQBkOsTAAAA//8DAFBLAQItABQABgAIAAAAIQDb4fbL7gAAAIUBAAATAAAA&#10;AAAAAAAAAAAAAAAAAABbQ29udGVudF9UeXBlc10ueG1sUEsBAi0AFAAGAAgAAAAhAFr0LFu/AAAA&#10;FQEAAAsAAAAAAAAAAAAAAAAAHwEAAF9yZWxzLy5yZWxzUEsBAi0AFAAGAAgAAAAhAJsoMC7KAAAA&#10;4wAAAA8AAAAAAAAAAAAAAAAABwIAAGRycy9kb3ducmV2LnhtbFBLBQYAAAAAAwADALcAAAD+AgAA&#10;AAA=&#10;" fillcolor="white [3201]" stroked="f" strokeweight=".5pt">
                  <v:textbox>
                    <w:txbxContent>
                      <w:p w14:paraId="0520BB76" w14:textId="4BCFC5D0" w:rsidR="00B46DD6" w:rsidRPr="00B21E63" w:rsidRDefault="001F5484">
                        <w:r>
                          <w:rPr>
                            <w:b/>
                            <w:bCs/>
                          </w:rPr>
                          <w:t>Figure</w:t>
                        </w:r>
                        <w:r w:rsidR="00B46DD6">
                          <w:rPr>
                            <w:b/>
                            <w:bCs/>
                          </w:rPr>
                          <w:t xml:space="preserve"> </w:t>
                        </w:r>
                        <w:r w:rsidR="00FA6E2E">
                          <w:rPr>
                            <w:b/>
                            <w:bCs/>
                          </w:rPr>
                          <w:t>3</w:t>
                        </w:r>
                        <w:r w:rsidR="00B46DD6">
                          <w:rPr>
                            <w:b/>
                            <w:bCs/>
                          </w:rPr>
                          <w:t xml:space="preserve">. </w:t>
                        </w:r>
                        <w:r w:rsidR="00B46DD6">
                          <w:t>Basic structure of an ANN</w:t>
                        </w:r>
                      </w:p>
                    </w:txbxContent>
                  </v:textbox>
                </v:shape>
                <w10:wrap anchorx="margin"/>
              </v:group>
            </w:pict>
          </mc:Fallback>
        </mc:AlternateContent>
      </w:r>
    </w:p>
    <w:p w14:paraId="58B3750B" w14:textId="77777777" w:rsidR="00B46DD6" w:rsidRDefault="00B46DD6">
      <w:pPr>
        <w:rPr>
          <w:b/>
          <w:bCs/>
        </w:rPr>
      </w:pPr>
    </w:p>
    <w:p w14:paraId="779DFCDC" w14:textId="77777777" w:rsidR="00B46DD6" w:rsidRDefault="00B46DD6">
      <w:pPr>
        <w:rPr>
          <w:b/>
          <w:bCs/>
        </w:rPr>
      </w:pPr>
    </w:p>
    <w:p w14:paraId="02FA8A46" w14:textId="77777777" w:rsidR="00B46DD6" w:rsidRDefault="00B46DD6">
      <w:pPr>
        <w:rPr>
          <w:b/>
          <w:bCs/>
        </w:rPr>
      </w:pPr>
    </w:p>
    <w:p w14:paraId="609746C4" w14:textId="77777777" w:rsidR="00B46DD6" w:rsidRDefault="00B46DD6">
      <w:pPr>
        <w:rPr>
          <w:b/>
          <w:bCs/>
        </w:rPr>
      </w:pPr>
    </w:p>
    <w:p w14:paraId="2682B4E8" w14:textId="77777777" w:rsidR="00B46DD6" w:rsidRPr="009D5430" w:rsidRDefault="00B46DD6">
      <w:pPr>
        <w:rPr>
          <w:b/>
          <w:bCs/>
        </w:rPr>
      </w:pPr>
    </w:p>
    <w:p w14:paraId="7F6301BE" w14:textId="77777777" w:rsidR="00B46DD6" w:rsidRDefault="00B46DD6"/>
    <w:p w14:paraId="1446D195" w14:textId="77777777" w:rsidR="00B46DD6" w:rsidRDefault="00B46DD6"/>
    <w:p w14:paraId="7BE308D5" w14:textId="7BC690D3" w:rsidR="00B46DD6" w:rsidRDefault="00B46DD6">
      <w:r>
        <w:t>Layers are connected by weights. During forward propagation</w:t>
      </w:r>
      <w:r w:rsidR="00F66C11">
        <w:t>,</w:t>
      </w:r>
      <w:r>
        <w:t xml:space="preserve"> input values move through the network, input and weight are multiplied, and a bias value is added. Backpropagation uses gradient descent to calculate optimal values for the weights and biases starting with the last parameter and working backwards. </w:t>
      </w:r>
    </w:p>
    <w:p w14:paraId="698D8628" w14:textId="77777777" w:rsidR="00A60D37" w:rsidRDefault="00B46DD6">
      <w:r>
        <w:t>RNNs are a type of ANN that allow backward pointing connections within the network. This permits information about the previous input, known as the hidden state, to be carried forward and combined with the next input to make predictions. This allows the network to have memory, making it useful for forecasting problems where predictions can be made from previous values. However, RNNs have very short-term memory</w:t>
      </w:r>
      <w:r w:rsidR="005011E8">
        <w:t xml:space="preserve"> and cannot include </w:t>
      </w:r>
      <w:r>
        <w:t>longer-term interactions</w:t>
      </w:r>
      <w:r w:rsidR="00092340">
        <w:t>.</w:t>
      </w:r>
      <w:r>
        <w:t xml:space="preserve"> </w:t>
      </w:r>
    </w:p>
    <w:p w14:paraId="1AC85957" w14:textId="77777777" w:rsidR="00A60D37" w:rsidRDefault="00A60D37"/>
    <w:p w14:paraId="1FB96770" w14:textId="77777777" w:rsidR="00A60D37" w:rsidRDefault="00A60D37"/>
    <w:p w14:paraId="7AB3A68F" w14:textId="77777777" w:rsidR="00A60D37" w:rsidRDefault="00A60D37">
      <w:pPr>
        <w:rPr>
          <w:b/>
          <w:bCs/>
        </w:rPr>
      </w:pPr>
    </w:p>
    <w:p w14:paraId="59C6CE1E" w14:textId="77777777" w:rsidR="00A941FF" w:rsidRDefault="00A941FF">
      <w:pPr>
        <w:rPr>
          <w:b/>
          <w:bCs/>
        </w:rPr>
      </w:pPr>
    </w:p>
    <w:p w14:paraId="7E85B80C" w14:textId="6E87C495" w:rsidR="00B46DD6" w:rsidRDefault="00B46DD6">
      <w:pPr>
        <w:rPr>
          <w:b/>
          <w:bCs/>
        </w:rPr>
      </w:pPr>
      <w:r>
        <w:rPr>
          <w:b/>
          <w:bCs/>
          <w:noProof/>
        </w:rPr>
        <mc:AlternateContent>
          <mc:Choice Requires="wpg">
            <w:drawing>
              <wp:anchor distT="0" distB="0" distL="114300" distR="114300" simplePos="0" relativeHeight="251657216" behindDoc="0" locked="0" layoutInCell="1" allowOverlap="1" wp14:anchorId="31F90AFB" wp14:editId="03DA1FA3">
                <wp:simplePos x="0" y="0"/>
                <wp:positionH relativeFrom="column">
                  <wp:posOffset>35169</wp:posOffset>
                </wp:positionH>
                <wp:positionV relativeFrom="paragraph">
                  <wp:posOffset>404307</wp:posOffset>
                </wp:positionV>
                <wp:extent cx="5577003" cy="2686107"/>
                <wp:effectExtent l="0" t="0" r="5080" b="0"/>
                <wp:wrapNone/>
                <wp:docPr id="1472860208" name="Group 2"/>
                <wp:cNvGraphicFramePr/>
                <a:graphic xmlns:a="http://schemas.openxmlformats.org/drawingml/2006/main">
                  <a:graphicData uri="http://schemas.microsoft.com/office/word/2010/wordprocessingGroup">
                    <wpg:wgp>
                      <wpg:cNvGrpSpPr/>
                      <wpg:grpSpPr>
                        <a:xfrm>
                          <a:off x="0" y="0"/>
                          <a:ext cx="5577003" cy="2686107"/>
                          <a:chOff x="0" y="0"/>
                          <a:chExt cx="5577003" cy="2686107"/>
                        </a:xfrm>
                      </wpg:grpSpPr>
                      <pic:pic xmlns:pic="http://schemas.openxmlformats.org/drawingml/2006/picture">
                        <pic:nvPicPr>
                          <pic:cNvPr id="1141115862" name="Picture 1" descr="A diagram of a 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75363" y="0"/>
                            <a:ext cx="5501640" cy="2207895"/>
                          </a:xfrm>
                          <a:prstGeom prst="rect">
                            <a:avLst/>
                          </a:prstGeom>
                        </pic:spPr>
                      </pic:pic>
                      <wps:wsp>
                        <wps:cNvPr id="1956867763" name="Text Box 1"/>
                        <wps:cNvSpPr txBox="1"/>
                        <wps:spPr>
                          <a:xfrm>
                            <a:off x="0" y="2175468"/>
                            <a:ext cx="5438899" cy="510639"/>
                          </a:xfrm>
                          <a:prstGeom prst="rect">
                            <a:avLst/>
                          </a:prstGeom>
                          <a:solidFill>
                            <a:schemeClr val="lt1"/>
                          </a:solidFill>
                          <a:ln w="6350">
                            <a:noFill/>
                          </a:ln>
                        </wps:spPr>
                        <wps:txbx>
                          <w:txbxContent>
                            <w:p w14:paraId="2B69260D" w14:textId="67652ADB" w:rsidR="00B46DD6" w:rsidRPr="00641C05" w:rsidRDefault="001F5484">
                              <w:r>
                                <w:rPr>
                                  <w:b/>
                                  <w:bCs/>
                                </w:rPr>
                                <w:t>Figure</w:t>
                              </w:r>
                              <w:r w:rsidR="00B46DD6">
                                <w:rPr>
                                  <w:b/>
                                  <w:bCs/>
                                </w:rPr>
                                <w:t xml:space="preserve"> </w:t>
                              </w:r>
                              <w:r w:rsidR="00B00ECA">
                                <w:rPr>
                                  <w:b/>
                                  <w:bCs/>
                                </w:rPr>
                                <w:t>4</w:t>
                              </w:r>
                              <w:r w:rsidR="00B46DD6">
                                <w:rPr>
                                  <w:b/>
                                  <w:bCs/>
                                </w:rPr>
                                <w:t xml:space="preserve">. </w:t>
                              </w:r>
                              <w:r w:rsidR="00B46DD6">
                                <w:t xml:space="preserve">A LSTM cell showing which components interact through each gate. STM – short-term memory. I – Inpu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1F90AFB" id="Group 2" o:spid="_x0000_s1035" style="position:absolute;margin-left:2.75pt;margin-top:31.85pt;width:439.15pt;height:211.5pt;z-index:251657216" coordsize="55770,26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kfpepAMAAEMIAAAOAAAAZHJzL2Uyb0RvYy54bWykVV1v2zYUfR+w/0Bo&#10;wN4aSbblDy1O4SVLUCBojSVFn2mKsohKJEfStrxfv0NKSpw4Q7vuwfQleXV5eO65l5fv26Yme26s&#10;UHIZpRdJRLhkqhByu4w+P96+m0fEOioLWivJl9GR2+j91c8/XR50zkeqUnXBDUEQafODXkaVczqP&#10;Y8sq3lB7oTSX2CyVaajD1GzjwtADojd1PEqSaXxQptBGMW4tVm+6zegqxC9LztynsrTckXoZAZsL&#10;ownjxo/x1SXNt4bqSrAeBv0BFA0VEoc+hbqhjpKdEWehGsGMsqp0F0w1sSpLwXi4A26TJq9uc2fU&#10;Toe7bPPDVj/RBGpf8fTDYdnH/Z3RD3ptwMRBb8FFmPm7tKVp/D9QkjZQdnyijLeOMCxm2WyWJOOI&#10;MOyNpvNpmsw6UlkF5s++Y9Uf3/gyHg6OX8DRguX49RzAOuPg21rBV25neNQHab4rRkPN151+h3Rp&#10;6sRG1MIdg/SQGA9K7teCrU03AZ1rQ0SBUkgnaZpm8+koIpI2kD7c/OkkjUjBLYMIV6QQFOJriCoJ&#10;HSa//tKufgvDjXcT2qG2CN05hRoQjNb1kWy55IY6XniuPQp/cAeDepruFftqiVTXFZVbvrIahQBM&#10;3jt+6R6mL+6wqYW+FXXtU+/tni3gfSW6NwjvBH2j2K7h0nUVangN3EraSmgbEZPzZsPBkPlQBEA0&#10;t85wxyp/YImD/wRYD/RkI6B8BuavYKHZN1Q6y8ZTyPEtpSbpdIIeEJQ6SmbzRRb4GPQG4ox1d1w1&#10;xBsACBxIMs3p/t72iAaXnscOREAHTL6C0MbsQBlmZ6T9p0p9qKjmgODDnkhrkaHQZjN/z05aj74c&#10;f1cttBXKOHj7oiauxXKfeR/lX1gDLb5+01k2mc59DJo/VfhkPJ8vFh1vWZpMx4v/QxuSqmpRDAIL&#10;jZ5f14bsKVp07TqNvvKqJTkso+k4S0I+pPKfdxKpJVLxfDNvuXbThhocD2xsVHEEGUYhq7iq1exW&#10;IMX31Lo1NWj4WMQj5j5hKGuFs1RvRaRS5u+31r0/sovdiBzwgCwj+9eO+u5Sf5DI+yKdeLW5MJlk&#10;sxEm5nRnc7ojd821AgFoDkAXTO/v6sEsjWq+4K1b+VOxRSXD2cvIDea1wwwbeCsZX62C3TWte/mg&#10;0erSwJ0X8GP7hRrdq9wh0R/VoLQzsXe+XhBSrdCDShEqwfPcsdrTD9UHK7xUsF48hafz4PX89l/9&#10;AwAA//8DAFBLAwQKAAAAAAAAACEAe9O3fXL3AABy9wAAFAAAAGRycy9tZWRpYS9pbWFnZTEucG5n&#10;iVBORw0KGgoAAAANSUhEUgAABCMAAAGpCAYAAAC3XPzRAAAAAXNSR0IArs4c6QAAAARnQU1BAACx&#10;jwv8YQUAAAAJcEhZcwAAHYcAAB2HAY/l8WUAAPcHSURBVHhe7J0HYBRFG4a/NJLQe++9V0VRUHoV&#10;EESa9A6CAoKCKCgCKkhXpBepP71JR6p0pPfeSygJKaRd8u872Q1HSEhCLsld7n10yO7s7Ozs7tzu&#10;zLvffOMQqiGEEEIIIYQQQgghCYSj/pcQQgghhBBCCCEkQaAYQQghhBBCCCGEkASFYgQhhBBCCCGE&#10;EEISFIoRhBBCCCGEEEIISVAoRhBCCCGEEEIIISRBoRhBCCGEEEIIIYSQBIViBCGEEEIIIYQQQhIU&#10;ihGEEEIIIYQQQghJUChGEEIIIYQQQgghJEGhGEEIIYQQQgghhJAEhWIEIYQQQgghhBBCEhSKEYQQ&#10;QgghhBBCCElQKEYQQgghhBBCCCEkQaEYQQghhBBCCCGEkASFYgQhhBBCCCGEEEISFIdQDX05yRPd&#10;qTo4ODDNa2AapokKpmGaqEjINFoiPOj1lSiwxTSipRGmiZqkmobYOnhuEUIIiRq7EyMePvKUR0+8&#10;9BgztPdF8UJ51CK2I90rMI1aZBqmeQmmUYsJmeaxluYB07yMlqaYlkb7o6V5pqV5GhZvTmKleaql&#10;8YhDmoJaGu0v09hbmtxaGgemseE0JYrkVX8JIYREjl2JESZTiFSs10MqVSihx7zA0dFBJo7oo5Y3&#10;bD8oG7UQkZikwYto0si45xMfabAd6SJinmbTP4fk720H1LI5CZmP+TXctEPLZ2s0+fyj5bPNevKJ&#10;Ks3L+RzW0uxXy+a8nE/kaV7KJ4rrbJ5ms5bPehvIx/zcN+/U0mx5/bHimmailkZrPyZomi1amnUW&#10;SXNES7MvbIMZKo12DbU/tplml5Zms22l2aqlWRvvaXqrvwmb5qiW5l99ywtsPc02Lc0aO0szQUvj&#10;mNBpdmtpNkWX5j8tzV59ywtim2a7lmZ1VGl+0tJo75aETrNq4x71Lrx+ZImeghBCSGTYpRhxdMt0&#10;PYYQQgghhBDLERISIqWrdZbTu+boMYQQQiKDDiwJIYQQQgghhBCSoFCMIIQQQgghxII4OOgLhBBC&#10;ooRiBCGEEEIIIRbDQd6NxD+ZpcAI64iBEEJsETsUIyhVRwVfaoQkHPy9EUJI0gSOLGeMHaCvRc2b&#10;vAeMtPBL4efnJz4+PhIUFMR3CSHEJrGIGGE8SPFgNJlMKljjQxEmc2WK59fXSGQEBZhU4EuNkPjH&#10;FBwi/j5sRBJCSFICz3Q4TY8Jz58Fau+C2AkSXl5e0q9fP8mWLZukSZNGGjduLB4eHvpWQgixHeIs&#10;RhgPz2fPnsnAgQMlR44cUqxYMVm9erXVNbAdHR1l9oRv9DUSGR7Xn8lvLdbJqe03JSQk9op9ZGB/&#10;CFXWVh8ISWx8ngbI6E/XyuG1VyTEZJnfGyGEkMQFz/Hqn/TV117PyR03ZVzr9XLxwL0YtbuwberU&#10;qTJ58mRJmzatdOzYUY4fPy7//fefnoIQQmyHOE/tid1hHvbJJ5/I+vXrJVeuXJI8eXIJDAyU8+fP&#10;S7JkyfSU0WMUJTRmYjKxOKFy+8ITGf/Z32ote+F0UqdbGSnyXg5J5uak5tGODbifxj399ddfpVSp&#10;UlK/fn2Vz+vyUvvg/zjVTEKsnVDx8nguw+stV2sZcqZSv7eSVXOJW0oXFRfT35zxO4PoB9E1qv34&#10;jCWEkPgnRHvIlqvRRU78M1uPiYpQObDqkiwbeUCt5S+XWWp1KS0F3soqzi6RP8vxnC9QoIA8ffpU&#10;Ll68KJkyZZIbN25IypQpJWPGjHoqQgixDSwiRly5ckWKFi0qxYsXl7179yoBYsmSJdKuXTvVMI4p&#10;yOvWuSfy19c79RiS0AQHhYjXQz99LYzMeVJLvc/LSekaebQXY8w7SHhhzpw5UwoXLiw//fSTNGvW&#10;TFnQdOrUSb08owL14J+5p2X/iot6DCFJE3wFe3rPV18LI13WFFK7exl566MC4uT0euHOQP1m/vlH&#10;evToob6OpUqVSt/yMkh3dvdtWTXmkB5DCCEkPrh110NyZY+6rWPg7xskvp4B+pqG9sjPUTi9NOhT&#10;XopWyi4Oji+/A9C2cnNzk3z58smpU6fExSVMvDbAcz42bW9CCElMLCJG7NmzRz788EPp2bOnTJky&#10;RcVFxLxBbWzHXwTjSx6Wrx33kMmdNqrt8YF2RO05H7PONHmBk4ujlKudV1r+8L44OcfsJYcXZvfu&#10;3ZXFTIoUKZRIFRAQIBMnTpSPPvpIT/UqqAfrJh6VHfPO6DGE2BeOTg5SqGI26Tyumri4OeuxUYPf&#10;zKJFi6Rt27Zy7do1yZMnj77lZZDu2ObrMn/wbj2GEEJIfBDX9mYyd2ep3bW01OhYSo8JA20rPOOf&#10;PHkiBw8elCJFiqi/uXPnlrt378rly5fls88+U2lj+vGIEEISC4uIEYcPH5Z3331XatWqJRs3blRx&#10;Fy5cUNYS+/fvV1/GYTpmPBSx/fnz5zJ9+nRZsGCBSgNlF/EPr3nJ37/Hz7g3nOnOfSek2vtl9Bhi&#10;DiqCv3eQXD5yPyxCA7csd4mMUrtHGSlSMbsSJWIK7idMCH/55ReZO3euGts4aNAg6dq1q6RPn15P&#10;9SrY78j6q3Jqxw09hpCkB35vwYEmOf/v3bAIDfzeshRIK7W7lJaSVXOLi6uTvuVV8DsBaJhiefHi&#10;xdK+fXvVEDXECCenl/dHuqvHHsquBRT6CCEvwOMk0D9YOVP0exagLLZClf8CPYFOqoxukqdEJnHg&#10;h/fXgsu2fc9/UrNK+bCIKEC6p3d95c6FJ2ERGk4uDsoStU63spIlXxo99gV4jo8fP14GDBgg6dKl&#10;k5w5c8rVq1dl2rRp8vfff8vJkyfVR59q1apRjCCEWD0WESN8fX2V00oosq1atVKefTds2CD//vuv&#10;VK1aVfr27au+2Bmmw2g8Dx48WM6cOaPEC39//1fMzOIDeDauWK+HHN0yXY8h5uBe4oU4ttV6ZR6e&#10;rXB6qd1N6xR9kOsVM8GYgPuM+w6vzxCfSpQooRybjho1Stq0aaOnIsQ+we8NPiN+rLNMMA1cxjyp&#10;pVaXUlK+Tj5xdIq+pY/9MXMRROB9+/ap31twcLCyQEIDtG7duur3Rggh0aFagto/+Itni59XgJzd&#10;c1tO774llw7ek4DnwdoGrdGoPasqNiog9T4vL6kzuLGzGwV4Hpep3llO7Zyjx0QOrjV8Riz9ab+4&#10;uDlJsfdzquEZmXOn1i62nigC2AfP+h9//FFmz56t2s8ff/yxfP7558oa9fr168qhPKyVeX8IIdZO&#10;nMUIgCzQGO7QoYNSZ1OnTq38RcAi4uuvv1aOdvr06SOdO3dW6Y2HI4Z3QLmlGGEd4D7evfRUOVKq&#10;2bGU9lLMEStLiIggP8x/jc4RhAiMZ4fX5wwZMugpCLFf8Pt45vFcpvXeJjU6lpTS1fO81hIiItgf&#10;YsQXX3whly5dknv37imBt3LlyuLu7q6erRB9CSHkTcFz5sldH9m/4pIcXntZnj1+ruLTZkkhjfpW&#10;kLK186pOMzu9LwN/QN0HjpUZYwfoMZGD63v076tyZu8tqd2ljGQrmE7fEnuQ18iRI5X/IARCCLEF&#10;LCJGAGQDfwCYRQOmwZhRA8pwyZIl5bvvvlPOC+FPAi+shg0bSv78+RNJjOgpR7dM02OIObiHMMsE&#10;MfkyG1OQL6xnIEogEELwu9B/c6bQOIl+APnExGcEIYS8Ceo97hkgK34+KCf/uaGmIoaVBKwna3Yq&#10;pXxJUZCIPUa7SzmcjOPlQ14QI7Zv364C7gfvCSHE2rFYjxMPPHj3hVUEnBWaPwDxgMR69uzZJVu2&#10;bGEPXz0AiBbGcnyCIpUunk9fIxHBPYIIYUkhAiBfTDlFIYKQF+B5hOEZcRUiDPA7M3/uEkKIpVDv&#10;8XRu0u7XD6T96A8lQ86UqhO9ZdpJWTzsXzUjREK042wFXAt8AIsOo90VVyHCoHTp0mqGO4gShBBi&#10;Czj9oKEvWxw8jFeuXCl37txRUxDVqVNHWUrA4Q6sIjDLwoEDB5QHYAzpcHV11feMH/DQ/7huZX2N&#10;EEKSDrBIwzjievXqKcs0QgixNGhHZc6bRkpXyy0XDtwVnyf+cu+yp9w+/0Q5XXRypigK0P6t3qyf&#10;dGxZT49JGAoVKqSGw7733nvqAyEhhFg7FhumERnIGkLE5s2blZM1iA5G/K5du+Ts2bNqHY1oDOOI&#10;b18COG6IFpw4/zIhhBBCyBuB9hRm31o4dK+c3X1LWxcpWyevtBz2viRzc7J7QQIWv6WrdZbTu17v&#10;wJIQQuydeBUjrA2YzDXtNFTWzBuhxxBCCCGEkNiC5mOgX7DMG7RLzu29o+LK1c0rrYdXFmeXmDvj&#10;TYpQjCCEkJhhdyYCt+891JcIIYQQQsibAOuHZMmdpf0vH0q+splU3PEtN2T/8otKqCCEEEKig+MV&#10;CCGEEEJIrDEEiY6/VZNshdIqp5ZrJxyVq/89pCBBCCEkWihGEEIIIYSQNwKCRMr0bspCAsJEcKBJ&#10;Fn63R7wfPbdrQYJ+PAkhJHooRhBCCCGEkDcGgkTmfGmk+XeVxNHZUZ7e95VVYw8pSwn7xEHeKV9C&#10;XyaEEBIVdihGUKomhBBCCLE05Wrnlbfq51fLJ7bclAsH7tmldYSjo4PMHDdAXyOEEBIVdiVGwGSu&#10;VLF8+hohhBBCCLEEsI5w0DrhDfqUV8M2IEIsHbFf/L0D9RT2A84dM7gRQgh5PXYlRjg6OsrciYP0&#10;NUIIIYQQYikgSKTK4CbNBr+j1j3v+8qmqSfszjoC51ujWT99jRBCSFTYlRihlOoQKtWEkKQFnm32&#10;1tgnhFgvJT/MLcUq51TLRzZcEc8HfmrZnnj05Jm+RAghJCrsSowICQmVTzoN1dcIIcT2MUSI58+f&#10;q7+EEJKYwDrC0dlB6vcqK04ujuLnFShbZ56kYEoIIeQV7M6B5a27D/UlQghJGty8dVvGTprKxj4h&#10;xCqAIJGjSHopWTWXWj+87oo8vu2jlgkhhBADuxMjCCEkqWAMz/h13O+yYtV6uX7jlr6FEEISGQeR&#10;j3qXF+dkThIcaJLNU49RMCWEEPISFCMIIcQGMRr1Fy9fkX927hVvHx+Z/OcsNvYJIVYBrCMy5Eol&#10;b38UNtXn2X/viJeH/fiO0E6fEEJINFCMIIQQGyUkJERmzlkoQUFBan3jlu1y5ep1tUwIIdbAe58U&#10;EScXB+U7AsM17EMwdZCK5Yvry4QQQqLCDsUIStWEkKTB/QcPZe/+g/qaSGBgoEyaMpPWEYQQqyFb&#10;oXSSrWB6tXxg5SUJMSX955Ojo4PMGjdQXyOEEBIVdiVGwGSuVLF8+hohhNg2GzdvFydHJ3Fzc1Pr&#10;aVKnlgsXL8n9Bx5qnRBCEhNjZo0anUqq9Sd3feTUPzfVclIGgrDJxKnkCSEkOuxKjHB0dJS5Ewfp&#10;a4QQYtu0adVMNq1dIkWLFFKN/p9/GiIr/zdXsmTOqKcghJDEp9SHuSVN5uRq+cDqS0neegvnV+PT&#10;/voaIYSQqLArMUIp1SFUqhMaXPek3vAgJKGB+ACLiBTJk4uj7inN3Vh3pDsgQoh1YFhHvNUgzJHl&#10;jdMe8szjuVpOyjx67KUvEUIIiQq7arGGhIRKs87D9DWSECghQvt78DCn9CKEEELslTI18oiDk4i/&#10;T5BcOHCXbQJCCCH258Dy5p0H+hKJb4yGxpkz5+TrIT8q53qEkPgiTPgjhBBrJHO+NJIheyo8quTo&#10;hqsUIwghhNifGEESFkw9OHXmPLlz9578Pm02Gx+ExAOZM2VQDXwPj0d6DCGEWA8YqpHM3VnK1Myj&#10;1q+f9FAWEoRYI2irIqANi0AIiT8oRpB45dr1m7Jp6w61vGzFWnnyxFMtE0IsR7JkydTfwEA27gkh&#10;1kvp6mFiRODzYDVUIymju/Ih8YAhFhghLkSVl6+vr3z//fcyd+5cPSZhiapchCQ1KEaQeMF4eP46&#10;brIeI/Lo0WNZsGQZH6qEEEKIHZKtcDpJnsZVLZ/ZeSsJtwccpGK54voyiQ/8/f1l6dKlcvToUT3m&#10;zUE93LZtm/z99996jMjt27fl559/lh9++EGPSXh27Ngha9euleDgYD2GkKSHHYoRlKoTirPnL8ru&#10;Pfv1Ne1hr4W/Fi6VZ97eYRGEEEIIsQswVMPZ2VGKVsqm1i8ffSAhpqRpAu/o6CCzxg/U14glMQSs&#10;q1evSuvWrZX1gslkipOw5efnJ71795ZPPvkkPK98+fLJxIkTZerUqWrdGLJhLBvpzNfNh3REtg3r&#10;EYkqHZY7deokXbp0kcePH4fHR5bWyCfi/gjGdkKsFbsSI2AyV7JoXn2NxDewhGjVoqmUKV1CrRcr&#10;UlgaN6wnV6/dUOuEEEIIsSO0dljxD3KpRZ+n/nL/StKc/jKsM0hfA/HFzZs3pU2bNqrjfeDAAfnw&#10;ww/f2EIC96p+/foqz6CgIKlSpYoSIDw9PWX16tUqf6QZNWqUdOvWTXbu3CnNmzeXevXqycqVK5Uo&#10;0q5dO6ldu7bMmzdPpTXChg0bpFWrVirP7777Tm7cuKHiDYzlQ4cOyWeffabS9e3bV54/fy7du3eX&#10;e/fuqXI0atRIRo4cqdLeunVLevToIVWrVlVizL///ht+PIgpf/zxh7IYQflQTmM7IdaKg1ZBWUNJ&#10;vIHqNWrMRJnz12Lp1a2j9P+ih76FEGIJ0Bj7atAwWfv3Zvlp6CBp3aKpvoUQQqwLtAk87/vKiEYr&#10;JSQ4VJoNflfeb15E35p0wHO5RrP+smPlBD2GWArUoWvXrknFihWVxYCzs7OkTp1a/vrrL2nQoEF4&#10;xxv3ICocHR2VpQ5AuiJFiihRAcvp0qVTwsDAgQOlRIkSUrJkSdWh//jjj2X9+vXi4uIirq6u4uPj&#10;o5bhswn5YdgI9l+zZo0SAiBEQBxwcnJS6ZC+XLlysm/fPrUOUFaIIIUKFVLlSZ48uZp5DseDxQfy&#10;QJo0adIowWT06NHy/vvvy927dyVFihRKtID1w8WLFyVPnjxqf+SNcuCvt7e3Op+TJ09K9uzZ1TEJ&#10;sTbsyjICP2jTax5OhBBia6ABk1ZrqABPr6T5lZEQknSAz4j02VKo5eunPMI7j0kNj8d8HscHeOdh&#10;CMWePXuUCFCzZk0lSkCIMIDzySZNmkQamjZtKufOndNThuV34sQJKViwoBIWnjx5IpMmTdK3vgos&#10;HCAgIC8IB82aNVP+JYYMGaJ8O+zfv1/V6bFjx6r0//33nxIP2rZtq6w3zp8/r+IN7ty5o/b76KOP&#10;5MyZM3L48GEpXry4EjVy5swpGTJkkAsXLsj8+fNl4cKF6thjxoyRBw8eKEsMCA+TJ7/wzwYRYt26&#10;dfLw4UM1zAPXZuPGjfpWQqwPuxIjQkJCpVnnYfoaIYQkDVKmDGvY+/j6qb+EEGKNoOOXzM1ZMuVN&#10;q9bvXngipmB+JCKW5f79+6oDDsuCiAHxV65c0VPGnp49eypLhbJly6r6DHEjZcqU8u6776rtAQEB&#10;6u+uXbvUsI/KlSsrq4UVK1Yo8QRigjmwvoD4sGrVKvV3xowZSmCIjM2bNyuhY9iwYZIjRw7p1auX&#10;KgPO1yB9+vTy3nvvKVGiRo0aKg5WH4RYK3bnwPLmnQf6EiGEEEIISVAcRPKXzaQWnz7wlSB/k1om&#10;5E1A5xydd8PCBp1zWDlACIDFQcQAa4aGDRuqtJFhnldcyJQpkxIGfvrpJ+XvAdYM8OdgiBYGGGJy&#10;7NgxNczknXfekQkTJsj48eP1rWEYZcqWLZsSNOAzAnlitg/kCeebAGkMx5XYB8M0gDH9NyHWiB3O&#10;pkEIIYQQQhKLPKXCxIjn3oHicfOZWibkTThy5IjMnj1bDWWICxAxIGBgKs9NmzbpsW9O9erV1RAJ&#10;DAGBGIAZO+ALAn4dzNm9e7eycMDQEviuQDkMEQHCA4aNQJyAvwr4ooDgsHfvXuUrA2mRp7klBSwv&#10;4Ljyzz//lEGDBqljw3cFIdYKxQhCCCGEEJJgZMyZWpycHQRzfl8/6aHHJi20fiKJJ9AJR8e9Vq1a&#10;4uXlJX369FEzVbwJyMvd3V35dIBjyl9++UW2bdumHE+iww9BAGDYAwLSG+vYZqwjrbEP4n788Uc1&#10;BAO+Hjp37ixDhw5VwklEq4tnz57JsmXLlCAxffp0KV++vDof5AH/FCgbxIjly5crPxUQFuB3omvX&#10;riodhp3gGgDsA4eV8FHx5ZdfKksQzDpStGhRtZ0Qa8SuZtPANEsV6/WQo1um6zEkvkH14mwahMQf&#10;+I2NmzRVpkyfI927tJev+32ubyGEEOsDzyxTcKh8X32J+PsEybtNC0uL7yvpW5MG8FHW9asxMmv8&#10;13oMsTSoR5jB4vLly0oYwNAMCAFvgqqTJpPyJYFhHIYzS1hbGHnD0eTTp0+VXweIEFiGFUL+/Pkl&#10;VapUamaLS5cuqVkrMEQDeUIMgEiCmTQwHANCAYKBkQZTeMICAmII8sNfYzvKBD8UyBf7Ig7OK+En&#10;ws3NTdKmTStZs2ZV1hGwuoDTSzjNhJ8IpIe/CkKsGTu0jKBUnXjYje5FCCGEkEjA11snJwfJkjds&#10;FiCPG0lvmIajowOFiHgG9QhWA6VKlVJf/t9UiADIC/vD2gL5IV9YOUB4MKbdRCcf2xCPdfiDgBNL&#10;iAxYhxBQpkwZJUQYeRpCBtJBZDAXIoCRJnfu3CpNsWLFwoUIgO3YHxYWxr6Ig/iA9DhvLJuD7cgD&#10;2ylEEFvArsQI7fcpJYvk1ddIQoEHLZTcoKBgPYYQYknSpwvzTI8vNYQQYvVo7bGsBcM6V49uPVNt&#10;hKQEzgfWuIQkJBjCUa1aNSWYEGIr2JUYAbOqeZMH62skociYPqzB8eSpp/pLCLEs7rpDLL/n/uov&#10;IYRYO9kKhomozx4/F3/fILWcVIAYUbP5V/oaIfEP+jgLFy5UfifiYiVCSEJjV2KEUqrNPM4SQggh&#10;hJCEJ2OuVOov2mZP7obNHpCU8HjEDzCEEBIddiVGwKHQp11+0NcIIYQQQkhikCaTPsVhqIjPY1p1&#10;EUKIPWJ3Dixv3L6vLxFCCCGEkMQgZXq3sAWIEU8DwpYJIcTCwPoKATOO4G9SxJbP0e7ECEIIIYQQ&#10;kri4pkgmTi5hzVDvJ7SMIImH0ZHD9J7ozJGkx5kzZ2Tp0qVqCtY3wejoo46Y1xcEawHTw/7vf/+T&#10;27dvq/LZChQjCCEkiWBLLx9CiH2D6T3dUyVTyz5P3qyDYM1gBjdiOxw8eFBN6Tl06FA9JmEw79hS&#10;CLE8uLa4rh06dJCRI0eqe/wmIJ+BAwdKqlSp5OLFi+Lh4SFp0qSR5s2b6ymix/w+Y/l1YLtR9pgK&#10;Hj4+PtKtWzf54osvos3fmqAYQQghNk7a1GGO4Ly9fWzqBUQIsV8cHB0keWpDjEhqlhEOUrFsMX2Z&#10;xAdGZ808xAV8MQ8KCtLeo2HOVF+Xf2TbjBCT7QbGOr5o16hRQ77//vtX0psHEFl8bENEIksTVTCI&#10;altk8VEFc6LaHll8xBAxXUROnTol//33n3z66afioKuE5unN94kYb77Ny8tL/P39VT0JDg4WX19f&#10;efbsmb71BZHlYYT69etLz549I91mBIOAgAD57LPP1JStkaUzAsB55cqVSypUqCD//POP3L17V8Xb&#10;AnYoRlCqJoQkLZIlC2vQBwUFq7+EEGLtoE+QzD1sCsKkNrWno6ODzJrwtb5GLI3RAUOHEB3Ep0+f&#10;qo6bER9XIssfHU/zL9oQLfAl2kiDgC/YxnakxXbsawR0XCOWEenQcdy1a5ccOHBApTO+hBviCOIg&#10;liAtwF/EGdtxHIAyGKKKp6enOp7xJT6yMpqDTjb2McqNZeOa4txxPKTBurE/joNjIC2Oa8Qb5cNf&#10;xGPZz89PbQ8MDFTryNNIb+SJtMgLAemM7cb5oOzGOeK8EWfsC7AN8cY6wDKGZ6Cz3qBBg/A4BJQJ&#10;ZTH2MfYzrgXyw7GN+JhgpDWvO8Z1w/KWLVtk3759atk4R6McCObX8eHDhyrt9u3bw/MBxj1CHP5i&#10;HfvgHHv06KHuCY5jK9iVGIEXX4kiefQ1QgghhBCSGKDhbPiMCA5KWubp6BiYTDS5j0/QWYRJeo4c&#10;OSRTpkyqo4mOnAHuwetCdKAj2KxZM8mZM6dkzJhRSpYsqSwXjM58pUqVpHr16qoM+CKNdP369Qvv&#10;vE6cOFGKFSumypYhQwYVYP1gCA0GMPkvW7asWsYXbaRH5xMdVOSdP39+dfy33npLlixZotLhKz/S&#10;4XjYXrVqVXXMAgUKqGEDLVu2lOzZs0vevHnlxx9/VGb7KCPCgAEDVEfZHOz7008/Sb58+dQwlUKF&#10;CkmWLFnUNYUPglKlSknmzJmlZs2acufOHbUPyte5c2fJkyeP2oYv8suXL1fbMOQF5zthwgQpX768&#10;Wq5YsaKsXbtWlRXngzy3bt2qjo2wfv16KVeunMoLAdd29+7dKj+ICblz55avv/5anQMsC3r16iVZ&#10;s2ZVVg8AnXLUhY8++kitA+QLNm7cqMqA62EcD3mWLl1alQXnu2bNGpX2/Pnz8t5776m8cU9xDWJr&#10;ZQBxo0WLFuF158MPP5SbN2+q6wtOnz6tznH27NmqbGXKlFHpEIzrBIEB5cJ+ODdsw73BvRszZoyq&#10;W4grUqSIGn6C9ADXFfz777/h52/t2JUY4ejoKH9N/lZfIwmFm3uYx2xD0SOEEEKIneMg4uTspBaD&#10;A63HCZwlQCegZouv9DViSYzOJDpgc+fOVZ1UdNrRwUPH3kgD0HGLKryuo4Zt+MKMTiE60126dFFf&#10;8n/55RfZvHmzSoP1I0eOyN9//61M6Z2dnWXatGnKUSL8CcC/ADro6LzXrl1bXF1dlVDg5OSkOo7G&#10;12yIBu3bt1d5oqP9+eefq47wqFGj5K+//lIiSKdOneTBgwdKSIAIAMED+//555+qfNWqVVP7o9OK&#10;8qBcGA6ATjGu04IFC6R169ZKAJw6darqcEcEVhD4kg8RBaJJ2rRplTjSrl07JRIg4Cs9BAaUG8IA&#10;8oUog/Kj0wxxBNcFeQFcA5wTzuHs2bNK3EH5UbYbN24ocQfncfnyZSWgwPEijgdBAcfCdUV69B9w&#10;bigbriWuKwQJXIc//vhDHWv//v1KjKpVq5Y6TwOU5datW8rXQ/LkYdMJX716VR3n/v376rqgfPPm&#10;zVPnD/EB1wfHxrG2bdsmgwYNUvvFlEWLFsmqVavknXfeUYINyoVjo8wAIgLEFAgJuC4QfrCtSZMm&#10;cuHCBXVtIVrhfqPcLi4uql5AkNqwYYMMGTJExSMP1Kvhw4fLpUuXVN7IExjrNoFWoewGrcKHBptM&#10;+hpJCHDN12/cEpq/+NuhHbp+occSawP3yTxYC+Zl0h7MKlhbGRMbXIvtO/ao39hnHXvx2pBYY/ym&#10;8PvSGukqGL81ayeysttS+e0Vdc+CTaFTum8O7Vt2bujkThv1LUkD1L8SH3TQ14glQd159uxZaO7c&#10;uUPTpUsXqnUoVdyVK1dCtU5feBqtcxyqdQBDtY7pK8HR0TH0wIEDKi1Aeq3jDXUitE+fPqEPHz5U&#10;y2+//bbahrB582YVp3VS1f3NkydPaMqUKUNPnTql1nv06KHyXrJkSejJkyfV8m+//RaqdaRDv/zy&#10;y1Ct8xiqdbZDtU5zaKdOnVTAPjiW1llWedepU0cdC8+wvHnzqvwPHz6sQrdu3VSeu3fvDv33339V&#10;eq1Tr9IClEHrmIZmzpw59MGDB2q9bNmyoW5ubqEnTpxQ6zgm8lizZo3axwDb+vfvr7bNmjVLlWHu&#10;3LnqGCgj1lEGrH/00Uehnp6eoSlSpAjNmTOnKgu2NW/ePNTZ2VktG9eyUaNGal+t86/yRnlQXuyP&#10;e4Nr6O3tHTpmzBi1fdq0aSp9UFBQaK1atUKdnJxU/jNmzFD5DR48WJUXaXx8fNTxs2XLpq7xV199&#10;Feru7h56+fJllQYgHY6FelKgQAFVP3CuuC843tixY1WagICA0IMHD4bu3LkzvNxHjhxRx8Z9SJMm&#10;jdqvc+fOaj/c8zt37qi0NWvW1I8WBvJbvHixSle9evXQjRs3qrIiHnlgH1wHrBtxuF+nT58O3bdv&#10;X2jGjBlDc+XKpfZBPcfxUXcA0jZr1kzlvWzZMlXGyZMnqzyHDh0ansb8GLaAXVlGaPdEmnf9QV+z&#10;DNo1VKqedvNfCdiWUOBY5iEyjG2RlTeqfcwx9jcCSVpg7Jn2cJNjx47pMfGHUYdQF6OqS0Y8xtSh&#10;TDCpQ4DiD6U8ujoYk2MQYs+Y/0a0Rpj6EogvRDATxdccfOmKyW/HyAfvEuRlCWKSp5EGX9O0hqh8&#10;8MEHUqJECalbt676eoevZq8jJscg8QW+XJoN0whOWpYRJH7B124EzIwAc3cAE3h8JTbAl+g2bdqo&#10;L+CRBa2jr6d8FcMsH0MQDPCFH5gPBcHxcHytcyhap1iPDfs6jYAv/4ULF5YpU6YoawBYQeCrPCw6&#10;jIDhJhHBc+n69evKGgBf1xFmzpyprCrMQX4R4/DFHLM8gNSpUyuLDVg5AKSPDgz7AIYVAb7iAwxz&#10;MEB7MTg4WD17q1SposqHIRoRywKrFWDMYIFywUodZcRfg2vXrqm/xhADbMOQCmBcb1xjo2xYRp6w&#10;XIB1A6w9MJwE19rYLzJwXQGG4AC87wAsD2B1gPMB69atU+9BnBvegxHPKzpgXQGrBQwzgZUHhn3A&#10;6sIcoyywvsGQC1h7VK5cWR49eqTiI2KkRxmxjGEgKOOXX36pyodrgngjnS1hV2IEuH7rvr5kGXDT&#10;58yZoxzI4aGE4ObmJo0aNdJTJByPHz9WpkiRNaqMygkzrx9++EE12FBWPKhgjgVTrJgA0zP8ENhw&#10;S3pgDCIebr/++qseE7/gAYwxihAWImLUV4gQ7777rrz99tvKZA4B6zDDw4swOg4fPqwaA8YYxySP&#10;Db6ESOKCZzlMUPEegMktfo9o3ME8GO8JjP01GjhRBYBxuylSpFANo8jSmAcQWXzEAHNUvE9nzZoV&#10;HmdgLKPRiPHWkydPlitXrqiG64kTJ5SZK8xrjf0iCwD74BhoOEaWxgjEssCKGsHRKcycOjiQbQoS&#10;c9DmRsAwhJMnTypBcceOHeEdPnTM0HnGsAnzjr8R0G7H8y0qICygg4o2BMQCCJvw4wAwhCI68AyC&#10;qf/gwYOlT58+ytcDnq+gVatW4UNF8LwtWLCgigd4fuFY2AZ/BjDfR7sdwguECXSM33//fT114oFy&#10;QVBA2fG+QPngNBFCCzrVscEQGfCcxXXCueOaw5knRAlDDIkI9uvatau6T+PHj1flQN8ronCAdMB4&#10;lht1A8ubNm1SdQd9GwyrgICEY0KswnATDA+B8HLu3DmVR0xBnhgec+/ePSWI4f2I95kBrhc+tOEv&#10;hmegLh86dEiVw1zUMkBZUVdQNyBc4BxQN7E/yok2Ltq6AL8JgPexrWB3YkR8gAcEGnT4MdWrV099&#10;lYFKCIzKj+0Ixrp5vPlf83jzENk28zhUfFR4qIJQGBEXEfwo8OVoxIgR6kdQp04d9VDDj8SYk9YI&#10;UR0DP3QoiVCNzbchmO9DbA/z+2bcT9xzLOMvgnmdMNaNdJFtR4gqP3R24FgJD3ojnTkQ1tBBwvhL&#10;jEfES2Pv3r3yzTffhAti5vkawTwe+/z8889K1MA2xBvHj5jelkmbNrX6+0x/CRESU/DbgBVBunTp&#10;VGMbX+MwfhedczRyjLGyaCRhLDL+ArxD0LjCOF00HCFoo2GE8a9Ih0Y1xgRjfDXSwqIJy8a7A2A7&#10;0uI4APvAiRka8nhf4asSGqZolOK3HNHSAV+3MI4WjbTp06er8eIoPxqO6HAYjTE0zo4fP67yhrMw&#10;48sTOi7IF8fAcwbb8D4HmGoP3u1RZggWeE4Qy2N0FAiJKagzsGro0KGD+r2inQB/Bg0bNlS/1biA&#10;vBHQAUZ+6PxD7ET+8H+A5yTG6xtpzTFfNyw0IHqgrQOrBvibQHvHOIYRAKwX8LxCGwc+IGCphuPj&#10;GYfjIw5lgCNEw/+a+fHii6iOgfPDxytcb3wsQvlQTpTPeJ7HpnywJIAlBnxg4DxhpQAfILgGEGWi&#10;AsIH+l54l6A9B78T5qAMqCtwbIlrb3TU4bsC1iKTJk0Kv764T3AACoFl4cKFKg75Yzt8YcQUvN/G&#10;jh2rnFLCCSfeOxBMDKsO1C28o5A/joNy4J2EMiEO4hNA2SGsoF7gmiI/+BExBBfUe6TH9cI2vLcB&#10;2s4AVjAJUUcsAcUIC4EbDrUTX2kQDIUKjSc8VOB0BV+c0SAyGlR4yI0bN079iNCQgldZgIcPvgQh&#10;PR5eCGgwGdvgGAVx+LKMCoqKD/N6OCtBowrOXLBugO1oSKFMqKx4gMNBCn4gyBcdO5i4AjQa8TAc&#10;PXq0OgbMrtDQQx6LFy9WZUaDE1+hVq9erfbB+sqVK+W3335TnmFhoWE0NoltgvsHhzh4CeDe4gtC&#10;+vTpZdiwYaqOYTteQKjzqNswxcODFqZy2IaXAqwX4EnYyA/1A5Y4+D18/PHHqv4gHt6CkdYAcQh4&#10;6KKTg68K+D3AizOsIqA2o65DSUbnpUuXLurlAZUeYtyMGTPU/rAAgvCGZTzk8bDGSxwPehwfJpf4&#10;woHfhdEBsVXwogO4N4TEFPw28HtEvcHvCI7I8C6DpQB+O/DWDidiaMBBNEAjCO8dgPcGnG19++23&#10;qkHav39/FQ9RAr8viBz43SIN3jkwU4WZMhp2yBPHRgMdecL6AkAQwDqeKfAEDo/hAA16zA9vNLIA&#10;9sc7DF+E4BSuY8eOqtGJdx0ad3g2QXxHOpQH5qz4C5NZPCdQPnzFgyUHwHsPx4Y4j/ccPijgmYMy&#10;4/mH9zHyIiSm2Eg/wCbBcwrtEQgE+N2jrdC7d+9wM/83AW0KtAkQkD+eT2gbYzgAOrJNmzZVAqwx&#10;1AEdVyxjP4DhGviqjbYSQHsH+0HAhWiLtgbyi/gcwbFgaYB2NY6NL/PI97vvvlPtGGxDHniuoXML&#10;4QLtHXSwI35Fx7MN7S5jCASGriBPw4wfy8jbGLZhgG3IC3kibwDrAaQ31nGeGLZidHJhjYDy4TxR&#10;Ppw/hk0Yw0Kwr9EGRIca6+ZDPVBWHA/pYZGAd0zjxo1VHwLvIIg+6O8AdOCxvzEkB6AM2BeCNMBz&#10;GlYDEUE6WNWijuDZjnVcF/R/0JnH8XB8fBxDuXGP8c5C38fYBpEF4FzRdkT5cI1xzYxzNED+aDvj&#10;XHFd0DaGc0y0X7EN54Tjox5gfwgSaAPjPYv3Iz4sIx7tOtQ9tKtxXmhXo87hPYV3K+q68XEA5cMQ&#10;GOSJdyeOg3egzaAV3G4IDjaFlq/VVV+zDFrlCJ0wYYJyJqI9OJRjFgTEw6GK9nBU27RKqwKW27Vr&#10;p7ZrHX0VB+ck+Fu5cmXlEEV78CinLFrDUDlvwT5wfgMHN9qPLTw//NUaWKHaDyZU+wHj6aYCtmkN&#10;P72EYc5Unjx5EqpVbOUsRns4qjijrEZAHJzOmJcX+VWtWlWdS926dcOPgXLBuQycq2gNvJfKpP0A&#10;lUMe49h0YGn94D5t2bJF3Vs4IUL91B7wah31BnUR9xX3V+sAqO2op6gHcAxUpUoV5cwIaXft2hUa&#10;GBgYqnX+VXqA9N98841a3759e+hPP/2knPQgf9RVrSOh0gGUBfWtXLlyodrLTzl8Qhwc9aB+IuzZ&#10;s0flee3aNeW8CE6mtIexcjKEYxw9ejRUe+Cr3xaOoT20Q1u0aKEcJSGtq6urOif8nlBvtReqOoYt&#10;gnKfPH1W/cbqNW5ps+dBEh78hrRGl/rNaA0iPTasTuG9UrRoUfUbh/MzrfGj0k2fPl1tv3Tpkvq9&#10;43eHtHgP4rcGZ15aozJUa8SpdyLi8CyYO3duaL9+/dTvDWlwbK2xqfLcunWryhMOxJAez4NHjx6F&#10;Dho0SK3DaZjWcAz19fXVS/jyM2XBggVq/7/++ks5dENo0KCBeg4gXa9evULHjRsXunbtWuWkDXm2&#10;bt1aOQibMmWKWsf7F+XGcVE+rRGo9oEzOjzrtIawOidiOUJMIaEz+25XDizHtFyrxyYNTNq5dfzi&#10;F32N2BN45nTt2lW1M3bu3KmcMWodXPUsNRxUkriD64hgvJvQrowMpDl37pxK07179yR7/XFeqHtN&#10;mzYNzZQpU3g/zBawQ8uI+JGqtWupvvziSxKUO5i9wvoAVgoY1oCxYxjXBoUMqhi2Aa3yKEsJKFmw&#10;ZoAiB+sHOGLBFyt8qcJXX3wlhgoJE1iotfhChK9BWmNLmb/Onz9fOT6BcgkF1rCkMIB6hmNBYYWK&#10;DFNWfM1GeRFg7gOgPMICAuXD12eooPiCBJNVY65hqKTwLwCrCYzJxRduqIj4QoUyQkmEiRKxfbSH&#10;t7KS0Tr/4VYG+PJpAJUY49YwVhP3PDg4WKnbrwN54msqlFwsox7BosYc5GNYK0D5xnFR31FP8WUA&#10;+8KKBwo1zN1gTo06b5hPwlwb5nqYDgvHwFAN1Gt89UR5oRij7iLA7HLFihWvmIATYk+8rv4bzsei&#10;Al+JjHHM+NIFawLjyxt+f7CywhhcY5oyvFtg1fQ68HUR5qfYv2jRompYoeFQzQDPADwb8MULf/Es&#10;wG8aQyvwLsV7DPvjfYz3MN5Rxpc57Iv8jHLjSxSGWcLSD8ND8FwAGIeMr1x4h2KZkJjg6Oggsyd+&#10;o68RewLPHHzpdnR0VM9CPHPQfoFFAYa9YTuxDOjXoO+FZ7kxPWpEcL1hhYF7ErFvlNTAOwptdLzX&#10;0LezFexKjMDvv3jhF55xLQ0aTxAOEJycnFSDCAwdOlSZosPMBmOsTCaTGgsF8COBiRHMdyAUwNwH&#10;jSp0/rZs2aKGVSAO47PQmYLZDsb1ojMH8y+kRQcLP0RsA+ggGmZVBhApcCw4mMHxkRbCCPLGuFmY&#10;3AKYAEGsgOdfNCBxHjgGgJkV1gHMgZDOMNmF6RMesjC/xbEim8OY2CYwV8ZLFXUDGPUBoF6i0Y7t&#10;qPcAwpU5Rnrz/aIDdQgPUtRVdDBQd2HCCNM0xBt5oUOD3wI6K6if8CfxOozfHUzm8BsxxhFC/CDE&#10;3sDvCr9r/J7gPAt/jd8Wfhfw72D8TvDOMN9u/I2IeRoDHAdA1DDyAfidg9flab7NfDvyhAAPMMQR&#10;zwoM4cIzoW/fvioewNQWIgPMf2HuCvEzMoy8IVIAvCvx4QAmtBA7MMwj4nuVkKhAfTKZ6GfEHsGz&#10;CUNDMQwMzw8MHYU4irZM1apV9VTEEuC5jw9lGLKH91RU4J7AjxA+riVl0C9Dffv999/1GNvArsQI&#10;dJjm//6tvmZZUNEx5hYNOox/xTh3NIIAOvtGQ8q8MRUZxtgjfMk1xrWjYgEcAw05CAIISAuLBDSS&#10;zIl4HOyHfPClCuIGxuVCocXXH/gDwFctgH1gyYHxSLC2wPWKCuMYyBsYQgV+CBjvhIYfSfqgE4/G&#10;O14IePECNNhRL4wvkIZVjuHUKCLYhmCAfVGX8NJGPF406GDAMWzbtm1f6hDA8zKEs08++UR9bYVl&#10;TmQYxzAEFXRW4OjVCFCSjY6RrWP20yckWvC7gvURLN/g7wi/aVgQdOvWTY1hbd26tRIRjCnu0JnH&#10;79EQACJieFY3fu94T6ChCH8t+CoFsRJWecjTGDcLoR2dfziQjAxY8sFyA/maAxEfzxmUG88JvGtR&#10;JnMLBgjt+H0jLfxCRDVbEHzJ4FkGy0Z8WMC7DGIEBHaI7tjPeD8TEh2o17VahPniIvYH2jGwNEY7&#10;HlYRmCIS7WRiOXCN0W6DLw+0F1/XZ0FaWL/hXmA5KYLzwsdoCGGvE2asEbsSI/ByMJl1euITVAo0&#10;8gBMRDHUAQ0hOOIyNw01B+VbunSp+tIMU3dYPGDoBiwmABxvQeCA+AAnOJgOBvkYX6RxTDQkYbIO&#10;BdYcbIMzHAAHMzgOhnxguIXxJQjHhzUG/sIpEMxqI5rFIh80CGG5ARNYmMwjDh1EdPAQ8FBAw8/A&#10;2clZ/Q2OpOFKbBt4AMa9hnUPvA3jxYDhEXgpGB0N1Fs8HOEl2RzULWyHtRCcIJmDOoUZXmCmjY4E&#10;PBojf9R5iAfGSwe/ByxjSBMEvIiqt3EMmIfDeRSGGeFhDYEPx8TQEnS64FHZlkmpN3J8/WD6TjWC&#10;xAz8zuDAq3PnzmpYFBrOsHaCWADhAFZRsOwDsD6CRRyGQeB5jyFREMeRB4AogHcX3iHoyGNGDAMI&#10;HYiDEzHsg98c9sPwB4jh+GKFfSGGY7sBBBBsRzy2GxZ8APujcYlhgmj0Y5pgiAgoP0QECCxo/GM/&#10;pMMzAuWHlQS2GeXGNsTj/Yz0eFfj/Wo4LsMzDeI93ofRDS0hxJyHHp76EiGEkCjRGup2AxxYftJp&#10;qL5mGUwmU+jEiROVU65hw4bpsS8cgMGxJLZpDR8VtIZVqNYpU9tXrFihHNponajwfbSOF3oSKi32&#10;0xpHocWKFVOO+s6dO6ecaJnnpzUKQy9fvvxSORBv7sASIG840YGjvrRp04bvj4B94IQMecybNy88&#10;D/zVOm4q/d27d9X2ESNGqHgEOPmCsy+tMRu+DwLOCfkYxz167IRyrle/SSsVR6wP3Cc4ntQa6aFa&#10;h1/d66+//lqta43z8O24t1rnRG2HUzetA6IcNSFdrly5QkePHh3uDPX8+fPKcST2gTPKyZMnq3QH&#10;DhxQ2y9evBhaoEABtR0OdyKCNHC2OnDgwFCtU6DqGNLCqR4c4eE4cMwKR3XJkydXDjGRD5xGwVEd&#10;9vfw8Ah999131XHff/999ZvEeXzwwQcqPzipK1SoUOjYsWP1o9oeOM979x+o31jFKnXUvSEkNqAO&#10;wUml1glXDmzhQHLZsmWhAQEBegr9WX70qNrWp0+f0LNnz6r3Ad47xnY4oMT++M3CWSwcWOKdMH/+&#10;fPWbxbNC6/SHp0dd3bZtW2irVq2Us0o4aca+cBpppIFTSTifxbvLvDwGSANHXXjnIB+kHTx4sPqd&#10;G88ivDuRP8oOB7xwfAlHnMb+KHebNm1C+/btq5452O/QoUPqPJHf8OHDVTn427IsSduBpSm0xAcd&#10;9DVCCCFRoVzdh8kSSR+M36tYr4cc3TJdj4k7uHznzp2V1atWq6+/hQoX0reEERoSqsapw4w0dZrU&#10;8knTTyRb9mzq4+Wt27dk4YKF0uCjBuqLrdYoklatWiuTVnypypw5k+zYsVN90dEaVzJixE/y3M9P&#10;Nm7cpHwyYOhF8RLF1VdjgP0x7OLmjZtSuUrlV4ZvKLTj4usSTE8xZMPVNZl8+GFVKV+hvPrCjPIe&#10;OXpEtm/brqZCzJc/n2zdslW6duuqvlDhGEv/t1Tu3b+nnAjiq5rWoJD9B/bLrp271JeposWKKpM0&#10;reOojnfsxCn5tE1XKVK4oPy9coFeEHvkxZzS1gbqMQLuL+oByollxGkdeX17iHavTeq+Yj17jpwq&#10;3dkzp9WXUuyHYIAHi8rDyFMLpuBgtT/2M99uxEWGeTpgfhxsU2XTt+EY4ceLcAxjP2MfnAvSIBj5&#10;2SI4nwcPPeT96g0lY4b0sn/Heps+H7vGwTrvG34v6q/6N2bgXTJs2FDlfHnNmrXqPUeIOagjcwfs&#10;lNM7b0mOouml/6KP9C3WA95KUb2bXgfeO6WrdZbTu+boMcSSGM8kgze5R7EhoY9HiD1BMSKO4PIF&#10;nt8ppkfX9Zg3By+vUq2+kac+/jKid1vJki6lrNhxRFZu2S2zv+ssTWtU0lPaFieu3Jc2Y1ZJ4Rzp&#10;ZcX3LfRY+8MpcwFxLfKBvmZjhGqd/VvjtIUwR48hWr3PWfFntXxmWz9Jl+b13vZJ/IEH+IPHz+X9&#10;NhslY1pX2b+wgVCLsEEctN9Qri/1FesC77l1/94Xv4CYD7UL1f5bvfB3WfHXOPl65Dwp/ZaNPvtI&#10;/KE9vC7OPSFPzzySFNlTScn+kXxASUy0/ma5AmmkSJ7YOy6lGBG/4Jl05coVNVwYH78w/DI+wfHw&#10;YRH+dDCrl/lwsjclYvcrKoEjpukIsVUoRsQRXL6AIyvEdC/us0fgTpy99UB+nL9NDl24pb3MQqVE&#10;nizyWfVy0rp6WXG0wQcQKteJm0+l3Z97pHDWVLL8y2phG+wQ5xwlxLVCE33NxoAYcam3thDWGUFd&#10;nfa/c+LtGyR925cUF2f2fhML3IsHT4Lk/S6nJWNaZ9k/u5T2rNA3EtvBMYVIQQh+1gfeczPX3xBf&#10;/9j4/QmztDIFB4mzC2Zz4jOCRECrVw+Xn5Pnl55IsiwpJFvncvoG66FKmQxSoXDYNLWxAXW/TPXO&#10;cmonxYj4ANe3f//+yt8TfJhF5ofNkuB4TZo0UZbLcHabMWNGfcubg+cqHPPCUTD81RjO5COCdEgD&#10;n3BwRE/LR5LUoBgRR3D5DDHCKVN+cUyTVd9CAGrX8Ys3pfV3U6RInmyy+jfr/PIXX+D8Q57dlxCP&#10;q0lHjEhXU3tyhDklJYkP6tiDR97yfrPfJWO65LJ/5RdaY4VqhE2At2/IcxGvXTYjRpTWOmbubmFT&#10;PBMSF1Cv/h17SO4euS9p86aR2r9Yx7SHKNe1277i8TQgDmJEqHTuN1rmTHz9dNPkzTAXIzAzHMQI&#10;3DdYDcTFcgB5GBjLyA/LcPBrLkZEPJ6R3nw/4y/ijPTASLNq1So1xPu3335TTrrN8wNIh3PFNMZw&#10;Oo/Z8CLOlGB+vKiOFd0yMNbN4wDijb/R7Qvw19gHREwLIuYFIluPGBcxrUHE/LBs/DWWzbcZaYl1&#10;YIdiRE85umWaHhN3cPkMMcI5dzlxypxf30IArs/xs1ekZd+fpEi+XLJ2+gh9i32A8zd5XBPTzWNJ&#10;R4zI2kF7ciSNaTCTAqhjDzw85f1G30rG9Klk//pf+OXEVsDr1+Qr4rHIZsSI6hWzSKoUFCNJ3EG9&#10;Wv/DXrm2765kKphWWv1ZR9+SuKBcJy54yo17fm8sRpD4xVyMwJTAmOkGIgGGUGAK7zfpbOK+A5PJ&#10;JAcOHFCzzWGWoAYNGqhhIIYYgWnEDx8+rKYvrlOnTrg4gP3hk23z5s2qPG+99Za8/fbbyu8WWLhw&#10;oZr9DuuYbQg+1zDb3l9//SX169dXU+J36tQpPD1AnitWrJAvv/xSzfAD/3GYwQyz4qGcmG0M/t/g&#10;r61hw4bhM+BhBiPMMoTZhA4dOqSm3Ee5jx8/rsQPzHp069YtdVzMWvTvv/+qMtWsWVOKFSv20vVD&#10;GTBz2ezZs9U06piuHbP2YYYlzKj38OFDNeVz/vz51SyCyl+cBq4Bjn3y5Ek1I1GjRo3U8BbcO8zo&#10;h+uGfeBTD+VE+XEslB3pMBMb4gHiMUQGx8X00Lh28IuHdNiGGZlwXVA2nBfEG0zJDN928H+HNLhn&#10;uK8dOnSI92E9JHbYlRiBH0D7L36W+b8P0WPiDi4fxYiowfWhGEExgsQfqGPPnwdIqer9xM3NRU79&#10;M4FihK2A1y/FCGKnoF4lVTECecA6wsmJz+L4wBAjJk6cqMQHTPmNa47hDuigQwQAiDP/GxnGl/Kw&#10;exaipvZFvsZ7FMf59ddflRiBjnOhQoWUvwqkhSN5dLgzZ84sS5YsUVMAmx/zvffek61bt6ophyEU&#10;QCC4e/eu2nfkyJFKXEA6HB+deC8vr5em1Ec6dPCRB0CZILjAoqJXr14yf/788LJnyZJFWU5gKAfE&#10;CVwLdNwxFASCAKY8xnTmEBsgPCBvdMpr1aql8kMeKCc68YgzQDysMuBoHyIApj9GHIDAAGEDU/4j&#10;P4geEFcg1HTp0kWJDkb5MN37wYMH1TEMgeDZs2fi6emp9sW1un//vly/fl2tY+pnIz2OASHEmF4Z&#10;+xYvXlw5+Mf5QpTAecG5P64RhCSIFchz+/btKj2uI6xobty4oa4VsR7s6imJCmpJIYIQQhIbvOjd&#10;3MLEoYCAMAejhBBCEg90fmq3GKCvkfjE+PqPzq+Pj4/qWJuDDuy8efMiDYsXLw7v4AJ0gpctWybZ&#10;smVTFgcQAfCV3Rx0qo8cOaI67LCE2Lt3rxIRIFqkSZNGCRbo/FerVk3NXIf8DG7evKlEBIgBn3/+&#10;ubLsABBArl69qvxGwOLBCAAWFbBCSJkypbJggACxY8cO9bd58+bKiSeEDXTkMdzD4N69e0ocQVlg&#10;kQH8/f1VQD7wgQExANfu77//lm+//VZtW7Ag6lnvIErMmTNH/vzzT9WnglXK119/Ldu2bVPCxqZN&#10;m+Tp06fqLywccHwIN0iD84MgYgBRoH379ur6ZcqUSV2rEiVKKLGjbNmycurUKVV2CBsdO3ZUx4O4&#10;AcEBFikoC+6fAeJHjBih9i9SpIgST2AJAfEHv0cIFLCegHBErAu7EiNQGU3ag4YQQgghhJD44oHH&#10;U32JxBcQ48ePH6++2Ldt21bFoTNszv79+5VQEVno3r27EhQM0OGFVQU69vXq1VMd3KpVX/gywfEg&#10;DqCz/Nlnn6k4DFPATBsYJvLpp5+qoQ/4at+nT5/wTjDAvhiWACsLdLphuYBhIIiHiJEzZ04lpmAZ&#10;X/qTJUumBA6kwTLSYbgDOu6GJQPEgylTpihrAlgQoANvHAv5QZxAWYyhH4iH1cc777yjhACsd+3a&#10;VXXuYdUA6wyce1RAgMF1hgji7u6urFIgYmA4BAQcONmEeLBy5UqVHusQXHBPcCw4GzWABci4ceNU&#10;WeDzA9t///13JSJAKAEYdgFRCNcYlg2wjoCw8s03Yb5Yjh49qv6CChUqKEsT7I/rhfPD9YEYBGsZ&#10;WIngHHEcYl3YlRgBk7kW3YbrayShgVEXHp6EEEIIIYTENzDVh6+EyAKGAcBnggHECFhMwJcDrBRg&#10;vYCv+9EBnwoAQyLQzkVAXjHBvF2MTjQ6++h0N23aNHy4iYGRFhYcALNswNoC/iTgY8F8eAWIrOOd&#10;EJ1xo3ywGDHKh/OBoBATzMsYGBiorEQwFMT8WkV3bjgWruf06dNVgMiDa0SsD7sSI8C1m3f1JZJQ&#10;pEjuJi7OzuLvHyAB2oOaEEIIIYSQ+ASdU3zBx9fyyAIsFGBRYIBONJxUolMP3wewSoBoER2wzMAw&#10;CgzRwNd6DE2AoAFBokqVKnqqVzE6z7CsgHUDLCIwBAJf8xEM6wukQ6ccZYElB4aAIA5DRmBdgABL&#10;AFhlJDYoF6xJ8BdWDLCM+OWXX5QFRkzFCHNgTQIfGPD3gOElGN4xevRotS3iEBoDHBv7tWrVSs6d&#10;O6ecgMJPBXx2EOvD7sQIQghJyph/OSCEEEKSKuh0mhNTa4SowLACWEJApMBQDDhXhL8CgGOZ5491&#10;I8CJIoZ9YCgAHCfCZwFmfsCwDVgEmKc3B8fBcAX4QoBjTHz9jwwMGYEYgeELnTt3Vp16DL+A/4a8&#10;efOqgG3GMIjIjgXM441l83QR182JLi2ujRGHssDPBYQIDBcpXLiwmpXEEHaQNuK1jOraQhDq27ev&#10;8m/xwQcfKJEBM5ZgJg9zsQbBHKwb2wGsTYh14vSDhr6c5EEjfcbC9dK9bUM9xjKY7p6TUJ9H4pgm&#10;mzimCJuGhrzg6TMfWblpt6ROlUJaflRNnPVpf+yFUD9PCfW6L46pM4tz9mJ6rK2hdXCfbAj7m7Ks&#10;9pS3r3to7eDZNnnWBvXy/bxDPXpwtyVCg0T8Tmm/qWQi6a1jNoHI+O+ilwQFh0q+HCnFNRnrF7EM&#10;F3feFM9b3pIivZuU+ijMyZ418OCxv3j5BEmerMklewY3PTbm4Jk89a+10qvDx3oMsTTonGOIBTrq&#10;sEqAST58I6CjbjhsjC3oEMOSAb4Z0PHFF310aPFuhf8BWFNgNgscBxYXGMqBGSXwxR3WFC1atFA+&#10;HTC8Ah1xOKs0OtmwwIADRQwbMTrPcKYIKwc44ezWrZuysEB8RGBpAJ8M2I7pP9HRh/gBXws4NqbF&#10;hI8KiADw+4BjYWpRnItxfJQXFgaYFQT+KiCC4Dzg7wEdfGzHMBPkBaHDHJwnhBqcK4QWXGtcD+N8&#10;cAykwX64DhgSgfKhvJhxBD4phgwZoq4pyobfB6waUH4Ai5DcuXOrqUWRD8oCgQdlTZUqlToPDF/B&#10;dapUqZJyVDlo0CBVDlwvnDPOA34jzMG1gUNO+OKYNm0ap/S0Uuxqak+TKUQq1ushR7dM12PiDi4f&#10;p/aMGnV9AoPk/NVbSoQoXjD3S+pnUgfnz6k9SXwD09K3634tXt5+smPFT5IrewZ9C7Fq8Prl1J7E&#10;TkG9SqpTe8JHWee+v8qcSYP0GEJIQoLfMZyHQvSASIFZO4h1YoefNyI3PyLxAxRLN9dkUrZYASlZ&#10;OK9dCRGEJCSuri76EiGEkMTE0dGBQgQhicyGDWEWo7BQIdaLXfUMYflUrFBufY0QQgghhBDLoqwi&#10;TZxKnpDEAiLE999/r2Y6ad26tR5LrBG7EiPwVX7BH0P0NUIIIYQQQiwLxIjaLQboa4QQQqLCrsQI&#10;vByMuW8JIYQQQgiJDx54PNWXCCGERIVdiRFwKNSi+3B9jRBCkh4QXQkhhBBCCLF27M6b4NUbd/Ul&#10;QghJatD6ixBCCLEW8IEgzIeI6bXvZyMd0vA9TuwJuxMjCCEk6eEg6dOmVEsPH3mpv4QQQghJfG7f&#10;vi2NGzeW+fPn6zGRExwcLP369YvS4aK5YIG/hCQFKEYQQkgSIJmLk75ECCEkscEMboSAEydOyMaN&#10;G2XBggV6TOTAemLr1q2ybNkyPeZVdu3aJdOmTZOAgAA9hhDbhmIEIYQQQgghFsNBKpQuoi8TS2JY&#10;BxjDHszXEYw02IZ1LMcW8zxjegzzdfP9QI0aNWTWrFny+++/R5rWSG+O+XZjHyxPmDBBPv/8c3ny&#10;5IlaJ8TWsUMxglI1IYQQQgiJHxwdHWTupEH6GrE0V65ckbx580qvXr3UelBQkDRq1EjKli0b3nFH&#10;xx9pTp8+rdLEltgeA+LBH3/8IZUrV1Zxffr0kbt3w/zUnT17VoYNGyabNm1S69evX5e2bdtKvnz5&#10;VNo8efJIhQoVXrJ2gBVF0aJFpVKlSrJz5051PAzf2Lx5s1p+++23pUWLFnpqQmwXuxIjYDJXtFAu&#10;fY0QElfwQgxT7+0z4PwJIYQQc/BuMEX40k0sR5o0aVTHfe3atcrPwp07d2TDhg1y5swZ2b59u0qz&#10;atUqefTokeTIkUOt456o+6JbG0QWzN/pqVOnFn9//0iP8c8//6g0xjGyZ88u48ePl759+8rNmzfF&#10;zc1NZsyYocQC5BkYGKj8Rpw8eVIdp3nz5qqc3bp1k1y5cinRIkWKFOLoGNYtQ7sK1g/Y9/jx49Kw&#10;YUN5/vy5ZM6cWZydnVWa5MmTq3wJsXUctIrO1nQcwOULOLJCTPfOi3PucuKUOb++xfpAWVXQ1+0K&#10;7aTxpcIhgQdx4nqbPK6J6eYxcc5RQlwrNNG32BihWqPqUm9twSSStYP25EimovHCbN1rvNx7aH/z&#10;qePJueD3LyV3jkx6TOKBaYubdflVTp67IYum9JeK5QrpW6yLsGdQ2F97BI8fo7GpwHUw+Yp4LNI2&#10;pBApOE7fYF3gfs1cf0N8/U1SvWIWSZUirDFMSFxAvVr/w165tu+uZCqYVlr9WUffkrigXCcueMqN&#10;e35SpUwGqVA4rb4l5uDdWLvFQNm2bKweQywJri869OvXr5cDBw4oK4ZmzZqpNt63336rQsqUKaVa&#10;tWqybds2FY/7CouETz75JFJ/C3g2w19D1qxZ1frrjjFkyBAZPHhw+DFWr16tLCa8vLzk4sWL4u7u&#10;Lp07d5YlS5bIpUuX5OHDh8piokOHDjJlyhS1vU2bNjJnzhwlcDRp0kT27t2r8ihfvrxcuHBBWUBU&#10;qVJFmjZtqvxNYPu7776ryr9mzRq5d++eZMmSRZWVEFvGrsQInCrCS43BOIL8bEWMwIO14zej5e7j&#10;Z+JkwWtg7aCGP3v2TMZ9210qlSuhxyYMqB9JXYyo3XK4LF+8QIk99gLu65jxU6Tzp2UkX+7EbwxA&#10;jOjYd5L8e/i8TP21h9T8oIy+xbrAdZu3dIf88ddWcU/ursfaB4EBgVK/amkZ2r+5HqOBhxPFCGKn&#10;oF4lZTGidLXOcnrXHD2GWBLcoxUrViixYOTIkWoYxLlz58THx0cyZsyohAJYEyxcuFBatWoVvg+s&#10;GurXr6+sEyICkWHLli1SvHhxtR7xGNgXIoG3t7dkypRJBg0aFH4MCBLZsmVTebi4uKh9UQfAvn37&#10;1PEMMQLOJz/44ANV3h49eihnlRBHjh07psQNQ4zAPsjj66+/lnHjxqmhGsiDYgRJatiVGAGz6lY9&#10;f5Kl04fpMXEHl8+WxIhOg36TsWN/UeZd9gLu0Yw5C6VigUxSqTzFiDciGjFixRKIEfYkcIXK6PF/&#10;SOdm1iNGfD54umzdfVx+G9ZRPq5bUd9iXeC6zVu2U7xd00u12lX02KQPzvvMifNyYd9eGfaV2Rhf&#10;LZ5iBLFXUK8oRpA3Affo6tWrUqRIEWU9gM57y5YtVad+0aJF8umnn6q/GBaRP/+btctxDFhDwG+D&#10;cQwIGxi6gbxhJbF48WJ1jLRp00qhQoXUXziqhChh5AFrBggNhhgxceJEJXjkzp1bDc2AoPDll18q&#10;EQLlj6kYgWEj2Nee2l4kaWJ3NfjK9Tv6EiGEEEIIIcSWQGcfzh/RcUcn/f79+8raACIEhkrMnj1b&#10;ddQNfxFvAo4BISOqY2CIhXGMVKlSScmSJeXGjRvq2AcPHpR169bJb7/9JsmShX28MYDvB/iPgE8K&#10;zLJRs2ZNefz4cYz9P8BnBEQOWFXAgSYhtg7lNEIIIYQQQojNALGgY8eOyjIgQ4YM8v777yuxAM4k&#10;AZxHurq6quU3BceANYP5MWAlEfEYEAimTp2qZriAU0sME5k3b54a0gHg0BJpkB8sk2HRgZk1kA7n&#10;UKdOHSUuQGTAscytl5G/k5OTEjWw/8CBA5Vfi7///lv5myDE1qEYQQixWfDiRiCEEEKsCa3fSOKZ&#10;Tp06Kd8JGNYAPw7orGPYBGanwFSalgCOKI1jwB8FxIKIx8BxMZwDTibhJBPpL1++rBxiYlvp0qWV&#10;NQSGW2CIBfIaNWqUGmqBIRwQG3bs2KHy3rVrl8rDyBfOMpEOQgfW8Rf74/gQPgixdShGkASDHUcS&#10;H/gHcvo0EjOMZxCfQ4SQ+MVBypcqrC+T+AAdc1gNYLrL9OnTh8dhGXFxtYoAsTkG4iEqwIIC2zD9&#10;qGHNgHiIJRjOAasHxGOmjeHDhyuxASIEnGEiHvsjGHkiPfJDHkYchnggDrNyEGLr2KEYQak6MfH2&#10;wzzO+gohFuDfM576EuFvK3pMplAJCOSFIoTEH5hdat7kwfoaIS9o1KiR/PPPP1K7dm010xuGbGD6&#10;0fHjxyuhgRB7w67ECPzGixbMpa+RxOD4VR99iRDLYKJhhNJY06QKG2Pq9cxX/SWR4+0XKg8evzqt&#10;GyGEWApYX5lC+HIiLwOxAVYQ7733nowePVoWLFignFzC1wV8ShBij9iVGIEHwMIp3+lrhBB7wtxE&#10;H9NlGQHTZyHYsuk+vqW4u4d57PZ7HqD+EkIISRzwPqnbcqC+RgghJCrsSowwOiHENjA6jsZ9M+88&#10;Io6QmGBej+DZGk6l/ve//8lXX30lbdu2lbp160qtWrXE19f2LQpg/UUjT0IISXzuPXiiLxFCCIkK&#10;uxIjQkJCpVWPn/Q1Yo2YdxwRgoOD5dy5c7J48WLl6Aedx5YtWyovwoS8DvN6dPPmTZk8ebIaozli&#10;xAh58OCB9OrVS8aOHSurV69W02OlTJlS39M2yZMrs1QsV0iyZU2nxxBLYV6XXgohIeovIYQQQgiJ&#10;PXbnwPLy9Tv6ErEmzBv4z58/l9OnT8uXX34pH374oZqH2dPTUypVqiQ//vijmhrJmOOZkIiY16Wr&#10;V6/KF198oeYCh/dpTJmFub/79u0rhQoVUnN1p0iRQs0Bbts4SPtPq8rCP/pJ4zrv6HEkLpjXI4QQ&#10;k0m8vZ7JtctXZe8/u2XDynWyfMEyObT3gL4HIYSQhCD8uWxhQdjIM6p84+u4hNgzdidGEOvDeKD7&#10;+fkp83lMbwSvwuhAwuMw5mT+/PPPpU6dOlKwYEHJlSsXPQ6TSDHqEgStqVOnSo8ePaRy5cqyb98+&#10;6dixo0Wm+rJG1PAM7R/+LuKO0dhEwJCwc6fOyrTxU+SL9r2kd7vuMunncXL62CnxfuYt7incJUfu&#10;nPqehBBCEgq0DTt37iw3btzQYywDptzs0KGDPHz4UI95me3bt0u3bt3k9u3begwhJC5QjCCJhnmj&#10;H0MxmjVrJlu2bJFly5bJrFmzVCfS9r9Yk4QC9QjcuXNHPv30U3n06JGsX79eDeuB81pCXof588jP&#10;1082rdkgA7v1kx/6D5HsOXPI8Ik/y6zl82X8rN+l54De0rLjZ/LRJ40kZx7O0EQIeRVqw/EHntM7&#10;d+5Ulo6WFAWQ7+bNm9UsF7du3dJjX4Dts2fPljlz5sju3bv1WEJIXGALnSQKeKADWENgeqNBgwbJ&#10;zz//rB7w6dOn5xdeEiuM+nTx4kVlAdG9e3cZOnRokrWEIJbFqD8BAQGyavEK6dmqs5w5flp6D/pS&#10;lm5bLY1bNJEMGTOISzIXPpsIITHAQcqXLqwvk/gEz29YscHHmCWHT0SWL57/8F82adIk+fjjj19K&#10;g4BlpDX2N9+Ov1gnhLyMHYoRbEgmNsbDGA3/AQMGyOPHj2XFihVStmxZFU9I7AirT3BK2adPHzVn&#10;d6NGjVQcIdFhNBjv3LwtHRp/Jv8dOCK//jlOBv44SAoULqinIoSQmOPo6CDzJg3W10h8gWf3mTNn&#10;lGXtO++8IxMnTlTDNOMK8j127Jg0aNBAKlasKDNnzgwXE+D0Gta7GMaBY/3www9SrVo1KVOmjBpm&#10;jOHFSAfOnj0rbdq0UduaNGki169fV/GEkBfYlRiBD1pFCnJ8rzUAi4j+/ftL0aJFlWWEi4uLvoWQ&#10;2INGAYZjoE7hpU9ITECDMTQkVA3JGNr3W+n73VcycvKvki0nHeQSQt4cPFtM+hdyEr/gI8SBAweU&#10;ZSQ+cP3xxx/hYoB6xuNemExRBiNtROCr7OTJkyrfnj17Kl8SwMPDQ44fP65m6cLMbnCqjinD4Wgd&#10;/iSMYaJPnz6VmjVrysqVK8XLy0v5roITbULIy9iVGIFx44umfK+vkcQhVPz9/VWnMVu2bOolQrNn&#10;EhcwZe/06dNVI6Ru3bp6LCGvBw1QmNPO/XOWbFr1t4yfPVnerfKevpUQEi9o/T6jg6gbtYVhFq+2&#10;2Tg4h7otv9bXSHyB9uOvv/4qV65ckXXr1omzs7NyhG4MlQBwcImZ2SIL9evXV1aVEUG+cKQOSwaI&#10;CcgP/ikikiNHDjl06JA6PgSJ9u3bK+Hh2rVr4uPjI76+vmrmLogUp06dotUmIZFgV2IEXg7mDyiS&#10;8KCNsWv3LkmZMqUMGTKEjgVJnAkKClLmlJhthZCYYLwLFk7/Sx7cvS+T/vpT0qRLq28lhMQXoUp1&#10;EAkOMElQQLCEmsKEB7QNgrQ4xCcFMQLce/BYXyLxCYZRuLu7S7FixSRZsmRKDEC7wADWCxACIguw&#10;fPD29tZTvsy7776rrHZLlSqlnKnfu3dP3/Iyq1atUkNEMmfO/JJggXW0Sy5duiSlS5dW1hUQJwgh&#10;L2NXPUF8QW3d8yd9jSQGoaEhMuWPKTJ48GAKEcQi+Pn5SvPmzW12qI/RMcbfuDTCjf3jkoeBkQ+e&#10;mZbIzxrZs22X7Nu9Vwb+yHHdhCQkQc+DZdU3O2VRt81y+3jY9IlPbnrJoq6bZNXXOyXY36TiCIkJ&#10;sLbFewodfQy7gHWE0b6EhcN7772nBIrIAgQGWC5EBvxBIN9nz56pfCPO7oZt8+fPl++//14qVKgg&#10;c+fOVcNFDeBAG0M7MOsHpgpdu3atfPXVV/pWQoiB3fUGL127oy+RhAZdGjzQoRBnzJgxLJKQOIDG&#10;AKbXQp2yVdDX//qnv2TPwbPiHxCozgkhppinf/LkmdZw8ol1HgbGfggPHnnKb1NXy74jF/StSYen&#10;j5/IzEnT5OfffxNnF2c9lhAS36Bz6JLcWXKXzyLP7vsqSwgQEqx1+rT1HGUySbLk9CFFYgbeVe3a&#10;tVOzW2AmLQgTtWvXVhYScQH5wvEk8m3VqpWaDaNx48b61hfA6gFACDl//vxL031evXpVmjZtqsSI&#10;tGnTqrofGBiobyWEGPDTNEk4tIf7vn/30ZyeWAQ0FgDGakb1ZSPe0cpgMoVIsMn0xgEC3bHT16TL&#10;V1OkXZ9J8ve2o+LrF6DOzzjH6PB49FRrDD2Xhi36yYgxs7R1z1gNSTOOFaKFuw+eyojxy6VOy+Ey&#10;7a8tEhgUHGm5YxusZYgcznPdsjXyfrUqki5DOj2WEJKQlG5USFxTvdxhdE3hIm+3LK6vEfJ60LlP&#10;ly6dGk7x3XffyeHDh+Xtt99WPsniAqwqcufOLeXKlVPTzsOBZfXq1ZVDSxwTw4ydnJzUco8ePdTw&#10;EMywMWbMGPWhDdsghkDAQJlgOYFZPooXL65m3iCEvIyD1jCL/eczGwWdhor1esjRLdP1mLiDyxdw&#10;ZIWY7p0X59zlxClzfn2L9YHOQKdBv8nYsb9I8uTJ9diEQXV0QkKlTe+f5Y9RvSS99gJJKHDsGXMW&#10;SsUCmaRS+RJ6bMKAY5s8ronp5jFxzlFCXCs00bfYGKFaR/JSb23BJJK1g/bkCGtEok7V1jqtK5Ys&#10;SPBhN7i2MKOs+9kQ2b1qvB6bMODYo8f/IR0/KS3Dxy6Voyev6FveDH//QGU5BDAlXOnieaVv14/k&#10;/beLRntdcQ8+6/Kd3Lv/WLJnzSi5c2WT/63YLCOH9ZbWn8ZM+MP5PPH0kZkLt8qc//0jQUEvzKST&#10;JXMWpzjeWzTaunxWU77o3EDmLdsp3q7ppVrtKvrWhCPsPAOlaY0WsmnvInFPoOcgjnvmxHm5sG+v&#10;DPuqhR6rocWLyVfEY5F241OIFBynb7AuUP6Z62+Ir79JqlfMIqlS0JqExA3UqSOLzsr+uaf1GJGK&#10;bYrLu+1L6WuJB8p24oKn3LjnJ1XKZJAKhWPvTwbP5TLVO8upnXP0GGJJcI8wLTwsErJnz66cUCIu&#10;a9ascRqyiTwwWwYsLOCc8vbt20pcQL4Y/oHtmA0Ox8NxMRQD7RCsw29F+vTp1T558uRR7z3MsIGA&#10;PLJkyfLKUA9CCC0jSAKCl/PjJ08lXVp+jSSW4c7duxIY+MJRVWIQGBQkAVoZ4hLMFWE0dm7cfii7&#10;D5yVoODorQnQ4Pl2QCcpmC+nLF6+WSb+uUhaN68nNatW1FPEjNPnb8iB/y5JcIRjQpiIrMyxCgFB&#10;r+SbWIQE+0umjCnFJY5mvISQuFHyo4KSPF1Y58w9nauU+6SIWk4aOEi5kolksWcH4L0HKwR0+iE+&#10;5MyZU3LlyhVn31HIF44nYRkBAQH5I28IEcb2FClSSP78+ZWwgHV83MuXL58SLGARgW3YFx8SIE5g&#10;HflQiCAkcuzQMqKnHN0yTY+JO7h8tIyIHlynhw8fyscdvpd9G6ZrD3B9QwKAY9MyIo5YmWUErivC&#10;7NmzZfWe27J+XsKaPuLYsIzo3KyMpE+XSj1b3hQMjWjedbTcvPNI3N1cpXmj96VHuzqSKUNqPcXr&#10;wf5DR0yVabNXSqqU7sqSweORl0wZN0hafFJLTxU9qq5q53Hgv4syauJyuXTtnhYnMnFEZ6lUIe6d&#10;BHfXZFpjzCVWlhE4vvavWrYUDx88lq97DJTZK2ZapM6iMRoduLa0jCDkZVCvDi04Kwf/Oi1vtSwq&#10;73Uuo29JXFCuuFpGEEIIiRl2ZRmBNmORAjn1NZLQwNEPZtMgxBJgDu/169dLly5d9ZjEIU2q5JI+&#10;bco3D2lSSsZ0qaVN0w9l85Jh8n2/T2MsRAB0hStXKiuzpwyVAvlzSYtP6sh3X3eWUiUKhiWIIehU&#10;Ozs7SeWKxeTvBd/JhJ+0PIrlltQp3SMvdyyDu/ubWSKEaI+M+49Mcs8C4a5HsNy95y2ubu7y4Elo&#10;pGliE5752I2WT0i8ULJefkmVObmUa1ZUj0kaKHEXDy9CCCGvxa7ECHwFW/Tn9/oaSSjwUsYX9GXL&#10;lkmPnj31WEJiD+qSUZ+mTZsmNWrU0Dq5tm36CJF01vje8sPAlpI9S+yHMEFEqFuzkjSoU1nKlykq&#10;5UoXkX6ft5biRfPpKWIP8qxfvbwsnTZAKpZNXFNjXB/XZA7iZqFw8vBhKV2hVKTbYht0y11CyBug&#10;TNwzuEnTMdXEPY2rHps0wHuqXqtv9DVCCCFRYVdihNGJIQkHrjnAdEePHz+R/PkLqHVC3hT8hpcu&#10;XSq7du2SLl266LG2CxrkGF4RV+D48tfhfeTjj6rqMXED5XJxcRZX18SbZg9CBM4rfRqnOId0qR0l&#10;XSpH2b/zH6lRv26kaWIbUrjb1SuUEIuD50ya7Cn1taTF3fuP9CVCCCFRYVctKczm0LrXCH2NxDeG&#10;EHHu3Dn55ptvZMRIXnvyZqAuGWIihIgFCxbIokWL6BCKxAjjWbRv114RJ3dJno7D9QghhBBCEhu7&#10;+6xz6eptfYnEJ0bj/9q1a9KnTx+ZPn265MmdW8UREhuMuhQQEKDm6l64cKESIlKnjrlfBWK/GPXH&#10;64mn/Dn2D+n9TV+1TgghhBBCEhfamBKLgoa/Efbt2yetWrWSH3/8UcqWLaunICR6zOsRwo0bN9SQ&#10;jCdPnsjy5cslTZo0ekpCogZ1BwQ895dvv/hGOn3eWXLkplUEIRHBbwWWZyaTye4Ch+8SQkjiYYdT&#10;e/aQo1um6zFxB5ePU3u+aPTjb2BgoMydO1dWrlypLCLy5s0bvm3PaS+pUjKtGgueUOC4nNozjiTQ&#10;1J7m9Qh5e3h4yO+//66EreHDh0vlypXVGGMDpNty9InUeSuDHpMw4LjG1J75cmfRY0l04LrFZmrP&#10;uGDUJa+nnvLjgO+lbMUK0rZbe/HyCZVnPiGSJ3vC+cJAWTi1J7Fm8LwdNHCAXL92VY+xH9zdk8u8&#10;hdpvUAf1Pa5Te+J6lqneWU7tnKPHEEIIiQyKEXEEl8+exQij+uAvRIidO3fKzJkzpVSpUjJw4MCX&#10;joM0FCMoRgCj3piDOARfX185duyYbNy4UU6dOiV16tSRXr16iXMkUxcgPcUI2wHXLb7FCBzD+Pvg&#10;zj0Z9e1P8k6VStKmW3sV5+kdQjEilqD8FCOSNniW9+/7hQz9pa+4uiWtmS1eB867e+uvZNHS5XpM&#10;WH2PuxgRKu37/Czz//hWjyGEEBIZdjhMIwF7wUkIvJwjBrzEEXx8fGTDhg2q04jpFidMmCDDhg2z&#10;uPUFsW1eqj/aeoj29+7du3LlyhUlYv3551Rp166dVKtWXWbNni0NGzaUNWvWKJ8jTk5OL+8fHlTG&#10;EeLePBDbxfw+moJNsmXtRun5WVdp3aWtfNa1nZ6KEELiH8wCRCEifjB/1ttiIIS8jF2JEfgaX6RA&#10;Ln2NvI5XHqBa3DNvb3nq6Sk3b92S/44dU44EP/+8tzRu/LH8++8++d//lqqhGTly5Hh1fxW0fPHf&#10;K/FvFojtgS+rW48+UWHzIQ/pP3KhDBm3UqYuOyyHr4SZtQ6fvF7a9Bknvq5F5Z/jXuHpIw3/PZGz&#10;N/0i3xbLcPNhgF5KYiu89EwICZXnvs9lx6bt0qV5BzmwZ7/MW7NIKn34/ktDewghJL7BMwn+KEj8&#10;8Nw/QLVJbS34+vnpZ0AIMbCrYRrxAS5fUhymoc4rKESOXPRW5oah2r4/DB+uvjj6PdceplqtKVOm&#10;jLz//vuSI0d2cXd31/d8Pedv+UmRnMnjNEwDu+bK7C55s8ZsWkecC4dpxJEE8hkRW3B9OUzDdsB1&#10;i+swDeRhBOD//LlcuXBZdm3dKf8dOCJFShSVJp81k0JFC79SJ7EPh2nEHpSfwzSSNniWc5hGGKjv&#10;lvAZUa/1N7J5yRg9hlgK3J+Rv46Xg0f+s6npvdF+Rlt54ZwpegwhBNiVGIFTRbBkpwn5JVWfEZau&#10;GbhWe097SeWSaeL+pVLbPaY54LgUI+IIxYiXwHEpRsQeXDdLiBELps+TU8dOyqOHHuLzzEfyFykg&#10;laq8J9Xr15RUr5nyFftSjIg9KD/FiKRNYosRqGMgoa2Y4lOMKF2ts5zeRQeWlgb3Z9ToCdKgXi0p&#10;kC+PHmvdoMxeXt4yaOhIihGERMCuhmngC/9nvUboayQ60CawdFAigrYQMT7WIayIhBA7pM7H9aXv&#10;dwNkwpw/ZMHf/5Nf/vhNGrds+lohghBi3fgHhKohoYQQQuwHuxIjwMWrt/UlQkhSIJkTpSl7AmJm&#10;5iyZJXvO7JI6TWpJ5hpmpUMIsW3OXAnUlwghhNgLdidGkMQltbuTvkSIZahSOp2+REj0OGuPoGQu&#10;FLAIsTb0kRqEJCoYUmEMGyKExD8UI0jC4eAgZQqmUsMsCLEE+EruTMsIEkNQX1KlcJJsmejzgBAS&#10;v/DNZLv8d8lbXyKExDcUI0iCgRczX86EEEIIsRTGl+zwEBKiQuLiIGVLFdSXia1x8Xb0U3C+Uu+0&#10;QAiJPXYoRrA7TAghhBBii5h3/jBrBUKAf4Bcv3JNjh85Jju37pBd23bpqRMHR0cHmf/7EH2NJBXM&#10;653JZJJnz57JyZMn5dixY+Lp6amnIoTEBvsSIxxECuXPoa8QQgghhBBbwFyE8HzqKYf3HZIpYyZL&#10;/85fSIePW8ukUeNl3dLVcubYKXn04KG+V+KAMpoS3TqDWArzuvfkyROZMWOGNGjQQKpXry7jx4+X&#10;adOmqXhCSOyxKzHCydFRlkwdqq8RQgghhBBrJrwjGBIq1y9fk7l/zJS2DVrIhpXrpOL778h3vw6T&#10;+euWyPjZk2XomOHSe1Bfada2hb534oDy1m89SF8jtkp43dPCzZs3ZcCAAdK9e3flf2jy5Mly9OhR&#10;mTt3rhIjChQooO9FCIkNdiVG4GFiMlGpJoQQQgixZsI7giEhcvPaDRkx6AcZ2u9bSZk6lazctV5+&#10;GDtCKlZ+VzJlySwuyaxvit879zz0JWKLoO6BoKAgmTp1qrRo0UIaNmwoS5YskW7duknhwoXVdkJI&#10;3LArMSIkJFTa9h6pr9kv4S94uwnqrNW5k/gBIh/GT9pTQN0ib4B+2V79nSbdQAiJHcbvJljrCP4+&#10;epIM6jVAyr5dTuatWSjN27eSZFYoPpCkh7+/vwwaNEjOnTsnmzZtkmrVqomzM2djIsSSOGgPfLtp&#10;KaHDVLFeDzm6ZboeE3dw+QKOrBDTvfPinLucOGXOr2+xPuBwp9Og3+TbIYMkeXI3PTbpg3u0cMlK&#10;+bBkbqlUvoQemzDg2CaPa2K6eUycc5QQ1wpN9C02RmiIyKXe2oJJJGsH7ckR1hCEwNe8229y38PO&#10;HDdpT80Q7b8lf/aX3Dky6ZEkOvB7+GvZTrkf7C7vfVhRj7UPLpy5JHdPH5eh/c3Mx/H6NfmKeCwS&#10;cUwhUnCcvsG6wH2buf6G+PqbpHrFLJIqBRvjSQ20D/r3/UKG/tJXXN1c9diEA3XsyJkAeauk1jbB&#10;70Ljwd37Murb4ZIrT27p+/0AcXFxUfGWBOfdvfVXsmjpcj0mrCwnLnjKjXt+UqVMBqlQOK2+JeYg&#10;39LVOsvpXXP0GGIpcH9GjZ4gDerVkgL58uixlgP5L9lxXz6ulFb69u0rBQsWlH79+sVJhECeXl7e&#10;MmjoSFk4Z4oeGzOw7+vAdgwbQUgojDJFduzXbbMk8XUc83yBpc8hvvN/HebHTsjjRgfFiDiCy2dL&#10;YsTYWUvl3JVbeoz9oP3k5Ksun0rxgpZ/cb0O1I+kLEYQEhvwe9i6+4QsXLlbj7Ef8Mqv+UEZafPJ&#10;h2ERAK9fihHECrAWMaJCCVf1W7l2+aqM+OYHadnxM6ndsG5YoniAYoTtgfsT32LE4u335M6xheLh&#10;4SG//vprnDttyPNNxAjsB4KDg9VsHX5+fuLk5CSZMmVS1kH37t1TQ0jq168v7777rkqbEKBcS5cu&#10;lRs3bijBxtxSCdt8fX1l1KhRUqNGDRXiinEd8NfoRGP5+vXrMmvWLGnWrJmULVtWpYktEfM2lhcs&#10;WKDu/xdffGFRIRR5P3/+XP73v//JpUuX1L2rXLmyvtVyRDwv45rduXNH+Thp1KiRvP322ypNYkMx&#10;Io7g8tmKGEESHtQPihGEkEjB65diBLECrEOM8JcKJdzkzo1bMrj3QBn95zjJnit+Z0CLTzGiTPXO&#10;cmonxQhLg/sTn2IELD5/mrFXDq39RdasWWORYRko85uKEei4Dh48WPmqQOfYzc1NdSQXLlwoixYt&#10;kg4dOkjLli3VekKB+p0xY0Y1tSkce2bPnl3fElbm8+fPS/HixeWTTz6R5ctf/LbeFOM67Nq1S3Ll&#10;yiUlS5ZUcePGjZOvv/5aevXqpRyKvglGea9cuaKEE1xfnFeZMmXk0aNHcuLECYs6J8W1Q5nHjh2r&#10;hKW33npLDhw4oG+1HDivwMBA2bFjh2TNmlWJNYibOXOm9OjRQ9q1aydz5ljH88m+pvYkhBBCCCHW&#10;R6iI11NPJUR8NfSbeBci4hcHKVO8oL5MbAV01lARjxw+rJxUWoN/CHQmJ02aJOnTp1fDRSA8oLOM&#10;statW1cJFV999ZVaR0Bn19y/FdaN+MiWI64DI97YZp4PwFd2WCT88ssvykrDPK15uohETBcxX2O7&#10;kQbbjW1Xr15VVgQ//vijigdwKvrNN99Iz549X0lv5GHkbyybH9OIHzFihBJ4zpw5o+JSp04tI0eO&#10;lOHDh0u+fPleSmvsb54HgnFs8zRYN8fY/u+//0rKlCmV0AELDPP9jRBZOY2/EbeZpzHyAbCcwTX7&#10;9ttvVTzAecIPypdffhnpvhHzxboRZ77dktihGGEd42MIIYQQQkgYWtNXFs2cLy07fCblKpbXY20T&#10;R0cHWTBliL5GbAl0uPDFGp22xAadPogRAB3uMWPGKBFgw4YNqoy3b9+WkydPqk4n8Pb2lt9//12a&#10;Nm0qTZo0kY8//lh12GFRgX2///572bt3r3Tq1Enatm0r//zzj1y7dk0+//xzad26taxduza8o4lZ&#10;RFatWiVt2rRReWHYxeXLl9V2BFgpwLGn0fk9ePCgtG/fXpUTnfqoQL6zZ89WZUD5kH7//v3hx8XX&#10;/JUrV6py4zxw/hAieveGda6o8qM8iEN5Tp8+LQ8ePJA//vhDPv30UxVvlBHTsEJUgnjz559/qjyx&#10;b//+/ZU1BNKMHj1anQuWEQ9xB2WAYGCcH8A1/Pnnn1WZca0wzALXG+A6Il8Mu0DHH+XAfULH3Rwc&#10;A9tPnTolAQEBSlzCcbZs2aL2NywkHj58qPLA8cDWrVvV9UL+AwcOVGkhYmD4DkB5161bp8qFbZs3&#10;b1ZDaLp27aqOeeTIERWPc0Y8jo9rBlDG7du3q/yRBueP7QAOXHENYU2BewJLF9QVWJFYEvsSIxxE&#10;CufPqa8QQgghhBBrwN/7oRzZf0hqNqitx9gu6AAYnRhiWzx69Fhy5swR7j8gMUEZYF6Pv+jEQhCA&#10;nwSjk4sOMjqh27ZtU3UOX7vx1TtVqlRy//59Wb9+verMQwBAhxb+L2rVqhU+xKNx48ZSrlw51dmE&#10;DwhYXRw9elTlD6sH+GJYtmyZbNy4UYYOHSrvvfeePH78WB17z549smLFCvHx8VGCAIY4IM+5c+fK&#10;Z599ptJEBvaHAIEyoNM8Y8YMNWUqOsc4B1gkNG/eXFavXq1EFwgcT58+lX379qn90VFH5x3XAf4P&#10;cI4QKAzxxBh6gPzQYb9165YSKHBtkCdmRYGlSdWqVZWYAEHDEHMgikBYwG8XAgUEBwgZCPXq1VNi&#10;DvbHeaPjj+EOuFbovOM+4Fpi+AVEHWybPv1VtwC4VvCpgfLu3LlT3SdYSOA8IH4A+AfBueBegOPH&#10;j8u8efNU/ig7rgvEA5QD1wxxEBIwJAb3CkN3cP67d4f558JwE1wziAiIR1lxngDXCBY2uB84t99+&#10;+035sIBwATHi77//lj59+kirVq3UMnyUfPDBB+q4lsKuxAgnR0dZPPV7fY0QQgghhFgD9y4dkver&#10;VRE3d9uf7QsN9QZtButrxJZAxy1duvT6WuKDr/n4Wo0hIxAE0CGFqBCZ2LV48WIpX7686rii0wjr&#10;CXz5z5Ytm9qOfZAXOt8ffvih6hTDAgSiBvwu4Gs9Ov3opE+YMEFy5MihOtpeXl7qiziuDZwfmoO6&#10;jg4sfDpguAM67jhGVKRJk0Z11iEqIN+OHTsqseHs2bPqLzrwGCaBjvSTJ0+kS5cuUqRIEdUhB/g6&#10;j05y9erV1boBLAkg2kBwwHn+999/qsOPePiZgPCBjjiOgX3R4UfnHGIIRBjsC8uEQ4cOvSJEwXcI&#10;8oOVBfaH5Ufu3LnVsXAOBu+8846yVoHlB0QKiA3mOGr9UIgOhQsXlrRp0ypBBf4jYkqlSpXUvZs4&#10;caI6R4gSuIewCoGvC4hSKA+cbmIWmIsXL6r9IDbgmjVo0ECtA9w3WFRAYEFZYKEBYemnn34Kv/8G&#10;uB7z589X96x06dJKQIFYYSnsSozAhTfUREIIIfYBnv1GIIRYH/htntIa+29Vsg7v7pbg9l0PfYnY&#10;Asb74eh/R1XnzFqACIFOPkSBAQMGqI7isGHDIu0MQmDA13VYOkC4AOazTKBTCTN/+J+oWLGiWocp&#10;PwSCatWqqTTo3BrCQJ06daRo0aLi7u6urBUAhnVEBKb/oHPnzuLq6qo691GBmTeMYQhwcomOvgHO&#10;DcIIOt2YHQR+FXAe+BsdEE5w/ig7rCH++usvdSxYNKRLl07FQ3iB80sMW4gpqBcQMnCtIBygLOjo&#10;w7ICHXzDqgLbYUmSOXPm8NkxINBYCuQPQShDhgzqPLGO64Uy4HwrVKig4nGvIAbhHkcH7husS7Av&#10;ZtbArCEYlmNsM34TqB8QxfAX9wxgZhdLYVdiBDzktu09Ul8jhNgSeCgaD0ZCYovnMz/x9PLV1wgh&#10;ccF4HlsqAI/7DyVDpoyRbo9tIORNQMcO5uzJtQ6dtYCOO77wo7ONYRpwSAhfARHH7eNjKywbIAZg&#10;lgljCkdYSsQWw3Hn3bt3Vb4IxvCMyKa5RCcVIA1+f6/rqMIqAsMIAKwxYPIfEQghOEfkBQsG8w/J&#10;iMN6xN85OuewmgAYWgKrBAgusArBMAZYC+TMmVMdE9YlkRFZvsCYuhTX3LgeuC84piWm/cT1w3FR&#10;//AXFguxAeXAdUI9wf6wjojJNYPlDPaFxYuxL5ZBQjpvtTsHlucv39KXCCG2himEDU0SO1BfUGMW&#10;r9otU+dvZv0hxEL4B4aK7/MQiwRv3xC5fuWGpMmYPdLtsQl+WiAkpqh3hBbQWcMQgTKlS0vadOn0&#10;rYkLygVrCIzXh38AmOfDnD5FihTqS7Y5EAAwzABm9BAtMDwDy5EN54iOUqVKKfEDjg3hOwJ+BTBr&#10;BTqvcHxpDjqzmJ4SZYVlBHwPwOkh4iMDFh7YBmEA04NialADfPXPmzevHD58WFlEwP8DhhiYD4XA&#10;MBJMcxqZE0WkhRgDvxOwsMD0leDYsWPqL/KGPw3zYwKUB+WfMmWKGkZhDrYZIgcsE3AfYKkC0QpW&#10;AsgzrhhTh0I0wTnDv0VMgaVGsWLF1NARWG7AIgTXAUMpAMqP6wl/HhcuXFBxAPGYKQSWL7gnsLbB&#10;MB/cOwwnwbVDmoTA7sQIQojtgZcE2LD9KL9uk1jj4+Mn0+ZvkcWr9shT1h9CLMJTL5PcfWiJECwn&#10;T9+RAEkt9x6FRLI9duHBY4oRJGYYbQsIEYbDRAxjsCby58+vfAFg6AOcU6KjCMsHfPHH12vj6zbM&#10;82EJgCEFGFKB4QkY6oDhEDg/pEUwOphYRl4GyAfriIf/Acy+geEqP/zwg3KWiC/mOD6GUACkMfaH&#10;CIGOLYY/YDl58uSq3JF1ZjEMAGWHwAFHlrCmQD44PjrWGGICSwGIKdiOeFgmwEdDlSpVVCcbx4DV&#10;BqwSsK9xHKRBxxy+DyA6YGgBtvXt21cN1YBvC8yYgethXDcECCxID78IEF8Ajmnkjc49rj+Ojb+Y&#10;5QJiDWbMQBnMr50B4hAiwyi3AYZJQACCwALLDQhLEGqM/Y38jXUsG8fDfYCIBiFn8uTJatgNrEpQ&#10;HzBkpHbt2srSBL43MPQC+yAf49wxy0iWLFmU400IEHDoCQekmDUEIK35eWHZvCyWwEH7IdrNZyKT&#10;KUQq1ushR7e86t30TcHlCziyQkz3zotz7nLilDm/voWYY17NUPntBZy3yeOamG4eE+ccJcS1QhN9&#10;i40RqjXuLmFaJZNI1g7aTQwzWUsocB19/QKk/mc/SblSBWTC8I52VY/Im4F6g0fPpJnrZfLsDSqu&#10;ffOq8n2/5tZRf1A4k6+IxyKtdZFCpOA4fYN1ges4c/0N8fU3SfWKWSRVisSfe59YFjTO+/f9Qob+&#10;0ldc3Vz12PjHaBtsWvW3LF19Rmb/9U2CTsCO8+7e+itZtHS5HhNWphMXPOXGPT+pUiaDVCgce/8B&#10;yLdM9c5yameYZ39iOXB/Ro2eIA3q1ZIC+fLosbHDqHcApvHohKLDj2kxM2XKJEt2PJBW1bPqKeIO&#10;jufl5S2Dho6UhXOm6LExA/viSz5mhEAnFv4KsmbNquJRdjhczJ49uzLTh/gAvwjo0ML3AzqX2Adf&#10;zdEhRccfM2Lg/YdhHJgqEkMW0PmH9QEsCNCZN/JHpx5fzTH8A74WcG2MMqHjDH8JOCY6qOhAY5pR&#10;dFRhKQGHk+jQo5NtDvZFWZEWjirhnBLTgiIfdKCxHfniKz7WsT8sQRCPY+ArP4QD+MKATwYIILBO&#10;QEAa+E9A2SCIGH4xEA9LCfjTgC8FXC9cE2xHZx7b4YMDafLkyaNEDaSFAAPxBdcQaeBwEgGiCcpl&#10;7IshG/BJgTiIAhhmgXOCGADLA3OQHucOR584Piw5EAf/D7jWWMe1xgwbEIPg7BKON1EeXFccG/nD&#10;QgSOOVEfzMuA/VEOXCPE4xqhjmA/XDPsi2sIMcXYF/UIZcL1xfGwDfF4jiEt7q9h/YJ6iPqIeoRj&#10;WQKKEXEEl49iRPTgOnn7PBdHJwdJmdx6xuLFNzhvihFxB9dx7ZZD0n/YXEnh7iorZn0tBfNl114y&#10;egJCIgH1xuOxl9Rq8aP4+PqruJQp3GTV7G8kX+4siS9IaOWjGEGsgcQUI3y8feS7Pt9Io67DpHpl&#10;7Xepb0sI4k+MCJV2fUbKgj++02OIpcD9eVMxAvsaYPgCvq7jaz86X5hVAJ1jpLEmMSImIH9M4QmH&#10;k2XKlFEWAejAYkYNdGwxM4Xh94AQa8MOh2mw95LQ4CGJsGLzLlm4NmwuZEJiCuoLGnYzFmxT677P&#10;A2TaX1tYj8hrUc8d7e/StfvChQjg6+cvf8zZyPpDSCKjfqNamD9trpStWF5Spw1zgpcUcHR0oBBh&#10;BRh1zDzgKz9M0SFCYMgAzNoxJABChK0CYR2zYcDCA1+7V65cqb50w+8Chp5QiCDWjH2JEQ4ihfLn&#10;0FdIQvLcP1CmL/lb5izfLPcehnnkJSQ60HAAew6dlXOXbqtlsHHHf3Lj9kN9jZDICQ0JVULEJx+9&#10;q8eINK3/rrKOgMBFCEkcjI7huqWr5MTh/6RDr876lqQBzu1NHAcSy2DUL+1/uX//gbIa2LBxo3z9&#10;9Tdq+sMhQ76TFi1bykYt7sOqVZVwHaIlRsA+2r/h6zENOF5iAkEC/gzg3HH//v3KwSIcGsZkikdC&#10;EhO7EiOcHB1lydSweXdJwqBeBtrf+Wu2yhMvb3mqhSkL1yb6Q5vYDkrImr9FfWkyCAwKlokzX/Z4&#10;TIg5aJg5OTnKoD5N5Zdvw7x/I+5nbfnHga3E2dlyzpcIITHD6CRieMSWdRtl/Yp1MmbGRH1r0gHn&#10;+FGbb/U1khgcOOclmw4/lo2HHsmFx2nkYXBuqfHpN/LDpL+l41d/yCNTXtl9+rlsPvT4pYB9rtz1&#10;fyU+unD57nP9yISQ2GBXYgReDvAbQRKWp17PZMb//tbXRDbvOSx37nvoa4S8HnQoB/T8WCaN6CJu&#10;rskkdSp3mfFbL+nQvLqeghBCiLVjfIQI8PeXlQuXy8IZ82XMtPGSOo3tmse/jlt3ab2XWEB4rlQ8&#10;rdR/J6N0alxSen5aQTo2Kin1tPVoQ8UMUjC7e+TbXhMK5UiuH50QEhvsSoyAWW77L0bpayS+UV9A&#10;tL8rNu4RH98XirG3tjxnJef7J9GDBoVrMhcpVzKflCySW8Vh/a0yBaWsFkdIbOFzh5CEQ7UDzMLd&#10;W3flm55fyY2r12XKwumSNn06PSUhhBB7xO4cWJ67dFNfIgkBTDHvejyWD94uLcl1D93liheUx0+f&#10;ccw2eUPCGrWExIYsGcOc4917+FT9JYTEDxEFCPhOeHD3gYwf8Zv0adddPuvSTr4a9rWkSqIWEcT2&#10;yZiWDh8JSSjsTowgCQe+ajs7OckPX7SXqSP6qSk9HbW43wb3kAnffa7M7wmJKY5afYHfCIhYELkI&#10;iRXas4cQEj8YwkOIKUQ9n03BJnl474Hs3PyP/DJkhAztP1hy5skpc1YvlIqV31XtA0KsEwepWY5O&#10;HwlJKNgbJITYBBie4eLiJEFaI9c/IEiPJYQQYg1cPHteRg8dJV+06yltGjSXPu16yOH9B6V2w7ry&#10;56KZ0qJ9a0mThKbvjA7KLbYJdDJqZYQkHBQjCCGEEEJInMiYOZNUr19LBg4fLFMWz5Sl21bLN8OH&#10;KEsIJyd7m73GQUqXKKAvE0IIiQo7FCModxJCCCGEWAoMu8iQKaNUfP8dyVsgn6TPYN9m7hhSuHDK&#10;d/oaIYSQqLAvMcJBpFC+HPoKIYQQQgixBlyTOSSZz0WG404Sfxh+Smwh6CXW/xJCzLErMcLJ0VGW&#10;TBuqrxFCbJUXL3dCCCG2j4OULBQ241ZSAO+ohm2/1ddIfHD//kO5eeuOzYTbd+7qJSeEmOOgPTDt&#10;plWPU4UnfkvO4oA8A46sENO98+Kcu5w4Zc6vbyHmmEJCpGqrfvLoqZdsm/+b5MiSUd+StEH9MHlc&#10;E9PNY+Kco4S4Vmiib7ExQkNELvXWFkwiWTtoT46EnfYK1/GZ93Op1eIH8Q8IlPXzh0juHJn0rYS8&#10;Hnj3r9x4iDx85CU7VgyXXNmt5PmD16/JV8RjkYhjCpGC4/QN1gV+fzPX3xBff5NUr5hFUqVw1reQ&#10;pAJ+I/37fiFDf+krrvo03PYAzrt7669k0dLlekxYfT9xwVNu3POTKmUySIXCafUtMQf5lq7WWU7v&#10;mqPHEEuB+7Ni9XrZuftfPcZ2KFSwgHz5eVd9jRAC7EqMQIe4Q5+fZf4fQ/SYuIPLRzEiel4WI8ZI&#10;jiz20ZFE/aAYEXdwHf2eByoxwuuZr6z7a4jkz5NF30rI66EYETfw+6MYkbShGEExghBCEgP78hmh&#10;tfvOXrqhr5CExsHRQY2YM6EBTgghhBBCCCHEbrHD2TRIYpEpfdj84h6PPNVfQgghhBBCCCH2CcUI&#10;QgghhBBCLIgDZ5InhJBooRhBCLE9ONSHEEKI1eIgpYoX0JcJIYREhR2KEZSqCbFFMAsOApyhBnH+&#10;dkIIsSgO2n8mU4gWTHYT4GgyPnB0dJBFU77T1wghhESF3c2m0brnT/K/acP0mLiDy8fZNKIH1755&#10;nx/lzKUbsnDct1KhZGF9S9IG9YOzaVgGNBprNv9Bbt7xkJWzB0npYnn0LYS8HtQdzqbx5uA5xtk0&#10;kja4x6N/HiWXL13SY+yHNGnTym/jJ+hrYdcirrNpIA88d5ycnPQYYilwbW0ZB47fIeQl7EqMiA9w&#10;+ShGRA/FCIoRcYViBHlTKEbEDTzHohIjjCaEvTYl0LFg5yJpgbpsiak9P2r7rWxY+IseQywF7o+X&#10;1zPx9tGenTaGazIXyZzZPqa2JySm2JUYgVNFcHS03OgU5EcxInooRlCMiCsUI8ibQjEibuA59jox&#10;4uyZM3Jg3z49xr4oVry4vFe5sr5GkgKo05YQI0pX6yynd83RY4ilwP0Z+et4OXLqpLgld9NjrR9T&#10;cLAk0/5bOGeKHkMIAXY3TKNjn5/lrz+G6DFxB5ePYkT0UIygGBFXKEaQN+WFGOEp/ywfLrlzWMmX&#10;Kbx+k4AYsXrlSgnyeSwfVn5Pj7UPzl+8JCcvXJc+ffvpMSSmRGx6WpN1CcpGMcJ6wf0ZNXqClK9W&#10;TnLlzaHHWjcos4+3r/w+coZViBGJ9fszP64ljxnf5xMxf2Dr18yasC8Hltr9RGeYEGLrvPpiICRq&#10;HCRlcle15Ovnr/4Sy4EGUo7s2aRE8SJ2E4oXKyz58uTWrwB5E+7dvSuHDh6QG9ev6TGEEAN0QhGC&#10;g4OjDHHhyJEjcuDAASWcxQdG+Y3OtLGMY164cCE8PrYY+RjB4PHjx7J79255/vy5HmMZjGPcv39f&#10;du7cKadPn1bOb+ODiOdl/D106JCcOXMmfD2pwak9SYIALS+Zi4taDggMUn8JiR0O4uoaVof8/eP2&#10;Eib2R8qU7urvMx+KEYRYA3t27ZIh33wja1ev1mMIIeacO3dOsmTJIpkzZ1YhU6ZM4csffvihnir2&#10;oFNbv359+fTTT8XXN/58bwQGBqpgdKKvXLkiVatWlWbNmsVJTIGAEhAQEC4KIP+hQ4dK9erVZfHi&#10;xSrOkty7d0/Kly8vNWvWlFq1aomHh4e+xfJEvGY3btyQatWqSdOmTbW2b9Jsv1CMIAlGujQp1d8n&#10;nt7qLyGxJVOG1Orv46fP1F9CCCHEGkmiFtVJHnQCjY5gYpM6dWopUKCACvB35+npqQSJggULSvr0&#10;6VU50TE3glFuI944l4jbQcS0EbcbIM4IUeUTcZuxXqRIERV8fHxUHMr+wQcfKNEA52PsEzEf82Uj&#10;GHEI//zzjyRPnlxGjx6ttsE6r0qVKlKxYkUpVarUK/kZ+0eMj7gcEWP7nj17lGVE8+bN5fvvvxc3&#10;N7dX8jQ/jrEe2bKR3oiPmA6iR968eeXJkycqDvcZAg6Ci/5RN7L9I8ZHtt1aoRhBCCGEEEKIxXCQ&#10;UsXoQ8xWOXkhQF9KPNDBzpkzpzLRP3jwoDRu3FjFTZw4UcWtXbtWbt26JevWrZO5c+fKqlWrxMvL&#10;K7zjuWXLFtWJfvTokSxZskRWr14dLgoA4y+2L1++XG1/9uxZpB1XPz8/OXz4sDrOX3/9pYYMmHdy&#10;sX39+vVq+6lTp5TVA8qDvFEm7INhIejEt27dWlq0aKH2R/rt27eH5/Pw4UMVd+zYMVUWnAPWly5d&#10;qiwEwO3bt+Xvv/9W+2DIx7x589TxixYtKj169JBixYqpbQiwaMC5G3kalhSwMJg/f77KC9Ya2I4h&#10;GJENv8CwjDVr1qjlVKlSKUsVnAeOu3//fhUPUCaUE1YNKM/ChQvlzp07cvbsWZV27969Kn/jXFGG&#10;jRs3qmMfPXpUXQ/cS5QZ92nBggXq/FxdXdX1atWqlZoqGPsjH5QX+xr3HfuD//77T8XB4gX5w1IE&#10;5TCOa43YoRhBqZoQQghJKqCRFWLFDS1ifzg6OsiiP7/X14itcdcjfnwCWBI890qXLq3M97t166aG&#10;XJQsWVJ1ZiEGfPvtt9K+fXspV66ctGvXTj755BOpU6fOS8Mjnj59KpUrV1YCgbEdHWlzcJzhw4dL&#10;pUqV1HE6d+6sjjtlSpgjzgcPHiirhI8//lhtf++995Tvhp9++kl1iGHN8eWXX6r03t7eKk3//v1V&#10;Z/yrr75SQzawjOOg09+lSxc5ceKEyrNBgwYq/WeffSZly5aV48ePKyFk8uTJ6tgQQLp37y6XL19W&#10;4kzHjh3VsY288uTJI23btlV5vPXWW+r8IBZAxMFxcM2KFy8uXbt2VdYaAwYMUPuaAysMCBpg1qxZ&#10;8uOPPyphBPvgugDsg+uC88L1wzXBNW/SpImy1sCxYBEyYsQIlR4iDSwdGjZsqMqGITcQZcaMGaPu&#10;CcQIXJtx48ap5Z49e6prGBQUpK5nvXr1pEaNGmpfWGvkyJFDNm3apMoxadIkdR1wvxo1aqTOH+d+&#10;7Zr1+uaxLzHCQaRA3uz6CiGEEEKSAjuPP9GXCEl80CmI7CsrSVrgPkcMCUmHDh1UJxSWE+jU3717&#10;V7Zu3apvFbl+/brqBOMrOiwH8KX9/Pnz+tYwiwZ0avft26esMGA9cPHiRX1rGLDGKFSoUPiXenTM&#10;MVwA4gLOF0MlsB869rCeQJlg4bBixQpJkyaN8m8BqwCjI26AL/5169ZVAsWGDRtU3LZt29TQFHTi&#10;IbIgD3zpHzZsmPr6D8EBHXdDjIAQge2FC788Qx/S9urVS1KmTCmLFi1SFiLvv/++EhZgNWAAcePX&#10;X39V5wRrB8OiwBycz6BBg9R1GDVqlCpDTIGViPk+06ZNU9cMggGsWyBGwGIEZYX1Aq4xLC/SpUsn&#10;O3bsUGKEOdgXVia4TrjfyGPs2LFKYOrbt6+eStQ1TZEihRI4cAyII6gn1opdiRFOjo6ydPowfY0Q&#10;QgghSYHH3uz4EesBnYZG7S03jTyxHnBvEWAWj4Cv+s88veTpk6fi4+2jp4pfcHx0jvH1HF/5YQWA&#10;dWBu+YA4dHBhrYDOPUDHFGBb9uzZ5Y8//lBfztG5xZd3dOQNcBwAywn4e0CHFp1/dPKRFmAoBTrP&#10;EyZMUNYLEApatmwp+fPnF2dnZyVcwPoAX+/Ngc8IHBMsW7ZMHXflypXKIgKCxBdffKHOBUIFOuoA&#10;x3R3d1cWDwBlgjUIhARzMLQCPh4wvAHh3XffVZ11nA+EGwNcl379+imrkLRp06p7CcsJA1wjCCrZ&#10;smVT67ly5VL+HGIKnF3iPGrXri1lypQJv/YQE3ANx48fr+Ih6ED0wHnheuG6YbgJjhcRWIOgXNOn&#10;T1dWLxBkIBbdvHkz3LEmtmMIB4QbWGwACETWil2JEaiEJlP8TGFDCIl/nNV4OX2FEELeALQFjIDO&#10;BL5gG4EQS3HjVljHgyQNzJ8Znk88Zcem7TJy0I/Ss2UXGdi9nwz+fIBsXhP2hT8huHr1quqMDhky&#10;RH0hv3Tpkr7lZdDpB+igRgRxRryRLiIQBDp16qRm34AwgC/56LQbYFgB9jXyMa6TsWz+NyIQA+CH&#10;AbOGwHoA1xZDGvBl/+2331Yd7V27dikLg8gwjhUxfwxtAMjP2I4OPjC/DlEtR0dkjiQjlgFElb9x&#10;zYxrbuRjTmT5AcNyA8c0gC8J5G9+jNfdd2vDrsQIjCnt+OUv+hohxKbQnqdZM6dViw8fv1DuCSEk&#10;OozGHhpwCGjQoVE9Z84c+e6771QDGKayhBBijvmz48r5S/LTwKHyZYdecv70OWnSuplMXTJLpiya&#10;IX8unCHN2rbQ94p/MOTg8ePH6tkF030MeYgP0HHGl/wMGTIoCwYMmcBMFgbwiYA0GIKAGSAwBAFf&#10;7wE6whAG4K8AZTUH2zAkAZYQFy5ckN9++01ZOmA4BawvILbA3wEcMMJ5pzlGBxtDSuBDwRAfDCDS&#10;oIwoB/KGH40///xTddBR3riCoScoA3xbwAEmLEYiDu94HRBaILjAKgXXDlYOuLYA+T5//lydf8Rr&#10;BuDjA2B4CaxJcG9gCZI7d251j2wRuxIjJFTkzMXr+gohxFYJCnzz+akJIfaDeUcCjT804Nu0aaPm&#10;bf/9999VGjTiBw8erByukfjF/H4gGHGwSsFfQqwJo04+fvRYxv80Rn765gf5sHZ1mbFsrnz+9RdS&#10;qlxpcXN3U1/dHZ2cVNr4Ap1UI4B33nlHDVkYOXKkZM2aVfkXMN+Ov8bXcWBsi+l2A1guVKhQQZn5&#10;Y9gAHC9ipgvsi7Rw4ohOMBw7QkyA40zDcgL+KPDcxf4YUgKM/QD+wgkjhkZg1gkIBcgL04FiqAaE&#10;DUxt+cMPP7xU1nz58qnt6MBDGIDYYV527AOnlygzhoig3Oi0w7oDDh+BeXqA/M2PYY6R1gjwx4B3&#10;CIZFwF8FhoLgmOb7m58nwLIRB2sWCDHw95AxY0Y1hCQgIGwGl5o1aypfHrAagWUIMPZDwPsL5wzx&#10;BseE41DcI/jwMNKYl8NYx19rxUm7wT/oy0kePFRmLFwv3ds21GMsg+nuOQn1eSSOabKJY4p0eiwx&#10;B9d+w66Dcu32fald+S0pnC+nviXpE+rnKaFe98UxdWZxzl5Mj7U1tBfyE5gfan9TltWebvH70o0M&#10;NAn+2XtKzly4JVXeKSblSxcI20BINKA9uXTdv/LAw1M+aVBJcmazoq8HoUEifqe031QyrQVVR4+0&#10;Pv676CVBwaGSL0dKcU32coPtwvnzksLVSYoWLqjHJDxnb/pJiTwp9DXc87BOBP7iqxi+QMGRGDoN&#10;MDnGXPFwkmbM6Y4GMBqYseH+/Ydy4coNeefdSnoMiQmnTp6USePGyvHjYdP34cvgf0eOSLr0GdQY&#10;dmvgwWN/8fIJkjxZk0v2DC+PR48JqHd/zlsrvTp+rMcQS7Ln3wOSLV82SZM2tR5jWS7fDJKCuV3U&#10;fbx66ar0bd9LajeqK32HfCUFixYKN/mPDYGBQXJoz3/yyccN9JjYgc4k/BrAv4HhGBLPMPhLwCwR&#10;mPITnU44LERHF51bzHqBzi3ANogX2B/+CjCjA77QQzCAmT+2I9+PPvpI/QU4Js4V/ibQoYeTy59/&#10;/llZM8CnAawYUA50iJMlS6aep7CcwCwYRlngqBI+KWDlUKBAASU8olzYF/nDtwTECPh+QBr4P0D5&#10;MGMEhkOgU47nN8oEAQaOONGBhz8GHAOOM3EcPMORH84HPh6wP2aTQEcdx4N/BviHwLmirLCogDgB&#10;nw0A5YJwgXyRxhyUA8dC3obvC1hrwFcGyoO8cd2wjuuNawZBBjN0IH+UC+tYxnaUFdcU9w5xECdw&#10;L3EMlBtWHfC/gdlQIHagbLg+cEYK4QnWMPAvgfsB/xyw+jDOA+D+Ix/cb5QFvjZwT2Lj7yIhcdB+&#10;aGFvbDsA/iIq1ushR7dM12PiDi5fwJEVYrp3XpxzlxOnzJxXOjLwBaT3j5Pln/3HZMygHtKw+rv6&#10;lqQN6ofJ45qYbh4T5xwlxLVCE32LjREaInKpt7ZgEsnaIazjlMBgmNV3vyyU/635Vwb3aSpdPqul&#10;byHk9YSEhEqzrqPl5NnrsnBKf3mnXCF9SyKD16/JV8RjkdZS1DrCBV/2nG0t4Dk2c/0N8fU3SfWK&#10;WSRVihcNcWxbs2qVZErlIo0/ih8z4ehAGZbv8ZBPP8gcvg4w1hlfw/ClDs7BMBWbuXlxXMAxjh0/&#10;JWu27JY+ffvpsSQ6cN1gUt29Uyd5+PCFTwV0LqbNnhPeCUpMUMYTFzzlxj0/qVImg1QoHDY8MDag&#10;zVOmemc5tXOOHkMsBe7PqNETpHy1cpIr78tOES0B8t+011fqvJ9cDu7ZLzMmTJUvv/tKylQoq6eI&#10;Paree/vK7yNnyMI5YVNiEkLCiNwehZB4IHOGsBf6g0evjoEihBBC4goa/eD27dtqrvV169bJ5s2b&#10;1RztlhIiyJuDL4T46tlE96JvUKdePasQIiyHg5Qsyo9TNov2GLl0/qJMGT1JJs2bEichghDyeuxQ&#10;jLDeMTOEkKjBLzdF8tibyxJC7ANDiMCwDJj7YswwxtHCjJhYF3Xr15e06cKGtaZLn17qf2TZ4bOJ&#10;jaOjgyye+r2+RmwNDHH4dchIGfrbT5IydSo9lhASH9iXGKH1ZgrkDZsrlhBie6RLEzam+879J+ov&#10;IYSEESZEwAM5RIgRI0aoMbPE+jCsI9q0a6+W69VvIFmyZtW3Jg0gjHGqWNsE927zquWSM08uKVSs&#10;sB5LCIkv7EqMcHJ0lKXT7cZfJyGEEGI3YGhG586dZcyYMeHTnxHrpVadOlKiZElp+umnekzSAR3a&#10;xu2/09eIrWBYV905u0N6fPW5WiaExC92JUaEKdVhU0kRQmwPfEWDqOjgyOFWJHag7jg60E1SUiU4&#10;2KRECEwfB8/txLrB7xE+PEb88quaISApcv3WfX2JJDTQFN4kAMx64BDsJdlyZo80zesCIST22FXL&#10;DN74O/X9VV8jhNgaTeu/K0tnDJBOLWvoMYREj9bvkXaffChf9/pYcmfPqMeSpAI6AZcuXFBzymOK&#10;N2IbGMM1CLE8odpzIVRMIbELwSEink+eSboM6cVkijxNVAGzNlGQICT22NdnIu0hcfrCNX2FEGJL&#10;oOGaJVNaKVsin+TMlkGPJSR6UHca13tHurSpJdmyhDnNI0mDcLPqu3fl++/pMJAQEsbTZyY5di4g&#10;VuH4OX/ZtvOquKXOKsfOB0aaJqpw5nKgfmRCSGygzSohhBBCbBYfHx81fKtwYTqbI4SECdAZ0jrL&#10;2yXdYhzeKuEqFYq7yuPr/0rJSnUiTfO6ULqIq3ZcvQCEkBhDMYIQYjPgK6jh+8UUQv8vhBCR58+f&#10;i5ubmzg7O+sxxFIYz1zDAoXEHHZMbQejfl84fU4L5yV3kbfVOiEk/qEYQRIM9V5WjRq1SsgbERAQ&#10;KIOGTZJvf/hdjyGE2DPPn/uJk5OT+hpqTRid+JCQkPBgxMU1JCRXLl+S82fPqqkqLXVs4zyMa5L0&#10;cJASRfPpy8SaMeqfj7eP/DzkJ/lyyFfikiyZiiOExD92KEZQqk4cHCR92jRq6fFTL/WXkIgYjVOE&#10;qPAPCJTFy7fI7Plr9RhC3gyjQxQcHKw6WsQ2Oat1lK0VWG1s3bRJNm3YoMKB/ftfCUcOH5aLFy5E&#10;Gu7fuyePPDxeCSbU2ciCVo9jG0IiC/pzGOH8ufPSt09v+ear/nLl0kUVZ/x2YouxH8LN61dly4a1&#10;4fklJRwdHWTJ1KH6GrFWVL3Tgpenl3z3xTfS4NNGUrRkMX0rISQhcNB+iElRko4UmHW37D5cls34&#10;QY+JO7h8AUdWiOneeXHOXU6cMufXtxBz4GV46qJ1MmneCmnXtI5827O1viVpg/ph8rgmppvHxDlH&#10;CXGt0ETfYmOEhohc6q0taB22rB20J0f8fDVAo3TmvNUSFGySz7u+Ovc8rqfXMx8p+U4LZSHx4MoW&#10;VbfwQdQRU37SLpbEAtSnwMBgyZi3hlQoV1R2bpiub0kg8Po1+Yp4LNIqcAqRguP0DdYFrtPM9TfE&#10;198k1StmkVQpXgyHwLY1q1ZJplQu0vijunpswoBjI3z3/fcSmqmy/Ny3nr4l/sFxjx0/JWu27JY+&#10;ffvpsS+DNA/u35fO7dtJQKDu3E6Li0/SZ8gQ6RS2adKmERcXF33tBSlSphR3d3d97QUY9pIyZSq1&#10;fOniRTlz+pRaxuwX1WrUkMZNmkruPHnUczc24Jo8ffJYzp89JbduXJfli/+SMZNmaNcnQIoUK6Gn&#10;SlxQxhMXPOXGPT+pUiaDVCgc+6lHkQfeZ7DYIZYF13bU6AlSvlo5yZU3hx4bc7C/Ae7RiSPHZewP&#10;v0izti3k41afqPhNe/2kXhXtmWwhcEwfb1/5feQMWThnih5LCAF2ZRkBB1eWFCJI7HjRYdQjCIkA&#10;2gjT566SWfNW6zFRA78Rs/5aK+Xeby31P/lSDhw+9VIjg9g3qAsIxtffqNEaib5+4vc8IHwfIxDr&#10;xbg/Xl5ecujgQSldqrRatzbctI7+Bx9WlarVq0vVatWkXPkKL4WyWihVpozkz58/0pApc2ZJnz79&#10;KwHv0siC59On8kTr7EcM165ejdTy4tjRo/Lvnj2vhO1bt8qaVStVMIQIAGeh69euVVYSZ8+c0WNj&#10;x9FD+6XzZ5/I5r/Xiq+Pr7RsXFumjB+tb00aoH5+3IGzu1gD5s90I8Aa7rHHI5kxfqpMGjVOho0b&#10;IU1aN+MHDUISAbuyjMCp4iuqk5PlNBjkScuI6MF1unzjrpy7fFPy5MgsZYoV0LckbXDetIx4PcYj&#10;CJZLIaYQea9WJzEFm+Tw7vkqHl/5YPIKkNawjLhz96GkSpFc0qVLJXfvP5KU2vLxfxdLntxZVVpi&#10;36jfnlafajbsKdmzZpRFc0bpW16ANIGBQeKW6T15u3xx+Wf9VHny9Jm4uiaTjBnSaPUOfgj0xPEB&#10;6j4tI94IHBcdiv79+0s1rZNvylhZPv0gs741/sHxo7OMiAj2iQ1Rpo8iHukfPXqkvvZG5OnTpxIU&#10;9OrUgxgnj6Ek5iCfx8hHe+5j+fSpU3L44EHVUUuZKpVUq15dGjb+WPLlj317B/kFBgbKv7u2S48O&#10;rbRnfZC0bt9V+g76XjJkyKinSlxQxrhaRuAelK7WWU7vmqPHEEuB+xMbywhV5wIC5N6de/Lcz0+O&#10;Hz4mh/YeVMJd224d5INaVV9yfov0tIwgJOGwK8uIEO1h0Lnfr/oaSUjQiCmkvTQa1axkN0IEiTm3&#10;7zyQ6vW7ywd1u8r5C9fk0pWbUqV2Z/mgThfZtuOgnuplUqVKIXu3zpIrJ9dKj06fiKeXt6zdsEvf&#10;SuwVNPoQ9DXx9vETb1+/8PgX217mqae31GjYU/KXbizF3momYycviDItSTzM7+PChQvlyZMn8vHH&#10;H+tbrRu8B2MTIrN8UMHJKdLgpHWosmTNKtmyZ38lFC9RQsqULfdKeL9KFalZu/ZLoVadOtLys8+k&#10;dZu2KpSv8JZk1vJt26GjzJg9R77o1/+NhAiD/Xt2yoDeXeSjxp9I0RKl5OC+3TKgV2d9KyGW5/L5&#10;SzL6+1Eyd8pstf7VsK9lxtK5Ur1eTc7CQ0giY1dihNYulVPnr+krhBBrwcfvuZy9cE0uX70l/gFB&#10;yknlpSu31HpwFCb2rslcpFSJgsrS6a3yxVXc/QePVCdFTf2pO2Fjh9L+CNbu/+MnnvLoiZeqB/AL&#10;8VhbRoiqPl29fltrlDrJFz1ayHN/f/n2xyly/+FjfSuxBozfMu7p+vXrZenSpTJ16lTVcSfxR+Uq&#10;VWT2vL+kXYcOkjFTJj32zalU+UNZuXmPvF3pfXFzc5f/rdsuI8f9oW8lxLLg+VCibCmZsmiG/Prn&#10;WGnVqY3kzJNLnF0oQhBiDdiXGEEIsTrQUChWOJ88ur5dHlzZKmVLF5bSJQqp9YdXt0n92u/rKV8G&#10;HROY2ENw8HjkqeJgXv/Q44kMGf6HfNxqgPq6HRz8On8BJCly8PBpyZy/tmQvVFdOnL4kW/45oK3X&#10;kqwFasvhI5GPcy9ZvKD8u3W2/Dayn/Ts8qlWr0yyc88RVc/MA0kcjGuPoRnTpk2TWbNmyezZsyVV&#10;qjAniyR+wPMZlhVwaGkJkJ+rlleevPnl/Q+qyXc//Srp0qeX7Dly6ikISXwypqXjUUISCooRhBCr&#10;Ao1V7f9ogVl9/aZfyIgxs+TnsbOVhUTTxtXl9t2H0rDeB9Ls4xoyZPifcuSY9U77R+KHzJnSSp/u&#10;LeTzbs215XSSL0826dOjhfTW4goXyqOnehlXV5fwDm++PGHjkP39wpxaQvQKCAhSX+QpSCQsuN5G&#10;gN+D3r17y7Fjx2TJkiWSNSv9w9gqeM7nzptfyr31jh6T9IjJe4xYH6ibb5eyjPhGCIkeihGEEKsB&#10;jbdKb5eS4kVf71cE5vTVP3xLHj31khGjZ0kyFxcZ+GU7KVmsgJQvU1Tee6e0FC+ST+UXFBSk70Xs&#10;ATQkCxfMIxN+/UrG/9xPcuXIKiWKFZSJvw5QcRkzRO6MzsPjqdy8dV98/fxk49a9WozWWcqTTfkh&#10;+bBedyldqaWytgkKCg7bgcQr5iLE48ePlSVEly5dpGrVqjJz5sxIp6MkxHpwkBLaO4gQQsjrsUMx&#10;glI1IdYKnLNNGjNQ5s8Yrse8ChxX7t82R5bO+0UObJ8j106vk7NHlsmoYZ+rjgvw9X0ug4b9LqVL&#10;FJT33i2r4oh9EmZpE/1zH5Y2EBwKlWkim7bulwL5csoH75WTmtXeke3rp8icqcNk49Z9cvb8VX0P&#10;ElfMBQfzgKFXCDdv3pQZM2ZIzZo15datWzJ//nxp1aqVvjch1gtmgFoybai+RgghJCrsS4zQ2qP5&#10;Oe0fITaMg5rqM1vWjJIubWpxd3eTnNkzq2WjwwlLiF/Gz5Wbt+/LxlW/i5MjDcDsEq0+YIaB777u&#10;LF3ah822oPVzw4MB6k2Jovnlh8HdpV3rjyRDhjTSqllt+Xv5RHFxcVaWEMN/niEDvp0gdWu9J2VK&#10;Fdb3JG/CS8KDtg4fED6+vvL4yRO5eeuWHDp0SMaNGyddu3aT1p99pjzdHzhwQH788UdJnjz5y/uH&#10;B5VxhLg3C4RYAtQlDOsihBDyehy0BybfvnEAly/gyAox3TsvzrnLiVPmN5/uiiQ9VIPE45qYbh4T&#10;5xwlxLVCE32LjREaInKpt7agNa6ydtCeHMnC4hMQ40nlY3KQVM6RP7ZwvZeu3ibtuw2Twf07SLEi&#10;+SR/3hzhs20Q+wZ1yISgLbvGQKNCfQrSOstXr92WU2euSLcvR8qqhb9J1SoV9BRxRBXIV8RjkYhj&#10;CpGC4/QN1gWuw8z1N8TX3yTVK2aRVClenpN/zapVkimVizT+qK4eGzVIf/q6j3j7ac8UCZWLly7J&#10;gvkLJCAwQHx9fJTAWLVqNSlXvpxkyJBRXJO5hu34WkLlwLln8m6xNPr6m5HS3UlK50+pr70enMex&#10;46dkzZbd0qdvPz2WxBRcP3NiYr2UUKBsJy54yo17flKlTAapUDjyoV2vA5Y9jTt8J+v+GqXHEEuB&#10;+zNq9AQpV7Ws5NLe77aC9zMf+WPUTFk4Z4oeQwgBdiVG4FRDQkKVoztLgTwpRsQcXC91H7SAL9bW&#10;1ACJD3CuFCMsg3Yp5WaAs/xyPa1MKfIIH75fAdd7/6FTsmP3EbWONFXeK68FDtUgYXVot6ebXPN3&#10;kfZZvSOtQ+agPnl6eqsO8oOHj6Vc5c9kxPc9pVfXT/UUcQQFskMxAqdtSZDnir0e0qxKZj3mDdHq&#10;g2MM30k4JsWINwfXD+2xK3d8xcXJQfJmT2E17QGUzRJiROlqneX0rjl6DLEUuD8QIzLkzShZssbx&#10;N59AaE898fPzk03LtsmC2RQjCDHHrsQIk/Zy6NJvtMyZOEiPiTu4fBQjYg5e0ItWrpPp8/8nsyf8&#10;LAXzRe7ZPqmA+kExIu7gKYUHVadzmWX1oxRysuItye1GR4Ik5qAO4Vt8laM55WGQo5x552a01hEQ&#10;TX/8ebps2rpPfHz9JFvWTLJ03s+SPl3cvsCHg0LZmRgRH6AMy/d4yKcfJFzHBMekGPHm4Prd8Xgu&#10;o+aelwxpXOX7TkUlmYt1TKeIslGMsF5wf/7etFX2HTikx9gO+fPmkS4d2+prhBBgX2KEKUQq1ush&#10;R7dM12PiDi4fxYgwjKqElzAcEUb2lQPbBo8cKxOmz5WtS+fKB5Xe1rckTXBNKEbEHVSty89dpOyh&#10;XOIX4iB9cnjKxMKPo/2yTQgw3nLbnrhL7RMw6w2VP4t4SPfsz15bh/D7Vc/4gCD11RyztljSsk4V&#10;jGJEnEEZKEbYFrh+EPumrbomxy96SvMaOaTG21mswjoCZaMYQQghCQM9uxGLcvLsBfmkUx/x9Xuu&#10;x0SO9q5XL/xgk0k5MMOLG+uERETVFe3vpNtpxC8k7JE1535qeRBoHV/RiG0QEOogQ65m0NdEfrmR&#10;TqtP+koUoGMEYdXd3VXc3VwtK0QQi0Jh0rZQvy0tNKqSTZI5O8qWgw/F05vTMBNCiL3BlhWxKFev&#10;35QN23fJA4/HekzUHDt9Tio3bCW5yn0ow8f+IYFBbIiQyLkf6CRTb6fWlsIEK1+To/xwLZ0SKgiJ&#10;Cfu93OSI9wtniLf8neV/D1KxDiURapVPry8RWwGCRI5M7lLtrczi6RMkS7ffTlIfJSiQEUJI9FCM&#10;IHEGjQdMYRUcbFIWDsBYj2pqK+yD4RqBgUHi5OQkoyZOlQkz5ulbCXkBmqZT76SWrM5B4ozhIhqZ&#10;XEyyyzO5eATxEUaiB3Vo9r1UkiPZi+dRNm154f1UQs8jtg86tWnMho4Q2+Kj97NKrszucvT8Uzlw&#10;5kmSESSKF8mnLxFCCIkKO2zJU6q2NGg4dOo7WApVqiW9Bg9X6zWatVfr7fp8o6d6GTQe//hlmBza&#10;tEy2L5+n9lm+dpO+lZAX4Bc7ILennHq+QnI/uKXW/1fyvhx865akd4nGzp4QDdSZPwp7yKl3bmov&#10;vVC1frTiTVlV+p4485VASKKBtkAyF0dpVSe3mlVj+fbb4vE0wOYFCQzv+t+0ofoaIYSQqLAvMUJr&#10;dObLnVVfIZYk2BQiqVKkEHfXMDPo5O5uklJbzxCF13m0/wvmza2sInJmz6qlTS5PPL1UAwQBFhVw&#10;OEoITF1TO5ok9f5D4hgS9mU7hVOIpHYOZUeSxAhVh1Bn/H2gnqq41M5hdYhViJDEBYJEgRwppNY7&#10;WcTbL1jm/n1DAgJt24+U0Y4hhBDyeuxKjHBydJTlM3/U14ilwBeAhVN+k5M718n44YNVw2LDoply&#10;SlufNPJ7PdWrePv6qmEdj588Ff+AAEnu5qbir964JU06fC79h/2s1omdYzRI9xwN+0vIm3Lq4ov6&#10;RAixKj6qnE3KFk4rl2/7yIJNN8Rk42JEk460jCCEkOiwKzEiTKnm1/b4BEIEQrRoadr0GiiDRvwm&#10;Ddp0k5CQUGneuL489vSSXt/8ILfvPdDCfT0xsXt8/ESOn9dXCIkl6NQg/PufHkEIsSbQbnBydJC2&#10;dXNLxrTJ5Mg5T9l51EO122yVqzfu6kuEEEKiwq7ECMxp3bX/GH2NxAf58uSSutU/UMM0zDH6AgCW&#10;FFkzZZRubZvLrEXL5c79B9K0fi35oms7yZgurWxcPFNKFi0UlpgQcOS0SDBdDZI4gAfQtn36CiHE&#10;2oAgkTK5s/Rokl9rQzjJih13ZO+JRzYtSBBCCHk99uUzQnufnTh3RV8hlgYNiTIlisqaeVMkW5ZM&#10;euwL/EMdJEircj8O/ELO79skP383QO6e2Ct3j++VhVPHSZpUKfWUhOgYKtbOw3oEIW/IU2+Ryzf1&#10;FWJJ0FkMszwMm0HJHgKGGBqzRxHLgXZErizJpdcnBSSZk6Ms3nJLjpx/SkGCEEKSKA7aA95unvAY&#10;olGxXg85umW6HhN3cPkCjqwQ073z4py7nDhlzq9vIeaEaLVswWN31a9sl+l5pE7jjKpo0hp4nb4c&#10;LD5+frJ85mRxdLRdF3M4J5PHNTHdPCbOOUqIa4Um+hYbA1NqXuqtLZhEsnbQnhzJwuLjG9QJDK36&#10;oI2EXL0tRX4/LFfS51AzabydOlBPREg0oB4dOychNTqKy7KHEuroKL5Vr4h7Ysvxqn77ingsEnFM&#10;IVJwnL7BusBzbOb6G+Lrb5LqFbNIKrNpNLFtzapVsn3zBsmS+VUROinj5e0tefMXks+/+FKPIZYC&#10;9er4RU+Zve66Wm5dN7dUKplBiRXxDY534oKn3LjnJ1XKZJAKhdPqW2IOhKrS1TrL6V1z9BhCCCGR&#10;QTEijuDyUYx4PahhwVoocSqz4DvS+dIPI50FAdfS3z9AFq9aLzMXLpPAoCAZ/s2XUr/Gh3oK2wPn&#10;RDEiDqDy3PcQqdBMQjJlkCITDsiV0OQUI0jsgBo6famEfPObuKx4RDEiluA59joxIjAwUAICAvQY&#10;+yJZsmTipjtfJpYFdev0FS+ZvuaaBGmNiJa1csoHZTMJ9Ij4FCVwXEuIEWWqd5ZTOylGEELI67Cv&#10;YRokwUFbG8x/nFyuBTrLzUAnmfEweXj8K2jtCzc3V+natoV83qmNBAdzaiy758QFEd/nIm+V1CpH&#10;AokgJOmgHjZa2LhLe77wlWdp0Cl0dXWV1KlT22WgEBF/oG6VLJBG+ZBwd3WU/229LSt33paAINuY&#10;9rN44Xz6EiGEkKiww5ZZ/Jv4kZfxDnGQH26nUstoPox/kFL8Ihlqi4aHu9awa920oXRs2VSFRnWq&#10;61uJ3YHGJsL6nWHrDauG/SUktng+E9l9RCR/Tjxo9EhCiLWDdkHxfKmlb4tCyrnlloMPZdrKq+Ln&#10;b1KChLVqEnDU/b/pMZ/aE+cCa4rg4GC1TAgh9oJ9iRFaGzRvrqz6ColvjPfpiifuci/4RVW7EeAk&#10;K7U4vm9JtAQEiuw4KILZWapX0iMJiSXbD4T5Hqn5HsWIJEZYhzQskKQJBIncWZPLN22LSIGcKeTM&#10;tWcyYs45uXjTR+vAW+e9R5ng6DSmIP3w4cOVldHx48f1WEIISfrYlRjh5OgoK2b9qK+RhCBIayP8&#10;7ekqJdxeTMtYXFte9dRN+Y8g5LWcviRy675I5fIiqZLrkYTEEHRSEJZs0F4ATiKf1tEiKUYkNfBF&#10;OSgoSF8jSREIEhnSJJO+LQtJlbIZxdMnSCb+75IatuEfGDZsw5pECZSlaaeYW0YAHx8ftZ+3t3f4&#10;+VjTORFCSHxgV2IEHupwYkkSBnyAdNFq2NKCT+RwprMqDhXucEkPWV74qTixT0CiAg0whDX/hFWk&#10;ZnX1DYTEkkdPRQ6dFMmWUaQIx3AnRc6dOSPbtmxhxy2JA0HC1cVJ2tTNLV0b5lPDNrYeeijDZ52R&#10;U5e9JNhkdOD1HRKZK9fv6kuxAxYVDx8+lNu3b4u/vz/rNSEkSWNXYkSI9kDv+tUYfY0kBNAbUMmc&#10;/t2v1gFm6rSrikfejKBgkZVbRVKnEKnxrh5JSCw5fk7kma/Iu2VEUml1iSQZwjqeoTJz+jSZPWO6&#10;+qJMkj4QJcoVTSvfti+qpvt86h0kU1ZelT+WX5ard33Dh25YQyc+tuVA2mnTpkmxYsUkX7588tFH&#10;H8mTJ0/0rYQQkvSwrz6h9j44cfaKvkISBLyEteC4cbseQUgMuXBN5MEjkeIFRNKn0SMJiSH6s0c2&#10;7Albb0AHqEkJo4N35fJlOX3qlHh6esry//0vPJ4kbSBIpEmZTNo3yCP9WxWW7Bnd5PwNbxmz4KJM&#10;WXFZbt73E1O4pUTi1omgWJZjw4YN0rp1aylcuLD8888/smbNGn0LIYQkPfiBmsQ/3r7icPCovkJI&#10;NKDBhrBmu0hwsEj9D+HwRd9ISCzwDxDZtEfE3VWk1nt6JEkqwJz9f4sW6msi69et5VdkOwIj+Bwd&#10;HaRQrpQyqF0R6dAgrxIlzlx9Jj//dUHGLb4o+08/Fm+/4ESzlvALMMmw2edkz4nH8tQnKFqHmxBZ&#10;YBkxefJkGTVqlIo7epTtJ0JI0oUtfBLvOFy9JvKM5rMkFjz3F1m5TcQlmUjjGnokITHEaOzvOiJy&#10;96FIvQ9EUqcMiyNJhsePH8vBAwf0Ne014+Ul69esSfAOJ0lc0IFP5uIk75RIL4PbF5VOjfIpUeLK&#10;HV+Zu/6GDJ1+RmasuSonLnlJQFCIEgQwbNcQJ4wQFRHTRRaQnwrIWwXs6aCWL9/xkZ/mX5AOPx+V&#10;2RtuyI0Hz1U89ouMHDlyqL/p06dXfwHSQnyLah9CCLFVKEaQ+AMvTS047NwrEhLzKa4IkWPnRa7c&#10;DJtFI29Yw4yQWIHewNQlYbNodG2mR5KkxD/btop78uTi7OKi1lOnTiP/HT0iAQEBap3YFxAlXJwd&#10;5e1i6eS7jkVlYOvCyqdEMhdH+e+Cp0xZcUUGTDopYxddlNW77siJi15y18Nf+ZyASGEyhISwpovq&#10;+GM92BQiz3yD5P7TAHnkFailD5TbHs/l5gM/uXTLV/affSqbDj6U5TvvyKy/b8i4pZdl6JxzkqFI&#10;ffl8/Anx8g2bTex5QIj8b8cd6TbmmPyqlSEoOGbCAsoRHBws3377rVy4cEGtE0JIUsFBe6jZzVMN&#10;M2lUrNdTjm6ZpsfEHVy+gCMrxHTvvDjnLidOmfPrW4h6m2svUKeGrcR05oK4rHwsjhIqz9++Zzcq&#10;GOqHyeOamG4eE+ccJcS1QhN9i40RqnXsLvXWFkwiWTtoT45kYfGWBnUGodtQkWWbRRb9JtLgQ7UJ&#10;DcQiB/LIlefOcvCtW/J26kAVT8groA5dvy1SsblIruwi+xaJuLmqOuSyo6D2FAoV36pXxD2xH0Qo&#10;p8lXxEMrn2MKkYLj9A3WBZ5jM9ffEF9/k1SvmEVSpXDWtyQeKJOvj4/WWQyR77VO2pkzp2XYjz/K&#10;O5Xek2TJ4un5RGwO1JPnASa5/fC57D/1WPmVePosEC7EtI1hwzwgVrg4hwkZKdycJLmbs/g+D1bD&#10;O9yTOSqRAtOHBgaHipOTgzhoOwZo6/j9BplN0KYmCFP/hGEs4rlj4Kwd7+1iaaVT/bySN+uL6apR&#10;j7/++msZP3687NixQ6pUqSJ79uyRqlWrSs+ePaVZs2bSpEkTadu2rfTu3VuKFCmi70kIIbaNfVlG&#10;aG+GvLmy6CskQbh7X+TMeQktUVSPICQaHnuKrP1HJIf2W+UsGiS2oIOPxj+mhQ0IEmlcXQkRJGmB&#10;r+ApU6VSwcnJUXX8XN3cKESQl0A9gbhQOHcqad8gr4zqWVJGaqFTw3xSrUJmKZY3laRJ6aLSQXB4&#10;6BkgV+/6yL3H/kqMgJ8HWE24uzpJzkxukia5s6prqbS/6dO4Si4trmyBNPJBmQxSv1IWaVUjp/Ro&#10;lE+GtCkiP3QsKtMHlJVKxdOJo9baxv79WxSU4Z2KvyREABw/Y8aMymllpkyZVFyGDBmU6FCoUCHx&#10;8/NTggVmjMF0n4QQklSwK8uI+ACXj5YRkaA6BKHi+OdscRg1ToK+/1pcK3xLywhaRkSNXmdkzkqR&#10;fr+I9GghMnqgvpGWESSGoA7BcWV1rZ5evCby72KRomHPZVpGvBl4jlmbZYQBOmgD+n4pp06elJG/&#10;/ioV36GASWJO2GsHlg8mCQoOUTNwBGvh3LVncs/DX94pnk7KF06rxIhkzg7i5RMk2mZt2VFZVLhq&#10;ITJQL5t2Giqr5vwki7fdVvm3rpVL3JI56SliDsrn4+OjhIlJkyYpKwlCCEkq2JVlhOoYmsxs6kj8&#10;YjKJw/I1Iu5uEvpRHT2SkNcQGCQyf+3/27sP+BqvNw7gv3sziJHE3tRepdSqTVGbUv5Vo/beq6Va&#10;e3VR1WWv0pq1qVW7KKX23jO2SIgkN//znPe9RCQSZNy4v++nb+8973vudcfJe8953jNUTc8NaFzb&#10;3En0go6cBg6dBN5+83Eggl5fVquL8fsexLmJ6MVYLMZQDek9IUuFSm+HVMkSwCuxmw5ASK8Jb7VJ&#10;0EF6L3gndUcKT3fdMyKiQITdyTOX1P8t+KhyJrSq+cZLBSLCCgyUFTlYjyWi14dTBSNkpuN2fb4x&#10;UxTTLEeOA6fPISRvbiCN0e2Q6LmOnAIOqHKTJytQIKe5kyiK1DlebxPmGa2MNryC+LrT3dtTpdS3&#10;N27cMPcSOQY5Dcn2qhImTIh3330XQ4cO1XNKEBG9LpwqGCHjiPfJ1TKKWWaDwLJgGRAchJB6tQBX&#10;x+nWSw5Iyoz0oZ80H5Crm+0/NFZBIHpR5y4DC1YDmdIBtSuaO+l1ljx5CrxZoCDSpU9v7iF6fUig&#10;zVXVoaZPn449e/boSS2JiF4XzhWMoNhz3w+WVWuAxIkRUqOKuZPoOS5cAeZJIzIt0LCauZMoiuy9&#10;IqYsBAKDgOZ1gEQJzYP0upKGWruOHTF2/HgULVbM3Ev0erEHJBIlSgQXBuqJ6DXCYATFCMvOf/VK&#10;GiFl3gHSpjb3EoXD3oicOM9oRLaqz9UP6OXcuQf8vgJIkhhoUsfcSUQU+6JjeAYR0euOwQiKXmZ3&#10;e+sMmR3eClvrZuYBoue4fguYvQxI6a0akZy4kl6QnHfEH+sBH1WW3q8EpGcQ1BkYE1MHqS1Y3ydy&#10;FHlyvmHeIyKiiDhhMIKh6hhjVgQtJ04Bm7cjJHtWoFhhvY8oXFJmpNgs+8u4ql2rApAmpXGM6EUE&#10;PAK+m2H0qunTytxJrzsJQNSrWg5tmzaALZiraZBjsFqtmD9pkJkiIqKIOFcwwgJkyZjGTFCMsNlg&#10;mfqrbmSGNG8EuLmZB4gi8Eg1In/8DXB3B7o2NXcSRZH9aviKzcD5y0CVUkDWDMY+itck0CDLGEbW&#10;6+HIoQO4cO6MjmsSOQKjxw6DY0REkXGqYISL1YpFU4eaKYoRPjdgWbYaSJ4MIXVrmjuJwmFvXMz/&#10;Ezh1HqheDsiexdhH9CL8HwBfTgLc3YDuTTlY+zXyx7w5aN24HoKCgsw9EbPZgnU+2SSIwWEbFFek&#10;7DVoM9hMERFRRJwqGGFEqm1miqKVVPrUZl2+GrjnC9v7NYDk3uZBik1SzsPb7JXzsOk4dccXGDkB&#10;SOwB9GvDUVRx4El5MG5D79NbBHkcgv21rNoKHD0NlCwEFC1o7IsC/Z7M9xZ6C7vP4d63Ezl75iQO&#10;7d+nPv+If7vluwkKfITRgwegSO6MeLdEASye/xu/M4pTJ05fNO8REVFEnCoYIRXM9n2/NVMU7fz8&#10;Yfl5GuDhgZB2LcydFBc2b96MDRs2PO4mevHiRaxZswY3b97U6QcPHmDdunX477//dDrWSSNB2gm/&#10;rQAu+wDVygJ5shvHXoLRYLQ9dUVUN1CCgs0u3maDRaVlYyPlaXfv3cef67fj1JlLjz+bzdv+xY5d&#10;Bx+njxw7o/L8jQCZm8GRPAgwAlrursCQLupX7cUiWus3/oMt2/fqgIM4ffYi1m7Ygfv3H+i0r68f&#10;1mz4G0eOn9VpinnG3+qTHg7icTqCru/nzp7B8sXz8VbhIrh6+RK++KQbLl04Zx4lIiIiR+Rcc0ao&#10;uubegyfMBEUbaayozfr7QuCaD2x1qgHp05oHKbZJRf7TTz9FjRo1cPToUZ0eMWIEqlevjpkzZ+o8&#10;EoSoWrXq43ScUA1gjJ0BuKlG5GftX7gRGdas31fCO1NFzJyzQqcvXLyKVFkro2mbgSoVgmDV2CxZ&#10;qSXyF/8f7vsZDU0yXLx0DTUbdEfHHiN1+vqN26hUuyPqN+2NRwGPdBnq/sk3aNx6APz8H+o8cU6f&#10;d9StBLROqkZnzQpAoXzGsSiS99Wp50hUr98NN27e1ume/caodFcdeBF/bdmNGur40hWbdJpinnwP&#10;5d7Og8I50mHyj9/h1s0bKJ43i06PHjrAzPWExWJBugwZsWHnQUyft0yV47544P8AWzauN3MQERGR&#10;I3KuYATFnNt3YPllGpA0CUI6t+WY7TgkFfMWLVogMDAQO3bs0L0gNm0yGlKLFy/WVxpXrlyp81Wr&#10;Vk3vj1W6Eam2n+boOUbw8ftAzlefK6JwwTzwVw2QxSs26qdfvnob7tz1xbqNO3UD+vJlHxw9cQZe&#10;XkmQyCOh+SgSudXnnytHFvz73zHd82Hr3/v0kLZrPrfx964DuH7jjr7NmT0zvDyTmI9yADfvAF9N&#10;VuedxED/9i983pG/gZbN6uLBw4fYufsQ7ty5j3/2HNbH5sxfrRvFC5dsgNXFBRXLFdX7KXZkyvIG&#10;8hd8C6lSp4WLiyvyvllQp3PlyW/meFqiRImRIGFC/Z1mz5FT77tt9gST71F6VEjPCrlPREREjoHB&#10;CHo1UrFTm1Umrbzqg5DKFYBsnIQwrtWqVUtXyufMmQMfHx+cOHECefPmxcmTJ+Hr64s9e/YgVapU&#10;ePfdd3XlPNJNPafe9NdtVOafyRNmC5d9/+XrwPhfgWReqhHZztj3CuS9vpkvm2pUv4HN2/bqoRnb&#10;d+7T+2/euosDh07gxKnz8Lv/AHVrlFONG5767OQzksZerWplcfvOXazfuAvLV29FcvXdJEnsgWWr&#10;NuPM+ct4GBCA2tWNzy687/t5mwhvf9gtyiSvZJ+7AriiypL6TpH75db0b1i3kn666XOW48y5S/C5&#10;cUsHZvYdOA4//wc4ePQ0MqRLhWJv53/qtYbdKPrIsohzl63D70vXod6HjeHl7Y3Zf6zS6QYfNTNz&#10;Pe1hwEMEBwXpv/3jR4+ogg0k9fJ6/P0M++JTlCyQDYcPxtHQNHI66tRKRESRYI2cXt19P1h+nAx4&#10;JIStZyf+AscxaVymT59eb8eOHcOuXbvg5uamh2pcvXpVzxWxatUqVKpUSTUsXXRF/fLly9i3b5++&#10;vXv3rr6/d+9evcl96fJ8+NQd7D92S1X2nzS8Tp+9hL37j+HRI+OK4/mLV1X6OC5dvh5xA03GgI+f&#10;ZayAIL0iUiUzD7wqC2pUKY07d+9h9brt2L5zP1o2rQMvz8RYuGQ9lqzcBIvVgqYf1tCvzT53hGzS&#10;gDHml3DOGfjlT/adYm+q9w5s+Xufni+iepVSyJE9E1au2Ya5C9boclWrahmd/2HAIxw9fhYHDp3E&#10;o8BAfX+varxLzwq5PX7yHHzv++v0hUvXHn+mDx481OVFyo2Qniv7D53A/oMnEPAo8MU++1u3gXGq&#10;HCVKCPRr99LnnSyZ0yFVSm/s/e8o9uw7ggQJEuCLT9rg7LnL+HPdDuzddxR1apTVTy+BLZk7Q9y7&#10;d1+99pP4T73fhw+NoSwU/eRzl7IXmRvXrqJWxRLo07k1JvwwBp6enqhZ9wN9TJb+3LZpPVxd3XD7&#10;1i29jyim5cnBCzNERJFxwmDEy1VYKRxS+baFwDpuAnDlGmwN6gLZX+7qJEW/5s2b6+BCv379UKhQ&#10;IZQvXx4eHh4YO3asrtzXrl1b51u7di3KlSuHr7/+Gg0bNtS9J8aNG4d69eqhQYMG+P7773H02DEU&#10;b/AHitZfhBVrduiGlwz3kHkGipZrphqsW7Fh0z/o3OsrdP/kaxQu0xinz4SZSdzeWDt8CpiyEEiZ&#10;DOjaxNgXDaS9UqFcEf3PTP11GS5e8sGHH1RBtjcyYsmKzaqxeUzfl8anvP7cRerrRvClyz5o0voL&#10;5C3aAK06DcFD1Sh2RqXfeUs14JLglykLcPnKddSv8y5qvlcG585fwao12+CZNAkKvplTf3ZNWg1Q&#10;3/VoDB41Eb/P/1PP1zF4xASUqPgxhqp9k2Ys0UGMouWaonLtTggMMpZlXPHnNhQr3wz1m/TVASyZ&#10;n+GrMTPQ8ON+6N1/rH7uSEkemWzyi/GAz02glWpwZs9kHnwx8nfg6uqKujUr6ODD8K+moHzpwihZ&#10;oiDc1P7vfpqj89SpWV7nX7pyEz5o+ql+CX0/H4dR307FR+qz6NBjZNReO72wEiXLoUbdD2C1uph7&#10;nuWivqtqtesjS7YcWLFkETJnyYahX41DsuQpEBQYiK+GDkCX3v3g5u5uPoIoZknvnvmTubQnEVFk&#10;nCsYoRorWTKmNhP0SsyKt+X0WVimzwFSp0JI3656H8U93YCqU0f3fDh//jyKFCmirxRWrFgRf//9&#10;N7y9vVGhQgXdgJo9ezby58+PSZMmYcuWLShatCimTp2KYsWKoWTJkpg2bZoOZkiPiJKFU2PWbyv1&#10;4xYv3whZ1z9tmuQIVA34yhVLYNm8MZj4/QC9AsGuf42x90+RlRhUIxayxO6gLkCq5OaB6CFd6WV4&#10;weJlf+nhBOVKFdYNyZOnL+h5ECqUfTLu//z5q3gUKI1kCz7t2RyzpwzXjepNW/YYGZyIlJc0qVOg&#10;RJH8uOfrr74eG4oXzY+6tcrrcfbHT51HneplVQXbghs372Dl2u0YPrAT5s8cjY8b18IIdX/ogPZG&#10;Dxx1/+th3XSwKnvWjOr5/HD46Bnd8+HL72bgowbVVHmRzz0EU34ciOkThuC9yu/gn38PRd6gtx/f&#10;pr4j9V1BPb+e/PQVSBCrfu2K+r1duuKDUiUKIn3alHrYj/SuSZ0qGUoVf8vMbZDH/DLuM8yaOEwH&#10;MqS3R2BQ+Ks80MuTclm6/LsYPGqMDhqFR/IcOX8LY36agsmzF+L4lXtYp/7W69T/UB/b9+9uXLt6&#10;BWUqVNbly77aDlFMkjJmX82KiIgi5lTBCBerFYumDjNT9MrUD63l+19UAzMAtuYfASmit2FJr0bm&#10;iGjZsqXu7dCxY0cdmGjfvj3q16+Prl27Ik2aNLqyLnm2bt2KMmXK4LffIl6bXxpgbRrmweZtu1Tj&#10;8jRmzFmORqphaW8kyONk27jlX30Vs2jhvHq/Js8p26/LgF0HgDJvA6oRG53kvUjDsWypQuo1uaBy&#10;hRJwc3fD+7UqIGGCBEiUMCE6t2lg5n4iQ/pUKFQwlw5iyHtMIEtEOiH5/Hp2aaJ7RPTp1lQ3yN96&#10;Myca1KuMD+qqfd0/1nlSpvBGg/croUb97mjWdqAehhEe9VEicWIPdOvYSPcguHj5Gq5fv4VqVUoZ&#10;GZQ16/9G8YrNMWv2cnzS42N9NTFSspTngO+M8jSgI5AkkXng5RUrkh+NG1ZDow/eQ6tmdZEggTu6&#10;dmikP4u+3ZohkQwFCUOWA5XX/tPkeeiu3qO7rApDsU7KZHibpsrImpVL4HPtKprWrw6fq1d0L4mg&#10;IOfs/USxR34LG7Zhzwgiosg4VTDCiFQba5bTK5BGgGLZewCWxSuBjOkQ0vZjvY8cg1TGkyZNqns7&#10;/P7777rng+yToRkLFizAkCFDHjf8ZPjGoUOHULlyZbRt21bPMRGRNCk9ULRQXkydtRQ7dx9EB+ki&#10;rxglAjh87DQGDP0BY7/sqVdeeMq1G8CoCUAiD2B4D8A14m7XL0ve44JZX8H/2jYs/v1bWC1WFMiX&#10;A/cub8KdSxtR6K3cZs6n+fr6o3XnoXi3fHGUfqeQude5yGcn80QsmPUlRgzsrMuH9HT4bepIzJ/5&#10;JfLnzabPoZJvxi9DMHvKMN3jpHWnIXp/eCTv+zXK60lF5y5Yiw8/qAqPUCuZvFepJHZumI5hAzuh&#10;S5+v8eh5Q2Tk35Bt2iLgv2Oq4BYFGrxnHnx58holwDJr0jD1nkYgQ/rUel+LJupvRX0Wvbs10+mw&#10;ypQqrF/7mJG90W/QD7jv528eIYehvrdPB47AjoNnMHvRaqRLnwH9B49S5ZrDNSjmHT8dZqgiERE9&#10;w6mCETZVke3wyRgzRa/kvh+sfb8AXFwQPOQzo4FJ8ZJMUpkkSRIdiHB3d9cTWEZIVe5bfVwHP09e&#10;gJLFZY6BxOYB6LkXajbogY8/qomWTeo+CfxJA1LG+A+fANy4DbR4H4ggKPCqpNEovSLc3Fz1MA1p&#10;Q0r3e0nLFh4ZqvHpoPE4e/4K5k4bGWF3cDLcv++PYyfOolLFEqhepbT6/IJhk+83Am9kSY8Uyb3w&#10;1biZaFivsrnXcODwSX1elvkZZGhPhM8iZUicuwyMVOUoWVLg+891eYwr+w8c18NZ3N1d9SotoSd2&#10;JcdgnA/kb98NST098d3EGXi7eEnzKBEREcU1pwpGSE33X1WBpFdgNiytk2YCJ04j5N2yQGVjcjeK&#10;f+SK9qxZs/T8ENJrokuXLqhSpYo+ljJlSj3hpZ23pzuSJnLXV8+TJfNExzYf6EZkMu+k8FbbvD/W&#10;4e7d+5i7aC2yFaiNTwd+/6QRuWMfMGcZkCUDMKizsS+OybAtsWbd35g84w+95KdMfCmTFFLEZE6J&#10;Vp2GInuBunoejnFf9taBH49ECZHMK8njHjeuqgEoq1QkTOiOjxvXRKYMqfF2oTzw9kqsyk9SHSQa&#10;9c1U9Tx1MObH2XoOhoQJnnPFOjAQ+HwccN8f6NhYlaX05oHYoxu1STz0382342cje8G6GDJ6IsZ+&#10;2QtenknMXBTT5LRiP7VEhT0oUejtYk+d04iIiChuWVSl6gV+0uM3uVJbvHoH7Fkz0dzz6uTjC9i9&#10;EMFXjsI1c2G4pM5mHok6+1cgt1Jpkk3u2/dbLFK5fzZPrLO/nuMnYa39kdTMEbxiLvBGmO744ZCL&#10;hgl3p4dVvY8Hxa48joKFfe92od+n3Lfni7P3/pLkdQdfP4Pg83vhmiE/EhSpZx6JZ0JswIku6k4w&#10;kLaF+iKi2M1Zvrfrt4GqbYALV4BpI4HaFc2DL0YuvufekQWnHrhiZ9ELKOb5yDzy4uR7kQk4K5R9&#10;G/fu+WPPvqPmESnOaVWjOdR8FxS3pAzJ9sdaoO1AIHsWYON0IPGLzxUhZcjtrxzqLBQCvwqn4BHX&#10;4Xh5X8F+6m9kDmBNDORwzJ578vcyefk5+D0MxrvF0yBp4rjtPSSv55H66NzVT0F8+j2g+EHK13/H&#10;7uDcFX+UfSsFiuTyNo9EnUyUWrBiaxzcNM3cQ0RE4YnrqhiZrvpcx8RZc/HfoSP6h1C2OYuWY+mf&#10;G/R9sXXnHpVnHh48fKjTscp8DXJ10jpgOPDgAWw9OkYpEBGZ/YeO6vfuc/2mTvs/eIgJKr39n72P&#10;3/uC5X/itz+Wg7NTxyPy3Unr7+vJwOnzQJ2KgLlEYlyTBky92hWRzNtLL/VZX702+8ZAhAOxn3cu&#10;+wA9RgEyhOaXgS8ViKDXg/59VLfTLwfjukQkiBwU42RERJFjMMJB3Ll7D91UI7/vkK90+tzFy2jZ&#10;vR869B2ogw8SZf902NcY+s34uFtCTr0G65RfgR27EVK0MEJaNjYPvDypSh48dkK/97ETp+t967ds&#10;R7fPhqnP4kv9vu/53ke7XgMwdoJxnOIBaUTKl7tmKzBhHpA1E/DNJzKBg3GcKKr8HwLtB0EPz+jW&#10;DHg7v3mAnNWtoBD8cjEY310IfhywJnI0uXNkMe8REVFEnLBl4Jih6mxZMqFA3lzYsec/+D94oHsF&#10;iNt37uoeEbIs3v4jx1AgX254JnkyaWCsMCt7liPHYRnzI+DlCdvXw4yrlK9Ivo0alcrDI2ECbNq+&#10;S1cs127cro/tPXgYd+/5Yu+Bw6o9EoCqFcpycsH4wN44kGEZHYdAfbnAj18AyV+8qys5MR3QUtvU&#10;hcDWf4HC+YE+rXi50YnpIqFuF1yz4W4wsPKGDVfZO4IckMyds2Ayl/YkIoqMcwUjVB02c4bUZsJx&#10;SJdxmRitSvnSCAgIUI3xbVi04k/1WtPB0zMpVq3fhGOnTiMoKBj1axpL2UmjXWahl1nsn9y3Pd50&#10;V1Zzn9zaHxPhPjP9DPt+vwew9hogSw/A9kk3IEdWY380SJIkMd4pUgj/HjiE0+cuYPm6v/BW/jz6&#10;n163eTt27NmnJ8ir9V4F47WGen+h0+RAZInG/mOA2/eAVvWB0m+bB4iiwP73fPgUMPxnwCspMGkI&#10;kJBLMjq3EPjbgCmXjN6B99TNsuty/tdJIochdRIOKyUiipxTBSNk9vw/pg0zU45FAhLSIJc61Zad&#10;e3RvgKrvlkWWDOmwbM1fmL90tV654N0yxrJkvvfv46+tO7BqwyY8CAjAhi1/Y8nqDVi8ah2W/LkB&#10;m//+R8/BIOn9h48+bqzfvntP5/tn3wG9Txry/6p/a+3Grfp4uIKCYB3xjWoYHENI5QoIafaheeDV&#10;yfuW76VYoQK6Qrli3SbdG6LJB7WRKkUyzJi/BIvV+/H29ESxwgX1a16yej38/B/ox9/z9VXvdz2u&#10;37yl0xTH5EuUbeYSYPlG4K08DrN6BsUTUn7EXV+g5Wf6/IORPYHsrz4/DcVfcu6XkjHzSjBuBppl&#10;RJl8ORj3w1lWVedXmw5Wq82+T9IMaFNMk/LUsO0QM0VERBFxqmCE/DjIihqOqlSxt+GZNAkmzPxd&#10;BxLer1YJ9WtVxbXrN/DnX1uQKmVy5MiaWdXNg1CjcTtM+20h1m3ajqWr1+H46TNYu2krmnTqg43b&#10;dmLfoaNYs2kbPurQCw1ad0XAo0f6/c9fsgrNOvdBhz4D8ehRIL4cPwk1PmqDbgNGmK8iFKmcqc2y&#10;ZiMscxYAGdLBNnqQ9D80M0QPCUh8oN6nBCWGjflRBxqa/68eCuTNjT37DuD02QsoXbwIXF1c9Hto&#10;1L6nnvDz4NHjqNaoDRq17aHvUxwzyws2/wP0+xZI7gVMkKvZCcwMRFEky3j2HwscPwNULg00qmEe&#10;oOgi51LjNzH48RVcSUvDXNL24/a0OqrzxKW7gSGYffwOEgf467QM2AlQP+nzroX/u37zug++/3ok&#10;Nm5Y8/j9zJr8M2ZPn6Tfl9i2+S+M/3YUbt28odNE0eX4qQvmPSIiiohTBSNkKELHTx1z6TRpkKdM&#10;7o3KZUvikaqIyxr9xQu/hTpV39UVQZ8bN9FANdiFnkfh4BHde+DrwZ/iw7o10bF5Y7Ru3BDubq7o&#10;1KIxurVppnKGILceTmHBoaMn4PfgIb6fMhMtP6qvq5Xyb8rzd2klecNQn5WwnDgNa+8BgLs7gr8d&#10;DqRKofdHtzw5siF9ujTw9b2PfLlywNvLUwckbt25i3v37qFpgzpmToO89rSpU+Pnr4fqHiMUx8zy&#10;gotXgc7DjPSIHkDeF1/qlpyYlBtZgWXifGD2MiCXOn9NGAy4upgZKDpJYLty5cro1q2bbqjLNmTI&#10;ENSpU0cPGRTr1q1DlSpVcPTgHp2OE+b5xePYYWzrWUH9jvXT6YJJrFhRyB11U4dflZFHjR8zCmNG&#10;DVVPYcOlC+cxYlB/jBrcHzdv+Oj3+8O3ozDll/EIfPTySwUTERHRy3GqYITUTPbsd9wr6NLA7tG+&#10;BXp1aIFvBn8KL8+kyJszO3p2aImean+Pdi10nuTJvNG5ZRN81KEn3q3/MY6cPG0+w7MSurujS6um&#10;GPrtjzh15ryu05V4+y19TJ4rX+4ccA1b0Tcrfrh9B9b2qkHp/wC2vl2BMu8Y+6OZvI4ECRNgeL8e&#10;+r2O/ry33lexTAn06dgK/Xt0QPVK5czcT0jwJkMax5sDxOnYy8s9P6DZp8AlH6DDh0DjWsZ+oqiQ&#10;ciRFaf12YNB4o2fNjNGAt6dxnKKdnGevXLmCX375RQcm/Pz8MGrUKKxatQorV67UjfV58+Zh8+bN&#10;cE0QyxMnh2EJDETmsSPxxpXTSFzI+A1LpH66Mia0IKXbs5OayntLkTIVypavhKOH9uPunTs4fvSQ&#10;ep+BCHj4EFs3bsBNHx8cOXwQ2bLnQJp06c1HEhERUWxxrmCEg5PKU8mihVVjvC/aNGmo0y4uLhj5&#10;WS+M+rwP0qdNrSuHsl8a7OsXzoKXZxJ0/2yY3h8ulVfmnvhn337MWrAYLRvVh7t7FCaBCwiAS78h&#10;wInTCKldDSGtmpgHYoZVvc6P6tVS76sPqlYsq99j6pQpMHJAbwzq3QUJovKaKe4EBAJfjAP2HQEq&#10;lwSGdtNljyhK7OevMxeMFVik7IztD+TLbuynaCfnWJnxv0GDBvr3Y8WKFTh27NjjIRuSlgDFwoUL&#10;kSNnTmTKHEffhVk2Eu7YBo9VyxCYKTN8G4XTmy8c8h4rV6+l39OKJQuxaukfyKAenyFjZqxfsxLn&#10;zp+Bn68vqtaoq/OHnjtCbmXjfBJEREQxh8GIeOjm7Tt6hYn8ubIjV/asSJzIQ19QFGGbf1IZy5Ix&#10;PVKmSKbnmKhZpaJ5xGBUtIyxs/ZxwmonrOMmACvXAlmzwDZqYLQs4xld7O9RXqueA0S9R3kfsrII&#10;xTIpL7LNWGRMWvlGRuBHxyov5ODsDT2ZsFJ61ty4A3RuArxfydhPMUZ+H2rVqqXPpcuWLdMBiBQp&#10;UqB06dLYtGmTDk74+/ujVs2aSJDAXX9X+lxr/lbIffndCL3p/erW3oi3b5HtC5e53+J7Dyn7dFHn&#10;fgtufvMDbImj3kvjzYJGL4o9u3bg8KH9KFK8FHLlzYf1f67A+tUr1D9hw7tVjTlJNqxdhSOHjMmd&#10;xdHDBzFnxmRc97mm00QvQv15ERFRJBiMiIdkZvDvJkxHmTqNcc/XD98N/1z3LPD2SoqC+fIYlUYl&#10;ubc3CubNjQTuCdCtTXNUKP0O8ubMhgxp0+DNvDn1D2Xb3p9j0Yq1SJokET5o1RW2wEBYZ82D5YdJ&#10;QMYMCJ49EfBMqp/PUch7lKVQN27fiVpN2+n5JvqPGKMn8KRYJBV22f7aBQz4HvBKAsz6EkgTM/OK&#10;0GvM7wHQdThw6IQRhPiiI2vysSRz5szw8vLCP//8g7/++gtvvvkmatSogQsXLmDKlCm6d0SFCkYQ&#10;++6ta5j0wzcYPvBT/LNjG1YuXYihn/XGoE97YEj/Xhg2oI9uuA/9vC9+HPulHhIh/Pzu68eMHT0U&#10;j8y5GR4+fIAh6rETxn/7eLWLcKlj3uPHwPXMafjVqY8H5Z4OqEcmZ+58SJ8xE5YtmoszJ0+geq33&#10;Ub12fT1HxLI/5iF5ilTIlSefDkDMnPQztm3aoB/nd/8+PunWDuO+Go4dWzfpfUQvIhdXACIiipQT&#10;BiPidwVXrmSlSpkC8yZ/j91rFmHSt8PwRqYMen/2NzJj89I5j9M1q1TApDHDYbVa9LCPRVPH6/2l&#10;i7+NWT98DVdXV0wbNxq71y7C7j8XYvG0H+C6eTssQ0YDiRMh+JdvgSyZzH/ZMciwlV1/LkDmDOn0&#10;Mqf6tavtH/X6ZXgHxRJ7IGL3IaBFP3UmUaeSseq2YG4zA1Ek7GVIejfJHBFL/wJyZwXGqHLECStj&#10;hfwepE2bFiVLlsSBAwewZcsWVKhQAVWrVtU9FiZNmqTPuaVKldLf1dyJAxAU4IvGzdvgzKkTKF3u&#10;XXzYtCUWL/gNGTJlQeuO3XDn1k3MnPwzpk/8ESeOHdX/zvbNG7H8j/mYOeVn3Pe9p55KNfxVHumt&#10;sGjubD259DPMfQl274DnT9/BljIVbg0cbpxrokjeX6JEiVGt1vv66azqvbxTphxKli0PD49EuHr5&#10;EqrVfl/ne1oIli6ci/wFCun3RfSiZAjUwilc2pOIKDLOFYxQ9Y1MGVKZCXpMamlqs/zzL6yd+qjP&#10;yWos4VmogJmBKBRdXtTt0dNA497AgwBgSBeg/nvGcaKoCgwCvpwETF4AZM8ELPoBSOFtHqTYIA3x&#10;9u3b66CD9Dhr2LAhChUqpHtMyIoasrJG8uTJdF7/+/dw9sxpeCT0wAcfNoV3suTIkDmLani5IHmK&#10;lMiY+Q24mEO0PmjUFIvm/qp7Vkyb+AMaNmmu94vr165i/pyZaNOpu7knDDMQ4XLtClJ3aKkvIdwc&#10;MgrBGTLq/feDjeNJohKzUu/vo49bo9+g4Rj57Q/w9PJGuvQZ8cnAYWrfCHTu8YmZ8QnpFTFjys/o&#10;1KOvTkc4jIQoAlJmZNgSERE9n1MFI1ysViyeNtxMkWY2LC2Hj8LatgfwKBC2gX0RUpfr+tNznDgL&#10;1OsK3L5ndKnv2Mg8QBQJfc5Rm8zxMmEe8M00IEMaYO5YIKO6pVgnPSF2796tt7x58+oAxdq1a3X6&#10;559/NjKpfY06jsLVq9dQtVxRjBzcP8JGujy+UbNWWLZoHq5euayX1Kz1fkPzaIgORJSv9B6SJPXU&#10;cU37vEWa+ZyWgAdI2bcbXC5dxL0W7eDXsLHeL/zMNp6sphEZeS3Zc+ZG2849UbdBI52W7ePWHdGm&#10;Uw+kTZ/BzPnEkoVzYQu24dCB/3Dv7m0c3L83wvdKFB4pL/9rx54RRESRcapghBGpfs7YVGcjlSvZ&#10;Tp2GtVkH4N492Hp3Rkjzj3TFk+gZUh+/ehNo2lfd3gCavw90aWocI4oqOQ/PXgZ8/p2xdOfvY4Cc&#10;7A4fF6Rh7uHhoXtDyHwR9n3ZsmXT+1KletKbME36rJg2bzW+Hj8R8+fMwKNHAeaRZ8lSmalSp9Fz&#10;SpQoXRZeXkaPF/nJGf/tKN1jYsXi+XpYx99bwszJEBwMr3HfwmP1CjwqWAi3+w+Mnd8k89/InTc/&#10;ar3/gZ7A8uGDB7h88QL8/e7rY0RRdezkBfMeERFFxKmCETIutdOnY82Uk9OBCFX3OnYCLk3aAbfv&#10;wNajI0K6tI2dSh/FT9f9gaafAMfPAfWqAKN7S5cj8yDRc9iDn9IjYtEaoOcowDMxMEPdFsxlZiLH&#10;FYLff+mPHVvXY8/O7ciTryBcXd30EZlAWQIYdjJePkGCBKhWux42rV+D2mavCNkv+abPW4pqNesi&#10;Z5788EiUSAcuNLOMJFn4O7zHfongVKnhM2EGQpLE/CTK8vILvFUYGTNlQdESpdCt7wB07/MZqtZ8&#10;Hx269UXiWHgNREREzsa5WhGqnrN7/zEz4cTMCp/l9BlYm7YHrvrA1roZQrp3YCCCnqXLi7r18Qfa&#10;rwb2qL+hKqWAXwYB7kZjhOi5pAwJGUM9d5UqR4PVuUalv+oLlCtqHCMHZ0GB4lX1pJM5cufDtN//&#10;0PNMJE3qiRbtOiNnnnw6l8wj0bV3fz2PRL2GjVVDvjeKvVMaqdOmQ+sO3fTQjJJlyuMdtb1Xo5Ye&#10;KiGrWdh/lxJu3YgUfboiJFFi+EyZjaDsOfXzxjSLxYq+nw9F9Tr1zLRFT3g5aNS3KFCosN5HRERE&#10;0YuXNJ2NWeGz7D8Ia8MWwM3bsHVrh5AvVKOAgQgKyywvOHECaLEcOHIDqFYWmDYSSJjAzEQUBUHB&#10;wJRFQOehQOKEwM9DgI9qmgcpPnizaCV0/2QQGjVrqYMKusFutaLHp1/grcJFdDpFylS6V4Hsz5Ap&#10;M3r1H6R7P8jqTV1699c9JoTkzZErL5q36WiscaXOMwl2bkea1k1175kbX45FQMkyOi8RERG9nhiM&#10;cBb2RqWq5Fn27IO1WUfg5i0jENGrs5mJKBR7mTl5EqhSBTh9E6iWHZg+DEia2MxE9ByPzzs2YOI8&#10;oN+3RhBrkipDDaqamcipmWUkwa6/kbZxPVj87uPWoBFPTVhJFB/x+g4RUeQYjHAmwcGwLFoK64et&#10;AH9/2Pp0MwIRVhYDCsPeiDxwwAhEXLkM1M0JfFlBNSY5NIOiQMqPkOU7x84EPhsLpEwGzB0DVC+n&#10;aurGYXJijwMRO5Dm4//BEhCA230HwLdtRzND+ILMouXKMkQOLFf2zOY9IiKKiBO2Qp2s9mJvVAYH&#10;wzpxBqx9Burgg234AIR0bWtmIjLZy4tsO3YA770HXL4MdO8OjKwIJIjKwv7k9KT8iIcBwNCfgBE/&#10;A2mSA/O/4xwR9OQcY7PBY+0qpG1UF1ZfX9zuPwh3u8uQwedXTW4FGrfJ3RiNIMckw5QWTuHSnkRE&#10;kXGuYISqt2RK/2SZsteevUFw1xfWIV/CMnIMkDI5gqf+gJCPGrAPIT3NXl4CVU1/xgyjR8Tdu0C/&#10;fsDo0YALAxEUBfZydO0m0LgP8P0sIHM6YPFPQKE8xjFyXvbyERSEJPN/Q+o2sjRwCG4O+xJ3u/Ri&#10;Tz16LXApeSKiqHGqX30XVclZPH24mYp+8uMTEmJzoE1V+q5eg0urzrBMnQ1kyoDg2RMQUvadcPLG&#10;9GZWQJXwj7+em/qfvGPjjTsy+/fz8CEwcCDQtq0RfJg4ERg27OlAhH5fcbBBNvN1yusNLw83x9iO&#10;nwXe7wJs2AEUyQcs+wnImzX8vLG9OVIZ0q9FbuMPOZfLMtkvv6knefAAyYd9gZQ9OsLm5g6fn6bh&#10;busO+pMI/zGhN+NTM76/8I5z4/Zqm/rvlcnfyYft2TOCiCgyFnXCjIbTbvygK1GqJuPiEn0xGHnO&#10;gN0LEXzlqLnHQXobqNflcuQ8Enw9F7hzH8EF3kBAz4ZAsrhZKz0YVniFdFL/t+GO5Wd16zTFTjHe&#10;q2uG/EhQxFg2zqHYTwHXrgGtWwOrVgEZMwK//gqUK2cck4bTCdW4VN9kXJVxm/p3c5/sg1OBKbAz&#10;6w8olvCieYQchrQmt6nvpcda4GEQUDM7MKy8wwzvkTLkdmSk/ov0yzMQHhazv3+cU6/ImhjIMcZM&#10;Oxb5nZu8/Bz8HgYbf/0veQqQhyW65YNKk7/AG/+sh593KqzuPg6X8hd/oedcaU2ENVYPvGt7gDo2&#10;f3MvUfSx/yyWfSsFiuTyNhIvwGazoWDF1ji4aZq5h4iIwuNUPSMk4t2533dmKhrJcIfHm6TjcBMB&#10;j+C2YgcSDJkO+PojsGYJBAz8GEieNPzHxMYWWnjHX+tN/U+PgZaEA5Haln07dAioWtUIRBQrBmzZ&#10;8iQQYaffg/19xNUWWnjHucXJJhX3gCBg9gGg82og0AZ0LGLOM+L6bP443UIL73hcbPa/LcdlVecx&#10;OZXpl/sygm1Ic+Rf/O/z/+GN3RtwJW8xzB+5AJfefLFAhNlGJIpR9iodERHFLKfqGSHj94pX74A9&#10;ayaae6KB+vhCglUl3BGqSLJ8nlzd7tIZlmUrAS8v4OefEfJBvTj/VQ1Wn5Pbyoe6uh1YI6F6Oc73&#10;K2+RxryLNMwcgP3P/tEjYM4coFMnY66IBg2MoRmensZxO8kfEmAm4oYEE3NveIRT/sDOsu4o5s2a&#10;YpyTYiS9ZuS807kLsHQVkCwZMH0aUOM9VeiNbI5CypDb8kf6ZfvVSAAPh5oGRX1Y1gTmfcci1YTA&#10;4Jf8jZNzh5/6o/3+e7gOGwKrepshLVsi6JtvEeKRyMwUdfJaBh9/hNEnH6FXNneMyuuYnxm9HlxU&#10;gZXtRbFnBBFR1DAYEd/Zvz5pSK5ZA3TsCFy6ZFzd/vFHoKhjzFwvwQjXpfeMYEQdL10hpTgiZUa2&#10;q1eB3r2BefOMwNWnnwJ9+jw9P4QD0cGI9b445ReCneWToJi3Y75Op2A/7wQFAX/+CXToYKy6Iueb&#10;H34Aihc3jjsYHYxQ5yF59X61POHhwhNRjLCXDwmQHzwIdOkCbN0KpE8PDB1qDAd7SfId9jv8EF+f&#10;fIQBuRJgeN6E5hEix8FgBBFR1Dh2v1CKmFT27NudO0CvXkD9+sYVyh49gA0bHCYQQQ7CXl6kgSDD&#10;MIoUAebOBXLlMsqLBCO4YgZFxl6O/PyAAQOM846Pj7H868aNDhuIoFhgLxuyPXgAjBoFlCoFbN8O&#10;VKxoBCReIRBhdyMgRHe6SeHOYBI5Lg7zICKKHIMR8ZFU9IR0sbeP8f/pJyBzZmD2bGDMGCBxYiMP&#10;kbA3EG7eBIYMMZbtlCBWq1bAP/8AhQqZGYkiYC9DEszaswcoXx745hsgUybjvDN2LJDoxbvd02si&#10;9O/S2rXAO+8YK/NImZCghOzLmtXIQ+QEcmZT50YiInouJwxGxONQdejGgAzF+PhjoF494Px542rT&#10;338DDRuamYkUe5kJDgaWLzeuUg4fDqRMafSKmDQJSJLEzEwUDnsZku3WLaBnTyMQsW8fULeucbWb&#10;5x3nFLpsyO/SsWNA48ZArVrA0aNGrxkJXH3yCXtdkVOxWq1YNHWomSIioog4VzDCAmRMpxph8U3o&#10;Ct/du0YvCLmSvWABkD07sGyZMelgqlTmA8jphW4gnDgBNGpkBK4uXgQ++MDoDVGnDvuR0vNJGRIP&#10;HwJ//AEULmzMCZEihXEeWrQISJfOyEPOxV42JNB59qwRpHrrLWDJEmPo1/z5xiY99oicjEzHJvOU&#10;ERHR871UMEJOsjI5T1BQkL6NL1ysViyZMcJMxQNS2bNX+GSiuJUrgbJljTkhJC3jtXfsMJZkZKOS&#10;hL3MyObrC4wcaQzjkYZkvnzAihVGj4gMGcwHEIURugzJ+V0mIKxd2+j9cOMG0K6dcbW7fXued5xN&#10;2LIhQQiZa8YepEqdGvjuO+N3SXrNsHyQk5J6cqP27BlBRBSZl+4ZsXbtWiRNmhSTpJt3PBGvItVS&#10;2RMy/vbff41ur1K5k6vcEnyQK9syK7msgkBkbyDI5u8PLFxoTFA5aJDRPXrYMKMBKZPIWTlVDEXA&#10;ft6Rq93nzhlXu6Ucbdpk9MZav14vF6wbneQ8Qp9fZOUmGYIhywHnyWPMFeLqCnz+ubFfVs5QdQMi&#10;Z3fkhDqHEhHRc710q8TX1xcBAQG4c+eOqp+EPN4cmSwJ1qX/d2bKAcnnZ9+kMSBBiI8+AkqWNBoB&#10;0hhYvNgY+58zp/kgcmqhy4wEIWToTunSxrCMCxeABg2MwNVnnwHu7uaDiMKwlyG52n3mjNH7Srrc&#10;y9XuNGmAceOMOWnkXMSr3c4h9LlFNlkdY9064MMPjQDV5MlA2rTA4MHA/v1GcDyGJ05Wr+KpW5ZE&#10;IiKi+O2VL5FKAOLhw4fw8/PDo0ePdNphqZe2a99RM+FAQlf45KrTf/8ZFT6ZbHDpUmPM7axZRmOg&#10;WjVe2aany4yM55cAlSypKMGrI0eMHhDbtgG//27MK0IUVugyJEGIK1eMLvdvvmnMByHBK2lo2q+C&#10;J0hgPpBea6HLhQTFr18Hvv/eKBfVqxtzFNmHY8i5RlbMSJ/efHDMU68KPgFGD8f0CflbSEREFJ+9&#10;0i+5BB527dqFwoULw9PTE2XKlMExmU2boiZ0pU+uassynTI2u2hRowdEtmzA+PHGVSdpZPLKNtnL&#10;izQeL182rk7KPCLvvw+cPg1UrgysXg2sWWNcvWTgisIKfd6RYWC7dwPduwP58xvLAidLZnS5P3TI&#10;aGhymeDXX+jzimzXrhlDvf73PyBHDqBXL8DHx1gS+LffgMOHga5d42wpV/VKNXbSISIiit9euaWy&#10;ZMkSVVfJgZIlS2LPnj0YPXq0eYTCFbohIJW+27eBCROMhqPMCSHdYHPnBn791Rjj37Ej1+53dqHL&#10;i1yplAkFpVzIlcoOHYwlFsuVAzZsMCY55bwQFFbY8450uZ83zxjSU6aMMQ+E6NcPOHDA6HLPeSFe&#10;X2HLg2wy4a0EMiXwLXNBSO88WRlDfn/69DGCUzIBrkxkyt8kokgxWEZEFLlXarFY1Jm2TZs2WLp0&#10;KSZOnAg3Nzf8J0MM6FmhK3737xtDLuTKUtasQOfOxvh+WbtfrkZJY0AqhKzwOa/Q5UUCENILQpbJ&#10;e+89Y+6QqVMBDw+gdWtg507gr7+M8fxcy5/s7GXIXo6k95UEsmRSU7na3bix0cCUoJb0iJCeNbL6&#10;SvLk5hPQayV0WZDNz8+YEHnKFKB+fWOohUyULMu1enoCTZsawwQvXQK++grIkoXnF6IXkDNbJvMe&#10;ERFF5JUvn2bLlk0HJWRlDQlGCBm+IUt+hp0/QtKyBavGlSwLGvZ47IilULW8N/tmb1BKxV/GYBcs&#10;aAQefvnFGIctXaSlF8Sffz5ZDi3041+LzfhMLHLnmWPcntrs5UUCENOnG6unSINRJqXcvNmYWHDi&#10;RKNhKbdvv/1smXstN+Nt6jvhHuf21CblSIZh2CcwlfOO9MCSgIMERCUYsWULsH070K0b4O0d/vO8&#10;VptZhJypDNnPJ7JJwEmGWbRoARQoYJxLZIlW6fGQIgXQvLnRu0oC4jNnAjVrMgBB9BKsVisWTeXS&#10;nkREkbGEvEREQB6ycOFC/O9//8OoUaPwySef4MKFC8iXLx9y5syph2v89NNPqFOnDjJlyqSDFfbH&#10;nTlzRtWLP9OPlwkv7cdiQ7CqlNVr+QWWzhhh7olm9o9SbmWTCr9U/mTohUwkuHfvkzxyFapVK2NM&#10;rhP0gAhWbzvXel9Y1dd97N2k+pbCIeVD5nuQLvTSUJSGhJCl86TnQ5s2xsSmsfh34yjkk8h9PBlO&#10;PbJiZ/Y7KOahGlcUPhn+NWeOsbqK9LqyS5UKqFfPOPekTGnudB5ShtwOptAxCb98t+BhNc/Hryvp&#10;1SCrMknvKemNJ2VBzjEyjEuCT9LbQeaBkJ4RMleRgw/vkm9LVsWqvcMPq32CMbdYIjRMb1wEIXIk&#10;Ut+12ULg4sIhk0REzxMjwYipU6eievXqaNu2LZo0aYI8Mv5Ukd4S48aNw40bN/TcEtI74plghP3l&#10;SCNMjoU+7igNsLAfmaTtm1zNljH8f/wBbNxoVP7kvYR9jJMJ/e6drxlN0cGm/v5z/7gbp9Jmxc6+&#10;lVDs1F7zCFHU2CxWuC28rs5HFvg1Sg+PRw/NI68xCTDIb2fSpFA/0sb8MrIqk8xNJMu2OsrvahTI&#10;74gEI2rt8MOfDEaQA5P6bqP2QzFv0mBzDxERheelgxErVqzQwYYRI0agZcuWuH79OkqVKqUDEq1a&#10;tdJb1apV0a5dO1X3UZUfRQIPsq1evRq1atWKOBih9qNJE2NsfIkSRhf1JEmAhAmfVJxCPy7sc0RA&#10;XvcLR6rDfjySlk26vMqSinfvGleeJPAgwyxOnjSOyWuSyp90g5VKn6yO4cTkU/QJMD7L1AlUOdD3&#10;iKJOByOG/olTqTNj56iGKHb2gHmEKGp0MOLnQ0Ywoluh1z8YISsyyfxDsuJO3rzGikzxeHJb+QUJ&#10;Vr+/xTfex757NmwtmxilkrsaB4kciAQjClZsjYObppl7iIgoPC8VjIiMzAmRK1cufPfdd6hUqRI6&#10;deqEa9eu6QBFgwYNIg9GyNrlEoiQRr2kZaI+qVRJo17GPUsD/403gHTpjGXo5Dnsm13Y51WkEtO1&#10;/zj8NLqHuScc9o8j9K2Mu5a11mW5s7NngV27jADEmTPAxYtPgg8y3EImhpMAiqzHLrdp0xrP4+Tk&#10;s3ddek9PUhJYx4vDNOiFyRXR3Ot9ccovBDvLJ0Exb45lpxcjZchNnYfk7O5XyxMeLjwRxSfyvclv&#10;SbGN9/HfPRu2lU2MkgxGkANiMIKIKGpiLBiRO3dufPPNN6hduzb8/f1Vmz4E7u7uepJLCUbIfBIB&#10;AQFwcXFR7fhQFUJ5OTKs4fx5Y4UA6XEgjX9JBwYaxySPjKGXCTOlx4SsSJE9u7HJGFiZDd7Ly9hk&#10;XKzMDK7yy7wFFRr0xpal3xvPof59PcO8fZNx1hJwkPXUJcgg420lMCLzPsi/bf/35fXKvy2TT8oQ&#10;FBlrK6scyNUn6Q1hTuRJTzAYQa+KwQh6VQxGxG/yvTEYQfEBgxFERFETI8EIOQk3a9YM586dw+DB&#10;g1G5cuXH+3/55Rc938TmzZt1TwmZOyKZ9G54HnmJEiSQIRDHjhmrCMjKFBIsuHPHGCohQybsbyXs&#10;WzLT9r0WezdVe2AhtNBpe28HmWVcAhwS6MiVy+iZIWNvpaeGDB2hSDEYQa+KwQh6VQxGxG/yvTEY&#10;QfEBgxFERFETI8EIeUrp9XD37l0daJAeEfb9su+hBA5MqVKl0r0jXpi8bOnZIJt9GMWpU8bQCbl/&#10;8+aTQIWvr3TXQIjaDh05jTdzZHoSaJBggtzKJj0pMqljGTI8uZVAhOSRoSJc4uylMRhBr4rBCHpV&#10;DEbEbwxGUHwhwYi3KrbGAQYjiIieK0aCEY4qONiG4tU7YM+aieYeii0MRtCrYjCCXhWDEfEbgxEU&#10;X0gwokHrQVg0bZi5h4iIwmOOV3AOthCbagQ71Vt2GDYz5MUgBL0smfNFSBliMaKXYS9DjEHEU+r7&#10;k+9QvkaeB8iRWa1WBiKIiKLAqVrmsqBkhrQpzBQRERHFKyHA/SBZnBXwdGM4ghyTdDqW3rhERPR8&#10;ThWMcHV1weIZI8wUERERxTd+wcZtUlcGI8gxBQUHo1ln1jeJiCLjVMEIRqqJiIiIKEaFAIeOnzUT&#10;REQUEacKRgTbbOj++XgzRURERERERERxwel6Ruz894iZIiIiIiIiIqK44FTBCCIiIiIiIiKKewxG&#10;EBERERFFI1nBjYiIno/BCCIiIooXQtR2NUD+D3hzaU9yVKpoZs+awUwQEVFELCEykYKTCAwKQqma&#10;XfDPn7+Yeyi2BNpC4L7sHmQlNr+anrCyDkkvKFCdqQr85YuzfiHYWi4xinq5mEeIokbKUJLl9/T5&#10;51b1pPBw4YkoPpHKSoANSLrC+C15VMeL156JiIjiMacKRgQFBeOD1gOxZAbXfo5t9mCEYHcceln2&#10;hXmlAcJGCL0MexnieSj+ku9QOkUEMBhBDkqq1jZV73Fx4ZmGiOh5nCoYQXEndDCCFyOJiOhlJVY/&#10;IoU8rdhYNgmDEeSQpCdui66jMfvnz809REQUHqcKRjBSHXdCD9O4q4dpsApJREQvTn49pGcEh/uR&#10;owoMDELRqu3x34Yp5h4iIgqPcw3TCA5Gzy9+xPiR3cw9FFtCByMCanuxEklERESvJQYjiIiixqm6&#10;CEjcZceew2aKiIiIiIiIiOICxysQERERERERUaxiMIKIiIiIKBpZOL0qEVGkGIwgIiIiIoouFiB7&#10;1gxmgoiIIsJgBBERERFRNHFzdcXCKUPMFBERRcSpghHSZS59muRmioiIiIgoesmE6cHBNjNFREQR&#10;capghKurC5bMHGmmiIiIiIiilywl37wr65tERJFxqmAEI9VEREREFKNCgANHz5gJIiKKiFMFI4Jt&#10;NvQa+IOZIiIiIiIiIqK44HQ9I7bvPmymiIiIiIiIiCguOFUwgoiIiIiIiIjiHoMRRERERETRSFZw&#10;IyKi52MwgoiIiIgouliAbFnSmQkiIooIgxFERERERNHEzdUVi6YNM1NERBQRpwpGSJe5dGmSmyki&#10;IiIioujFpeSJiKLGqYIRrq4uWDpzpJkiIiIiIopeQcHBaN59lJkiIqKIOFUwQiLVNhsj1UREREQU&#10;Q0KAA4dPmwkiIoqIUwUjgm029Br4o5kiIiIiIiIiorjgdD0jtv1zyEwRERERERERUVxwqmAEERER&#10;EREREcU9BiOIiIiIiKKRrOBGRETPx2AEEREREVF0sQBZs6QzE0REFBEGI4iIiIiIoombqyv+mDbM&#10;TBERUUScKhghXebSpE5upoiIiIiIoheXkiciihqnCka4urpg+ayRZoqIiIiIKHoFBQejebfRZoqI&#10;iCLiVMEIRqqJiIiIKEaFAPsPnzITREQUEacKRgTbbOg96CczRURERERERERxwel6RmzdddBMERER&#10;EREREVFccKpgBBERERERERHFPQYjiIiIiIiikazgRkREz8dgBBERERFRdLEAWTOnNRNERBQRBiOI&#10;iIiIiKKJm6sr/pg+3EwREVFEnCoYIV3m0qROZqaIiIiIiKIXl5InIooapwpGuLq6YPmsUWaKiIiI&#10;iCh6BQUHo0W30WaKiIgi4lTBCEaqiYiIiChGhQD/HT5lJoiIKCJOFYwIttnQZ/DPZoqIiIiIiIiI&#10;4oLT9YzYsvOAmSIiIiIiIiKiuOBUwQgiIiIiIiIiinsMRhARERERRSNZwY2IiJ6PwQgiIiIiouhi&#10;Ad7InNZMEBFRRBiMICIiIiKKJm6urlg8fbiZIiKiiDhVMEK6zKVOlcxMERERERFFLy4lT0QUNU4V&#10;jHB1dcGKX0eZKYptKd0tSJWAYyiJiIjo9RUUHIyW3b80U0REFBGnCkYwUh13XC0WXKzqiTNVPGFl&#10;PIKIiIheVyHAvkMnzQQREUXEohro6pTpHCRS/cnQCfh6YAdzj0k1jl2sViNYIR9HeJ8I8zAP8zzr&#10;BfMYm7k/NOZhHuZ5FvMwD/M8Kx7kCQwKQonqHfHfhilmJiIiCo9TBSPkxyFP6WZI5JHQ3CMsyJsz&#10;C+ZNGoSgoGA0aj8Ex05dMI/ZhcnTQeU5GV6ezCrP4OfnyaHyTH5+njwqz/zHeYaqPOfNY3ZP5/lI&#10;5TkaW3k6qjwnYidPY5XnSHh5sqs8U+x5hqk858xjdhbkVnkWRJonk8ozxCHzNFF5Dsdgnlwqz0J7&#10;nk7Dcfj4WfOYncqTTeWZ6kh5Mqo8Q6MvT7CZ51hkeUaoPGfMY3YW5FR5Fpl5mqo8h142T1aVZ1oc&#10;5Oms8hx9fp5mKs/BcPNkUHmGmXlGqjynzWN2UcuTQ+X5IzryvKHyTI96no+7jMSBI8/Jo8rPx10j&#10;yRPB88jcRPKa7e/94y6jVJ5T5lG7sM/zbB55nuyR5JFckmexmad511HYfzi8POn1ZHrPy5Mja3r1&#10;Oas86r037xbB82RRzzMj4ucxXrN6Hvm3ovw8o1Wep68gP/U8Kk8Llee/MHn0aw71b7XorvI8cyXa&#10;gmzq31pi/lstuoWf5/HnE5vPo/K0VHmevXoun0869fmMMPL0+BL7Dp4wj9m9YB71mmXIwMs+T9bM&#10;6bB05vPzZFPPs8R8nlYqz97I8vRUeQ5Elucrlee4ecwuinnUa15ivuao5Gmt8vwbbp60Ks/IF8+j&#10;atb+AQE4tWOOmY+IiMJjCVHM+0REREREREREMY5LexIRERERERFRrGIwgoiIiIiIiIhiFYMRRERE&#10;RERERBSrGIwgIiIiIiIioljFCSwpysIWFYvFYt4jIiIiIiIiijr2jKAX4ufnh7t378Jms5l7Yo4E&#10;P0JvRERERERE9HpgMIKiLCgoCFWrVkXGjBlx9OhRc2/MkQDE7t27sXfvXgYjiIiIiIiIXiMMRtAL&#10;8ff3170iAgMDdYBA7tt7Lsj90OkXOS7C5pF/o3z58mjSpAkePXr0OB8RERERERHFbwxG0EsLCAhA&#10;r169sGnTJixduhSdO3fGV199hevXr+vj9+7dQ7du3bB582YsXrwY7du3xzfffAMfHx99/PTp0+jQ&#10;oQPWrl2r08HBwejduzdGjRqF+/fvo3///vrfuHLlCrp06YLVq1frfERERERERBS/cQJLijLpqVC8&#10;eHEcO3YM27dvR7Zs2eDl5YWkSZPi4cOHOpggxalKlSpYuXIlzpw5gzfffBNp06bFxYsX9THZSpYs&#10;qQMQEsSoVasWevbsqYMU8vzu7u4oUqQI1qxZo2/Pnj2r/203N7fHgQoiIiIiIiKK39gzgl6ZDKuY&#10;P3++Djh4eHhgx44dOjBhJ/cl+CA9IgoWLIg9e/bogEZEZJWOZMmS6TwSnMiTJw98fX0xcuRIMwcR&#10;ERERERHFZwxG0CuRwMFbb72FunXrIlWqVChatKieVyJ0h5ssWbKgQoUK8Pb21rcyEeb58+fNowZ7&#10;r4nQQi8dKve5lCgREREREdHrgcEIinH2SSntm7BarUiSJIkOQNgnwwzdmyI0OSaPCxusICIiIiIi&#10;oviJwQiKcQcOHMDQoUMxdepUTJs2TQ/BkPkgMmXKpI//9ttveuvYseMzvR8kLcM/5s6dq4d3EBER&#10;ERERUfzHYARFmQQGXFxcdK8G2YSkZbNzdXV9Ki0SJkyIH374AZ06ddK9G1q2bKkntUydOrWe7PLW&#10;rVto3rw5tm7dity5cz9+brmVx8iKGu3atdMrchAREREREVH8x9U0KMpkqMTu3btx48YNHUSQ4MS6&#10;det0T4cSJUro4//++68+/t577+mlO2U1DZlHYsGCBXpiy/z58yNnzpz6+aTo+fn5YefOnXqIxjvv&#10;vKNX4JB9pUqV0sdlfomNGzfq+2+//TZSpkypH0tERERERETxF4MRFCOkWJ06dQoFChTQwYgtW7aY&#10;R4iIiIiIiMjZcZgGxZikSZOicOHCeiMiIiIiIiKyY88IIiIiIiIiIopV7BlBRERERERERLGKwQgi&#10;IiIiIiIiilUMRhARERERERFRrGIwgoiIiIiIiIhiFYMRRERERERERBSrGIwgIiIiIiIioljFYAQR&#10;ERERERERxSoGI4iIiIiIiIgoVjEYQURERERERESxisEIIiIiIiIiIopVDEYQERERERERUaxiMIKI&#10;iIiIiIiIYhWDEUREREREREQUqxiMICIiIiIiIqJYxWAEEREREREREcUqBiOIiIiIiIiIKBYB/wcT&#10;vpimKKWXSwAAAABJRU5ErkJgglBLAwQUAAYACAAAACEAUva9lt8AAAAIAQAADwAAAGRycy9kb3du&#10;cmV2LnhtbEyPQWuDQBSE74X+h+UVemtWazVifIYQ2p5CoUmh5LbRF5W4u+Ju1Pz7vp7a4zDDzDf5&#10;etadGGlwrTUI4SIAQaa0VWtqhK/D21MKwnllKtVZQwg3crAu7u9ylVV2Mp807n0tuMS4TCE03veZ&#10;lK5sSCu3sD0Z9s520MqzHGpZDWrict3J5yBIpFat4YVG9bRtqLzsrxrhfVLTJgpfx93lvL0dD/HH&#10;9y4kxMeHebMC4Wn2f2H4xWd0KJjpZK+mcqJDiGMOIiTREgTbaRrxkxPCS5osQRa5/H+g+A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HkfpepAMAAEMIAAAOAAAA&#10;AAAAAAAAAAAAADoCAABkcnMvZTJvRG9jLnhtbFBLAQItAAoAAAAAAAAAIQB707d9cvcAAHL3AAAU&#10;AAAAAAAAAAAAAAAAAAoGAABkcnMvbWVkaWEvaW1hZ2UxLnBuZ1BLAQItABQABgAIAAAAIQBS9r2W&#10;3wAAAAgBAAAPAAAAAAAAAAAAAAAAAK79AABkcnMvZG93bnJldi54bWxQSwECLQAUAAYACAAAACEA&#10;qiYOvrwAAAAhAQAAGQAAAAAAAAAAAAAAAAC6/gAAZHJzL19yZWxzL2Uyb0RvYy54bWwucmVsc1BL&#10;BQYAAAAABgAGAHwBAACt/wAAAAA=&#10;">
                <v:shape id="Picture 1" o:spid="_x0000_s1036" type="#_x0000_t75" alt="A diagram of a diagram&#10;&#10;Description automatically generated" style="position:absolute;left:753;width:55017;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C9ExwAAAOMAAAAPAAAAZHJzL2Rvd25yZXYueG1sRE9fa8Iw&#10;EH8f7DuEG/giM03dinRGkYGgguDc2PPR3Jqy5lKaTOu3N4Kwx/v9v/lycK04UR8azxrUJANBXHnT&#10;cK3h63P9PAMRIrLB1jNpuFCA5eLxYY6l8Wf+oNMx1iKFcChRg42xK6UMlSWHYeI74sT9+N5hTGdf&#10;S9PjOYW7VuZZVkiHDacGix29W6p+j39Ow3j4rg77TVhtx910mh/sbuux0Hr0NKzeQEQa4r/47t6Y&#10;NF+9KKVeZ0UOt58SAHJxBQAA//8DAFBLAQItABQABgAIAAAAIQDb4fbL7gAAAIUBAAATAAAAAAAA&#10;AAAAAAAAAAAAAABbQ29udGVudF9UeXBlc10ueG1sUEsBAi0AFAAGAAgAAAAhAFr0LFu/AAAAFQEA&#10;AAsAAAAAAAAAAAAAAAAAHwEAAF9yZWxzLy5yZWxzUEsBAi0AFAAGAAgAAAAhACZIL0THAAAA4wAA&#10;AA8AAAAAAAAAAAAAAAAABwIAAGRycy9kb3ducmV2LnhtbFBLBQYAAAAAAwADALcAAAD7AgAAAAA=&#10;">
                  <v:imagedata r:id="rId16" o:title="A diagram of a diagram&#10;&#10;Description automatically generated"/>
                </v:shape>
                <v:shape id="_x0000_s1037" type="#_x0000_t202" style="position:absolute;top:21754;width:54388;height:5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eIyQAAAOMAAAAPAAAAZHJzL2Rvd25yZXYueG1sRE/NSsNA&#10;EL4LvsMyghexGw1NatptKaVV8WbTKt6G7DQJZmdDdpvEt+8Kgsf5/mexGk0jeupcbVnBwyQCQVxY&#10;XXOp4JDv7mcgnEfW2FgmBT/kYLW8vlpgpu3A79TvfSlCCLsMFVTet5mUrqjIoJvYljhwJ9sZ9OHs&#10;Sqk7HEK4aeRjFCXSYM2hocKWNhUV3/uzUfB1V36+ufH5OMTTuN2+9Hn6oXOlbm/G9RyEp9H/i//c&#10;rzrMf5omsyRNkxh+fwoAyOUFAAD//wMAUEsBAi0AFAAGAAgAAAAhANvh9svuAAAAhQEAABMAAAAA&#10;AAAAAAAAAAAAAAAAAFtDb250ZW50X1R5cGVzXS54bWxQSwECLQAUAAYACAAAACEAWvQsW78AAAAV&#10;AQAACwAAAAAAAAAAAAAAAAAfAQAAX3JlbHMvLnJlbHNQSwECLQAUAAYACAAAACEAHPzHiMkAAADj&#10;AAAADwAAAAAAAAAAAAAAAAAHAgAAZHJzL2Rvd25yZXYueG1sUEsFBgAAAAADAAMAtwAAAP0CAAAA&#10;AA==&#10;" fillcolor="white [3201]" stroked="f" strokeweight=".5pt">
                  <v:textbox>
                    <w:txbxContent>
                      <w:p w14:paraId="2B69260D" w14:textId="67652ADB" w:rsidR="00B46DD6" w:rsidRPr="00641C05" w:rsidRDefault="001F5484">
                        <w:r>
                          <w:rPr>
                            <w:b/>
                            <w:bCs/>
                          </w:rPr>
                          <w:t>Figure</w:t>
                        </w:r>
                        <w:r w:rsidR="00B46DD6">
                          <w:rPr>
                            <w:b/>
                            <w:bCs/>
                          </w:rPr>
                          <w:t xml:space="preserve"> </w:t>
                        </w:r>
                        <w:r w:rsidR="00B00ECA">
                          <w:rPr>
                            <w:b/>
                            <w:bCs/>
                          </w:rPr>
                          <w:t>4</w:t>
                        </w:r>
                        <w:r w:rsidR="00B46DD6">
                          <w:rPr>
                            <w:b/>
                            <w:bCs/>
                          </w:rPr>
                          <w:t xml:space="preserve">. </w:t>
                        </w:r>
                        <w:r w:rsidR="00B46DD6">
                          <w:t xml:space="preserve">A LSTM cell showing which components interact through each gate. STM – short-term memory. I – Input. </w:t>
                        </w:r>
                      </w:p>
                    </w:txbxContent>
                  </v:textbox>
                </v:shape>
              </v:group>
            </w:pict>
          </mc:Fallback>
        </mc:AlternateContent>
      </w:r>
    </w:p>
    <w:p w14:paraId="6AF2B15F" w14:textId="77777777" w:rsidR="00B46DD6" w:rsidRDefault="00B46DD6">
      <w:pPr>
        <w:rPr>
          <w:b/>
          <w:bCs/>
        </w:rPr>
      </w:pPr>
    </w:p>
    <w:p w14:paraId="07F8BB69" w14:textId="77777777" w:rsidR="00A60D37" w:rsidRDefault="00A60D37">
      <w:pPr>
        <w:rPr>
          <w:b/>
          <w:bCs/>
        </w:rPr>
      </w:pPr>
    </w:p>
    <w:p w14:paraId="17BF9AC1" w14:textId="77777777" w:rsidR="00A60D37" w:rsidRDefault="00A60D37">
      <w:pPr>
        <w:rPr>
          <w:b/>
          <w:bCs/>
        </w:rPr>
      </w:pPr>
    </w:p>
    <w:p w14:paraId="27C196BC" w14:textId="77777777" w:rsidR="00A60D37" w:rsidRDefault="00A60D37">
      <w:pPr>
        <w:rPr>
          <w:b/>
          <w:bCs/>
        </w:rPr>
      </w:pPr>
    </w:p>
    <w:p w14:paraId="7B8B8404" w14:textId="77777777" w:rsidR="00B46DD6" w:rsidRDefault="00B46DD6">
      <w:pPr>
        <w:rPr>
          <w:b/>
          <w:bCs/>
        </w:rPr>
      </w:pPr>
    </w:p>
    <w:p w14:paraId="32548D0F" w14:textId="77777777" w:rsidR="00B46DD6" w:rsidRDefault="00B46DD6">
      <w:pPr>
        <w:rPr>
          <w:b/>
          <w:bCs/>
        </w:rPr>
      </w:pPr>
    </w:p>
    <w:p w14:paraId="70B438CF" w14:textId="77777777" w:rsidR="00B46DD6" w:rsidRDefault="00B46DD6">
      <w:pPr>
        <w:rPr>
          <w:b/>
          <w:bCs/>
        </w:rPr>
      </w:pPr>
    </w:p>
    <w:p w14:paraId="77D41B61" w14:textId="77777777" w:rsidR="006B0C17" w:rsidRDefault="006B0C17">
      <w:pPr>
        <w:rPr>
          <w:b/>
          <w:bCs/>
        </w:rPr>
      </w:pPr>
    </w:p>
    <w:p w14:paraId="194D9249" w14:textId="77777777" w:rsidR="006B0C17" w:rsidRDefault="006B0C17">
      <w:pPr>
        <w:rPr>
          <w:b/>
          <w:bCs/>
        </w:rPr>
      </w:pPr>
    </w:p>
    <w:p w14:paraId="7DE3DBA2" w14:textId="77777777" w:rsidR="00B00ECA" w:rsidRDefault="00B00ECA">
      <w:pPr>
        <w:rPr>
          <w:b/>
          <w:bCs/>
        </w:rPr>
      </w:pPr>
    </w:p>
    <w:p w14:paraId="732A4651" w14:textId="77777777" w:rsidR="00B00ECA" w:rsidRPr="00697657" w:rsidRDefault="00B00ECA">
      <w:pPr>
        <w:rPr>
          <w:b/>
          <w:bCs/>
        </w:rPr>
      </w:pPr>
    </w:p>
    <w:p w14:paraId="7E6FABB1" w14:textId="0B70C542" w:rsidR="00B46DD6" w:rsidRPr="004B78EF" w:rsidRDefault="00B46DD6">
      <w:pPr>
        <w:rPr>
          <w:b/>
          <w:bCs/>
        </w:rPr>
      </w:pPr>
      <w:r>
        <w:t>LSTM cells are units that can be used in RNNs. They allow</w:t>
      </w:r>
      <w:r w:rsidR="00092340">
        <w:t xml:space="preserve"> RNNs</w:t>
      </w:r>
      <w:r>
        <w:t xml:space="preserve"> networks to capture longer-term relationships in sequential data, such as time series data. LSTM units also help prevent vanishing and exploding gradients; problems that can occur with RNNs </w:t>
      </w:r>
      <w:r>
        <w:fldChar w:fldCharType="begin"/>
      </w:r>
      <w:r>
        <w:instrText xml:space="preserve"> ADDIN ZOTERO_ITEM CSL_CITATION {"citationID":"Bg8zJGYz","properties":{"formattedCitation":"(Sherstinsky, 2020)","plainCitation":"(Sherstinsky, 2020)","noteIndex":0},"citationItems":[{"id":318,"uris":["http://zotero.org/users/local/O3QMk9TL/items/2RZ3L3AQ"],"itemData":{"id":318,"type":"article-journal","abstract":"Because of their effectiveness in broad practical applications, LSTM networks have received a wealth of coverage in scientific journals, technical blogs, and implementation guides. However, in most articles, the inference formulas for the LSTM network and its parent, RNN, are stated axiomatically, while the training formulas are omitted altogether. In addition, the technique of “unrolling” an RNN is routinely presented without justification throughout the literature. The goal of this tutorial is to explain the essential RNN and LSTM fundamentals in a single document. Drawing from concepts in Signal Processing, we formally derive the canonical RNN formulation from differential equations. We then propose and prove a precise statement, which yields the RNN unrolling technique. We also review the difficulties with training the standard RNN and address them by transforming the RNN into the “Vanilla LSTM”1 1The nickname “Vanilla LSTM” symbolizes this model’s flexibility and generality (Greff et al., 2015). network through a series of logical arguments. We provide all equations pertaining to the LSTM system together with detailed descriptions of its constituent entities. Albeit unconventional, our choice of notation and the method for presenting the LSTM system emphasizes ease of understanding. As part of the analysis, we identify new opportunities to enrich the LSTM system and incorporate these extensions into the Vanilla LSTM network, producing the most general LSTM variant to date. The target reader has already been exposed to RNNs and LSTM networks through numerous available resources and is open to an alternative pedagogical approach. A Machine Learning practitioner seeking guidance for implementing our new augmented LSTM model in software for experimentation and research will find the insights and derivations in this treatise valuable as well.","container-title":"Physica D: Nonlinear Phenomena","DOI":"10.1016/j.physd.2019.132306","ISSN":"0167-2789","journalAbbreviation":"Physica D: Nonlinear Phenomena","page":"132306","source":"ScienceDirect","title":"Fundamentals of Recurrent Neural Network (RNN) and Long Short-Term Memory (LSTM) network","URL":"https://www.sciencedirect.com/science/article/pii/S0167278919305974","volume":"404","author":[{"family":"Sherstinsky","given":"Alex"}],"accessed":{"date-parts":[["2023",12,28]]},"issued":{"date-parts":[["2020",3,1]]}}}],"schema":"https://github.com/citation-style-language/schema/raw/master/csl-citation.json"} </w:instrText>
      </w:r>
      <w:r>
        <w:fldChar w:fldCharType="separate"/>
      </w:r>
      <w:r w:rsidRPr="00DC63FC">
        <w:rPr>
          <w:rFonts w:ascii="Calibri" w:hAnsi="Calibri" w:cs="Calibri"/>
        </w:rPr>
        <w:t>(Sherstinsky, 2020)</w:t>
      </w:r>
      <w:r>
        <w:fldChar w:fldCharType="end"/>
      </w:r>
      <w:r>
        <w:t>.</w:t>
      </w:r>
    </w:p>
    <w:p w14:paraId="1D1A9F70" w14:textId="5E4B134F" w:rsidR="00B46DD6" w:rsidRPr="002B6490" w:rsidRDefault="00B46DD6">
      <w:r>
        <w:t>Inside the LSTM cell there is a sequence of steps</w:t>
      </w:r>
      <w:r w:rsidR="0070518D">
        <w:t xml:space="preserve">, </w:t>
      </w:r>
      <w:r w:rsidR="001F5484">
        <w:t>Figure</w:t>
      </w:r>
      <w:r w:rsidRPr="00B00ECA">
        <w:t xml:space="preserve"> </w:t>
      </w:r>
      <w:r w:rsidR="00B00ECA" w:rsidRPr="00B00ECA">
        <w:t>4</w:t>
      </w:r>
      <w:r>
        <w:rPr>
          <w:b/>
          <w:bCs/>
        </w:rPr>
        <w:t>.</w:t>
      </w:r>
      <w:r>
        <w:t xml:space="preserve"> In the forget gate, the input (I), short-term memory (STM), the input and STM weights (w</w:t>
      </w:r>
      <w:r>
        <w:rPr>
          <w:vertAlign w:val="subscript"/>
        </w:rPr>
        <w:t>I1</w:t>
      </w:r>
      <w:r>
        <w:t xml:space="preserve"> and w</w:t>
      </w:r>
      <w:r>
        <w:rPr>
          <w:vertAlign w:val="subscript"/>
        </w:rPr>
        <w:t>STM1</w:t>
      </w:r>
      <w:r>
        <w:t>) and</w:t>
      </w:r>
      <w:r w:rsidR="005520BD">
        <w:t xml:space="preserve"> </w:t>
      </w:r>
      <w:r>
        <w:t>bias (b) are combined</w:t>
      </w:r>
      <w:r w:rsidR="005520BD">
        <w:t>,</w:t>
      </w:r>
      <w:r>
        <w:t xml:space="preserve"> equation 1</w:t>
      </w:r>
      <w:r w:rsidR="005520BD">
        <w:t>4</w:t>
      </w:r>
      <w:r>
        <w:t>.</w:t>
      </w:r>
    </w:p>
    <w:p w14:paraId="2163422A" w14:textId="4218DA18" w:rsidR="00B46DD6" w:rsidRPr="002B6490" w:rsidRDefault="00000000" w:rsidP="005520BD">
      <w:pPr>
        <w:pStyle w:val="ListParagraph"/>
        <w:numPr>
          <w:ilvl w:val="0"/>
          <w:numId w:val="20"/>
        </w:numPr>
        <w:jc w:val="center"/>
      </w:pPr>
      <m:oMath>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w</m:t>
                </m:r>
              </m:e>
              <m:sub>
                <m:r>
                  <w:rPr>
                    <w:rFonts w:ascii="Cambria Math" w:hAnsi="Cambria Math"/>
                  </w:rPr>
                  <m:t>I1</m:t>
                </m:r>
              </m:sub>
            </m:sSub>
          </m:e>
        </m:d>
        <m:r>
          <w:rPr>
            <w:rFonts w:ascii="Cambria Math" w:hAnsi="Cambria Math"/>
          </w:rPr>
          <m:t>+</m:t>
        </m:r>
        <m:d>
          <m:dPr>
            <m:ctrlPr>
              <w:rPr>
                <w:rFonts w:ascii="Cambria Math" w:hAnsi="Cambria Math"/>
                <w:i/>
              </w:rPr>
            </m:ctrlPr>
          </m:dPr>
          <m:e>
            <m:r>
              <w:rPr>
                <w:rFonts w:ascii="Cambria Math" w:hAnsi="Cambria Math"/>
              </w:rPr>
              <m:t>STM*</m:t>
            </m:r>
            <m:sSub>
              <m:sSubPr>
                <m:ctrlPr>
                  <w:rPr>
                    <w:rFonts w:ascii="Cambria Math" w:hAnsi="Cambria Math"/>
                    <w:i/>
                  </w:rPr>
                </m:ctrlPr>
              </m:sSubPr>
              <m:e>
                <m:r>
                  <w:rPr>
                    <w:rFonts w:ascii="Cambria Math" w:hAnsi="Cambria Math"/>
                  </w:rPr>
                  <m:t>w</m:t>
                </m:r>
              </m:e>
              <m:sub>
                <m:r>
                  <w:rPr>
                    <w:rFonts w:ascii="Cambria Math" w:hAnsi="Cambria Math"/>
                  </w:rPr>
                  <m:t>STM1</m:t>
                </m:r>
              </m:sub>
            </m:sSub>
          </m:e>
        </m:d>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oMath>
    </w:p>
    <w:p w14:paraId="133F354C" w14:textId="77777777" w:rsidR="00FF1FA5" w:rsidRDefault="00B46DD6" w:rsidP="0057320A">
      <w:r>
        <w:t>The result</w:t>
      </w:r>
      <w:r>
        <w:rPr>
          <w:b/>
          <w:bCs/>
        </w:rPr>
        <w:t xml:space="preserve"> </w:t>
      </w:r>
      <w:r>
        <w:t xml:space="preserve">is then inputted into the sigmoid activation function (SAF) to determine what percentage of the </w:t>
      </w:r>
      <w:r w:rsidR="003C77D3">
        <w:t>long-term memory (</w:t>
      </w:r>
      <w:r>
        <w:t>LTM</w:t>
      </w:r>
      <w:r w:rsidR="003C77D3">
        <w:t xml:space="preserve">) </w:t>
      </w:r>
      <w:r>
        <w:t xml:space="preserve">is to be passed to the next step. The output from the SAF is multiplied to the LTM. </w:t>
      </w:r>
    </w:p>
    <w:p w14:paraId="77EDFAC1" w14:textId="2ABF9837" w:rsidR="00B46DD6" w:rsidRDefault="00B46DD6" w:rsidP="0057320A">
      <w:r>
        <w:t>The input gate creates a potential LTM by the equation 1</w:t>
      </w:r>
      <w:r w:rsidR="00CF0A59">
        <w:t>5.</w:t>
      </w:r>
    </w:p>
    <w:p w14:paraId="7FB9B279" w14:textId="4B49CDCC" w:rsidR="00B46DD6" w:rsidRPr="00CF0A59" w:rsidRDefault="00000000" w:rsidP="00CF0A59">
      <w:pPr>
        <w:pStyle w:val="ListParagraph"/>
        <w:numPr>
          <w:ilvl w:val="0"/>
          <w:numId w:val="20"/>
        </w:numPr>
        <w:jc w:val="center"/>
        <w:rPr>
          <w:rFonts w:eastAsiaTheme="minorEastAsia"/>
        </w:rPr>
      </w:pPr>
      <m:oMath>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w</m:t>
                </m:r>
              </m:e>
              <m:sub>
                <m:r>
                  <w:rPr>
                    <w:rFonts w:ascii="Cambria Math" w:hAnsi="Cambria Math"/>
                  </w:rPr>
                  <m:t>I3</m:t>
                </m:r>
              </m:sub>
            </m:sSub>
          </m:e>
        </m:d>
        <m:r>
          <w:rPr>
            <w:rFonts w:ascii="Cambria Math" w:hAnsi="Cambria Math"/>
          </w:rPr>
          <m:t>+</m:t>
        </m:r>
        <m:d>
          <m:dPr>
            <m:ctrlPr>
              <w:rPr>
                <w:rFonts w:ascii="Cambria Math" w:hAnsi="Cambria Math"/>
                <w:i/>
              </w:rPr>
            </m:ctrlPr>
          </m:dPr>
          <m:e>
            <m:r>
              <w:rPr>
                <w:rFonts w:ascii="Cambria Math" w:hAnsi="Cambria Math"/>
              </w:rPr>
              <m:t>STM*</m:t>
            </m:r>
            <m:sSub>
              <m:sSubPr>
                <m:ctrlPr>
                  <w:rPr>
                    <w:rFonts w:ascii="Cambria Math" w:hAnsi="Cambria Math"/>
                    <w:i/>
                  </w:rPr>
                </m:ctrlPr>
              </m:sSubPr>
              <m:e>
                <m:r>
                  <w:rPr>
                    <w:rFonts w:ascii="Cambria Math" w:hAnsi="Cambria Math"/>
                  </w:rPr>
                  <m:t>w</m:t>
                </m:r>
              </m:e>
              <m:sub>
                <m:r>
                  <w:rPr>
                    <w:rFonts w:ascii="Cambria Math" w:hAnsi="Cambria Math"/>
                  </w:rPr>
                  <m:t>STM3</m:t>
                </m:r>
              </m:sub>
            </m:sSub>
          </m:e>
        </m:d>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3</m:t>
            </m:r>
          </m:sub>
        </m:sSub>
      </m:oMath>
    </w:p>
    <w:p w14:paraId="783DEEC8" w14:textId="77777777" w:rsidR="00DB5853" w:rsidRDefault="00B46DD6">
      <w:pPr>
        <w:rPr>
          <w:rFonts w:eastAsiaTheme="minorEastAsia"/>
        </w:rPr>
      </w:pPr>
      <w:r>
        <w:rPr>
          <w:rFonts w:eastAsiaTheme="minorEastAsia"/>
        </w:rPr>
        <w:t>This</w:t>
      </w:r>
      <w:r w:rsidR="00E71415">
        <w:rPr>
          <w:rFonts w:eastAsiaTheme="minorEastAsia"/>
        </w:rPr>
        <w:t xml:space="preserve"> is</w:t>
      </w:r>
      <w:r>
        <w:rPr>
          <w:rFonts w:eastAsiaTheme="minorEastAsia"/>
        </w:rPr>
        <w:t xml:space="preserve"> </w:t>
      </w:r>
      <w:r w:rsidR="00E71415">
        <w:rPr>
          <w:rFonts w:eastAsiaTheme="minorEastAsia"/>
        </w:rPr>
        <w:t>inputted</w:t>
      </w:r>
      <w:r>
        <w:rPr>
          <w:rFonts w:eastAsiaTheme="minorEastAsia"/>
        </w:rPr>
        <w:t xml:space="preserve"> to a </w:t>
      </w:r>
      <w:proofErr w:type="spellStart"/>
      <w:r>
        <w:rPr>
          <w:rFonts w:eastAsiaTheme="minorEastAsia"/>
        </w:rPr>
        <w:t>tanh</w:t>
      </w:r>
      <w:proofErr w:type="spellEnd"/>
      <w:r>
        <w:rPr>
          <w:rFonts w:eastAsiaTheme="minorEastAsia"/>
        </w:rPr>
        <w:t xml:space="preserve"> activation function (TAF)</w:t>
      </w:r>
      <w:r w:rsidR="00E71415">
        <w:rPr>
          <w:rFonts w:eastAsiaTheme="minorEastAsia"/>
        </w:rPr>
        <w:t xml:space="preserve">; </w:t>
      </w:r>
      <w:r>
        <w:rPr>
          <w:rFonts w:eastAsiaTheme="minorEastAsia"/>
        </w:rPr>
        <w:t xml:space="preserve">the output is a potential LTM. </w:t>
      </w:r>
    </w:p>
    <w:p w14:paraId="1200CF9C" w14:textId="461A2460" w:rsidR="00B46DD6" w:rsidRPr="0023215A" w:rsidRDefault="00B46DD6">
      <w:pPr>
        <w:rPr>
          <w:rFonts w:eastAsiaTheme="minorEastAsia"/>
        </w:rPr>
      </w:pPr>
      <w:r>
        <w:rPr>
          <w:rFonts w:eastAsiaTheme="minorEastAsia"/>
        </w:rPr>
        <w:t>Simultaneously, equation 1</w:t>
      </w:r>
      <w:r w:rsidR="00E71415">
        <w:rPr>
          <w:rFonts w:eastAsiaTheme="minorEastAsia"/>
        </w:rPr>
        <w:t>6</w:t>
      </w:r>
      <w:r>
        <w:rPr>
          <w:rFonts w:eastAsiaTheme="minorEastAsia"/>
          <w:b/>
          <w:bCs/>
        </w:rPr>
        <w:t xml:space="preserve"> </w:t>
      </w:r>
      <w:r>
        <w:rPr>
          <w:rFonts w:eastAsiaTheme="minorEastAsia"/>
        </w:rPr>
        <w:t>is performed</w:t>
      </w:r>
      <w:r w:rsidR="00311351">
        <w:rPr>
          <w:rFonts w:eastAsiaTheme="minorEastAsia"/>
        </w:rPr>
        <w:t xml:space="preserve"> and t</w:t>
      </w:r>
      <w:r>
        <w:rPr>
          <w:rFonts w:eastAsiaTheme="minorEastAsia"/>
        </w:rPr>
        <w:t>he result</w:t>
      </w:r>
      <w:r w:rsidR="00311351">
        <w:rPr>
          <w:rFonts w:eastAsiaTheme="minorEastAsia"/>
        </w:rPr>
        <w:t xml:space="preserve"> </w:t>
      </w:r>
      <w:r>
        <w:rPr>
          <w:rFonts w:eastAsiaTheme="minorEastAsia"/>
        </w:rPr>
        <w:t>passed to the SAF. The output determines how much potential LTM is retained and added to the updated LTM from the</w:t>
      </w:r>
      <w:r w:rsidR="00430D08">
        <w:rPr>
          <w:rFonts w:eastAsiaTheme="minorEastAsia"/>
        </w:rPr>
        <w:t xml:space="preserve"> forget gate</w:t>
      </w:r>
      <w:r>
        <w:rPr>
          <w:rFonts w:eastAsiaTheme="minorEastAsia"/>
        </w:rPr>
        <w:t xml:space="preserve">. </w:t>
      </w:r>
    </w:p>
    <w:p w14:paraId="44294CB1" w14:textId="76D2C554" w:rsidR="00B46DD6" w:rsidRPr="00CF0A59" w:rsidRDefault="00000000" w:rsidP="00CF0A59">
      <w:pPr>
        <w:pStyle w:val="ListParagraph"/>
        <w:numPr>
          <w:ilvl w:val="0"/>
          <w:numId w:val="20"/>
        </w:numPr>
        <w:jc w:val="center"/>
        <w:rPr>
          <w:rFonts w:eastAsiaTheme="minorEastAsia"/>
        </w:rPr>
      </w:pPr>
      <m:oMath>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w</m:t>
                </m:r>
              </m:e>
              <m:sub>
                <m:r>
                  <w:rPr>
                    <w:rFonts w:ascii="Cambria Math" w:hAnsi="Cambria Math"/>
                  </w:rPr>
                  <m:t>I2</m:t>
                </m:r>
              </m:sub>
            </m:sSub>
          </m:e>
        </m:d>
        <m:r>
          <w:rPr>
            <w:rFonts w:ascii="Cambria Math" w:hAnsi="Cambria Math"/>
          </w:rPr>
          <m:t>+</m:t>
        </m:r>
        <m:d>
          <m:dPr>
            <m:ctrlPr>
              <w:rPr>
                <w:rFonts w:ascii="Cambria Math" w:hAnsi="Cambria Math"/>
                <w:i/>
              </w:rPr>
            </m:ctrlPr>
          </m:dPr>
          <m:e>
            <m:r>
              <w:rPr>
                <w:rFonts w:ascii="Cambria Math" w:hAnsi="Cambria Math"/>
              </w:rPr>
              <m:t>STM*</m:t>
            </m:r>
            <m:sSub>
              <m:sSubPr>
                <m:ctrlPr>
                  <w:rPr>
                    <w:rFonts w:ascii="Cambria Math" w:hAnsi="Cambria Math"/>
                    <w:i/>
                  </w:rPr>
                </m:ctrlPr>
              </m:sSubPr>
              <m:e>
                <m:r>
                  <w:rPr>
                    <w:rFonts w:ascii="Cambria Math" w:hAnsi="Cambria Math"/>
                  </w:rPr>
                  <m:t>w</m:t>
                </m:r>
              </m:e>
              <m:sub>
                <m:r>
                  <w:rPr>
                    <w:rFonts w:ascii="Cambria Math" w:hAnsi="Cambria Math"/>
                  </w:rPr>
                  <m:t>STM2</m:t>
                </m:r>
              </m:sub>
            </m:sSub>
          </m:e>
        </m:d>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w:p>
    <w:p w14:paraId="32CE91F1" w14:textId="77777777" w:rsidR="00E7654A" w:rsidRDefault="00CE7A8C">
      <w:pPr>
        <w:rPr>
          <w:rFonts w:eastAsiaTheme="minorEastAsia"/>
        </w:rPr>
      </w:pPr>
      <w:r>
        <w:rPr>
          <w:rFonts w:eastAsiaTheme="minorEastAsia"/>
        </w:rPr>
        <w:t>Finally</w:t>
      </w:r>
      <w:r w:rsidR="00190CD8">
        <w:rPr>
          <w:rFonts w:eastAsiaTheme="minorEastAsia"/>
        </w:rPr>
        <w:t>,</w:t>
      </w:r>
      <w:r>
        <w:rPr>
          <w:rFonts w:eastAsiaTheme="minorEastAsia"/>
        </w:rPr>
        <w:t xml:space="preserve"> in the </w:t>
      </w:r>
      <w:r w:rsidR="00B46DD6">
        <w:rPr>
          <w:rFonts w:eastAsiaTheme="minorEastAsia"/>
        </w:rPr>
        <w:t>output gate</w:t>
      </w:r>
      <w:r>
        <w:rPr>
          <w:rFonts w:eastAsiaTheme="minorEastAsia"/>
        </w:rPr>
        <w:t>, t</w:t>
      </w:r>
      <w:r w:rsidR="00B46DD6">
        <w:rPr>
          <w:rFonts w:eastAsiaTheme="minorEastAsia"/>
        </w:rPr>
        <w:t xml:space="preserve">he TAF takes the updated LTM from the input gate and produces potential STM. </w:t>
      </w:r>
    </w:p>
    <w:p w14:paraId="7F7004E7" w14:textId="193F7740" w:rsidR="00B46DD6" w:rsidRDefault="00B46DD6">
      <w:pPr>
        <w:rPr>
          <w:rFonts w:eastAsiaTheme="minorEastAsia"/>
        </w:rPr>
      </w:pPr>
      <w:r>
        <w:rPr>
          <w:rFonts w:eastAsiaTheme="minorEastAsia"/>
        </w:rPr>
        <w:t>The result from equation 1</w:t>
      </w:r>
      <w:r w:rsidR="00732AD1">
        <w:rPr>
          <w:rFonts w:eastAsiaTheme="minorEastAsia"/>
        </w:rPr>
        <w:t>7</w:t>
      </w:r>
      <w:r>
        <w:rPr>
          <w:rFonts w:eastAsiaTheme="minorEastAsia"/>
          <w:b/>
          <w:bCs/>
        </w:rPr>
        <w:t xml:space="preserve"> </w:t>
      </w:r>
      <w:r>
        <w:rPr>
          <w:rFonts w:eastAsiaTheme="minorEastAsia"/>
        </w:rPr>
        <w:t xml:space="preserve">is passed to the SAF. </w:t>
      </w:r>
    </w:p>
    <w:p w14:paraId="0779139F" w14:textId="6B8247BC" w:rsidR="00B46DD6" w:rsidRPr="00CF0A59" w:rsidRDefault="00000000" w:rsidP="00CF0A59">
      <w:pPr>
        <w:pStyle w:val="ListParagraph"/>
        <w:numPr>
          <w:ilvl w:val="0"/>
          <w:numId w:val="20"/>
        </w:numPr>
        <w:jc w:val="center"/>
        <w:rPr>
          <w:rFonts w:eastAsiaTheme="minorEastAsia"/>
        </w:rPr>
      </w:pPr>
      <m:oMath>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w</m:t>
                </m:r>
              </m:e>
              <m:sub>
                <m:r>
                  <w:rPr>
                    <w:rFonts w:ascii="Cambria Math" w:hAnsi="Cambria Math"/>
                  </w:rPr>
                  <m:t>I4</m:t>
                </m:r>
              </m:sub>
            </m:sSub>
          </m:e>
        </m:d>
        <m:r>
          <w:rPr>
            <w:rFonts w:ascii="Cambria Math" w:hAnsi="Cambria Math"/>
          </w:rPr>
          <m:t>+</m:t>
        </m:r>
        <m:d>
          <m:dPr>
            <m:ctrlPr>
              <w:rPr>
                <w:rFonts w:ascii="Cambria Math" w:hAnsi="Cambria Math"/>
                <w:i/>
              </w:rPr>
            </m:ctrlPr>
          </m:dPr>
          <m:e>
            <m:r>
              <w:rPr>
                <w:rFonts w:ascii="Cambria Math" w:hAnsi="Cambria Math"/>
              </w:rPr>
              <m:t>STM*</m:t>
            </m:r>
            <m:sSub>
              <m:sSubPr>
                <m:ctrlPr>
                  <w:rPr>
                    <w:rFonts w:ascii="Cambria Math" w:hAnsi="Cambria Math"/>
                    <w:i/>
                  </w:rPr>
                </m:ctrlPr>
              </m:sSubPr>
              <m:e>
                <m:r>
                  <w:rPr>
                    <w:rFonts w:ascii="Cambria Math" w:hAnsi="Cambria Math"/>
                  </w:rPr>
                  <m:t>w</m:t>
                </m:r>
              </m:e>
              <m:sub>
                <m:r>
                  <w:rPr>
                    <w:rFonts w:ascii="Cambria Math" w:hAnsi="Cambria Math"/>
                  </w:rPr>
                  <m:t>STM4</m:t>
                </m:r>
              </m:sub>
            </m:sSub>
          </m:e>
        </m:d>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4</m:t>
            </m:r>
          </m:sub>
        </m:sSub>
      </m:oMath>
    </w:p>
    <w:p w14:paraId="257C7C27" w14:textId="64013B34" w:rsidR="00B46DD6" w:rsidRPr="00ED4A68" w:rsidRDefault="00B46DD6">
      <w:pPr>
        <w:rPr>
          <w:rFonts w:eastAsiaTheme="minorEastAsia"/>
        </w:rPr>
      </w:pPr>
      <w:r>
        <w:rPr>
          <w:rFonts w:eastAsiaTheme="minorEastAsia"/>
        </w:rPr>
        <w:t>The output from the SAF is multiplied to the potential STM to produce the output of the LSTM cell (</w:t>
      </w:r>
      <w:proofErr w:type="spellStart"/>
      <w:r>
        <w:rPr>
          <w:rFonts w:eastAsiaTheme="minorEastAsia"/>
        </w:rPr>
        <w:t>h</w:t>
      </w:r>
      <w:r>
        <w:rPr>
          <w:rFonts w:eastAsiaTheme="minorEastAsia"/>
          <w:vertAlign w:val="subscript"/>
        </w:rPr>
        <w:t>t</w:t>
      </w:r>
      <w:proofErr w:type="spellEnd"/>
      <w:r>
        <w:rPr>
          <w:rFonts w:eastAsiaTheme="minorEastAsia"/>
        </w:rPr>
        <w:t xml:space="preserve">). </w:t>
      </w:r>
    </w:p>
    <w:p w14:paraId="10709134" w14:textId="1F2C29A4" w:rsidR="00B46DD6" w:rsidRPr="00F32E50" w:rsidRDefault="00B46DD6">
      <w:proofErr w:type="spellStart"/>
      <w:r>
        <w:t>Pytorch</w:t>
      </w:r>
      <w:proofErr w:type="spellEnd"/>
      <w:r>
        <w:t xml:space="preserve"> </w:t>
      </w:r>
      <w:r>
        <w:fldChar w:fldCharType="begin"/>
      </w:r>
      <w:r>
        <w:instrText xml:space="preserve"> ADDIN ZOTERO_ITEM CSL_CITATION {"citationID":"1MH0ToVU","properties":{"formattedCitation":"({\\i{}PyTorch documentation \\uc0\\u8212{} PyTorch 2.1 documentation}., 2023)","plainCitation":"(PyTorch documentation — PyTorch 2.1 documentation., 2023)","noteIndex":0},"citationItems":[{"id":274,"uris":["http://zotero.org/users/local/O3QMk9TL/items/V5BMK7PN"],"itemData":{"id":274,"type":"webpage","title":"PyTorch documentation — PyTorch 2.1 documentation","URL":"https://pytorch.org/docs/stable/index.html","accessed":{"date-parts":[["2023",12,9]]},"issued":{"date-parts":[["2023"]]}}}],"schema":"https://github.com/citation-style-language/schema/raw/master/csl-citation.json"} </w:instrText>
      </w:r>
      <w:r>
        <w:fldChar w:fldCharType="separate"/>
      </w:r>
      <w:r w:rsidRPr="00776FA9">
        <w:rPr>
          <w:rFonts w:ascii="Calibri" w:hAnsi="Calibri" w:cs="Calibri"/>
          <w:kern w:val="0"/>
          <w:szCs w:val="24"/>
        </w:rPr>
        <w:t>(</w:t>
      </w:r>
      <w:r w:rsidRPr="00776FA9">
        <w:rPr>
          <w:rFonts w:ascii="Calibri" w:hAnsi="Calibri" w:cs="Calibri"/>
          <w:i/>
          <w:iCs/>
          <w:kern w:val="0"/>
          <w:szCs w:val="24"/>
        </w:rPr>
        <w:t>PyTorch documentation — PyTorch 2.1 documentation</w:t>
      </w:r>
      <w:r w:rsidRPr="00776FA9">
        <w:rPr>
          <w:rFonts w:ascii="Calibri" w:hAnsi="Calibri" w:cs="Calibri"/>
          <w:kern w:val="0"/>
          <w:szCs w:val="24"/>
        </w:rPr>
        <w:t>., 2023)</w:t>
      </w:r>
      <w:r>
        <w:fldChar w:fldCharType="end"/>
      </w:r>
      <w:r>
        <w:t xml:space="preserve"> was used to build the neural network. This library was chosen for its compatibility with Python and fast performance </w:t>
      </w:r>
      <w:r>
        <w:fldChar w:fldCharType="begin"/>
      </w:r>
      <w:r>
        <w:instrText xml:space="preserve"> ADDIN ZOTERO_ITEM CSL_CITATION {"citationID":"wibB9elB","properties":{"formattedCitation":"(Pykes, 2023)","plainCitation":"(Pykes, 2023)","noteIndex":0},"citationItems":[{"id":276,"uris":["http://zotero.org/users/local/O3QMk9TL/items/4YFP42PN"],"itemData":{"id":276,"type":"webpage","abstract":"Explore the key differences between PyTorch, TensorFlow, and Keras - three of the most popular deep learning frameworks.","language":"en","title":"PyTorch vs TensorFlow vs Keras for Deep Learning: A Comparative Guide","title-short":"PyTorch vs TensorFlow vs Keras for Deep Learning","URL":"https://www.datacamp.com/tutorial/pytorch-vs-tensorflow-vs-keras","author":[{"family":"Pykes","given":"Kurtis"}],"accessed":{"date-parts":[["2023",12,9]]},"issued":{"date-parts":[["2023"]]}}}],"schema":"https://github.com/citation-style-language/schema/raw/master/csl-citation.json"} </w:instrText>
      </w:r>
      <w:r>
        <w:fldChar w:fldCharType="separate"/>
      </w:r>
      <w:r w:rsidRPr="00867EC0">
        <w:rPr>
          <w:rFonts w:ascii="Calibri" w:hAnsi="Calibri" w:cs="Calibri"/>
        </w:rPr>
        <w:t>(Pykes, 2023)</w:t>
      </w:r>
      <w:r>
        <w:fldChar w:fldCharType="end"/>
      </w:r>
      <w:r>
        <w:t xml:space="preserve">. </w:t>
      </w:r>
    </w:p>
    <w:p w14:paraId="497F4345" w14:textId="1C8C7E7C" w:rsidR="00B46DD6" w:rsidRDefault="00B46DD6">
      <w:r>
        <w:t>Normalisation was performed as neural networks are sensitive to feature scales.</w:t>
      </w:r>
      <w:r w:rsidR="005C2336">
        <w:t xml:space="preserve"> </w:t>
      </w:r>
      <w:r>
        <w:t xml:space="preserve">No differencing was performed </w:t>
      </w:r>
      <w:r w:rsidR="00F32E50">
        <w:t xml:space="preserve">as </w:t>
      </w:r>
      <w:r>
        <w:t xml:space="preserve">networks can be used with complex, non-stationary data </w:t>
      </w:r>
      <w:r>
        <w:fldChar w:fldCharType="begin"/>
      </w:r>
      <w:r>
        <w:instrText xml:space="preserve"> ADDIN ZOTERO_ITEM CSL_CITATION {"citationID":"1YMCncO9","properties":{"formattedCitation":"(Inman, Pedro and Coimbra, 2013)","plainCitation":"(Inman, Pedro and Coimbra, 2013)","noteIndex":0},"citationItems":[{"id":316,"uris":["http://zotero.org/users/local/O3QMk9TL/items/NN9FLCIF"],"itemData":{"id":316,"type":"article-journal","abstract":"The higher penetration of renewable resources in the energy portfolios of several communities accentuates the need for accurate forecasting of variable resources (solar, wind, tidal) at several different temporal scales in order to achieve power grid balance. Solar generation technologies have experienced strong energy market growth in the past few years, with corresponding increase in local grid penetration rates. As is the case with wind, the solar resource at the ground level is highly variable mostly due to cloud cover variability, atmospheric aerosol levels, and indirectly and to a lesser extent, participating gases in the atmosphere. The inherent variability of solar generation at higher grid penetration levels poses problems associated with the cost of reserves, dispatchable and ancillary generation, and grid reliability in general. As a result, high accuracy forecast systems are required for multiple time horizons that are associated with regulation, dispatching, scheduling and unit commitment. Here we review the theory behind these forecasting methodologies, and a number of successful applications of solar forecasting methods for both the solar resource and the power output of solar plants at the utility scale level.","container-title":"Progress in Energy and Combustion Science","DOI":"10.1016/j.pecs.2013.06.002","ISSN":"0360-1285","issue":"6","journalAbbreviation":"Progress in Energy and Combustion Science","page":"535-576","source":"ScienceDirect","title":"Solar forecasting methods for renewable energy integration","URL":"https://www.sciencedirect.com/science/article/pii/S0360128513000294","volume":"39","author":[{"family":"Inman","given":"Rich H."},{"family":"Pedro","given":"Hugo T. C."},{"family":"Coimbra","given":"Carlos F. M."}],"accessed":{"date-parts":[["2023",12,28]]},"issued":{"date-parts":[["2013",12,1]]}}}],"schema":"https://github.com/citation-style-language/schema/raw/master/csl-citation.json"} </w:instrText>
      </w:r>
      <w:r>
        <w:fldChar w:fldCharType="separate"/>
      </w:r>
      <w:r w:rsidRPr="000E4D11">
        <w:rPr>
          <w:rFonts w:ascii="Calibri" w:hAnsi="Calibri" w:cs="Calibri"/>
        </w:rPr>
        <w:t xml:space="preserve">(Inman, Pedro and Coimbra, </w:t>
      </w:r>
      <w:r w:rsidRPr="000E4D11">
        <w:rPr>
          <w:rFonts w:ascii="Calibri" w:hAnsi="Calibri" w:cs="Calibri"/>
        </w:rPr>
        <w:lastRenderedPageBreak/>
        <w:t>2013)</w:t>
      </w:r>
      <w:r>
        <w:fldChar w:fldCharType="end"/>
      </w:r>
      <w:r>
        <w:t xml:space="preserve">. A simple LSTM-RNN model was built with a LSTM layer and one linear layer. The linear layer takes the hidden size as its input and produces the number of outputs of the prespecified output size. In regression problems, the final layer must be a fully connected linear layer. </w:t>
      </w:r>
      <w:r w:rsidR="0041011D">
        <w:t>Hyperparameter tuning was performed using a</w:t>
      </w:r>
      <w:r>
        <w:t xml:space="preserve"> grid search. </w:t>
      </w:r>
      <w:r w:rsidR="001F5484">
        <w:t>Table</w:t>
      </w:r>
      <w:r>
        <w:t xml:space="preserve"> </w:t>
      </w:r>
      <w:r w:rsidR="0070518D">
        <w:t xml:space="preserve">3 </w:t>
      </w:r>
      <w:r>
        <w:t xml:space="preserve">gives a description of the hyperparameters used in the model. </w:t>
      </w:r>
    </w:p>
    <w:p w14:paraId="621C751E" w14:textId="59AAA3BD" w:rsidR="00B46DD6" w:rsidRDefault="00754A9F">
      <w:r>
        <w:rPr>
          <w:noProof/>
        </w:rPr>
        <mc:AlternateContent>
          <mc:Choice Requires="wps">
            <w:drawing>
              <wp:anchor distT="0" distB="0" distL="114300" distR="114300" simplePos="0" relativeHeight="251659264" behindDoc="0" locked="0" layoutInCell="1" allowOverlap="1" wp14:anchorId="08FAACBA" wp14:editId="0258659A">
                <wp:simplePos x="0" y="0"/>
                <wp:positionH relativeFrom="margin">
                  <wp:align>right</wp:align>
                </wp:positionH>
                <wp:positionV relativeFrom="paragraph">
                  <wp:posOffset>286799</wp:posOffset>
                </wp:positionV>
                <wp:extent cx="5720080" cy="2727298"/>
                <wp:effectExtent l="0" t="0" r="0" b="0"/>
                <wp:wrapNone/>
                <wp:docPr id="1593904727" name="Text Box 5"/>
                <wp:cNvGraphicFramePr/>
                <a:graphic xmlns:a="http://schemas.openxmlformats.org/drawingml/2006/main">
                  <a:graphicData uri="http://schemas.microsoft.com/office/word/2010/wordprocessingShape">
                    <wps:wsp>
                      <wps:cNvSpPr txBox="1"/>
                      <wps:spPr>
                        <a:xfrm>
                          <a:off x="0" y="0"/>
                          <a:ext cx="5720080" cy="2727298"/>
                        </a:xfrm>
                        <a:prstGeom prst="rect">
                          <a:avLst/>
                        </a:prstGeom>
                        <a:solidFill>
                          <a:schemeClr val="lt1"/>
                        </a:solidFill>
                        <a:ln w="6350">
                          <a:noFill/>
                        </a:ln>
                      </wps:spPr>
                      <wps:txbx>
                        <w:txbxContent>
                          <w:tbl>
                            <w:tblPr>
                              <w:tblStyle w:val="PlainTable4"/>
                              <w:tblW w:w="0" w:type="auto"/>
                              <w:tblLook w:val="04A0" w:firstRow="1" w:lastRow="0" w:firstColumn="1" w:lastColumn="0" w:noHBand="0" w:noVBand="1"/>
                            </w:tblPr>
                            <w:tblGrid>
                              <w:gridCol w:w="4355"/>
                              <w:gridCol w:w="4355"/>
                            </w:tblGrid>
                            <w:tr w:rsidR="00B46DD6" w14:paraId="075D7548" w14:textId="77777777" w:rsidTr="006245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bottom w:val="single" w:sz="4" w:space="0" w:color="auto"/>
                                  </w:tcBorders>
                                </w:tcPr>
                                <w:p w14:paraId="2F22DD9F" w14:textId="77777777" w:rsidR="00B46DD6" w:rsidRDefault="00B46DD6" w:rsidP="00C21D35">
                                  <w:r>
                                    <w:t xml:space="preserve">Hyperparameter </w:t>
                                  </w:r>
                                </w:p>
                              </w:tc>
                              <w:tc>
                                <w:tcPr>
                                  <w:tcW w:w="4508" w:type="dxa"/>
                                  <w:tcBorders>
                                    <w:bottom w:val="single" w:sz="4" w:space="0" w:color="auto"/>
                                  </w:tcBorders>
                                </w:tcPr>
                                <w:p w14:paraId="679CD9D4" w14:textId="77777777" w:rsidR="00B46DD6" w:rsidRDefault="00B46DD6" w:rsidP="00C21D35">
                                  <w:pPr>
                                    <w:cnfStyle w:val="100000000000" w:firstRow="1" w:lastRow="0" w:firstColumn="0" w:lastColumn="0" w:oddVBand="0" w:evenVBand="0" w:oddHBand="0" w:evenHBand="0" w:firstRowFirstColumn="0" w:firstRowLastColumn="0" w:lastRowFirstColumn="0" w:lastRowLastColumn="0"/>
                                  </w:pPr>
                                  <w:r>
                                    <w:t xml:space="preserve">Hyperparameter meaning </w:t>
                                  </w:r>
                                </w:p>
                              </w:tc>
                            </w:tr>
                            <w:tr w:rsidR="00B46DD6" w14:paraId="7DAE8ABA" w14:textId="77777777" w:rsidTr="0062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auto"/>
                                  </w:tcBorders>
                                </w:tcPr>
                                <w:p w14:paraId="276907C6" w14:textId="77777777" w:rsidR="00B46DD6" w:rsidRPr="004C1CEA" w:rsidRDefault="00B46DD6" w:rsidP="00C21D35">
                                  <w:pPr>
                                    <w:rPr>
                                      <w:b w:val="0"/>
                                      <w:bCs w:val="0"/>
                                    </w:rPr>
                                  </w:pPr>
                                  <w:proofErr w:type="spellStart"/>
                                  <w:r>
                                    <w:rPr>
                                      <w:b w:val="0"/>
                                      <w:bCs w:val="0"/>
                                    </w:rPr>
                                    <w:t>Batch_size</w:t>
                                  </w:r>
                                  <w:proofErr w:type="spellEnd"/>
                                </w:p>
                              </w:tc>
                              <w:tc>
                                <w:tcPr>
                                  <w:tcW w:w="4508" w:type="dxa"/>
                                  <w:tcBorders>
                                    <w:top w:val="single" w:sz="4" w:space="0" w:color="auto"/>
                                  </w:tcBorders>
                                </w:tcPr>
                                <w:p w14:paraId="035C0EC0" w14:textId="7F8BD53D" w:rsidR="00B46DD6" w:rsidRDefault="00B46DD6" w:rsidP="00C21D35">
                                  <w:pPr>
                                    <w:cnfStyle w:val="000000100000" w:firstRow="0" w:lastRow="0" w:firstColumn="0" w:lastColumn="0" w:oddVBand="0" w:evenVBand="0" w:oddHBand="1" w:evenHBand="0" w:firstRowFirstColumn="0" w:firstRowLastColumn="0" w:lastRowFirstColumn="0" w:lastRowLastColumn="0"/>
                                  </w:pPr>
                                  <w:r>
                                    <w:t>The number</w:t>
                                  </w:r>
                                  <w:r w:rsidR="00530BD3">
                                    <w:t xml:space="preserve"> of </w:t>
                                  </w:r>
                                  <w:r w:rsidR="00B40791">
                                    <w:t>samples put to network.</w:t>
                                  </w:r>
                                </w:p>
                              </w:tc>
                            </w:tr>
                            <w:tr w:rsidR="00B46DD6" w14:paraId="296C4B4F" w14:textId="77777777" w:rsidTr="00624596">
                              <w:tc>
                                <w:tcPr>
                                  <w:cnfStyle w:val="001000000000" w:firstRow="0" w:lastRow="0" w:firstColumn="1" w:lastColumn="0" w:oddVBand="0" w:evenVBand="0" w:oddHBand="0" w:evenHBand="0" w:firstRowFirstColumn="0" w:firstRowLastColumn="0" w:lastRowFirstColumn="0" w:lastRowLastColumn="0"/>
                                  <w:tcW w:w="4508" w:type="dxa"/>
                                </w:tcPr>
                                <w:p w14:paraId="2C0CFD81" w14:textId="77777777" w:rsidR="00B46DD6" w:rsidRPr="004C1CEA" w:rsidRDefault="00B46DD6" w:rsidP="00C21D35">
                                  <w:pPr>
                                    <w:rPr>
                                      <w:b w:val="0"/>
                                      <w:bCs w:val="0"/>
                                    </w:rPr>
                                  </w:pPr>
                                  <w:proofErr w:type="spellStart"/>
                                  <w:r>
                                    <w:rPr>
                                      <w:b w:val="0"/>
                                      <w:bCs w:val="0"/>
                                    </w:rPr>
                                    <w:t>max_epochs</w:t>
                                  </w:r>
                                  <w:proofErr w:type="spellEnd"/>
                                </w:p>
                              </w:tc>
                              <w:tc>
                                <w:tcPr>
                                  <w:tcW w:w="4508" w:type="dxa"/>
                                </w:tcPr>
                                <w:p w14:paraId="09660220" w14:textId="77777777" w:rsidR="00B46DD6" w:rsidRDefault="00B46DD6" w:rsidP="00C21D35">
                                  <w:pPr>
                                    <w:cnfStyle w:val="000000000000" w:firstRow="0" w:lastRow="0" w:firstColumn="0" w:lastColumn="0" w:oddVBand="0" w:evenVBand="0" w:oddHBand="0" w:evenHBand="0" w:firstRowFirstColumn="0" w:firstRowLastColumn="0" w:lastRowFirstColumn="0" w:lastRowLastColumn="0"/>
                                  </w:pPr>
                                  <w:r>
                                    <w:t>Maximum number of iterations through the network</w:t>
                                  </w:r>
                                </w:p>
                              </w:tc>
                            </w:tr>
                            <w:tr w:rsidR="00B46DD6" w14:paraId="1BC4CA62" w14:textId="77777777" w:rsidTr="0062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A91ECB1" w14:textId="77777777" w:rsidR="00B46DD6" w:rsidRPr="004C1CEA" w:rsidRDefault="00B46DD6" w:rsidP="00C21D35">
                                  <w:pPr>
                                    <w:rPr>
                                      <w:b w:val="0"/>
                                      <w:bCs w:val="0"/>
                                    </w:rPr>
                                  </w:pPr>
                                  <w:proofErr w:type="spellStart"/>
                                  <w:r>
                                    <w:rPr>
                                      <w:b w:val="0"/>
                                      <w:bCs w:val="0"/>
                                    </w:rPr>
                                    <w:t>Hidden_size</w:t>
                                  </w:r>
                                  <w:proofErr w:type="spellEnd"/>
                                </w:p>
                              </w:tc>
                              <w:tc>
                                <w:tcPr>
                                  <w:tcW w:w="4508" w:type="dxa"/>
                                </w:tcPr>
                                <w:p w14:paraId="0B3217B9" w14:textId="77777777" w:rsidR="00B46DD6" w:rsidRDefault="00B46DD6" w:rsidP="00C21D35">
                                  <w:pPr>
                                    <w:cnfStyle w:val="000000100000" w:firstRow="0" w:lastRow="0" w:firstColumn="0" w:lastColumn="0" w:oddVBand="0" w:evenVBand="0" w:oddHBand="1" w:evenHBand="0" w:firstRowFirstColumn="0" w:firstRowLastColumn="0" w:lastRowFirstColumn="0" w:lastRowLastColumn="0"/>
                                  </w:pPr>
                                  <w:r>
                                    <w:t>The STM and the size of the output from the LSTM unit.</w:t>
                                  </w:r>
                                </w:p>
                              </w:tc>
                            </w:tr>
                            <w:tr w:rsidR="00B46DD6" w14:paraId="5CFE2151" w14:textId="77777777" w:rsidTr="00624596">
                              <w:tc>
                                <w:tcPr>
                                  <w:cnfStyle w:val="001000000000" w:firstRow="0" w:lastRow="0" w:firstColumn="1" w:lastColumn="0" w:oddVBand="0" w:evenVBand="0" w:oddHBand="0" w:evenHBand="0" w:firstRowFirstColumn="0" w:firstRowLastColumn="0" w:lastRowFirstColumn="0" w:lastRowLastColumn="0"/>
                                  <w:tcW w:w="4508" w:type="dxa"/>
                                </w:tcPr>
                                <w:p w14:paraId="6794D197" w14:textId="77777777" w:rsidR="00B46DD6" w:rsidRPr="009C0214" w:rsidRDefault="00B46DD6" w:rsidP="00C21D35">
                                  <w:pPr>
                                    <w:rPr>
                                      <w:b w:val="0"/>
                                      <w:bCs w:val="0"/>
                                    </w:rPr>
                                  </w:pPr>
                                  <w:proofErr w:type="spellStart"/>
                                  <w:r>
                                    <w:rPr>
                                      <w:b w:val="0"/>
                                      <w:bCs w:val="0"/>
                                    </w:rPr>
                                    <w:t>Num_layers</w:t>
                                  </w:r>
                                  <w:proofErr w:type="spellEnd"/>
                                </w:p>
                              </w:tc>
                              <w:tc>
                                <w:tcPr>
                                  <w:tcW w:w="4508" w:type="dxa"/>
                                </w:tcPr>
                                <w:p w14:paraId="53396C57" w14:textId="77777777" w:rsidR="00B46DD6" w:rsidRDefault="00B46DD6" w:rsidP="00C21D35">
                                  <w:pPr>
                                    <w:cnfStyle w:val="000000000000" w:firstRow="0" w:lastRow="0" w:firstColumn="0" w:lastColumn="0" w:oddVBand="0" w:evenVBand="0" w:oddHBand="0" w:evenHBand="0" w:firstRowFirstColumn="0" w:firstRowLastColumn="0" w:lastRowFirstColumn="0" w:lastRowLastColumn="0"/>
                                  </w:pPr>
                                  <w:r>
                                    <w:t xml:space="preserve">Number of LSTM layers </w:t>
                                  </w:r>
                                </w:p>
                              </w:tc>
                            </w:tr>
                            <w:tr w:rsidR="00B46DD6" w14:paraId="451EBDE5" w14:textId="77777777" w:rsidTr="0062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C5106DB" w14:textId="77777777" w:rsidR="00B46DD6" w:rsidRPr="009C0214" w:rsidRDefault="00B46DD6" w:rsidP="00C21D35">
                                  <w:pPr>
                                    <w:rPr>
                                      <w:b w:val="0"/>
                                      <w:bCs w:val="0"/>
                                    </w:rPr>
                                  </w:pPr>
                                  <w:proofErr w:type="spellStart"/>
                                  <w:r>
                                    <w:rPr>
                                      <w:b w:val="0"/>
                                      <w:bCs w:val="0"/>
                                    </w:rPr>
                                    <w:t>Learning_rate</w:t>
                                  </w:r>
                                  <w:proofErr w:type="spellEnd"/>
                                </w:p>
                              </w:tc>
                              <w:tc>
                                <w:tcPr>
                                  <w:tcW w:w="4508" w:type="dxa"/>
                                </w:tcPr>
                                <w:p w14:paraId="6B80BEA5" w14:textId="42B0A260" w:rsidR="00B46DD6" w:rsidRDefault="00754A9F" w:rsidP="00C21D35">
                                  <w:pPr>
                                    <w:cnfStyle w:val="000000100000" w:firstRow="0" w:lastRow="0" w:firstColumn="0" w:lastColumn="0" w:oddVBand="0" w:evenVBand="0" w:oddHBand="1" w:evenHBand="0" w:firstRowFirstColumn="0" w:firstRowLastColumn="0" w:lastRowFirstColumn="0" w:lastRowLastColumn="0"/>
                                  </w:pPr>
                                  <w:r>
                                    <w:t>Used in backpropagation to update weight parameters</w:t>
                                  </w:r>
                                </w:p>
                              </w:tc>
                            </w:tr>
                            <w:tr w:rsidR="00366FAA" w14:paraId="07EA5F3C" w14:textId="77777777" w:rsidTr="00624596">
                              <w:tc>
                                <w:tcPr>
                                  <w:cnfStyle w:val="001000000000" w:firstRow="0" w:lastRow="0" w:firstColumn="1" w:lastColumn="0" w:oddVBand="0" w:evenVBand="0" w:oddHBand="0" w:evenHBand="0" w:firstRowFirstColumn="0" w:firstRowLastColumn="0" w:lastRowFirstColumn="0" w:lastRowLastColumn="0"/>
                                  <w:tcW w:w="4508" w:type="dxa"/>
                                </w:tcPr>
                                <w:p w14:paraId="3A2E029E" w14:textId="55A3C104" w:rsidR="00366FAA" w:rsidRPr="00366FAA" w:rsidRDefault="00366FAA" w:rsidP="00C21D35">
                                  <w:pPr>
                                    <w:rPr>
                                      <w:b w:val="0"/>
                                      <w:bCs w:val="0"/>
                                    </w:rPr>
                                  </w:pPr>
                                  <w:proofErr w:type="spellStart"/>
                                  <w:r>
                                    <w:rPr>
                                      <w:b w:val="0"/>
                                      <w:bCs w:val="0"/>
                                    </w:rPr>
                                    <w:t>Input_size</w:t>
                                  </w:r>
                                  <w:proofErr w:type="spellEnd"/>
                                  <w:r>
                                    <w:rPr>
                                      <w:b w:val="0"/>
                                      <w:bCs w:val="0"/>
                                    </w:rPr>
                                    <w:t xml:space="preserve"> </w:t>
                                  </w:r>
                                </w:p>
                              </w:tc>
                              <w:tc>
                                <w:tcPr>
                                  <w:tcW w:w="4508" w:type="dxa"/>
                                </w:tcPr>
                                <w:p w14:paraId="12274763" w14:textId="0FA31867" w:rsidR="00366FAA" w:rsidRDefault="00366FAA" w:rsidP="00C21D35">
                                  <w:pPr>
                                    <w:cnfStyle w:val="000000000000" w:firstRow="0" w:lastRow="0" w:firstColumn="0" w:lastColumn="0" w:oddVBand="0" w:evenVBand="0" w:oddHBand="0" w:evenHBand="0" w:firstRowFirstColumn="0" w:firstRowLastColumn="0" w:lastRowFirstColumn="0" w:lastRowLastColumn="0"/>
                                  </w:pPr>
                                  <w:r>
                                    <w:t>Number of features</w:t>
                                  </w:r>
                                  <w:r w:rsidR="00763AF5">
                                    <w:t>.</w:t>
                                  </w:r>
                                </w:p>
                              </w:tc>
                            </w:tr>
                            <w:tr w:rsidR="00B46DD6" w14:paraId="5BB7E821" w14:textId="77777777" w:rsidTr="0062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67E111" w14:textId="26A61964" w:rsidR="00B46DD6" w:rsidRDefault="00366FAA" w:rsidP="00C21D35">
                                  <w:pPr>
                                    <w:rPr>
                                      <w:b w:val="0"/>
                                      <w:bCs w:val="0"/>
                                    </w:rPr>
                                  </w:pPr>
                                  <w:proofErr w:type="spellStart"/>
                                  <w:r>
                                    <w:rPr>
                                      <w:b w:val="0"/>
                                      <w:bCs w:val="0"/>
                                    </w:rPr>
                                    <w:t>Output_size</w:t>
                                  </w:r>
                                  <w:proofErr w:type="spellEnd"/>
                                  <w:r>
                                    <w:rPr>
                                      <w:b w:val="0"/>
                                      <w:bCs w:val="0"/>
                                    </w:rPr>
                                    <w:t xml:space="preserve"> </w:t>
                                  </w:r>
                                </w:p>
                              </w:tc>
                              <w:tc>
                                <w:tcPr>
                                  <w:tcW w:w="4508" w:type="dxa"/>
                                </w:tcPr>
                                <w:p w14:paraId="77323213" w14:textId="3AB4C3CB" w:rsidR="00B46DD6" w:rsidRDefault="00366FAA" w:rsidP="00C21D35">
                                  <w:pPr>
                                    <w:cnfStyle w:val="000000100000" w:firstRow="0" w:lastRow="0" w:firstColumn="0" w:lastColumn="0" w:oddVBand="0" w:evenVBand="0" w:oddHBand="1" w:evenHBand="0" w:firstRowFirstColumn="0" w:firstRowLastColumn="0" w:lastRowFirstColumn="0" w:lastRowLastColumn="0"/>
                                  </w:pPr>
                                  <w:r>
                                    <w:t>Number of outputs from network</w:t>
                                  </w:r>
                                  <w:r w:rsidR="00763AF5">
                                    <w:t>.</w:t>
                                  </w:r>
                                </w:p>
                              </w:tc>
                            </w:tr>
                          </w:tbl>
                          <w:p w14:paraId="6DD48788" w14:textId="77777777" w:rsidR="00366FAA" w:rsidRDefault="00366FAA">
                            <w:pPr>
                              <w:rPr>
                                <w:b/>
                                <w:bCs/>
                              </w:rPr>
                            </w:pPr>
                          </w:p>
                          <w:p w14:paraId="3951231D" w14:textId="6FD0C1F2" w:rsidR="00B46DD6" w:rsidRDefault="001F5484">
                            <w:r>
                              <w:rPr>
                                <w:b/>
                                <w:bCs/>
                              </w:rPr>
                              <w:t>Table</w:t>
                            </w:r>
                            <w:r w:rsidR="00B46DD6">
                              <w:rPr>
                                <w:b/>
                                <w:bCs/>
                              </w:rPr>
                              <w:t xml:space="preserve"> </w:t>
                            </w:r>
                            <w:r w:rsidR="0070518D">
                              <w:rPr>
                                <w:b/>
                                <w:bCs/>
                              </w:rPr>
                              <w:t>3</w:t>
                            </w:r>
                            <w:r w:rsidR="00B46DD6">
                              <w:rPr>
                                <w:b/>
                                <w:bCs/>
                              </w:rPr>
                              <w:t xml:space="preserve">. </w:t>
                            </w:r>
                            <w:r w:rsidR="00B46DD6">
                              <w:t>Hyperparameter</w:t>
                            </w:r>
                            <w:r w:rsidR="00070333">
                              <w:t xml:space="preserve">s </w:t>
                            </w:r>
                            <w:r w:rsidR="00B46DD6">
                              <w:t xml:space="preserve">tuned in the LSTM-RNN model and their meanings. </w:t>
                            </w:r>
                          </w:p>
                          <w:p w14:paraId="78BCE34D" w14:textId="77777777" w:rsidR="00B46DD6" w:rsidRPr="00C21D35" w:rsidRDefault="00B46D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FAACBA" id="Text Box 5" o:spid="_x0000_s1038" type="#_x0000_t202" style="position:absolute;margin-left:399.2pt;margin-top:22.6pt;width:450.4pt;height:214.75pt;z-index:2516592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R+8MAIAAFwEAAAOAAAAZHJzL2Uyb0RvYy54bWysVN9v2jAQfp+0/8Hy+0hgtKURoWJUTJNQ&#10;W4lOfTaOTSw5Ps82JOyv39nh17o9TROSOfvO57vv+y7Th67RZC+cV2BKOhzklAjDoVJmW9Lvr8tP&#10;E0p8YKZiGowo6UF4+jD7+GHa2kKMoAZdCUcwifFFa0tah2CLLPO8Fg3zA7DCoFOCa1jArdtmlWMt&#10;Zm90Nsrz26wFV1kHXHiPp4+9k85SfikFD89SehGILinWFtLq0rqJazabsmLrmK0VP5bB/qGKhimD&#10;j55TPbLAyM6pP1I1ijvwIMOAQ5OBlIqL1AN2M8zfdbOumRWpFwTH2zNM/v+l5U/7tX1xJHRfoEMC&#10;IyCt9YXHw9hPJ10T/7FSgn6E8HCGTXSBcDy8uUMmJuji6Bvd4e9+EvNkl+vW+fBVQEOiUVKHvCS4&#10;2H7lQx96ComvedCqWiqt0yZqQSy0I3uGLOqQisTkv0VpQ9qS3n6+yVNiA/F6n1kbrOXSVLRCt+mI&#10;qko6PjW8geqAODjoJeItXyqsdcV8eGEONYH9oc7DMy5SA74FR4uSGtzPv53HeKQKvZS0qLGS+h87&#10;5gQl+ptBEu+H43EUZdqMI4yUuGvP5tpjds0CEIAhTpTlyYzxQZ9M6aB5w3GYx1fRxQzHt0saTuYi&#10;9MrHceJiPk9BKEPLwsqsLY+pI+CRidfujTl7pCsg009wUiMr3rHWx8abBua7AFIlSiPOPapH+FHC&#10;SRTHcYszcr1PUZePwuwXAAAA//8DAFBLAwQUAAYACAAAACEAh1geG98AAAAHAQAADwAAAGRycy9k&#10;b3ducmV2LnhtbEyPzU7DMBCE70i8g7VIXFBr0x8CIU6FEFCJG00BcXPjJYmI11HsJuHtWU5wnJ3V&#10;zDfZZnKtGLAPjScNl3MFAqn0tqFKw754nF2DCNGQNa0n1PCNATb56UlmUutHesFhFyvBIRRSo6GO&#10;sUulDGWNzoS575DY+/S9M5FlX0nbm5HDXSsXSl1JZxrihtp0eF9j+bU7Og0fF9X7c5ieXsfletk9&#10;bIciebOF1udn090tiIhT/HuGX3xGh5yZDv5INohWAw+JGlbrBQh2b5TiIQc+JKsEZJ7J//z5DwAA&#10;AP//AwBQSwECLQAUAAYACAAAACEAtoM4kv4AAADhAQAAEwAAAAAAAAAAAAAAAAAAAAAAW0NvbnRl&#10;bnRfVHlwZXNdLnhtbFBLAQItABQABgAIAAAAIQA4/SH/1gAAAJQBAAALAAAAAAAAAAAAAAAAAC8B&#10;AABfcmVscy8ucmVsc1BLAQItABQABgAIAAAAIQA3eR+8MAIAAFwEAAAOAAAAAAAAAAAAAAAAAC4C&#10;AABkcnMvZTJvRG9jLnhtbFBLAQItABQABgAIAAAAIQCHWB4b3wAAAAcBAAAPAAAAAAAAAAAAAAAA&#10;AIoEAABkcnMvZG93bnJldi54bWxQSwUGAAAAAAQABADzAAAAlgUAAAAA&#10;" fillcolor="white [3201]" stroked="f" strokeweight=".5pt">
                <v:textbox>
                  <w:txbxContent>
                    <w:tbl>
                      <w:tblPr>
                        <w:tblStyle w:val="PlainTable4"/>
                        <w:tblW w:w="0" w:type="auto"/>
                        <w:tblLook w:val="04A0" w:firstRow="1" w:lastRow="0" w:firstColumn="1" w:lastColumn="0" w:noHBand="0" w:noVBand="1"/>
                      </w:tblPr>
                      <w:tblGrid>
                        <w:gridCol w:w="4355"/>
                        <w:gridCol w:w="4355"/>
                      </w:tblGrid>
                      <w:tr w:rsidR="00B46DD6" w14:paraId="075D7548" w14:textId="77777777" w:rsidTr="006245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bottom w:val="single" w:sz="4" w:space="0" w:color="auto"/>
                            </w:tcBorders>
                          </w:tcPr>
                          <w:p w14:paraId="2F22DD9F" w14:textId="77777777" w:rsidR="00B46DD6" w:rsidRDefault="00B46DD6" w:rsidP="00C21D35">
                            <w:r>
                              <w:t xml:space="preserve">Hyperparameter </w:t>
                            </w:r>
                          </w:p>
                        </w:tc>
                        <w:tc>
                          <w:tcPr>
                            <w:tcW w:w="4508" w:type="dxa"/>
                            <w:tcBorders>
                              <w:bottom w:val="single" w:sz="4" w:space="0" w:color="auto"/>
                            </w:tcBorders>
                          </w:tcPr>
                          <w:p w14:paraId="679CD9D4" w14:textId="77777777" w:rsidR="00B46DD6" w:rsidRDefault="00B46DD6" w:rsidP="00C21D35">
                            <w:pPr>
                              <w:cnfStyle w:val="100000000000" w:firstRow="1" w:lastRow="0" w:firstColumn="0" w:lastColumn="0" w:oddVBand="0" w:evenVBand="0" w:oddHBand="0" w:evenHBand="0" w:firstRowFirstColumn="0" w:firstRowLastColumn="0" w:lastRowFirstColumn="0" w:lastRowLastColumn="0"/>
                            </w:pPr>
                            <w:r>
                              <w:t xml:space="preserve">Hyperparameter meaning </w:t>
                            </w:r>
                          </w:p>
                        </w:tc>
                      </w:tr>
                      <w:tr w:rsidR="00B46DD6" w14:paraId="7DAE8ABA" w14:textId="77777777" w:rsidTr="0062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auto"/>
                            </w:tcBorders>
                          </w:tcPr>
                          <w:p w14:paraId="276907C6" w14:textId="77777777" w:rsidR="00B46DD6" w:rsidRPr="004C1CEA" w:rsidRDefault="00B46DD6" w:rsidP="00C21D35">
                            <w:pPr>
                              <w:rPr>
                                <w:b w:val="0"/>
                                <w:bCs w:val="0"/>
                              </w:rPr>
                            </w:pPr>
                            <w:proofErr w:type="spellStart"/>
                            <w:r>
                              <w:rPr>
                                <w:b w:val="0"/>
                                <w:bCs w:val="0"/>
                              </w:rPr>
                              <w:t>Batch_size</w:t>
                            </w:r>
                            <w:proofErr w:type="spellEnd"/>
                          </w:p>
                        </w:tc>
                        <w:tc>
                          <w:tcPr>
                            <w:tcW w:w="4508" w:type="dxa"/>
                            <w:tcBorders>
                              <w:top w:val="single" w:sz="4" w:space="0" w:color="auto"/>
                            </w:tcBorders>
                          </w:tcPr>
                          <w:p w14:paraId="035C0EC0" w14:textId="7F8BD53D" w:rsidR="00B46DD6" w:rsidRDefault="00B46DD6" w:rsidP="00C21D35">
                            <w:pPr>
                              <w:cnfStyle w:val="000000100000" w:firstRow="0" w:lastRow="0" w:firstColumn="0" w:lastColumn="0" w:oddVBand="0" w:evenVBand="0" w:oddHBand="1" w:evenHBand="0" w:firstRowFirstColumn="0" w:firstRowLastColumn="0" w:lastRowFirstColumn="0" w:lastRowLastColumn="0"/>
                            </w:pPr>
                            <w:r>
                              <w:t>The number</w:t>
                            </w:r>
                            <w:r w:rsidR="00530BD3">
                              <w:t xml:space="preserve"> of </w:t>
                            </w:r>
                            <w:r w:rsidR="00B40791">
                              <w:t>samples put to network.</w:t>
                            </w:r>
                          </w:p>
                        </w:tc>
                      </w:tr>
                      <w:tr w:rsidR="00B46DD6" w14:paraId="296C4B4F" w14:textId="77777777" w:rsidTr="00624596">
                        <w:tc>
                          <w:tcPr>
                            <w:cnfStyle w:val="001000000000" w:firstRow="0" w:lastRow="0" w:firstColumn="1" w:lastColumn="0" w:oddVBand="0" w:evenVBand="0" w:oddHBand="0" w:evenHBand="0" w:firstRowFirstColumn="0" w:firstRowLastColumn="0" w:lastRowFirstColumn="0" w:lastRowLastColumn="0"/>
                            <w:tcW w:w="4508" w:type="dxa"/>
                          </w:tcPr>
                          <w:p w14:paraId="2C0CFD81" w14:textId="77777777" w:rsidR="00B46DD6" w:rsidRPr="004C1CEA" w:rsidRDefault="00B46DD6" w:rsidP="00C21D35">
                            <w:pPr>
                              <w:rPr>
                                <w:b w:val="0"/>
                                <w:bCs w:val="0"/>
                              </w:rPr>
                            </w:pPr>
                            <w:proofErr w:type="spellStart"/>
                            <w:r>
                              <w:rPr>
                                <w:b w:val="0"/>
                                <w:bCs w:val="0"/>
                              </w:rPr>
                              <w:t>max_epochs</w:t>
                            </w:r>
                            <w:proofErr w:type="spellEnd"/>
                          </w:p>
                        </w:tc>
                        <w:tc>
                          <w:tcPr>
                            <w:tcW w:w="4508" w:type="dxa"/>
                          </w:tcPr>
                          <w:p w14:paraId="09660220" w14:textId="77777777" w:rsidR="00B46DD6" w:rsidRDefault="00B46DD6" w:rsidP="00C21D35">
                            <w:pPr>
                              <w:cnfStyle w:val="000000000000" w:firstRow="0" w:lastRow="0" w:firstColumn="0" w:lastColumn="0" w:oddVBand="0" w:evenVBand="0" w:oddHBand="0" w:evenHBand="0" w:firstRowFirstColumn="0" w:firstRowLastColumn="0" w:lastRowFirstColumn="0" w:lastRowLastColumn="0"/>
                            </w:pPr>
                            <w:r>
                              <w:t>Maximum number of iterations through the network</w:t>
                            </w:r>
                          </w:p>
                        </w:tc>
                      </w:tr>
                      <w:tr w:rsidR="00B46DD6" w14:paraId="1BC4CA62" w14:textId="77777777" w:rsidTr="0062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A91ECB1" w14:textId="77777777" w:rsidR="00B46DD6" w:rsidRPr="004C1CEA" w:rsidRDefault="00B46DD6" w:rsidP="00C21D35">
                            <w:pPr>
                              <w:rPr>
                                <w:b w:val="0"/>
                                <w:bCs w:val="0"/>
                              </w:rPr>
                            </w:pPr>
                            <w:proofErr w:type="spellStart"/>
                            <w:r>
                              <w:rPr>
                                <w:b w:val="0"/>
                                <w:bCs w:val="0"/>
                              </w:rPr>
                              <w:t>Hidden_size</w:t>
                            </w:r>
                            <w:proofErr w:type="spellEnd"/>
                          </w:p>
                        </w:tc>
                        <w:tc>
                          <w:tcPr>
                            <w:tcW w:w="4508" w:type="dxa"/>
                          </w:tcPr>
                          <w:p w14:paraId="0B3217B9" w14:textId="77777777" w:rsidR="00B46DD6" w:rsidRDefault="00B46DD6" w:rsidP="00C21D35">
                            <w:pPr>
                              <w:cnfStyle w:val="000000100000" w:firstRow="0" w:lastRow="0" w:firstColumn="0" w:lastColumn="0" w:oddVBand="0" w:evenVBand="0" w:oddHBand="1" w:evenHBand="0" w:firstRowFirstColumn="0" w:firstRowLastColumn="0" w:lastRowFirstColumn="0" w:lastRowLastColumn="0"/>
                            </w:pPr>
                            <w:r>
                              <w:t>The STM and the size of the output from the LSTM unit.</w:t>
                            </w:r>
                          </w:p>
                        </w:tc>
                      </w:tr>
                      <w:tr w:rsidR="00B46DD6" w14:paraId="5CFE2151" w14:textId="77777777" w:rsidTr="00624596">
                        <w:tc>
                          <w:tcPr>
                            <w:cnfStyle w:val="001000000000" w:firstRow="0" w:lastRow="0" w:firstColumn="1" w:lastColumn="0" w:oddVBand="0" w:evenVBand="0" w:oddHBand="0" w:evenHBand="0" w:firstRowFirstColumn="0" w:firstRowLastColumn="0" w:lastRowFirstColumn="0" w:lastRowLastColumn="0"/>
                            <w:tcW w:w="4508" w:type="dxa"/>
                          </w:tcPr>
                          <w:p w14:paraId="6794D197" w14:textId="77777777" w:rsidR="00B46DD6" w:rsidRPr="009C0214" w:rsidRDefault="00B46DD6" w:rsidP="00C21D35">
                            <w:pPr>
                              <w:rPr>
                                <w:b w:val="0"/>
                                <w:bCs w:val="0"/>
                              </w:rPr>
                            </w:pPr>
                            <w:proofErr w:type="spellStart"/>
                            <w:r>
                              <w:rPr>
                                <w:b w:val="0"/>
                                <w:bCs w:val="0"/>
                              </w:rPr>
                              <w:t>Num_layers</w:t>
                            </w:r>
                            <w:proofErr w:type="spellEnd"/>
                          </w:p>
                        </w:tc>
                        <w:tc>
                          <w:tcPr>
                            <w:tcW w:w="4508" w:type="dxa"/>
                          </w:tcPr>
                          <w:p w14:paraId="53396C57" w14:textId="77777777" w:rsidR="00B46DD6" w:rsidRDefault="00B46DD6" w:rsidP="00C21D35">
                            <w:pPr>
                              <w:cnfStyle w:val="000000000000" w:firstRow="0" w:lastRow="0" w:firstColumn="0" w:lastColumn="0" w:oddVBand="0" w:evenVBand="0" w:oddHBand="0" w:evenHBand="0" w:firstRowFirstColumn="0" w:firstRowLastColumn="0" w:lastRowFirstColumn="0" w:lastRowLastColumn="0"/>
                            </w:pPr>
                            <w:r>
                              <w:t xml:space="preserve">Number of LSTM layers </w:t>
                            </w:r>
                          </w:p>
                        </w:tc>
                      </w:tr>
                      <w:tr w:rsidR="00B46DD6" w14:paraId="451EBDE5" w14:textId="77777777" w:rsidTr="0062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C5106DB" w14:textId="77777777" w:rsidR="00B46DD6" w:rsidRPr="009C0214" w:rsidRDefault="00B46DD6" w:rsidP="00C21D35">
                            <w:pPr>
                              <w:rPr>
                                <w:b w:val="0"/>
                                <w:bCs w:val="0"/>
                              </w:rPr>
                            </w:pPr>
                            <w:proofErr w:type="spellStart"/>
                            <w:r>
                              <w:rPr>
                                <w:b w:val="0"/>
                                <w:bCs w:val="0"/>
                              </w:rPr>
                              <w:t>Learning_rate</w:t>
                            </w:r>
                            <w:proofErr w:type="spellEnd"/>
                          </w:p>
                        </w:tc>
                        <w:tc>
                          <w:tcPr>
                            <w:tcW w:w="4508" w:type="dxa"/>
                          </w:tcPr>
                          <w:p w14:paraId="6B80BEA5" w14:textId="42B0A260" w:rsidR="00B46DD6" w:rsidRDefault="00754A9F" w:rsidP="00C21D35">
                            <w:pPr>
                              <w:cnfStyle w:val="000000100000" w:firstRow="0" w:lastRow="0" w:firstColumn="0" w:lastColumn="0" w:oddVBand="0" w:evenVBand="0" w:oddHBand="1" w:evenHBand="0" w:firstRowFirstColumn="0" w:firstRowLastColumn="0" w:lastRowFirstColumn="0" w:lastRowLastColumn="0"/>
                            </w:pPr>
                            <w:r>
                              <w:t>Used in backpropagation to update weight parameters</w:t>
                            </w:r>
                          </w:p>
                        </w:tc>
                      </w:tr>
                      <w:tr w:rsidR="00366FAA" w14:paraId="07EA5F3C" w14:textId="77777777" w:rsidTr="00624596">
                        <w:tc>
                          <w:tcPr>
                            <w:cnfStyle w:val="001000000000" w:firstRow="0" w:lastRow="0" w:firstColumn="1" w:lastColumn="0" w:oddVBand="0" w:evenVBand="0" w:oddHBand="0" w:evenHBand="0" w:firstRowFirstColumn="0" w:firstRowLastColumn="0" w:lastRowFirstColumn="0" w:lastRowLastColumn="0"/>
                            <w:tcW w:w="4508" w:type="dxa"/>
                          </w:tcPr>
                          <w:p w14:paraId="3A2E029E" w14:textId="55A3C104" w:rsidR="00366FAA" w:rsidRPr="00366FAA" w:rsidRDefault="00366FAA" w:rsidP="00C21D35">
                            <w:pPr>
                              <w:rPr>
                                <w:b w:val="0"/>
                                <w:bCs w:val="0"/>
                              </w:rPr>
                            </w:pPr>
                            <w:proofErr w:type="spellStart"/>
                            <w:r>
                              <w:rPr>
                                <w:b w:val="0"/>
                                <w:bCs w:val="0"/>
                              </w:rPr>
                              <w:t>Input_size</w:t>
                            </w:r>
                            <w:proofErr w:type="spellEnd"/>
                            <w:r>
                              <w:rPr>
                                <w:b w:val="0"/>
                                <w:bCs w:val="0"/>
                              </w:rPr>
                              <w:t xml:space="preserve"> </w:t>
                            </w:r>
                          </w:p>
                        </w:tc>
                        <w:tc>
                          <w:tcPr>
                            <w:tcW w:w="4508" w:type="dxa"/>
                          </w:tcPr>
                          <w:p w14:paraId="12274763" w14:textId="0FA31867" w:rsidR="00366FAA" w:rsidRDefault="00366FAA" w:rsidP="00C21D35">
                            <w:pPr>
                              <w:cnfStyle w:val="000000000000" w:firstRow="0" w:lastRow="0" w:firstColumn="0" w:lastColumn="0" w:oddVBand="0" w:evenVBand="0" w:oddHBand="0" w:evenHBand="0" w:firstRowFirstColumn="0" w:firstRowLastColumn="0" w:lastRowFirstColumn="0" w:lastRowLastColumn="0"/>
                            </w:pPr>
                            <w:r>
                              <w:t>Number of features</w:t>
                            </w:r>
                            <w:r w:rsidR="00763AF5">
                              <w:t>.</w:t>
                            </w:r>
                          </w:p>
                        </w:tc>
                      </w:tr>
                      <w:tr w:rsidR="00B46DD6" w14:paraId="5BB7E821" w14:textId="77777777" w:rsidTr="0062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67E111" w14:textId="26A61964" w:rsidR="00B46DD6" w:rsidRDefault="00366FAA" w:rsidP="00C21D35">
                            <w:pPr>
                              <w:rPr>
                                <w:b w:val="0"/>
                                <w:bCs w:val="0"/>
                              </w:rPr>
                            </w:pPr>
                            <w:proofErr w:type="spellStart"/>
                            <w:r>
                              <w:rPr>
                                <w:b w:val="0"/>
                                <w:bCs w:val="0"/>
                              </w:rPr>
                              <w:t>Output_size</w:t>
                            </w:r>
                            <w:proofErr w:type="spellEnd"/>
                            <w:r>
                              <w:rPr>
                                <w:b w:val="0"/>
                                <w:bCs w:val="0"/>
                              </w:rPr>
                              <w:t xml:space="preserve"> </w:t>
                            </w:r>
                          </w:p>
                        </w:tc>
                        <w:tc>
                          <w:tcPr>
                            <w:tcW w:w="4508" w:type="dxa"/>
                          </w:tcPr>
                          <w:p w14:paraId="77323213" w14:textId="3AB4C3CB" w:rsidR="00B46DD6" w:rsidRDefault="00366FAA" w:rsidP="00C21D35">
                            <w:pPr>
                              <w:cnfStyle w:val="000000100000" w:firstRow="0" w:lastRow="0" w:firstColumn="0" w:lastColumn="0" w:oddVBand="0" w:evenVBand="0" w:oddHBand="1" w:evenHBand="0" w:firstRowFirstColumn="0" w:firstRowLastColumn="0" w:lastRowFirstColumn="0" w:lastRowLastColumn="0"/>
                            </w:pPr>
                            <w:r>
                              <w:t>Number of outputs from network</w:t>
                            </w:r>
                            <w:r w:rsidR="00763AF5">
                              <w:t>.</w:t>
                            </w:r>
                          </w:p>
                        </w:tc>
                      </w:tr>
                    </w:tbl>
                    <w:p w14:paraId="6DD48788" w14:textId="77777777" w:rsidR="00366FAA" w:rsidRDefault="00366FAA">
                      <w:pPr>
                        <w:rPr>
                          <w:b/>
                          <w:bCs/>
                        </w:rPr>
                      </w:pPr>
                    </w:p>
                    <w:p w14:paraId="3951231D" w14:textId="6FD0C1F2" w:rsidR="00B46DD6" w:rsidRDefault="001F5484">
                      <w:r>
                        <w:rPr>
                          <w:b/>
                          <w:bCs/>
                        </w:rPr>
                        <w:t>Table</w:t>
                      </w:r>
                      <w:r w:rsidR="00B46DD6">
                        <w:rPr>
                          <w:b/>
                          <w:bCs/>
                        </w:rPr>
                        <w:t xml:space="preserve"> </w:t>
                      </w:r>
                      <w:r w:rsidR="0070518D">
                        <w:rPr>
                          <w:b/>
                          <w:bCs/>
                        </w:rPr>
                        <w:t>3</w:t>
                      </w:r>
                      <w:r w:rsidR="00B46DD6">
                        <w:rPr>
                          <w:b/>
                          <w:bCs/>
                        </w:rPr>
                        <w:t xml:space="preserve">. </w:t>
                      </w:r>
                      <w:r w:rsidR="00B46DD6">
                        <w:t>Hyperparameter</w:t>
                      </w:r>
                      <w:r w:rsidR="00070333">
                        <w:t xml:space="preserve">s </w:t>
                      </w:r>
                      <w:r w:rsidR="00B46DD6">
                        <w:t xml:space="preserve">tuned in the LSTM-RNN model and their meanings. </w:t>
                      </w:r>
                    </w:p>
                    <w:p w14:paraId="78BCE34D" w14:textId="77777777" w:rsidR="00B46DD6" w:rsidRPr="00C21D35" w:rsidRDefault="00B46DD6"/>
                  </w:txbxContent>
                </v:textbox>
                <w10:wrap anchorx="margin"/>
              </v:shape>
            </w:pict>
          </mc:Fallback>
        </mc:AlternateContent>
      </w:r>
    </w:p>
    <w:p w14:paraId="78C5E725" w14:textId="7AE5B701" w:rsidR="00B46DD6" w:rsidRDefault="00B46DD6"/>
    <w:p w14:paraId="5B41822E" w14:textId="77777777" w:rsidR="00B46DD6" w:rsidRDefault="00B46DD6"/>
    <w:p w14:paraId="7B2C15C5" w14:textId="77777777" w:rsidR="00B46DD6" w:rsidRDefault="00B46DD6"/>
    <w:p w14:paraId="654C1875" w14:textId="77777777" w:rsidR="00B46DD6" w:rsidRDefault="00B46DD6"/>
    <w:p w14:paraId="33531DF1" w14:textId="77777777" w:rsidR="00B46DD6" w:rsidRDefault="00B46DD6"/>
    <w:p w14:paraId="16B06D70" w14:textId="77777777" w:rsidR="00B46DD6" w:rsidRPr="00BA5DDC" w:rsidRDefault="00B46DD6"/>
    <w:p w14:paraId="77B5DB16" w14:textId="77777777" w:rsidR="00366FAA" w:rsidRDefault="00366FAA"/>
    <w:p w14:paraId="7CB22DAB" w14:textId="77777777" w:rsidR="00366FAA" w:rsidRDefault="00366FAA"/>
    <w:p w14:paraId="3AC04E4F" w14:textId="77777777" w:rsidR="00366FAA" w:rsidRDefault="00366FAA"/>
    <w:p w14:paraId="0F34B566" w14:textId="77777777" w:rsidR="00754A9F" w:rsidRDefault="00754A9F"/>
    <w:p w14:paraId="6BEE9A40" w14:textId="3F3188AF" w:rsidR="00B46DD6" w:rsidRPr="00E273AE" w:rsidRDefault="00366FAA">
      <w:r>
        <w:t>Input and output size</w:t>
      </w:r>
      <w:r w:rsidR="00283D8C">
        <w:t>s</w:t>
      </w:r>
      <w:r>
        <w:t xml:space="preserve"> were constant</w:t>
      </w:r>
      <w:r w:rsidR="00283D8C">
        <w:t xml:space="preserve"> at five and twelve</w:t>
      </w:r>
      <w:r w:rsidR="00E273AE">
        <w:t xml:space="preserve"> respectively. </w:t>
      </w:r>
      <w:r w:rsidR="00B46DD6">
        <w:t xml:space="preserve">The model was trained with the best hyperparameter values from the tuning. </w:t>
      </w:r>
    </w:p>
    <w:p w14:paraId="3BA083FC" w14:textId="04B6919F" w:rsidR="00B46DD6" w:rsidRPr="00F14CE5" w:rsidRDefault="00B46DD6">
      <w:r>
        <w:t>Adam optimiser was used for gradient descent</w:t>
      </w:r>
      <w:r w:rsidR="00E273AE">
        <w:t xml:space="preserve"> during backpropagation</w:t>
      </w:r>
      <w:r>
        <w:t xml:space="preserve">. Adam was chosen as it is shown to perform well in neural networks, often out-performs other optimisers, such as stochastic gradient descent </w:t>
      </w:r>
      <w:r>
        <w:fldChar w:fldCharType="begin"/>
      </w:r>
      <w:r>
        <w:instrText xml:space="preserve"> ADDIN ZOTERO_ITEM CSL_CITATION {"citationID":"2S1joV00","properties":{"formattedCitation":"(Kingma and Ba, 2015)","plainCitation":"(Kingma and Ba, 2015)","noteIndex":0},"citationItems":[{"id":278,"uris":["http://zotero.org/users/local/O3QMk9TL/items/3FXQIVK6"],"itemData":{"id":278,"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3",12,9]]},"issued":{"date-parts":[["2015"]]}}}],"schema":"https://github.com/citation-style-language/schema/raw/master/csl-citation.json"} </w:instrText>
      </w:r>
      <w:r>
        <w:fldChar w:fldCharType="separate"/>
      </w:r>
      <w:r w:rsidRPr="00C52B03">
        <w:rPr>
          <w:rFonts w:ascii="Calibri" w:hAnsi="Calibri" w:cs="Calibri"/>
        </w:rPr>
        <w:t>(Kingma and Ba, 2015)</w:t>
      </w:r>
      <w:r>
        <w:fldChar w:fldCharType="end"/>
      </w:r>
      <w:r>
        <w:t xml:space="preserve"> and is often the recommended optimiser </w:t>
      </w:r>
      <w:r>
        <w:fldChar w:fldCharType="begin"/>
      </w:r>
      <w:r>
        <w:instrText xml:space="preserve"> ADDIN ZOTERO_ITEM CSL_CITATION {"citationID":"2q8k7XQj","properties":{"formattedCitation":"(Ruder, 2017)","plainCitation":"(Ruder, 2017)","noteIndex":0},"citationItems":[{"id":288,"uris":["http://zotero.org/users/local/O3QMk9TL/items/DHPZRN2D"],"itemData":{"id":288,"type":"article","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note":"arXiv:1609.04747 [cs]","number":"arXiv:1609.04747","publisher":"arXiv","source":"arXiv.org","title":"An overview of gradient descent optimization algorithms","URL":"http://arxiv.org/abs/1609.04747","author":[{"family":"Ruder","given":"Sebastian"}],"accessed":{"date-parts":[["2023",12,14]]},"issued":{"date-parts":[["2017",6,15]]}}}],"schema":"https://github.com/citation-style-language/schema/raw/master/csl-citation.json"} </w:instrText>
      </w:r>
      <w:r>
        <w:fldChar w:fldCharType="separate"/>
      </w:r>
      <w:r w:rsidRPr="00D83EEF">
        <w:rPr>
          <w:rFonts w:ascii="Calibri" w:hAnsi="Calibri" w:cs="Calibri"/>
        </w:rPr>
        <w:t>(Ruder, 2017)</w:t>
      </w:r>
      <w:r>
        <w:fldChar w:fldCharType="end"/>
      </w:r>
      <w:r>
        <w:t xml:space="preserve">. </w:t>
      </w:r>
    </w:p>
    <w:p w14:paraId="17F42268" w14:textId="6327EDFF" w:rsidR="00B46DD6" w:rsidRPr="0071111D" w:rsidRDefault="00B46DD6">
      <w:r>
        <w:t>MSE loss was used as the loss function</w:t>
      </w:r>
      <w:r w:rsidR="006754D9">
        <w:t xml:space="preserve"> equation 18</w:t>
      </w:r>
      <w:r>
        <w:t>. This was used in the hyperparameter tuning and training process to measure model fit. In MSE loss, positive and negative differences between actual and predicted values are treated the same.</w:t>
      </w:r>
      <w:r>
        <w:rPr>
          <w:b/>
          <w:bCs/>
        </w:rPr>
        <w:t xml:space="preserve"> </w:t>
      </w:r>
    </w:p>
    <w:p w14:paraId="0BD8AAAE" w14:textId="65E1860B" w:rsidR="00B46DD6" w:rsidRPr="00846F55" w:rsidRDefault="00B46DD6" w:rsidP="00846F55">
      <w:pPr>
        <w:pStyle w:val="ListParagraph"/>
        <w:numPr>
          <w:ilvl w:val="0"/>
          <w:numId w:val="20"/>
        </w:numPr>
        <w:jc w:val="center"/>
        <w:rPr>
          <w:b/>
          <w:bCs/>
        </w:rPr>
      </w:pPr>
      <m:oMath>
        <m:r>
          <w:rPr>
            <w:rFonts w:ascii="Cambria Math" w:hAnsi="Cambria Math"/>
          </w:rPr>
          <m:t>MSE=1/n</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oMath>
    </w:p>
    <w:p w14:paraId="3F546F1D" w14:textId="2D57A859" w:rsidR="00B46DD6" w:rsidRPr="009058BD" w:rsidRDefault="009B41E7" w:rsidP="00CC3434">
      <w:pPr>
        <w:rPr>
          <w:b/>
          <w:bCs/>
        </w:rPr>
      </w:pPr>
      <w:r>
        <w:t>A lookback period of twenty-one data points was used</w:t>
      </w:r>
      <w:r w:rsidR="0054435D">
        <w:t>.</w:t>
      </w:r>
      <w:r w:rsidR="00B46DD6">
        <w:t xml:space="preserve"> </w:t>
      </w:r>
    </w:p>
    <w:p w14:paraId="6BF82E00" w14:textId="77777777" w:rsidR="0084745B" w:rsidRDefault="0084745B" w:rsidP="005274F7">
      <w:pPr>
        <w:pStyle w:val="Subtitle"/>
      </w:pPr>
    </w:p>
    <w:p w14:paraId="2A360D8A" w14:textId="77777777" w:rsidR="0084745B" w:rsidRDefault="0084745B" w:rsidP="005274F7">
      <w:pPr>
        <w:pStyle w:val="Subtitle"/>
      </w:pPr>
    </w:p>
    <w:p w14:paraId="2CF81EB6" w14:textId="77777777" w:rsidR="0084745B" w:rsidRDefault="0084745B" w:rsidP="005274F7">
      <w:pPr>
        <w:pStyle w:val="Subtitle"/>
      </w:pPr>
    </w:p>
    <w:p w14:paraId="4AC7AB86" w14:textId="77777777" w:rsidR="0084745B" w:rsidRDefault="0084745B" w:rsidP="005274F7">
      <w:pPr>
        <w:pStyle w:val="Subtitle"/>
      </w:pPr>
    </w:p>
    <w:p w14:paraId="0D5B8568" w14:textId="77777777" w:rsidR="0084745B" w:rsidRDefault="0084745B" w:rsidP="005274F7">
      <w:pPr>
        <w:pStyle w:val="Subtitle"/>
      </w:pPr>
    </w:p>
    <w:p w14:paraId="6726CF34" w14:textId="690C0653" w:rsidR="00B46DD6" w:rsidRPr="008D464A" w:rsidRDefault="008D464A" w:rsidP="005274F7">
      <w:pPr>
        <w:pStyle w:val="Subtitle"/>
      </w:pPr>
      <w:bookmarkStart w:id="3" w:name="_Toc158902794"/>
      <w:r w:rsidRPr="008D464A">
        <w:t>4    Results</w:t>
      </w:r>
      <w:bookmarkEnd w:id="3"/>
    </w:p>
    <w:p w14:paraId="537C67D2" w14:textId="77777777" w:rsidR="00C14658" w:rsidRPr="00F058C2" w:rsidRDefault="00C14658" w:rsidP="00F058C2">
      <w:pPr>
        <w:rPr>
          <w:b/>
          <w:bCs/>
        </w:rPr>
      </w:pPr>
      <w:r w:rsidRPr="00F058C2">
        <w:rPr>
          <w:b/>
          <w:bCs/>
        </w:rPr>
        <w:t>Exploratory Data Analysis</w:t>
      </w:r>
    </w:p>
    <w:p w14:paraId="4E2EB438" w14:textId="401B5BD7" w:rsidR="00C14658" w:rsidRDefault="00C14658" w:rsidP="0046517A">
      <w:r>
        <w:lastRenderedPageBreak/>
        <w:t>The data contained 133 rows, representing each month. The combined solar panel data and historical weather data contained no duplicated rows and no missing values for the variables of interest.</w:t>
      </w:r>
      <w:r w:rsidR="0070518D">
        <w:t xml:space="preserve"> </w:t>
      </w:r>
      <w:r w:rsidR="001F5484">
        <w:t>Figure</w:t>
      </w:r>
      <w:r w:rsidR="0070518D">
        <w:t xml:space="preserve"> </w:t>
      </w:r>
      <w:r w:rsidR="00F1462D">
        <w:t>5</w:t>
      </w:r>
      <w:r>
        <w:rPr>
          <w:b/>
          <w:bCs/>
        </w:rPr>
        <w:t xml:space="preserve"> </w:t>
      </w:r>
      <w:r>
        <w:t xml:space="preserve">shows the distribution of each variable (a, c, e, g, </w:t>
      </w:r>
      <w:proofErr w:type="spellStart"/>
      <w:r>
        <w:t>i</w:t>
      </w:r>
      <w:proofErr w:type="spellEnd"/>
      <w:r>
        <w:t xml:space="preserve"> and k) and a box plot for each variable (b, d, f, h, </w:t>
      </w:r>
      <w:proofErr w:type="gramStart"/>
      <w:r>
        <w:t>j</w:t>
      </w:r>
      <w:proofErr w:type="gramEnd"/>
      <w:r>
        <w:t xml:space="preserve"> and l).</w:t>
      </w:r>
    </w:p>
    <w:p w14:paraId="70C4961E" w14:textId="77777777" w:rsidR="00C14658" w:rsidRDefault="00C14658" w:rsidP="0046517A">
      <w:r>
        <w:rPr>
          <w:noProof/>
        </w:rPr>
        <mc:AlternateContent>
          <mc:Choice Requires="wpg">
            <w:drawing>
              <wp:anchor distT="0" distB="0" distL="114300" distR="114300" simplePos="0" relativeHeight="251667456" behindDoc="0" locked="0" layoutInCell="1" allowOverlap="1" wp14:anchorId="4010BE03" wp14:editId="07414BD4">
                <wp:simplePos x="0" y="0"/>
                <wp:positionH relativeFrom="column">
                  <wp:posOffset>1216025</wp:posOffset>
                </wp:positionH>
                <wp:positionV relativeFrom="paragraph">
                  <wp:posOffset>99060</wp:posOffset>
                </wp:positionV>
                <wp:extent cx="3297279" cy="6483633"/>
                <wp:effectExtent l="0" t="0" r="0" b="0"/>
                <wp:wrapNone/>
                <wp:docPr id="882009098" name="Group 9"/>
                <wp:cNvGraphicFramePr/>
                <a:graphic xmlns:a="http://schemas.openxmlformats.org/drawingml/2006/main">
                  <a:graphicData uri="http://schemas.microsoft.com/office/word/2010/wordprocessingGroup">
                    <wpg:wgp>
                      <wpg:cNvGrpSpPr/>
                      <wpg:grpSpPr>
                        <a:xfrm>
                          <a:off x="0" y="0"/>
                          <a:ext cx="3297279" cy="6483633"/>
                          <a:chOff x="0" y="0"/>
                          <a:chExt cx="3297279" cy="6483633"/>
                        </a:xfrm>
                      </wpg:grpSpPr>
                      <wps:wsp>
                        <wps:cNvPr id="303627068" name="Text Box 7"/>
                        <wps:cNvSpPr txBox="1"/>
                        <wps:spPr>
                          <a:xfrm>
                            <a:off x="0" y="5949950"/>
                            <a:ext cx="3297279" cy="533683"/>
                          </a:xfrm>
                          <a:prstGeom prst="rect">
                            <a:avLst/>
                          </a:prstGeom>
                          <a:solidFill>
                            <a:schemeClr val="lt1"/>
                          </a:solidFill>
                          <a:ln w="6350">
                            <a:noFill/>
                          </a:ln>
                        </wps:spPr>
                        <wps:txbx>
                          <w:txbxContent>
                            <w:p w14:paraId="663ADFF3" w14:textId="7AEC0107" w:rsidR="00C14658" w:rsidRPr="00D53E31" w:rsidRDefault="001F5484">
                              <w:r>
                                <w:rPr>
                                  <w:b/>
                                  <w:bCs/>
                                </w:rPr>
                                <w:t>Figure</w:t>
                              </w:r>
                              <w:r w:rsidR="00C14658">
                                <w:rPr>
                                  <w:b/>
                                  <w:bCs/>
                                </w:rPr>
                                <w:t xml:space="preserve"> </w:t>
                              </w:r>
                              <w:r w:rsidR="00F1462D">
                                <w:rPr>
                                  <w:b/>
                                  <w:bCs/>
                                </w:rPr>
                                <w:t>5</w:t>
                              </w:r>
                              <w:r w:rsidR="00C14658">
                                <w:rPr>
                                  <w:b/>
                                  <w:bCs/>
                                </w:rPr>
                                <w:t xml:space="preserve">. </w:t>
                              </w:r>
                              <w:r w:rsidR="00C14658">
                                <w:t xml:space="preserve">Distributions for each variable shown in the density plots and box plo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46686735" name="Picture 1" descr="A screenshot of a graph&#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450850" y="0"/>
                            <a:ext cx="2390775" cy="5915025"/>
                          </a:xfrm>
                          <a:prstGeom prst="rect">
                            <a:avLst/>
                          </a:prstGeom>
                        </pic:spPr>
                      </pic:pic>
                    </wpg:wgp>
                  </a:graphicData>
                </a:graphic>
              </wp:anchor>
            </w:drawing>
          </mc:Choice>
          <mc:Fallback>
            <w:pict>
              <v:group w14:anchorId="4010BE03" id="Group 9" o:spid="_x0000_s1039" style="position:absolute;margin-left:95.75pt;margin-top:7.8pt;width:259.65pt;height:510.5pt;z-index:251667456" coordsize="32972,648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j5b9oQMAAEQIAAAOAAAAZHJzL2Uyb0RvYy54bWykVdtu2zgQfV+g/0Co&#10;wL41si1f1diFm2yCAkEbbLLoM01RFlGK5JK0Je/X7yFlOdeii+yDZV6GwzNn5gzPP7W1JHtundBq&#10;mQzPBgnhiulCqO0y+ev+6sM8Ic5TVVCpFV8mB+6ST6t3v503JucjXWlZcEvgRLm8Mcuk8t7kaepY&#10;xWvqzrThCpultjX1mNptWljawHst09FgME0bbQtjNePOYfWy20xW0X9Zcua/laXjnshlAmw+fm38&#10;bsI3XZ3TfGupqQQ7wqBvQFFToXDpydUl9ZTsrHjhqhbMaqdLf8Z0neqyFIzHGBDNcPAsmmurdybG&#10;ss2brTnRBGqf8fRmt+zr/tqaO3NrwURjtuAizkIsbWnr8A+UpI2UHU6U8dYThsVstJiNZouEMOxN&#10;x/NsmmUdqawC8y/OseqPX5xM+4vTJ3AagwJxDxy4/8fBXUUNj9S6HBzcWiIKRDPIpqPZYIqiVbRG&#10;ud6HOD/rlsxCUAEDjANbxLdYRsX36w6LPyVtshgvFpNjtb1K3STLpvPI3Cl+mhvr/DXXNQmDZWJR&#10;zbHI6P7GeeCBaW8SrnZaiuJKSBknQUH8Qlqyp6h96SNSnHhiJRVpkLcM2MIhpcPxzrNUuCBE3EUW&#10;Rr7dtJGnSR/1RhcHkGF1Jyxn2JUA1hvq/C21UBI0h+7gv+FTSo279HGUkErbf15bD/ZILnYT0kCZ&#10;y8T9vaOWJ0R+UUj7YjgeBynHyXgyG2FiH+9sHu+oXX2hQcAQfciwOAz2XvbD0ur6O5rIOtyKLaoY&#10;7l4mvh9e+K5foAkxvl5HI4jXUH+j7gwLrgN3IRP37XdqzTFdHon+qvtCo/mzrHW2HevrndeliCkN&#10;PHesHulH0a/OjWA5fscOgNGL6v91p8Qpvws0dt22/k8+amp/7MyHLl6xEVL4Q2y8iDmAUvtbwULl&#10;h8mDkIbZeDqdT2fZpFcSzMLtBHkouGOgdE3wx7lylfZEl4SS2Id/f9+uP8bPZbATxuNpIRQM4QkQ&#10;jEp5IFuuuKWeF6EO+5s7HEiEYDea/XBE6YuKqi1fOwPlHLWaPjWP0ydBbKQwvYjC+EgXAD/rua8w&#10;3vXzS812NVe+e6Asl8CtEaYwDpWX83rDC6j5SxElCUV6yz2rQimUkN+fANtJ8LQRUT4ACyH8pN+M&#10;J4M5xExedupRthjMZshH6NSTxXAyGEUZv7XfREwdijgEqFix8amKven4rIa38PE8Wj08/qt/AQAA&#10;//8DAFBLAwQKAAAAAAAAACEABz+KdWKKAQBiigEAFAAAAGRycy9tZWRpYS9pbWFnZTEucG5niVBO&#10;Rw0KGgoAAAANSUhEUgAAAfYAAATaCAYAAACgvURWAAAAAXNSR0IArs4c6QAAAARnQU1BAACxjwv8&#10;YQUAAAAJcEhZcwAAHYcAAB2HAY/l8WUAAP+lSURBVHhe7J0FgBXV98cPbLGwS3eDhIqAGKhgd4s/&#10;u7tbsPVnYQt2/OzuVlQwUEBslO7uWmI72P3P57x38bn/JffFvPfOx9/8lndn3sydeTPzvefcc8+t&#10;UeEhhmEYhmEkBDWDfw3DMAzDSABM2A3DMAwjgTBhNwzDMIwEwoTdMAzDMBIIE3bDMAzDSCBM2A3D&#10;MAwjgTBhNwzDMIwEwoTdMAzDMBIIE3bDMAzDSCBM2A3DMAwjgTBhNwzDMIwEwoTdMAzDMBIIE3bD&#10;MAzDSCBM2A3DMAwjgTBhNwzDMIwEwoTdMAzDMBIIE3bDMAzDSCBM2A3DMAwjgTBhNwzDMIwEwoTd&#10;MAzDMBIIE3bDMAzDSCBM2A3DMAwjgTBhNwzDMIwEwoTdMAzDMBIIE3bDMAzDSCBM2A3DMAwjgTBh&#10;NwzDMIwEwoTdMAzDMBIIE3bDMAzDSCBM2A3DMAwjgTBhNwzDMIwEwoTdMAzDMBIIE3bDMAzDSCBM&#10;2A3DMAwjgTBhNwzDMIwEwoTdMAzDMBIIE3bDMAzDSCBqVHgE/20YxlbAI1RYWKhLzZobbyvXrl1b&#10;MjIygp8MwzDCjwm7YRiGYSQQJuyGUU14hMrLy3XZGDVq1JDU1NTgJ8MwjMhgwm4Y1YRHaHMeI4Sd&#10;xYhf3G9dUlIiRUVF+u+UlBTtXglHFwv7W7dune67Vq1a2hB0xywoKNBjpKWlBbc2jKqx4DnDqCaI&#10;NX3rm1pM1OMbJ7AzZ86UG264Qc477zxdzj33XHnhhReCW1Wf6dOny2mnnSa///57sERk5cqVepxv&#10;vvkmWGIYGybpLXZO/6+//pIffvjBXr7GRuFewVLr0KGDHHfccXq/GMkDv39xcbHccccdsmzZMnn4&#10;4YclPT1d8vPzdX3Tpk3V0sbizsrK0u0JqORznTp19N9lZWW6bWlpqX6X7ULvI74zZcoUufHGG3XZ&#10;Y489tGzFihVy2WWXydlnny2HHXaY7pPjcj9i1bMf/rJfjuP2y3Z5eXn6ma4i/s1x2Ya/mZmZWka9&#10;8DxkZ2druRHfmLB7pz948GCZMWOG7L///pvsJzWSFxp9S5culZEjR8obb7xhL8Akg3cFwn7bbbfJ&#10;woULVeBbtmyp7nEXO/H666/LpEmT5J577lFh5T75+++/5a677pLnn39ePv74Y+nZs6csWrRI75/+&#10;/fvLzjvvrN8FjoGw4xG46qqrpHfv3lqGxT5gwAD1EBx88MEydOhQee2117QhAYceeqicfvrpMmvW&#10;LHnkkUfkzjvvlLZt28r8+fPl2muvlQceeECPSeNg3333lVWrVskRRxwha9eu1X1RV1z8F110key1&#10;117WaI13vJsmqfGEvOKpp56q+OKLL4IlhlE13CuelVThvSgrvBdqsNRIFvj9PQu4Yty4cRX77LNP&#10;Rbdu3Sr23nvvinvvvbdi8eLFuu7VV1+t8ES5wrOAdXtPfPV+8aziCk9wKzzRrPjrr78qvAZihWeR&#10;V9x6660VntUdPELgGF7DQPfbvXv3ij59+lR4VnvFrrvuWtG5c2d9T02dOrXi6KOPrvAaDRWeQFf8&#10;+OOPFQceeGDF8OHDdd9nnXVWxZw5c3Rfc+fOrTjuuOMqPMOlYsSIEVpnvrdmzZqK1atXV3gir5+9&#10;hkNFTk6O3t9G/GPNsiAEphjGpsjNzVX3ppF8uFiKHXbYQT7//HPxDALxBFa+/fZbufzyy8UTxuCW&#10;G6ZTp07SsWNHqV+/vrRv314tZ7wAlalbt65a+W+//bYu//vf/2S77bbTOixYsEDfV1jz9erV07/N&#10;mjVTr6P3Tg/uIUDlz7jkvUaC7p/lkEMOkc8++0wef/xx+e6773S/lb9jxB++E3ZuKvp7fvnlF73R&#10;eJGGwnqvxSpff/213uCuDBcpLqUJEyZoGVA+fvx4GTJkiLq37IY1DKM68A7xLGHti/asarn66qvl&#10;9ttv1/eLZ7VrPzX93MB2rv/agbvbubn5yzYslWEdYo07naV169bro+5dVDz96+6v67Nn4Xiu8elZ&#10;5f/aP/sNjd6/5pprtCsS9/ubb74pgwYNWl9/I37xpcVOC/W5556TTz/9VPuLnDXNQ/Xbb7/Jgw8+&#10;qMJOvxF9SASW3H///fLll1/q9t9//71uS0uUPi4aAnPmzPnXAxYKD6NhGMbG4J2CYGKhOyOC/nPe&#10;N+3atZMGDRqoGM+dO1cNkxEjRsjw4cPDblB07txZj/fRRx/JmDFj5J133tFguB133FEaNWqkQv/T&#10;Tz/pug8//FAbF6Fg9VMnvkMdMYqoN0GheBDCXV8j+vhK2LmhcGf9+OOP6tp66KGHNOCDqHXW0fL8&#10;6quvpG/fvirgTZo00W1Hjx6trdBHH31UA0J4mHi4vvjiC21Z4/Lq3r37+pYu+6JVSoOAhZvZ19Hw&#10;PGjrvFb0kokiaxcHCw3DiAW8hwiCu+mmmzSQbs2aNWpktGjRQt3cRLLzGcNil1120QA7LGWEn8h5&#10;/s37Bje6+xwK77JWrVrpOHYHxgf7IboeEb7++uv1vXXrrbfq+4/P22+/vTRu3FjOPPNMffdhfeP2&#10;Z8GSJ50x1r8L9OM8GFJ39913awQ+ELRnQaHxj6+i4qnK7Nmz1SKnf4mbFDcXDwd9WS4ilajQAw88&#10;UF599VV9qLhhseqvvPJKteh56Pr166efjzzySH1AGJ7Czcs+OQ5us5dfflkbErRs2fbYY48N1sRH&#10;8POUe6L+02MiU4eKZDUR6Xu1SNvdghsY0YL7hvvovvvu0xd3qEvTMAzDL/jOFU9rEXeXCyjhr2u5&#10;0mplcevcWEzWu2EfuKFoDdMqpV/qggsu0GEiDOvAinfQ6mWoyb333ivHHHOMvwOiJn0hMnukSO+L&#10;RBp39UT+Cc9yXxRcaRiGYRj/4Dthx6LGxY7VTT8WwXO4q3C5I+S4m/g3fUjjxo2Tbt26aZQq2aAo&#10;J+AOd9M222yjfUZkasJ9j9CzX0D4aSDQIHANAx85Lv6BOhXmeJb6lyLt9/IuTmeRTgeIpHmW4rj3&#10;gxsZhmEYxj/4StgRXNybJGFYvny5BqnQX9SmTRuZOHGiCvsJJ5yggSPvvvuuRnL26dNHEz6QoIFg&#10;EvrUTzzxRB1OQgpG0jOSUOSMM85Qwa+KqqJSfcOCMSIluSIteoiUFXi/WJpI2z1E5v8msmpecCPD&#10;MAzDCGCZ57zTf+aZZ9Sap9HgK/hpvhsoUrxWpPvxIusY3lLDa4mUiYx5TaTD3iK7nB3Y1og4idjH&#10;zjmx0FWFd8zXQaSG4RPcc4Nu4PH123Njwu6dvi+FnZ8lf5nI1zeLtNlNpLlnsRNEh7DXTBWZPUJk&#10;9VyRwx8QSc8KfMeIKNwriSjsxJcwicknn3yiUdeGYWwcnhvS/BLkTT4DE3afwen7Vtjn/CTyy9Mi&#10;O50pklHXKwsG+NVIEcnzRH/8O8EI+d0D5UZE4V5JRGGnK+rFF1/UWJXQvOWGYfx/eGZYmBeAbIB7&#10;7rmnCbvf4PR9K+y/vyiy8A+RXqcHPq+Hm8hbxr8n0qCdyF7XBoqNiMK9ksjCvtNOO+nQUsMwNg7P&#10;zSuvvKIpgv0o7L6Lijc8EHH601dOF6nXxvuVKguIt76mZ7U36iSyfKpIwaZzVBuGYRjJgQm7Xyle&#10;E3C3ZzXzdLyKMfYV5Z613sHbLldk2aRgoWEYhpHsmLD7lZx5gTSy2S0YjxcsDAFhz6wvUqeJyII/&#10;g4WGYRhGsmPC7ldyZomkZojUqud9qCorHu74VJGGntW+fErAcjcMwzCSHhN2v7JmvkhGtkiNwIQN&#10;VaLu+I4BUV86MVhoGIZhJDMm7H6DwLnSQpG1C0XqtvJ+oY1FW3rCXruhZ9XXFVn0d7DMMBIHF7Uf&#10;y4Vx/swGycK/q1ofWl7584bKtnYxjE1hw9280/fVcDd+DkR92K0iHfcXadI1mHFuA9RMF5kzSmT1&#10;HJFD7/OsfEtWEym4V2y4W3Shfgji559/LkuWLAmWRhfq4BbmmIglJENhvgzLEBhbuBf8PNzNhN07&#10;fd8JO/OuDx8o0vNkkTpExZcFV1YByWqY6W3iRyL7XC/ScsfgCiPccK+YsEcX6oelzPTNOXPGSdMM&#10;si9GFx7J3NIUWVScIV2yCjbuRIsAHL+svIbMLcyUsy+4RA466KD/N4e7EV24L03YfQyn7zthn/qV&#10;yLh3RHY+NxAgR6DcBvFuKL4z9i1P1HuJ7HZhsNwIN9wrJuzRhfoh7Hd4wt5m9U9yULNVkhLFdyiP&#10;Fsv4NXXko4VN5abtZkutKBvtHH91Sao8P7uV9Dv7ChN2H8B9aQlqjC1j1VyRjHoiqcxDvzFRB299&#10;appI/Q6BALqS/GC5YSQWvDoR9Vgszkqval00lpo1vOfc+2sYm4MvhZ3W0IoVK2Tx4sX671D4nJeX&#10;JwsXLpTi4uL1ZbTqKWOGKle2evVqmTdvnsyZM0fWrFmj5XFB3tJAQNzmPsnl3jVq3Mn73rLA0DfD&#10;MAwjafGdsCPIo0eP1llz7rnnHnnnnXfWizt/Eer7779f7r33XnnyySd1ukkE/tlnn9Uy3KQzZ86U&#10;oqIi/ffDDz8sr732mowbN073URW+caNwnuuKRApWimQ2pCBQvinITEeiGiLk5/0SLDQMwzCSEV8J&#10;O8KNNf7ee+9pv8VFF10k33//vUyaNEnXsXz88ceSmZkp/fv3Vwt9xIgR8ttvv8mUKVPkmmuukWbN&#10;mslHH32klvvSpUulXbt2cswxx8iuu+4aPEoA9uWGjvhqCEnecpGSXJHs5t6HzRR2tktJ86z2riKL&#10;vAaM5Y43DMNIWnxnsefk5EhhYaEO6+jWrZsGtc2ePVvX4W7HPU+AT4cOHXTKPNzsM2bMkI4dO8o2&#10;22wjvXv31m0Q6z59+qjAv/TSSzJkyBAVc+Dv8uXL1crH+h86dKikpm4kEUw0yfes9fKyQMa5YH03&#10;C6z2Jl28i5QnMv+3YOFmwnGWTxOZO1pk9YJgoWEYhhGP+NIVv7mEutBD/82416ysLLnwwgt1mMx/&#10;/vMfFW8seEedOnVkjz32kAMPPFC6du3qH6u9YIV3Eby/aZlbKOzetjQGGrQXmfnDxse+O/hOrndN&#10;fnxQ5Nv/iox+SuTL60QmfBTcwDAMw4g3fCfsDRs21GFEv//+u/aVY8E3btxY5s6dq6LfvHlzGT9+&#10;vCarmD59urRp00bat2+v6xctWqR96WzPcBCGJtHXnp+fr8LvxJ+/CHuvXr3U+veVsK9d4ol67WBE&#10;/JbUKdgIaNFLZNVskYWbmBgGUV8xQ2TYLSLLpoh0PVJk57NF2u4h8tsLIpO/CG5oGIZhxBO+EnYE&#10;Nzs7W/r16yfDhg2TJ554Qvr27SstWrSQ999/X1atWqXWN250AuPq1q0re+21l7rfW7durW513PKM&#10;Ry8pKZGXX35ZBg4cKN98843uk/73qmBb37B2gUjtRt4vkxYs2AJwx5OGtkE7kfGe1V3mnRdLZRD1&#10;pZNEvrtLJD3bE/SzRBp1FsmoI9Kur0ing0T+fEVk9bzgFwzDMIx4wXcWO+K+//77yw033CBXXXWV&#10;nHbaaSraZ511llribdu21XWXXXaZXH311WrhY31ffvnlcsUVV8j111+vFjgNhFNPPVW/f+ONN8ph&#10;hx0WPIJPQWxxnxMRX7t+sHALYR9Y7u338qz2OQGXemW3OttgzQ+/R6Se1wjofpxISrpIuXfscq9h&#10;QFR+u90Dw+3+fif4JcMwDCNe8J2wA+KOmBMMh0ud/MxNmzaVtLQ0XYeYI94IutueSPkuXbposB2f&#10;+Q5uevIqb8hS9x1lxSJFazwr2hNVZm7bGtzQN/LMj38/sEz6PGC5F+d5Qv+hyA/3izT2LPTtjvS+&#10;UCPwHQfHreHdFh32Cwydo4FgGIZhxA2+FPakpXC1SKlnMWdisWN9byXklm/Z0xPnvQPW+99vBILi&#10;WMZ/4JV55V0O8TZE1KtoQJSXijTq5NWjnsi0r4OFhmEYRjxgwu4n8pi9yhP0zAaeuFYjmE9d8t73&#10;2/YOLN1PFKnb0rPSu4jsdKZIa6+M/W/IK8D3a6YEJpSZ+3PA0jcMwzDiAhN2P0FKWILm0mt7H6oh&#10;7KB99usCAo6od9w3EPFeq763jhmyNuERWOdt02R7kaK1IovGBAsNwzAMv2PC7ifyVwQyyDEVa1hA&#10;vL2FhDcE5uFiD+1P3yje9wigq99WZM5PwTLDMAzD75iw+4n85Z61XieMwl4daBTUEGnaTWTJ+EBQ&#10;n2EYhuF7TNj9AG5zrGmyzmU1DUSl+wHc8Q07BKL1F08IFhqGYRh+xoTdLxCgVrQqEDjnG8oDaWqz&#10;mogs2ML884ZhGEZMMGH3CyX53lIokpHtWfDVDJwLN426iCyfHLDcjaSDVM5kZyTFM2maDSNR4V5f&#10;vXq1TJ06VacDj1dM2P1CcW4giUx6lr+EnWx0jGnPWyGyem6w0Eg2mG/hmWee0WmUt2SiJsOIN5gm&#10;fNCgQZrCPF4xYfcLzMOekupZ7Ai7n16cXiOjTqPAELzF44JlRrKBmDOdMlMnG0Yiw+ygBQUFcd2A&#10;NWH3C7mLtnJWtwiD9yAlIzDsbeHfwULDMAzDr5iw+wXGsPtmqFslGAffoIPI6jmWhc4wDMPnmLD7&#10;BWZ1w2KvEZgz3leQex6LnQC/FVODhYZhGIYf8aWw07cxe/ZsmTx5spSVeaISAuuYj338+PGydu3a&#10;9WUE90yYMEEWL16sZUA5/SULFiyQ3NzcYKnPoB8Hi7h4jUhG3WChDyELHf3/SycGCwzDMAw/4jth&#10;R4yHDh0qDz/8sEbhvvTSS+vFnXUMQ3jggQfk+eefl0ceeURWrFgheXl58vjjj8v//vc/eeihh+Sv&#10;v/7S7eHHH3+U888/X3744Ydgyf+HqWFjClndiIqv0zgg9H6DOtVMFWnQUWTx+GChYRiG4Ud8JewI&#10;N1b4F198IUceeaRce+218ueff6p1zjoW1rVs2VJuu+02jdIdOXKk/Prrr7J06VK59dZbdf71zz77&#10;TLedP3++jB49Who0aCBFRUXBowSOgyVPGVG+MR+vWMR0rV4dNDmNTyMxCaJr0D4w5I2JYQzDMAxf&#10;4juLnbGDiG2vXr2kbdu20qhRIxVoIEkGCTK6desmjRs3ls6dO8vChQtl7ty5um3Tpk1lhx12kDVr&#10;1siSJUtkyJAhsu+++0rv3r0lNdWzOEPAnY9HYODAgfLVV1/9v/VRpdCz2JmcJS2TVkew0GfQXVCv&#10;lfe3VGTFtGChYRiG4Td8J+y4xZ11DuXl5etF17nMQ9fVqFFDUlJS1pfxNy0tTd3x3333nbrihw0b&#10;Jl9++aWKuaN+/frSr18/Oeuss2T33XdXCz5mIOzAULfgefgOLPaMeoFl8dhgoWEYhuE3fCfsDRs2&#10;lNq1a2uf+NixY9WCb9Kkibrj6Wtv166d/PbbbzJ9+nSZOHGidOjQQbbZZhuZNWuWTJkyRX755Rfd&#10;Bxb/JZdcohY8+0PIMzM9i9iDxkCtWrX0ux07dlTXvmsYxISCZQFrPTXD++BTYQci9uu1FllukfGG&#10;YRh+xVfCjuDWqVNHTjnlFO03J3Du8MMPV+HF6qb//YQTTlARfuyxx6R9+/ayzz77qKu9e/fu8sQT&#10;T8jKlSvluOOOkxYtWsgBBxwgRx99tPbXH3rooZKVlRU80r+pHHkfddYuFsms7/0aad4HHws7Vjt5&#10;41fPEylcHSw0DMMw/ITvLHbEHaG+88475fbbb1dhRqSxvrHcWa6//npdd/nll2tDID09XSPf77jj&#10;Drn55pulU6dOwb0FOO2002TvvfcOfvIReAkQy8KcwFA3LGI/QxxAdnOR0kKRVXOChYZhGIafiIqw&#10;Y2HT1020uht7vjEQ93r16mmAHP+mbx0Bpy+dz7jUCZRzfe+U8W/KcLuHwjqEn353X0JQGsPdfJcj&#10;vgpohGTWE6ndWGTxP0MKDcMwDP8QNYsdUabfHEv8lVde0f7wmPZr+wWmQi3KFUn34XStVUHK27qt&#10;PGGfECwwDMMw/ERUhB2rec8999Sp8I466ij59NNPtR/9xhtv1L70pAY3PEPIatWPD2HHw9Coo8ja&#10;BYGkOoZhGIaviJornqj15557Tr7++mvp0aOH9pHvuuuu8vLLL+uY86SF6VqdiztehL1u60A/u0XH&#10;G4Zh+I6oueIZupaTk6NR7WSIYww50eunnnqq9oEnLUz+QrpWna41DiC+j3gAPAxLLL2sYRiG34ia&#10;sMMZZ5whO++8swa6ffvtt/L3339rtDrjzpOWgpyAsNdkutY4iDkgLoL6NuosssgS1RiGYfiNiAs7&#10;bvg//vhDXnvtNXnrrbfUFU90PP8m9WvSo9O1ZnqWcCDCPy7AHd+Q+dnJG2/j2ZMBF+hKtkeyNEZz&#10;4ZhJD5ffW/gdYvEbJNPi7rd4Du6u4VU+orVn92+88YZGwnft2lWTzZALnrHmxx9//PpscLGC+pEz&#10;nvHxdBNED55S7wb65s7Ax22PFFkX48loNpsaAXH/6TGRvfqLdNgzWJ7YcK8wV8F9992nMwxmZJAp&#10;ML7hnHiRvfjii7LTTjvJLrvsElzzD2zDLIr//e9/NZkTw0qjBcdmmT9/nvTJmi+HNV8lKVH0M3qH&#10;1mXcmjrywYKmcuv2s6UWzrUowvFXFqfIc7NbS0rDdppF04gM3GsMyeZ+Z6bQNm3aBNf8G7ZD09Ax&#10;AsMJEPcTEX1EOHlmYKMv/dFHH9UkM2eeeaacd955ctBBB/l3bHk0oDlVWhSIiq/TiKEDgfK4wKt8&#10;ep1AvReOCZYZyQDdaDTGo73EfGrlGFOhwS2i78yqro8t4VuI+UKo/SbWW0JELXZ2Te52ksYwrep7&#10;772nF84llrnsssv+X5a4aEMdY2Kxc9kLVoh8eWPA4m26vWexlwRXxgEpnrU6+0eRFdNFjn3WayIm&#10;/ouXeyVZLXYCX7HYGclCwGu0XnocGy/BwLvvlrarfpJDktRizynxLPZZreWoMy6VAw88MK5Fx89w&#10;vzHV9wsvvCAPPvigepirgu2S1mIHJmFhkpbddttN070OGDBATjrpJDnnnHN0QpekpqTQs9oLvGZ4&#10;7cDTG09UMJ69s8jaRSK53mIkNO7FRaIprMZoLs4QUKM1SfVMT9v7P64/16Oq62RLeBausV7uOG48&#10;RVTYuTDZ2dmaDvbnn3+WgoICKS4u1slaPvroI8nPzw9umaSQSpb865pONobTxm4NxAdkNRVJ9xol&#10;C/8MFhqGYRixJipOLdwWCDtTsDLMjf51pk39888kF4TcxYGpWuMlnWwoeBioe4MOInN/DhYahmEY&#10;sSYqwo7lTnQh/XjMq37IIYdoebIHxEjukoAbPiVOE/SsKxVpul2gn93SyxqGYfiCqCnriSeeqPOi&#10;EzDXvHlzFfcdd9wxuPbfYOFPmjRJfv/9dykp+XdAGesWLFigAQ4E9LgyhijgFZgzZ45+JiBo5syZ&#10;MnLkSJkwYYKW+Q43hj1eOw4Z8tagvUhZkchiS1ZjGIbhB6Im7AQlwJAhQ2TgwIHyzTffaJ97ZRBg&#10;+t8ffvhhzSP/+OOPa7+8W0dqWr5Pgpt7771XFi9eLKtXr9ZIZZLgUEaDgEQDo0aNku+//16effZZ&#10;9RYQXVsVsfEceA0NhrphscdtjIZ3Dgx7Q9xnjwiWGYZhGLEkaoqGSA8bNkyTW7Rq1Ur/OrF3INyI&#10;9NChQ3Ws+z333CPTp0/X1LPOCqdh0LNnT3nsscd0GB3zvGOpI9qU7bfffjp7HNszLIchOgcffLA2&#10;CIqKPMsyeByEn4YFZYy1jyre8aV8XSB4rnacp9PlXJr3EFnwZ8A1bxiGYcSUqAk7oozQMszt3HPP&#10;lbPPPrvKDFYIO33yjA+sV6+eji93s7+RsY40tAyfw8ru0KGDjitetGiRNhZoKFCWm5urwo2ljyXP&#10;OPU99thDsrKydD/AuHq8AjfddJM2BNYPqYkWpGItWusJe5OAOMYrjL1v3CXgjl/wR7DQMAzDiBVR&#10;E3ai4LGeWXCl4zKfP39+cO0/ILBY1CyAJe5mf3PjC2kkAELvxnQ6NzvfQ/RpHDDMjmx3l156qYwZ&#10;M0YbAQ4aDFdeeaXceeedcsQRR2zQTR8xEHYs3Fp1vUrHWUT8v/B+J4brNWgnMuPbYJlhGIYRK6Im&#10;7MzqduGFF0rnzp2ldevWalkj9pVp1KiRWtZffPGFBsiRsxcR5t+4zbHkcb/jWsdFz/7IQT916lQV&#10;7+HDh2sEPhY7AXgE3/FvAu2ceCP6NAbIuVy3bl0dax91inI9TVwXDJ6LY4sdOI9WuwYs9pIkz01g&#10;GIYRY6Ii7AgpEfAINu7xk08+WXr16qV95KGwHSln6V8nkv31119X9z1CjbDn5eXpZ8SYoDr2ue++&#10;+2qaS6Z/feqpp1TIzzrrLLXqP//8c7n77rv1uxdccMEG0wM6D0BUKVgV+Iuwx7MrHryGk2aho4Ey&#10;Z1SgzDAMw4gJURF23OMffPDBeit8+fLl8sknn6jFXRnEvVu3bvLII49oNPv+++8vzZo1k+uuu05a&#10;tGihjYMbb7xRnn/+efUAYHnjoj/99NM1v+8dd9whjRs31u2uv/563Q85f+lj9xWkYa2VHRzDHufC&#10;Ll7DKN1roDTdQWTKkGCZYRiGEQui5orHLX7aaadJ9+7dVXQRY8aebwgEnqUqKHf97Q7KQoetuc+V&#10;I+99w9rFnrA38H6BBJnhrqxYpPWuIiumieTMDhYahmEY0SZqwo7bHIudfvDnnntOZsyYIdtvv31w&#10;bbLhWeiFqwKBc3FvrTs8q71eK5E6TcxqNwzDiCFR62M/+uijpW3bthoMt3DhQnWTJ+XsbvSnryvz&#10;hH1lfOaI3xAuTqDdniIzvg/MWmcYhmFEnYgLO/3rTP6CkJN4Bhh2xnj1pKUkLxA9nlnvH0FMBBjT&#10;3rSbd05ew2XaN8FCwzAMI5pExWJ/4403NLsbUesvvfSSHHvssRrVTjrYpCRvqWjmucxGngh6fxMG&#10;r5GSli7SurfIpE8Tq9FiGIYRJ0RU2LHWGUNOIpr+/fvr2HUi25kQZtttt5UpU6YEt0wy8pbTPxGc&#10;hz3BxI+kO208YWdK2vm/BQsNwzCMaBFxi50x4iSWoZ+dMeaMYydRDFHtVU0CkxQUrPCufKq3EBGf&#10;YMJOzEBmg4BLfuy7wUIj3uH5JaGUb0eZGEaYQJvIp8I9H69EVNi5MKR8RcAHDBggl19+uS6kef32&#10;22+lQQNPAJKRfM9iT63lXf1/D9lLGLDaO+wpsmyyyPJpwUIjnmGIKl43pluO5xeeYWyKHj16aOpz&#10;sqDGKxG32HkJ3HbbbTrZysUXX6wLwj548GDZaaedglslGWuXBIaF1UhQYcdqz24ZyB8/zqz2eIdn&#10;GEudzI1J2xg3kgLudRqxZDuNZ+9UVISdYW3kikfI+cuyww47VJkrPqGhP31dUcBiV2FPVMvHO0/O&#10;tb1ntc//VSQ3MDufYRiGEXkiLuxGJUoKvCVXpBZD3RJkDHtVVJSKNOwoklk/ECFvGIZhRAUT9mjD&#10;+HXEPe6na90EWOx0NbTpIzLjO++c84IrDMMwjEhiwh5tcpcFXPAZnsXOWPZEptyz2puRsMY7T7LR&#10;GYZhGBHHl8Luxr8zPK4qWM+wuVAql7l9kBiHf/uGNfMDU7Wm1/E++KheEcE7P2Z9a95TZOqX3scE&#10;b8gYhmH4AN8JOyI8fvx4HVpz5ZVXypAh/0wowjqmfL333nvlsssuk2eeeUbFn3Hxr7zyipbdfvvt&#10;snTpUp27ncj7G264QSPy2eeGiOrwHQLJEPVEHepWGYa+tdrZa9AsElmy4d/AMAzDCA++EnaEGwv7&#10;5Zdflp49e8rZZ58tH374oUyb9s9Y6Pfee0/HxV911VUyYcIEGT58uPz+++/y888/yxVXXCG1a9fW&#10;FLbsa99999V53Nu3by+vvfbaBj0AjLWPGnnLgtZ6kowFxltSu3Fg6NvkL4KFhmEYRqTwncXO7G/5&#10;+fly6KGHSu/evaVZs2Yyffp0FWqEed68ebLXXnvpcDnEn+lfp06dKl27dtXEAnvvvbemsGUM4q67&#10;7iqtW7fWYXXZ2dnr52t3lj/Txw4aNEi9ApXndw87CByuaLLOMdQt4d3wDs7TW7DaF/4lku+dv2EY&#10;hhExfCfs9IvjGncizF/S0joQZSfCWNps71LUAt9lG7cMGzZM/vzzTzn11FP/ZZlnZGRIly5dpHv3&#10;7pp4g20jDnOwF60WyW7OiQQLkwCC6Bj6lpImMvO7YKFhGIYRCXwn7PXr11dxxgrPycmRlStXamq/&#10;tWvXannDhg3Vgsd6nz17tjRv3lyt8gULFqgbHwu+Xr16KtzfffedfPHFF9r33qlTp+ARAuJft25d&#10;ddUffPDBmjAntPEQMQo8YWdq00Qfw14VKekizXYQmfVj4o8GMAzDiCG+EnYEF2HHDf/qq69qvl4s&#10;amaEe+KJJ9R9/p///EcmTZqkwXWI+z777CO77767Ju2n7KeffpLjjjtOXfr33HOPLFmyRD7++GPt&#10;q99QH3vlCPuIUZATELWkiIivBA2Z5t1F1i4WWZaks/oZhmFEAd9Z7Ij7Mccco0Fv559/vlx00UVq&#10;kZ9xxhnSuHFj6dy5s9x88836mWh3+uCx0Nn+nHPO0TL62il79NFHVez79u0r3bp1i3w/+qZYsyAg&#10;6qm1k89i53zrNBXJbiYy45tgoWEYhhFufCfsgLgzXzu55ekXJxCOfPO411lHn/huu+2m1r3bHtc6&#10;wXZt27bVzwTMEVyHNU9AHfuLubCvniNSu1HALZ10VPBDiTTzrPaFY0SKLROdYRhGJPClsCcmnrDl&#10;LQ3MVZ5sbngHowIadw6k1V34Z7DQMAzDCCcm7NGACHgStTDUK7Oh9znJ3PAOrkNG3UCE/MwfgoWG&#10;YRhGODFhjxZY66UFgT7mpI0Kx1PhLeSPXz45MH2tYWwJ3u1D+zBqS+CQ+m/4f+ujttTw/i9QB8PY&#10;FDUqojKA279w+qSmbdKkiZxwwgnB0jDDJZ73q8iowSK7XSSSkkFhYF3S4b2g8F789j+RnieLdOsX&#10;LPc/3CvLli2T++67Tx544AGN+Yh3OCeGer744osa07LLLrsE1/gD6ldaWip33H67pC7+Q7rXyw/m&#10;bHTPD5+qepYCWwUI3RY2d/sAiOr8wgz5fVVdOablckldv+mG9hu6r6qo6vjA9yqvIy+HSMG6FBm+&#10;ooGccu5lctBBB63P82HEBu5L0pgzjHrPPffUuC4/YcLunX5UhH3CRyITvWX3SwKfkxbvASBP/pQv&#10;A2P6D38gWO5/uFdM2KML9SMBFSNcZs2aFSyNPu41GesXOIm2/CgkyQb3gwm7j+H0oyLsPz0msnK6&#10;SK8zA4KWzNRIFVk1J9DYOXKQSIO2wRX+hnvFhD26UD+W1atXa5bJjcF2EO6XrLtGLIzSCcf+N1RX&#10;V+6ovD4rK0tH/PhNSJINficTdh/D6UdU2Lm8RIN/eX0gR3ynA0XKioIrkxXvIfBekjLmJZFtvOux&#10;0+nBcn/DvWLCbhgGz42fhd06aqJBSUEgUAxhR+gNkdR0kYadReb/ZilmDcMwwogJezQoWBkYu12n&#10;sSdiZcHCZAYvhmexN91OZO0ikeVTg+WGYRhGdTFhjwY5swLZ5sg6h1veCAh7VhPvmjQUmT0iWGgY&#10;hmFUFxP2aLBypkh6dpKmkt0QntVeMy1gtS/4Q6S0MFhuGIZhVAcT9ojjCdjquQE3/CbHtyYZ9K03&#10;7iJStCaQP94wDMOoNibskYRAOSxR+pEbtKMgUG4E8a5HZn2Req3MHW8YhhEmfCnsDCVYuXKlzqVe&#10;Gdbl5eXJwoUL18+vThnZqRYtWiS5ubnry9hu6dKlUlBQoGUxIXepSLFnkWY39yqVpDniN4gn7DW8&#10;W5AZ35aMtxSzhmEYYcB349ipzujRo+W9997T8bV9+vSRk08+WccJsm7evHnywgsvyKpVq6RDhw5y&#10;wQUXSHp6upZNmTJFp28999xzZZtttpGPPvpI3nnnHdlnn33k8ssvDx7h37DPZ599Vud6D/s4di7t&#10;rB9Ffn5SpM8V3tVm2liz2v+NJ+yM6x/zski3Y0V2OC5Y7j+4VxJ1HPtzzz0nmZmZst122wXXGIax&#10;IXhuhgwZIgceeKBOC24JajYCVcnPz5dbbrlF+vbtq3OoP/HEE3L11VfL9ttvr+v5jFV+yimnyFNP&#10;PSX777+/ivm7776r23355Ze6j+uuu06t9bffflvWrFkjd91117/yK7MvFn6Qp59+Wpo2bRoZYf/5&#10;aZFlE0V2OkdkXbInptkABNFNHyZSmCNyxMPe59TgCn/B/ZKowv7999/LyJEjJS3N+y3CDMfIycmR&#10;SZMm6XMdqzzn1GPBggX6fuDdEguow9y5c9XjiNESK0GgHr/88osaR82bNw+WRg+OzzJjxgz1vO6w&#10;ww7BNdGFOnD/Dxs2THbddVc18DYHvldUVCSnn366NoZN2DcCVZk/f74MHDhQ7rzzTmnWrJnceuut&#10;+gAcccQRegP897//lf32208OOeQQtdKLi4uldu3aasFfe+21erNipfPyxQL55JNPZOzYsfo990Lh&#10;OMuXL5cPPvhA1q5dqx6Cc845R4491rMYwwmu9y/6B4Z0dTnUMs5tCDwZdFmMfVNkv1tEWvUKrvAX&#10;3DeJKOwsm0rXWh3Y/9SpU+W1116TO+64Qz1ssYB6/Pjjj9rgP/HEE6P+MnbX+ttvv5VRo0bJ7bff&#10;LikpePGii6vH3XffLYcffrhmG4zFtUBQeT/zDj777LNjIo7Ug27c888/X66//vrNbmDwPSDFsB8n&#10;5PFdjfixYUM/MhfUrQvdpvL27sKzPy585Ytfp04d2WOPPdTi79q16/rjhg2OT7R37mKR+m0tu9pG&#10;8a59dlORuq1Epg0NlhnRgOeGZwNLPZKLewFWtS6aC0Ia63pwLahHVeuitbjfI9b14Ph+uhb8u6pt&#10;Ki80Tln4nh/xXa0aNGigltAff/yhsznhwsM9gvsKsW7RooWMHz9eW93Tp0+X1q1bS/v27XU9wXPj&#10;xo2TRo0a6UQJiDWTR9AidEF1wMsMYe/Vq5e6XyIi7LBiusi64oBgWca5DUMjiCC6Fj1FFo8VWT0/&#10;uMJIFBo2bKixLrF+EbZt21a79WIJ76tY5xfn2NSB92msoA68e3v06BEsiQ0I+pFHHqnzhcTyNwkn&#10;KXfgG/MJXFREnZbQF198Ib/++qvsvvvu6h4hmK5Lly66/PDDDzJ8+HB9WRx//PH6sOLqo3+d/nSC&#10;7XDjDx06VN5//30NuMNlT19IVe5TjoPQd+vWLVgSJqZ/J7LWE6l2fT3xikDDIZFA3DPqiSybFJj9&#10;rtVOwRX+gv5Z3KjMiU3r3tg86C6jPxdrJ5bUr19f3w2xaGA40cB46dixowpKLHD1oIFRr169mF4L&#10;xJTGRawafNSDhQYGsVquXvGOL2d3o0oEuSDGPAB8XrFihQo5L1OsePrIsdaZxpD1hYWF2j/PNtws&#10;lC1evFitdX4sXiht2rT5fy8WtovI7G4I+ZDrPLGqK7Lt4da/vjkQREcWugW/iRz5iEidRsEV/oB7&#10;JdH62A3DSDxi6xfbAAgxIsyUeLTkaNnSykaUWYernahWRN1tj0VAqwuBdmUtW7bU7SingRA1a8ET&#10;AO1fXz1HpFFH61/fXMij3zToJp3yeeCvYRiGsUXYfOyRsNi5pLNHiYzyrM6+VwQsURu/vhnU8K5V&#10;qmex/y4y/9fA0DcS+/gEs9g3DdeIeJdHHnlER7FwjehOO+6443TECl1seOJ22203OeaYY7RBHi44&#10;Nsmo6H7jWHS9XXzxxdq1R1zOW2+9pZ69HXfcUU499VQt//nnn+XDDz/UUQF77bWXjoyprluYeuAt&#10;ZAguxz3qqKP0XBni9vDDD+swKc5755131mG7fHZdj9Tp6KOP1mtWnXpQB0YDffbZZ+q15Hh0W9Ld&#10;SHfS66+/rkPNiEU67bTTNO4ATygjjUgMlp2dLeedd560a9dOjaStgTpwzi+//LLGOtHdSRR+7969&#10;Zdq0aTJ48GA9X+4R4i+4TmxHt+vkyZO1y4J3cnVjIqgHv8Pnn3+u50j3w3/+8x/tGuL6EM8F/EaM&#10;wOIe4V4hLwoeYu6Vnj17xqy7YGuIn5rGGwgTs5el4VUwUd88vOtEkGHz7oH52se+Gyw34glejCwX&#10;Xnih3HjjjXLooYdqJklelrwgeVEyZp5A13CDd49gLESaYFoEm8DYxx57TAWdYU0Msfrzzz9VUGmk&#10;ES9xxhlnqKjNmTMnuKfqgZASnIZ4IJSIC9eEbJgc64YbblAhQzT/+usvjQdCbBB0hI2ux+qCOHPt&#10;L730UvV+MryXhg9jthH9M888U6/VG2+8ofWiQcRxSfrF2PY333xTh4JVBxoOjDyiDsRKPf7449rQ&#10;cNlAr7nmGs05whBmfieGHk+cOFGHH+NxffHFF/8V+Ly1cD4Mcbziiiu0u/bjjz/Wxh/XHUFn+DTn&#10;S1A25dwfNHhohHBfhKMO0cSEPdx4D7CUFYssHS/SjGA8C5rbMrzrl1pLpP0+gfzxi/4KlhvxAlYO&#10;gvrSSy9p8iesLyw3XtwHHHCAjpuma4yA13CCSCIkjHYhyBYQVMQKwUbssVg5PsG3jKrBQiRzGA0O&#10;rFMaHNWFehCkx3EQJwfXhWuAgJBci4YNXg0S9xAvxAgdLEa2YURQdaAOZN9EmFwSGvbL7/L333/L&#10;vvvuq9cCQUXMuEZjxoxRzwqeDqLEsehp/Gwt1IERTZwTgXoEybk04FwLGhNPPvmkPP/88zJ79mxt&#10;+EyYMEEbGzQCGI5MvWigVQfqgUcWS537kJwnJCTjGnOu/E7cG9SJ9Vj3eBC4Jw477DAV9XA0tKKJ&#10;CXskWO69sApWijTuasPctoYK75o17hxYfntepDgvuMKIB3iBk+zjqquuku7du8srr7yibk1crsTF&#10;8KLFosUljPBGGsSbY+IK5i8xOngQcMtSJxoDrpyg3EhBnBAejP79+6uYYCkTJIwFi3WNW5o4IBZE&#10;LxxwfXF7k4ETy5ljcDyEzo3bZhsEHCuacq4F16WsrCxsiYtoPNDlgbeG6HOEnqRhl112mTZ+sOS5&#10;9oxqcpH6JBijjgh+deD8WNg/I1q4F3Hzc7785XpzPM6Z68D14V7g2rjfwzVI4gUT9kgwc7hIttdS&#10;z2zg3VVmsW8x7mXfcT+RolxP3J8NfDZ8D6KAeBOwisVIXzoCgVDRt471w0sWUXdCG2l4ebtjAtYX&#10;liQvb17kCAfrKceSiwScJ+frrgsud8roi0fIEBPEA9c3C0JfXTgnvBJYxFjgWMCIFMJKrAiizbGo&#10;B40b6kc5lj3XhW0Rt62F47MvYi4Qbixx+tgRUepAYDPXgnphRXMNuBaIu6sDdaxuHAbnx8K1Z84Q&#10;GhcjRozQ+5Ljcg04HvcnjQnqwL3Aevd7IPrxhAl7OPFuZCktEJn/SyDZirH1ECFfq57ItkeKzPlJ&#10;5M9XgysMP8PLHHcm/ZT8xeXNi5FAMdaRa4J+VNzP4c4bwf4RAiwzLEQaEfRvI1i4o+lbxv2N1Xbw&#10;wQdrvzOiT4pX+rmxbHFNVxfqgUhzbLwCiAf/Zjgu546VTm5+LEbc/1wH3MIE8lEXoG7VgTrQ1UEM&#10;AV4T+vsRL0SV34IJTOjL/vTTT9VNj6WOF4FAN64D3QWdO3dWwa8O/A6DBg3Srgbc2k4syS1CPzbX&#10;hN8F8WYb6vrbb7+pO/ybb77RBlirVq2Ce9s6uBa4+Gnk8FtwXWi0cCy6Hwha/Oqrr/Q3YzQWDRDu&#10;U7osSE9OQ3Vzc8j7BV8lqIkVREXy8IflRTN7pCdEI0S2P8ZrKgbLjK3DeyA1z34tb5n0qUhZoUjz&#10;Ht51jV171BLUbBqsUF6IiDpWF0FI9Ffioufa8cJkVizEhhdsOMHqwsX99ddfq7udlziWGhYy9UE8&#10;sRrp68cKQ0AROYQdSw5xw7qrLhybWSM5V0Sda4KHgChs8tXjwSCYiz5eRJV7iUAuvnfSSSepJVvd&#10;eiBYWKZYnz/99JM2tDge54x1zPHwVhBEx29D3IMTWlz255xzjsYKVKcexDYQlEcjywXGUQfOk8h8&#10;7geOxYycJBqjuwKLHaHFDX/WWWdp3aoLDQW6ArgeWOWMRuCe5P6jAcF58/sTm0FDxwUZ0o3D6AAa&#10;HeG4L6KFDXfzTj9sw91wu39+tUh6lki3/wSEyKgm3sPEELjlk0WmDBFpuaPILueJ1I1+KkzuFRvu&#10;tnG4Rs6tyb95OfPi5qXoyoGycDeMOB4Lx+BYDteHTiOD9fxuHDu0rkA59a0uofvl34ClzDGxVilz&#10;14VyPjtLlnpSD8qrA/tkfywOjunuWbfOlXFcvoPVSl1Cy7cW9ocHxV1fcOfHOlfOdXH3SGi9w1EH&#10;YJ+ck+snd8eDqq67qwPrQsvjCRN27/TDIuxcRiK4v75RpM9VIpmelUkQmBEGguK+ZqHItC8DCX92&#10;8BpOnQ8USQvfOOhNwb1iwm4Yht+xPvaw4Qn7Hy+LNOsuktXURD2seNe23LM86rUU2fF0kSbbi/z9&#10;lshXN4hM/UqkOL7GmBqGYUQSE/ZwgLU+/RuRFVNFuhwssq56SR2MDcDQwVTPSu64t0ivM0QyG4n8&#10;+Yon8DeKTPhYpHBVcEPDMIzkxYS9uiDqaxeKjH7cE/VDA4FeRHQbkYFri/VOUB3Xu9eZgWlxJ3wo&#10;8uV1In+9KZK3NLixYRhG8mHCXh0QdRLRDPuvSP0OIm37eNa6zeIWFbDeWRD4bfYPWPBNthOZNswT&#10;+BsCiW1WhSc9qGEYRjzhS2EnSIlhEmQIIjIxFNYxTpVxiS5/L2UMQ2IoBUNLXBkRmYxdrG56xipB&#10;1Fd6+0VE6APucYL3xyz16OJddxV4z4KvlS3Svq/ITp7At9xZZM7PIkNvEfnxocBUsKU2QsEIP+49&#10;w5hsMu2dfvrpGljJ8LathX0ygQxDwfg3C+PbmSgmNNrfMDaE78axcxMzfpBECYwvJ08w4w3dMATG&#10;pT7xxBOaxICJDEgywINFGeNUSYzBOETGQzLpBBMfMHaV4QtkOqoKkhSQhGCzZhHy6iD5y0Qmf+JZ&#10;hf8TqdtcZMdTRdIzGcvhNZVSbInFwtj2mt71T68t0rCdSIsenjXfSCRnpsjs4YGkQeqi936/Wlne&#10;nR8Y7rKlMGSKfOKMww73cC0jPiHZyu23364TrpDfgHHSjFnnvTRz5kz9N+8fDBXWYZhQTqIaDBiy&#10;zFEeCu8tRl3wTmLI1Q8//KBGC+PsGYPO+HgMFu5BcnC4pDyMO3c51/k3DQyOQy52xs5jKPG+47sM&#10;JyMDXHWHkxn+w1fD3agKN+0tt9yiSSS4qRlaxNSLzMzEeqb640YkqQIZjUhZyc3JlHzkYeYvyQ+Y&#10;KYltL7nkErXmSYZw2223aV5i9kPLl5ucBgPpDhnudvLJJ+vDGMC72ZnMZaFn7RWtUj2QPE/QF48L&#10;TPCCkLTp/U+GueCc66lpabr/dXgaovHABH8+HtIa3rmUlQY9HNF4VoPH5pz5t3pXonjONT1BT0mp&#10;6b00qzhnTWLjLXhR+N1WTPdEflYgM6CKf8fAUrelSAYz8AW/rPv2rCJm5Wu1k7euLoW6ivuOlysW&#10;2aOPPmrD3QzvdqnQSW6YNex///ufJnmhjIVENCTqYQpbRBXxv/LKK9VgYVuG1yK6GCHkj+cZdvu8&#10;8847NZEL23DfMaEOHkoSufC+4h2HcJOulfcaGfWoB/uhocG7kPcfyXc++ugjOeKII/QdirFDFj7e&#10;dySEIX+8O66ROPhO2LlREXNubPI233rrrZo1iikOSWjAxAFkjSIlJDc7rVNau2QrYgpAsi0xLSOz&#10;82DB33PPPSrs7IcpG10DgdYtEyOQ8pEUiiSxYGKCf1xd3ou+rEhk7miRwpzAZxLQ4PZl9rF6bQJ/&#10;+Rx88dNIIGUh2zZoUD9qbjMe/IICpspkUoOGUdFWxz/nHMjJHc1zLiws8n7bPGnYsNEGztkrZEWN&#10;4IuL0QpFa0TymOjDE3zmyffq/68v8ziwpGeLtNvdE/Z6FOoqjsm50vjj5WoWu8G7BNF+9dVX1XWO&#10;dU7KVt5XWNUIKfcK2/AO4h2FtxEvIu85ZlDD6KCxiNcQeIaY1pXteCe59yJTizKnOo1K3P6kWr3r&#10;rrvUikecEXa+x7YDBgzQ42LokFUNoafhzZSsZLxjJjkyupHKlfvaSCx8J+zchAMHDlRhpyWL9c6U&#10;euQZxp3Fw0Erk5uceXLJJoQrihbstddeq6548h+T85lUgTw8pAe8+eabdX5o3Poch0YCbn6Xdcgd&#10;///d5Cney399ClNEwlu4Ytqf/u9Ll5aapl0IWLBnnHG67jsapKSkyp9//iE/DP9BLrv8cknHa1Cp&#10;bpGClIzM3gVnn312VM8ZK4XUk1hLNMwqNjXhjrPi+Yn1tt/ANWIdy/pG2z/3BwseIl6K9kI0gHuC&#10;+55GHxY4BgdpW+kmJOc6Aou1zbuLdxSCTewPooyws/7uu+9en48cYef9h6j369dP7zP2w7uONLx4&#10;AbDSmawEbwB/sd6dsON2Z45zuifJeU7dmA+d/dDY+O6779RrgIHEM+uysBmJg++E3VnXWOnkeCbf&#10;MpY2bk8eFh4arGxy/TKnMZY7fVTc7LzgedHzYDCv8P3336/bsU9cUrjCIjV7E1B/GhuIHQ9MtOC4&#10;PLCff/6F/Pe/twVLowPHfvHFF/Xf/E7RguMykQh5qPldTWSNWODeWfSV082HiCKoiCXGCJb4vffe&#10;qwYL5RgtCDuCjnhXJezsc0Ou+GOPPVaNFYL0mEAGjyTeAd6BuNxxxSPaDz30kL4TEXYsdbozqRt9&#10;8bxLiVWiscD3422CE2PTOFPUF3ADY33T142ripuZh4MHhoA6+t9xIyHcuKNo0e69997Su3dvnZif&#10;B4QJD2jlctMzVSGJ/5kQAhdWJEXdQVwAD2S0adiwoXcddg2JEYgenPNmBR6GGSwVYixicc6G4WCi&#10;EN5HTN5yxhlnqNATA8RELjwXiCrBcOFofPIOI0CPxgLH4B3ItKd4BzAomDTFTeJSGboDqCeT8jz4&#10;4IPq+eQZMhIPX+aKp0r0mdPCpDXJZ9zp9KXTp0tkMiKPmHEzs56XO5Y8DQMWtx/K+A79v5Em9FJG&#10;04KM1XHBD8eO9nENw8E9iKFBrI9rYCKqga6hwKQqdPu5eAysZSxo1rEN32Eb3m3uPmYd7zj6zdkX&#10;n92EKe77bg559hG6DftywXDsk3co8L3QenIs+tctTiQx8aWwG4ZhGIaxdZiwhxEuJXMe03/FmHmi&#10;VsMF+6bFzVAWxqYyrIbx+pTzmch+yhjCQhluN4LLAHcbXRVbi9sfwTm4GXEvEthIOZYFfXr08THi&#10;wG1Pnz/fIfoWq2JrYD9YFwQaufmsOQ88MIxq4DrT5eIih/HqkNuA6OIePXoE92IYhpFc+C5BTbyC&#10;sBAIQ2ALojN06FDta6e7IFzgRiM48Omnn1a3G/3LJJp47LHHVNgZboO4I7JEyxKkQ6IKRgpQP4IR&#10;txb2ReYrBJZARASW6HCCg8i6xbFxA3LOBLQRuEN0LgLft29fFeOtgYYEWbc4v59++kn7MxFuzhlh&#10;57g0ZrjOlI0ePVp+//13vT6xiHUwDMOINSbsYYTocPq1GMYyfvx4tTT79OkTXFt96DtDnBE7LGUE&#10;k6AcLHnG9zN+FTGlDw4xJ9J23333VdEjOpaRBtRva2AfDDtkiAzBiG78K8enEYHV/Nprr2kw45NP&#10;PqkBQwQ6MhSOdQRAbg3EUOD9oBGDqOM1IECSvkPOmYYGGb3oK0TkuZ0Zisb4XbwFLt7CMAwjWfBV&#10;VHw8g0XMuHjn8kaAXd76cICIIuwIM2LlLGC8A126dNEAGqx1xtJi3SKkjG1lodwFF24NHBsvAJYy&#10;qTBxseN2p+GCiFJOBDDiivByLXCFU0/W0+DYGjiuC5YkmpfhPOQhYNgP50RAEH8JtMR6J2IYdz2Z&#10;tfguuQ0MwzCSDRP2MIKwIUIQGp0abhA7F82KResiZrHUWUeftouGBYQWq746EbDsg7G6WOennnqq&#10;9m1zLHds1nNMRJ5jueNzHaoaerO5INCMaLjooot07O5ff/21PvsbcM5swznzb3Dny7UxDMNINkzY&#10;wwTi0qtXL01jixuePNEumCwcOLFyE0jQt86/O3furP3fLLiisZxxQZMQg4kjWOgTx5VOsN3WwLGx&#10;xEmHiVuc86QBw9hZPAb0a2NN4x2gXxshJl0vuQiWLVu21YFsHBdrnH56AuM4Jn/xhjCRBefMhCxY&#10;7eQywC1Pfzzni4dha93/hmEY8Yz1sYcRMuMRtY64IIBYmNWxkiuDlYpoIZgIHJ/JvIcFS7AeLmgy&#10;VeH+xpqmX91NfUviiuok6CEHP/32uNc5PlHxCCwR9x9//LEKMGkrOQZC+/3332uEOv3s5M7eWnC7&#10;02igwcS/SV5E3AANBs65devWWkajBQud4EKCDEnewXUwDMNINmy4W5jhcuKe3tohXhuDfePixjsA&#10;WPD0M1OOy5t/O9y2QOMCod9a2BfHCt0nIsp+XVnoMdz2NDyq44YH9kXDhIXzCz1GVefMdnSBVOd8&#10;DcMw4hkTdsMwDMNIIMysMQzDMIwEwoTdMAzDMBIIc8UnCPyMBNQxOQ5j3ckKtzX9zOyHvnH6yN3k&#10;Em4YmQ0fMwzD8D8m7AkAPyFDv9577z0NZCNSnakZiczfUtgXQ8hI33r99ddr4+DVV1/V4Dii/LcE&#10;9kUDgWA2d5u5wD/DMAwjMpiwxzn8fFjYAwYM0MlZLrjgAk25itXOsDTWk4KWOeq/++47HQqG4NMI&#10;QLTZljmkQydwYUgdw8sGDRqkn5944gldd/nll8ubb76p49YZ7nbttddqtr1vvvlG102cOFHHzV94&#10;4YWayIZx54yf32WXXeSzzz7TRsexxx6rqXANwzCMyGB97HEOFjAWMalssbIff/xxWbBggY43J288&#10;C2PZgX+TbhYxR7jJv87YdyZswbJ2MFQPDwA57++9914dG45rn8lVGDt+ySWX6HYvvPCCjidnEhhg&#10;v8z05sbbk971+OOPl5dfflm9COSPJ/2tYRiGETlM2BMAxP28886Tq6++WvvFBw8erMKK1e4W4C/r&#10;EXGywe23335qPbusbg7Wk7WNdWxDwhkgA9xOO+2kGefwAJD9Dm+Am2iFMeU0ChB2Zlw7+uijNXEM&#10;29LYePfdd7UhYBiGYUQOE/Y4B1c5QkxqV1zxzirGLY7IsiCmCDBTuJLUxX0H+OyC5Ry4zJlLnpnc&#10;9thjD01b68SeqWlpBCDyCDrCTWpbypj/nYlmcPGzsF9gVjisf4LvcO+HHsswDMMILybsCQBCTT93&#10;//79td8bl/iRRx6pFjcLkfJkDiZ/PC5xrHZc64DYVo6gx/JmMhcnzDQOcPfvv//+mgf+sssu0750&#10;+uax/LHoySOPGx6hx4PAcVw6XfrzEXaOf8ghh/zrWIZhGEZ4seC5BICfEIsZyxxrm8A2JkFx6xB2&#10;crkzSQtCjkiT9hbxZnu+y/YIMttjxbOwHgi4A1z5lCPQBMWxuO1xtdOnzv7ZjrzufB8R59hY9Vj4&#10;NjGLYRhGZDFhNwzDMIwEwnyihmEYhpFAmLAbhmEYRgJhwm4YhmEYCYQJu2EYhmEkECbshpEgEAd7&#10;//336+gGG1JoGMmLPf2GYRiGkUCYsBuGYRhGAmHCbhiGYRgJhAm7YRiGYSQQYRV2gnceeOABzQdO&#10;AI8L4nnwwQdl1KhRwa0Mw4gGI0aMWP8cshx22GHBNYZhJDJhTSnLrF3kIa8KXiw2q5dhRA7XsL7p&#10;ppuCJf+fQw89VOfXNwwjcQmrxY5482Jh4SWDkP/444/BtWJWu2FEEUSc55BZ+g4++GAtGzp0qP41&#10;DCNxCXsfO/N3f/fddyryuOH32Wef4BqR0aNHB/9lGEYk4flzljn/3m+//fTfYA1sw0hswt7Hvvfe&#10;e8uwYcOCJYZh+IE+ffoE/2UYRqITNmFH1AmSAyyEkSNHrncDGoYRW8xbZhjJQ9hd8aGEin0o9L0T&#10;Oe8i5g3DCC88e0TB85dGdmhA3Z577mnPoGEkMGEVdufu42Wy11576UtjQxG6uOvZbvjw4cESwzDC&#10;yddff/2vOBc8aQyBc9gzaBiJSdiEnZcGYh4aBQ9YBS4iN5SqygzDqD48i4xMYUIY95w5Ucdad9gz&#10;aBiJSVjHsRuGYRiGEVsi2sduGIZhGEZ0MWE3DMMwjATChN0wDMMwEggTdsMwDMNIIEzYDcMwDCOB&#10;MGE3DMMwjATChN0wDMMwEggTdsMwDMNIIEzYDcMwDCOBMGE3DMMwjATChN0wDMMwEggTdsMwDMNI&#10;IEzYDcMwDCOBMGE3DMMwjATChN0wDMMwEggTdsMwDMNIIEzYDcMwDCOBMGE3DMMwjATChN0wDMMw&#10;EggTdsMwDMNIIEzYDcMwDCOBMGE3DMMwjASiRoVH8N9JD5di7dq1sm7dOqlRo0aw1DACcH+wNGjQ&#10;QGrWtDaxYRj+xIQ9CJehtLRULr/8clmyZInUrl07uMYw/hH1hQsXytdffy3Z2dnBNUY44NquXr1a&#10;Ro4cqc9e3759pVatWlo+efJkGTt2rOy0006y7bbbBr+x+bhne/r06dK+fXupU6eOlv3yyy/agN9t&#10;t93WN+QpZ5kyZYqUlZVJ9+7dN9nIZ/vy8nKZNWuW/Pzzz5KamqpL8+bNpVevXjG7V9y5LF++XCZN&#10;miQrVqzQ8iZNmsj2228vjRs3jmkDlbphSC1btkw6duyodSkpKdHfunXr1tKyZcvglsaWYsIehMuA&#10;pX7ZZZfJgAED9EYzDAf3B+Jw4oknyrvvvmsNvzDD9UXAzznnHP33//73P9lxxx0lPz9fbrvtNnn7&#10;7bflzjvvlAsvvHCLvWnsD/E477zz5L777pMddthBy6688koV4EGDBklKSsr6bVmeeeYZycvLk+uv&#10;v36zhJ1GwDvvvCNPPPGEXHLJJbJmzRr55JNP5OCDD5brrrtO0tLSgltHBurgCG2kzJ49W/773//q&#10;+fXp00f//vHHH5KZmanXs27durptJKiqTqGwnsbV888/L48//rg2uBD2CRMmqKi3aNEiuKWxpaTc&#10;4RH8d9LDjfbll1/KnnvuKY0aNdIWpC22sPBiwip777335IQTToj4izoZwaLEYk9PT1fB6dGjh8yf&#10;P1+GDRumgoT1y1JYWCi//fabjB49WqZNm6a/Rb169fQ3+uKLL9Ty/+uvv9TyYx1dJ2z/2muvqRdg&#10;7ty50rRpU/nxxx+luLhYBeXXX39VMW7VqpXuB/FDZGhcfPXVV7oPtuMemDhxou4b6597AyhHkBYs&#10;WCC33HKL7LHHHlpP6r7//vvruf3www/6PerH+6WoqEhGjRqljUTOmfOhcYOlz7qffvpJrX3OHQ/C&#10;iBEjZPz48Vpnvk851wtPAddhxowZao07Twfb3XPPPfr5/vvvl7322kuv32GHHaZ15xpwrtSZfY8Z&#10;M0YWL16s+6Y+U6dO1TpQX+q5aNEiFVsaQ5wvdeKcxo0bp42gZs2a6f7wWlCXmTNn6jquHdcGEedv&#10;bm6uHoPr+/7778vw4cMlIyNDli5dqpY6vznnzcKx2R8LvxvXKisrS1auXKl1WrVqlf621IV13DfU&#10;IdmxjkLDMHwDL+d99tlHhZmXNmLQqVMn2WabbXQ9XrU33nhD7r77bhUhXur9+/dXIUFsBg4cKHfd&#10;dZfMmzdP12EtY60jRogwAoK16gQZQf/9998lJydHrr32Wvnzzz+13IFIfPzxx/Lqq6+qWCLWWJeI&#10;oNtHZdgO0WJbtpkzZ456ARFJxOuBBx6QV155RQoKCuTzzz9XUaVR8eijj6oA092DgL/55pu6Dxog&#10;NBYQb0QYsf7+++/1WrAfvArUh88c24FAsp99991X6tevv34dDYLttttOGz246W+99VYVVwT3xRdf&#10;VAuaRgENDa4tngc8J4MHD5YPP/xQ94OQXn311dqo4NrhVcEoog40fq+55hoVY3CNFMQf1/vTTz+t&#10;gs61pQHBNeI34bfhmrz11lvaeOKYeG6efPJJPQaNNo7DNXDXAQ8JDQ6OzfXjO4YJu2EYPoKXPX3e&#10;vOwRXJZdd91VX/qA5fvpp5/KWWedpfEwN954o1qkWNV0lfD9k046SS666CJ1NfOiR1g7d+4sDRs2&#10;lAMPPFCOP/749dZqmzZt5KqrrpKLL75YevbsKUOGDNHjONj3GWecocLBsXFtYzmeeuqp+v3K0KDA&#10;M4DgfPvtt3L44YfL33//rWJ68803a1ff2WefrftDtLt27apWLWJOo4ZGDPVF2LC+KaNhscsuu8j5&#10;558vp59+ulrd1JPGANcJDyNCesQRR6h17EBEuSacNyCwn332mQr3Sy+9pOu/++47bRBdccUVel1o&#10;3HzzzTcqpIDgsu9zzz1Xjj32WBV5tuf8XJ1OPvlk/T0++OADbRAAHgF+m379+qlb/YADDlARB/b5&#10;0UcfaWNr5513Viv9mGOOUc9GqCeMhgnXid/m0ksv1cYRDSMabDQu8NJwbLo+6KLBindxBMmOCXuc&#10;wI28znugcr0WcYn31zASFaxLxOu5555TCw6XvBNRxJCFGBiEAXct7nNEgH5uhBBXNusQEIQZQasK&#10;9sl+aDTwb4LJnKA5KO/du7e6oLHusa6dGFUF4sV+CPTDsqdRQDAu30d0Efi2bdtqnTgPGhxYn3go&#10;+DeNGLoBcIMj+ljANBYQZMSLBTFGsFkQQvYXKogO3NKU4/ng/cG5IIacI8LMX45Dw4PGDeKNJ4Rr&#10;znGBevN7APV314f6Dh06VOMW+B5WNsdg4doTdMhfPuN+x7qnQUSd2B8NLtcIqAq+R8OD60UdqDvf&#10;5VzxwLAelzyfgXU0csxiD2DCHgdwExd7Yv7R8uVyxbRpMth7ia3wHmrDSER4idMfjGWI9R5qhSLU&#10;9HVjOSNAWGlYcVjeiADfZQmF54cyXvyIKQ0AyoAyB9u48lBoLOAFQLywWI866qh/fS8UGhVYzocc&#10;coh06dJFv0vDA5c3C8dHqGl0cB50MXAeuJkRdsQci5T+6W7dummjA+v3yCOP1MA/Av1o8OCSxhKn&#10;zpx3VXBNCBTEDc6xqTMBdDQeOD7QsOEz3o2HH35YHnnkEXn55Zf1PKDyebrrg3eDc6RbgTrRiKF+&#10;zrOCqAPb47anwYNXgP59Ghf8tkD9+TeNlNCuBMqdWOPNoBHAb00jyXlb3Hahf40AJuxxwi9r1sir&#10;3gusj2ehzPJeDk95rfzCYKvaMBINXNIvvPCCnHbaaevFArCGEVZEFpfyY489ptbvoYceut7VWxWI&#10;aLt27bT/FzcwQleViFcGwUBcsNJpTCBYiOXmwva4mGlM0EfNOdF3joseS5QgMoQOy5mhfJw3AWOI&#10;HOuxSnFTsx6rHZHGDU/fuRPHqqDeXDdc/wgiwk0XAaMLaES4IDui9rHq6fMmEI++dhdUuCHYN90g&#10;CDYxAvTFY73Tz1/5mrIt58RvxEgDfjMC7tx2WO9cG0aacFz+7cArQv2II6Dv/6mnntLrRUNkQw0r&#10;I4BFxYfAzUafDmNoXb9UrKFO+d5D/tSiRbKD93Lq7j3oLb0X2Hfew9/Ra3W38R5OIzq4wCCLio8c&#10;XFeEEysdN7sTayw6LFqsUNy8CDx90YgifaxYx7zsXSQ7AuC+hysfCxSBIeAOlzDWMPvHYsVKRoAQ&#10;FcTfucARVj7zDCJ05C+gbx3XfFXwHY7L8RF09gmU4Zrn2PSLY9HTn825YW1TD84NaxorlUYI/dfs&#10;h+vRoUMHXY+lj3fC7Y9rwDE5L1zS7ngOPvMe23333fUcuF40GhjDjvXMNeHY7AvxZ/9ANwj74zsc&#10;g89cWxoSCDF1w2rmd8CzgBVNnbkuNBioE3V2AY9Ey/NvGkYc7+ijj9bryn6pH9+hkYAb3V07fk/6&#10;5rkXaKBQd87zggsu0HuAutAw4Xfk2NSVa0XjiMZQsmPj2INwGbghaeESZepuyljCD0O9/ly7Vu7x&#10;HrqLvBs903vAKPth1SqhTX279wBRZkQWrjmiwQvZxrEnB/zmLPQn0+DHSsZyRJwMw8+YIvgZ76VS&#10;6rVMh3ut7HZeq7VWiID38FqlUwsKZLIFixhGRMFtjzVIohcTdSMeMGH3OUTBj/PEe/s6dSTU0VYv&#10;NVXaeGI/whN9c7kYRvjBlY0Lmv57hm5tSd+6YcQSE3afM7uwUAo8cW8X0pfOCyfFW7avXVvG5uVJ&#10;bkjAiWFUB1zP9F86N7Qtttiy8YXnZWOBjLHA+tiDcBn81Mfubpq3li6VEWvWyKnNmgXXBGBdoXcz&#10;vbpkiVzZurX0DY41NSID1zvR+9g5R4LEyGpG0JlhGJuG54bAS0Y6+OW9YMIehMvgN2FnONvAefOk&#10;bkqK7F7335M1sL7cW4bk5EjrjAy5sk0bSa0UFWuED653Mgg70dFEbeN+tsh/w9g4TjdIOUwKXTf+&#10;P9aYsAdxP5CfhH25JyRXzZghhzVsKG2rGNbGNlMKCuS33Fx5vEsXyd5Aogqj+nCtk0HYyVLGDHak&#10;bXVJTAzDqBr3XiBXAWP6GR7oB6yP3ceQXS7Pa2wQKLchWnnWen55ucwtLAyWGEb1cEFjtthiy+Yt&#10;fsOE3cfM9MS6vifqWRuwxHkBY6U3SUuTPz2r3VwvhmEYhgm7j5lTVCQtyE61ib7zjp7VPiE/X6Pn&#10;DcMwjOTGhN2H0G/DpC8LSkrU1b4pCJ6bW1ysffKGYRhGcuMbYUfMCF4jyxM5lZkFyeHWMWUgk+oz&#10;YT9ljB0k9zKz/zDFH2UsrGc7tnfjCyknyIFcyxub4MAvrCkrk0VePVttZGILB33wxC9PLigIFBiG&#10;YRhJiy+E3QkyOZnvuusunT7wpZdeUiF2MNnAvffeqzMkMcsPQs7kA0wZSBnfoUGQm5urswjxeeDA&#10;gTq5gNs/sxcxicDEiRODe/Uva7yGDFnnam8i0p1+9oyaNTVqfgz97N55GoZhGMmLL4a7UQWsaCb5&#10;Z3pEZhu6//775eKLL9Z5f7HWn332WZ0NiXmJH330UZ3OjzG3M2bMkIsuukgnZ2DGIGb+YVrG/v37&#10;61SCK1as0En+FyxYoFMTjh07Vq688kqd5zkU6uCH4W78GNSFaVofmDdPLmvVStI3EXXJ9jMKC2W0&#10;19gZ1KmTNLTxx2GHa5wsw92Ye5wpQmM53I26sPCMhzbwY4mrk/MCuvnf/QCR2cz6trGpa43ww/3A&#10;/bnvvvv6aribb4Sd6QQR49tvv12nBMTiZrpFpvjjwjGfMP9G+J977jmdso+XUPv27eW4447TcbfT&#10;pk1TccdyR6ARceZtRqiZi5iLz1zITL3ohJ1j47pnSkGybdGgYImZsPPi8BYyzv0YzDi3KbeKnoPX&#10;KHl5yRK5yTv/XSslszGqD9fYhD16UBeyefEsjhs3Llgae6iXwy+iDkxfyyQ1TLdqRA/3XjBhrwKq&#10;QF/5gAED5KabbtJ5eB944AGd95csWAguLnqyYSHIuNq5kWnNt/IsWhJqfPjhhzrPMsLOX6xyJv7H&#10;Sj/ggAM0MxANha+++kr22msvndSBuY85NtY8Pwr9+h9//LFuG0thL/OW+71zKPb+HtigQXDNhnHf&#10;eX/5cuntndO5LVpITR+9dBIBrrEJe/Rw1/uGG26Q4V6DtaBzZ5Q0uDZGeHXyzHWp6xkMFZ6FnNuz&#10;py/qlLFwoXRYsUIee/RRnV/eiB7uPjVhrwJ3cRBzWpxM2E/f+eWXX67uLkQWSxvLGqv9ySefVCsd&#10;Yf/999/Xu+KZuL9169YqzFdddZXOoQxsi0WOBUD/PDl9TznlFLX6ObZbWH/FFVfoyySWwl7kvTz6&#10;z5wp23kv1u5ZWcE1G4fv/b52rUbSP9yp0ybd98aWwfU1YY8e7nrzLA7zGvar+vTB3xxcGyO8OtXw&#10;3hFNhwyRcq8uy488MrZ18urDkjVpknSdMEEef+QRE/Yo4+5Tvwm7b97+5KU++eSTZerUqRo4Rx86&#10;1vg333yjljRijLDT1969e3d1yWN5N2nSRPvcG3iW7d577y3dunXTPnq24yXVr18/3c+ee+4p++yz&#10;j+yxxx7acEDUITTLll/6zAiaW+29zJpuYX9ZB+9FvNS7yZZ53zWMREEtD55LPy1+qpNhVMI3ueKp&#10;Bgtud/4i9IgsVrSbjIKWEetSU1N14d+sJ+gNUWY7yvhMOWLt9gNue7atnAbQfS/mwXNePRi29t/Z&#10;s+WiFi0kbTMtAr7H8urSpXJKs2ZyaKNGwTVGOODamsUePdz1xmIf6r0TVvft6y+L3XunLD/qKH9Y&#10;7BMnmsUeI9x9ahb7BnCWc0ZGhlrTTnyJ8mQdi1uHqLvvINyUOfGnjPWUue863PaVRd1vrPJeZMzU&#10;lroF9eTcWNp75/1XXp6UBCN3DcMwjOTC3wqXZOA6YWHyl1ohDZItoYMn7BM9YSfBjWEYhpF8mLD7&#10;iYpAdPvcoiJpgrchWLwlNE1L02j6qZaFzjAMIykxYfcZpeXlsqC4WGds21JwxWempEibjAz5PTdX&#10;x8MbhmEYyYUJu88o8cR4aWnpRudg3xTb1q4t4/Ly1KVvGIZhJBcm7D6DMewrPUGuWw1hb5mergF4&#10;U8wdbxiGkXSYsPsMRB0Het2UjU/+skGC7vjOntX+w6pVss7c8YZhGEmFCbvPWO4Je62aNSVzK4fk&#10;EXDHN3vWqaPj4dmfYRiGkTyYsPuMFSUl0iA1tdq53punp0uat4/f1qyxIDrDMIwkwoTdJ5DBiGV5&#10;UNirA9HxKd6yo2e1f5mTozO/GYZhGMmBCbuPYAz7clJWbsVQt6roWru25o0nQn5rwM43W98wDCO+&#10;MGH3EYXl5bLEs9ibpW/Z5C9VgdVeOyVFdvTE/ePly2XtFmSiw3Mwv6hIPli6VB6eN09eW7xY5nmf&#10;TeQNwzD8jwm7j2Co2ypPgBHkcNErK0tme6L8/apVmxRmBH2NZ+E/t2iRnD91qnydkyPF69bJz2vW&#10;yNmTJ8tXK1daf71hGIbPMWH3EaSCZcrW9GoGzq3H20+d1FQ5sH59ecuzvucUFgZX/BukGsGeXlAg&#10;l0+fLqM9IT+zWTM52Vv2qFdP/tOkiZzWtKkMnj9f/s7LM8vdMAzDx5iw+4i1nrXMuPPNnap1U9A8&#10;YGFMe+v0dHlw3jwNzgtFpx30GhNvLVkiV82YIR0zM3Xa11YZGRpVTxAes8wx1/sRDRvKnbNna/Ib&#10;I3lxgZ6Gkci4+zwe73UTdh+x2BPd7JSU8FnsHvS1MwXsIZ4os9erPfEevmqVLCoqknmeBY+L/qKp&#10;U+XjFSvkVM8q38ez0BlHH4o2ELx99MjKkgZpafKZt6255JMPXnDl5eWyePFieeGFF2SFdx8YRiLi&#10;7vUhQ4boUhpnxowJuw9AIlkQdoa6YSWHE0Q53RPrYxo1kl09cX5s/nw5adIkOW3yZPnfokWyU3a2&#10;XNCypbSuVWuD4+cp5WY5uH59ecH7ztJKlr+RPCxbtkw++eQTWb16dbDEMBIPhH3EiBEycuRIWRdn&#10;Q4ZN2H0EWeIahWmoW2VU3FNS1Oq+xBPx69u0kRu9BUHv7pVhpW9Oc4LEN+0zM+WrnBzra09i4tE9&#10;aRhbSrze5ybsfgC3j7cwG1vjCAk7qNXtCXyGJ/DZqakaWEc/+ub6B2gcsBzeoIF86FltTDFrGIZh&#10;+AsTdp/AULecsrKtmoc92jTxrHZGxf+2dm2gwDAMw/ANvhJ23B5lnrixVHaBhK6j78OV0fexoTLX&#10;L+K+SwAEZZX37QdI+0oSmUha7OEAi51gvD7Z2fLm0qUWRGcYhuEzfCHsCC3C/Mcff8jZZ58t5513&#10;ngwaNGh9JCLrp02bJhdeeKGcf/75cuedd8paz1okOnfAgAG6ff/+/WXRokWSl5cnAwcO1O0uuOAC&#10;mThxom47ePBgufrqq7X8hx9+8J2453vCXurVKVxD3SJNb0/Yx+fnyxqvMWIYhmH4B9+oSFFRkbzz&#10;zjty7rnnqgjPnj1bxowZs97a/uyzz+SQQw6RJ554QhsBRCp+88030q5dO3n++edlm2220c80DgoL&#10;C+Xxxx+XI488Uj788EOpXbu2XHvttfLYY4/JSSedJL/88ouUBKO6XaOisuUfbbDYGcMeD7KO1V4r&#10;JUVaZ2TIlIKCYKlhGIbhB3wl7KtWrZLOnTurELdo0UItcEB0c3JypEOHDlKrVi1p1aqVWutLly6V&#10;tm3bSlpamrRp00aWLFmiC9/NzMyU9u3b65Acvs++sOxpGBx44IGSHpKPfezYsXLcccfJoYceKkOH&#10;Dg2WRgf8Biy44Qls29xANj+wS1aWZrQzZ7xhGIZ/8I2wp3gWIJagc78jxqnB6Utr1qyp67GogW1Y&#10;x+LK2J5tQsv46/bbsmVLefTRR9Uj8NVXX0lBiKXZo0cPee+99+TLL7+Ugw8+OFgaJfAYeMv84mId&#10;w05d44UOXiPrl7VrzR1vGIbhIyIq7M6NXuyJ1qb6tLHEO3bsKMOHD5dZs2bJnDlz1OKeMGGCCjn/&#10;Hj16tJZPnz5dunbtKp06dZK///5b5s2bJ3/99ZeW4ZLn+7jyf/75Z3XV8/2FCxeqm53j5Ofna0MA&#10;EFLEHwuehX9HG1zwc4uKNHAuXmSd69bQq29DrzEyYSunhTUMwzDCT8Qt9pkzZ6oLnD5y3OcIfWWR&#10;RyQQ1XPOOUcmTZok99xzj5x44onSrFkz/R595scee6wK8q233iq777677LLLLrL//vtL69atNXCO&#10;bfmM9b333nvLbbfdJitXrtQ+daxzXPAE39E3T1BddnZ28OixB3t3qdf4qO+JZLzRp149GbVmTfCT&#10;YRiGEWsiLuxY0Igsfd/XX3+9XHPNNRrghhUfinOXEw3/1ltvyWGHHSZNmzaVW265RRo3biyNGjWS&#10;22+/Xd5991059dRTtV89KytLLr30Uvnggw/k8ssvlzp16qgrHjFnu7vuukuaNGmi+3n44Yc1kO7+&#10;++9XS99PLu915eWaorVeHAp718zMzZoS1jAMw4gOERd2+scJbOvdu7f07NlTXeRYz4g9wXJGIDkN&#10;/dT1Y9ANUF3qeo2RZaWlsqCoKFhiGIZhxJKIC/uCBQvkiiuu0Nmg+vbtq0Fqzz33nOy44442iUSQ&#10;lZ6oM8gu3lzxeD0yvYbb9nXqyFcrVwZLDcMwjFgScWFn2Nkll1yi48rpGwcE/T//+Y9a8oaotc5U&#10;rYwNj0d2z87WfnbLQmcYhhF7IibsLiJ+xowZ8ueff+o4dYLfiF5/4403NDrdDWdLdlZ71ynLuxbx&#10;NIY9lO1q15Z53u9Ll4JhGIYRWyJqsZM5jmxvBLfdcMMNuuCG32mnnYJbJDfYtyyrSkulXpxa60DN&#10;s7z609duGIZhxJaICvv222+vudyJhOfvddddp1HpDEczPCoCyWkQRL9P/rIptvWs9u9ycoKfDMMw&#10;jFgREWHHDU9SmJ9++knTvzKByyeffKILw9BwxxsBSrxrtaikRJrGqbATQMfSvlYt+XbVKutnNwzD&#10;iDE1PBEO+5vY9a/Tt86Y8e+++07LyPbG35133lm222674Nb+wNXvsssu0/H2jL+PNByTHPHXzJgh&#10;+9avL209cYxHOI9c7zzunz9fPuvRI+69D1XBOTJx0PHHH6+NU+YzSDQ4R4agkgeCxFAEvobCehbm&#10;Vrjxxhs1xwRzNUQCjsPz+NDDD8vImjVlVd++5J0Oro0RXp1qePd50yFDpNxrzC4/6ijPNIp4/PGG&#10;8erDkjVhgnTyfpNbbrpJE3YZ1Yf7j0yljzzyiD7rzCha+XkAtuO9sO+++8rnn3+uOVf8QESE3cGu&#10;c3NzZb73wmcCF4a6EUB3yimnSMOGDYNb+QPqGgthX1FaKhdMnSqnNG0qzUImpoknOA8s9cELF8q9&#10;HTtKz6ys4JrEgXM0YQ8IOw12utfI3hipAFh3rNy8PFmx/fayas89Tdgr49WHJWv8eGn6009Sz3vu&#10;YpESO1Hh/mMacLKcIuwkQKsM2ySlsJPrfcSIETqG/ZlnntF87qR/Pe2004Jb+QPqGgthX1hcLGdN&#10;mSJXtGoVlyllgRuIcxmSk6Oifmbz5oEVCQTnZ8IeEFvmZyBehrTPZHWMBByH5/Gjjz+WsfXrm8Ve&#10;FV59WLDY23mNrZO8e9MvwhLvcP9hsX/66afS3HufkcXULPYg7Jrc7x999JGmhMUtn5GRoa68K6+8&#10;MriVP6CusRD2cV6L8IZZs+Tq1q2lVixfEtWEc5lWUCC/5ObKyz7rZgkHnJ8Je0DYx40bJzfffLOO&#10;eOGZjgQchzgdRtIM9f6uRthj/Xx4dfKlsE+cKF09cX9s8GCdSMuoPtx/dCfT3UT2VCx2hmhXhu38&#10;KOwRvytJQkNedyaA2W233XRCF/rYjQDLvJsi27NEMuJY1B2NvN95Yn6+9rcbiY8LnIzUYmwZVV1D&#10;W6q3xCsRVxP6JXC7H3HEETJlyhT9HKmAm3hkuWeNMP1pIrzG6noNlNpeA2W8J+6GYRhGbIi4sC9d&#10;ulTuu+8+dcd//PHHMmTIEJ3K1Qiw0hP2RomQgc9r3aZ6ot7Na7j9kZsbLDQMwzCiTcSFnT47Aubu&#10;vfdenWedZZ999gmuTV7om1nnLcvLyqRJnEbDh4LHgWWnrCwZ4wm7jWc3DMOIDVFxxRNF+8UXX+h4&#10;dpY5c+YE1yY3heXlsrwkfpPTVEUzr5GyuLhYSk3YDcMwYkLEhZ3AuXbt2qm4//HHHzoGlkA6IzAP&#10;+yrPYq+XQJPhMEtdes2aOimMYRiGEX0iLuyMATz77LOlV69ectFFF8mpp56qOeSNgLAXrFsnqXEc&#10;fVkZzqVDrVry3apVwRLDMAwjmkRc2JcvXy6DBg3SPPFY6ljtw4YNC65NbvI9US/2xD0lQYTdDRHp&#10;5An7T2vWaAyBYRiGEV0iLuzLli2Tzp07y1577aUvfQbwL1y4MLg2OUHuWOhfZ/x6xH+EKNPOE3Yy&#10;6q31Gi6GYRhGdIm4ppBPGksdMZ86dapa65Vd8USIk76PbR599FGNoB8+fLiWufUrVqyQ//3vfzJw&#10;4EDN8EO2H/LQv/3225ruj7/k9aWcQD22e/bZZ9VjsHr1annxxRd1v5TFvI+f8/WWOUVFmtSlZoJY&#10;7I7aKSk6P/tyT9wNwzCM6BJxYW/ZsqVmmps8ebLm3WXo2/777x9c+w+k73vrrbc0fR/r33jjDZk9&#10;e/Z60f/yyy9VpA8//HBtHJCWdtSoUTJmzBg59thj13/mOGzLdgg6XQB8f9ttt9XJZ5iE5uuvv17f&#10;aIgVHH2+J3zMhJZYsi5CRu/OmZnym41nNwzDiDoRE3Ydp71unYowQougFntCVr9+/SpnhCLVLPO2&#10;H3roodKjRw+dxx0LH9jPjBkzZO+995YddthB87iTxY7td9ppJy3jL6JO8pv27dtrGePlp0+fLllZ&#10;WdKnTx/NeMfwOyL1Ha6eHJ+FBkY0wGJnHvZEm+LU9bO3y8iQH1at0i4HwzAMI3pE1GKfNWuWTtV6&#10;8sknq7v8rLPO0gx0TAxTGcQVK5qJJxCG9PR0dasD4suEEEwgwzr+0khgYTtw27O47ShDqPk+y8iR&#10;I2Xu3Lkq+HgGHJQNHjxYk+dg+UeDEu9cl3nnlIhzl0Nz79pP8xpKOd45GoZhGNEjosKOtXzCCSfI&#10;wQcfrFb4QQcdJP/5z3/kp59+Cm7xD8ycwxztWOJr167VVLRM70rmOkS5SZMmao3Tr75o0SJ18TOU&#10;DlHGG8Cc7y1atNAy+tDZBw0LZpWjwfDtt99qOtvzzjtPvxsKlvy1116rM1b17NkzWBpZCCwjKr5J&#10;ggo7U9DSzz7Z8sYbhmFElYgKO65tBJm/RUVFak0TFU/fd2Wwso888ki16LGeccWzMIc7Yn7AAQfI&#10;zz//LA899JBa271799ZI+yVLlsjdd9+tws5nGhA0Eh588EH58ccf5ZBDDlGh53s0EvAg/PDDD+oB&#10;ACx7ugbwFDAVZ1XdBJFgbVmZuuMRv0SEIXzbe9fz77y8YIlhGIYRDSIq7IjkK6+8onPZuuW1117T&#10;Pu9QEFfEmn7wAQMGyJlnnimXXnqpWt9nnHGG9st369ZNrrvuOp0pjrncscTJaIelffrpp+tfPjdo&#10;0ECuuOIK/R7b77jjjrofxtIz1/phhx2mAXwpMRbUXM9az2Som3fuiYb+nt6ynSfsTAhj/eyGYRjR&#10;I6LCjgV98cUXax87C1HpfD7uuOOCW/wDYkBQG4FxiHjdunW1jxw3OeU0Evg3QXGIumsMINrdu3fX&#10;v3ymnPVsh9DzPSxxLHmy37G0bt36X33s0cSNYSeVbJ0EtdYdDOWbX1Sk3gnDMAwjOkRM3ZzAIqRY&#10;zaELfedJS0VgDDuC1zQY+JeoMDc74j56zZpgiWEYhhFpYmO2JjllnrDPLS6WZgkaOKd4DTvmZ++S&#10;mSk/rF6t4/aNxAAPWKdOnTQuxjASFby6eHcJtsZQjSdM2GMAwr7IE/ZEmtWtMjwGLDt4IjApP18K&#10;11l62XiHlxtLhw4dNLNj5dElhpFIcK+ff/75urhh1fGCCXsMYK5yktMkakR8KPXT0vQmWxbMSWDE&#10;N7zsiHkhBibWAaiGESm4z7HYSWjGwud4woQ9BqwpK9NZ3bKT4MWY5j0Q2wTd8YZhGEbkMWGPAViv&#10;tWgNJriwa6vXWzrWqiXf5uRIaYzz8xuGYSQDJuwxgFSyDVNTE2Ye9k3RNiNDz3lesc32ZhiGEWlM&#10;2KOIG8OOxZ7oQ91CyUxJkfae1T7GZnszDMOIOCbs0aSiQtZ5y2JP2Fsmi7DXqKGeCaLjh+bkBAsN&#10;wzCMSGHCHmUImsMl3SpJxgC7YW+tvfOdVVgoc4uKtNwwDMOIDCbsUQZhX+5Z7IkeOFeZukF3/JCV&#10;Ky13vGEYRgQxYY8yRZ6wkyeeYWBJA+74mjVl9+xsGbV6tUXHG4ZhRBAT9ijhAucWFxdLuidyad6S&#10;LDh3PN0PhXRFmDveMAwjYpiwRxGEfWZhoTROTZXUZLLYgzBNLXO0v7l0qeWONwzDiBAm7NGiosL7&#10;X4XM8azVlp7lmmyyTrIaFqLjf1271lLMGoZhRAgT9ijC5C/zPEEjQjxZYRrXFunpMmLVqmCJYRiG&#10;EU5M2KNI/rp1stQTdjKxJSNY7MQW7JqdLW8sXao58w3DMIzwYsIeRXI9YWe4W90Enq51c2jnNWzo&#10;bx+yYkWwxDAMwwgXJuxRJNezUOlbZ2KUpMU794yUFNm/fn35aPlyKbB52g3DMMKKCXsUIGiuPBg4&#10;1zAtLVianNCkYelQq5Zkp6bKWxYhb2yCGuXlUoNGsU8WAmH1PvYapVWtj/pieSGMStTwRMcXicCo&#10;xoIFC+Thhx+WZcuWyamnnipHHHGETnbPuhUrVsjjjz8uU6dOlSOPPFJOPvlkKS4ulpdffll+/PFH&#10;2XvvveXcc8+VWp5gvPfee/Lpp59K586d5aqrrpKsrCx544035OOPP5YLL7xQjj76aEmplPmNY6zz&#10;HtTLLrtMrr/+etlmm22Ca6oP+y71lgfnztUENQc2bBhck7xwTRZ6v9+b3m/9bNeu0s773fwM9S0p&#10;KZHjjz9e3n33Xaldu3ZwTeLAOa5atUpOOukk+eyzzyQzMzO4Jvq4633DDTfIT1OmSGn9+t7bKsae&#10;Lq9OiGi69y6q8OpS0qRJbOvk1YclNT9fWnjvyccefVQ6duwYXGlEA3ef7rvvvvL5559L48aNg2ti&#10;iy+E3V2cQYMGSRPvYdl9991l8ODBcvPNN0unTp1UcF999VVZuXKlHHPMMfLkk0+q8PN51KhRcvHF&#10;F8sLL7wgu+22m7Ru3Vr/feWVV8qXX34p6enpct5558n8+fPliy++kIaeqJ5++ulRF3YSs1zsNUp2&#10;yc6WHl5DI9nR6+0tQ4PR8fd6LyQ/J+1x96gJe3RwzyPP8rRp04KlsYd6sQBGh1/I9t4rvAdbtGgR&#10;LDGigXsvmLBXAVVYu3atXHvttXLLLbfozfnAAw/ILrvsolZ7aWmp3HXXXXLYYYdJ79695ZlnnpF6&#10;9eqpsLdq1UpOPPFE+eijj2TOnDnSrl07/Yul/tdff8n7778vAwcOVIF/8803pdwT2NNOO229sHPs&#10;RYsWyddffy2FhYVq7eMFCLewr/DO4YSJE+Xili2leRJN2box9HcvK5MXlyyRs5o3l+OaNg2u8R/U&#10;1YQ9ulAfnlc/QZ1YwE/CDtSHkSdG9HDvBb8Ju2/uTFrnXKS0YB90amqqlHkvfeDhZj1lwDaIPetd&#10;mdueckTclfG9TdGoUSM55JBDtBHRtm3bYGl4WVRcrBe7SZL3sf8L7yVEP3s/7/o/5zWuJufnB1cY&#10;BrdHDW2A+2nhncL7h6Wq9bFcTNQNh2+Enb7xBg0ayIwZM9RyXrx4sTT3rDiEmpYoLvS5c+dqvzoW&#10;dkvP8m3WrJn2yyPo/GV7Fr5bVFSklnv9+vX1+zQOXGs71ArgYeDYWP5t2rSROnXqBNeEF8avN/Ua&#10;HMxNbgTgSrDQv75XvXry39mzbWy7YRhGNfGNsGdkZMhxxx2nfWo33nijCjdiSz97Tk6OHH744fLV&#10;V1/JgAEDVMj79Okj+++/v0yfPl0uv/xymTx5shxwwAGy8847q5D3799f3Yn0yWO1v/7667rgjn/p&#10;pZekoKAgeOTIog0Jb2Ee8vZJnHFuQ9CwYvhf77p1palnBd3vNd5I5GMYhmFsHb6KimdBtPnrXPKh&#10;Lnisd9bxGdeT2x4LnM+UU8Z3WBB49kMZ33WWuts21HXlvhfu4Dn2SyR8/5kzZZesLOkY435Lv8J1&#10;QtBfW7pUdves9yu8Rp2fgumon/WxG4YRinsvWB/7BlDLzXuR0z+O9c6/nTCzjsWtQ5jdd1hPmRN/&#10;yvg3Za5x4L6Ly53F7TNakG1uRmGh1AvW0fj/8HvU8X7XE5s0kW9zcnQGOKLmDcMwjC3DPyZRAsNM&#10;ZoWeNYpwGRvBE3cS+JzatKm8v3y5jFy9WlvEhmEYxuZjwh5BkCSWifn5OqNbLR+5lv0IPhT621t5&#10;1+qIBg1k8Pz5Mt67dibthmEYm48pTSTxrE0szgmeOG2XgH2ykaSrd716Z2fLPXPmyLzCwmCpES1c&#10;nIotttiy6cVvnkXfBM/FGi4DP1A4g+fYJwFhF0+bJsc0aiRNguPrjU3DtSMN75crVwox8g94v0ft&#10;GHZlUJ9kCJ5jBArnyOJiVOIF6k+ALEu81X1j6LNQWqqxQ8QdJQqclxPFeP293D339NNPy7fffqtD&#10;sP2ACXsQd5OFW9gZv37m5Mlyfdu2khrFgL1EgOtHbMK7y5fLznXrata+9Bi92KhLMgg7eSKYewEh&#10;iTeo/5QpUzTfxcEHH5wQIsg58V565513NGU2818kApwXy++//64jMUgQFs2A5nDifiPOwS8jSUzY&#10;g7gfJ1zCzkVln997N+0zCxfKZa1bW7/HVsA1XOEJ6hueuF/gCfthDRvGJMkP9Uh0YYd4fh1Q959/&#10;/lkmTpyoE0K50TPxDOfEkN67775bjjrqKNl1112Da+IbzgtLd8iQIbJkyRK54IIL4lbYHX6qv2lN&#10;pPBu3FLvxh2WkyPbeiJgF3rr4GFpnJ4uhzZoIC8sWiQT8/KCa4xIwPWO54VhrmSPrGpdPC9k0GTI&#10;blXr4nnBwk2U38tPmN5EkLx16+RPT4i2j1Ca2mSis/cC6OYtTy9cKCvj0E1sRAemLd1rr70Sqi+a&#10;c8Fab9++fbAkMUAMe/TooVNu+00Y4x0T9ggyu6hIcAa2tKC5asFDj/t9L89qKauo0K4N+t4NIxTu&#10;E+aUYCKnRBEKvfdTUqRLly5qtScKnBcNFub2iNTEW8mMCXsE0P4jb/lt7VrpHnQzGdWDa5jhvQjo&#10;Yx+blyfDVq2yzHSGYRhVYMIeIcgP/1VOjnTPygqWGNUFcScz3f6e5fLq4sUywfrbkwIaygzD++OP&#10;PzQ4bq3XYHblzOA4cuRIGTdunM7o6IKypk2bJiNGjNDJodwcEwShTZgwQaP+mTyKYNlYQX2YxZJA&#10;P+r/559/ypo1a9avW758uZ7rb7/9JquDGRg5r4ULF8pPP/0kY8aMkTzv/qec8+A6jBo1av11iBXU&#10;h9/ql19+0evs6kPdCZKj7vyO+SSeCp7T/Pnz9Rr8/fff639DfqtZs2ZpOdcoHkdpxJKUOzyC/056&#10;uKG+/PJL6du3r7r0qsOEggL5fOVKtTBtmFt4aZiaqq74bz2rfZe6daVulHLw8wJ977335IQTTkio&#10;cdLxwF9//SWffPKJztDYq1cvnf2RKZ4ff/xxFXEEgyAs+qERiCeeeEKHvQ0fPlxnicTl+8MPP8hz&#10;zz2n4siY4+222y6mk3YgaK+++qoKGMLO1NPdu3dXgWeWy9GjR8vYsWNl2bJl0q1bNxXGZ555RssQ&#10;fEZpdO3aVRspTz31lA71Q9yZD4NYg2jHGfD+ZKExxUycM2fO1MYVcJ2pI78j58rU2zvuuKNOsc1v&#10;OGnSJPn1119V2Lfddls9J8aG85dGgjsn835uHibsIYRD2NkHbngmMWH+9S4JOiwqVvBg82i3zMiQ&#10;6Z7FM95rQO2Wna1u+khjwh476noNuJ122knFjvHcLVq0kJdfflmTtlx11VXSoEEDGTZsmIrFs88+&#10;KzvssINcdNFFer8gDHx+8MEH5dhjj5UzzjhDVqxYoYLKPmMVaEcE//bbby8HHnigtG7dWr744gsd&#10;zoYwYqleffXVWj+GhLVr105Fcd68eXLNNdeoyCGeiODXX3+t9+MVV1yh14HGDPuJ9phqJ7r16tXT&#10;4/MexSvBWHWEHQ8E03ATL0CDht9q/Pjx2qBhiDHbMF6fqbdpeLnflncq57jnnnuqwBubxlzxEWAt&#10;1uTq1ZoS1Qg/vEAQ8sO9xtcc78Xx3vLlUlIemJLXSDz4vQkcw+p2DSoS6WARIg6NGjVSyxUXMNYt&#10;buk99thDRQ4LGOHAtY1Lm0YBwrP77rurxY/LNxZwTngYCBwjJwJ1z/beF4gxnoYmTZroujZt2uh2&#10;s2fP1vPq1KmTeiBIVMM+sPqxfrHoyXrWs2dPddGvXLkyeKTowzngXXjsscfk+++/l1122UUbJJxL&#10;06ZN9bz4zfj9+A0QekSd3CE0smhwca54VNiOxg9eDBpjxuZhwh5GnLU+xLsB66akSLbN5hYxeKll&#10;ey36Iz1x/8K73qSeJWLeSA541vCgYNVxL7gy+mz5SyQ55QgFZSzuM/A3ln3s4M4BF/TQoUPl6KOP&#10;Vs8EZa7+rs6UcQ6h5UA5+wk9L6AsltB4wkuCJ4KGFd0GVZ0TDavQchZ3rpXPiTJj8whcMSNsLCst&#10;ldeXLpWjvZYmM5UZkYOXAC55LPdXPAvhKxP3hMQJthMx/o3ljgWPdUe/LGlJsXyx0rHy6JtFTLAc&#10;6VbD4kdAsBwREyxg+ukpiwVO1AmC++CDD+Sggw6SPn36aH04Lyx4rFSsbwLN6HrA2iU+IDc3V70P&#10;fB8rnXOmHLc31juJbGggxAp+HyzwI444QhsrBL/hgcCbQh2pP9Y31x8rHuF3vyF/KedcORc8M/yG&#10;nFMiDfeLNNbHHgIP29b2seuD6i2vezfhWu/G3se7CU3Wo4An7vU9qw0Pycfey4Ko+Xae2Eci7Swv&#10;Uutjjw24p+mD/uabb1SwXTAVrl5EjaCx3r1768Jvw3OMMBC8Rd54XPKIBP3SbE/5f/7zn5iOeccV&#10;feutt6rXASFEwPiLgBEgRzAcgWa46BFJxJogQb5H3AB1P+CAA/R8v/vuO71G9M0TXMh1iHajhXcg&#10;C9eWiHgEnfq6pEHER1B3PBScI/EOWVlZGhNA3Tkn3PKHHnqoXhN+Wxpi9NHThcLirHdj45iwh1Ad&#10;YYdxXsv6Ea/1earX2syKkSWQbPBKZmnivdy45h944p7mvag7eC/+tDC/BEzYYwfWKy95+lt5NrEA&#10;CdDC1YtFSx8zIkd/dIcOHXQbrEO2IeiKQDUCzej/pWGw3377ad8vAhIr3BAurFagLgTJYYXT30xD&#10;hH8j6pwvos96rFrOEQFEILHmWThfrgPBeFyHWMF5uf5w6nP44Ydr3RF4PBD8ZieeeKJ6Gqg/548V&#10;T5wEFj5ij8XOUlBQoHEUeDQscG7zsUlggnAZeHFv6SQwXDy+u8B72K71WqN7eK3qnS1oLibwO5Dt&#10;74ucHNnFezmc2by5uurD0SXCvhGERJ8ExjCM+Mc3fg1enPTN0OqklYbIOtw6Wqqsc5Gs7mVLGX9d&#10;GS1Gymjx8pmF71DGPvgcDtgP9Zrp7feW2bOlndei3NES0sQOT8Dbe7/BaZ51M9f7nW+cNUv73Vd5&#10;vz1BjYZhGMmALyx2qsBCIAzjGxFp+oj69eun/USsI5HBK6+8okEjuONOOukkFek333xT+2dwUZ12&#10;2mnqanv//fd1fCR9Umeffba6s4g6pf+JIIxTTz1V3XKhfWscY0ssdrZnMpLhq1bJW8uW6SQlBze0&#10;ZDR+gN+G4W8T8/Pl19xcTWBzoPfb7JKdLa09C35rxrzrPs1iNwwjDvCNsPPSJIEEEZEESTzyyCNy&#10;3XXXab8LgksyCvrZ6IMhgxF9NPTjEIhx4YUXyksvvaSJDRjjSQPgyiuv1EAZgi34zsCBA3U7xn0i&#10;+gMGDNB+KI7tFqx6kjxw3NAsR6zL9eqwxKtjifd3jtegGOuJxh+eaJAB7YAGDaSr96KPVRCOUQXB&#10;37TQE/jJBQXyV16elHifcc0zjS4NMUSeIXOVZZ7AO7arFdIAYF/co9x3JuyGYfgZ3wg7ot2/f3+5&#10;5ZZbNBAEkUeoCRzBtX7XXXfJYYcdppY8maWIFGVICELOy/ajjz7SpAZEihJkg7CTqYlgJ4SdrFTs&#10;m0QV999/v9x+++1qyXNsxP6zzz5TVz2WPcktQodWsM3MwkL5JjjxCAthL6Q2bZ6eLukbsQD5ruti&#10;ICgkXqDeLNQ7loE4Wwp1xpNDcJsLjKKMYXD5XiNsUXGx0GlDgB0CXtUvh6Af0bixNAsJkHO/IxG8&#10;DE+Kp9/SMIzkwjfCjosdYUdwiYZ8+OGHda5eRBlL6c4779R/I/bPP/+8Rrki7ESHHnfccfLpp59q&#10;zmiEnWEjuNQZMvLWW2/pXMa8kElniLDfe++9ehzGi3JsIjUZ14rFTiMCUQiX9c3+qSf5kDlmvAzX&#10;oN7EKPA73HTTTTEb77slUGfEF+8OkdB0t4Qbfj8ifWMZTZ0o8HvxbOOR43nm2rr7juePss19Dvke&#10;+2Ghuw1efPFFzV5GljnXpUdD9dFHH5Xzzz9fI803tn+3PfcU8JtvSZ2qA8dmcdcHeC+F8920KTi+&#10;i2fiuHzmfUB3FO/drYF9EAGPIcU87Lx7GctP16o7BsfkmvM7umvAvcF6yllPOUYbY//Jxuf2zVh4&#10;hskxxDGWY/ljjW+EnYcZ8cZaZhwm4nvOOefo0AiGRTB5Az8UQydw0zO0BVc81rlzxbuEB0wWgaud&#10;Ma+MZWW8JA/ztddeq331DGlDrKLxw3NuS5culRtvvFHrGE/CzkuNvNRPPvmkPlR+hzrz4N933316&#10;n5Bn2/Av/F40wvC24U1DgHleeVZ4linb3GeUfRFDwzPPs83QqEsvvVT22WcfHZ6IKLMNM8Ph4cPr&#10;x4QxGxJJtqWRzzuDdxMeQgSF/PM07MIJx3JQHz5zLMZ9866iHpwPDZEjjzxS08mGC3fsqq4D64hX&#10;4j1w5plnahmJf/CSbo0Xj/2xcF785nfffbeOUScXPv+m0cTzyxh4csX/97//VS8q6zgmvwVxWEwE&#10;hDZgLNEgoOvW7R9vHVpBF+4hhxwStUaQ3/DNOHZa1GSM+vjjj3XmIqwt3O70l5NcAoFnIgBuCix6&#10;rHcefvrYuQmAliQWO5Y7rncE9ZRTTtEHmNzJJLhgggUs/NA+9EhDixuPBONm4+1G47rR0IqXBgk4&#10;Tw4NQsPfMDEIL3fGneOhIyELsTF8RpTpoiOm5rXXXtN/8yzzLPFSZwpW3g8IL+8EPHkIBu8P3iXE&#10;0iCQPPcksOFlTwOVrhQafgTeAu8RLMd77rlH3znO4ue5ZX+I2jHHHKMJVKgfQsLscRybhghJVaZO&#10;naqCRNAtAcAcj7ztNDQwQLgX2RczluFJ5D2FELEtFiuTn+BBZAESuXAMLFKCfTF4qCf7Ib6Dc+Ma&#10;YPnSaMGgwSvJuXL9Pv/8c+1q5LpgxXL98GAgzFi4XBdmkON8qBfPCyLONaSMbRB0vIzMisdUq5Rx&#10;zXh30uDi2IMHD9Z3MO9r6vX222/ruXM+/La8u0PjUTgu15+x6fzeBD5TJ6x3fjfqwrXhHMhBwPuH&#10;5DvkKuBa8JuT+Iax+pwv50a98bhSPxoclHHs0N8y2fCFsDux40bkx+AmZqGVzI9PfzcPOg8U63Gz&#10;0sfJgmueG2DffffVbfgheaAQUZJQ0NLjxieSnu14WbjJBqIFLVHyJseD1evgN+Eacd3i5eFw9xEv&#10;Hl6A8dQYSVYQEUayICIILw1yRIOGPs85Fj1iQIISLDvKWY8XCTc7zzliQ+OT3x/Rx7JjnctKR+Oe&#10;tKV00XEMxAPLFwFAANk34oIw023nup0Qdo5JPRBOPAJ8BxFBrPEEIng0CmhIsF/eWwgyjUueHYQW&#10;wUGMECX2j9cAUcLyJhATKxOjhPcS1wKoO3W+/PLL9f3BvOZ4J3kXsm8aFbz78B5g8GDNY9B8+OGH&#10;2gjhmaUhwvuT7kiOQUIbhJRGAw2kBx54YH2iG+KaOF/er6R+JdYI8cTDyTsUryiC+9BDD2kWORpZ&#10;NAKYKQ+r+o033tDriMiSMY/GCH+pE4Ls4HtcJ4wrzoX6cF2w1LkmNLgw4mjsoQcIO6KOx4JGCg0a&#10;/k09MQI5T+rJ9eI60ciiPjQuaDwka+PeN28+HkoeKDIU0Wrlx0OQ+WEoZ+Hf3IC0ypzw8JBTRiOA&#10;MhbWsw/3cqeM/XGjsH/34EYDV0/3wMYT7rrFE9SZBzyav7FRPRAXnkte1C4DGSACCC4BtHS9kRGS&#10;gFgsdBrxCAmWHs8WQksZAksjmr88dzT4ERb6XJlJDLc2cJ8gIognC14/9sc7JxTqcNttt6mAIVQM&#10;qUV0cAVjJODuRdwRHeqONc65INJ4BxFG3lGkWUW4mE+dxgLbIVo8Xy4oOFSE2BeWLvcylj3nTCOB&#10;hg9CyF+sYrr3sKhxUbMd3U9cE86NRggeBRoseA7wFrAtHgLEksYA29FA4J1JIwirnmvB/tkf70w8&#10;BTQgXMAo5ZwP3+P6nn766eqx4DpivCD8XHO6VjjPUGhgcC5cE0DQEWEaOFxjxJjfkUYP3+W8+D15&#10;xzPPPg0FvAMch4lmuC9YaMgRPE3jhGvGXxqLyYqZNBGEB4AbjKh7XlC07P0A9SKIkIcE64MHzdWV&#10;h5NyV1fKsXR4cHkR8ZmFlwZlvLj4HC04FhYc9XT1cQLAi4lzoIxWO5YJFgEvc8o4T86Xcl4whj9A&#10;TBEkXLTko3ACh/jyu/GXBfgMfAfhc41+AqzcNu4v0OBH4LHsuG/c94F1iAKWOO5e6hD6XUDwEBxG&#10;5dB3izeQfbBPFteARKiw6gniRYiwbhFU6onoc3ys1BtuuEFd/riwsYQRKASTfYWCkPGMYZ2zHrHG&#10;A4AQcnz+zdBcAoLxamC1AvVlnyxsx/bU7ayzztJjE7tEDILzeNKw4JwRe+p78skna9cD3+d6uXpV&#10;vi5AGQvbcBz3b+rAX/bBMxcKosu1cO8XtuP68JdnE6gTQo2w8/wi5NwXWOt4E1zgnrt2/AZcZ559&#10;4F6gLN6MknBiwh4heKhYaM3zIL/++usyaNAg37Qiae3jEsOC4N88FPRx4WqjrkS/4jLkweKlRoua&#10;XACIKNYE/37vvfe0Dw6hjCZYQldddZUKAXWkr5G+SuqONcXLBFfl//73P50Tmv46XjwEVdJfS+AU&#10;rkNeAIY/wPpDdHBV8+IHBAmXMX259JliSWLRIQ7gxMYJDA0ChJB7loYdz5/bZkNgcXKfIKS4gCuD&#10;YODeRWiwcGkM4PanK4Bnm3uQBgF1xqrF0sXaRLSpM9/De8D54U7n3uS+w60e6j2oDF0MeCK4JtzT&#10;eAtoSCOArlsPIaR+WOU8l1XtB+HDA8KzzTOOpc727Cd0e95L1AcrGI8A2wHnTF1pwLvnhe/hrcAD&#10;QVcKzx6/U+XrV1V9uH6IdKglzzXieeY5ZZ9AI4l60nhn3zSUuAacN//eEPzm1JV7gbonKzYJTATh&#10;QWE8Pq5E+uMQFm5qXFuxBlchrk36/3g54T7jZYU7klY7os0DRWAMdcb1yIuJVjwPG24vMvQBLx76&#10;FiMNDy1WDA0SrAJeErTKecHSr8q/sb548HFb8rLgJct1p9VPABF9hbzMabzg/nQuQSM2IEgIH+LD&#10;fYYQIcq8wBEwfjcajvzG3KP0B7OOBh1iicjjhkccsGJpdNLfyovdiTIigSjxPLIN2xOvwz3ENvRL&#10;c/9wv1cWIzxb1AP3MCCICDgeI/qw+Td92ogw9yPHx7WOqOAVoguARgP3JPtGuOgSQPg5X86Vc3f7&#10;d+CNoH8cy5YZ0hA1xJ7YAASU5xdxpA6uTjReqQPXDLhGNIRoeHCdcZ/jPeSa0FVJmQtuo/uA60Jw&#10;Mt/HiuY54dpNmjRJnyuOSX15brCa+R598ZwX14/fkeeT77C4xpWLWgd3fYkLoHHAb0L9ORbvRRoK&#10;HIf60Ligfpw3x6K+/OacD/Ae4ly4dhyXv1xnuh3wrHBNqmpcJAO+GO6WiHBZeSgJ3MFK5OHGCuZG&#10;xSqJNdSPhwqx42VE6t2LL75YLXHEnr+8FHhx0K/Ii5PAGNzdPGS8UHHv8dJlKCGNgkhCfbF2aHDw&#10;8qfOvDh4yWHJIOK8/HBL0m+Ia5Vz4OHHq8CwGIKICBjCKiHPAefLC8CIDfym7vXDyx34jEABZe4z&#10;f/nsytxnYL37t+uKcZ95sbO47/Bvtz33E/27eG/wXHFfh8L2bttQgaA89Di4fd3+2d59dv92x+cz&#10;C59d/dw+QvcPofvjL7Bd6Pec69l9320Xeny3vavvho7t9ue2ARo9fKYxD+zXnROEnk9oGZ/dPlnc&#10;OuAzzy6eDYwB3ouUUQ/+Vt4/8Nmtq/w59FxYCJ7EU0IjkOc8WQlcFSMicNNhXdBy56bjr3MzxhLq&#10;gqhjqdN/jnBTLx4YXnaurtQdAcdNRxnrsIqxTlwfNZaQc41GGoYv0tLH6kHgCbbC+qEO1M/1CVIf&#10;/s3iXjSU8W9eXvxlHednxA5+F34v93IGJxIsbj0Cw28VWub+7bZ3/w7dloVtQ7/j9kcZXTpYd/RV&#10;V9UfG7rvUCofx5WF7jv032492/Idylnv6uS2CSV0H3wn9PzdutByty8W9/3Q7d1+NnTsytuwuHJ3&#10;HFcft0++77YPLWM7/u2OURka5ng5EPXQelS1f/f9DX122/JdFiLtCWhMZlEHE/YIglgyxI4kEwR3&#10;YVGGM7lEdUAUceVhyfKg8WLD5UjULBYwAXS427DacWXTz4ZLELcarjFc9Lj1cIvzORoQoUvSCrKG&#10;EXWLS5DuBPpUeUnjRsQVh8cBq4A6YpHhluW60yChNY8Xwu3PSF64t+nDxr2LKBiRx4mwayiEEyf2&#10;7DvZsT72COFuYPqAEBj6oUmqg9CzLpZg3RJcRr8U42sJwkHU6X+kLxOBpK4INn1liCb9lvT50QdP&#10;Xxr9X4wBpmVMd0OkrXauGa15+t4QZKx0+gkRds4HS56HmrqwHjGnjGAqyhB83Pa46DkfvBT05cX6&#10;tzBiA7+7e0btHjASDetjjzBcXtcX5lxHsYY6uX4zoE6IZlV1DS3jJchCGe5s/rIN20YTjssCHL9y&#10;Xdx6ysHVr3IZ2xuGYSQaJuyGYRiGkUBYx5JhGIZhJBAm7IZhGIaRQJiwhwl6NBhDGZqKlQQRLJsD&#10;29OXTTS36zMmcp1AL7eeIWouC9eGcPshMI70i4zjJtAsknBMzptkHhwv0tn1OB7nxDH5N9ed7Hn8&#10;NQzDSHZM2MOAE1MSnpCBCWFG3Mi5zJzSmwuNgPvvv18FGRgeRzYoB8dhGBpZrzYGAsec1mS9YzgP&#10;KVddg6O6UAe3uM/kcOa8Sd/KRBMsLuCuOlQ+VihMBkK+bWC4Hrmy+WsYhpHs2HC3MIH4YGGTDY1x&#10;sWRoY2gVCRNIK8lYcISIfMikPmSsJdnSsMjJ/sb3aQyQT57UraxnnDgzGjGxBGkdGXdLykXSoDIW&#10;mxSLpMFk2BnbkUIRGIpGCkjSpzLWm2xsZI5j/mVSqTKkjW2ZGQqYQenWW2/VbE2IMnXm2NSXc6Jx&#10;wbA9MrjxXerDOHLG6dNguOiii3RsObM8kU2KY5Guk/2Sv52UnWSoI+sedeH7JMehzoyL51iPPPKI&#10;Jp1hvD/D7sgSx3ScjKtn/DnZwZjrme8wTh3PBduzX64H69xwPRpHXG9gSBwZ6Pgt2J5zYTtGARiG&#10;YSQiZrGHEcSYnPDMkkQyF8ZPM6SKsdSIFLMrIYAILC53LHNmlzr33HM10QsizdzPCCjZk4A80nwm&#10;Qxz52YEhZyRcIfcz1jkiT37n0OFbuO1pXLj5i8nWxljzu+++Wz/TwCAfNA0LtgGyuJGIhu1oYDCj&#10;FKlmGQ+OSLM/xJkkMQg3cHzc7/vvv782KFjHHNJ0BZBmlgYBqWfZNw0WtneJZjh/jo8bnSxUHIvs&#10;cnQ1sE/GonPNSPvKdT3nnHPWny8NAq7dnXfeqWPt6QZAtGlEcI2vu+46TQzEhBAksGFM/jXXXKO/&#10;i/OIGIZhJCIm7GEEYUX4sJYRLDK3YYkjRli3JElh4ge2o4+Y3NRYj1iVCDELjQPK+YvAItgIIVYp&#10;FroDq5jGASkxGZNOspVQEFmEn+8wWQuucbcvGgWIG1Y7rn0EGxHHK0A9qR/ufs7BiShubuqEN4K6&#10;0LgA/rox8SSrufLKK7XepJ9lKkiS35Cgh0YLiW2wlEmGwyQZeAacuNNo4VjUj4XGB9eGfdLYIB89&#10;Vjf/RsAZh+6ulasL14PrzbXAqqceXHvq3rFjRz0m6yMdc+A3OGe8GPyuTFBiGEZiY8IeRnhxIl5k&#10;l8MljQuZMlzviAlWKyIGiA7rWBwIFJ/pa3diuaHkL+wTa/jFF19Ui7byBBaIJh4DrGAyxtHIoF+a&#10;qRBxZ2PlInR8xtplxiTc12Rno6FBA4RGChnamJ0O65n6Va4P9WA7JrrBSke4ySPPdjQIOC776Nev&#10;nwo25xe6D7angcF2p556qk6Qgwi77RAlYg04/gknnKCNCspogNB1QQOGz8A58z2y6TH1JOupH/V2&#10;4p+McH3cdJiGYSQ+JuxhAkHBKkXMCaJDpBBbBBRRYjYxZndjXvP+/furJYqAITiIPN9FtJjKkBnI&#10;6ENGYF1AGFMa8m/Ekf0hervvvrs2JHDfhwoXlizeAdzllFM3xJljEsyH2DH9JX9x9dMPz/Gpq5si&#10;kdALPA8ExdEnTkODfYb2TbNfLGusabwNnJfrRmDfuL7pP2cf9JEjtNQ/9JxIEYurHst6wIABmuqW&#10;fnu6CZxQc54cnz5/rgkNEurNX1z1uNqpG8ekIUN/+xNPPKF9/mzPOn4X6s55cr0NwzASFcs8Fya4&#10;jIgP4oEY8ZmFCHlEmL8uUhzhZR2f2T703/xl4Tvsxy2U8RfYHpGkP5k+aQTRWcGVjxv6HernykOP&#10;G3oM9x23PX9pHFBeeZ+O0H2zjm1YQsvdPigLPZ5rkPDvDW3n9gOuocJfVz+3fegxwf0W7rwg9ByT&#10;Ba4rLnimyqRBR3yFYRiJi1nsYQKhQLCdYDjxceKCmOA+dn3YrHPbh/6b7bEo+ct3nJC5z26hTxqX&#10;N54BPjvc/txxHfybY7h9u7LQ47DeHY+/1JXtXXnlfTpC9813XH1Cy90+3LHcsfk3y8a246+7dq6+&#10;bt/ueK5uodu677t1of82DMNIVMIu7FhMuJJxx7oXLeOpjfDBdaVfG5c/7nPDcPD8ETTpGjI8fww5&#10;NAwjeQirKz7U5RcKLxiiconONgwjMvAoExdBnMaGMFe8YSQ+YbfYnajzAuFFQ58mCVoMw4g8zKUP&#10;NKYReRrb9913n5YZhpEchM1iZze44G+66SZ9qfBCMQwjevDMufiDUA+ZBc8ZRnJhwXOGYRiGkUCY&#10;sBtGgoH3zBLSGEbyElZhZ2IQ4MXiUlfyb6LiWfi3i9glWtcwjPDi4lmGDh0qo0aN0meOv5UDWnHP&#10;M3LFRq0YRuIRNnVFrMmA5l4sTBziBJwpRB0uuAd44RiGER543tw0wQg6s/Xx/G0oSh6xZzuz7g0j&#10;sQir2cxLBEGvHIWLZeACeZxVbxhGeEHYEXO8Yq6BTRlBrcw4yL/3228/LQcbrWIYiYmllDUMwzCM&#10;BMI6ug3DMAwjgTBhNwzDMIwEwoTdMAzDMBIIE3bDMAzDSCBM2A3DMAwjgTBhNwzDMIwEwoTdMAzD&#10;MBIIE3bDMAzDSCBM2A3DMAwjgTBhNwzDMIwEwoTdMAzDMBIIE3bDMAzDSCBM2A3DMAwjgTBhNwzD&#10;MIwEwoTdMAzDMBIIE3bDMAzDSCBM2A3DMAwjgTBhNwzDMIwEwoTdMAzDMBIIE3bDMAzDSCBM2A3D&#10;MAwjgTBhNwzDMIwEwoTdMAzDMBIIE3bDMAzDSCBM2A3DMAwjgTBhNwzDMIwEokaFR/DfCUsSnKIR&#10;Adx9U6NGjX/9NQzD8DMJL+ycXnl5uYwYMUL+/vtvSU1NDa4xjI3DvbNu3Trp27ev7LrrribshmHE&#10;BUkj7Pfdd5906tRJdtttt+Aaw9g43Dvjx4+XlStXyjnnnGPCbhhGXJA0wn7//fer5bXPPvvYC9rY&#10;LLh3/vzzT5kwYYKcddZZdt8YhhEX+CJ4zonvrFmz5KOPPpKhQ4fKqlWrgmsD6/Py8uSHH36QDz/8&#10;UCZOnKgu0nnz5sn7778vb775prz22mu6vqysLPgtwzAMw0g+fBMVv2LFCnnkkUdU0H/++Wd57rnn&#10;pKSkREUdsf70009VxAsLC+Xxxx+XmTNnSlZWlnTs2FE6dOigltXo0aN1e8MwDMNIVnwj7LNnz1Yr&#10;/NRTT5XTTjtNP69du1bX5efny++//y4nnHCCLoj5b7/9Jg0aNJCddtpJ+84R/P3220/S0tL0Owg8&#10;ZQsWLJC5c+fK6tWrtdwwDGNzcd7E4uJi/RtrqA8GD+/E6tSH/fC+xRPKu5Gluvs0/EPMhd09ONxY&#10;derU0aj1zMxMqVmzpt7AgMVeVFSkQp6SkiL169dXy57vwrhx46RevXrSvXt3/eygcTBo0CC58847&#10;5fvvvw+WxhHe6VWUV0hZXpkUTCuQogVFUlFmHgnDiCYETxJ8u3Tp0mBJbMEzOWDAAFm2bFmwZMvg&#10;vcn79IMPPpCLLrpI40fOPvtsufzyy+WXX34xcU8AfGGxE5SEqHOz0YosLS3VckQcEHkscSxwbjr+&#10;1q5dW9ex7ahRo9RyxzUfyrbbbisPP/ywPP/889KvX79gafxQ4f1XmlMq8x6cJ1MvmirTLp4mK79e&#10;aeJuGFEAAWShm5Dhsnj++DfWe25urnoUMUgoKygo0HcRBgcNAd5lzmhhHdssX75cv0cZ6yhfs2aN&#10;fmbBemafrAuFz7zz2G9OTs76Lkq3jvpQXnn//OUz5RyHf7Mf1r333nvy2GOPySWXXKLxSa+++qrc&#10;eOON+l51+zbil5Q7PIL/jgmhkcY8PFjejDfnpscCxxpv27atBspNmTJFBR4hP/jgg6VVq1YacPfV&#10;V1+pCx+L3sF+Q5effvpJ99O+fft/HdOv6INZWi5LXlsieb/nSbOzm0lqo1RZ/s5yyWiTIbXa1YqL&#10;84h3Fi9erJbRjjvuaNc7CUGs3377bQ3qJWiXdw8GA57Al156Sf744w958cUXtasQgX322Wfl5Zdf&#10;lvnz50vv3r21jNigZ555RuOEfvzxR6lbt660adNG98Xrl3cSRszdd98tkydP1iG5zqjhPYBoc7xH&#10;H31U35EzZszQhsNBBx2kIo/h8uSTT8rHH38sw4cPl9atW0vz5s31fXnTTTfJW2+9Jb/++qsGGdPw&#10;6Nq1q44S4h16/PHHq5jXqlVLGjdurN/DkDLiG9/8gtyMZ5xxhnz++eeycOFCufjii9V6R7gR81NO&#10;OUUtctxH3JC9evXS79HC3XvvvaVFixb6OSGgwewtBRMLZPWw1dL4P40lvUm6ZPXMkrp71ZXFLy+W&#10;0pUBr4ZhGJGBhlx6erocddRR0rNnTw3uRUSJ6aF7kOWGG25QwZ06daqKKuLMMmbMGBVWuhUPOeQQ&#10;ue2221TEd955Z20IYH0z/HbfffeVBx98UBf6uHkHcsxQhg0bpsHCWNgci4aB6/OnsYBo33PPPWp1&#10;U09EHk/C008/LZ07d5ZXXnlFbr75Zm2gUmeOs2TJEq2La0AYiYVvXPHcYH369JHBgwfLrbfeqtY1&#10;N+W5556rNzqtyauuukpv7COPPFL74vneLrvsImeeeaa2OBMFXPDlxeXqdk9vni7pzdL1XGvUrCHZ&#10;O2WL9y9ZNXSVVKwzl5lhRBoMC95PvGNYsGh5J/Xo0UMtb4wSvIfbbbedNGvWTD+zHeKJ+/v111/X&#10;BgDvtXfffVcDejFIMjIy5Oijj9ZjIN68x9hPZWg0EDDcpUsXfQ9iyGDkYLXj0cSqxyP52WefaYOB&#10;2CLc7zQGEPomTZro+3T33XfX9yb1Z3HdBUbiYT4Xn1KytERy/8iV7N6ekKcEXMCIe82MmpK1a5aK&#10;fvGSYi03DCO68CwizIBIIvyhnwHrGFH+9ttv5ZZbblGBJ+iN7yKoLPTb42rHHY530sUXhULDgn3h&#10;wQQEGWud/bCOhRglLHmscI6FmFMn9ueORfcmf7Ozs2WbbbbRbgEsf6CcfbrtjfjGhN2n5I3Nk5pp&#10;NbUvvTK1OtbSALq1vwaGAxqGETmwzrHAif2h79yJ4ebAdxF6IuoReeKBnEDT5Ujg2hFHHKF94Vjc&#10;9NUjsKHglaRfnQYCLn72gTudOu255566TaNGjaRbt25q2eM1QLzpqydpF99BxHHZc2waAUTC85kg&#10;ukmTJmm3wZdffikjR478f8c34o+YB89FA1qgBKrEQ/CctpyLymXZ+8skrUGaZHbKDK4JQN1rpNWQ&#10;dcXrtA++/t71pWa6tc8ihQXPGVjiCCJBaAglQb2LFi1SCxnxZB1BdO3atZMddthBLeq//vpLt8Nd&#10;z32DC37s2LFqKfOZ/nXc51jRDDPDjY9Y03hAyJ31Dy1bttQgOYLf2Ad9/IjzXnvtJdtvv73+m9ij&#10;Tz75RNcTREyAHHXhM+KNax43PIF/jCDiPUjdaCzwXYYD023APps2bWr3epxjueJ9BvUtnl8sM66d&#10;IY2OalSlxc42ZavKZOnrS6XtdW2lXp96wTVGOOE6W654A0Jfk5XvA7fOlW/ocyhV3UuVvxfKxvZR&#10;eR3llNFocAF89Pcz9JeuABJ5uW0qU9WxjfjDTD0fQiIarPa0RoEselWRkp0i6S3TZc2oNVJR+v8f&#10;UMMwwgeC55bKVC7f0OfQpSo2Z13o4thQOR6AN954Q4P2GIZ38sknq4fBbVP5e67ciH9M2H0ELWiW&#10;vHF5ktEqQ1LqVD0URR/C1BpSe4fakvt3rpSusqFvhmH8A+8IAugYZcTEWXQFEHWP295IfEzYfUZF&#10;cYUUTS+SWp1qeU9nsHADZLYP9L/n/Z2nfw3DMByhljiLkTxYH7uPoK7FC4pl1o2zpPGxjSWt8YZd&#10;8cD2q75ZpUPg2t3QTmrWsnZaOOH6JnIfO+dH4BfpTt0QLcMwNgzPDAvzlRDg6Nd3ggm7j6CuDGGb&#10;/9B8aXFRi01Gu7N90bwiyfkiR7a5fxvJ3ObfEfRG9eD6JrqwI+qcG5HUiXZ+hhFueGbIu3/ttdeu&#10;D0L0IybsPoF6kklu2XvLJOfLHGl+TvP1iWk2BN9ZV7BOlr6yVJqd1kyaHNNkk+57Y/Ph+iaDsDMV&#10;MnnGQ4dYGYbx/+GZ4Vkhp/4BBxxgwh4rOL14EXZEeu69c0XKRRoe3HDTIu39cnxv1ber9GPHOzvq&#10;GHcjPHBtk0HYTzzxRE16QsITwzA2DM8M4/7xcPlZ2H3Rsaaitm6dJmdgAgMmMyAxiIP1pF0k0cIT&#10;TzyhyWZIsYhgz5kzR2dT4nskhaAsXikvLJeiGUWS3ip98yxvtvGW2t1qS9GcIimaXxQoNwzDMJIW&#10;30TMkHIRgWaSA7Ik8W9SNyLq5C8m3SKpEZkkAYEn8QJTENIIwNIgi1K8D+Vg7vWyNWU66cuWQJAd&#10;E8RodHxC+18MwzCMTeEbYWcyBKzwY445Rvr166c5mZkBCUi0gDV++OGH68xupIZF5HGTIvDM1c6/&#10;+b5zjdAgwHp3C5/9DoFwRLaTSnZzqeH9pznlt6kla0avkXX5gTzUhmEYRnISc2F3AkyeYmY4ctMj&#10;ItBupiPc9FjvDDFgWA4THBCZiJXPwnSEDRs2VOu9sLBQvwMI/lNPPaVzHY8YMSJY6l9KFpRIWhPP&#10;+k7dgn6boDs+s3OmFM4qlOJFNuObYRhGMuMLix0RZ35hRBmRdy54piMExJ5ZkrDgWZ+Xl6cTMNSr&#10;V0/nKCZNInO5I/ZMluBgPeuY2IBJD/yKNm5Ky7WPXPvXtwLc96SZXfu7zfhmGIaRzMRc2BF1FmZG&#10;4u+QIUO0P50ZjQiY++ijj3QYTs+ePXVawaFDh2rAXK9evXTGLQSfiF7KW7RosT6yl30Rudi7d2+N&#10;hmf/fmZd7jopnlcstdpseWSyXkPPys/cNlPW/rJWytaWBddEDudpKZhdIEvfWaqz0RUvLrY+fiMq&#10;cP/hyfPzQtegW6paH28Lz7sRH/hiuJsTCaYYJOKdILhDDjlEy1zfOtY64s0Umog6Yo2gEUk/evRo&#10;/c6BBx4obdq00XKH27efh7tRx6K5RTKz/0xpenJTdcdvKeyjZHmJLH1tqXS8u6Nk98oOrokAwWF2&#10;q39aLfMfmC+pjVN1DH5FUYV0vLej1O5cO7hhfMM52nA3/0G9eaZp6DOnuV9x9QS8jvEO87wT/5Ro&#10;z8GWwG8aD8PdbBy7D6COTOYy+6bZ0uryVpKSteUvAfbBLG/L3lom2btkS6tLWm0ywc3WwrHyx+fL&#10;zOtnSv3960vWjlkq7KuGr5LShaXS5akuklo/Nbh1/MJ5mrD7D+qNFcwUpBN/nigNShtoEKmf8J5G&#10;Kff+y0nLkdSKVGlQ1iC4Jr7gPPgvJyNHOvfsLE8//XRCNFK2Fu49E3YfwOn5WdipX0W594L9bIUs&#10;e3OZtLyo5VYnmWFfeePzJO+PPOn8WOctiq7fXDhG6cpSmXLOFG1A1N+7vncXBa9zUbksfXWpZO+U&#10;LW0GtNEhePEM52TC7j+otxP2td+vlX1W7CMp3n9+AjEsqVkiw5oMk7pldWXvlXv7rvGxOais16iQ&#10;r5p9JfV61zNh9+49S1BjbB7loglm0ppuYUR8FdTuUltd4vmT8oMl4Ye0t6l1U6XuHnVV1IEbnKF6&#10;DY9qKDnf5kjpcptK1og8NStqSqr3X5oP/6NeOhzVx3XcrP8qvPdSRWI1ahMdE3YfUFHmte4XlEh6&#10;i83MOLcBVFwzakqtjrVkzY9rNJNdOKG1SizAsreXSaN+jaqcpIbofI6PB8IwDMOIPibsPmBd4Top&#10;WVYiGS3CMwlH5vaZOuytaGH4Uswi6uXF5TL/4fnap57W6P+7+WlY0K+PK375h8ulbHXko/MNwzCM&#10;f2PC7gPKVpbpBDBpzcPTJ57RPENq1qkpa35ao4IcLgqmFEj+uHxpcFCDjfafp7dO17653DG5wRLD&#10;MAwjWpiw+wByxGPtpmRWPyhFreY0z2reNVvWjFwjpSuq39dN44DugkXPLtIoeBLhbAy6A+ruVldW&#10;fb9K4wcMwzCM6GHC7gNU2NM9QfZEOVxkdszUALbcPz2rOQzimjc2T5esXlkbrac2LDxrnhS3TEpT&#10;XmLKbhiGEU1M2GOIs4SL5xdLasPUagXOhUIkbkqdFKndo7as/HyllOVtfV+3qyPj43HBb8pad+j5&#10;eHdX7l/mjjcMw4gmJuwxBou2aFaR9ouHS9h1P96S3TtbJ4VRq70aXe0Mncsblyd1e9fd7LHpuOMz&#10;O2XKyi9XVuvYhmEYxpZhwh5jKoorpGRxiaQ2CG+mNlziqVmpUqdnHVnx6Qqd531L0Uj4onJZ8OgC&#10;7bOvWXvzbhc8Bhy/9va11R1flmvR8YZhGNHChD3GMISsZKkn7HUjk4K1zo51pGBageZ135oIeSLb&#10;SZ5Tt8/mW+vOY8CYdtz4lqzGMAwjevhG2BEd5l9nStaCgoL1kyeAWo7eZ8qZt52pWSljxiE+M0EM&#10;C2km4w3SsyJ+KfXCn6YRyzmtbprU3buujivfkgh5ri+55xc9s0gaHtpQ++y3FNzxGa0yJG9CXrDE&#10;MAzDiDS+EHZEpKioSF566SW54YYb5LrrrpPvv/9exVwFxluY+Y11t9xyiwwaNEjnXp8+fbpceOGF&#10;MnDgQLnvvvtk2rRpwT3GD8VLiiWldspWCecmCVrO2TtmaxY6ssEx7/smwbD3FrbH2q7Trc7W5X1P&#10;FcnomCGrR6wOFhiGYRiRxjcW+6xZs3TCjZtvvllOPvlk+fjjj9UaByx15mXffffdVdixzpmqFYs9&#10;MzNTTjjhBLnoooukc+fOuj3QGKBh4BY++5GSJSWS2iQ1YjOx0deN5UxEO1Y7fd6bCmbzmlJar8Uv&#10;LZbGxzXeqkaHDnvzFtzxeX/laXY9wzAMI/LEXNidRb5kyRLJysqSJk2aSLt27bQMQYfi4mJZuXKl&#10;bLfddtKwYUNp27atzJ07V0W9a9euMnz4cLn99ttV7EMFfPLkyXLVVVfpzFwffvhhsNQfuPMuXVa6&#10;VfOvbykZ7TIka+csmf/IfCleWhws/f9ovcoqdLuMNhma910t/62Ec2N/ZK0zDMMwIo+v+tix8MD9&#10;DYX1NWv+U12s8NatW8vVV18tV155pRx55JEydOhQbQQ4OnToINdff73cfffdOsWe3yAiHmFPb54e&#10;LIkMaj3XrCH19qinE7fMe2CelK7acH/78o+Xa+rYhgc3lJop1btFtJ+9dUbAU2AYhmFEnJgLu3PZ&#10;NmvWTF3v9J0vXrxYhZx5f3G7p6en6/y39KkTXLdw4UJp06bNejc74JYPdbmzz9q1a+t27du31+/7&#10;jXV566R4cXHYJn/ZGFyPmpk1pcmJTTQ3/Zw75kjxQq8RFHRwcN3WlayT5R8t19SxTU9rGpakOUxD&#10;y6Q0zBNfsc6f3SGGYRiJhG8s9o4dO8r2228v/fv3l6eeekqOOOIImT9/vjz88MOSmpoqxxxzjAwZ&#10;MkQtdCz3vn37yt9//y0DBgxQi/27777TbTIyIi+S4WJd/jpZl7tOBTcaOHFvfHxjKSsqkykXTZHF&#10;ry2W/Cn5sva3tTLrplmy6DlP1E9qqlY221cHvq/pZdtnana9ihITdsMwjEjjC2F31vXFF18sjzzy&#10;iDz22GNy6KGHSvfu3TUSHrHeZZddtHzw4MFy0003aV/7TjvtJHfddZfce++9+r3ddtvtX+56v4PF&#10;Xp5fLjXToldnrjVpYZse11QaHtZQk9dMPW+qzLp+lg5va3lxS8nskrl1UfAbgOOR6KYs3xLVxBt4&#10;cujeWrFihXrFDCMRcff58uXL43LYdGV8o4IITq1ataRRo0ZSv359tdJxwRNQh1jjlq9Xr56uJ2iO&#10;7VnP58aNG6/fLh7gJqoor5CS5SU6Exvu6mjCtaMxUWe7OtLy0pbS9pa20vbmttK4X2NJa5Cm68MJ&#10;XoLU+qlSMNEC6OIJvU+9ZcqUKfLf//5XA1gNI1GZOnWqDrUmkDveiR/zNtEoFymcWaj92NEWdsU7&#10;JFZ5zVSv0VQ7RYPcwmmlh8L5pbdIV3e/EX+QY4K4lkSwZAxjQxQWFmr3L4nS4h0T9hhBIFnx3GJJ&#10;a5qmIpuoYP2zpDVLk9yxuTr0zTAMw4gcJuwxAoErWVgi6U0iO9TNL5BatnRpqabQNQzDMCKHCXuM&#10;IJiMPvZoJKfxA2Svw93PhDeGYRhG5DBhjxE6+UtJhaZcTQZqpNeQtMZpUjSvKFhiGIZhRAIT9hhB&#10;5jci4glcSwY411rta0neWMtAZxiGEUkiJuwMkyGKlrGB/Nv4N2U5ZTq+O5ED5xwugC61carODb+p&#10;SWgMwzCMrSeiFvu8efPknHPOkW+//VZTxVqCCw9EzVtwxafWSw2UJQmMZS9ZXKIZ9wzDMIzIEFFh&#10;J087s6uNGDFCrrnmGs0Q9/vvv+t4wWS14iu8/5gTnb5mxnYnEwg7Y9pJYWsYhmFEhogJu7peU1M1&#10;7StzpR977LEq6qSIJbc7WX6SlYqiCilZUBIYw55EMLMcAXTMHGcYhmFEhoj2sa9evVruueceufba&#10;a1XImT71o48+0ilWP/jgg+CWyUd5SblO15osgXPr8e62jJYZUjC1QFPqGoZhGOEnoq54UlG2bNlS&#10;XnrpJZ21rVu3bmrJH3jggXLmmWcGtwo0AphydebMmfLOO+/I559/Ljk5OcG1gfVM6Upf/dtvvy3j&#10;xo1bP10r62bPnq0NhWXLlmmZ31lXtE5KVpbo2O5koQb/1awhGR0ytBuCcfyGYRhG+ImIsCO2LMyl&#10;XlJSopO2IMQk17/99tulTp060rZt2+DWARDlQYMG6XZjx46Vp59+Wr/Lfoiux9L/7LPPdOKXJ554&#10;Qj0ArFu1apW88MIL8vzzz2uwXjxQurxUJ6ypWTui7Sp/QfS/t6Q2SJV1heukvNCE3TAMIxJETFmw&#10;vj/88EMNnHvttdfk1Vdf1b/M4FYVc+bM0b/0xZ988smyYMECjaSH/Px8GTNmjBx33HFy1FFHSZcu&#10;XeSPP/7QZP3Dhg3TRkKnTp10Wwei75L6s28aADEnGBFfssiz1uumSM1aSSTsQVIyvfNOqanj+A3D&#10;MIzwEzFlwQ1fUFCg1jpz3DLlY9OmTeXqq68ObhEAAcZKR8Sx5Am44ztYtG6WHTcenulcKWf6VoSa&#10;YDws93333Ve345jsz4GL/tFHH5WBAwfKDz/8ECyNPcWLizWVbKRmU/MzTOHKuedPsAA6wzCMSBB2&#10;YXdC3aJFC7npppvk+uuvl5NOOklOPPFEOeigg6qcM51+d+ZTR5gZ646IA3Owsz/+4oLHcmff/M3I&#10;yJC///5bBZv++6FDh6o7PnTO6G233VYeeughee6556Rfv37B0tjBUDeCxpgMJVlSyYaiiWpSagSE&#10;fbwJu2EYRiSIiMWOQNMfjlVNf/h99923fnnvvfeCWwXQl723MOYdUR85cqQGyTVs2HB9wByi3rVr&#10;V/336NGjZdasWbLzzjvL2WefrfvDKj/ggAP0c4MGDdbvV/uxgwuf/QD54eljT2+efMLuSGmQEoiM&#10;tylcDcMwwk5EhB1X+umnny7NmjVTMSco7tZbb5XLLrtMM9FVRevWrVWY6TMnIv6SSy7R8sWLF0ta&#10;Wpqccsop0rhxY20w0M/eq1cvdd1ThnegT58+0q5dO7Xu/QxZ10pXeMKeZMlpQsFbQeY9ZrczDMMw&#10;wkvYhd1ZyogxfesMQ8OCf+CBB3QZPnx4cMt/cN/p3bu3us5vvPFGadWqlQbEnXXWWWqxY8Ffeuml&#10;MnjwYDn44IPXCzjfReDZrmPHjlrmZxB2osKTaahbZVKzU9Ulz3z0hrE10EUXGk9jGMY/1PAejog8&#10;Hex22rRpKuyHHHKIuswR32eeeUaefPLJ4FaRh3rQL3///fdL3759ZZ999omZW5665E/Kl1k3zpLW&#10;V7bWGc+SDf09ispl2ZvLpMlxTaTJsU2Ca/wHdf3zzz9lwoQJeu/6pTsnXHB+K1as0PiXr7766v+N&#10;WGE9yy+//CJ33HGHnHbaaRrAGmuoE912H37wodQaX0v2W7mfpHn/+QniaYprFstXTb6SeqX1ZN+c&#10;fT0rKiIO0ojCeZR7/33e7HMp61Sm9wBGWKLBPUWw9aeffiovvviiGolVPe9sh6bR5Uv3r1/fCREV&#10;doas4YrHJU9q2fbt2+uwt4cffji4VeShHr4Qdu8qU5fVP62W+YPmS+srPGH3rNZkg2tQsc67Dt+t&#10;lrQGadJ2QNsIdQhVH+qa7MLOs0NcC140PGd+uQbUrbSkVDqv7Sz7r9jfhD1COGH/rPlnsrDOQr0H&#10;EhF3rzMCi4RqDKk2Ya8CffBKS2XUqFGafObwww/Xlwju+d122y24VeRxP1ishZ16ECy25I0lsmbU&#10;Gml+enPv6gdXJhlci7zxeVI0tUg6P9ZZJ4bxI9TTLPYK+e233zQ1NN1kzZt7922MoU68gEl2VTyi&#10;WC32VO8/P5FIws5/WOy1d64tDz74oO/jmLYG7qm//vpLh0aT8KxDhw5xLewRvdM4aVx3LnMcyWrI&#10;RpesYKkWziiU9CZeqzdJRd3BlLUly0qkvMwy0PkdnmPcr3Xr1tXn2Q8LuSyI4zGiBzlGqvotEmUh&#10;Vot73S3xTESFnRSyjzzyiEa5I+4sWM/JSkWp14qfXyypjZJrHvaqIPMeDR3mZzeMLSXeX7yGEUki&#10;Kuy44kkSwzC3888/XxcC6ZKV8uJyTSeb1sgsDUYFsBBMaBiGYYSPiAo7fXaTJ0/WKMP3339fF/rc&#10;k5WynDKdspU5yZMd0unSwNHUsjZqyTAMI2xEVNiJoOzRo4fOy75w4UJdCNZJVkpWlEjNjJqSkpW8&#10;Y9ihBv8h7M3TpHBWoTZ2DMMwjPAQUWEncvDUU0+V7bffXmdmYwzk7rvvHlybfJBtLa1hck7+8i84&#10;fW8h+x7pddflrguUG4ZhGNUmosLOjG3kcf/kk090yBDTpzJ1a7Lhhg0hYmlNzQ3vUM9FhUjZmrJg&#10;iWEYhlFdIirsRMMzhOCYY47RaHiGFDCBSzJCRHzJghJJb528OeIrw9zsiHvRgqJgiWEYhlFdIt7H&#10;Tp54+tUReVJTbrPNNsG1/4A1S4pIkoE8/vjjmvmHrHUO1jMd61tvvSWPPfaYTtVKxD37feedd9Qr&#10;8Prrr+uEMX6FNKpF84oko3lGsCS5oZ+deANmucsfZ5HxhmEY4SKiwu5SyX7zzTeag3fixInaz14V&#10;S5culZdfflknfyHYjn/TKFAXtifiuPPHjRunOXzJ/EO0PTDdK5nspk+frklw2NaPuOlaU2ond+Dc&#10;euhn9+4+pnDNn2LCbhiGES4iIuyIMa533O7z5s1Tyz0rK0v23ntvFftQ2JZl7ty5+vmII46Qo48+&#10;WhYtWqTzsUN+fr6KOusYB0/OedL/MeMbUfcMq8vIyPhXLmtXh9Alluh0ratKpUZGkgfOVYKhf8UL&#10;iqUs1/rZDcMwwkHELHaE+a677lKhRZCZL51x7H///Xdwi39AhBFx5nEndSVCzfec9Y2bvri4WFNa&#10;sj47O1tT0yLWuOOZo33q1KnSsmXLf2WkorHw1FNPaX7jkSNHBkujDGO0vaV4YbHUTKspNWtF1EkS&#10;d6Q3TldvRtEs62c3DMMIBxFTGYSWoW1XXXWVHH/88XLeeefJKaecIkOGDAluEQAhdmJdWFioYu1c&#10;8C4XNJMOYJE7MacRQK5ovte2bVu57rrr5IQTTlDxLin5J0UpFj1egoMOOqjKvv1ooFMoeOdSNLtI&#10;U8ki7sY/0NAhgK5wZmGwxDAMw6gOEVMZ+sl33XVXFWcn3p07d1bXfFW0a9dOBZy+eBb6zgmYoz8d&#10;Ud9xxx3lyy+/1IYB++jVq5fOn/vtt9/KH3/8IWPHjpVGjRrpcYBjIv49e/aUnXfeWVq3bq3lMaFc&#10;pHBOoWS0yAj0LRvrYU56xrMXTC+QinJLQWcYhlFdIibsuNFJH+tSybIMHTpUrfGqoO+dXPJEzzdt&#10;2lTOOeccHSrHQuOgX79+KtBEvp988smy3XbbaTkTzdD/zuezzz5bGwF+g+laS+aXSHorG+oWimag&#10;S6khtdrXkqI5RXqdDMMwjOoRMWFnonrc5iSlcQsJaw4++ODgFv+AdY213r17d7nkkkvkjDPOkBYt&#10;WqjVzjzuCDhZ7HDpX3rppdpfzxSCuOGZJ/vyyy/XzHZNmjQJ7tFfaODcilLJaG1D3f4F3gtvIWd8&#10;WU6Z9rUbhmEY1SNiwo6rnL7va6+9Vpf+/fvLgAED5PTTTw9ukTyQWW1d4Tqb/GUDpNRP0TgE5mc3&#10;DMMwqkdEhN31qWOFV15cH3gysW7tOqmZWlNqpFoHe1UwfWtqvVSbwtUwDCMMJJ/KRpPgUDfGr9fM&#10;9ITda/AY/4ZrQj97akNP2MfbFK6GYRjVxYQ9guhQt3UVUjClQCO/LSJ+w+gUrjMKtcvC8BeNGzeW&#10;Aw44QGrXrh0sMYzEgxitQw89VJOpxTsm7BGGyV8KpxdqTnRjw6Q3S5fSnFKd2tbwB+pN8ZYOHTpo&#10;gCqTOBlGokJGU2LBaMjGOybsEYYhXCRfSW2QGiwxqoJ+duapL11qwu4nXLxMMsbGGMlD6H3Ov+Md&#10;e1ojTFl+mZStKDNh3wRM4ZrWJE3yp1oAnWEYRnUwYY8wJYtKNBo+tb4J+4bQRDXeNUprkSYFkwss&#10;gM4wDKMamLBHmOJFxZLWLE1qptul3iB4vrwlvWm6FM4qlHUlFkBnGIaxtZjaRAgSrmjSlSUlktHK&#10;Ms5tDrjiywvLpXhOcbDEMAzD2FJM2CMIEfHFs4slo4MJ++ZAAB3j/fMnWj+7YRjG1uIbYdepTYuK&#10;ZPny5ToRDHOwO1jHZ2aMW7ZsmRQUFGgZE82wLWVuSlc/UV5crrO61WpVK1hibAyd6a1luuRPyNfx&#10;/4ZhGMaW4wthR6SZi/3555+Xe++9V26//XadCQ6hZh3LmDFj5NZbb5WHHnpIBg0aJKtWrdKpWh99&#10;9FF58skn5bbbbtNZ3tjWL1QUeY2PZaU657ixcTSArmYNyWiXIYWzC9UlbxiGYWw5vlGcWbNmqTAz&#10;cQzTsn7xxRdqhQMW+meffSZ9+/bV9TQCfv75Z+natatcddVVcv3118s222wjw4cPX2/pI/A0DPjM&#10;ElVrnraFt5SsKJHy0nKpkW4p5zZJMICOiXLK1pbpEmsSYTzrxnBjd/3UGN4cXL3X/z4+/Jm0oUrF&#10;qFsc30brz8Mj3u6TSBAv74SYCzs3CwvzqpPKj6w/TMcKCDiUlJTIypUrVciZvrV169Yyd+5cnau9&#10;YcOG+v2FCxfq90ITaUyaNEmFn6ldP/jgg2Bp5NFUsl6d8sbmqVDVTDOLfXNJq5+mfe0F0wqCJYZh&#10;GMaW4BvF2VRLCKGsvA1l+fn58sorr0jTpk3lwAMP/Jewd+zYUW644QYZOHCgHHTQQcHSKFEuKuy1&#10;2taK6xZ7NFFLrFZNHfaW+2dusNQwDMPYEmIu7LzMWZo1ayZ5eXlqmc+bN09FG5Hmc1pamjRq1Eim&#10;TJmiAXQLFiyQdu3aabDdyy+/rOJ+5plnSnZ2dnCvgf0yaUWbNm00BzCWfjTBBV84qVBqdbDAuS0l&#10;rWWaFEwskHX5Np7dMAxjS/GNxY513bNnT7nmmmvkmWeekX79+sn8+fM1OC41NVWOPfZYGTZsmFxx&#10;xRWSkZEhe+yxh/apEzg3atQo/d7bb7+tkfJ+oCynTKdrrdXOhH1LYdw/k8EUL7Dx7IZhGFuKL4Qd&#10;6zozM1POP/98FeonnnhCp4ns0aOHutIR8h133HF9BDzBcljgbDNy5Eh56aWXZPDgwXL00UdrI8AP&#10;lCwvUbdyal1LJbul6IQwtWpIwQzrZzcMw9hSfNXHXqtWLQ2eQ7QR6PT0dHWv45JPSUmRevXq6Xoa&#10;Aa4xQN+6W9iW8pjiIuKXlmgmNetf33JIUkMXRt7feVJRbpG4hmEYW4JvhD1R0Ij4dRWSPz5fMrfJ&#10;DJYamwsNMx3P3ipDCmcUavY+wzAMY/MxYY8AzMGePzZfMtpYKtmtJb1VupTnl+ukMIaxIcpqlkl+&#10;zXzJT/Hh4tVrXY11UlqjtOr1cbRwHkb8UKOC8PMEhtMjOc3999+vCW722WefiLrrOV7pmlIZf8h4&#10;ad2/tQ7dMrYM/c1Ky2X5O8ulwf4NpPnpzYNros8ff/whEyZM0FwIMe/miQCMOjnuuOPk66+/1q6w&#10;eIGkU/3795dxP4+TrHVZwVJ/gfdubepaSalI8W0dNxfOo0uPLhrYTLdoMvP++++vj/Hy6zvBhD3M&#10;cLzcMbky/Yrp0v729lIzw5wiW4x3R3IdV49YLevWrJNt7tsmZml5Tdj9Cc80o2RITOVnaIBw34Tm&#10;14hXiGM64ogjEuJcqoMJuw+IqrAHBWnJG0sk5+scaXlhy+AKY0vhOhbNK5Kcz3Ok82OdYzb1rQm7&#10;f4lqmuitxL1eE+XeSXZRh3gQdvuVwogLnCucWii1t6sdLDW2lrRGaZpnv2CqDXsz/j+IjN8X3NYs&#10;Va2Lx8WID+yXCjPritZpnvM629cJlhhbAy1hxrMTgIhLPsEdS4ZhGGHDhD3MrMtdp1nnUrKTO8Ak&#10;XNTqWEvTyzL9rWEYhrFpTNjDBQaltxRML5CadWpKjZTE64+NBekt0qW8uFwn1DEMwzA2jQl7mHD9&#10;66uGrZLMTpkm7GEiJTNFam1TS9b8vEbzAxiGYRgbx4Q9jJSXlMvan9aqsBvVh372Gqk1JHPbTCmY&#10;ZLO9GYZhbA6+EHY3JG3atGk6oQvDCRiG42B9bm6uDBkyRF588UUZM2aMjg8tKCiQb775Rp577jmZ&#10;NGlScOvYUbywWMUns4MJezjJaJshkiqS+5fN0W4YhrEpfGOxL126VAYNGiR169aVmTNn6gxvxcXF&#10;KupMxfree++piDNv+9NPPy2TJ0+WwsJCWbt2rfz+++8yfvz44J6iD3VkKZxeKLXa19JJTIzwoNHx&#10;tVJ0+tvV369Wr4gRfsrKyvQ5s8UWWza+YFT6HV8kqKEKv/zyi7z++us6/eqCBQvk4Ycflrvvvltn&#10;c1uzZo3cfvvtcvzxx8tuu+0mjz/+uGZBOuOMM/T7Dz74oHTo0EFOPPFE/Qzss6ioSFasWKE/BqkQ&#10;yZoUiQQ1HIv+9bl3z5UatWtIvd3qBdcY4YDrWzyvWFZ8tkI6PdRJMjtGzyOS6AlqeD769esnu+++&#10;u29Thebl5WnyHL9MybylcP/iXaxdu3bc3kOcA0YUM2zGK9xH/AbVHY8/e/ZsnWL8oIMO8u3vGXNh&#10;5/C44b/99lu1yO+77z5ZtmyZ3HPPPXLrrbdKixYtJCcnR26++Wa57LLLZPvtt1d3PaLNZ36kDQn7&#10;lClTdNtVq1bJ2LFj5aGHHoqYsK8rXCcTjp4gLS5sYfnhw4zeI0XlsuytZdLoyEbS7MRm3p0bXBlh&#10;El3YS0pK9NnwI+7dQNbIE044Qbp06RJcE18giLyHzjvvPJ1aOh7BO3rVVVfFba547vNHHnlELrjg&#10;AmnYsGGwdOvgnuzUqZPux4R9A3B4Fiz2N998Uy31RYsW6d877rhDLXb617HYebh33XVXefLJJ6VR&#10;o0b6suW7CHvHjh11feiFZh0/An95Oey5557hF3bv6rH/9fnh77D88JFAr/FvuVI4u1A6D+4sKbWj&#10;83JJdGEHrq0fz4160UVw6aWX6rLjjjvG5W9AvNC9994rt912m9SvXz9YGl9g7R522GEyfPjwuPSc&#10;YAhee+21qiN05yY6MVcgHlSWtm3bqgh///338tVXX0mTJk3UBf/FF19Ienq6Wurksx4xYoTMmjVL&#10;evbsqQ/99OnTtSGAe4Ry9uFgv1j07hiRQIe5lVfIyq9XSp0d6pioR5DaXWtL6fJSyf3DgujCSaSe&#10;jXBA3Vq2bCmZmZm+rufGwMJt3rx5XFq6Dt6jGE/x+htQb7y/8dqds6X4RoV4eHGTjBw5UltXtNB5&#10;EGgppqWlycknn6ziz4xOTFrRo0cPda988sknkp+frwLPOvrTow2R8Lk/50q9va1vPZKQzY/+9ZVf&#10;rZTyQguiSwZ4B5xzzjn67McrWVlZ+v6ifzdeycjI0O7QeM0Xj4aceeaZGpydDNjsbtWE/edPzZcZ&#10;l86Qtre0tcQ0EaZoQZGs+HCFdLyvo9TZNvL5+JPBFW8YRmJhfuNqgKiz5AzJkdrdapuoRwFSzGa0&#10;zpAVn66woW+GYRhVkHIHEWoJDuI7atQodee1b98+rJYXk77MuXmORmunNkiO/puY4v10NbNqyuph&#10;q6VOtzqS0SKy87QTv8EojXgN3Io3yF2Bh2T06NE6RIxYG9zxq1ev1viacePGaX87LlW//h7U+88/&#10;/5Rff/1V60gAMN2FBJ4RJMz5ESnfunVrX54DEfA///yz1n/hwoU6tBhXPO9RYpmIg5o3b57GDRD/&#10;5EeWL1+u15rfgXuHYGvqOnfuXB2BRZIzcqEwSiFeAxo3hlns1WTtH2tVaJhe1IgOGc0zJL11uqz8&#10;fOX/sXcWcFJVXxw/dDfSSoONHagYSNmFrX8VAzuxxURB7A5UDGwRW+xuQFGRkhTp7v6/75n3cMUF&#10;dpeZ2Tezv++Hx868mpf3d8+5554rqz3LIKYGQenfv79noERkiJt57rnnbODAgd41j2Y1BCeuICSI&#10;CudAF16aAhGap59+2oWF2KA4JzkhtwHiTTT/u+++6z2UCFRmPrlFyBDKfPKJMD+O/Pzzz1455Lq/&#10;8MILHpDNNf/hhx882RnPGfeByko2ImEvIO6GJxr+9ZlWvVN1z2kuUg8WTrFSxazKHlV8xLf5P88P&#10;bka4UGQ8WE/HHHOMJ5OKrFl6x5BZ8sQTT7SLLrrI51NA5+wBEyfwMhCTse+++64RcC8vgolEOwQK&#10;08snroFodAc7//zzPWiRIGZ6I+FxIC9ItWrVPH8IXcfwgk6ePDncKl6QyOy8886z0047zdq3b+8V&#10;QiqJPDM8PwQ0tmzZ0iPlsxEJ+0aweMxit9jLb5650a6ZSqnapaxsy7I29dmptny2xmrPFnC7I+4V&#10;KvwTGEm6aaKaGzZs6MtIDkITSVyFnWNFABHxCM6ndevW7g6m987jjz/uQhNHOMbIdY1LfvPNN/fm&#10;D7oTb7311u6+xg1PEwPJw+IITTXcAypPeBhohuV+bLrpprbLLrv4cT/66KPevBPX52hjkLAXAGre&#10;uIAn3j7RquxWxYcWFenDrfbixazyLpVt2dRlNuvdWRrStQgRWfKZBCKIBUwq0jPPPNNd8ghOnKHp&#10;A88IGUCprFDuRdfe38GY3wdiHWj+IJ6hY8eO3od9xx13tK5du/p9OOSQQ+zjjz/2BGjZhoS9gDDS&#10;2MLfF1q1DtU8oEukFwqVklVKWpV9qti0V6d55j8KHpH5YEHhwuZ+8pfgLdpDp0yZ4jkuGCQKd3Gc&#10;hYXjZorOBRBHrGD6s3NunFMc4ZhpQyeuAVc8iWmAtN0EnHHciCX3I66BZxwjMRo8KzSL0PwBPDPc&#10;g+g+EKyZjRa7ouLziRc2i1fa2KvHekIaDdFauJSqVspWzFthcz6fY5V3rWwlKyW3Z4Ki4tML7mmG&#10;ZybxFCJCwcs7i5AQ0IUFSeAT7fAbm/M7VRAT8Oqrr7o4jh492kUGcUcoCeoiOh4L/oADDviXuz4u&#10;EPmOV4EmD9rWEUfEnQFgOKfff//dmxO22GIL69ChQywz6r311lueG56eBwQBMl4IzQcEM5LNlPwU&#10;aALt71tttVXGJt5ZF0pQkw/YF6O4TX5qss0YMMManN/AipeV06Mw8fu7dJXN6D/DStcu7fckmYPw&#10;KEFNekEECZSjQgW0TUeVqmHDhrnwN2/e3AvsOAoKcIx0p0JMeD6xaps2beoCyTLaqDkH2rHj+EwR&#10;1U8GUMSO48OyZfQ/rFy6uZHlk+5vpPWO62hvHCMVQ54RzgFRR8B5rqLU43h9uA/ED2QbEvY8wn6I&#10;gscynNBjgtXtWtdKb6JR3OIA92bF3BU2/ZXpVr5peat/bv2EuCehzJSwCyEyDZmbeYGqTzDN/Xqu&#10;Tew50aofWN1K15SoxwUEl/b2GofVsMXjF9v428bbolGLvCImhBBFjdgIO1YXUYwknqBNM2fiA5bR&#10;RkWCBJbTxhbN5zPzSEQQBakkE35j+ZzlHqA1oecEq9quqlXavlJSrEGRPBB3Klu1OteyVStW2djr&#10;x9r016fb8pnLJfBCiCJFLILnEE+iXZ9//nkPOqFvIe069FuNluMOvffee73th/YT+lPSHvfEE0/Y&#10;m2++6fNJDEH049ouU7bPc/BcoAEIAW3pK+avsLnfzrW/HvjL5n09z2oeUtOHZqWrlYgf3NfipYtb&#10;2aZl/S/d4OZ+NddWLVnl47f7GO7BrfP7n8dbqOA5IUSmEYs2dg6BrEZ33nmnXXXVVR5kQlRjjx49&#10;PNAES560hgTMtGvXzu6//37/SzAHok42KoSdYAn6XBJpyj6ZaF9n6tWrl7ext2nTZk0B7esEIk6i&#10;mZVzEt1rCMRaOmmpLfp9kXdnWzFnhZVrUc4q71zZSlYtmWdBEIUIlbPgXhItv/DXhbZ4+GKfx+Ax&#10;5bcob+WalvM2eDLYRZSqXsrKNir7n4F8aGPnuVIbuxAiUyh0YXdxDabPPvvMRfr222/3/pEEu3Xv&#10;3t0jF4kuRbC7dOni47CTtYlCln6hRHAi7Fjx99xzj1cAqAywz3Hjxvk+SUDw448/Wv369T06Eu8A&#10;0bb+24FlPueTObZk3JLwgIJ/uG6Df0S8l6lXxoqXKZ5WQee4qIxQoeFc4gzHyj2oWq1qcIniJ3zR&#10;PV4xe4XNGjPLylcobyVL/beCVr5ZeavapqrZWr3lsNZ32GEHH8tZwi4ieK7oiodxkc6uUnSfo0w7&#10;6aST3EOZHzhmvJzk3o/KTyY919lHbISdvp30L8SyJoXkbbfdZtddd50LMcJ+zTXXeN9KXPAIO/BQ&#10;0r/1wgsvdCv/rrvust69e3s6QfZJ+/tff/3lDzJt9jzA7IvEBWeccYZvH0c4dlIe9unTx3Myx/k4&#10;ubZnnXWWp2ekkIsjHCfxFzxTp5xyiqeVzCtsS+WSJCkqAEUEfaOvv/56O/vss70bVboYMmSIPfjg&#10;g0YLKh7M/EAOgJdeeskNG7p48UxTQcjWfOlFmdi44mlDx8V+4403eoKEfv36ubBTG+YhRPC32WYb&#10;22+//bytnXy/CAkVgm7duvlIPl9//bU/8Ovql8jv4A145JFHvKIQZyGKKjd4MOgzGkc4TqwWklSQ&#10;fjKOyTaA46Rix8AWl112mSfeEKKgUEnEOLj88ss9DmifffbxRCeM5kZ+csovPDx4DIkXInUpE/Ea&#10;xASNGDHCtt9+e08xSz9r0p6SR54KwjPPPON93mlqjDwBJIl56qmnfMQ44oQwVm699VbvH09cEmUg&#10;+dxJk0qMEc1HVLQxcCjjSITDM08WuWOPPdbatm3rv0vAMZXWuGaPEwUnNlHxpCtkxCMs7hdffNHF&#10;AhF+8skn3WJltCcC4BA6HlZeBMSdhxcBRFh4gDckgmxLUoK4ZxriPOI8AlQEx8dISnFNFhKBtY23&#10;J+fgIkIUBJ75nXfe2cUZowKPFd5B4nwIstxzzz29SZD1EPQ33njDRZ5yrFOnTr4NiWrIRMfzSAY3&#10;hhLFmCEBDM2NOd97srzhkcRjyXsWjajGNnj2Lr30Uh+tDPEn+QoGEuJNGYro05sIwwfv2v777+8u&#10;fLL2MbpZXBPMiI0jFlHxUXsPQoboEuRGuya13xYtWniNEncRBTO1Wqx2UjJiIfKdbag185lE/+sD&#10;waT2yt84u1apgPDi4X2I83FSADGwAgVUXI+T42LCquFZylloCpFfeJaw2klxi1BTniCoiPfFF1/s&#10;7yyZ52hGQ0RxgfPsUZ7R3IjhQswPzyECTE8dsu0h1BdccIELfc53Cfc5Ys9vUb4RzEkQME2SWPHs&#10;i2FJ6fZLHBEeA5oaKRdx3fOXJkgqDUccccS/jJ+4vrNi44hNCccDRu0RcccVxcOHWNCOxAuA8PMC&#10;IN6kYoy24TPzWLahtmjWp8ZL7TbOD3R0nHgj4n6c3Ju4psbMCcfH87Whip8QeSV65qO/lD9UyHnG&#10;MDoow3iPeUdoCiLPOtY2Fju9LKgcMBEkS5Am6+c2DCrb05wU/Q6BtUD5iPsdL+djjz3m7nfeRZaz&#10;DUTrUqayb2IDIthntFxkF0XGdIkeYtxRTHF6oDk2XvDo2Pgex+Nd+zijY8rt+AuT6NoRAczEsUXz&#10;1z52IQoCgo144yLHGs4L0UhiPI9Y2nxG8IlyR5CJKXr//ffd+s8JOdlx89MUybrE31CB2GuvvWzQ&#10;oEE+6AyijSWPl4+KApUIehphzQPNluyH3kaMsY6FzyApRNmL7KNIjO4WQdDKQw895O3xBI7gotqQ&#10;lZ9qIhHiRXvggQe8PY72u8idx/Hi8uNl5XijmnhhwchbBOx8/vnnXijQpsg54GIk8Ic2PVyO0TCJ&#10;hQV5EQhKYjQnCjc8OhTABE6+9957XnhSCOZ0SwqRVyg3aA786KOPPJiNJkMs9Z122snFmshz2uCB&#10;7ra44plw1xMoTPMVbnPeE96jQw89dE3SLdrfeV6jdx2vJW34CDuWN15NmioJJqaSwDOO+51j4Jlm&#10;Yl28AATeUQFgHrEwVC54RykLce/z/hZ2GSiST9YPAhPBadIvnpeCl4+Au/POO89fkMKE42LiJaQv&#10;PrVo+uPjhqc7DbEDBBbSnkZ/fcS9sOA4KZToW0+hQ3siwYwE4hBAdNNNN7mrkSAe3ILr6p2QajhO&#10;+tZTGcJ9yTFisVCAUhh37NjRbrnlFjvuuOM8mChycQqRH3jOIs9P5C6P/kafgXXWdqNH3/nLuvxl&#10;yrm/nDA/Wg9y7pv5wDyW06ZPhZXKK+8irnqEHXKuz7pr/47IDorEXeVBpgZNzRpRJ9gFgSSYpLCJ&#10;Xi66nVDjpvbM8eJai2rb1PQJwilstxnHipVAFx+C0PiOeHMdsdK5rlgiHD+iWpjQno6FTuAR1xHr&#10;iOuH1YI1RIUOqyUq5LIJzgmXK/eHiaArkXy4trjkmfgciWTOzxAJbs71mRfNj/5G6zKtDfNybhcR&#10;zY+OgXuPdU+EPQJ/xRVXuJUfkXP9nPsR2UWRubO4rHjoI7cTNVpcZnGFdmCgLY0XFjdfNK8w4Roi&#10;lHSpwZtAhQQRj46TiUIjsjwKg+g4CC7CQuczXX5wc3Lf+U77KN+zTdg5H3I+kJpZFE14L6nYkZKb&#10;bsEKGC16FBlhpyCnoKdvPO1MWO+4kOMAhTETFQ3+IopRRDzWMEKK9YmIFiYcG54PEgRhsZNgg2Mk&#10;kxvRtrQNEsjD8RZm23V0LbHSO3fu7Nb5sGHD/Ji5ntx/gp64nhx/NsG5R6JOkwPPEsmYRNGA5zmy&#10;6pmy7fkWeaNItbETmEbgCG3ECBTdTuIglky0rxN8RtTr4Ycf7sE0Q4cO9ahXRB6XN23adNUrLDhO&#10;2usInjvmmGO8okQCDtL+Yh1QiJDil6YDkmkUlquP4yTgkD68gAv+qKOOcpFjcCEikKngXXnlle6W&#10;zyY4x8gti9VGdjQhRNGiSAk7lhrtqliUtDvFIf83x8WExfv777/7Z5oLaK+mAsLx4jLmO27lwoRj&#10;I3gOtzbXjYk2dyxhPAocK5Y6eQXwkBQWHCfBiEQKI3RU3kjFCVSgOFbiBIhIzrZ2Rgm7ECLpws7u&#10;iELGYiIVIlDIkDOZVItCiOTDe5db27rePSGKHkk1V7AWaNfDxRmJOlDokAKRvpVCCCGESB1J90Mi&#10;6FgJWA8IOmJPn/FI3IUQyYd3jgp1lGUvegd5/2StC1G0SJqwRy746DP9JylcaMNU1xshhBAiPWRX&#10;5FCWQkWJtJQEfqWj7z2/x5CSRJDnB7Yjsc7333/vzS4jR46Mda4AIYTIRlIi7FjqFPJrT7gFRcFg&#10;gAdSzY4fP977ixPZT4YpIrz5zsRnuvFxrUlmQ1pV5tEbgHksYz3uQ7RNBMtx49IPne3Ipc9n5rM9&#10;++F7lOiHSH1EnO5trM98+ojTJS/KXf3aa695lz0hhBDpI2lR8eyGEYj23ntv/04QHYNtAEJywAEH&#10;+DjqdL/hO2kuEQB1yVk/XFdEEwuaAUy4vgcddJANGDDAl0fdtehLzqhPpFI999xzPU80g90gxuXL&#10;l/d5WPz05T/77LOtT58+tvvuu/t9iipipKAktzT9vEnocthhh/n4zWSZw2OA9U2KW+4l7bfkhSeV&#10;LPcRESeNJZCDny57VCQ4Pvq7i/TAu5Vbdze9c0IUHZJmsVOQEKTTvn17/87wg8xjoqBBZEgOE0GQ&#10;HWKSc574L9H1YyQm8txfcsklPgoU1jZ5z8855xy34umXj2Dzmax6DBxDQd6hQwf79ddfXagZyYk+&#10;51GhjrCzf+BePPvss54Yh8Q9VBCYR791RqTivvJ7DEZD1jbuGwMDkqgG0ceCp2Kw2267eUUCYacf&#10;vkQ9PuidE6JokFRXPNYZgk4UfE4QFyy8yIKHqAIg8gbXFoFHMPnMX8QbASY1LkM7IqSsg+hj0fft&#10;29cFHXc5bnPyuTMkLEPEItJktMsJSV3YD/tkkBz2hReA/WHtsw+8BQg5HgIs+7p167p4U0EgOx4C&#10;L+KJ3jkhigZJb2OngKfbDZZBNCH2OV1/CBMWPMtyir1YNwzkgGjSto5bFbiO0V+ue2R947qnbZuh&#10;SnHdsy3XmnbzV155xc444wxPXTtp0iRfP6JJkyZu3f/999+eypb9kLGN/dKMQvpYuiySyQ2vAO3o&#10;jHtOGzu/geuetLhUApjHvvAgiPTBs8C95hnROydE0aTEDfhTRezBGibKnDZw2rWxmqN0roh4q1at&#10;3NJGTPmMICPiCC+W+vbbb+/rkUb1f//7nwfeIcy49aMKAsJOHnjaYVmPYWRpXkHgGV8dVy6eAubh&#10;HSCYj0oArvrTTz/dU8kC7fdUHBB3PANyxwshRPooMrniMxluEROR7gSwIa4QDcfI/GgenyMLnc+R&#10;FY9bnXmIOJ+jbmjRdtFvRBH0rBNNCHvkYmd99s8AK4j7Tz/95IF9CDn7zrku20bDuQohhEgPEnaR&#10;b3hkaMN/9913vX0f1z6D1AghhCh8JOwi3/DI0IbLX6xxLHVZ5UIIEQ8k7EIIIUQWkfSoeCGEEEIU&#10;HhJ2IYQQIouQsAshhBBZhIRdCCGEyCIk7EIIIUQWIWEXQgghsggJuxBCCJFFSNiFEEKILELCLoQQ&#10;QmQREnYhhBAii5CwCyGEEFmEhF0IIYTIIiTsQgghRBYhYRdCCCGyCAm7EEIIkUVI2IUQQogsQsIu&#10;hBBCZBESdiGEECKLkLALIYQQWYSEXQghhMgiJOxCCCFEFiFhF0IIIbIICbsQQgiRRUjYhRBCiCxC&#10;wi6EEEJkERJ2IYQQIouQsAshhBBZhIRdCCGEyCIk7EIIIUQWIWEXQgghsggJuxBCCJFFSNiFEEKI&#10;LKLY6oDwc1bDaa5cudKWLVtmxYoVC+cKsWF4dpjKli1rJUqUCOcKIUQ8KVLCPnz4cLv22mtd4CXu&#10;Iq/w7CxevNjuu+8+a9GihZ4dIUSsKVLC/ttvv9m7775r5557riwvkWd4du6//3479NBDbfPNNw/n&#10;CiFEPClywv7BBx/YRRddJGEXeYZn5+6777YDDjhAwi6EiD0KnhNCCCGyCAm7EEIIkUVI2IUQQogs&#10;QsKeYdDeu2rVclu0aIzNnv1J8Hdk8H1ZuFQIIURRR8KeQSDqq1cvt1mzBtrIkefY+PG3BX/PtmnT&#10;XgjEfUm4lhBCiKKMhD3DWLjwN/v770etevX21qBBN6tZ81ibPr1/IPYfB6K/MlxLCJFMqFQvX77c&#10;E1zlF7ZdunSpLViwIJyTfxKeulXB+7/Qj6OgRPshL8OcOXNs9uzZNm/ePN8ny0R2IGHPEHjpVq5c&#10;ZFOnvmzly29lFSu2shIlSgWfm1rlym1sypRnbcmS8eHaQohkwbu3YsUKe+ONN+yxxx7zBFf55fvv&#10;v7c+ffqE3woGQnzWWWfZTz/9FM7JH5GocyyXXHKJnXbaadalSxff56OPPhqUH/L6ZQsS9oyAmvRq&#10;mz9/kC1aNMKqVNndihWjHz4Z0IpZhQrbWMmSlQLL/fXgxV3BBkKIJILFPXToUBfFKVOm2Ny5c93K&#10;xeLFEp8xY4Z/Zh5WNd9ZByGFHXbYwU488UQXVwQUkZ4/f76vx+fcKgusy/5mzpwZvNvT3cpmXrSM&#10;ygbbsozf5nu0jHXZN9tyfKzHsYwYMcLOP/9823HHHb2i8eyzz3pGRb4XpMIi4okS1GQAHPvKlQtt&#10;/PhbgpdzmdWocVAg7P/UyRIv8tjg5X7HGje+ORD6LcMlIhlwfZWgpugSlR1nnnmmTZ061bbffnvb&#10;e++9rU2bNnbqqafafvvtZ3///bcL6SGHHOJ///jjDxfXK664wlq3bm0vvviiDRw40Pr27WvvvPOO&#10;9ejRw3bbbTebNGmSC/0555xj7dq1W1Mu8ZsINdu98MILVrFiRdtss83sl19+sZtuusmP4a233rL+&#10;/fuvaR44/PDD7YgjjvDvvXv3tsGDB9smm2wSlAcVbOLEif7brP/ee+/ZU089ZVWrVvXtRPYRK4s9&#10;ephp84lqxBEsy9k2RK2YeUysx/rMp2adjSxZMjE459+DF3z7f4l6RJky9QOrvYrNmvV+cJ0K3gYn&#10;hPgvzZo1s4MOOsj23XdfF8iuXbta6dKlvTzq1KmTPfTQQ9a5c2d7+OGH7eCDD7YHH3zQreDXXnvt&#10;P2USZRZifvTRR7trv3379vb666/bokWLwjUSUDlg/sUXX2yPP/647bzzzv57MHLkSHvkkUfclY5I&#10;sw4W+KhRo1y8hw0b5sdw7733+nFGbna222677XxAI5G9xEbYI+EeMmSID9Ry5ZVXeo00p3sIwecB&#10;79atm9dIqYVSEfjoo4/suuuus2uuucb69evnop9tzJ//UyDcVQMBrxfO+QcGJSlevHQg+rsE1+j7&#10;oKIzI1wihEgGxYsXD96/km5RlytXzkqVKuXza9eubVtttZVbv1tssYXVqVPHGjdu7N+pDGC9Ry7y&#10;CN5XrG8GFKpSpYqvj/ivvd6YMWN83Z122skqV67sln+9evW8rGQZYk15iUX/3XffeflImYil3rRp&#10;U6tfv74fR9u2bd3ih6gyEjURiOwkVhY7D+Yzzzxje+21l9dECVahBhrBw8v3yy+/3CpVqmQDBgzw&#10;tqU333zTOnbsaGeccYZ99tlnNnbs2HCLzIeXeMWK+bZgwRArX36L4EVfdxNCuXJNg+Wlguv4XfBN&#10;Ea5CJJNoVD/eyQjEHtEH/iL4rMdEJQABzbl+BAKbc7vc1mFfzI9c7Qhy5MVkeyoYVCw23XRT23LL&#10;Le2WW27xtnyscbaJxJs29ugzLnzKUcrNCH6D/Urss4fYCfu0adNszz339LbMBg0auDsq4s8///Ta&#10;KzVhaq/jxo3zB7xJkyb2ww8/2Icffui11Fq1avn6PLBY/LjpeZDZf24vUNxZuvSvoHY+JniRm4Vz&#10;/kuiMCnpEfNz5nwWVAbmhEuEEBsL4ku5QvnE8M+0tae6LNlmm228ffyll16yQYMGuVuetnzedbwD&#10;tJ9j6VNOYskj6KyPa5+y8pNPPvFykTZ93Pxst8cee1iNGjXsnnvusW+//dZd9p9//rkH0RHMJ7KD&#10;WAk7rigePmrB0d+c7ewsj1xg/OU7NVPEm4eaCTd8Tlc8n3HPU5ulPSuz3PQUHKs8Er5YsdLB9aic&#10;mL0esNoJpCMznRBi44nKIgSzZs2a3lWMdm3EHms5CngrX768i2z0Ha9i3bp1fT0+46YH3OIIcWSx&#10;sx3Lou0i2BdDTCPOlF9lypRZY5Hjyu/evbsL+FVXXeXLidinTCQOgAh8urAx3DC/Va1aNTeCOB7a&#10;5tk3zZmcC15SKi0ch8gOYhMVz2FQG6b9nEAQHsCbb77ZA0xwH+F2ouZKFCndNd5//33vfnLyySfb&#10;7bff7tvw8PKwH3PMMf5ws0+myC1F7RRXPeuu/RLFEY6dKPjx43sEn5db9eodwiW5kzjflTZ9+stB&#10;4bG11a9/XlAoxarulpFwXRUVLzIFnlfa2amMYMgQ0IeFT9kaGUYiu4lVqU8gyT777GNPP/20P4wE&#10;fjRs2NCjO8ePH2+77rqrB4fcdddd7mZiXcSc2iZWObVoHuZGjRr5/qhpUyumhkvFgBov8zKJlSvn&#10;2dKl490S3xCcG23w9GtfsGCo3PFCFFG+/PJLu+GGG6xnz54u6qeffrpEvQgRq37sHAo1TCI9aTva&#10;dtttPRqUNi3a0Wk/IjBu9OjR7roiGhUhx9KnnykueSJNcVNFbq4I9p1p/dg55nnzfgoqM72D8z01&#10;OOZy4ZJ1wzb0eZ86ta81aHBRUDnaI5ibWZWZuME1lcUuhMgUYmWxY3HS/kRU/P777++WONY2/S4R&#10;eMSYwDki4JlHDZRtiAylSwdtYFjra4t6ZpJoX1+8eFRw3uWDcyqTmJ0Hihcva6VL17O5c792V74Q&#10;QoiigzLPxZSE5b3IJky4zb9Xq9Y2+D9vljfbLlr0RyDsX1rz5vcEIl87XCIKAtcz2yx2zomJHiOZ&#10;FVAqROGRKJdXevAh3uK4ImGPKRzvsmVTbfRo3On7WPnyeRcUtl21arFNmfKE1a9/blAp2C9cIgoC&#10;1zMbhZ0Cisjpt99+WxHRQmwA3hkm8u1//PHHHuAdVyTsMYXjZYjWMWOusDp1ulipUjXCJXmD7WfN&#10;ese322yzS43ucqJgcC2zUdjpKYKwk6qUeBYhxLrhnaGHFU2+ZEUlj0BckbDHFI53xow3bNq0l4Ka&#10;YZdAmPPn9mH7xYvH2OzZH1rz5r2tTJlNwyUiv3Ats1XYye1AsqdWrVqFS4QQucE7Q14VBgAi22mc&#10;hV2dnGMJdS3ayf/0wV3yK+oRpUvXCgrvBbZgwe/BtyJRfxNCiCKPhD2GBBVDD5xbtmxiIOybhXPz&#10;T/HiFaxcueZhdHxhjdNOu9QqW7p0ijFAzZIl4/27EEKI1CBhjynLl88MhH2Kd1srCIlkNcWsQoVW&#10;tnjx6GB/6R/xDdfVihULbcqUfjZq1EU2YcKd9uefl9vkyU94xUUIIUTykbDHlGXLpgXit9D7sG8M&#10;Zco0CP4nEC+97nhEneOfNOlhmz79JY/MJ8lO1aodbcaMdwKx7xuso3HjhRAi2UjYYwaCSL73JUvG&#10;uqgXL17wNJBRilnS0c6b920gtIvDJaklEZi1wgP/6Etfu/bJVr58c0+cU7ZsQ6tZ81CbOfP9oLLx&#10;z8h9QgghkoOEPYasXr3CFi0a7m74ggbO5aRs2eY2f/4gW7ZsejgnlSQC/xYs+DEQ9n6BiB/uQXxB&#10;NWNN8wBxA+Sz//vvx4IKwBLfSoiCkKhErgoqrStjPzHyGlHVdJnic27rZNPEvRGFg7q7xQyOc8WK&#10;eTZ69MWBlbulVa68U7ikYLA/0spOnvy41alzkm2yyaHhktSQOP65NnJkV6tYcfvg+HcJ5v47Yx7r&#10;EEMwZUofa9Sou1Wp0jpcEk84XnV3iyeJ522FPf7447EfT5xjjSYquNmR+jp3GCKWoWPj3CUsv3Df&#10;MqW7m4Q9ZnCcS5ZMDIT9guDBOTqwbgsWPJcT9jl79ifBp5XWuHF3d4mnAn5n1arlNmnSAzZv3jdW&#10;t+6ZwW/9NzEO6+GVmD37g+A+VAjE/TpvMogrHK+EPZ5wHkuWLLHjjjsu+DbBKlRYmVgQQ4JDDYSh&#10;eFChLWNVqy4PKr2F1VMldUTnOHfuJj7uO4N3ZQs8axL2mMFpZoqw0y1swoReVq/eORvVxh7BPgnG&#10;I4itSZPbgsKvZbgkmSQsEYaLHTXqAk9lu74c9ay7ZMkEmznzjUAs+1ipUtXDJfGDY5Wwx5PEc7TE&#10;jj/+ONtuu1+tWbP49rYIDtXmzClpAwbUtZ13nm1bb70gXJI9cI6zZpWyt9/eXMJeiKiNPYYsXTo5&#10;qHhUDEQ9eYMMlCxZNbCKS9v8+T8GD2jyrRpeaFz+kyY9ZFWq7Bm2q68f1iFAcO7cb8I5QhScYsWC&#10;Ai0o0aizx3Xi+DhOptyWZ8skChcJe4ygRojoLl06MbBgawZz8jaa24ZItOeVtooVt3OX/IoVybYU&#10;cPrg7v/MFi8eaZUr7x58X/+xJwrhMlamTONgu4/chS9EUYLKsBCpQMIeM1atWmhLlozZqIxz64JI&#10;dILWGNI1mVBAEfA3Zcrjtskmx1jJkpXCJesD4S9m5cu3CCoDY4PjSkfEvhDxgcqtEKlAwh4zEqlk&#10;JwcWe7VwTnLAasftXb58M5s794ugApGcbmYJL8MqmzbtZf9Mf/X8QBMBljviLkRRQha7SBUS9piB&#10;5bt8+ZxAhPNi9eYfUszOmfOFLVnyVzhn41myZFxgrT/piWfy2+++ePHyVrZsY0+gI0RRQha7SBUS&#10;9tiQaKdeunSSt4fTDSwVlC5dx/c9Z85nbmlvDAlrfbVNnvy0Vaq0ayDQ+Ws+SCSsKe7HNH/+4GBf&#10;8e2qJESykcUuUoWEPWYw+lmpUpsEglcmnJM8EkJayipX3sutdtrbN5b5838K9vWBVau2T/CtYCYI&#10;GfZWrJgld7woUshiF6lCwh4TqL1j/S5d+peVKVPXRThVMJTrqlWLvJtZQa1kjpVmgwkTbrMaNQ71&#10;tvKCQrMD08KFv4RzhMh+ZLGLVCFhjxGrVi0OrOipgQXLiGyp4Z+ub7v6IC3Ll88Kl+SfadNeDf4v&#10;ZpUqkfa24BURkvDQC2DBgt8KXNEQItOQxS5ShYQ9RqxYMdvd46VL1w3npI6KFbfxisTs2R8HYpq/&#10;tnas9UWLRtqUKY9YzZqHuTAXFAo30smWLdvEGNFu9epl4RIhshtZ7CJVxErYE+7dFTZv3jybO3du&#10;IHL/JC1hGSkwFy9ebHPmzLGFCxf6vGg+32fPnr1mfiaC9bx69VIrUaJcOCc1JKz2MlatWnubOvV5&#10;T4iTVxLXfJmNH3+rVa9+UGBpbxouKSiYLcU8peyKFfMtXUPLClHYyGIXqSI2wo5gIOrvv/++XXbZ&#10;ZXbNNdfYgw8+6EMcRkydOtVuuOEGu+666+zKK6+0X3/91bf78ccf7cYbb7Q77rjDXnrpJa8YZBZU&#10;RBIjnlEnSdeAKFjJJUtWs8mTnwwqRxvu154Q9RU2ceK97l2oXHlXryQkg5Ilq3hlg65zQhQFeNeF&#10;SAWxstixxPv372+nnHKKC/fvv/9uP//8c7jU7Msvv7Ry5crZrbfearvuuqu99dZbNmvWLHv55Zdt&#10;u+22syOPPNIH6qhU6Z8+4IhRND4wln0c4QVHMBcvHu2WK13AUk3U1l6z5hFBRegHTwe7/vbtROVj&#10;xoy3fOCWOnVOCfaRvMj9YsXKWunSm9iCBf/cbyGyGVnsIlXEStgZT3nRokXWrFkzq1atmtWtW9cm&#10;TJgQLjWbMmWKNW/e3CpWrGgtW7a0adOmuRX/ww8/2GeffeZC37t3b5s+PZGeFFGnsnD99de76F98&#10;8cXu4o8j5EpfsuTPQNgZES09twVxL1myslWvfmBghd/hI7PlTqLJY9asj4L1egai3sUt/WRZ6+yH&#10;qUSJarZwIeluZcqI7EcWu0gVsRL2goDglClTxs444ww799xzvWIwfPjwcKlZ5cqVXdAffvhhd+Hn&#10;tObjBO3WDGOK1ZpuypffIrgue9jYsd2Dis+3wbH8Y7knPB5Lg0rUK0El65ZA1E+zsmUbJU3Uc0LQ&#10;INdg+fJ4Vr6ESCYpeIWEcGIl7Ihu+fLlbfTo0R4I9/fff9umm27qnwmkw4IfOXKkB8iNGDHCateu&#10;bTVq1LBGjRp5WzzrIEQlSybSmiaswBK+DtvWrFnTijNuYgwhcGz58hmenCadJKzl4la16l5Wpcq+&#10;wbW/NBD46wPr/VdbvHh8cO0/DypKp9jkyX0CUT/TypVr4eunglKlagT3b0lwHaaGc4TIXmSxi1QR&#10;K5WrWrWqHXXUUXb//fdbt27dbJtttrH69evbLbfcYn/++afttddeLupdunSxzz//3A4++GAf7P6I&#10;I46wRx991K644gpr2rSpbb311uEeMwcGfuF2JIZrTS8JcS/hw7rWr3+BR6b/+edVQeXpzKBy9aBV&#10;qLCtNWhwsZUpUz9log4Ez5EZb9myaeEcIbIXWewiVcRG2BEXLO0OHTrYE0884ROu9Xr16lmPHj28&#10;Tb1WrVr++cknn7QHHnjABRyLnG0eeeQRn3C7V6lSJdxr5rBs2dRA1BMjnRUGXH+8GaVL4wU5MBDy&#10;C23TTS8Nrv9ZPr46I8OxTiohGI8YA4IIA3smMVMUGni/8IT98ccfNnkyFU+RTGSxxwOecwKrx44d&#10;6wYkgdaZTqwsdoQDocYdz4TQIzZly5b1v0y0p1eoUMH/JizN/26TiSDsJUum31pfm8Q15VqXCqbS&#10;weeSPi/V8BPFi5cMKhZ1AmH/M5ijUi8OEHxKZfqDDz7wAlAkjzS8ViKP8Gw/++yz7vnN2cU6U4mV&#10;sBdFErXFpcHDNCmorNQL5xZFKOXw2lT1Ee4kIvGA+0BAajYUdnFDj3h84DlfsmSJT9mAhD0GrFy5&#10;IBCzCYGwb2wWt8ynZEky0M3zBDhCZDOy2EWqkLDHAEZaW758trdjF3USo8QVC93xQmQvsthFqkip&#10;sCfczKtswYIF/lfkDhbqypXzrLAC5+IEbfslS1aSsIusRxa7SBUpt9gR9ZNPPtnzvo8bNy4osBe7&#10;4ItExYeR1UjKUrx4xWAqGy4pyhQPhL2aC3t+R50TIpNQMShSRcqFnfSvd999t6eI7dWrl51//vk+&#10;UAs53mXFAyPWjfGMc/ThLspgwRCRTwa6pUv/Cp6P7AhkESI3ZLGLVJFSYY+6o9EXvX379p5IBh57&#10;7DHr2rWrvfnmm/69KEP61mXLJhbxiPiIRGQ8SXpWrJgbCLuGcBXZiyx2kSpS3sZON5l77rnHTj/9&#10;dPvmm2/cYn/99dd9YJZ33nknXLPosmrVssA6neJWqkhQvHiF4NlZbitXLgznCJF9yGIXqSLlrniy&#10;+JQuXdo7/nfv3t3TxAKjtDHmelGHbl0EzknY/yGR5a5MUCmcEs4RIvuQxS5SRcqEPREYttqD5QYN&#10;GuRt7CtWrPBguttuu81d9AzeUtRZvnxW8P/qQMziOepcYVC8eHkfEGbRIoZwFSI7kcUuUkVKLfZ5&#10;8+bZU089Zb/99pu3q2O1M3zqzJkzXdgFFvsst051PRJEcRklS1YJKoXjwrlCZB+y2EWqSLkrHqu9&#10;YcOGHgHPVL16dbvooouCgjszc7oni4RHY6WnT42Ssoh/KFGiimfjW716RThHiOxCdXmRKlIi7JEb&#10;Hrf7hRdeaNdee6116tTJOnbsaHvvvbeVK1fOlxd1Vq9eFlilo8OIeL3lOSEynmx8y5fPDOcIkV2o&#10;CBSpImUWO0Fzb7zxhg8g0a9fPx9j/b777vOpb9++br0XdRIR8eO9PVn8Gyx2rPWlSzVcqMhOZLGL&#10;VJESYU+0kZa0s846yypVquTR8L1797Ybb7zRu71dcMEFQcFdIly76EIClqVL//b2ZPFvGDKWFLvL&#10;lknYRXYii12kipRZ7Ig74s0weFjr8+fP9/7rRMQ/8cQTstgDli+f4VaphP2/kIWvRInKobCrBBTZ&#10;hyx2kSpSHjy3fPlyGzZsmAs8f3v06GGTJ092V31RB2udbm7kiRf/plixkh57sGTJ+KDyo2dFZB+y&#10;2EWqSLmw45KvUqWKt7MTNFe+PH2US7lFX9RZtuxvK126TnAtUn4bMopElzcGg6kRXKPpEnaRlagI&#10;FKki5YqCmNOmTpc32tz5fvDBBwdWatEVs0SvgVUeGKYc8esGbwY549XlrfCh6QwvWxynTG3Wy1aL&#10;PTqvOD8zuU3Z1FOrWHAyKTubhICttjFjxtgPP/zgWegAq/2YY45Jq7hzHCTK+eCDD7wffWEG73Es&#10;K1fOD67L1Vax4g5BZadJuEREcI3IyjdjxsvWtOkdVrbspuGS9MOxMELhAQccYJtvvnk4N7PhnCh4&#10;SRzVunVra9WqVbjkH1iHZrNzzz3Xv9epU8f/xgmOkWn48D9s330nWcuWi2JrCQeHabNnl7TXX69r&#10;O+8827bddkG4JDvg/JimTy9lr77a0Jo1axa8t5kxFDXP0Pjx44Oypqn17NnTRyVdG9ahaZku2wxg&#10;tskmm4RL4kfKlZXubrfeeqtfNNzyTLjiizorVy6yZcumqavbeihRomJQSJe2JUuUga6wiJrMeGep&#10;kMd1wkhAVDKJTDve/IKo53av4jplU9K0lFvspJW97LLLfCx2ss4VFhxLnCz2xYv/tFGjzrP69en6&#10;Vz5cIv4h0VwxffqrVqXKHoG1eGI4P/1wv4qqxT5t2jQfYrlDhw522mmnrRH6uMAxLl261E4++STb&#10;fvtfrXlzWeyFCec4c2apwKLd3B544AFr3LhxuCS+RO8C3bFJqoZWIfRrw3qy2EOoBTG624MPPmgv&#10;vPCCvfjii/bWW2/l2i7GhaOtg8oAExcxJywnun7u3LnuCeB7NJ/tuCm85PGGY2Y426n+rXhxeS/W&#10;DfkQKrvFjsiLwiHquorVHscpUy2tsPjKOqKKVeSdzYSJY00E7SamTCflwk6BsMUWW7hbhto/04wZ&#10;M8Kl/4A4I/aDBw+2m266yZPaUAFgRLho+Zw5c+zxxx/34V7vvPNOmzBhgi8D2vHxDJDtLs7wMhPl&#10;vWjR8OCBqhk8REU7Z/6GKFGCyPgpwbOxJJwjRHaQBfohYkrKhR1r/fjjj7ftt9/edt55Zzv11FNt&#10;n332ybVWhJX+zDPP2G677WYnnniiuztGjx4dLjX77rvvbNSoUZ5/vkKFCi7iVAaw4AcOHOhWPPvI&#10;SVRhYIos/MKGKO9Fi0YG10Y54tcN16VYcI3IGT/Lgw2FyCZiUhyJLCTlwo47vU+fPi7CL7/8ss2e&#10;Pduefvppd52vDaI8ffp0b/OjLbN+/fo2fPjwcGnCKt9xxx092hLxHzdunEfaI+pVq1a1XXbZ5V8V&#10;BoQcsX/nnXc8213//v3XROYXJqtWLbclS8aEwi7WR/HiFYL7uCx4XrKvPVIUbWSxi1SRcmGnTfyX&#10;X37xPuyIOf3YcannZj1HbnfaPBBo2j2WLVvm84DlLAM8AXwfOXKkB8Th6ifyHos+p6ufpoCaNWt6&#10;JaFWrVr+vbBZuXJucOyz1Yc9DxQvnugug9UuRDYhi12kipQLO91QqlWr5tb1woUL7eeff3Zxzq0P&#10;O30Hy5QpY3/99Zfnlp85c6bVrl3bLXlEvEaNGjZx4kS3umlfZ79sQ+QlEe9Y90xTp071igOVAwR/&#10;991394jmvfbayysEhQ3d3Lj06uq2YYoXLxdU8KoGFcTx4RwhsgNZ7CJVpFzY6TZwwgkn2LvvvmuT&#10;Jk2yAQMG2BFHHJGrsJN6FvFlWFei6CtXruwZ6/hMxQBXO1Y5gXMff/yxt9U3adLELr/8crvqqqt8&#10;vHcEnGC9OEc2MsY40d7FimmEu/XBPaTXQMmS1SXsIuuQxS5SRcqEHYuZiTZzXPEEr2FxE0S37bbb&#10;/kd4+Y61Tka6ww8/3PbYYw8PkiPbVfv27d2NjojTB519dOnSxdfBtY4VztSpUydr165drpWGOJC4&#10;JqsCi31yYK3XCueKDcHY7OTVD65gYoYQWYAsdpEqUqqAtK9jbeM+x7rGoqY72yuvvOIitzaIO+O3&#10;R+vihseVTsAc1jxt7i1atLCDDjrIdthhh3+51dkW4Y97QgQCwRYvHhmcV6NwjtgQpUpV8+aLlSsL&#10;P/BRiGQhi12kipQKO0FytKtfeeWVbonThY0BYX799ddco+KLAvTHxq1MH3aRNxjlbdWqxYG4Twnn&#10;CJH5yGIXqSKlwk4WONrJ6XOORc1Ut25dF/XcLPaiAFZnYhx2jcGeVxIpd4sF121SYoYQWYAsdpEq&#10;UirstKvTHe3111+31157zae3337bR4wqevAWR6lkV0rY8wHZ+YoXLyNhF1mFLHaRKlIq7LSL0yZO&#10;9rhoor2dDHRxDXBLNSSmIco76p8tNgzCzjVbunRiYOUUzSYckX3IYhepIqXqymhu1157rV166aU+&#10;kcud6eKLL/Zo9qIELzHND4sXj7UyZTYNxKpoVmzyC1YN3QJLlaodVIr+Cq7hPwmLhMhkZLGLVJEy&#10;daE9HaucSPa1p6Im6hGI0rJlf1nZsg3DOWLDUPoVC4S9uq1YMcfT8QqRDchiF6lCZmMaId85fdjV&#10;1S3/lChRORD1ReryJrIGWewiVUjY08iKFfMCYVoUiFSlcI7IKyVLVgkKwlJBxUgBdCI7kMUuUoWE&#10;PS0kIuIZ+AXUvp5/yBlPTwJiFITIBmSxi1QhhUkDicC5VbZw4XBPTKMc8fkjkQOBeI3KtmTJuHCu&#10;SAdce0ZkjEZVFMlDFnt84DknpTmZTrMBCXuaWL16uS1a9KslxmBXVb0glChBatlJtmqVIuPTBSMo&#10;3nbbbXbIIYd44SeShy5nfODZZmhxxiJB4DMdCXuaQNgXLvwjeGjqhnNEfildunYg7NM8Ol6kHgo7&#10;LPXNNtvMu66K5CKLPR7wnNODiwHH6tWrlxU5ViTsaWL58lk+XGvp0hL2goIrfuXKJX4dhch0ZLGL&#10;VCFhTxOJ/PBlA3GqGs4R+aVYMdq/VgXCPiMxQ4gMRha7SBUS9jSBsJcuXT8QJwXOFRTyxVMxYnS8&#10;oFhMzBQiQ5HFLlKFhD3FkEZ29eoVniO+bNkm4VyRXygEixcv5e3sRMbTy0CITEYWu0gVEvY0wBjs&#10;ixePsHLlGodzRP7BvClmJUpUt8S47CoVRWYji12kCgl7GiDga8mSCR78JTaO0qU3seXL53gWPyEy&#10;GVnsIlVI2FMKby5jsE9xq11DtW48pUrVCP5fbkuX/pWYIUSGIotdpAoJewqhRk4b+4IFv3jbsIR9&#10;4ylWrLQH0SUC6ITIXGSxi1QhYU85K2zhwiFWrlyz4LOq6BsLvQoY6W3JkrFBwagAOpG5yGIXqULC&#10;nmIYZnTx4jGBsDcP54iCQkFIzvhSpeoF13ScrVqlIVxF5iKLXaQKCXuKIZnKypXzrEyZTcM5ouBg&#10;4pDmtGZwXaf5+OxCZCqy2EWqiJWw0x49YcIEu+KKK+zMM8+077//PlySWLZkyRJ79dVX7eSTT7Z7&#10;773X5s6da/PmzbNHHnnE/ve//9mVV15po0aNCreIB6Q/LV68gvfBFsmBsdlXrlwYXNu54RwhMg9Z&#10;7CJVxEbYE0FmC+yhhx6yxo0b2xFHHGEPP/ywC33EDz/8YAMHDrSuXbvazJkzrX///kEBv9IaNWpk&#10;3bp1s2222cZFHsEvbBKJaVbawoXDQmtd1fNkgbCXKFEhqOj9Gc4RIvOQxS5SRaws9jlz5ti4cePs&#10;wAMPtD322MNH2/nll1/CpWbDhg2z3XbbzXbffXfbf//97ffff7dKlSpZhw4dbKuttrLNN9/cVqxY&#10;4WIPiOuyZct8O6z/X3/9NbDylvuydMCIbvPnf2vlyjUN54iNhcKwePHS7o5ftGh4OFeIzEMWu0gV&#10;sRJ2XO0MoVe+fPnAIivhg94vXLgwXGq2ePFiq1Chgn+uWLGii3Yk1FOnTrVnn33WOnbsaFWr/jPQ&#10;CiL/119/uYt+/Pjxa0Q/HaxatdQWLPjNk6qIZJFoZy9ZsqYH0JGuV4hMRBa7SBWxEnYEHXClY3nP&#10;nz/fqlWr5vMA63zWrFn+mb+sz3jRU6ZM8Tb31q1buyUfjadLJYHKQbt27eyEE06wgw46yL+nC3Ka&#10;B/Xy4Bgl7MmGAXWWLZscTFPDOaKoE1nA/I37lCnHWdBJFC7FVuOvjgEcBhb53XffbUuXLvV28y+/&#10;/NKuvfZae/PNN+3QQw/1QLlevXrZ4Ycfbp999pm1bdvW2rRpY1dddZU1bNjQDj74YKtcubI1aNAg&#10;KPhLh3tOwP5/++03++CDD+yiiy5yj0Aq4femTXvZZsx4w+rVOzOcK5IB13b58tnB9X06uO9XB/d8&#10;13BJauD3eC4POOAAb+7JBjinVatW2WOPPeYV4latWoVLMgvOA0/f8ccfZ7VqjbQ6ddLX1JZfgkO1&#10;hQuL2+DBVa1Jk4VBObU0XJI9cI4LFpQIytrNPN6pSZPsGfgqUe4st7333ts1aZNN4muwxUbYgUOZ&#10;PXu2ffzxx7Zo0SK/gFy8b7/91rbbbjurUqWKDR06NHgxBvsDQ4HES/3aa6954B0WOu3yuONZNyfs&#10;O13Czm8RODd+/C3BMZUNjmW3cIlIBlxfUvROmdI3eD4Ot9q1jwnmps6vye9J2OMJ54EhwDtNQG2c&#10;SZQLieKWsoopW8GbevPNN9tmm20Wzsl8uHcS9pjBaaZT2FeuXGB//PG/oKJxso8hLpJJooCcNet9&#10;Ty/buHH3oJBMXXdCfkvCHk84D6bp06f7+cQdjpU4H5oLoybDbIRzq169ujeVZgvcOwl7zOA00yns&#10;S5dOsWHDOlvDhte5+IjkwjVesGCoLVz4i7Vo8UBwPxPxGamA35KwC1G04Z3JFGHP3ipjIcHNJ4f5&#10;3Llfe9CcEtOkjjJl6rtnZNmy6eEcIYQQEvYUQP/1WbPesQoVtg6+6RKnAponS5WqHljq5WzRomHh&#10;XCGEEFKdFLBixRwXm4Swi9QQ9Wev4YlqCFYUQgghYU8qCTc83fbGGvnhGYNdpJYyZRq7sK9Yobzx&#10;QggBEvakQ1DXz1axooKR0gFZ/ZYtm2bLl6udXQghQMKeZFavXmZz5nxkFSpsE84RqYSuhPQ6WLhw&#10;RDhHCCGKNhL2JLNkyV+eSlb54VMPCT4Q9bJlG9mCBUPUzi6EEAHqx54kEu3rq2zy5Cds9uyPrX79&#10;rsFcjfKQarjuixaNsvnzv7FmzXqnJC8/v5Gt/dgZJpnxGJo3bx4uEULkBu8MY5icc8459uGHH1rt&#10;2vGNoZKwJwn2v3LlIhs58kyrXHkPq1Bhy3CJSCWJ677Apk7taw0aXGhVq7YJlyQPfiNbhZ0CipTN&#10;JUuWDJf8F9ZlQKavvvrKh0hOZXKndcExUKh+8cUXtueee1qZMoWT9InjIMvdH3/84YlKCgOOYdKk&#10;SX4cpNoujNS0HANpvL/55htr3759oR0D008//ZS2yim/xwBk119//b8GKIsbEvYkwf4ZRnTEiC7W&#10;sOFVKU1xKv6B687QrTNm9Ldy5ZoH4n5+0pMC8RvZKOxMeRnGmPUmTpzogy099dRT/xlgKR1wDAwS&#10;1a1bN7v11lv/MxZEuuA4fv75Z+vXr5/dfvvtwbOW/tZMjoFKFseB9VhYFS2Gw77xxhs9e2FhXQcq&#10;p3fccYeLOoODpbqCwW8y8Q7EOde/2tiTQHSzZ8/+yMqWbRjc8HVbPyK58HJxvcuVa+m9EVaunB8u&#10;EeuD60ZhTC7vvEyIB+tj2ee2PB0Tv12Yx8DvMnEtmHJbJ11THI4huh+5LUvXFB1Duq4Fgo63KM6i&#10;DhL2JIE7eNq0F6xSpV2Cb/G+6dlI2bJNg9r7Ilu06I9wjkgmWMgMi0wBWlhQsOL2LSw3fAQjSO67&#10;776FWrgzNPWOO+5YqMfAENmdOnUq1GPgt3fffXdr0aJFOEeAhH0jiaz1hQt/Df4ut/Llm4VLRLrg&#10;5S5ZsmJQm27gOfpxzYvkgrB37tzZLaTCgHuMsFO5KFu2bDg3vXAMTNHQ0HwuLBo1amS77babW6uF&#10;BcKeDvf3uuB3Of+99trLttpqq0K9H3FDwp4UVtvMmW9btWrtgodLbeuFBSl8588fbEuWTAzniGQQ&#10;FaCF0baeE44DcS/MApzfjty+hUV0DIVVyYLomSjM6wAcR9Q8Iv5Bwp4Eli6daHPmfGqVKm0fzhGF&#10;QenS9QJrfaXNm/dt8Df+Y3MLIUQqUFT8RpBww6+wMWOutRUrZlnt2scHc+UOKiy4H/PmfR9Y7GOs&#10;WbPbg5p81XDJxsF+sy0qPjcSz/NqGzdunD399NNBZXVOcB2b2cknn02mF4oAAIpGSURBVOyu+Gg5&#10;Xa2ICp88ebJtttlmduKJJyatTy/7p/vd+++/b4sWLbLq1avbMcccY02aNFljqbPOG2+84VOlSpV8&#10;/sUXX2wNGxK4uvHvH/unt8CLL77o427XrVvXKlasaJdcconVqFFjzXWYMWOGXyeiw1mH61SvXr1w&#10;LxsPv/Hcc895dy6O5++///buhqeeeqp7T1g+cOBAe+GFF/z+cO5du3b1Z3RjrgP75d7TA+KXX37x&#10;5o8jjzzS53/55Zd+3flMd79DDjlkTXMA87hnr776qg0ePNibTA499NACNxmwv2HDhvn+6JVx9tln&#10;2/bbb+/75hj4Le7HUUcd9a82drZj+YABA9b0njj//PP9WS4qyGLfSBYvHhOIyRfBA3ZA8E2iXtiQ&#10;ypfR9ebOldVeEOhS1qdPHw9QO+uss2zatGleGY5YsmSJvfLKK96HmeWs//rrr4dLkwOFMYJBV67y&#10;5cu7uC5dujRcmmDKlCkePHbFFVfYlVde6YKaDFGPQByouDRu3Nj3f+GF5Ej4p6K4fPlyFw8qOYgp&#10;hgKVnWSDqHKOXGt+o1atWv9ywdOXHVG7/PLL/ThzVoA2BioOBKVtu+22fh2Ac37ggQf83hx77LF2&#10;zz332OjRo31ZxK+//ur363//+5+1bt3a+vbt6zkQCgoVO+IZcPnPnZsY6Im2/YMOOsifjwoVKthr&#10;r73mx5YTntstttjCrwkTFdCihIS9gPDikxf+778fCh60PYOXLb7JCooKlGeMz16hQqugwHs9eNln&#10;hEtEXlm4cKFbRHgnKBh32GEHt6AjWI7ni4Allu+88842ZMgQTx6TDBAlAqF22mknF1UsMvoqrw0W&#10;9A8//GB33XWXW3RRoZ9MqFSMGDHC7rzzTv8Nzj2CCs53333nVisWMiL4448/Ju06ANeCygTeAH4b&#10;7wQJaXJavwjb77//7h4lPAwzZ870smlj4HfZL5Z2TkHEM4GVvOuuu1qrVq3cAuYa5OTPP//0e4dl&#10;zTVhX/PmzQuX5g+25dx5xqJkMJw7FZlddtllzfORWy4G7t3QoUPXPB8klSlKSNgLBC8O/da/CB7a&#10;QYGFsVditihksFSKBYX+tm61z5r1YVDIKX98fsAyXrZs2ZqClAI+p2hSiGKlRy5OBJbCnm2SCeJE&#10;Apavv/7au5at3cWtbdu2du2119ppp53mBThu12SKKtbxgQceaD179nTXN80TuL0jqGxwXXJeJ64L&#10;gp8KyPCGqNPNLSd77LGHZ0Hr0qWLTZgwwb0pa1uvyYJKA+51rGcEFu/B7Nmzw6UJIvc4sB5TMu8L&#10;JIyq1X7fqVi0a9fuP0F8PB9cFzwHw4cPd+9Ksp/ROCNhLwBUiJcunWSTJt3n7eolS1YOl4jChlp+&#10;iRIVA+HZO7DaX7MFC34N5haJMJKkgIDiho0sHCzFnC5oBA9rKBJ73Kx8T2bfcgptvABPPPGEt9Fu&#10;vfXWfl8jIksOy23LLbd0y3LkyJG5WvYFgf0jXHQpa9my5RrPBZ6KCJZzXXJep3LlyiW9Kx7XgmYH&#10;zg/Xdk4B4ziJbYiOEQt5/PjxSRfSiJo1a3rFBYHkuKZOnbpGxCOo4FABACoYTMmM3o9EnbZ/YgDI&#10;a8C9yUnO5wPvD002XJe8ZFnMFiTs+YSHasWK2TZ2bPegMGsQFGotwyUiTpQv3zy4P5sFla+Hg4JI&#10;Y7XnFSxwXJ9YfuRD//zzz61NmzYualisLMcN+9577/lycrezfjKCUYH3C1FncJr99tvP3boIFaJN&#10;EwHt/YjFoEGDgndwrB8Dx0Lbck4X9caQeMdX2Mcff+yCgDuez4gEAov1h4iTs/7dd991i5DlCGsq&#10;uqBxjfk90qZybLjeCS7Eu4LA0c7NcXEd6tevv9HHEJ0/besECBJIx2cqERwH6WxpdiCwjWuAlf7S&#10;Sy953AXueZ4ZlnNNuFeRdye/cBx4QQgaxJ1PPAHHg6X+yCOP+G9zzfkNng88PDwfXBeeFZoFeD4+&#10;+eQT93Sk4t7ElRI3BISfsx4CKrjZGxOluXz5TJsw4fbgwZ9pm2zSOdhP4WbBEv8lYd0Vd2FftOjX&#10;YBoRCP3mwYtdKbFCAcDlR8GK1ZLNUPhROCPkn332mbcfEyyFiCIgtK/S7sp3BpDZdNNN7eijj3ZL&#10;LVl89NFH9v3337uYEIWNu5drj8AitFQsEBeCpijAEX+S51DpSNz7jQehoCLz9ttvu2AQRHbYYYd5&#10;OzPfERXOnWNEZLFcTzrpJD+GZEF5g4VMcwTnHHkuuA4IOfMQUCphRM7jvaAHQRQhvzHggaB9mkoW&#10;HoPo3vNsULHh+aAZBGsYIX3nnXe8gkcQIx4fvmO501OAtvCCHs+oUaPsvvvu8+s+ZswY9xDhLeJ9&#10;5Lh4PhB7rHPWpclkm2228biQ/v37+/NBE8YRRxzhQXfJej7iTqy6u3EovFDU0vhM7TBnLYt5uIGY&#10;mB+5vXCxRG1bzMutZsa2PIwF6e7GtmSVW7hwePCA3RN8XhGI+tHB7yTvJRbJh/u2YsXc4MV/PbhX&#10;VQJr5uxA4JsFL3f+kmqwn6LQ3Q0Sz3riPeO9ytlOynw+r708mYlron1jhUVEx8DvRccQ/X7O5cmE&#10;30Gw+A3EgP1TrvCdKepuxnFybVjGvGQKB/uPfoPyit/ge+TB4Jj4zAQsZ97GHkP0u1E5zP6YKFv5&#10;znUBml8wkJjH/YiaYzgejpltonUKAvvlWkdlO/vjOvA35/MRXXvWZRuuwdrPB+uwXVEhNsLOYfCw&#10;4mKjpsVnLGusheiBxiX0/PPPe82NGvIJJ5zgridq79Sa2YZAG4Ip2CYnbJ9fYU8c07LgwRpjs2Z9&#10;FPz+x0Flo7lVrbpvsH35cC0RZ7iHK1bMC+7dp8HLPsmqV+8Q3L99gkKqYVDg5E0M2EdREXYhROYT&#10;K2FHuLt37+5dSAhcoc8kfRApTFmOeDOdd9559tZbb3lNDDfgTTfd5P0a6Q7yzDPPrOnPGe03mmib&#10;Qtjpk5pT2Fm2cuXCQABmBZ9XBZ+JDJ4U1FhH2fz5vwQ11D+D9StZlSoJQShWTKEJmUTi/uMJGmFz&#10;534VzFnprnlS0FJRK1OmdnBPEXnSU1YNJlz2/9Tu2Z4+u0RJS9iFEHEnVsJOdw2SMdC2Q3sI4y7T&#10;X5G2LZYTUENbHl0YaEOhbYluHg8++KB3bcDtc80119hxxx3n/WzZhsAO2uxIJEF7GO1T++yzz7/c&#10;Mqy3cOHvgVX+fvAZl+OqYCLyc2mwXolgvw2DSkS1sPDfOPgtPAv5aQrIFDi3iDi6vTg+7umyZbOC&#10;aUIwp3hgtZcNLXfcjUQ67xNUEHfy7xFsR0DQddddp8EmhBCxJ1bCjosdYb7//vsDi6q83X777V6Q&#10;YpWznCCKTTbZxIUblz3WOX1MH3/8cR/wn3aWq6++2lMM4pJnG9qDWJeISgSVeWu76dMFv81xkEgC&#10;r0OyonjjAudHlC7tW1TIsgXOK2rmifotCyFEXImVsBO13q1bN8/JTD/Em2++2aNd6adI4AZdKrC8&#10;L7jgAu/agYiccsopnkSCdnMiUtkmyimck5ynWRgWF7/PRFQvTQdURgqrgpEKovPDO0LQDf2Ps4Xo&#10;2ZGlLjYGniOiu3mO1k40sz7YDs8jZQdNlBg9QqyPWJmMdNOgfZ3EA7Sv852uNbjaeaixAhkMoHfv&#10;3t43EZc6fSvp5vHkk0/aww8/7G3rTZs2Dff4D7xM0VQYRL+NV4FuMoV1HKkiOj/iHArabzWuROcm&#10;RARiS9Me5VR+cqEXNDsdfbn5LQyb/MBxEqWOl5DuaWeccYZ/5jhE9hIbix04FJIc0HcSFzp9RxEJ&#10;kgwg1rSv466nvyL9JRF0Aujo10jfUro30Lczrn2NOT+6adDvEo9EtolFdP8AgRciG+E5p6z59NNP&#10;3chALOljHmVdi7qDkREOIaYfPkGXlEvEEfHe85lyjOY4tsGCp793FHvDb9D8Q94NrHwqA+Q8JwaJ&#10;Pv2Ugxg5xCKRdY6uwfwOyXLYJ95LfoP38JZbbvFlxCrxnV5ENFcma8AYET9iJexCCBF3KDKxgklg&#10;wwAxDFtLUhS605IG9/jjj/dRzgCPI4YHgb301iEuCGOEXObEB2G8sA5Z3Mh9j7gDv4GBQ7wR62Dc&#10;UEng92iyROSJPyJxDH9p+urVq5dXAPAIMsLaueee64lbLrvsMo9PoqIBVEoQ/2xqChT/Rv22hBAi&#10;H2DlIopY4bR5k2sD8cXCRuDJQEcOc1z1p59+ugf/YpWTzQ1RjYJ4saqxohl+FA8e4g1RxYF4Faxx&#10;9kFlgWY8XOiIOt4BtkHE8RyQeQ7hP/PMMz3GCG8m0IWYnPZY73gDmNiPRD27kbCnAV5UXmZcanfc&#10;cYd3zaO2z7xMhXPC5Uh73aWXXur5AaJ5JBjC+rj33nvduhAiG0HgmbB+I5c2vXYQXVzk9KDge5Rm&#10;du33nWZGRkgjMJiAOALkIhB2BphBvFnGerjRscjpWYMw0+yFYONWxyPAcn4Tt3w0Pn1UGYiysImi&#10;gYQ9TdC23rdvXy8E6Db17LPPehtbJkPBQQHCRFsg0PaHsGPFIPRkCuSvENkG7zIgyJFwRgLP35yf&#10;cyPnOmuDIDds2NCteEZRI7kWVj+VBvK1I/aUI7j08RYQRIx1jmseTwHNAlQk8ChwnOS8p5LNOlj3&#10;xPnovcxeJOxpgpefgS3IkEeqXAJgfvjhh3Bp5kGBROFDIqAoGxsFBQUR58eAEKRgpe1Q1oLIRrCW&#10;SWlNGzujjSXrOefdQowPP/xwt7bZP8KM5Y9ljqsda535tNMzGA/CTmWaQDkya3IsuN3r1KnjXkKE&#10;/thjj/U03Ayeg+ivq1IhMh8Fz6UBLjG1ZTLm0ZWvevXqnkUPYSTAJZPh3Bi6kmhf2veefvppdwVS&#10;iDDSEn32H3vsMQ8YEiJb4LlnoumJiXcZMWYervVoIBTeBUSWpE3MjwYvwZWOW515bMc++Mt+INo/&#10;67Bt9P6wPoLM+syP5rEcyz5aHzFH+BlyN9pP9NtUDpgk7NmLLPY0wYuE+wwXGLVlhJ72t2yCggLL&#10;gVgCoDDhvCmwhMgmIqsa4SY4jXcbgeU7yxBa5vEZEecz60eiijWNW52/rMO2kahDtH+2Y/+sG60f&#10;/S5t9EyRSDP++VlnnWVdu3Z1jyDDlebcT7R+VDkQ2Yss9jTAJaa2jLVOGzSRrl988YW7zWifzkQ4&#10;JywRmhPIAkiFBSsd1yTBgTQ5kBmQ/r24/1SQCJE6ojImsuIRe3nJii4S9jTBZSZD1ddff+3tY3SL&#10;oV9ppgpeJOx0tSFRBmCt77///t7OTqIMmhz22GMPtzSEEEKkBwm7EEIIkUWo8VMIIYTIIiTsQggh&#10;RBYhYRdCCCGyCAl7hkFIBN3lCMSL+qWuD9anPzlj2edMWbkh2I7hcsl4lR/Yjt+hOx8TgYIK4xBC&#10;iPQhYc9AEM677rprzQhSG4LsU0Sr0381ryDGZKtiuMe8wjaMG3311Vd7ggwS0zAaFakwhRBCpAdF&#10;xWcY3C66zDHwCt3JSDvJwA/ffffdmkEmSPP67bffele6Cy64wObNm2fvvPOOZ4ZDcElYgQAz3CMj&#10;R0WDVLDvb775xvvbs88RI0ZYt27dPNEFw1FivTOflJb0V3/ggQe8rzo5rene1q9fPx/8hWVk2aMf&#10;LQNZsI26vAkhRHqQxZ6BkOBm1113tYsvvtiTwjAcJOKN4DLCE6KOiJNtivz05JueMmWKp7kkQQ5j&#10;PjM2NINBMGgEIOq49h999FE77rjj7JRTTnFRprJARisqA2zD7zKmNN4CktOQMjYaL5p+7V9++aUP&#10;TkGGK36/QYMGEnUhhEgjEvYMhNSTTIgn1jaWOdZ3kyZN3Hrmb9OmTd1yZjSnnCD8rIu4Y/HPnTs3&#10;XGLudqeS0KpVqzVjTbNvRJzKwv333+8JaYC0say32Wab+d+cQ1NSCRBCCFE4qATOUBBPcrFjJWNt&#10;k48aEWZ+lH+aae2Wlmg5sDwnUSWBYR+x1vnL9ljdjNh2zTXX2A033GDnnHOO1ahRw61/KgK49fEK&#10;sF8GncDCJ7iP42Mf+QnaE0IIsXFI2DMQrHWscixoRlPLS3T8hkDQcZ137tzZbr75Zhdw5lER6NSp&#10;k40fP97b9a+66ipv48f9znHg8n/xxRe9YoGwn3/++b4u4k/7PsNZRvmrhRBCpB4Fz2Ug3DKGbcQq&#10;RlyjwR4Y8QnLee3PiC7rI9xY2CxjHl3RGCyCfQD7pR2e9vpI1NmG/bMd+2N+NC407fOs8+OPP9rA&#10;gQPtySef9H1gqbM+8Fu0sbOdEEKI1CNhFwWCtvTrrrvOu8Thlr/88su9XV4IIUThImEXBYLHBi8A&#10;bfy44KMxoYUQQhQuEnYhhBAii1DwnBBCCJFFSNiFyBJwvvXs2XNN4KMQomiit18IIYTIIiTsQggh&#10;RBYhYRdCCCGyCAm7EEIIkUUkVdgJ3mF0rw4dOngAz9oTqUmFEOnhiy++WPPuEUx3++23h0uEENlM&#10;0oWdQUA++OCDcI4QojDgXdx7773Db4nvDLsrcRci+0masFNwRIVGx44d/TtpR2+77Ta3GHr16mXv&#10;vfeeLxdCpJ7oPSQ7IPA5GnZXCJG9JNVib926tf9lQJCvvvpqTUGiAkWI9EJlOmdFun379uEnIUS2&#10;kzRhpyDZc889/TNCvtdee3kOcdzyLNt33319mRBCCCFSR1It9twgkI5sWIz+JYQQQojUkvQ29qg9&#10;ne9M77///r9EnXlRtK7SXgpROBD/QqVb0fJCZB9JV1aE+4orrnDhjqa1C49vvvkm/GTeFi+ESD80&#10;k/G+Kv5FiOwiqW3s63K3U3jQ1SYS8SjITghReCigTojsJGnjsePaIwENVgDdbIjIZdckrIn600bz&#10;hRBCCJEakuqKV2IaIYQQonBJicWeG7jqCZqLusQJIYQQIvkkTdiBXRERf9VVV4VzEt3dEHW54IUQ&#10;QojUk1RhF0IIIUThoo7kQgghRBYhYRdCCCGyCAm7EEIIkUVI2IUQQogsQsIuhBBCZBESdiGEECKL&#10;kLALIYQQWYSEXQghhMgiJOxCCCFEFiFhF0IIIbIICbsQQgiRRUjYhVgPDKWg4RSEEJlEkRkEhtOc&#10;P3++zZw500qUKBHOFWL98NwwJHH16tWtcuXKPlKhEELEmSIl7G+88YY9+eST1rhxYxXQIk/w3Pz1&#10;11921FFH2bHHHqvnRggRe4qUsL/77ru2cOFCO/LII614cbVCiA3Dc/PZZ5/Z3Llz7bDDDpOwCyFi&#10;T5FTNwpmTZryOwkhRKYgs1UIIYTIIiTsQgghRBYhYU8nhDOsWGG2eLHZqlXhTCGEECJ5SNjTBaK+&#10;bJnZ22+b3XCD2ddfS9yFEEIkHQl7Ohk2zOyuu8yWLzfr1cts6tRwgRBCCJEcJOzpIHLBY63vtptZ&#10;x45mm25qNmBAYpkQotCgS+PSpUtt0aJF/jnnvOVUwgsA25PYaPHixb7faGKfGwv7Xrlype8/N1ie&#10;83f5vGzZsjXnJrIfCXu6mDHD7PvvzVq3NitVymy77czefdds9uxwBSFEYXHbbbcFde7d7O+//3YB&#10;RNCvueYae+ihh8I18s+kSZPstNNOs7Zt21r79u19uvPOO11oN5a3AyNh5MiR4bd/w/GfcMIJtu++&#10;+1qnTp3s+OOPt169etmoUaO8QiCyHwl7qqGWTM16xIjE34oVE/Pr1UssGzo08V0IUSgghNOmTbN5&#10;8+bZPffcs0b8pkyZYrNmzfLlWMdLlizxtNQLFizIkyXPOmxz00032XPPPefTmWee6cuwpEmWxW+u&#10;WLHCLWr2yxRZ10wsYz1+l7/RPl988UX78ccffX5ux0Ll4eKLL7YnnnjCLr/8cv89fvv7wLjg/Nbe&#10;L99z/h6fgb+Rp4HP7JdtmDgOEU9iI+w8NLw8Y8aMsaeeespTv1IjzfmA8fL169fPa9Gk+WTe7MDi&#10;HTBggD366KP20ksv2dQ4tlsHL4t98IFZ8+ZmJUsm5pUtm/g+eHBC4IUQhQaZKC+66CL74osvbNy4&#10;ceHcBFE5c8cdd9jRRx/t1jDlEAK8IUoG73u9oBLfsGFD22yzzYLXvqzdf//9duWVV9pVV11l5513&#10;nk2cONGFmv2StviBBx7wMS343S+//NK6du1qnTt3tjPOOMPF/IUXXrBPP/3Uevbs6evzeW0YD6NO&#10;nTrWrFkz90Rcd9111qRJExd6jnv06NEu+Mcdd5x16dLF3n//fa8g/P777z5vzpw5/vvMO+ecc/w3&#10;qXTccsstfg3wAtx9993hr4m4ESuLnVogAs3DVLp0aX8BqDFH8EBSo/z222/dzQVR7Xm77bazCRMm&#10;+AO4rnYsHtRCIagB208/mW2xRTgjgIFogpfOfvstIfxCiEKlbt26njb4wQcfXGMFU2Zg4SLkiOq1&#10;115rZ511lgtxboK6Nli/GBwPP/ywPf744zZs2DAX7W+++cb2228/F3fKM8othPvSSy/1ygWGDWXf&#10;M888Y9tuu6317t3bf7d27dp26KGHWuvWre3888+3Rx55xD+vDzInlitXznbffXdvaqCcpYLBfjgf&#10;UmxT1mJUNWrUyC100m9jaI0YMcIGDRrkbv3+/fv7sSHuPXr0sO233z78BRE3YiXsPMgINg8cbUO8&#10;VH/++acv4+GsX7++HX744VarVq018zbddFOvze6yyy7WqlUrr2ki/sD2PKS//PKL/fDDD97GtK6A&#10;k5SCFwFxD2rtDilKmWrU4KTN5s5NzBdCFBpY7Qz28/HHH7vYRuB+/vzzz61bt24uoh06dLADDjjA&#10;3nrrrXCNdYPlTBnVtGlTnxghEPbaay9vc6cy8d1337no8n3vvff28gwxpXJRpUoVGz58uJeDDRo0&#10;8KlatWpWsWJFq1mzpu+bz3mhTJkyayoqGD+00994441uTP3xxx/u7eT4cNm//vrrXnZ+8skndvDB&#10;B/vvUqngmDheylg8ASKexErYabPh5aJ2iQuLv9R41wcPKmI9duxYfwj3339/K1++fLg04QVgEA9e&#10;QsS9UIR98mQL3kILTiicERK8tD5P7exCxAJGfjzxxBO9uS9n2YOgUR5FlCpVKk+ueCzjPfbYwysD&#10;BNFhnGCQVKpUycs4yiP2jehGA1Oxb8o15mHBI/offvihXXDBBS64kTchr7AvjvW3337zSkGFChVc&#10;zBFxPAF9+vSxbbbZxteDQw45xIV/aFAuYbnjdqeCwjkQLzA5KM9uvfVWr+jgMRXxI1bCzkvAg04N&#10;mYcXoechjB64dUGbGA/qzjvvbLvuuqu/OMBfrHtcVtRMeUB5mdIGx01Fgja7yFrPCdHxm2xiNmRI&#10;OEMIUZggYFisBLVhKQMCizv8lVde8TgfyhuMBAQXy5X1CLTLD1EZRfmGqOJVZL/EDuEtwBIH1sOD&#10;SYT+FltsYV9//bWXjRwn3kmENfJQ5oQyk3KU85gxY4YbPbjREW0qKIxWuNVWW7nHgOWcA9vwe5zv&#10;QQcd5G56PuOeZxlufLahsnHuuef6PhF5ET9K3BAQfi50eFipVfKwjB8/3l+WPffc0x8garqIPm1T&#10;uMV4OHFFIf7UHnlBdtxxR3czURONar88qNFEwAgvxZZbbunf0wLt/S+/bMHbYVanTjgzhGMIXrzg&#10;wCyoDifa3UXsoMDlOdt8883T99yItIFoffXVV26tt2jRwsUMq3ngwIFubeM2JxDtnXfecTc0AW1Y&#10;3LR5U55gOPAXwyIniC5R6Gxfg2a3ANYbElTkKb+oGPA7BNchrDQBINwIMpULDB0CiT/66CP/XQSY&#10;pkiOkc8cB9thhSPQEZwPlRC8mPwWHsvBgwd7/ABNDZwf0GZOheKnn35yg2efffbxAD/guAjiI7gv&#10;Oq9XX33VJyo17HeHHXbwfabVWBJ5IlbjsXMoBMBFgRsdO3a0qlWrupATaII7CbcRbT8E19EeRbQp&#10;ASasT8WAWi3tXznd8cC+2S/bpm08di4twv2//1nwRpk1aBAuCGF5UEO3114ze/zxhPUuYgXPDQUj&#10;1pHGY89OuMdEvSOklBt8pyKHeCLgtHMzD+sXseYZoFxiXcod1kOoo/ZzYH0saZ4b1o3c69F+gP2y&#10;L+bh9mddYD+0m0frRk0C/Ab7ouzi+IhJ4verV6/uhk0E22EcUYlg/5SLHCv75TPLOTaC+PjLthhE&#10;/CblKmUkzzx9+6nM8JtsQ4UjimHifKhQcM1E/IiVsKcSTrNQhB1XVfB7dvnlFrwJ4YIQlpOgJqiY&#10;2B13JKLkRazguZGwi6IAzzqVAZo18TRQTtIMkJayUiQV3bFUgWgzTZhgQTWYxrRwwVpQ4w2sArfc&#10;hRCiEMGtTlQ+QXVEw0vUMxPdtVRD4BwR8aVKhTPWgvYu2t5//z2cIYQQ6QdvFEJOPAFt9mo7z1zk&#10;ik8VXNZVq8zuvJOk0WaHHx4uWAvWo8/stGlm99wTzhRxIdtd8ZwfE22s/FVTgxAbhneF+AYCEeP4&#10;zkjYUwWXlYj4bt0SEfE77hguWAvWo1vNwIFmL72UsOBFbOC5yXZhp4Di3SDaOYqYFkLkDu8ME93/&#10;6JFF8GLckLCnCi4rUa5duyaC58Jsef+B9bDWn3jC7LHHEpUAERt4boqCsJPylO5e9CoRQqwb3hmC&#10;DMmLQo79KBNqnJCwpwouK0krzjjD7Pzz122Jsx7dWR55JBE536ZNuEDEAZ6boiDsjwWVStKlkpZZ&#10;CLFueGcQdrpbv/nmm7ZJDLspK3gulQSVCFu5csOJZwhSqVo1EWgnhBBCbAQS9lSAFc5EIgpEfUNW&#10;HuvUrp3oGkfAnRBCCFFAJOypAmEfO9aMwIoNuf0RdrLSET2fS95nIYQQIq9I2FMFlveoUYk0seuz&#10;2FnGhCseC1/CLoQQYiOQsKcKhJ0287XTyK4LctsvWWKWh6EghRBCiHUhYU8VBM3lR9hJOUvq2XwO&#10;/yhEOoii5/MykewmmnJbXtQmIdJNrLq7cSg5D4euRTm7F+VcHi1be5t1dWNjnbR1d+N4GNylUyez&#10;Cy80q1cvXLAOWJ8CgAQ1hx1mdsAB4QJR2PDcFPXubqzDe8OwoozwtSGifQKjiRVlGP2MkSkZJU5k&#10;Bzzfce/uFhth5zCo4TMe8dtvv+3z2rZta+3atfPCgeWM0c6wrQxJePHFF/ug/wwhiGAznjJizXjF&#10;u+yyy3+Em+3TKux//ml2wglm11+fcLNvCLbhvJs0MTv33HCmKGx4biTsq32Iz27dutnS4N2rvJ44&#10;EAqT1cE1msPYCMF21YMCsCjCdVhKuVWnjg9/ypjrIjvgfZCw5xEOY/r06XbdddfZscce62MEU9hc&#10;e+211qhRI18+f/58GzlypD3xxBN2yimnuICPGjXK7r77buvSpYuPqYx4X3311f+52GyfVmH/8cdE&#10;whmEPS9iwDZffmnBSZrdfnvethEph+dGwp4Q9ssDYd962DDbP/i8rqtAYbIymF6vW9eQ9GOCikBR&#10;s9m5BkyjgzLsze22k7BnGbwPSlCTD+bOnWsLFy70wqVFixZWuXJl+ysczpQCFXcW88vnsICnTJni&#10;lQDmb7311rZgwQKbR3R5QFRoLV261CduRtrgGGhfz48Q0DVu6tREJjohYkiZ4H2qtHLleqfKwVQq&#10;ePeYclteVKZywSREYRArYccVj4Djeo/+Mm994IrH+maKXPZR+x4g/D179rRLLrnE3fisnxZoY69R&#10;I/ySR1gfiz2smAghhBD5JVbCXrFiRRd0XPK43XF/Vq1a1QN2EGtEO4q0jf5WC6xi3OusP2vWLB9D&#10;OKdFT4J+2uMZhefkk09OfTBPcIzBgSWi2xlnPT+ULZuw8IPzFkIIIQpCrIS9RmCx0s53//332z33&#10;3GMtW7Z0N3vv3r1d7GfMmOHzv/vuO+vbt699+eWX1rRpU2vQoIHdcccdPkLV7rvvbjVr1vT9UUlA&#10;6HHpV6lSxffFvJSDl4EmhPy2qxFwRN54CbsQQogCEhthR3DpGnLiiSfamWee6cFxZ511lov2SSed&#10;5JY7Fv0hhxxi9957r69Duzrt7l27dl2zfufOnQt/TGmEHYs9r33YI+jHTjv7xInhDCGEECJ/xMpi&#10;R9wRb7qxEQiHaCP2jBONWONi33HHHT0afqeddvJIU7ZB9LfZZhvbcsst/+WGLzQQ9lmzEkKdH7DW&#10;8TaMH59w6QshhBD5JFbCnjVEwo5rPa/QRMBEIgtlnxNCCFFAJOypgMh2utblR9gjKldOCDuVAyGE&#10;ECKfSNiTCe5zJoZfLVeuYMJepUpiMJiZM8MZQgghRN6RsKcCgt+wvAvStQ5XPJWDMDGPEEIIkR8k&#10;7MkGUUbYa9VKtJnnF6z8ChUUGS+EEKJASNiTDcL+99+J6PaCQA57hF0WuxBCiAIgYU82BL0h7Fjs&#10;BQH3PYMK0E5fREfGEkIIUXAk7Mlm6VJGs0mIc37BdY/FXru22bRpZsuWhQuEEEKIvCFhTzZEtC9Y&#10;UHBXPBBAt2iRhF0IIUS+kbAnm8WLE5Y3A7oUFNrYEXX2JYQQQuQDCXuyQYxJJVuQiPgI0uJSMZg8&#10;OZwhhBBC5A0Je7LBFZ/fHPFrg6iTqObPP8MZQhQuDJnsf/1/IbITnvPly5f7FD3zmYiEPVnwEDCR&#10;I5428oISBdCR4GbcuHCmEIXLypUrvaBbFTyfEneRjfjzvWqV3X333XbLLbfYUgKhM5RYCTsX9q+/&#10;/vKx1Xv27Bno2j/CxrIlgTX81ltv2TXXXON/o1rVL7/8YjfffLP16NHDRowY4fMKBX53woRERPzG&#10;uOIBYSdJTfCgCSGESA9UYlesWFF4OpIEYiPsXMR58+bZXXfdFWhaZWvYsKHXmmZhAYd89dVX1r9/&#10;f2vfvr2999579vHHHwfaN9HHZ2cYV4ZtpVIwja5ihQVDrm5MRHxEjRpmM2Ykus4JIYQQeSTlwo5g&#10;497IC4j41KlT7bDDDnPxLleunI0aNSpcajZ06FA76KCDrE2bNrb//vvbTz/9ZMWLF/cx26tUqbJm&#10;KhHmaOe3seoR+smTJ9vs2bNTWwvjPEksU7FiOGMjqFYtEYinwWCEEELkg5QKOyK6OBCn+++/3wYN&#10;GuRtFusTVtZFlBHqUqVKubAvoj93CJ+x5gEBX7BgQaChFa1Zs2Z233332SOPPGKNGze28kSVh8wI&#10;rN4nnnjCbr/9dnv11VfdzZIyEHayztFdbWMpUybR1o7VLoQQQuSRlFvspUuXti222MLd5aeddpqL&#10;K23ny5Yt+4/II8gILwKOpU2beoVAJCOLn89z5szx7fhbqVIlGz169Bp3PG78wYMHezs9FCtWzOrU&#10;qWNXXnmlLzv99NOtZMmSviwlcJyMpZ4MYSeynqFf2Z8QQgiRR1Iq7AgrQtquXTt77LHH7LzzzrMX&#10;XnjBDj/8cLviiiv+FRwH1atXt3r16tkbb7xh77//vlv4WObPPPOMu9G33XZbGzhwoH366ac+7bzz&#10;zi7uM2fOdLc8ExWDnBY7x5BzSinz55utWJHoh76xMMpbUCnxyPg8NmUIIYQQKXfFY3kT9IZFjbgj&#10;xoj7HnvsYb179w7XTAgwIn3++ee7UP/5558u/jVq1HD3PMvZ5sADD/TAubZt29q+++5rzZs3t3PP&#10;Pde+/fZbGzJkiF166aVeOSgUgsqHD+KysRY7FRD2QxAeSWrW03whhBBC5CTlrnjazXG/77333i7u&#10;l19+ubeDd+rUyY4//vhwrQSI92abbWZXX321de/e3Zo0aRJoW0076aSTrFq1at72jrVP5Dt/aYcn&#10;eG7XXXf1CPobb7zRttlmG59XKER92Dc2QU1ElSqJwWBSGRcghBAiq0i5AiKyiHXkNse9/uSTT7q7&#10;fM899wzXyhLomla9evglCRAZT/CgurwJIYTIIykT9igiHhc57eLff/+9T7jlCXBbX3R8xoLFXpDh&#10;WtcFFjveh7FjwxlCCCHE+kmpxU7k+vPPP+990/v27esT7eNHHHFE4bnLUwGVFCb6nCcjOU0EAXQE&#10;4im1rBBCiDySEnXFGmciov3hhx/2Pua9evXy6YYbbsg+FzwQuR5UYKxu3XBGEqDyg9WOxa7IeCGE&#10;EHkgZWYzuXb79OnjfdJfeuklD5q77LLLfLrtttuyzxXP+RDBXqtWOCMJEB1Plzfyz5OFTgghhNgA&#10;KRN2+q8fddRRHjB30UUXuaBffPHFduaZZ3qimpT3KU83CDvd3Ugqkwy4Pky49tnvwoXhAiGEEGLd&#10;pETYEW3a0OlPTsKYYcOGWd26dW38+PHWr18/++OPP8I1swhc5SSoSXbsAHnnGT5w3rxwhhBCCLFu&#10;UmaxRxAZ/9prrwUG50L75JNP7JhjjvGscnkdGCZj4HwWLEgklkkmCLsC6IQQQuSRlAt7FP3+xRdf&#10;uCW/6aabZl/7OuAuh2QLe9myCXf8iBHhDCGEEGLdpFzYGbilc+fO9t133/lfxL1169b+NyugksJE&#10;5DrWdTKFnWvERNKb0aMVGS+EEGKDpMVip3vb0Ucf7VnnxowZY02bNs0eYY/AVV61KicczkgitWsn&#10;Iu4jr4AQImOg2VFTZkzEhGWDR7lYcBIpOwt2zdCrPXr0sHnz5vn46kDedwZ4Sae4cyzvvvuud787&#10;8sgj1zQRbDRcPqbgHG3SJLNjjw0XJAn2jaA//bTZ9deb7bBDuECkA56bzz77zJMtHXbYYVlXIeX8&#10;KNAYoAlPWqtWrcIl/8A6JJm66sorbfthw+yg6dPXaRFQmOBXer5+fVse/P1f8E4kuXEq9nANmH6v&#10;UMGe3nxz23333d1zKeINzznTzz//7IOPXXfddf8aKTSCdRjcjPFP3nzzTdskmdlGk0TKhX3u3Ll2&#10;4YUX+njolStX9vkUjikdFz0XOJaUCXtQMNrpp5s1aGDWtm24IEmwf/qwI+ydO5sddVS4QKQDnhsJ&#10;u4Q9P3ANmBD2p1q0sJYtW/oAViLe8JwzjR071uoHz6+EfR2wa6Lhr732Wi80GNWNgrFMmTI+Ctva&#10;sP6CBQtsxIgR/pkXIqoM8B03yYQJE2zKlClWp04da9Soke8PFz/DvDJmOzeEQWcY6jUnbJ8yYQ9u&#10;sh1wgNnBB1tQMoYLkgT7Z3S3d95J5KG/4orkB+iJdcJzI2GXsOcHrgHT8EDYX9pxRx95stCGkhZ5&#10;JtKYO++8c41uRV7mnLBe3IU9Seq2bigIuRB0cXvuuee8H/uAAQN8Xk74jtue5c8++6y9/PLLXtgg&#10;xBHDhw/3IVvffvttu+eee7x/PBf4jTfe8O2+/vrrNfPSSnDc3s88mXniIxAShDyorNj48YlKhBAi&#10;Y8DI0JQZE57kbKi8p1zYqfFcf/31ds4559jpp5/u7o0uXbrkevFmzpxp33zzjV1wwQWerW7kyJE2&#10;mmjwEEaG22GHHXx/22+/vX300Uee9ObDDz/0gLwWLVrYVlttZaXD8dCpLJDaFmsLa55a2NoViqRA&#10;/3WSyNSoEc5IAQTQBeehIVyFEEKsj5QLO8KKu4K88f379/cguldeeSVXgcUNz/yageVbsWJFH0Rm&#10;FkOhhiD89INHuBs0aGDTpk2zyZMn26+//urrIfL8DkIeMWPGDLf8b731VvcC4GpJOngVypRJTKmC&#10;SgMVFvVnF0IIsR5SLuy40sk4d9ZZZ9n8+fM9iASXem7CjisksrKjv6UYujSEz8uWLfPP/OU7E+1X&#10;J5xwgh133HHe/o6YR9D+cf7559uNN95oxx9/fGqC9sjjXqlSwm2eCtgvoo64//ILrohwgRBCCPFv&#10;0tLGjpjS7o21/Pfff7uA50bVqlXdUh8yZIjnk8e6Z97gwYM9NS3Bcj/++KONGzfOuyTgeseCR7wJ&#10;niOwjn1HAQ/8dvSd6EaC9lICwh4G+aUUou6DSpG7/oUQQohcSLmwI6gHHHCAPfPMMx7Y1rdvXzvw&#10;wANzjUqnfzu55Gk7JyCO6HXc8Vj8uOmJQmR/jPGOO75du3Y+uAyjyBHxzjaHHnqo1aY9Oh1gOTNN&#10;m5bc4VrXBZG1jPnO7wkhhBC5kBZXPCKOECPCbdq0sf322y9c+g+Rdc1y3OZMHTt2dDc7/eCxymsF&#10;4nnppZfaTTfd5EPA8p19t23b1m644QYPzGObKHgubYwZkxDdVENmO7wOWO1CCCFELqRM2Gkjp385&#10;gWt0dUOYcaW/9dZb9uWXX4Zr/ZtI3HGZMyHaTLSjs4yJz7TTR23luW2TVrDYJ0xIbUR8BEku6Pb2&#10;009qZxdCCJErKVVBotgnTpxot912m1155ZVuUZ955pnePS234LmMhVSyqU4ZGVRgfGrc2GzUKLPp&#10;08MFQgghxD+kVNhxw+N+r169ulvWWNNkkyPNbNYJe7pSRuLyp8/84MHhDCGEEOIfUirspKqcFIge&#10;Q7Z+++23PhHxTrKYrIGscySNSZew8zuNGpl9801C4IUQQogcpFTY6bpGX3QS07z++us+DRw4cE2O&#10;96xgyhQ62JNiL5yRQrhmJUqYbbllIoCOCHkhhBAiBykVdgZq6d27t3Xv3t3b1/lLOlg+Z42w//03&#10;NZjUZp1bm/r1E7/5xRcKohNCCPEvUibsUbR6pUqV/jNhyWcNCDt92NNVUeF38BBsvbXZxx/LahdC&#10;CPEvUmqxFwkInKtbN/ySRpo3T+SoR9wZD14IIYQIkLAXFFzgCCpt7IUh7HSv2203s/ffN5s8OZwp&#10;hBCiqCNh3xhWrEiIKjnc0wnueKYttkhEyT/zTMJ6F0IIUeSRsG8MCPvMmQwhF85IIwg7AXtt25r9&#10;+KNZ//5my5eHC4UQQhRVJOwbA8LOMLIEsxUWBO61a2f28stmL7yQOB4hhBBFFgn7xoCwYyWnOz99&#10;ROSSb9HC7KCDzF5/3ezuu80mTlQ3OJFU6OHi2SOD5yp44oTISnjGTz31VDvvvPN87JFMJVbCTprZ&#10;8ePHe9/3nj17+hjrESxjTPYBAwbYtdde638ZZCZaNmXKlEDT7rZff/3V56WFWbMS1jriWljw21Qs&#10;mjUzO/roRB75Cy80e+UV83HbJfAiCUR5JyTqIlvximtQlpJ/hVToaR9QLInE5sgR5/nz5/tocPRz&#10;58Lef//9PpBMBKlpGat9t9128xHimNhu4cKF9tprr/myCYy0li4Q0Zo1C89ij4jEPXgg7YgjzPbc&#10;04ILYnbRRRZcFKWeFUKIIkSsqiSI+Lhx4+zwww+3Aw880FauXPkvq/3nn3+2vffe2w444ABr3bq1&#10;ff/997Z8+XL79NNPfQz2XXfddY1lAZGVP3z4cPvll1983+SvTxq//57e5DQbguMgte1225mddFLC&#10;RX/ffWY33GDByau/uxBCFAFiJeyIMG155cuXd6EuF4gU1ngEn6tWrerizV8s/N8DcR06dKiLfW5t&#10;IowwN2jQIPvqq698XcQ+KbAfLPZ0jMOeHyLrnX7uO+6YEPh58xLW+7ffyjUvhBBZTqyEHSHHokbg&#10;scT5i8hHVAjEas6cOf6Zv3yfMWOGC/c111xjr776qj3xxBP/svKrVatmxx57rHXt2tU6derkFYeN&#10;BnGMhB1XfBxB4DlXuuIdckhC5Hv2NPvgA3WLE0KILCZWwl4jsH4bNGjg7eVvv/22izyW+ZNPPmmz&#10;Zs2y7bbbzj788EN7//337fPPP7fdd9/d2rRpY3369LE777zT3feIeMOGDX1/UTAEYs6U1GAIAtMI&#10;noursEcg8KVLm7Vubdaxo9k995i9804iol8IIUTWESthJ2jurLPOsrJlywa6s8IuvvjiwODcxKdS&#10;pUp5G/oRRxxhY8aMcdf7Hnvs4e736tWr+9S2bVtr1aqVlSxZMtxjCmFMeaz2atXCGTEmcs9vvrkF&#10;F87sscfMPvlEbe5CCJGFxEbYI+uasdrpR3jaaadZs2bN3JV+0EEHWeXKld0t36FDBzvnnHMC47Oj&#10;u+4j2H6vvfayFgSMpQOs9aAyUajJafJDJO6M5U5Cm3vvNRs8WOIuhBBZRqwsdkCgoynn94i1vxca&#10;WOxxiojPCxwr4r7ttma77252881mY8aEC4UQQmQDsRP2jIHhWtM9+EsyiMR9l13MGjUyu/32RL57&#10;IYQQWYGEvSDQtv7HH2ZNm4YzMgzEnSaETp0SEfJ33mk2f364UAghRCYjYS8oJHypWjX8koEg7vT7&#10;P/RQM9LwPv+8usEJIUQWIGEvKAy0wljomQziXqWK2XHHmT33XCINrbrBCSFERiNhzy+44YmIX7Qo&#10;84U9ghzzXbuaPfJIohucxF0IITIWCXtBGDEikbI1g4f1WwNWO1PdumbHH292yy2J7HTqBieEEBmJ&#10;hL0g/PZbIiI+Gelp40Ak7gz9evLJiW5wL7xgtmRJuIIQQohMQcKeX3DFDxuW6CqGGGYLkbg3aWJ2&#10;wQVmTz5pdvnlZtOmJc5ZiACehLxMkPNvUZqEKGyKrU7acGfxhtN89913fbS3I4880rPc5RsuFVYs&#10;wWakZk1Xlrt0w3mSC/+tt8xGjjQ76iizww83q1cvuyozeYDn5rPPPvNBhw477LDg9LPr/Dk/xmR4&#10;7LHHfChkUjKvDeswpPLl3bpZjTFjbMvg2VjXVYjEbVDVqrYy+LtLcN2KmvUQXYNpZcrYH82b2223&#10;3Ra8OsG7I7IC3gcGKWMI8TfffNNTnscNCXt+4FKRzOWII8yuuiox9nm2wrlG5ztgAIPhJ9LR0ved&#10;zHWk061cOTHRJz5LBZ/nRsK+2mbPnm0333yzD8Yk8g6DWF199dVWu3btcI7IdHgfJOwxgdNMirBP&#10;mGB22mlmV16ZOXniNwbOmYkx3SdPTgQOMizujBlmS5cmxqPfYQeztm3N9twz0VOgINc2pvDcSNhX&#10;+7RyJTb4hon2CUkZJjmD4XnhGmTbc1OU4fmOu7AXNS/ZxkObM32/s0i81gsFEudKMp4ttrBA3cwu&#10;vdTs1lsTQXYkuFm4MJGadt99zS6+OBFVT0UgeAFE5oMoURFmhMW8TKVLl/YRGplyW16UJkaalKiL&#10;dBMrdaImhEU9evRonxYiGCGRxTA5sBqHDx9uU6ZM8e/Lli2ziRMn+rzx48f795Ty44+JALOiIuzr&#10;gsKKLn9bb2125JGJpolrr01cm969ExWAt982mztXAi+EEGkkNuqEcC9dutSefPJJu/fee+2RRx7x&#10;v0tydLlCvGmv6tevn11//fX2xx9/uJj36dMn0JC3rVevXu4ayavLMN8gUD/9ZEZ7mWrh/8C1wOVa&#10;qVKi/f2KKxJxCIz7fsYZZj/8oKQ3QgiRJmJldk6fPt2+//57u+yyy6xbt242duxYG0Gbbsjnn3/u&#10;Y67feOON3h74wQcfWNOmTV3kL7nkEjvhhBMC3f3JrX6IrHws/wULFtjixYt9XoFgO7wBv/+eGK5V&#10;5A4iX7Kk2VZbmZ1/vtl22yVc94z/rq5zQgiRcmIl7Igv7VFEktI+x1+icSP43KBBA1+nfv36NmPG&#10;DBduvuOC/+abb2ybbbax8uXLh1uY/fXXX3bRRRdZ586drWfPnoHhuBGW499/W/CDZjVrhjPEOkHg&#10;S5Uy2203swsvNBs0KJG2lopaqjwqQggh4iXsRI8STYtYR9Y2wScRfCYaERDyaNn8+fPtiSeecNE+&#10;+OCD/xWJu+mmm9oDDzxgAwYMsGuvvdYDWgrM2LGJvtzZkiM+1SDuxCJQETr11ER7PFY8/eNTHQsh&#10;hBBFlFgJe7Vq1axixYr2yy+/2MiRI23u3LlWo0YNGzZsmLe1N2rUyF3tEyZMsKFDh1qLFi28XZ42&#10;dixzXPGIfeRuj6J5y5Qp49NGiToMH57oy41gibzD9aIStvfeZsccY0FNK+GaJ7BOCCFEUomVsFev&#10;Xt2OPfZYe+qpp+z+++9393mFChXs+eefd5Hfb7/93KKnDR5B79ixo0fP9+/f3wYNGmQXX3yxPfTQ&#10;Q+7STzpUFoIKh3f5KuoR8QUhst6Jmiegjt4F119PYEW4gihsqBDzfmnSpGnDU5xRgpq8wCWiCSCo&#10;SHgedfp0i4LD9Zw/3+zVVxMj5F19dWxz7/PcFIUENVSkoXHjxv5XCJE7vDM0+9K0S9lQh2GvY4aE&#10;PS9wiQYPTnTjYmCU0qXDBaLAcE3JXEcyG7L50QeernIx84bw3BQFYf/66689+DS382MdJnqp/Pnn&#10;n9auXbusug6c25AhQzyDGDE52UJ0b19++WXPkla3bt2suW+cGzFYH330ke2+++5WhaRhaYTfR9zP&#10;P//8tP92XpCw5wUuEZnWxo1LjFmeZYV7ocF1JYjuiy/Mhg4169YtkZY2RuLOc5PNwg6c4/qKgWg5&#10;3U25FjfccEPWCftzzz1nm2++ue28887h3MyH80J8Tj31VLv00ktt++23D5dkPpwbgdQ33XSTde3a&#10;1XtLpRN+H+KaMjle5lEc4QaSAS8o1Iw82hL15MG1xPtBKto99kikpQ2Ew5s9RNpApKnobmgi+JRu&#10;qHldP5MmgmsJvM1tWaZPBCRz77LtvnE+5cqVK5T7hqDHVdRBwp4XGPyEpDdqf0w+iDsvCJZSu3aJ&#10;dLTvvy9xjyHNmjXzgNVsstYjdtxxR9tss83Cb9kDInT88cd73o9su28Ia6dOnWLpCi9sJOx5gWj4&#10;5s3Vfz1VUOAEBZD3cydA8dFHzfr3T7TBi0InsvQYUxwBzDaB4HyaB+93HEfp2hg4L8Rvn3328W7D&#10;2QTnhqW+0047ec8p8W8k7OsDNzyZ6t58M5EaFfERqQGxiMSdEeOefdbshRfMUtF1UQghshgp1YYg&#10;29yYMaSwS4iPSB2RuDdtmhhEhu5wTz6ZiHEQhQaBQoy3MCZ4D4iMj8ZiyHQ4r0mTJvngUkzkxMhk&#10;OB+ycHKPmKKRLpk/bdo0GzVqlI+OSTR5JsHxE91PACvPIKN5EhTIfNKK57x/2fJsbiwlbiDEtYjA&#10;g00k5ZZbbumunPUSPDTB02T2/POJ3Oa0ActiTz3RfSFXAG2eAweS8N+sRYvEMLGFwLhx4zzzIVHT&#10;2eaG3hAUniSDeuWVV+zFF1+0b7/91v7++29r1apVrIOH8gLnds0113hXv99++82zXeK2zmS++OIL&#10;e+aZZ+yFF16wXXfd1ZN+MQLmHXfc4d0Z6dnQpEkTb3bIpGeZ949eTY8//rh9/PHHPghYpUqVPJkZ&#10;I4LSDZPynUHByGBa1JFSrQ9Snn7yiQVvu0Q9nUSWO11YjjsuMaLezTdbUCVPVLZEWsGq/SR4D845&#10;5xw788wzXRxI6ZwNUGlhfInTTjvNLiD5VIaz9dZbe99qBsLCMsfSRegROyoxxEi8/vrrPtJlJkFU&#10;/2677WYnnniiW+uR1wFDjYG/TjnlFDvjjDOyKg/BxiC1yg2sdSasRQLmGKa1iFlqsYBrTtDPkUcm&#10;BP3GG82GDNHY7mkCi5ZpypQpHqhEVDzWXsOGDX38hkwHixUhoG/+I488Yg8++OAa93UmwvmQhIZ7&#10;xP0CBJyxN/bYY4+gGKvlws5Q2DStZAqcF8JOrwWmnJ6imjVr+nDfWO733nuvu+mFhH3d0MWtb1+z&#10;vfZKpD0VhQPiTncWAurobtijh9lrr5nNmxeuIFIJwo7YUZgSGU8hW7p06YwWwJzggbj66qvtvPPO&#10;C+rxA+1HxjDIIrBusWrp7x0JZNQ+nQ0ccMABdv3117u3BXc99zAaAbQoI2FfGx543Dz9+iVcwXRz&#10;E4UL4h4USNamjdn++5u9+KJZz54ETch6TyEIAWJetWpVd1kj5kxYSNnQNYzzI883bmraZrH+GDky&#10;m0DQOT+aU3DLM5gW9xOBz3S4f3Tj477hecGTxLOZacGBqUDCnpNI1N95x+zTT83at5e1HhcQd1xw&#10;m29udsIJZnPmmHXvnqiATZmitvcUQrpOhPyll16y1157zQUiG1KvYrU+/fTTnm+cYDPc1gScZSqc&#10;D65orFaEnCYGosiJIfg0KM/efPNNGzBggAcIko0uU+C88DIQHEd8B0N0EyRIwBznSlAdzyVNDqTN&#10;zYZKy8YSq6j46AbSrYGXjBsUtaewjIkhWefNm+efoxuIFUFNFFcM87AycmO9UfHB/oIdJLKePfaY&#10;2UEHxXbEsSIL94IpsEKsZUuzSpXMPv44kYaW/u647ImJ4JlJ4n0rylHxgNXXKHgXEA3O/5hjjvFR&#10;4LLhWvzxxx8eNU6bNDnVW7RokdHnhejRnEBljAoY1joDwJAKmPPcYostAnulvQfXZRKcC93ZmHgW&#10;+V67dm0vz6NyvUOHDh5LQFNRUSc2g8BwGLhQiL59++23fR7jr1PbRNxZPnXqVA9ywd2CC40oSLpz&#10;EOX51VdfuaAzwAs3d+2uOGyf6yAwnD4TQRevvJIQCSz1rbZKCISIL9w3+q2OHGn2009ECpntsIMF&#10;ZldC+OvWTbjwNwKem2wfBEYIkV3EStgRbLpknHDCCZ4m8OGHH7brrrvOrQOW04+WiM4uXbr4aEzk&#10;P6YLxF133eUiP2vWLK8UME4urkO2yTm99957a4R9TQEdzHdr78orE+LeqZNZvXqJ7lYiM+AeEswV&#10;WCT2229mf/+dGFyGcZIJuGNC5ImwX5/QB5XE4MH5l7XPc4P7Dy+RhF0IkQnESthxqTAM33333ecW&#10;9c033+yF6V577eXLe/Xq5X0WiYR8//33PeEC7UV87t69u7vpqQhcddVVHgzDNmQmom0J0Wf/eAX+&#10;5VLl9HHBDxiQcOOmIAkKx8HvRtGpmQTHTvMIxL7tintJWztRsfPn2+rJk215YMUXC467FPd2Q5U1&#10;0gYzylwOTw3nT0AVz9kRRxwhYRdCxJ5YCTuZn2655RZ74IEHfB7CjiueNiKW33bbbd4PkzaiDz/8&#10;0C0plhH8grDTNxOL/8rA+qbPLdtgobNf2uyjaMmoj2c64BiYaN/CY3D22WdnlDhw7IMHD/ZUlVzr&#10;TDn26LpT6SND1Z577lmgY4/2Q0WRNj0JuxAi7sRK2MljjLV9+eWXu2Xbs2dP71+Ky71y5crWt29f&#10;D5Q7+eST7fnnn3cLmAKbNINsQzvoo48+6q54RqKKA5EwkMuYDFBUTjJN2KlA4fE4/PDDM07YabJh&#10;WMdDDjlEoiyEKBLEqiGZQDiswscee8weeughT49IWzsW/MyZM90lj0D26NHD/+6///5rsmHhvif7&#10;UJs2bbxfY1xATJiIQiVWIBNBGON0TfMDVna2DVkphBDrIzYWO3AouNNpC+czYyTjNqcLB6kE+Ux7&#10;JyMVUWAzD9GMRv1hOdvErSsH54J3gWYBkkNkEhw7Xb34m2ldZDhmrnlUsRIiP/D8fP/99968d+GF&#10;F9pBBx3k5QzNhXgP8wr7+fnnn+3GG29c05xDHgCChMvkyJPB/PURPc8EC2PAMEXbsIzmPmKM6NqG&#10;x5O+6vQswiDK+Tsi+4mVsAshRFygaCSxCylnMRjwHGJYdO3a1bvXUuElMQpBvNttt52ddNJJuQbH&#10;sh9GxSOX+d133+39rKN9k3+DygLBmYj+yy+/7MGq5Apgnxg1NCcxot4uu+ziXj/Sp+KFolsvMTvk&#10;h2d/9PEm+Jh4IyqyGEgcc7du3TzomCBijoNmTfrs0x+8X79+LvxkbaNvOOtzHpwTMUHsh0oNzaEb&#10;qniI+KA+XUIIsQ7onYOYMiHmEYgvXWsZQvTAAw90cUYk1wcBqL///rtPdO0lkQzBnVjeCCiiSmKZ&#10;li1b2hNPPOHZ46g4QOfOnV2IGciFQE56BjFvbQ8gPVdo0iTGCMEmGdeQIUO8EkJl4NBDD3WRvuee&#10;e/x4CCr+8ssv/XzIIULCHrp2ki+EuBQs/rVzgoj4I2FPMdSkaV7AdXfFFVd4lz1e2LjC8XJ8t99+&#10;u7sKyRvAPLoN3nrrrX4OnEvUBS4ucIyMQoabkuBJrjMWDFYIhS7HTm8JxhWnMBMir+DGpncOeTVo&#10;9gOEElHGPd+xY0fr1KmTffDBB/4c5gbzee54FkmFGu2HmCJihdgfLvT//e9/PjQp4kwFAOueVKm8&#10;k3TTJTEXAo0HYauttlpn91msayoleAH4LZopaQ584403PB0rPV2IW9p9993dMp89e7ZXJqik0IsE&#10;l/93333nsTWZNna7kLCnhd9++80jyxnzmRSPRPSvqwCIA1gPbdu29Ux/Ufre+++/362B008/3Qs0&#10;Coa4QQFMQcmIXRRI5MWmwKQ3ApYOvSnIPsj9ECKvIJBYvggpbnEqi0DlFuFlOe8G39f1XiOMWNFU&#10;lhFu9ofYEpjKX/bJfvjMhJXMPNbH9U+FgPZz0huzr2haFxwH3Xtpd0fcqeRS7uAdOOuss7z9nePF&#10;+ud38AxQ8WjdurWXUVRi8FIQxPzOO+/EurwS/0XCnkJ4GZh4uQiWIQ81mfJo+4orFBa82AymEFkD&#10;vPC0zVGbpxcCbX053ZJxIDpu8hww0hMFLkKPt4TrT3skebK5B1hMQuQH3gWyW+LWxgLm2UIkX331&#10;VR+bnsou1i+WLr16cnvHeUapADAh4jlBRPE4vfXWWz6wydixY90lj9WOxYxbnS6nJOGipxACT6U7&#10;qmREINYcH9vj2qf3EGUOo/NRySXgGA8AbnjKJs6Ligbr4nWg/Z12fcYF2Hfffd0zQKVCZBYS9hTD&#10;y8MLFY2mFLnEMqkGTM2f/AHROfAXwYwbXFMKNlyNRCHjIgUKP9ycQEHG9RciL+ASp9stokyAGdYz&#10;Ao44k4mQiiRBcbivCUjjWaP9HCHNCW3h22677RpBpxxAuGnvBtrPzz33XK8wU0nAu8Tv4S7v06eP&#10;j4eBAFPhPu6447yySjs5XrUIPG0cB4m97rzzTj8G8mYgzngIqBzQJRjxxv0fvc+0o+PRovLLcXFu&#10;tLsT/c+7cuyxx67XOyDih6LiUwiXlokaeNRt5ocffvBaPm3BcX1ZOGbEnIQ0tFdHEb+48CgccAm2&#10;atXKjj/++HCLwodjplClQCKoiUKQAhmhv/jii/37Tjvt5OdDBDLeByHWR/RM8RfBi94L/iJ+/I3c&#10;75EbPVqH75GIMy/nfnLOowxgveg72wLrsYzvzAfc86zL92hetB7bM3E8EazLNtHynMcaLafCThs7&#10;EfM0t+ENyLkfto1+Q2QOsRq2NduIXgbcwrRT4RZD4LEkqUXHEV5qXHm0JVIhodaPFUB3Gcbjxo2N&#10;mw/LhUIgTnBsdO3ByqJAxC1KlDGFFOeCC5LuRUcddZRbLUKsD95fxC8Swuh7FCXOdz5HghvN43P0&#10;7sPa+4G114u+R/vj+9rzovXXXi/animan3P9aHnO+UyAodG/f3/vNoebPtom536ifYjMQRZ7iuHy&#10;Urum3QpBRHSIbkXs4wjHiyDSFQdR50XHTUgbIG2JuAYJuKEdO04vPMeNaHPcwLERQUybOtc/6sZD&#10;hYr5UcEmRFElKpv4KwHPLiTsQgghRBYhs0UIIYTIIiTsQgghRBYhYRdCCCGyCLWxxwhuBRHpDDTB&#10;ULREndMnlr6kRHdvCLZnIrkEE9C3lWA9/uYV9kGyDPp+k/Qlgvmklh05cqQH2rBPImkJCBRCCBEP&#10;ZLHHDFK1ki+anOZ02WKQCbqZIaoIPBmjSA4T9WNdG7p2Pfvss54TmiQWjApFlDvZ48haRaQ7fVdz&#10;7od9k0SHeazD7zLKFGlwowxVEfQTpyscXcs+/PBDH2mKzFSsw75z7pf9RHnZWc7vcg7R7zPl7Hcr&#10;hBBi41E/9phBqkjSUdI1i6xWiCbduEiuQtaoF154wQUV4SS969rdthBTMq+x7ZFHHunduxicguEi&#10;SU/J+mSxou8qedNJtIHF3bt3bx/diYoFKSzJr073Nix0MmaxHrAP8luTsGaHHXbwNJdUQkhHSW52&#10;ck6TIIbjYD8MI0n+aSx88k7z+yTDYF360LKvKPuWEEKIjUcWe8xAABFsEsJgdUeWOf2wEVXGhiaL&#10;GmKNxZsbWMcPPvigDzpDNinc+yRkOeecczzZDFb8VVddZeedd56LMP3rcf+TIpNBXvh9MsxFA1Cs&#10;PYIUx0g2KlzxpKHk2LD4yUlNtjrSVVIxoDLAABRURKggsB59yOlrzmhZ7JvscEIIIZJHUoUdEerQ&#10;oYNbZQz7KQoGook4Dho0aM0ADAyriCgzZCM5pLnWuLRzA+El1zT3ALc+yXBIKoMFjcAirggu7ePs&#10;h3Z0BBkr+vrrr3eRJ2EFwsy27G9d4GpnXSoTpMlFxDnmaICKdu3aeQXls88+89GtmBhM49NPPzWc&#10;RWTiy+nqFxsH15z7xTsYt4F6hBDpIekWezQmMQW3KBgUzIguFjCpUCmsEWLEHdFl2FHEn4k0tYjo&#10;2uDiZhsGn6CQjzJLsV/a3hFfUqwi3gTpkQ/+/PPPd8ue+VjpZJmj3Xxt4aVdnHZ7jqVfv34+JjX7&#10;51gYoILBLah08LtUKAjCY8Qr1gOOIco7j/uf8xMbD/cpp5h/88034SchRFEi6cLevn378JMoCFEk&#10;OoJ7wAEHuHWO2JIaFSueAVgIpkNAWZf28igCHhBvts+Zx53PUW502txxnzMYSt++fd2yRxDuu+8+&#10;HyyF7Rm9inZxKmlXXnmlB9RFsC8C62hjp/2ctn9GpWIYS47v8ssvt6FDh65p/2d9Bl3BS0BbPRY+&#10;cQKXXHKJfffdd3bYYYd5pUBsPNy7PffcM/xmfg+FEEUPdXeLEdwKgs6wYBF2vmMxR25xlmEJU4Aj&#10;pPzlO8sQ0WgfRJ7zHYue71HkebRPvrNOtB/gd/hdtsn524D1zrrRtlETAL/ButHvsE+m6DtufLwJ&#10;VBoI5qOiwny251zYnt+Pjl0IIcTGozb2GIF4IopRuzbXEVGNvrOMgDXmsSwS5pzCyDzWZ93oO+LL&#10;lPN7zv1Ev4N1He2PygTrMLFNzm1Zj4ltcv4Ovxvtg4lKAK569tWmTRtfh33jaYi2z3nsYuPhHYyu&#10;s95BIYomKSlVscrUxl60iSoBRL7jzifwTwghROqRuSRSBuKOta42dCGESB8SdiGEECKLkLALIYQQ&#10;WYSEXQghhMgiUi7sipQXovAgkJWxA6JIeSFE9pOWN13Z6IQoPHJmoFOaWSGyn6QKO1bBvvvuG377&#10;B2WjE6LwUAY6IYoWyjwnRBZB0xfdC6lk44LPmWJWCFE0UKObEFkCdXS52oUQstiFyAKw1Dt16uTx&#10;LIDFzjwhRNFDFrsQWUbkhhdCFE1ksQshhBBZhCx2IYQQIouQsAshhBBZhIRdCCGEyCIk7EIIIUQW&#10;IWEXQgghsggJuxBCCJFFSNiFEEKILELCLoQQQmQREnYhhBAii5CwCyGEEFmEhF0IIYTIIiTsQggh&#10;RBYhYRdCCCGyCAm7EEIIkUVI2IUQQogsQsIuhBBCZBESdiGEECKLkLALIYQQWYSEXQghhMgiJOxC&#10;CCFEFiFhF0IIIbIICbsQQgiRRUjYhRBCiCxCwi6EEEJkERJ2IYQQIosotjog/BwbOKQVK1b43xIl&#10;SvgUwbyVK1faqlWrrHjx4layZMl/zYvWzzmvWLFivh5/hSgoPFOg50gIEWdiJ+wczsyZM+2BBx6w&#10;UaNG2cEHH2xHHXXUGgFftGiRvfrqq/bBBx/YDjvsYF26dLHSpUvb888/b++//74deeSRdswxx7io&#10;P/vss/bZZ59ZlSpV7NRTT7Xtt9/+P4Uy+5w3b55NnjzZKwpC5Eb0mpQpU8YaNmwocRdCxJZYCTuH&#10;goX9xBNP2LRp01ykEfgzzjjDtttuO1/++eef20svvWQXXHCBvfzyy9a0aVMX/uHDh9vbb79t1apV&#10;s7PPPtuF/aeffrL69evbH3/8Ye+++6716NHDKlasuOa3or8ffvih9e3b11q0aKECW+QKz8ny5ctt&#10;/Pjx9vTTT3tFUwgh4kjshH3p0qXWvXt3O+GEE2zrrbd2kacQPe2003z5448/7hb6//73P/v000/t&#10;448/tptuusmt7SeffNK3R9gRaNZn+uGHH2zAgAG+3/Lly/u8xYsX29dff22zZs2yYcOGWcuWLe3Y&#10;Y4+VsItc4ZnBW3TRRRfZo48++q/mISGEiBOx8z1jaTPh8gQK0GXLlvlnwGpC2KFUqVLeFs/662LM&#10;mDHWr18/d+kj6hHst1atWtagQQPbZJNN1rjhEXZNmtY1CSFE3ImdsCPo1atXt9GjR7v1jUu+Xr16&#10;tnDhQhfxGjVq2MSJE30Zf/mORY+448bnL+vxmX08/PDDduihh9quu+4a/kJCvPmdVq1aWevWrW3L&#10;LbdU+7oQQoisIHZqhsC2bdvWXed33nmnB9IR9Hb//ffbb7/95kI8adIku/322+3bb7+1Dh06uJgT&#10;OEf7+zfffGNvvvmmB8T16tXL5s6d61Y7bexUDoQQQohsJpZR8Qg1UeoIce3ata1SpUo2ffp0j24v&#10;W7ast4vPmDHDv7Mc/vrrLxdzIEAOK3/ChAm2ZMkSn1euXDnbbLPN3H2fE36Ptnr2RxBeJlvu3ElO&#10;d/58rgHnjHciXCg2iqiN/cILL1QbuxAi1sSyH3s6yQZh5w4yjR9v9uSTZsOHW1CxMTv1VLNtt8UL&#10;Eq4oCoyEXQiRKajIzxIQ9RtvNJs92+z4482qVDHr0cNs9OiE6AshkgOVPGJ4iPOJJoJ6mbch2DaK&#10;ARIiVUjYMxxEOyhX7LnnzOgscPDBZlWrmu29t1njxmZPPJFwzQshkgdxOyTC2nfffa19+/aeAOvL&#10;L79cr2Aj6gsWLPD4INYVIlVI2LOA3383GzTIbL/96FWQaFfH/b7HHmYjR5r9+KOsdiGSCVY6Ik0O&#10;jfvuu8+aN29u1157rScwQsCJEyK+h4nuupHgE+tDDg4CgpmHpc8UWf5stzaRlR+tyz4jDwH7jr6z&#10;HlO0HvtjWeQhWN9viOyixA0B4eciy7hx47z9lG5vmdRXGbEO3ll79FGzWrXMtt76n2A5/iLywftt&#10;Q4YkRD5MDSAKCIUlvS/IiaDukUUbgnlJjkVSK8qNmjVr2kcffWSbb765NW7c2L777jvPdEnSrB+D&#10;mjXBvOTNoJyhIkAQL11177rrLl/3lVde8XURYSoJawf5vvfee54d89dff7U77rjDhg4danXq1PG0&#10;2eyDrr8k9OK5ZP9fffWVvfXWW/bggw96EHKFChW8l9Bjjz3m8SFk2VScSPai0inDwSInWC4wAHIN&#10;kttqK7NRo8yGDQtnCCGSAtYxQh1lr6T3TrNmzXwZPXNw1V933XXeG6dnz57ecwfhjnrw8PnPP//0&#10;broHHHCAr8+YF4g2+87JnDlzvOJAcq5LLrnEf69bt24u7ueff75XMkiNzT6nTJli/fv3t912283O&#10;Pfdce+655wz7ja7BJ598sgd/UhEQ2YuEPUPhvcca/+yzRJs6U24QREdZE7z3bt0LIZIDybNIX00C&#10;rFtvvdWOOOIIt9YB1ze5OBB2RPaXX36xqVOn+rKc0H0XUUd0O3Xq5BWDsWPH/kfYYdttt3Xx33vv&#10;vW333XdfM04GeT9YhueR7fA67rfffr6/Nm3a+KBFe+65p8cDsC6/SX6Q3H5DZAcS9gwmMBTsq6/M&#10;ttuOFLnhzBxEbe0772z2228WvMzhAiHERkOGTAQddzfCzKBUf//9twv4Pffc4+73u+++22677Ta3&#10;2nNr28Z1Tj4OxJgMmky0g+cG7nQmQJzxEESpt7HksdYjcPOzb/bLMpoKcL3znb8503SL7EPCnsEQ&#10;NEdZERoJ66Ru3cRf3PGqpAuRHGgHZ/RIrGVGm+Q7I/8RVMdElkwEHVc91vS6SHdcT7p/T6QfCXsG&#10;gjhTOf/+e7OGDc1yjG3zH3iHseabNk2sr4q6EBsP1jCDSkVBlATGHX/88R4IRyQ6ru8+ffq4tf7G&#10;G2+4wEcWM5HxVALYFss7CpRb+3tOmMeySJSxwiNrHfjMvGgffGbdnL8H0XcFzmU3yjwXnH6mZZ7j&#10;jk2ZYnbZZWbt2pk1ahQuWAesTwKb994zu+8+szALr8gHPCfKPCeAZwF3OS73unXruogyD0HHFc88&#10;vpMWm7b2ypUre48K3OOsy3a40akYEF2P0OKOZ12+I8xVcwTNsC/GvGCoaVJoI860kePap0IBtPdT&#10;dtE8QFnG88lntiWYjmA+fpPvBO8xomXO0S5FdiGLPUNBqINyxGrWDGdsAMScYDsi5IUQBQdhRXwJ&#10;SkOoo3kINAFtCCZt4QTC0a2MyPVNN93U59OGjvseseczlQBEnO0RY9bNKerAMuaxLuLNd9rMI5Fn&#10;4jNizT74zHLW5Tu/R8Uh+s5xS9SzGwl7hvLTT2abbbZ+N3xE8N4HBVEif/yvvxKxGy4QQgiRdUjY&#10;M4zVq80YfZbAucAYCGrh4YI8sMUWZkOHmoWD4AkhhMhCJOwZCAG2M2YkLPb8UKeOGXkpculOK4oY&#10;tLXSpkvbL221mjRp2vBEl0Im3p84E8vx2LlwI0aM8G4itFnRRhQtozCaNGmSdx+hPYrlzOc7gSu0&#10;HzExj2ATMjTRZ5NUjwSTrA3rZUrwXHCo7kbv39/sjTcSw7KWyGMMF9sSEf/YY2YnnWR26KEJF73I&#10;Gzwn2RI8x7kwEcRFGlPaX4UQ64d3Boh3IJVwbr0X4kKshD0qcMhz3K9fP+8iMnv2bLviiis8MIRl&#10;jKp07733ejQokaAnBSq1xRZb2GuvvWZvv/22Z2U655xzvALwwgsv2M8//+yBIkSFnnfeeWsSPESw&#10;z0wS9kBbfHhW2sz33Td/4sz2AwfSdcbs+uvNSpYMF4gNwnOSbcI+fPhwu/rqq+2aa66J9XMvRBzg&#10;nSHv/sMPP2zPPPPMmsDJOBI7YcfdQV7lHXbYwfbZZx8f0IBBFg455BBf/uKLL3p3DfIjk7JxwoQJ&#10;dumll7pVzsVm+65du/oNoMA644wz3OJnFCY+b7XVVr4fhJ8kEngHqEjQVaVz586xF/bJk80uuMDs&#10;gAPMmjQJF+QRth871oKKjNkDDyTSzYq8wTOTbcI+cuRIu/POO/18JOxCrB/emfnz53sa4aeeeirW&#10;wh67txmBxkpvEqgWSRew1HGxR7CMVI0sQ7Dpz4lI0/2E7iMRuOERebp+YLHTFYW+oBGIOl4BCjZG&#10;VsqZjjHOjBmT+EuEe0GgVSO4NME1DWcIIYTIKmIn7FgO1ISwuAGhR5QjWIZoA38R+NysjUjk2Z6a&#10;FsKds4ZFsoYuXbr4IA248+PcXgLBKfhENDw5KXDFFwROk9YILHf2J4QQIruInbAjsCR1eOedd2zI&#10;kCEe/IYrnnZwguZatmzp8wcNGmTffPPNmjHUya5EmzuZm8j4hAVPkoZPPvnEvv32W3e1R0F4rE9l&#10;gEoB68Vd1COo6/zxRyI9bEGgPZ6J3PKDByu9rBBCZCOxEvZIcBnGsFq1ai7uDD+I0NOuThvn9ttv&#10;70MRsoxsTu3bt3dr/LPPPnPhR9g/+OAD3x+5mxF8KgBEMeKWz2Rmz7bgOhTcDR/B9ozhHjo+hBBC&#10;ZBGx6+4GHFJ0WIh9BJ/XXrb2vAgqCLmtuzYsz4SoeE4jqJ/YXXeZdemSt4xzucF+5s9PdHvr3TuR&#10;tEZsGJ4TBc8JUXThnVHw3EaAAFPQMEWCHIny2svWnhdNa8+P1s1kGFOd1oQcIQcFomJFs8qVlTde&#10;ZCZRxSSVEwG5TLktS9UkRLKIpcWeTjj9uFvs3CHaw6+5JuFG32GHcEEBYX/0ZycIj65z6s++YXhO&#10;ZLEXPhw3gvtbUMslbiYVRL/BRBBuOowCfocmR4J6RTzhucgUi13CHpx+Jgg7qWCvuMKsc2ezXBLo&#10;5Qv29+efZt99l3DHV6sWLhDrhOdEwl74cNz0dCF3xZgxU4Pv/4xJnjxWB9djeSDoS23lyorB91QK&#10;O7+1wqpWLWXdu1/nwcEinvDsSdgzBE4/E4T9668T7etdu9LlL1xQQNjfrFlmjz9u9uCDBY+yL0rw&#10;nEjYCx+OOyHsl9mPPzaxuXN3DuYmW3hXW4UKI61Wrfds7Nhzgu+pLMATv9Wy5aeBsF/jqa9FPOHZ&#10;Uxu7SArBs2TkzqH/OmOvJ8ttTjs7+xo9OvEbQmQaK1ZUtqVL6wVT/SRO7K+eLV+OW6xE8LlOjmXJ&#10;nnL+VubHAIn4IGHPAGhKZLhV+p8nw7CiyZDKJvv75RcJuxBCZBMS9gyA/uukgM3vMK0bgvHcsdiX&#10;Lg1nCCGEyHgk7BkA6V9p0iWKPZk0amQ2c2ZiEkIIkR1I2GMMLnIm+psj6snOfEuSG9zyU6aEM4QQ&#10;QmQ8EvaYs7H54dcHol63biIwL0MGtxNCCLEBJOwxh/Sv48cnBDiZIOpMDRsmBoRZvjxcIIQQIqOR&#10;sMccguYIbqtSJZyRZMhkR7KaefPCGUIIITIaCXvMwU2O+BZ00JcNsckmiXb8cePCGUIIITIaCXtM&#10;QWxXrkx0RyN6Hbd5smGfJKnBzT9mjPqzCyFENiBhjzF0Q6N9vVmzcEaKID01CXBSNKaGEEKINBI7&#10;YScfL3nbb7jhBjvhhBPsxRdfDCzXwHQNl5Gvu2/fvr6MPNdz58715Z988omddtpp4eAQY3xkpqGB&#10;Wp133nl28skn20svvWTLMyxCjPZ12r4ZYjWVMBQskfdqZxdCiMwnVsKOcCPIAwYMsDJlythVV11l&#10;3377rf3666/hGmY//PCD/fTTT3b11Vfb4sWL7e2337a//vrLXnnlFTv99NNtu+22s6efftoFHzHf&#10;b7/97IorrrDPPvvMxpLpJQOI3PD0X69QIfXDqlJxIPp+0qRwhhBCiIwldhY7VvWoQNE6depkW2yx&#10;hW255ZY2ZMiQcKn5iFQ77rijz999993t999/t/Hjx/s4xq1atbK99trLpk6d6iNANWjQwMdt/uab&#10;b6xKlSpWPRzvNLL8P/jgAxd/RD/yCsQFxl8fNMisSZNE1rlUQmAeVntQX/JKhRBCiMwldsKOwK5Y&#10;scLKlSvn30sG5uqSHI2/CD/WPPCXdZcuXerDThYrVszXx+pnYhmwbN68ef/aD+ttuumm1qxZs0DU&#10;6vu2cYLENFHgXCrhtJm22soMx4gS1QghRGYTO2FnjFusa6zwqL29bo7sLNWqVbO/aXwOmDJlin/H&#10;Esctj+jPnj3b98G2WPfHHXecHX/88Wv2CYg46+ARwPpv3rx57MajnjAhYbU3aBDOSDEMA40rnnHa&#10;hRBCZC6xE/YSJUp4uzjt5DfffHMgcBNshx128GC6QYMGWevWrW348OF2/fXX2/vvv28dOnSwli1b&#10;unD36NHDHnzwQXfHI/i44h9++GG75557bM6cOdaQNGsZAt3PaDlI11j+tOWvWmU2dWo4QwghREZS&#10;LLBsY9WqyuHgRp8VmI642BHs8uXLezAcf7G058+f7xPfq1at6hY4FjvWOi72GjVqeAWB7dkP+2M/&#10;FStW/I/Lnd/79NNP3TNw1FFHFbrlzt0g01yvXonve++d+JtK+E2mN94w22Ybs1NOSX3AXqbBc0Jc&#10;xoUXXmiPPvqoP1+ZCufChEeLniWcz9rPfbQOE0RNXYUNx0P8zKWXXmbffrtd8H7vG8xN5jvL+a62&#10;SpWGWv36LwZGxPXB90SzYPL557e23rq/de9+tW2O66wIkvN54zmLmwcVODZ05+yzz7annnrKtSiu&#10;xO7qcVMpNDfZZBO3uAmK4zvu9rJly/oNR6RZxryowEHkaSuvXbu2izvzWL9evXpr9hOHgikvLFhA&#10;kGDyx19fF1wWpsaNLSgsE00AQlCQff7559anT5/YBZeK7IOm1bvuuutfvaBEwYhftUh4Yprp04kn&#10;CGekCVoqaNufNi2cIYo8kydPthEjRoTfhEgdeMTIPYKXlUqlKDgS9hgyfLhZjRqpT0yTEyz2qlUT&#10;g83Qf17vlRBCZCZpEXZqX9TGFixY4O3dIncQUybc8LjFC6OZaYstzEgboG5vQgiRmaRNOoYNG2Zd&#10;u3b1NhSi2xF6ifx/IQMcw6g2bx7OSDMtWph9803iOIQQQmQeaRP27bff3h566CHPFnfffffZwQcf&#10;bP369bNJkyZJ4HNA2zpdzmrXDmekGbrYzZmT6G4nhBAi80ibsOOOp5sKyWX4TFIYgiRuvPFGD9Ap&#10;6kRueHLvEIBcqlS4II3Qzk56WbwFX32V6NcuhBAis0ibsJPTnZHXRo8ebTfddJNb7+eee64dfvjh&#10;GTfqWqqgXZt87XRzK8x+5LvuajZ4MFGq4QwhhBAZQ9qEnUQy3bt3tyuvvNIzwJFM5s8//7T27dtn&#10;VEa4VEIqe7pwMvBLYXa5p2JBlztloRNCiMwj5cKO253BVwiYo48iqV0R9R9//NE+/PBDTz6TKYlj&#10;Uk3Uf72w6zl4C0jP//33iWYBIYQQmUNaLPZPPvnEU/A9+eSTbrEzvfrqq7YrPl+xBpLD0LZOAFth&#10;QR2Ladttzd59N+FFEEIIkTmkVNix1pn22WcfH6CFtnX+3nrrrda7d2+PlBeJoDkC1YhEx1KOgwOD&#10;ALopU8zCAfGEEEJkCCm32Bmc5csvvwws0VI2YMAAu//++32699577YcffkisJILrZPbbb2bNmoUz&#10;ChEqFmXLJtr6SVaj6HghhMgcUi7sDMjCICwM3MLwq0zbbLONbb311j5gi0hABPro0Wa1aoUzYsBO&#10;O5m99ZbZwoXhDCGEELEnpcJOUFyZMmVsq6228iC5ZoE52rZtWx/Fh8Q0RMqLBHTlpz073QO/rI/6&#10;9RP96ocNSzQXCCGEiD9pCZ4DUsrSl53IeEaLItscUfFrQ5v8ihUrbPz48b7+TELFQ1jGdtOnT/dl&#10;UdY65s+bN8+GDx/uXehIhMM8hpokIc5vv/1mEyZMiPXQk5G1ToKYOIA7nmPZYQez996TO14IITKF&#10;tAk7FjsZ5r7++ms78sgj3Yqn61tOEGMmusYRaEckPUF2ZKiLmDhxogffPfHEE3bbbbf52L0LFy60&#10;hx9+2Kc77rjD3n33Xa8csJ977rnHXnnlFfv000+9vT9uBKfroomwM/BLHALncrLnnhZcx0SaWSGE&#10;EPEnbcK++eabu6WNCO+0005uVbdq1Spc+g+RJY/433LLLd42/xX5TUO++eYbq1OnjvXs2TMQnT1t&#10;4MCBNmrUKLfer7vuOjvjjDO8ex2Vgddee83q169v2223ne28885Wrlw530dkzVOxmDFjhlv7zCss&#10;GHAFYWcAlrhB0wCWO33aZbULIUT8SZuw16hRw04//XQ76KCD3GVevXr1XDPOIfgksGnSpIlH0teq&#10;Vcvd6REsIxiPZYg2wsxUPlAfJtbHMmcaMmSI/fXXX77NI4888q+c9Ig5Fv61117r/esLM63t3LmJ&#10;LG+F2X89N/AeMHTsLruYvfCC+rQLIbKPyNB744033LsbR89ufkmbsI8ZM8Zd588995yP6sYFHMnA&#10;42tRPFASRDu6uAhuWfpehbBs6dKl/pm/fCdAL2prZ332wUTlAcv/+OOPtwoVKng7ewSeAHLXM9Lc&#10;eeedZ6VLlw6XpA+cBEyFOfBLXthyy0Sf9lGjwhlCCJFFoEVvvfWWe3mJyUJPMpligRim3AfNT3z+&#10;+ecurMccc4xHywPt7kwRrMcF7du3r7vtO3bsaE8//bQde+yxPr9x48YeePf666/bKaecYu+8847P&#10;22OPPbwt/uijj7Zx48bZ2LFj7aKLLrIHH3zQLfgdd9zR98l48FtssUX4awn4TdrfsfqPOuoorxCk&#10;C648A788/rjZzz+bHXdc/NrYgeMkzpH61VVXxbcCkkp4ThYtWmQXXnihPfroo/96bjMNzoWJwuzO&#10;O+/081n7uWc5VsyLL77ozV8XXHCBd10tbDgu4mfuuutuGzx4F5s1a79gbjLfWYrD1Vap0lCrX/9F&#10;Gz78+uB7ogkv+US/9UtQLr1qZ555WpEdN4P7SnPqY4895p7dfffdd41OpBJ+d8GCBZ5X5XvaGwNI&#10;nHbJJZf8p9cW686fP9/OPvtsj/8qDGMwr6RN2Alyw/WNSGOBc9M222wzby/PCetOnTrVhZi/pJ1F&#10;4F966SXba6+9fBtqVbjZcdefeOKJVrlyZRfnDz74wN3xJ5xwgnetQ+TxDnAzaI/v1KmTW/g54fcK&#10;U9hxTFx2WaJrWVA/iSUcJznsg2ffnn++8HPZFwY8J0VR2Hl/eN/Wfm8KE45t+fIVNnnygTZz5v7B&#10;nGTei8IQ9iFBufZscI2LpbX8iRPRMwmM+km36HQJ+3fffeeeWwQe8AAj7Lvtttu/7gfrSthzwE/Q&#10;3Y2hWikQI9c67e1t2rTxz4UFx1aYwk7b+plnWlDhMatXL1wQMzhOPFPPPmtGvGNgvAX3MVxYROA5&#10;KWrCjpcMi/3bb7+1K664IlYWe48et9pPP+2UNRb7llu+Zueff7YbK0UR7is9nhBYLHbSkKdL2Am+&#10;xuNLfhUgHuyqq66yFi1a/OsYWFfCngN+gpeRIDguItnnqB1Vq1YteKgrhWsVDhxbYQo7KVuvu86C&#10;GmK8xZJjDS6RPflkQuBr1gwXFBF4ToqqsNNttFevXrGw2jkuAmwvueTSwNLaPhD2fYO5mS7sQ23r&#10;rftb9+5XW8uWLdMiaHEieh6Jw7rxxhvttNNOS6uwo00vv/yy9e/f32O0DjvsMPf6YrnnhHUzRdjT&#10;pmLUhqgVPf744x6ljhVA211RJXhGfCJQv0qVzLCAidoPKrNKWFMEiZvYZKv4FTVRB865sM6b38UT&#10;dcghh1jTpk2Dylx9b/qNs2jnhbQJOxnhsNRptwAi1qmhFWWCiqKNGGHWqFE4I8bw3mHU7befWb9+&#10;FlhK4QIhhMhw6DWFJX7ZZZf5GCaZXsFKm7AT1EYwHK4MXPIELNAfvShDv3BGdNtss3BGBkAlBDf8&#10;wIGy2oUQmQ8iTlMUPayw2jO5mS0ibcJON7OKFSvazz//bH369PEAOro0FGUY0Y2u9XEa+GV9UIll&#10;ats20dYuq10IIeJHyoWdgAOCcKIBXRB0uqd16NDBhb4oM3Fiom090wa523RTs002MXvpJVntQggR&#10;N9JisRMJT/Rto0aNPAsceeMZrIXuDUUZQgzo4rZW8GWswWKnMnLEEWYDBiT6twshhIgPaRH2wYMH&#10;23HHHWcnn3yyHXjggdalSxdPGENkfFGEaHhSyI4dmxjRLROhnb1ZM7PHHkucixBCiHiQFmHHBU+a&#10;vqivLF0JttxyyzUJAYoitK//+adZ06bhjAwiamtv187so48S5yGEECIepEXYSU1JSthozHQm8ryn&#10;MxlM3CB7IX3YM619PQJhJ+hvn33M7rqLUfnCBUIIIQqVtCjr3nvv7R3/yTJH4BwTFjvzixpRYppp&#10;0xidLvMHVNl5Z7M//jD79NNwhhBCiEIl5cJOH0Hc8CeddJIP2MLEZ6ZtttkmXKtoQST5r7+a1a6d&#10;2cKO1V6hgtnRR5s98ojZwoXhAiGEEIVG0fWFFyJknPvlFzPGe0AcM52WLRMC37evur8JIURhI2Ev&#10;BBiqla5umZBKdkNQMaH724EHJvq1T5oULhBCCFEoSNgLAUZJI3iOMdizBZoVdt3V7MEH1f1NCCEK&#10;k9gJO5nqpk+fbnfddZd169bNh9JjWL1o2cKFC30oSZYx3OScOXM86v7zzz+3q6++2nr06OGDy7Au&#10;07Rp0+z666+3N99807/HAZK64LrOpMQ06wOrnWnPPc2++87siy/CBUIIIdJOrIQd4SX9LF3hGPv6&#10;6KOPDkTiCxs2bFi4RiLZzddff23HHHOMDyozcOBAmzRpkr366qu2//77W7169axfv362ZMkSF3z2&#10;NWLECF+nsKFeQRs0iWnq1g1nZhEMrX/wwYmkNcuXhzOFEEKkldhZ7Ax0jxAzJi7DvLZo0cKGDBkS&#10;LmWY0xHWqlUr23HHHX0I2N9++80mTJjgOeh32WUXa9OmjY8eh2VPBYC/u+6667/6zFOBoOJApeCF&#10;F16wTz/91CsB6YD+3kOHZkf7ek4iq33rrRPd+N56K1wghBAircRO2BHYZYH60ecdypQpY4uJNgth&#10;GUPAAn+XBiqCdc5Qe4g36+O6x5p/4403rFmzZjZ37lybPHmyLaBhO4R1+Q3GhY9+Kx0g7DggatUK&#10;Z2QRCHvp0olAukcfTcQSCCGESC+xE3bSzVapUsXGjRvnIj8jUAcGvuczlnbVqlXdIsdlj1gjzEyI&#10;OyI/a9YsF/eSJUv6oDO//vqrW/WMLkfbPdC3nnV23313a9++ve20005pG4OXoU7nzMmcoVoLQsOG&#10;Zgy1zyAxInPhPalTp441b948nCNE6ihXrpxttdVWQdlYzZ89UXBiJ+wILBnpaDO//fbb3fLG9X7v&#10;vfe6SONWR/RvvfVWb3/fb7/9fHB8HgYC7p566inbY489fND8rl272gUXXODr7LPPPoHgBIoTwoMT&#10;Telk/HgLKi6J9uhshMtJHalNG7N+/cz++itcIDKK6N3gvTnzzDO9oixEKqlbt64HRVPei40jVsIe&#10;FSatW7e2K664wkeC4++mm25qRxxxhDVp0sStcKLfDzroILv00ku9rZ0Uteeff7517tzZzjrrLDv8&#10;8MPd8o+mo446ypelyypfH/RfZ0S3bE+Tz3C0m29u9uyziaBBkXnwLvLOxOG9EdkNzxrNozxrfBYb&#10;R+zkhZtaqlQpbxsnFS1ueL4j6LSFc+OJfGcZ86IHAXf8tttu62O9E0gXwbJatWr5VJggbrSvjx5t&#10;lu2eTd5LDDwGiCGHPHnxhRBCpIcstxvjxZIlCWHfdNNwRpZTo4ZZixaJ7m9KNSuEEOlBwp5GCMrH&#10;es3hUMhasNrx4GK1f/65Us0KIUS6kLCnAdzwTFjr9NSjS1hRgfHmGcTvxRfV1i6EEOlAwp4mcEX/&#10;9JPZZpslLNmiQGS177ST2bvvmk2YEC4QQgiRMiTsaYLAuZ9/TrQ5FzWIW9xyS7NXXpHVLoQQqUbC&#10;niZISjNlilmzZuGMIkIUId+6tdlHH5nNnRsuEEIIkRIk7Gli5syEWzpbE9NsCKx2hqlVv3YhhEgt&#10;EvYUEwXOkYENccOCLWrk7Nf+zjuJSo4QQojUIGFPAwwn/8MP2Z+YZkPUrp3IIf/BB+EMIYQQSUfC&#10;ngYYm3zwYLM6dcIZRRCs9lKlzHbe2ez5581mzw4XCCGESCoS9jSA65nENIWc1TYWMA4PffkHDgxn&#10;CCGESCoS9jTAwC/Vq5tVrhzOKMKQnGe//cxeey3RBVAIIURykbCnkChw7s8/E+3rRTFwLiecPxNJ&#10;ekjYo7Z2IYRIPhL2FINVOmSImYYY/gdy5e+1V6Lr28KF4UwhhBBJIXbCvjowcVeuXGmzZ8+2qVOn&#10;BgX/PyU/y1YFpt6CBQt82dy5c30e0+LFi23atGk2c+ZMW7Fiha83b948X2/GjBmBwBaO33fpUrOR&#10;I81q1gxnFHEiqx0PRnCbbdCgcIEQ+aRYseVWvPjilEzFilFerAo+L/nPsmRPid8SInkUC0QxNulC&#10;IpEeFJT29957byCGNX289euvv94qV67syyZNmmQ9e/YMXojitmTJErvgggusSZMmdt9999nEiRN9&#10;3iGHHGLt2rWz+++/38WfSsJ2221nXbp0sZJ0qM4B+/z0009d/I866ijfbzLgqjING2Z2zjlm112X&#10;iAoXCbg2P/5o9vvvZo88YlauXLggpvCcLFq0yC688EJ79NFH/bnMVKL3bGRQ47zzzjv9fJL13Kca&#10;jptK+qWXXmojRiyy5curh0uSyeqgnFhgZcpgWDQJvqfu2hQrlvitTTZZYN27X2ebb755uETEDZ69&#10;+fPn29lnn21PPfWUlY7xaF6xE3as7V69etkOO+xg+++/vxc8W2+9tR188MG+/KWXXrLx48fbZZdd&#10;Zq+88opNmDDBRZwLfcMNN/gyPt98881WsWLF4MUpZn/99ZfdcccdduONN1q1atV8P0xLA3May/6L&#10;L77wG5ZsYacdGdFCwE45JVwgHK4Pw9gGmhJUzszatw8XxBSeFwl74cNxU0a8/vrrXmFPBdH1YUrX&#10;fS5btqx17NjRapPsQcQSngcJewHgUCg8u3fvbmeccYY1b97c+vbtG9TKl1vXrl19+cMPP2xVqlSx&#10;448/3r7++mt74403AlFobx9//LFvN2vWLLvpppvs1ltvtRo1avi2zz33nLvoL7nkEn9R2Q/fEf8R&#10;I0b4Nueff76dcMIJSRX2JUvMzjzTbPvtLaiohAuEw/VhwhUf3AJ76KF4D2cbPZsS9sInOv5UEe2f&#10;ieuCcZAO+J10/ZbIPzwPmSLssXubKTCZsKaB2nnOC4grHbEGXHKlSpXy5dGLyPrRy0hb/Ztvvml/&#10;/vmnnXTSSf8qjKtXr269e/f2isEtt9xiZcqUCZckj6C+4Klk5V37L5RfTC1bms2YYUElLVwgxAbg&#10;3eYdT9VEOUE5Q9nC59zWScUkURfJInbCzsvUtGlT++ijj1yQsai32GILGzp0qFvZLPv5559t9OjR&#10;9uOPP3qb1GabbeaBcn/88Yf98MMPtskmm/h+XnvtNfvwww/t5JNPtvLly7vbHaKCgQoB09rt7sli&#10;8mSzChXi335cmFSsaLbbbmZPP60IeSGESAaxEvZIcA8//HBvP6NNnLZ2xBuBJnBut0AFaHMnoA5o&#10;e0fY2eaBBx6wb775xoWcmvb7779vY8eOtauuusp69OiRsja5tVm9OtG+/tVXFlRKEpap+C9cF6at&#10;tkqIOvn0hRBCbByxamMvDDj9ZEfFc0VpXz/mGLMDD0y4m8W64XoRYEgPgvvui2eGPp4TtbELUXTh&#10;nVEbexGHtnXywzOamdgwW25pHiX/4YcJoRdCCFEwJOxJBlFiGjo0kYSFNnaxYRgYZu+9zV55xWzu&#10;3HCmEEKIfCNhTwFkVPvyS7Pddw9niPUStbU3a5bo8vbSS4kYBSGEEPlHwp4C5s0z++mnxGAnIm8g&#10;7OSQ33dfs/feMxs3LlwgUgrthnQR1aRJU96mTEDBc8HpJyt4LnLDMyTpc8+ZXXhhUHNS1SnPcO3w&#10;diDsiDxpePkbB3hOsi14btiwYZ5mmQyP9EiJ5pMngsCgbO1XzTmS4wJS1dW1sOEcESHKs0x+VtdH&#10;us+R3yN3CplMSZyWitwnyULCHpx+MoWdaPgzzkhkm9txx3CByDNcw+nTzfr1MzvvPLN27cIFhQzP&#10;SbYIO3A+5H74/vvv14gb8+bMmWN33XVXUKm6LtZRvxsD5zl48GCPcN5nn33CudkD58f08ssve/ZO&#10;ugxnWyWN8yMvyfPPP28tWrSwXXbZJW3nyLgl2wcFfJzLAAl7cPrJFHbGXg+MILc2s9QYSClcQyaG&#10;ug3KXuvd26xevXBhIcJzkk3CDmu/+nxnhETSN7/wwguevzwb4Tw/+eQTTyXduXPncG72wPkxMT4G&#10;ot62bdusFHa8LrfddltgQO1onTp1Sus5xv16ylGcJILnzKc33zTbdluJekHhfWEiaU2VKmYPPqiM&#10;dKmCwmntiQpL3bp1vYKb2/JsmchEGQ0Sla0TA15xnuu619kwkRq8QoUKuS5L5RR3JOxJZObMRPv6&#10;LruEM0SB4L2h+Wr//c1GjTJ7/XWzcHgAkWJwMzIgEimZsxnSVO+8887ht+wiEh+s2K2CGvLGeCHj&#10;DOfFEN3bBpZUJohtOpGwJ4HIWv/oI7NNN1VSmmTAexoYHNaxo9nLL5u9/z4DAoULRUqgcCQgaMst&#10;t8xaMQDOE2uWMSWyFc5x06Awqlq1ajgnu+D8eEZJJ47VLv6NhD1J0MWtb18LapAJURLJoVEjsw4d&#10;zPr0MXv3XbNw0D8hhBDroMQNAeHnIsu4ceM8MApLJb8uHSx1es48+mhi+FGyp2WxsZNWoltRo0Yi&#10;f3z//uZpZxs3TmSqSzd0A2NgIQYeykaLloAkouIZIZHBk2iDpv0yk+GcJk+ebF9++aWPFMmokFWq&#10;VPG2ZwaVolfA33//bTVr1syoXgCcF0NbDx8+3H755RePEMc6p/xisKuffvrJR8fk/kXt7NOnT/d7&#10;O2HCBF8X70x+y7t0w3kS2MyInjyT3DuCOqdOnWrffvutj+g5ZswYv3c0I3EduM9DhgyxhQsXumcm&#10;GwJd84uEPWBjhB2CZ87uvTcRDa8UssmF24GG4jWtXz+RS56x2wnYJriOtvh0aWw2CzsF6OLFi+3J&#10;J590UaDw/+KLL6x169YZ3+2NIaDvu+8+DwpcENQMGzVq5BHV3bt3X1ORQSAZOTKT7itC/cYbb9gr&#10;r7zi50V0OOdFrw3uIYLHPdxpp538/jLgDxWb3377zbv77brrrrG+txwzQo2ov/vuu/bWW2/5yJ71&#10;6tWzzz//3J555hmvuFDBqV27tjetcC/79Oljc+fO9d5OVAQaNmwY+wpMssk+syONBM9dUACaMYLs&#10;AQeYqakndfBeErtw0kkJ9/zDD5t162aBEJkNGmRBAW22bFninoiCgRVEwXjWWWfZmWee6V3fGAY5&#10;00HsCAakgEfM6tSp4yPbMY/ui5dddpl3f8OCzyRq1KgRvA8n2d577+3niBAi9oj3qaeeapdeeuka&#10;axeR5zNdGS+66CIXdq4B28QVxJiKVqtWrezcc8/1mAGEHviLx4F7SsWladOmLvBvv/22Bwyed955&#10;1qZNGx/uG5EvakjYCwjvw8SJZvg7WrRQMpp0gLjjVQzKZvvf/yx44ROiftttZhdcYNarVyJrHZH0&#10;ixaFG4kNQuHONJNuHQFYRFg/jRs39sI/00HISWDCudC3G/c74odgYNHVr1/fLT6EL1NA9BA2mhBw&#10;tUcWKZUTXNIEldWqVcuaNWvm8zh3zpN72yCoIeO9IINa3OG8aBIiQC5nTw3uV8uWLYN3fZQ99NBD&#10;7pXB+zIxKJTp8cB95dy5pyRiKmrETtijAuaJJ54ICupe7vqM8vOyDJf5m2++6cvIOkRtjNrqd999&#10;564mbjJuRGp01FLvv/9+f5l//PHHNbW9jQFBpwJIBDwWY6VKZp06qd96OqEMo82dfAFHH22BdZIY&#10;cGf+/EQA49VXm11+uQX33uyLLxJeFd7t4DER6yF6PyKRwFpKxjtT2OCixirHC3F08MAMGDDAU4NG&#10;ba+RZRhn6zWvcA6cS9SkEJ0X95HzjKZMP18qZVjleCBIiYxlTsIhzon7mvMcM/k8C0qshD16AN95&#10;5x0XZ1wpfKb9K4KgCMQe9xPzP/jgAw9+ee6557z9hZtK2wu1tGeffdbbYLbZZhtfjpsqIrrh0U3P&#10;+Z1p1SoyGzGwPgFFq23q1NWBdbg62Pdqu/TS1XbPPatthx1WW8eOifWXLdOU7mn5cnJFrw5q8qut&#10;SZPVtt9+q+3kk1db586J78OHk31rtZ177mq75JLV1rv3anvxxdX21VerA4uNCuTqoJL232nBgsT9&#10;X/uZYMpGosKeQCPeP1KtLlmyxK0fLL9MB8uWcqBcuXJuxXJ+tLNjxWI0EFtAGZJpXcPWfja5d3gn&#10;MHYQOVzTBJxh1Tdp0sTLP8pF2uOx4rkWcWftc4wmrHc8FUw8t9xDgurwNBEzRcWNpiW8F1j8RY1Y&#10;pZTlUHgYb7zxRjviiCM8HeIjjzwSWMWVggL7ZF+OJc/f008/3WtpRLt26NDBg0iuv/56v5m9e/cO&#10;LLbL3YK/8sorvS2KZcccc8yaQBIKLqIqiSAlmIQHnkAhCrjEsSS6VjGEKB4rrD2sPuoGBHIx1jrB&#10;W+HqImZw/5hwyUf3bfLkxP3C2uddJwAvNGz+Re3aCU8A60T3l2eGwuK9997zALNsGzyE86PAv/fe&#10;ez1IEDEkmpz3BmHIVDiv1157zUWNe4bnrmPHjh4od/XVV3uln1gC3nvKHc47E+C8iPqmDCQnPMJ2&#10;+OGHe+77p59+2u8hgXEI+LXXXuvi1qNHD3dRU/axLfc2zpUZzpGJysnAgQP9PlJ+t2/f3itkRL9z&#10;vyi/STZE+Y4evP76654jn+YW7jWJeopaZHzshB1XO9GqZ5xxht8cRtHhIcXlwnJc7dTQjjvuOPv6&#10;669d0LnRH3/8sW9HTZUX9OKLL7YHH3zQH15qbcwjmhnxjn6HgBle+MjduPbNT9aV4ffolsHLh1sw&#10;0+F85s2b69ePwiR4jBILMhTOh2fsxRdf9OcKa2BdFTbaKHH9ZWNBwXVA5KLuUwQh0R4bVXYzEc4J&#10;y5xCns+0zSLmiB5NdYgDn3kvMynRCeeCQBPsGHkiEW2ED+Po119/dfGjpw9BZ4DIM6IfbLfddm6x&#10;x/neco5MeFMGDRrkFWveO7wtlOnc1+ie0q6O9c46v//+u2/D+XGv8dQUNWIn7LSXk9ifGhjudrqp&#10;MHoPNS9q3HTt4KaR9hJRpzbXrl07r6UyIhXuQyyqK664wm6//XaP8KUwRtix8nHXR7+VDvgdJkQQ&#10;F9mRRx4ZLslcOJ8pU6bYww8/7Nc1kwt+4HwoJIkiZmSzDQ1+kunnK4TIbmIXPEfAwx577OEBLgS+&#10;4VonFzB9E2lTp0ZKGwouw6+++srb4Wk/wopHaAioo0sL7ndqpQg++8GdSE0vgsI5nROuMGqZuS3L&#10;xAmrlmua27JMnHjuaJ/kb27Lc05CCBFnYjdsK4eDW3To0KHuYsLFgsWNqNNdgzYhrHS6OeAmZDnu&#10;GVyIbIM7hrFycb/QjkSwHa4poigLKzc058Sx4N5E3DMdzgc3H/EJXNNMFzvOh4lKJOIu8RZCZDJF&#10;fjx2IYQQIpuInSteCCGEEAVHFnsK4dIykemKVIe03x511FEZMX4wx03PAbrSkFaU7obEPtCk8Pjj&#10;j3vTB7ENp5xyijeFEMhIhC79hbt06eLNJ3GC8yGAke4wBGgSq0FAJvMJyCRamLgMzoe/nDP5qeHY&#10;Y4/1oEu56EVu8AzRzEYTIvCcEOi7rp4TrE9CLTK/0a03G3tYiMJFFnuKQQgfe+wx72pHH1O669Hm&#10;nwlQOJFLgO4kCDkFEv246VJId0T6j1JpYdmrr75qp512mgcoRrkG4gbnQV9XhBoxJ1aDc6BCcsIJ&#10;J3i3Jypg5DRgII2DDjrI9ttvPw++pKuiEOuCnBidO3f2POzkn7/77rs9xem6oBvavvvu65V9IZKN&#10;nqoUg0gwEbxHX1lq9pkgElgdJH/Au0BAGWDpEoxIJYU84uQEwAJGHMnLzEQfb4aLjHIDxAXOB6t7&#10;88039/7KWElUXOgLi/VO3mnOhwBM+jyznCBMulziuSB5ixDrgmBSBiK59dZbPXUtFV7eA54dKroM&#10;1nLJJZd4jgAqvfwl6QplA0m47rnnHt+uZ8+ea3L2A+viTWL+zTffbP/73/+88omHDM/YU0895c8m&#10;ffLp3ss6DADDyGbkZWD9l156yft3i6JDUoWdwpwClFooD5lIDPWJSHBNoimO1mxeob83Xfe4z/T3&#10;xiPBRCWAeZwr5xfHc+SYyCVAF0iyFZK4g/OhBwXHThc+CkAqXog+E/eLc6JSE3c4PwQgegdF+qDs&#10;I78GKa5pwqGHBc8T94E8HFjyJPwhxwYeLnr84DHiecPaJ4U2XiOSyNBklLNijOXPICcM3HLIIYe4&#10;B4kuv3if8KCR/IoKAqm2qVzsueeenguECgIVCo5n/Pjx4d5EUUBvf4qhe1skKHQPQzR44TMBjhtL&#10;BFFj4juudoZ8RBCxbHEpYu1ScHBuFEykAI6bsHDsFHTkPyAjFQUk94Euk3SdpHJCciO6VHKOfGd9&#10;CmgK36KYvUrkH5rZeBdws5M5k0oWIk6iLXJs4PHKaZGznC68rI8g41Ui+RPPawTr8JzSLLTXXnt5&#10;/n5Gq+M7Yk+FAvBGMY99USml6Y/1qICTH18UHSTsKQaRw51Lnma8GHwmwCzuULBQSOFGxPX3wgsv&#10;eMFE+l4sihtuuMEFEcuXMZEpnJj3wAMPeIBgHC1GYh2wcEgjSjIjrCSSGFHQ3nLLLfbWW2/ZAQcc&#10;4IUlBSJWDymJCbLjPgqxLnje8QAxely3bt3cPY4rnqYd3h8sZ9Jck/eBynJOiO2g4sg+EOTcvEMs&#10;pyKK94hcHWyz9voIOPOZx3p8Zx0qBnFrGhOpRcKeQniheMlo86I97JxzznF3WxxFLzc4dioitBsy&#10;YAYWBW5FBBw3IKJHBDmFDoPtkGedv1gVcYRjxo1JxaNt27be1k5BS/rh448/3o8di4n7Q/phggEJ&#10;hCLYjoJSiPXB+474En9CbAqVSNrY8fggxrSVR9b12rBtzr8bQzL3JTITCXuK4eXCQudFp41tQ3nI&#10;4wLHjbCT2Y+8/Uy4FhE4LHSi5enSxnpMiCTBZtE6cYNjpP0xOheOP0rxS7Q8x06BzLEzjziC6J5l&#10;yohfovCggkiALM8O7w2VYN573gcqkfQaQdxPPPFE927hWqcZi2eL7XgGgWeQyjP7iaDyTOBtZKnz&#10;7JJCm3XwOLEv9skzTMWC9ahc8/scC8GhmTTAjdh4ktqPHXdPVDASxMPQqcxj2DyCSnBpUosVQiQf&#10;XuVevXrZVVf9v727t1kjCAIwfB2Q0AYFkJCR0wVQggUlQEgTRJQAiAwCJNqgCOtdfSOtEI7Mgj28&#10;j/TJ97N3Aee7YZeduV/lHnT49T343OMxymhPvY5YjmDNv/U2lmNfbI9RPdbrbbFet6/PF2249vU5&#10;aBPHKL+mPfY6qPOfarFY/OyRpBx4thFEI5DW6/zR2eEv1uv9scy/j+fB47Zn7Z+1iQ5W3Ubfo1lg&#10;51tiHdSPx2MZnpIkSe00CewEdWZOG9T/XVyj6/Varg3LkqQcmvXY9X4EaApXMMObGd3z+byUTv1T&#10;1SnyYcl9dZhOkvJoNnmOHGB77e/FpSR3lvKU5NJSLIaCLBTHIK+W+ucUymGW7mQy6fb7fXe/37vR&#10;aFQqYoHiGKTmMfOW68Y5L5dLt9vtyhcEcmbJ1d1utyW3m1QxKmltNpvSljakk9GeNDgmUPZ6vXJu&#10;tcXn7+Q5Sc167DxYYgY8DxwKtMQyQZ79MdlDr8PnS3Dni9VqtSrpLqTIkB5Dbjb1qnmzFOUsKcxC&#10;Xi0V47gmpMgwL4LUnLqePSUtqZhF3WnSwKhPPZvNyvG3263k6lIbm/P3+/3yJWE6nZbqdNSS1+d4&#10;v0nfp+mdzsPkcDiUZV54EPXjeSVmOJ1OP0t6BT5zKqfxpqnhcNiNx+OS10qwpzjLer3uzudzeUNb&#10;4BhyvAeDQcmtpfRtvIIysJ38WobuybWlPS99Yeif48n3Zp2c2dhPW3rz+izvN+m7NA/sDL9ThpSe&#10;A5W9wFu01A5D5BRX4d3iTJAjqPOTCFXklstlqYf+OExLz57rxR/Xir8avf7YzzLoAcZ54ni2RS18&#10;1h0O/jzvN+m7vDSw81AnIPAw57fV2EZvPbbzsOc33Vj3d/c2+JypWEUvnKBOj5ta75SHZej8Ee31&#10;f+Ma8uU57q3Y5v0mfZeXTp7TZ3EpmdzGy1uYuMZDPSa80YuOgM4ER0pZsp1j2BfHsM7v65Sj5HjW&#10;GZbnxRXs53wECErjcgxtOB/LDPnTlvOyP2bjW5JVkt7HwC5JUiJOk5UkKREDuyRJiRjYJUlKxN/Y&#10;pb/w7PZhQqEkfYqBXZKkRByKlyQpEQO7JEmJGNglSUrEwC5JUiIGdkmSEjGwS5KUiIFdkqREDOyS&#10;JCViYJckKREDuyRJiRjYJUlKxMAuSVIiBnZJkhIxsEuSlIiBXZKkRAzskiSl0XW/AYCdOQ741Osp&#10;AAAAAElFTkSuQmCCUEsDBBQABgAIAAAAIQDfvbv24AAAAAsBAAAPAAAAZHJzL2Rvd25yZXYueG1s&#10;TI9BT8MwDIXvSPyHyEjcWFKmFihNp2kCThMSGxLiljVeW61xqiZru3+POcHNz356/l6xml0nRhxC&#10;60lDslAgkCpvW6o1fO5f7x5BhGjIms4TarhggFV5fVWY3PqJPnDcxVpwCIXcaGhi7HMpQ9WgM2Hh&#10;eyS+Hf3gTGQ51NIOZuJw18l7pTLpTEv8oTE9bhqsTruz0/A2mWm9TF7G7em4uXzv0/evbYJa397M&#10;62cQEef4Z4ZffEaHkpkO/kw2iI71U5KylYc0A8GGh0RxlwMv1DLLQJaF/N+h/A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cj5b9oQMAAEQIAAAOAAAAAAAAAAAA&#10;AAAAADoCAABkcnMvZTJvRG9jLnhtbFBLAQItAAoAAAAAAAAAIQAHP4p1YooBAGKKAQAUAAAAAAAA&#10;AAAAAAAAAAcGAABkcnMvbWVkaWEvaW1hZ2UxLnBuZ1BLAQItABQABgAIAAAAIQDfvbv24AAAAAsB&#10;AAAPAAAAAAAAAAAAAAAAAJuQAQBkcnMvZG93bnJldi54bWxQSwECLQAUAAYACAAAACEAqiYOvrwA&#10;AAAhAQAAGQAAAAAAAAAAAAAAAACokQEAZHJzL19yZWxzL2Uyb0RvYy54bWwucmVsc1BLBQYAAAAA&#10;BgAGAHwBAACbkgEAAAA=&#10;">
                <v:shape id="Text Box 7" o:spid="_x0000_s1040" type="#_x0000_t202" style="position:absolute;top:59499;width:32972;height:5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PtjyAAAAOIAAAAPAAAAZHJzL2Rvd25yZXYueG1sRE/PS8Mw&#10;FL4L/g/hCbvIlrhiN7plQ8amspvrpuz2aJ5tsXkpTWzrf28OgseP7/d6O9pG9NT52rGGh5kCQVw4&#10;U3Op4ZwfpksQPiAbbByThh/ysN3c3qwxM27gN+pPoRQxhH2GGqoQ2kxKX1Rk0c9cSxy5T9dZDBF2&#10;pTQdDjHcNnKuVCot1hwbKmxpV1Hxdfq2Gq735cfRj8+XIXlM2v1Lny/eTa715G58WoEINIZ/8Z/7&#10;1WhIVJLOFyqNm+OleAfk5hcAAP//AwBQSwECLQAUAAYACAAAACEA2+H2y+4AAACFAQAAEwAAAAAA&#10;AAAAAAAAAAAAAAAAW0NvbnRlbnRfVHlwZXNdLnhtbFBLAQItABQABgAIAAAAIQBa9CxbvwAAABUB&#10;AAALAAAAAAAAAAAAAAAAAB8BAABfcmVscy8ucmVsc1BLAQItABQABgAIAAAAIQDEePtjyAAAAOIA&#10;AAAPAAAAAAAAAAAAAAAAAAcCAABkcnMvZG93bnJldi54bWxQSwUGAAAAAAMAAwC3AAAA/AIAAAAA&#10;" fillcolor="white [3201]" stroked="f" strokeweight=".5pt">
                  <v:textbox>
                    <w:txbxContent>
                      <w:p w14:paraId="663ADFF3" w14:textId="7AEC0107" w:rsidR="00C14658" w:rsidRPr="00D53E31" w:rsidRDefault="001F5484">
                        <w:r>
                          <w:rPr>
                            <w:b/>
                            <w:bCs/>
                          </w:rPr>
                          <w:t>Figure</w:t>
                        </w:r>
                        <w:r w:rsidR="00C14658">
                          <w:rPr>
                            <w:b/>
                            <w:bCs/>
                          </w:rPr>
                          <w:t xml:space="preserve"> </w:t>
                        </w:r>
                        <w:r w:rsidR="00F1462D">
                          <w:rPr>
                            <w:b/>
                            <w:bCs/>
                          </w:rPr>
                          <w:t>5</w:t>
                        </w:r>
                        <w:r w:rsidR="00C14658">
                          <w:rPr>
                            <w:b/>
                            <w:bCs/>
                          </w:rPr>
                          <w:t xml:space="preserve">. </w:t>
                        </w:r>
                        <w:r w:rsidR="00C14658">
                          <w:t xml:space="preserve">Distributions for each variable shown in the density plots and box plots. </w:t>
                        </w:r>
                      </w:p>
                    </w:txbxContent>
                  </v:textbox>
                </v:shape>
                <v:shape id="Picture 1" o:spid="_x0000_s1041" type="#_x0000_t75" alt="A screenshot of a graph&#10;&#10;Description automatically generated" style="position:absolute;left:4508;width:23908;height:59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BB9xgAAAOMAAAAPAAAAZHJzL2Rvd25yZXYueG1sRE/JasMw&#10;EL0X+g9iCrk1cpa6wYkSmkCh1yyH9DZYE9vEGhlJtZx+fRUI9Dhvn9VmMK3oyfnGsoLJOANBXFrd&#10;cKXgdPx8XYDwAVlja5kU3MjDZv38tMJC28h76g+hEimEfYEK6hC6Qkpf1mTQj21HnLiLdQZDOl0l&#10;tcOYwk0rp1mWS4MNp4YaO9rVVF4PP0YBucnRxZhNvy+/p+Zcke238azU6GX4WIIINIR/8cP9pdP8&#10;2TzPF/n77A3uPyUA5PoPAAD//wMAUEsBAi0AFAAGAAgAAAAhANvh9svuAAAAhQEAABMAAAAAAAAA&#10;AAAAAAAAAAAAAFtDb250ZW50X1R5cGVzXS54bWxQSwECLQAUAAYACAAAACEAWvQsW78AAAAVAQAA&#10;CwAAAAAAAAAAAAAAAAAfAQAAX3JlbHMvLnJlbHNQSwECLQAUAAYACAAAACEA/KwQfcYAAADjAAAA&#10;DwAAAAAAAAAAAAAAAAAHAgAAZHJzL2Rvd25yZXYueG1sUEsFBgAAAAADAAMAtwAAAPoCAAAAAA==&#10;">
                  <v:imagedata r:id="rId18" o:title="A screenshot of a graph&#10;&#10;Description automatically generated"/>
                </v:shape>
              </v:group>
            </w:pict>
          </mc:Fallback>
        </mc:AlternateContent>
      </w:r>
    </w:p>
    <w:p w14:paraId="40BFEB91" w14:textId="77777777" w:rsidR="00C14658" w:rsidRDefault="00C14658" w:rsidP="0046517A"/>
    <w:p w14:paraId="1DBCFE75" w14:textId="77777777" w:rsidR="00C14658" w:rsidRDefault="00C14658" w:rsidP="0046517A"/>
    <w:p w14:paraId="767A8DBE" w14:textId="77777777" w:rsidR="00C14658" w:rsidRDefault="00C14658" w:rsidP="0046517A"/>
    <w:p w14:paraId="569C978D" w14:textId="77777777" w:rsidR="00C14658" w:rsidRDefault="00C14658" w:rsidP="0046517A"/>
    <w:p w14:paraId="506EDADB" w14:textId="77777777" w:rsidR="00C14658" w:rsidRDefault="00C14658" w:rsidP="0046517A"/>
    <w:p w14:paraId="47CEED35" w14:textId="77777777" w:rsidR="00C14658" w:rsidRDefault="00C14658" w:rsidP="0046517A"/>
    <w:p w14:paraId="686EE870" w14:textId="77777777" w:rsidR="00C14658" w:rsidRDefault="00C14658" w:rsidP="0046517A"/>
    <w:p w14:paraId="01D7F6E5" w14:textId="77777777" w:rsidR="00C14658" w:rsidRDefault="00C14658" w:rsidP="0046517A"/>
    <w:p w14:paraId="55275960" w14:textId="77777777" w:rsidR="00C14658" w:rsidRDefault="00C14658" w:rsidP="0046517A"/>
    <w:p w14:paraId="619C9BD4" w14:textId="77777777" w:rsidR="00C14658" w:rsidRDefault="00C14658" w:rsidP="0046517A"/>
    <w:p w14:paraId="501310B2" w14:textId="77777777" w:rsidR="00C14658" w:rsidRDefault="00C14658" w:rsidP="0046517A"/>
    <w:p w14:paraId="06746019" w14:textId="77777777" w:rsidR="00C14658" w:rsidRDefault="00C14658" w:rsidP="0046517A"/>
    <w:p w14:paraId="399753FB" w14:textId="77777777" w:rsidR="00C14658" w:rsidRDefault="00C14658" w:rsidP="0046517A"/>
    <w:p w14:paraId="7D7DA729" w14:textId="77777777" w:rsidR="00C14658" w:rsidRDefault="00C14658" w:rsidP="0046517A"/>
    <w:p w14:paraId="5882CE13" w14:textId="77777777" w:rsidR="00C14658" w:rsidRDefault="00C14658" w:rsidP="0046517A"/>
    <w:p w14:paraId="2D28843F" w14:textId="77777777" w:rsidR="00C14658" w:rsidRDefault="00C14658" w:rsidP="0046517A"/>
    <w:p w14:paraId="06663A75" w14:textId="77777777" w:rsidR="00C14658" w:rsidRDefault="00C14658" w:rsidP="0046517A"/>
    <w:p w14:paraId="1ADD5E9E" w14:textId="77777777" w:rsidR="00C14658" w:rsidRDefault="00C14658" w:rsidP="0046517A"/>
    <w:p w14:paraId="39838B25" w14:textId="77777777" w:rsidR="00C14658" w:rsidRDefault="00C14658" w:rsidP="0046517A"/>
    <w:p w14:paraId="067DE9AE" w14:textId="77777777" w:rsidR="00C14658" w:rsidRDefault="00C14658" w:rsidP="0046517A"/>
    <w:p w14:paraId="2F9ECA49" w14:textId="77777777" w:rsidR="00A60D37" w:rsidRDefault="00A60D37" w:rsidP="0046517A"/>
    <w:p w14:paraId="50081167" w14:textId="77777777" w:rsidR="00A60D37" w:rsidRDefault="00A60D37" w:rsidP="0046517A"/>
    <w:p w14:paraId="403C20FC" w14:textId="77777777" w:rsidR="00C14658" w:rsidRDefault="00C14658" w:rsidP="0046517A"/>
    <w:p w14:paraId="0AEE1A42" w14:textId="77777777" w:rsidR="00C911EC" w:rsidRDefault="001F5484" w:rsidP="0046517A">
      <w:r>
        <w:t>Figure</w:t>
      </w:r>
      <w:r w:rsidR="00736C5B">
        <w:t xml:space="preserve"> </w:t>
      </w:r>
      <w:r w:rsidR="00F1462D">
        <w:t>5</w:t>
      </w:r>
      <w:r w:rsidR="00C14658">
        <w:t xml:space="preserve">i shows there is an outlier present in the rain variable. This was retained as it was a true value and not a mistake in data collection. </w:t>
      </w:r>
    </w:p>
    <w:p w14:paraId="213FFCED" w14:textId="42B3E893" w:rsidR="00C14658" w:rsidRDefault="00C14658" w:rsidP="0046517A">
      <w:r>
        <w:t>The result from the Shapiro-Wilk test was 0.9470 with a p-value of 5.478e</w:t>
      </w:r>
      <w:r>
        <w:rPr>
          <w:vertAlign w:val="superscript"/>
        </w:rPr>
        <w:t>-5</w:t>
      </w:r>
      <w:r>
        <w:t xml:space="preserve">, therefore, the </w:t>
      </w:r>
      <w:r w:rsidRPr="00C911EC">
        <w:rPr>
          <w:i/>
          <w:iCs/>
        </w:rPr>
        <w:t xml:space="preserve">Monthly Power Generation </w:t>
      </w:r>
      <w:r>
        <w:t xml:space="preserve">is shown not to be normally distributed. </w:t>
      </w:r>
    </w:p>
    <w:p w14:paraId="47D265A3" w14:textId="4FE2B55D" w:rsidR="00EB3CAA" w:rsidRDefault="00C14658" w:rsidP="0046517A">
      <w:r>
        <w:lastRenderedPageBreak/>
        <w:t>The heatmap</w:t>
      </w:r>
      <w:r w:rsidR="00736C5B">
        <w:t xml:space="preserve">, </w:t>
      </w:r>
      <w:r w:rsidR="001F5484">
        <w:t>Figure</w:t>
      </w:r>
      <w:r w:rsidR="00736C5B">
        <w:t xml:space="preserve"> </w:t>
      </w:r>
      <w:r w:rsidR="00F1462D">
        <w:t>6</w:t>
      </w:r>
      <w:r w:rsidR="00736C5B">
        <w:t>,</w:t>
      </w:r>
      <w:r>
        <w:rPr>
          <w:b/>
          <w:bCs/>
        </w:rPr>
        <w:t xml:space="preserve"> </w:t>
      </w:r>
      <w:r>
        <w:t xml:space="preserve">shows the Spearman’s correlations (ρ) between the variables. The features </w:t>
      </w:r>
      <w:proofErr w:type="spellStart"/>
      <w:r w:rsidRPr="00C911EC">
        <w:rPr>
          <w:i/>
          <w:iCs/>
        </w:rPr>
        <w:t>tmax</w:t>
      </w:r>
      <w:proofErr w:type="spellEnd"/>
      <w:r w:rsidRPr="00C911EC">
        <w:rPr>
          <w:i/>
          <w:iCs/>
        </w:rPr>
        <w:t xml:space="preserve"> </w:t>
      </w:r>
      <w:proofErr w:type="spellStart"/>
      <w:r w:rsidRPr="00C911EC">
        <w:rPr>
          <w:i/>
          <w:iCs/>
        </w:rPr>
        <w:t>degC</w:t>
      </w:r>
      <w:proofErr w:type="spellEnd"/>
      <w:r>
        <w:t xml:space="preserve"> and </w:t>
      </w:r>
      <w:proofErr w:type="spellStart"/>
      <w:r w:rsidRPr="00C911EC">
        <w:rPr>
          <w:i/>
          <w:iCs/>
        </w:rPr>
        <w:t>tmin</w:t>
      </w:r>
      <w:proofErr w:type="spellEnd"/>
      <w:r w:rsidRPr="00C911EC">
        <w:rPr>
          <w:i/>
          <w:iCs/>
        </w:rPr>
        <w:t xml:space="preserve"> </w:t>
      </w:r>
      <w:proofErr w:type="spellStart"/>
      <w:r w:rsidRPr="00C911EC">
        <w:rPr>
          <w:i/>
          <w:iCs/>
        </w:rPr>
        <w:t>degC</w:t>
      </w:r>
      <w:proofErr w:type="spellEnd"/>
      <w:r>
        <w:t xml:space="preserve"> have a strong positive correlation (0.95). </w:t>
      </w:r>
    </w:p>
    <w:p w14:paraId="2AFCB727" w14:textId="77777777" w:rsidR="00C14658" w:rsidRDefault="00C14658" w:rsidP="0046517A"/>
    <w:p w14:paraId="3C0B0E10" w14:textId="77777777" w:rsidR="00C14658" w:rsidRDefault="00C14658" w:rsidP="0046517A">
      <w:r>
        <w:rPr>
          <w:noProof/>
        </w:rPr>
        <mc:AlternateContent>
          <mc:Choice Requires="wpg">
            <w:drawing>
              <wp:anchor distT="0" distB="0" distL="114300" distR="114300" simplePos="0" relativeHeight="251662336" behindDoc="0" locked="0" layoutInCell="1" allowOverlap="1" wp14:anchorId="556D3279" wp14:editId="511694D7">
                <wp:simplePos x="0" y="0"/>
                <wp:positionH relativeFrom="column">
                  <wp:posOffset>975587</wp:posOffset>
                </wp:positionH>
                <wp:positionV relativeFrom="paragraph">
                  <wp:posOffset>2446</wp:posOffset>
                </wp:positionV>
                <wp:extent cx="4075397" cy="3786469"/>
                <wp:effectExtent l="0" t="0" r="1905" b="5080"/>
                <wp:wrapNone/>
                <wp:docPr id="1038439750" name="Group 7"/>
                <wp:cNvGraphicFramePr/>
                <a:graphic xmlns:a="http://schemas.openxmlformats.org/drawingml/2006/main">
                  <a:graphicData uri="http://schemas.microsoft.com/office/word/2010/wordprocessingGroup">
                    <wpg:wgp>
                      <wpg:cNvGrpSpPr/>
                      <wpg:grpSpPr>
                        <a:xfrm>
                          <a:off x="0" y="0"/>
                          <a:ext cx="4075397" cy="3786469"/>
                          <a:chOff x="0" y="0"/>
                          <a:chExt cx="3970331" cy="3739182"/>
                        </a:xfrm>
                      </wpg:grpSpPr>
                      <pic:pic xmlns:pic="http://schemas.openxmlformats.org/drawingml/2006/picture">
                        <pic:nvPicPr>
                          <pic:cNvPr id="720474510" name="Picture 1" descr="A screenshot of a graph&#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78182" y="0"/>
                            <a:ext cx="3414395" cy="2743200"/>
                          </a:xfrm>
                          <a:prstGeom prst="rect">
                            <a:avLst/>
                          </a:prstGeom>
                        </pic:spPr>
                      </pic:pic>
                      <wps:wsp>
                        <wps:cNvPr id="1030495998" name="Text Box 6"/>
                        <wps:cNvSpPr txBox="1"/>
                        <wps:spPr>
                          <a:xfrm>
                            <a:off x="0" y="2851976"/>
                            <a:ext cx="3970331" cy="887206"/>
                          </a:xfrm>
                          <a:prstGeom prst="rect">
                            <a:avLst/>
                          </a:prstGeom>
                          <a:solidFill>
                            <a:schemeClr val="lt1"/>
                          </a:solidFill>
                          <a:ln w="6350">
                            <a:noFill/>
                          </a:ln>
                        </wps:spPr>
                        <wps:txbx>
                          <w:txbxContent>
                            <w:p w14:paraId="6CF5C180" w14:textId="03635E28" w:rsidR="00C14658" w:rsidRPr="00083F6D" w:rsidRDefault="001F5484">
                              <w:r>
                                <w:rPr>
                                  <w:b/>
                                  <w:bCs/>
                                </w:rPr>
                                <w:t>Figure</w:t>
                              </w:r>
                              <w:r w:rsidR="00C14658">
                                <w:rPr>
                                  <w:b/>
                                  <w:bCs/>
                                </w:rPr>
                                <w:t xml:space="preserve"> </w:t>
                              </w:r>
                              <w:r w:rsidR="00F1462D">
                                <w:rPr>
                                  <w:b/>
                                  <w:bCs/>
                                </w:rPr>
                                <w:t>6.</w:t>
                              </w:r>
                              <w:r w:rsidR="00C14658">
                                <w:rPr>
                                  <w:b/>
                                  <w:bCs/>
                                </w:rPr>
                                <w:t xml:space="preserve"> </w:t>
                              </w:r>
                              <w:r w:rsidR="00C14658">
                                <w:t>Heatmap</w:t>
                              </w:r>
                              <w:r w:rsidR="00736C5B">
                                <w:t xml:space="preserve"> showing</w:t>
                              </w:r>
                              <w:r w:rsidR="00C14658">
                                <w:t xml:space="preserve"> Spearman’s correlation between each variable. Included</w:t>
                              </w:r>
                              <w:r w:rsidR="00476D50">
                                <w:t xml:space="preserve">: </w:t>
                              </w:r>
                              <w:r w:rsidR="00C14658">
                                <w:t>original weather variables and create</w:t>
                              </w:r>
                              <w:r w:rsidR="00476D50">
                                <w:t xml:space="preserve">d </w:t>
                              </w:r>
                              <w:r w:rsidR="00C14658">
                                <w:t xml:space="preserve">variable: </w:t>
                              </w:r>
                              <w:r w:rsidR="00C14658" w:rsidRPr="006D3EB1">
                                <w:rPr>
                                  <w:i/>
                                  <w:iCs/>
                                </w:rPr>
                                <w:t>Mean Monthly Temperature</w:t>
                              </w:r>
                              <w:r w:rsidR="00C14658">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6D3279" id="Group 7" o:spid="_x0000_s1042" style="position:absolute;margin-left:76.8pt;margin-top:.2pt;width:320.9pt;height:298.15pt;z-index:251662336;mso-width-relative:margin;mso-height-relative:margin" coordsize="39703,37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b7flrgMAAEMIAAAOAAAAZHJzL2Uyb0RvYy54bWycVV1v2zYUfR+w/0Bo&#10;wN4aSbb8pcUpvGQJCgStsWToM01RFlGJ5Ejalvvrd0jJdhyn6NoHy5fk5eXhuedeXr9vm5psubFC&#10;yXmUXiUR4ZKpQsj1PPrn+f7dNCLWUVnQWkk+j/bcRu9vfv3leqdzPlCVqgtuCIJIm+/0PKqc03kc&#10;W1bxhtorpbnEYqlMQx2GZh0Xhu4QvanjQZKM450yhTaKcWsxe9ctRjchflly5j6VpeWO1PMI2Fz4&#10;mvBd+W98c03ztaG6EqyHQX8CRUOFxKHHUHfUUbIx4iJUI5hRVpXuiqkmVmUpGA93wG3S5NVtHoza&#10;6HCXdb5b6yNNoPYVTz8dln3cPhj9pJcGTOz0GlyEkb9LW5rG/wMlaQNl+yNlvHWEYTJLJqPhbBIR&#10;hrXhZDrOxrOOVFaB+Yt9rPqr34ldyXCYHnYOZ+l04HfGh4PjMzhasBy/ngNYFxx8XyvY5TaGR32Q&#10;5n/FaKj5stHvkC5NnViJWrh9kB4S40HJ7VKwpekGoHNpiCjm0WSQZJNslEJ0kjZQPrz84QQ3Lrhl&#10;0OCC4I9zaSvliCoJJUGIv//WLv4InzvvJ7RDbRG6cQo1IBit6z1Zc8kNdbzwjHkU/uAOBvU0PSr2&#10;xRKpbisq13xhNQoB5Rn4PXeP/fDsDqta6HtR1z713u7ZAuBXonuD8E7Qd4ptGi5dV6GG18CtcE2h&#10;bURMzpsVB0PmQxEA0dw6wx2r/IElDv4bYDshHBcCyhMwj9lCs2+odDL1OiKXSh1maTacjTq9DSbZ&#10;EO3jTG8gzlj3wFVDvAGAwIEk05xuH22P6OACnZ5ABBNDX0FoY/ZAGUYXpP1QpT5VVHNA8GFP0kqT&#10;YZLNRrMZemunrWdfjn+qloz9jXpvX9TEtZjuM+/nv8EaVArGBtNROpuEGDQ/VPhZnU6n0HVwOJbp&#10;D9KGbKtaFAeBhUbPb2tDthQtunadRl951ZLs5tF4OEpCPqTy2zuJ1BKpON3MW65dtaEGj2ysVLEH&#10;GUYhq7iq1exeIMWP1LolNWj4mMQj5j7hU9YKZ6neikilzNe35r0/sovViOzwgMwj+++G+u5Sf5DI&#10;+yzNMoR1YZCNwBu0/3Jl9XJFbppbBQLQHYAumN7f1QezNKr5jLdu4U/FEpUMZ88jdzBvHUZYwFvJ&#10;+GIR7K5pPconjVaXBu68gJ/bz9ToXuUOif6oDkq7EHvn66tAqgV6UClCJXieO1Z7+qH6YIWXCtbZ&#10;U/hyHLxOb//NfwAAAP//AwBQSwMECgAAAAAAAAAhAFNAAYTwSwEA8EsBABQAAABkcnMvbWVkaWEv&#10;aW1hZ2UxLnBuZ4lQTkcNChoKAAAADUlIRFIAAALNAAACQAgGAAAAdmFbhwAAAAFzUkdCAK7OHOkA&#10;AAAEZ0FNQQAAsY8L/GEFAAAACXBIWXMAAB2HAAAdhwGP5fFlAAD/pUlEQVR4XuydBWBW1/nGH4i7&#10;e4gnkODu7lBoC3V313Xrum7/bV23ruu2TuqruwNtcYq7awghxN3d7X+ek++DED4kCaH0y/vbTsm9&#10;99z7Xb/Pee9z3tujWQFBEARBEARBEM5KT8O/giAIgiAIgiCcBYk0C4IgCIIgCBedhoYGVFdX68K/&#10;7ezs4OTkBEtLS0ONM6mvr0dFRQVqamr0MOdxdHQ8bZ7a2lpdh//27NlTT7e3t9d/dyUSaRYEQRAE&#10;QRAuOunp6Xj11VexcOFCDBgwAE8++SRSUlIMU8+ksbERe/fuxS9+8QtMmTIFU6dOxbPPPou4uDg9&#10;jVBUr169GnfddRcmTJiAmTNn4l//+heysrLQ1NSk63QVIpoFQRAEQRCELiEoKAj33XcfJk+ebBhz&#10;djIzM/HPf/5TR5kptimG4+Pj8f777yMjI0PXOXjwIF588UWEh4fj888/xzPPPIOvvvoKixcvRllZ&#10;ma7TVYhoFgRBEARBEM4LHb2M5rYtZ3P6hoaG4uabb8att96q/z4fmzZtQnl5OW677TYdZWYU+ZZb&#10;bsHhw4eRnJysf2fp0qXw9vbGHXfcgeHDh+PGG2/EvHnzsG7dOuTl5RmW1DWIp1kQuhh9iTXVG4bM&#10;FG6jGd9JmpubgPpaw5AZ0qDOT/XgM1dq6ptRVNFgGDJPLNATPQx/mxt2dhZwcjy7B9Yc6OHojh49&#10;uu4I6ntYU+evgarqWmTn5J4W0XVwcICfnx+cnZ0NY0zz9NNPa1H7u9/9DhEREYaxp/P888/j+PHj&#10;2sYxZMgQPW737t14/PHH8dRTT+Gqq67SAtzHx0dbOHr16qXrfP3113jppZfw1ltvnZyvKxDRLAhd&#10;TLMSIw1FZ/dwmQPNddVAo/mKkuaaSjSlHjIMmR/NqUnqaVhhGDI/9iRW4c/f5hiGzBPfnvaw7GGe&#10;L4/HjfLAjde0iCNzxfbqZ9DDousaBk31NWgszTIMdZy4xDS89t7nWL9+vWEMMHDgQDz22GMYP368&#10;YYxpLkQ0s05hYaEWxH379tXjjh07pu0d9DDfcMMNuOaaa7Q/mr/p6+ur69Dj/MQTT+CDDz7AiBEj&#10;9LiuQOwZgiAIgiAI5o5+I9i50qdPH/z73//Gvn37TpYPP/wQo0ePNvxI57CwsFA/02IBMcIOgBzH&#10;aYzG89+2lhDWYeaMrozWExHNgiAIgiAIZo0SmE2NnS49lSg1poAzFqZ6O1cKufbg4eGBqqoqVFZW&#10;GsYA+fn5WiC7urrCysoKXl5eKC0tPZmSjuTk5MDNzQ3W1taGMV2DiGZBEARBEASzh5HZTpZW0d0L&#10;gRHhurq6k3maGRGm2GXh3xS/TEvHnMskOjpaj2PGDP7Lsn37di2U2fmP0eTBgwfrtHWJiYl6Pto5&#10;tm7disjISLi4uOjldBUWf1QY/hYEoSvgq6bqEsOAmUI/MzuamCsN9WguzTUMmCGlxUB9nWHA/Mgq&#10;rsemOPP1bBPHHlY6CmiOBAXao39M14qhnxrL6HHo0YUf5mhW9+jmi/Ac6mFlg562Toah88OI8f79&#10;+7Fjxw5s3LhRe5oZDWY0mR854bi3335bR5iZXYPiODY2Fjt37tRZNA4cOIDly5dj2rRpmDRpku50&#10;6Onpqeej15nLX7t2LbZt26azaQwaNEhHo7sKiTQLgiAIgiCYOeyU3tnS3kgzs2ysXLlS51umhYJi&#10;+bPPPtP5ldPS0mBra6uzbhhtFbRYMFMGM2B8//33WjBfccUVOq0cBTUJCwvDb3/7W23XoJ+a2TUe&#10;ffRRLaxpFelKJHuGIHQxvNFI9oyfN5I94+eNZM/4eSPZMzpPU10VGvLVdd5Jetq7wdItwDDU/ZBI&#10;syAIgiAIgrnDGOnFKN0YEc2CIAiCIAjmDLWuKQHc3tLNEdEsCIIgCIJg1lD00pN8EUo3RkSzIAiC&#10;IAiCuWNKALe36JB190VEsyAIgiAIgrljym7R7mJYVjdFRLMgCIIgCIJZQ8FrInLc3gKW7ouIZkEQ&#10;BEEQBHOGEWKTkeP2lpbFdVdENAuCIAiCIJg5/CxHZ0t3V80imgVBEARBEMwaRonbWC06UFqEc/dF&#10;RLMgCIIgCIK5Q8F7MUo3RkSzIAiCIAiCOUOta0oAt7d0c0Q0C4IgCIIgmDUUvY0XoTQZltc9EdEs&#10;CIIgCIJg7jQpwdvZ0s2jzT2au7urW7ggGhsbUVhYiKNHjyI/Px8NDQ2wt7dHQEAAoqKi4OzsbKh5&#10;8dm1a5e6TpvRt29fODo6GsYCx48fR05ODvr06QNvb2/D2MuPZnWjaShKMQx1HbV1dcjJzUd6ZjbK&#10;KyrVMXFE396RcHXpumNjpLmuWp0kDYah9pOl1jspNQNlFVWws7VBVFgQfLw8YGlhYahxOmlZOUhJ&#10;z0JFZRVsbawRHtwLvfx90LNnSxwgPSsXB2Lj9d9GOG3WpNGwOMsyz0VzTSWaUg8ZhtpHZU0dknOL&#10;kF1Ypod93ZwQ6usORzsbPdyavJIKxGfko7RS7c9WWFtZoneAF4J93FBSUY34zHzkq7qt6Rvsq6f3&#10;7NHDMObCaU5NAqpOX157SC+tQlJRJarqG+Gg1jXa2xGe9jboYWJdCiprsSO9yDDUgmXPHhgX4glH&#10;a0vUNzZhV0YRiqvrDVNbsFB1ApztMMDXxTDmwtmTWIU/f5tjGOoYLh4uCI4MgqunG+rr6pGZnIns&#10;1Gz9tymc3ZwR0S8cbl5uhjEtHN0bp+cz4tPLB4GhAXB0cVSXUCMKsguQmpCK6soaQ40Lw7enPSx7&#10;dC4O1is6GN4hfrCwtEBZYSlSDiWiRp1v54P1fUL9ENA7CHkpOUg9os4nhbWdtVpmCLzVuWmkSd0P&#10;C9X5e2LP6dfnuRg3ygM3XtPLMNR+itQ2JOWXorCiBlbqPhDs6YwAd0fYqnPVFE3qeZNZVIE0dc2W&#10;q+vXUs3Ty8NJz2ecJ6u4AikFZSirrtPnppeTHaJ83WCnzmFT5/35sL36GfSwML0+F4Om6jLUp+w1&#10;DHWcnq5+sPLrYxjqflj8UWH4WxDOSm5uLr788kssWrQIx44dQ3x8POLi4lBQUICgoCB4eXkZal58&#10;XnjhBezbtw9DhgyBq6urYSzw9ddf44svvkBkZKReh66AN3jSkZvgSdQNuKm6xDDQdZSVlWP77v34&#10;ceM2bNy6C4dij6F/jGpQeHoYanQhFMwdfG2XX1iMr35Yja27DyApLQOHjiUgKycfYUEBcLC3O2Pf&#10;pyvB/Omi5TgYdxzJaZlISE5DfGKqEs6BcHZ00PU3bN+LP778Fnqoh1lKRrYuGdm5mDxmuHrAdUBY&#10;NNSjuTTXMHDhVNfWY8+JDHy79TDi0nORkFWA40oUW1ioh7Cni/63NRkFJdh8JAWHU7KRmlesy8bD&#10;SdgZn4ZgbzdEBngiKbsI763ajR3HUlGsxICxnr+Hs15mh87V0mIo9WcYaB855TX4eH8a9mSo9Siu&#10;wsGcUuQqcdLHyxk2avvars+R3DI8teKwDlill6r1L6lCplrG0AA3OCjBUasa6Cvic3Aop0xPSymp&#10;1PMsjs2Cm50Vhql67SWruB6b4jreKKAAHjdrLCZdOQkhvUMQ2T8CAWEBKCtSQiyn0FDrdEKjQ3HT&#10;4zeh/4j+cFNCOzAsUJeMpAzkZubpOt6B3ph1w0wMGTcEvcID9bKjh0ajqrwKBTkFWkRfKI49rDrU&#10;YDIS2CcYVzyyEEExwfCLCEDksGhY21gh7WiKDlqcDR5fd38PzH7gaky4YZoW0LGbD+ppzl6umH7X&#10;XIy7bipsHezgG+avBLQPmlXDKPngCV3nQggKtFf3svY3lkhpVS3WHEnF6sOpSMgpxtGsIqQoAe3h&#10;aAdPVXqqe0Rb4rOLseJQMvam5CIpr1SJ53KwVi93JyWKrZBXVoWvdsVjV1IOktWyWGefqutoawVf&#10;V0dYtbmuLwTL6HHqftW5Rs+5aG6oRVNxlmGo4/SwdYSFU9c97y93RDQL54XCcc+ePXjllVcwbdo0&#10;PPLII5g3bx4GDRqkI7w+Pj5wcHDQIvrQoUN6nLW1tY5Ox8bG4siRI/D09NTRaS7nxIkTKCoqwpYt&#10;W/R01nNxcYGlpelW9vLly/VNe9y4caeJZi4rOTkZo0aN0qKZ60kxz+UyOp2UlKTXg9FpRhfT09Ox&#10;fv16eHh46PUl2dnZWLFiBfz9/WFnZ6cj6Tt37kR9fT22bdumS+/evXVEe+PGjXra4cOHkZmZqX+T&#10;yz2vSLlEorlB7Uf+VlhwLzgp8ciI89iRQy970bxi/Vas374Hc6eNx8I5U+Hn7YlFK9bBXZ0TIb38&#10;YdUmGvTZ4pXYdyQOt18zD/NnTEREaC98v3ojqmtqMbhfbx1Rpojeue8w3v37HzBp9DBdJowaoqPY&#10;HaKDojktvwRLth1RD9weuHPGcAyP7KXHHUrKUgLYC+5O9oaaLbg62GKgEhYT+oVhYv9wDFHipbCs&#10;Eva21pg2OAoezvbIL63EATX/uL6heHDuaF2PhVHms0Xmz0snRPO3sZnYllaIWwYHYX60P9zsrfDx&#10;gTSEuTkgyNXhDCGXWVaNZcdz8Pq8QZgW6Y2JoZ4YH+wBFyXQeC0x6tzfxwXj1XhOGxPkAVslxCic&#10;7xoaAm9HW8OSLpzOiub+o/pjshLMibFJWPLeEqQmpGHgqIFw93ZH0tEk1FSfGRX29PNEv+F9sfGH&#10;jfj8lS+wY80OXbLTctSl0iJCx84cg2GThmHLyq1Y9slyHNt/DANHD4S3OjcSYxNRoY79hdIp0axm&#10;u/Y3t8HV2xWL/v4F9q/eDWt1zs24cy5itxxCeVHLWxJT2KlzeNic0Vp0VxSXqVJ+UjRzWtigSJQV&#10;lOLj3/0PB37cg0Pr9iHlUBKaeL+6QDojmvck5WLloRT09nPDjaOjdTR4R2I2yqvrEO7jCgd13rWm&#10;RInsT7bGoaq2AbMHhuKKQWEYHuYDPzdHfX1aKkG8JT4DKw6mYK6ads2ISAwK9sb+1DwtyoeG+ijx&#10;bG1Y2oXT5aK5vgZNRZn6GdGZ0sPWCRbO3Vc0d90REswGitGKigrU1NRooRwSEgJfX18MHDgQU6ZM&#10;QXBwMGpra7F69Wr897//1YKYUCRz3GuvvaYj1Rz/8ccf47nnnsO3336LlStX4oMPPsBbb72lBXdn&#10;YQScy/roo4+wbNkyvPfee3j99deRkpKit4Fil21EDhvhPE8//TSyslpa4GvXrsWzzz6Lt99+W68f&#10;S0lJid4GLpfbs2rVKnzzzTeorLzwB9qlgEJ5UP8YjBs1DIH+p16HXs7wuGzbcxAxEWEYNbg/Av18&#10;tMDt2zscuw4cQWXVma+Gj8QnoF/vCAyIjoSnu6v+e/jAvli5YRvqGxrVfV3d3BVsRGzZvR+bd+3D&#10;4WMJunF2KeF6ZCuxkV1UjskDwhHdywd9enljXEyIWrcmxKaeKcIpeh3UA9fJ3kYXCuTckgpEKAHW&#10;y+uUaODr46ScQmw5mqwj2fllFSe3+1LSpMTf+qR8jA5yx/AAN/g62WJ6hA96ezrp8Y1nWSeO3pmh&#10;Gs4phTqiXNPQdDLiR+Fsb20JJyVmWCgE92QWI9zdAb29nHSdS4mlarQFRwWrhnQDtivRm5GUiUPb&#10;DyN2d6wSt94ICPU31DwTNuBC+4RixJThWnjTqtG6kW1lY42aqhoUZOWjRDWm8tW/xfnFer+qioZa&#10;XY+dgx0GThmCjZ//iDR1ThVlFWDL1+vUutWi36TBhlpnYmlthfAhUYgY2hubvliLSnW+tqWnEplu&#10;vu4YMHkIosf2h0+InxbplwJeJ3FZhdoyMTYqAGHeLhgW5ouhIT7aekELRlviMgv1tBAvZ1TV1GN/&#10;Sp6u52JnAxvVeCM19Y3apuGnGoWMWPu62MNbNWh7dtIe0/XwerwYpfsiolk4L4ymMhLL8umnn+LD&#10;Dz/UYpJR4vLyckOtC4fz0Af9+9//HnfccQcSExN1dJgC6mxQ3H711Vd49913TxZGgY2/T4FOqwaX&#10;dfPNN+Oll17Cvffeq+usW7euXetJz7atrS2eeOIJ/Otf/9KNhffffx/z58/HP/7xD7z44ou4/fbb&#10;dR2hc9TU1iE3v0iL5dZR4IjgQOTkF6Cu/ky/qJuri55WWFKqz5ni0jJk5ORpH3OVIeLn5GCPgdFR&#10;2Ln/iBLOB/DF96vwxXertAf6UtGo1q20sgYN6t9Az1OC10U9ZOlnpn/5XNQrkX8sI083BKKDvGGr&#10;BAqxsbJAiLcbaurqsSMuFct3xeGLDQdwJCUHde14nX8xqFa/R3sGBS19n0Z6ezoipaRKi5a22Cnh&#10;MdjfVYnlUmxNK8Ti2Ex8djBNe53b0qjEY25FrY4yTw736tBr785CQemuxG5lWaW2TBA2UApzW2wZ&#10;Lh6n3n61pra6FumJ6dqrPGT8YExbMAXz75iH8L7h2sJA4vbFaZE8avoozL1lDq5U0xm9PrzrCEqL&#10;SnWdS4G7v6eOChu9yKShrgHZqkHmHxFoGHM6jIrSxzziijE4vGG/FtttaVQNjeKcIlSXVSFGCeZh&#10;s0dh6u2z0X/SoJP7oCvhtVNYUQ0nWyu4O5y6X1Ps1qmGWlnNmW9XaLWorFViOTUPm+IzseV4Jr7c&#10;GY/1R9O1f5n07+WpPdE/xqbim13H8cX2eG3hGNc7QP1W+6PMlwxej50uhmV1U0Q0C+eFkRGK3Ace&#10;eAA2NjY6isuoK+0aFKq0KrSHAQMGYMaMGTpiPWLECG3voP2B0eqzwem0Y2zduvVkoc3DOE9ZWRn2&#10;7t2rlzdx4kQd/Z47d67+rf379+tOjBcKxfBtt92mtzkwMFBvMyPrtILwN4qLizF8+HBt52hrzeDD&#10;lAK+rq7uVKmvu+RRzp8LtUo0NzQ1wlaJyNb+Xjt1DCioTUVPZ0wYhbLySnypRPCX36/GVz+sQUFx&#10;iRJYjaqB03I+RIUF49G7b8CDt16D+29eiLHDBmLRirXYdSBWT78UUPDVKtHATkI21qcsJny9y6gq&#10;p52L/JJKJGQWwNvVEVEBnoaxgKcSYVeMjMGDc8fgPiVCrhwVowX4ugMnzivELzbV9Y06mmxvxc5P&#10;hpEKRorZKdAUfs62eHRUOO4ZFor7hodqC8a6xHwdmW4L/c27M4r0PhwddAlsRgp7JR4HjOqP2TfO&#10;0mXA6AHaqsAOf/VKTBnRHQDVNlsZGjNtocBe+cUqfPzyx/j0P5/hx2/XIiDEH2NmjtYeZ0LBXFJY&#10;goDQAP2bMcP76nODAr1Jibqugh3zxl8/BRNumKqLnTqnqIZqylu92VGXXm1VDWxbic3WOKrzkoK5&#10;vLgce1bsMIw9nWolWA+s2Y3FL3+B7//zNdZ/slovc/x1U+EV7GOo1XXUNTZpcWxlYXFag4sRY16f&#10;fOPTlgp1jLPVtcfI8sLhkbhzQj/dAXDZwSQtjHlPclP7xMfZHmkF5dibnIt9KXl6WS521iffmFx+&#10;NKNZ3SM7W9R/DMvrnohoFi4IZseYM2eOjrL+5je/wZVXXgkrKysdeWbU2RS8uZiKHjs5OWkPM6Eg&#10;pUil+KXAPBv0Lf/617/G3/72t5NlwYIFcHNrefhQNFdXV2txy6wehBFyDldVVWmPcluBS7h+bYUZ&#10;/dfcXmMmBkbYH3vsMe2RXrJkCd58803873//0+LZlKjbsWOHtqkYy+uvvYa9Bw4bpgqtoV+ZHfPq&#10;lADRr6QN1Kphnl+mjtnooQNww/yZ+tjFnUjW0eURg/oqYWqtzqWWKE+gnzcG9InUGTiCAnyxYPYU&#10;hPYKwMYdne89fqHQVsCHNbeLES8jjEAzAmt1jkgbz6uErHxtzegT6A1P51NZY1zUA5sdApmBI8DT&#10;BWP7hmJkn2BVtxxZhgwdlwprNgDUdtaq7Wt9JXCYnQBN4elgg0H+rko82yHI1R4zIn308KaUliiu&#10;Ee6DitoGbEktwFA13acDXuaOYG1jDb8gP/QZ3FsXLz9Pfa6xzwWtGkYs+Lfa6EbVSDZFuToeKfEp&#10;yEzOQm5GHnau3YWD2w7BP9hf+50JbRsUzGsXr8PbL7yL9158H8VKRI+fM1bV6bpGgiMzuAyM0H5j&#10;FkaEiZUSfSdhg0BdT3UmorG8N3oF+WDUVeP13+OumYwxCybCN8xPZ8sYrsS0tRKd9WrezOPpyErI&#10;QFF2IU7sjcfu5dt1QyO4X5hhaV0H336wkcq3PRTJRpihhdqWjbG2UFzbqWM7oU8g+gZ6aEvH9H7B&#10;qKipR55qzHBZ245n4Xh2MeYNCcMTs4bo0svDEYv2JKC4osbkc+HygOt1MUr3RUSzcMHw5siOeEOH&#10;DsX111+P++67T0eJGQHmA4Wd7hhlNUZ/KVYpZtvC5RgFqVEU8SZzrhsNhTU78DFLh7EYO/gRCmUK&#10;cApZ4+/zQUcfNefl+vFfRnwpoI1intk/uM6taSvWuK533303/vSnP+Gaa67RHQD/+c9/Yvv27SbX&#10;mb9Jm4ixJCUlo6T00oqZnwuMKLu7OiMnr0BHlo0wQ4aXh5sSlmd2DuW46RNG4an7b8WvHrgNj911&#10;o2ow1SI4wE9n2zAFjydFdc053mZcbPiwdlYCl7+dU3wqAlxeVauzani06QTYmiq1L46l52vfZLQS&#10;J+eLXllZ9tRCnIL8UuJgbQEPe2uklVadJkqSiyoR4GJ3QQ8YfWzU+te0aliQBrW8E4UVSC+twbSI&#10;ro9KGqEtYtOyTXhXCViW9d9tQElBqY5Au3qesmK4erQ0/MuKL9z6xXsPPb7GtyrRQ6L178XtjUNu&#10;ei5SjqXg8I7D8FWi3cm16/zbabHJWPT3z/HN3z7VpUg10Gqr6+AfdSqtG+0TFMZ5qSZS9anTkZH2&#10;hN3HtAAPGxyJINV4c3RzhouXKwJ7B53WwDgJz1F1nHn/tWrTAa8rYETZ1d4GlUrwMouGkfzyalir&#10;aY4m1oHeZFosLNR5aXwOUHyzcchznLf8fal56vq1w8AgbwS4O+kOhfRMn8gt0daOyxJenlz5zpZu&#10;johm4bxQaKalpemIMkUgrQ55eXn6b0Z33d3dtWBmhJZCmXYIdvyjlYGp4i4FjDjHxMTo32Th71PU&#10;MnNHdHS0ns6c0lxPinx2/OP6b9iwQXdyPBfcVi6TYpoR76uuukrf9GlLMSWaZ8+erb3QxvLS31/C&#10;lAljDFO7Dq5TdXUNiopLtHeX0c2y8got2GmDuByheBjaPwbHElNw9HgSCopKcCguAYePncCgmCjY&#10;29kiVo1nZ0GjqGYO6uT0LJSrbWREese+Q9i+9xDmTZ+gG0d80HEZmTl5um5RSRm2qekJKekYGNNb&#10;L+NSwPXwcXWEl4uDTg+Xnl+iCzNfMPrcO9ALBaWV2H08HUnZp9uH0vJKkJxTpNPMhficnmKNnQsT&#10;swp0Vg3mbD6WnoeDSdnaJ83sGpcSviVgJ8BdGcU4XlCOYiW89meVIDavHGPUeIr9g9kl2JpaePJa&#10;icsr03mdy5SQKa5qqX8ou/SM/MvsHLgxuQCBSnz39e76XONGmNmCOZLL1H5mKS0sRVpCqrZoDBoz&#10;EJ6+HgiLDkXUgChtrchOa8m5HBgWgIGjB2hPMvEJ9EGviF5wcXfRAjiif0SLSFbzGP3KZcVlenmB&#10;4YE6rZ2XvxdC+oSo369GrYkI78Wiob5BZ7kwllJ1XibsjsPoK8droezk4Yx+EwZpARy3teUtmaW1&#10;JfqOH4iQ/mFoamxC1okMfP3Xj/HNi5/osuy1RUqMJ+G4Ws6a95ahuqIKto52CBkQrlPP2Ts76JRz&#10;0aP7aUGek9j59Gfng+dfpK8bKtV9gkI3h5annGIcUg1SHxd7+Lo6IFU1iHaeyFZCuqW/Q7S/O1xU&#10;Q/BwRgHSC8uQX1aFnYnZqgFroQU1G8NuDjbIVecw080Vq3MlV13HRzOLtKWDDdjLE4pe1ai+GKUb&#10;IynnhPNCMcZUbuwASBG6e/duLUgpJGljYPSVHmKKa1oYOJ3/0gOcmpqqI7zTp0/Xgmbz5s36X6au&#10;owilYKVwpZilF5l123IhKedCQ0P1ujBDxsGDB3VhJgwKenYMZHSYthAKXaaN4/YwvRzFNT+Swkgy&#10;U+UxVR238brrrtPLI/wNerj5e5zObWCE+84779SRdmM0gvBvTuM2niyMhtd2faSZgnn/oaP4bvka&#10;7D98FKnpmVo0Z+fm6052Pt6nfLEXnU6knGOk+YQStMeTUhGflKJE8GG4ODviqpmT4eXuhkUr12Hz&#10;zv3alkERnZtfiCUrN+DQ0QTsO3JM+5SZmu7GK2eezOtMrzM/bnI4PhGHlYDese8IggP9cP28GXB0&#10;6ICw7GDKORsrS+35PZScjRNKGB9KzkJ2YTmGRfbCmJgQnQHjux2xOkoco8QKYbR4e5zaFxn5OvUc&#10;xXVrmK5u3UG1XSk5Op/znoRM7Y+eqMRJv2Dfc9o+zkonUs55KoHBjnonCisRr4QzP1xC3/K1/QL1&#10;x0o+PZCux9GGwWPDHMw7lcg+qsTz4dxS7M0shrOtFW4Y0AvuBnsA90dOWQ0+3J+Gub1p32h/bubW&#10;dDblXI0SRs7uzoge3EfnUu4/sj8slYjavno7Eo8k6vvTiKkjMWbGaBRk52s7Rv8R/TB6xij0UfOw&#10;UFBTLG5duU2nqWPEleK1V0QQgqOCEKqW23d4DHqFBWLvpn2I23dMCecLfzPS2TzNZUoA9lVCmdkt&#10;QgdEoM/ovohX5+aO7zarS7tZ51m+6snrYO/iqMcz1zL9ycbSU21b1Mi+qFaNOaaso0ZzUw2CybfM&#10;RHC/UIQPikTksD5alMdtPaQ7Dzaexffels6knHOysUZBRQ2OZhUqwVyiPci0Z0yN6YUoP3dsT8jC&#10;6iOpOgezn2rkOqtzsF5dg7EZLfXjsop03uaREb4YFuqrU9TxDVBCbonO93xCifCDafmIV/+O7x2A&#10;wSHeJz+A0h4uRcq5xvwU9QfFc8dLT3sXWLj6GZba/RDRLFwQFLUUtLQy8BUjhxnZpbeZdg1aGOhT&#10;Zsc5imc+HJmejoI2LCwM/fv31x3nKCjDw8N17mP+zYcN60ZEROiPlFBIt4W/Z5yHyzDCdaHQ7dev&#10;nxbT9B77+fmdXEcu84YbbtBfDOT6UsBSXPNfZsRg5HnWrFlaUI8dO1bbPTgvhfCwYcNOCnhuG9PL&#10;MYpO3zWtITfddJPebqM95JyobbwUeZoZWc4rKERWTh48lNiMCg9VAtEB9va2CPT3g7dXF3ak6oRo&#10;dnV2QoCvtxKLjdrbzEwa86ZNQEigvzpWFqhWx8rDzQXREaGwVucHBVVBUTGq1HgKxL69I3D1rCk6&#10;/RzPJVKjjhOn16njaaMecjGRYdrXzBzQHaITopnRZmbMYLYLe/UAHx7VC+P7hsJJHRd2HuKrX+ZY&#10;9lOijDAKXVFdCx83RwwKDzjjy4H0VNbUNWihzO3193DB5IHhGKzqMl1dh+iEaHZXopnRYPqYKUZC&#10;3BxwVYy6Fp3ttIhjh0BvRxtEezvr9a1vbEalWvc69S/9o8y8cWW0P0LdT/m21eNZz8czalq4jxbV&#10;naGzormqogpMB1ev9ruNOh7swLfjx51a2Bq/CEgvNOuln0jTfmbaE+xUI471eZ/LSc/FNiWYmYuZ&#10;mTUIP4xSmFug94uNathWV1Xj4PZD2L1ut45Ct4fOiuYCJfTL1HbZObXksE86kIBt32zUDQbCdbRS&#10;25KjGm25qhHYFk7nduZyumrMEd477dS5z33Tw6KHWn4Jjm45hINr955c7oXQGdHsoM4dZsuwtuyp&#10;z1GmiJsc3Qv9g7x0KjqOoxCOUNegi72Njk4HKgFN6wYtQ4wsDw72xkQ1j7tji93Ky8kevi4O+l7E&#10;+bmcYWE+mBITBOezfAnzfFwS0VzQ+S/T9rRz7daiWT6jLQhdzKX6jPZPSWc/o32505nPaP8c6Oxn&#10;tC93LsZntC93LsZntC9XOvsZ7Z8DXf4Z7Yoi1B3bYBjqOBaeIbAKGWIY6n6Ip1kQBEEQBMHcaWrq&#10;fOnmnmYRzYIgCIIgCGYPjQWdLd0bEc2CIAiCIAhmjRK8piLH7S3d3NErolkQBEEQBMGc0YFiit7O&#10;FhHNgiAIgiAIgnAeRDQLgiAIgiAIZsvFsmcYFtdNEdEsCIIgCIJg7pgSwe0ttGh0Y0Q0C4IgCIIg&#10;COdHIs2CIAiCIAiC2dLcrP7f1PkinmZBEARBEATBrGlq7HxRwrk7I6JZEARBEATBrGluEbydLt07&#10;0tyjWWH4WxCELqC5qQkNRSmGIfOkua4aaGwwDJkfzTWVaEo9ZBgyP5pTk4CqCsOQ+bEnsQp//jbH&#10;MGSe+Pa0h2UP84yDjRvlgRuv6WUYMk9sr34GPSwsDUMXn6ayPNTu/d4w1HEs/HrDus94w9CFkZSU&#10;hLVr1yIuLg42NjYYN24cxo4dC1dXV0ONU2zevBmrVq1Cfn6+YUwLbm5uuPPOO9G7d28cPXoUX3/9&#10;NbKysgxTW3jqqacQERGBnj277jqQSLMgCIIgCII5w/Bo20wYHSntjLNmZmbik08+wZo1a7RgLi8v&#10;xwcffKCHa2pqDLVO4eLigpCQEERGRupCEbx3717s2bMHlZWVug6X+d1338HCwuJkPRY7Ozv06NFD&#10;1+kqRDQLgiAIgiCYOybtFh0o7WDXrl04cOCAji4/8sgjeOyxx+Dp6akjz8nJyYZap4iJicEtt9yC&#10;hx56SJfZs2frKPPEiRPRq9eptw2Wlpa46qqrTtZj8ff3F9EsCIIgCIIg/PQ0NTWhtrYW1dXVJwuH&#10;GxsbDTVOwbrHjh2DtbW1tmMEBAQgKioKI0eOREFBAVJSzrQtUgzb2trC3t5eF0aZuZwhQ4Zo8Wyk&#10;vr4e7777Ln7729/iv//9r/6dhoautwiKaBYEQRAEQTBrmk+3WXSwpCqh+5///Ef7i43l+eefx5Ej&#10;Rwy/cwraL4qKiuDg4AAPDw/DWMDHx0eL7JKSEsMY09COsWnTJoSGhmqbBgU1cXd3x/z58zFw4EC9&#10;rNjYWL0OFNh1dXW6TlcholkQBEEQBMHcMWW1aGdxdnLCoEGDMH369JNlxIgRp4liIxTGjP5S7BoF&#10;L+HfzEFhKjrdmoMHD+pOhFx+YGCgYSy0gL7nnntw77334u6779aWj6qqKixdulSL9K5ERLMgCIIg&#10;CIJwXhjlnTJlCm677baTZc6cOdpP3BbaMmi1oH2DxQgj0MxwwY6BZ4OiesOGDXB0dETfvn21VcMI&#10;OwvS3+zl5aXLsGHDdDl+/LjuaNiViGgWBEEQBEEwZ5j1woTdor2F3ewYKbaysjpZOGwqzRtFM+0T&#10;tFm0Tg+XlpamM1+Yik4bYYaM3bt3Y8CAAdqecb4OfsbMGtIRUBAEQRAEQegcJkRwu0s7Us5RwNLK&#10;wY58P/zwAw4dOoR169bpzBlMK8dOgcyu8dZbb2lfcmu2b9+OsrIyDB06VEeTW0Of89atW7X4Tk1N&#10;xeeff67HsW7rzoJdgXzcRBC6mOamRtRnHzMMmSmMMnRhQvmfmubqCjTF7zAMmR/NmalAVUukxhzZ&#10;nViJ57/JNgyZJ0E9HWFlph83GTPKHdctCDAMmSe2C5/t2o+blOSgdusXhqGOY9GrL6wHTDcMnR8K&#10;3++//16LZmPHP3qSb775ZgwfPlx/pGTx4sXamzxr1iw9nVaOX/7yl7r+r3/9a/Tr10+PN/LOO+9o&#10;4c1lM2JNcd6/f3+dqq51h8GuQESzIHQxWjRnntmz2KywskUPSyvDgPnRXFWGxrgthiHzozkzDaiu&#10;MgyZH7tPUDSf/vUwcyNEiWbrHhaGIfNi9Cg3XCOiuVM0FWcr0fy5YajjWPTqB+uBMwxDF0ZxcbHu&#10;0Mev/FHQBgUFaU8yP0aSnp6O7OxsBAcHaysHYQdBdgJk3fDwcJ19ozWMLjPKTP8ybSH0PdPCwfm7&#10;UjATEc2C0MWIaP75I6L5542I5p83Ipo7jxbNmz81DHUci6D+sB400zDU/RBPsyAIgiAIgrljIoVc&#10;+0v3jrOKaBYEQRAEQRCE8yCiWRAEQRAEwZxhhLhtJoyOFIk0C4IgCIIgCGaNSbtFOwtYui8imgVB&#10;EARBEAThPIhoFgRBEARBMGvEnnExENEsCIIgCIJgzlDrmhLB7S4imgVBEARBEARBOAcimgVBEARB&#10;EMwdWisuRunGiGgWBEEQBEEwa5TYNWm3aGcR0SwIgiAIgiAIwrkQ0SwIgiAIgmDOMEBsKnLc3iKR&#10;ZkEQBEEQBMF8UWLX1MdKOlK6MSKaBUEQBEEQzB1TkeP2Fok0C4IgCIIgCIJwLkQ0C4IgCIIgmDMM&#10;EBtTxnWmdHNENAuCIAiCIJg1SvCaslt0pHRjuqVo/vvf/45HH30USUlJhjGnw/F33HEH3nvvPdTV&#10;1RnGCubAvffeixdeeAH5+fmGMYIgCIIgCOenR7PC8HeXkpOTg2eeeQa7du3C/fffj8cff9wwBUhJ&#10;ScFzzz2Hffv24b777sPDDz9smNI5du/ejQ8++ACDBw/GPffcYxgL/N///Z8Wxn/4wx8QFRVlGHuK&#10;48eP46mnnsL06dP1utrY2BimXDj//e9/8fbbb6OgoAAWFhbw9vbG5MmT8dhjj6FXr17o2fPyba8U&#10;FRVhyZIl+Prrr5GYmKjXNSwsDFOnTsXChQsREhJiqHn5smnTJvztb3/Db3/7W4wZM8YwtuVc4/H0&#10;9PSElZWVYWzX0tzUiPrMI4ah9lNUUopFy9dh1cZtqK1vwLAB0bhlwRyEBQUaapxORnYuFq9cj827&#10;9qOutg6D+vXBNXOnoV/vcD09NTMbn3y7HD9u2amHjdwwfwbuvvFqWKrztd1Y2aKHZdfuz6PHT+Db&#10;71fiyNHjyC8swtOP3YupE8ZckuPYXFWGxrgthqH2kVlYhsXbY7HxcLIaasbYmGAsHNsPvTxdWyq0&#10;YndCBt5fsxfHswoMY1pwcbDFHVOHYN6IaMOYFhJUvXdV/cKyStw7czhGRPUyTGkfzZlpQHWVYaj9&#10;rD6eg68OpyO7vAaBzna4d0QYBvu7waJnD0ONU+zPKsbTyw8ZhlqwtbLAG1cOQaCrPcpr6/HbVUcQ&#10;l1dmmNqCjaUFpkZ448lxZ96zz8fuE5V4/pssw1DH6D0wCvNuvQLRQ/qgorQCPy5aiw0/bEJ5Sbmh&#10;xulE9IvATY/cgL7DYgxjWnj9uTexadlmdV9ohpW1FcbPGY/JV05EYGgACnOL8N2H32PPxr2orqw2&#10;zHFhhPR0hHWPDly7Bnr06IFp983DsPljYeNgh5QDCVj68lcoSMs11Dg7Nur8HLlgAibfOQe7v9uC&#10;5f/5pmW8vS36jOuPEVeNh09EAMryS7DkxU+Rdth0wOpsjB7lhmsWBBiG2s/h9AJ8uycBB9Py4WBr&#10;jXkDQzG9XzDcHW0NNU6nobERa4+mY9mBZCQXlMFeHadZ/YMxf0gYPBztdJ31cRn4bt8JJOWXwVad&#10;m8NCfXDb2Gh4u9ijp9qX7cV24bPoYWFpGLr4NOWnofb7/xqGOo5F1AhYj7/OMNT9uGTKrVGdhBUV&#10;FSgpKcH333+P2tpaPb6pqQkZGRlYuXKl/pt1Lhb19fX696qqOv4w6CjcjsDAQPzvf//DDz/8gF/8&#10;4hdYvXo1/vSnPyEvL89Q66eB7SQeD+7vtmRmZmqh+dJLL2H48OF45ZVX8O677+Lmm29GdnY2Pv/8&#10;c0PNn4aGhga97ueD5xcbLG3fFAQFBcHHxweWll13c7qYlJVX4Ic1m7Biw1bccOUsPHbH9Sgtq8B/&#10;3/0cxSWniwqSmZOPz5coYRmfiHtvXIBfPXi72lYLfPDV9ziRkq7rNDY2obqmFhNGDMZbL/7uZFk4&#10;Z6oSOZdvY66yogpuri649qo5qKquQY1qEFzu5CtxRcG890QmbpsyGLdPHYrEnGJ88OM+lFXWGGqd&#10;IqaXN565dgLeeOhKXV57YD5mDYmCp5ODehg7Gmq1UFZVg5V7jyM5p0gft7qG818XXcG21AL8d1sC&#10;RvZyxx+nxSDC0wl/WBOL9NJKNJmIydSr86+oug7/mDMAr181RJd/zR0Ib4OAsbeyxK8m9D457dUr&#10;B+Op8VGoqW9EtJezrnOpCe8bjgV3Xw1rG2u889f3sHnFFky8YiKmXj0FFur6MoWl2g5bOxstgn99&#10;87MnCwUxBTOZed10zL5hJg7tOIR/Pv1vbF21FdfetxADxwzU819KJt4+S5e17yzFZ8/+D5bWlrj9&#10;X4/Ays7aUMM0PS16IqBPMMbfMgNlBSWwNYhK0tOyJyzUcjLiUnH4x71wdHeCxSXerhO5xfh4Wxxq&#10;1fXxyLRBmKnE8vJDKfgxNg3VdQ2GWqfz5a4ELNmXiKFKCP/x6lF4avYQ9OvlAStDQGF3cg7e2XgY&#10;kT6u+P2VI/Hg1IGIzSrE+1uOotjEdX1ZwFPOVPq49ha9oO7LJX1C2traol+/frpFu3nzZj2uuLhY&#10;R5/9/f0RERGhxxEKusOHD2ubBMfHxMTg6aefRnIyozXQwvP555/H9ddfj3//+98YNmwYBg4ciL/+&#10;9a/61fuxY8e0YP3222/x7LPP6sjirbfeqpdJqqur8dFHH+koJJfNqDOjkG2h6GJU/Pe//70W90b2&#10;79+PefPmaUFMIWcKe3t7ve4DBgzAtddei/nz52P79u0oLS3Vy/3HP/6BoUOHanHNqPaGDRtOirwF&#10;CxbgX//618nGBSPlfn5+KCws1KI3NzdXR69PnDihhysrK/G73/0Offv21ZHgq666Su9XwkbDG2+8&#10;oUXwF198gREjRmD06NE6+t8aLmPt2rW68K0Ay5QpUzBy5Ehcc801+OMf/6gj5UY4/3/+8x+93PDw&#10;cB2FXrZs2UlRyyj/lVdeqe0QXE6fPn3wxBNPID4+Xk8nFLZvvvmmPg7cV3PnzsV3332njw/hMeTb&#10;Bx7DWbNm6eWsX79eryOPJ5fJctttt2HPnj36WBw9elSfB3xzwd/nsX/kkUeQnp6Ou+66C3/+859P&#10;2jO4H3/1q18hOjpa77cbb7xRnzvGbXj99dcxc+ZMvS1cR0bceU5yvS/FS5qC4hJs23MQMyaMxrzp&#10;EzBxzDBcP38mSpRw3rL7gKHWKbJy85GenYuZE0dj0pihGDm4P2ZNGqNF1Xa1HCMMhLi6OCMiJPBk&#10;8XBz1dfm5cqgATG4+xZ1Hc2aChslXn4OpOWX4lhGPmYOicTMoVGYof6dO6w3sovKsS/pzMinvY0V&#10;Aj1dEe7roYutEhzFlVUI9XVD7wBPQ62W++Pq/Qn6zcOIqEA4nkfYdCWLYzMx0N8VC/oFYoi/Gx4Z&#10;HQEXWyssjctGo0EcmiLE3QHhHo66hKliZdFy7jE4HeBid3Kav7Md0kpUg8nOCmNDPHSdS01U/0jY&#10;Odhh1ddrsGv9biz9eBkO7zyM6MF9EBRx9ug+Gw0FOYVIPZ56slSWVeppFNsDRg1A/IF4HbE+uvco&#10;ln6yHMnHUjB0/GB4+LjrepcEtc8n3TELWz5fi71Lt+PEzqNY9MLHcFfn3IBpwwyVTOPi44bJd87G&#10;rkWbUKyEY2uqy6twcNVu/Pj2Dzi+veNv2zrD3pQ8NKiG2hUDwzChTyCuGxGFIcHeOJSej7TCMwMP&#10;CapRuy0hC7MHhGDhsAgMCvLCkBBvDA7yhpM6r1vqlMDV3gbT+gZhcLAXxkX5Y0JUANILy3XjTjBf&#10;Lqlo5gOZAmbUqFFabBKKX9ooKIhoYzCSkJCgvcecTlHM6OehQ4e0AKO440ODYpCv4SmkGRmlmFm1&#10;apW2FYSGhmqhRzFKobZlyxYtpCIjI/XyN27cqIUTxTIF1Y8//qgj4DU1p7cSra2ttdCnkGrtgV63&#10;bh0cHBy02G+93m2htYHTaQlwdnbWopjrzgjuhx9+qD22FLJcL/7NbeF0CkGuM0UgxRnXj/Pu2LFD&#10;L5fbzeVyO1mHwp7TXn75ZXz11Vfo37+/jg6zIcD5ua8oVrlvXnzxRW0dcXFx0csyQkHO3+E2sTFC&#10;0c9X34zKcv25vRxHeFwoJHkcf/3rX+ttoWCnOGdEnXBfsiFw5MgRHWn/zW9+o/9mY4WimNH4t956&#10;C0uXLtU2GI6nAOc4HkfCehTJbOzceeedevtot+FbhDlz5uD999/Ha6+9pvcNzxMeJwp47ks2hrif&#10;uR95/vj6+qKsrOzk+cP9wobBzp07tT2IEXW+meD5YhTV3Ab+NoX8X/7yFy2it27dqhsLZ2ssXSy4&#10;fmXllcjNL8SgvlGwVsfCSh0Lbw9XBPh6ISElzVDzFBT7fLVob2er6zLKbKeOXaXajymZSsQYGgOs&#10;s2Tleiy471e466nn8NnilSgoKtHTLle4PXaq4W1tbaVF/+VOkxKMRUo0VNbUIbqXN6zVsWDx93DW&#10;dou0vDP3N++RfLXbUylHlgQlQkoqahAd6KXnMbLnRCbilBgfHO6PSH9Pap6fBEaN4/LKMdjPDY5K&#10;4LNxZmdlgaEBbjicU2oy0kyope/5dg+u+WQbfr38EA5nl5xssJ3cB4ZCEbI1tVAJZk/9G5cae0c7&#10;+Pby0ZYMit7GhkbUVNciIzlTR1m9/LwMNc+E9ovbn7oNb61+Ay989GdMnj8JDs4Oehrn5X21tqYW&#10;dao0qX1ZX1evll2D0N4hcHQ+/c1CV+Ie4AV3fy/EbtiPRtUQ47pUKAGYHpuM0MFnt8PYuzhg9PVT&#10;UF5Yin3Ld+hz/jTUIJdXr64B7rdLDd+qZRRVwNnOBr3c2TBT+1ydnxG+rqisa0ChurbaciSzEJbq&#10;PI7NKMIvPtuEm95YiReX7tYC23g+h3g6o6iyBifySlHX0KSjy7SAhHu7wO4nOEcvhGb+Tx2fi1G6&#10;M5f8XaybmxsmTpyoI66pqalaHGdlZWHGjBmGGi2v4OkrpgCigKGgpgBmlJDClYLRCAUtxdSECRN0&#10;JJceZc5HscrfcnJygpeXlx4fEBCgb1KEAu+6667TPl1GKRkNpqg01UGM60uhxQgmRVx5ebkWTvxt&#10;vu6/kOhcXFycFuWMpnLdPvnkE9x00016HRj1pf+W60pRy98YO3asbkxQDPJ3KXZYlwKQYopidNy4&#10;cXpZ3Cecj2KT28PoNTs6MnL6zTct3jLi6Oioo9HcHq67UQAboUDksWDkm28FCKPr9HdTSHP/UYhT&#10;gPP4HDhwQEfAGc3lNnB7KOIpco0wMssoO48h/+Vxok+ay2W0no0ERtUZ4WVE+6GHHtK/z6gxBSzh&#10;ceR01qNgdnd319vJc4JRc27PAw88oCPfXC4bOmyccRvoH+exp2Bua8ngb7ChwUjzFVdcoZfDxheP&#10;lXHfE56PjE5zf0+bNk1H1NnoMgrQ1vDY8O0Axbmx8Hyp7YCVgMK2rKJSh4XdVIPLCBsyFMWlZWd6&#10;Kd1dneGgpm3YvkdbNUpKy7HrQCz2H4lXx61G2zKcHOx15Pp3T9yD3z56FyaMGoJl6zbjw69/QImJ&#10;ZQodo14dv3IlFigk+dA2YmtlqRoAPVGmhNe5qKqt11FqWyW8KLqN95nsojKsO5SEIE8XjOwdpJb/&#10;07UgymrqUae2093eWgtcI54ONiisqlPXg2FEKzjt6QlR+M2kPvjlhN5wsLHEk8sOKpF9ZiPCKMpz&#10;lbiZEelzQffai42tnR3snRxQXVWNKl6PBqoqqvT6UFSboqSgBEs/Xor//Oa/eO33b+D44QTc8Mj1&#10;mHLlZNja26JeHd+0E2kYMKq/9kvT+tF/RD/0U8U3yBdWNpemzwVx8XZDD3UeleUWG8aoe1lTE8rz&#10;y+CshKApaN+IGBGNSFVWvLLoJxHF56NaCfYqJY4pZFuLWUaMG5TY5fS2FJRXIz6nGHGqwTp7YAge&#10;nNof2SWVeHP9YaQrAU5GhPniltHReHdTLGb9YzGu/u8P6vnSE9eP7A03+/b3gbpkqGPa6XKWhnB3&#10;4ZKLZj7wKawoHikct23bpl97e3iceu1G0UhvLSObFLMUOxRCFG4UTHzNboTiiMtjHUZyKbAYwWTh&#10;Dc1YKC6NfxMui3YHzsff4bwUjRTHbeG6UmQy0k2hT2sJl09LSOv1bgsFGbeN60hxR8FOiwPFFi0a&#10;jKpSKDNiTEE7aNAgLSgp0jgf14VRTjYSKCgpFPnbFGYUphR5/Jvik+KMwpXCltvG9WUElfYNI633&#10;J3/TuC9aw+UZ9xWhBeTJJ5/El19+qaPP7CTIKC1tNbRiPPjgg1rk8jcpKhmtZRTaKDjZYGHDgr9p&#10;px4+rq6uOkpMIUmBzsYTo9AUt8b15nnBZRhFM+fnNJ47xvXmfmL0mPuVjQMKWe4n7ofWYpZ12x57&#10;I2xscL8zMs114zqyMcVziMs3bgP3qdEHzcLt5fpxX7WF4yi8ub7GwvPzjQ+/MNRoJ4bf4APtdHoY&#10;J51GaFAArpk7HfmFxVh43y9x5V1PYvOufYjpHWaooa4Zd1dMGDkYU8YMx5D+LZ0Kr541WXcQPHLs&#10;1PkiXAya1XnXch6exgU8dxKzC1UpQpS/B0J93PS4OvWQX77nuBbKk/qHKcF56YSVKZr1/9SDpM3m&#10;td3c1oS4OeDa/r0wyM8NI3t5aL9yjJczvjx06r5upKq+EeuT8hDm7og+3pfGz+ynBOvDzz2Ir/Z+&#10;rsudT9+u7js99fV22jV38m/TG5ubkYutq7drD/OhnYfw8b8+wc61u9BveF8EhLZ0avvuox+QdCwZ&#10;T/7tSXy97ws88vzDyM/KR3G+uvddwDnSUQbNGom/7HgTf939P10srfm2tFnf28/ExPapUe6BXph6&#10;7zyseHURygtKDRMuL7gLWfT5eNpJqe6fhr/awmgyI+YUwLRojI8KwO1jY5BaUIbM4go9LTGvVHue&#10;J/cJxN+vH4fnrh6N/LJqfL3rOEqqzt0YFn7e/CS9figiKQr5ap3RPvpY2z5UePEaBQ8xih6W1mKF&#10;IsrYe771dFOCpjWcjwKInG8+rsOkSZO0WGdklIKVQohijfOdDQpUWhgodDkfRSZFnnGbuA5GWq8D&#10;obikgKSoZFSTkWdGaSncKYQZFec6EYpsRo1pi6C9goWeXzZImCmEcNmMvBp/2xQU9RS5bLAYrQfc&#10;txSN9PxSOBrXj8eHjQnaJYy/yf1CoU6vuXHfnms/cxncj+wc2Xq9uQx6yNmoIVwv4zEmtJHQKsGI&#10;MAU9M33QFkI7Btfb1DE0hfEcMxZi3D+tl8EGW9s6pqLMhHX4doTHyFhiY2Nxz83XGGpcOIxQOjk6&#10;6PUsLT/VQZbbWFNbq6e1hZkvhg+MwWt/eQZLP/gPvnzzb3j6wTvgoxp3To72OkLNdeRx0UX9Bm0P&#10;ft6esFH7uKj0TI+f0DH4KtjRxlr7KStqTr1pqFPHr0E9eB3O4cvm+RefWYBaVZdRZku1LFKqHshp&#10;SlB9tfkwbnjpC4x7+i089/laHXl+6t3leP/Hvaf9VlfjrES7VY+eKKmuP82KUVxdB1db0zYaRqS5&#10;PbSfUPwz80CMjxPSik/PFsF9UKKWszujCNMjfU6LZHcl+dkF+OKNr/Crm57R5Zu3F6FG7Xd26rNr&#10;ZZFhtJjrWFNluuMXp9HmwOuXr7QbVIMnMzlTWzYc1LVICtRvvf3nd3Dv1Ptwz/T78eQ1T+mIdElB&#10;sc5801Uc23oIr976PP578590qdQR1B5w8mwVVVb72141cCqKznz7RD+2V7Avwof2xgP/exr/PPwB&#10;/m/Nyxh6xWhMvG0mnvr2eTh7tzT0fkrsrCy1XYgd/uj/N8K3OHzbw4wsbXGytYankx08nGz1dN4j&#10;A1WjjdYqWjL4ZmXJvhPa7nH10HAMC/XF5OhA3DEuBhvjM1BUUXPa8+OygetkqmNfe0tXtuZ+Bpxd&#10;QXUhjOoyKsqIMoUcPc6tYdSPQo3RSFotCG887HxFwcRpFwLFDQUC5z0fRkF0NhhFZVRy0aJF2s9M&#10;C8T5rBkUsvQq05/MiLRRtDKqymm0Nxg91Iy+MqocHBysRSaXy9+k8KVo5t9sbNBqQE8yl0eRyHoU&#10;5xRxtE1QaBsLo6aMdBLWM5azwSg+O9pR4NPDS4zzGPelEYp6RqG5/q1/k4WR2NZ1z/abFOFGMcxt&#10;ab0MHmOKVVNw/Rilpt3jhhtuwJAhQ/T6GSPDxCjUz3XzYqOH0WxaOrj/CUUuo+kU862FenvgecJt&#10;O1nUfnKwN/0K91xwv1EYMzIcG59oGKuEU3mlTisXHnTmdWA8VjZq33m4ucDH0x35RcUoLC5BZFjw&#10;WY9FUUkZKqtrYG+w5Qidh/vaVYkj2ivoTTaSX1qFkopqBLYWKG3ILalAXHoefFwddUYN43FzVaLt&#10;/lkj8NGT1+K9xxbinUcX4N4ZwzE8MhBPzh+LecP7XFJPJRsGEZ4O2lpR33jqWtubUYxob+cLEroU&#10;20lFlbqjX2tqGpqwJaVAb/vksLP7hi82FLeF7LwXn9pSjqciOy0LTm5O8A9uueb45ocWCnV3REHO&#10;6ekBz4UX/edq3taCuKGhERXqmmaEmSK7d/8opCdmoLSo6xqwNeXVyE7IRPbxjJZyIgPMfNF7TD9D&#10;DXVsVaMnZGAE0g6d+fapsb4RJ3Yfw4vzn8HL1/4e/7r+j3jn4X/h2OZDuiPhx0+/ocT2Tx99ZqPM&#10;z9UBZarxlaOuOyPJ+aWqsdYT7q0aQUboV1azoULNY/Ro56v9Re8yrRc856vrGvV5SUHd0vhj8KGn&#10;7viqmkh6nssSbs/FKN2Yn0Q082RjpguKxM8+++y0iCvhMMUmhQu9vnztTj8wO2FRBNKWcCFQnFNA&#10;MCrL1+18dW+MoLYXCiFGe41+XYo8ivvzwW1tXQgFMz26zAzBKCmjx/TVMsJLEWhcLoUyvctcZ0Z6&#10;OT+3/dNPP9VRZ24boShntoy7775b7yeKSkaomX2jtb/4fHAb6S2nFYSWCXac5JsA+pcZAV6zZo3+&#10;TZbevXvrqDkzX/CNAaO+/E1uEwW3cVvPBe0t7LBIOwY78zEiy99jVhF2BDyb4GU0nPuIkWn+JuvS&#10;FtI6+wnFKuHyOJ4NsLbRYW4nPdKMdHPb6GNmlJgNF27b2UT7uWh9rI1F/afl33bCeTzdXDFyUH8s&#10;WrEOazZux879h/HRt0t1o4Be5JT0LPz9jQ/xyaLlep7KqmocPHpcZ9ZITM3A92s24d3Pl+jMGFPH&#10;DtfLPBJ/Al8vXYNDcQlISs3EkpUb8OUPq7U4N+ZyvhypVqL+RGIKjh2nhakROTn5iE9QDSjVgLiQ&#10;hvGlhvs6yMsF4b5uWKLzNCfpXM2L1N8Uv8Mi/XEkJQcvfbsRS3e1BAeMJGQWIE8JZ3YA9HA+1feA&#10;EVo/dyf06eV1svh5OMPJzhqB6rdY91JFZAm38eq+gdiQlI/vjmbieEEZXtmWgNSSKsyP8dei5Y3t&#10;J/D7NUfUs7blev5sfyo2JOapOhU4nl+O17Yn6o5+V/U9vRFYo44xlzsmyENn4/gpOX74BJpVo2Du&#10;zbPRf2Q/zLlhFkZOGYGEIyeQokQ1mXjFBDz0hwcQM7Qll/bwiUN1SrrwmDCdYWPhvQswad4knIhN&#10;RGZqS+aUsOhQDJ0wBCG9gxE9JBpPvPg43H3dsWXlNhTlFek6lwJGwjd9vBozH7oK/acNRWBMCK7/&#10;091KXFdh/4qWfO52Tva4+cX7dS5nUqsafhmxKcg42lKyj6ejsrRSieUy5CVmoUmJTDYQHNwcERAd&#10;BM9gH1jZWMMrxBe+EQFqvJNeTlfC83NoiLdOx7hkbyJ2J+Xg290nsPl4FqIDPBCsBPKaI6n4y3c7&#10;dUc+MiTYG6HqWvpa1dsYn6mzbHy45SgC3B3grxqxvL4G9PLE3pRcrDiYjBO5Jfpv1glVy2Ok+rKF&#10;98nOlnMEoroDP5lopjA2dtTjcGs4TFHGzAZ8NU9BSO8svafMdkFxdyEwKsvOgRRDFGfs8MfsDR2B&#10;60Q7BKOoFK7ns2acC87HznUUztweRt3ZsZBfIOQ2GpdLCwv3E8W6MXJKsUzxZ2w4sC4jou+8847e&#10;T8yiQUFP8U2vs9HicCFwWRSM/DALbQ+MqjPyzKg6LRf0YFOIU7BSlLLTHvcpRS4FKH+TVhQe1wuB&#10;x54p7LgMCm9uL7eB+4LH/Wz7lxF+fgCHjQym/aMFhfuIDQsj/JudFmmP4bnE32mdMpBw+dweRuTZ&#10;yZSecQp1Ns4YRT/b719KXJwdsXDOFEweMxx/ff0DPPWnf+m3Y7+8/1YthGvr6pGTX4ii4paoDtc/&#10;SYnlv776Hm5+9Ld457NFGDWkPx67+0a4ubR4QuvUPBt37MMjv3tR1XlWi/DxI4fggduuhY/XT5PS&#10;60I4rgTz3U88i2vvehQlpWV49d2PceN9T+Dfb36AOsObgssNRoqvGz9Ai9vnvlinrRTeLg76QySu&#10;Dnb6tXFOcQVKW73ip2+ZHzfh+RcTdPp5yL/PKIZpxDjuUjIpzAuPjY3EothM3PblLmxJLsBfZvZH&#10;qBIZXJP8qlpklZ3avtrGJry85Thu+HQn7l+8B8fyy/CPuQP0cow0qIdzclEFElWZGeV7ybepLUwL&#10;983b38JeHbPn3v4DrnvgWmxbvQ2rvlqlI9PESR1rrwAv2BreKvHDHrNumImXvngR/170ss6csfi9&#10;JWC6uvLiFsuDrZ0t5t82Dy9/8w/86d0/qHu5JV757avq946d8y1ZV7D6je+w5bO1uPEv9+IXX/9R&#10;Z8b434Mvo9aQd7iHarDRx+zkdeZHec4G98Gw+ePw7LKXcPML98M71A+3/+NhPPLRbzH8qvGGWl1L&#10;Hz933DE+BpXqvvfU55vw3qYjOlUc/cr21pYoq6lDdlnVyZzNzK7x8NSBiPBxwYvLduPJTzdpm8YD&#10;kwcokd2iV+YPDsWtY6Kx/lgG7nh7NZ75agu8nOzwxMwh+t+f+nwVuo5L9kXAnzPGXUQxx9RkFPAU&#10;d8ZIryCci85+EfBnwSX4IuBPSWe+CPhzoLNfBLzcuRhfBLzc6ewXAS9nOvtFwJ8DXf1FwMacZNSq&#10;Blxnseg3DjbTbjUMdT9E9V0ATCFGy8NHH32kI82MYItgFgRBEAShW9HN46yi/C4AemaZbo02D1oQ&#10;6CEWBEEQBEH42UDB29nSzRHRfAHw4x0UzPQI85PKRn+xIAiCIAjCZQ/1bttOfR0p3Vw4i2gWBEEQ&#10;BEEwd6h3O134n+6LiGZBEARBEASzRond1jaLjpZujohmQRAEQRAEc8fUF/7aXbq3cBbRLAiCIAiC&#10;YM5Q616s0k74xV1+YIxf2y0uLtZfLz7bB6n4HQp+iI5ff25d+PXh1hmSuUzWMy6TX5i+FB+5EtEs&#10;CIIgCIJg5lB0dra0VzXzi8b86Nk999yjP5TGD5G98MILOo2vKZHLLxBfc801+gNy/DCZsfBLyJWV&#10;lboOl8kvAt9yyy36q778ejI/VJaTk9PlwllEsyAIgiAIglmjxC4FZWeLFs4XzqFDh/Daa6/pr/x+&#10;+OGH+gu+FNEff/wxSktbvmRrCn5I7uDBgzh69KguN910ExwcHPS0w4cP489//rMW1l9++SV+85vf&#10;4JNPPsGSJUt0RLsrEdEsCIIgCIJgzlDrNlE4d640q8JobtvSEoU+HY7bsWOH/vfWW2/FhAkTcOON&#10;N+KKK65AbGysLmeD83C5xN7eHtbW1ic/T/7DDz/Ay8sLd999N0aNGqUjzvPnz8eaNWuQm5ur63QV&#10;IpoFQRAEQRDMHgrbzpWa6mpkZGQgLi7uZElJSTlpnWgNbRSZmZk6QhwcHGwYC0RGRmpBbErg8mvL&#10;jo6OeOeddzBv3jxt1WCkOi0tTfudSXx8PEJDQ+Hm5qaHCa0f/K2KigrDmK5BRLMgCIIgCIK5w2hw&#10;J0ti4gn88Y9/xJw5c06WX/ziF9i7d6/hR07Bznvs9MdIMYsRimgKYHbeawuF8IMPPoi3334bH3zw&#10;gY5Mf/bZZ3j//feRn5+v69DWYWdnp6PPRlxcXLRgplDvSkQ0C4IgCIIgmDVK9LaxWnSkRPeJ1pHf&#10;I0eOnCwUtezg1xbaKRg5ptWitX3DaLvgtLZ4e3tj+vTpunPfoEGDtICmtWPfvn06ok1MLZMinOON&#10;Fo6uQkSzIAiCIAiCuUOR2clioYQpo7xOTk4nC6PIlpaWhh85Bes5Oztr60brTn8lJSW6Pm0YF0JA&#10;QADq6upORqbpZ2a6OUayjeTl5cHV1fW06HNXIKJZEARBEATBnFGa15QI7lC5QCwsLLT3mBYNdvqj&#10;eKZgZkYNCmqKYWa7YKo41iG0WFBgUyDX1tbqHMycl/WNInvgwIE6ZR0jz5yPy9y2bRsiIiK0SO9K&#10;RDQLgiAIgiCYOybsFu0u6v/tYfTo0dpy8e233+Krr77CW2+9hZ07d2LkyJE6//Lq1avxu9/9TmfZ&#10;IFu2bNHp6JYtW6ZzMb/++utYu3attn8wxRyZO3eujih/9NFHWLx4Md544w1t36C/2sfHR9fpKkQ0&#10;C4IgCIIgmD1UvBejXDjMlPHwww/r7BnvvvuuFsDMiHHttdfqyLGVlRVsbW1P2jto9WBk+d///rfO&#10;xUwxTF/zXXfdpW0ZJDw8XOd7ZvT5lVdewYYNG/Doo49ixowZp3U47Ap6NLd2UguCcNFpbmpEfeYR&#10;w5CZYmWLHpZWhgHzo7mqDI1xWwxD5kdzZhpQ3fJ61BzZfaISz3+TZRgyT0J6OsK6h4VhyLwYPcoN&#10;1ywIMAyZJ7YLn0UPizN9wReLxowE1Lz5rGGo41gOnQqbqx8wDHU/JNIsCIIgCIJgzjQzgNPycZLO&#10;lPZ4ms0REc2CIAiCIAjmTuvOfB0s3d2cIPYMQehimhsbUJfY0snBbLG0Ro+e5vlqmDTX16IpN8kw&#10;ZIbkZqG59lT6JnNjx9EC/OadA4Yh82SItRdse3Td6/2fkpET/HDlzZGGIfPEdvr9XWvPSE9A9Wu/&#10;Ngx1HMvh02C78CHDUPdDRLMgdDHNDbWo2fC+YchMaWpsiUSYK3ZOsIwZbxgwP5prq1qOoZmyasNu&#10;XHff84Yh8+QJ92HwsLAzDJkX/RcMxZRnrzAMmSeWXuHo0aPrXv43pinR/OrThqGOYzlCieZrHjYM&#10;dT/EniEIgiAIgmDWNJ+eOq6jpZvHWUU0C4IgCIIgmD0UvJ0s/KcbI6JZEARBEATB3GGUuLOlm6tm&#10;Ec2CIAiCIAjmDDVv05kp5Npb0GRYXjdFRLMgCIIgCIK5YwwUd6a0/KfbIqJZEARBEATB3DFlt2h3&#10;MSyrmyKiWRAEQRAEwZyh4NX2ik4WLqcbI6JZEARBEATB3DktYtzRYlhWN0VEsyAIgiAIgrljUgS3&#10;s4inWRAEQRAEQTBrTNkt2lvU/7szIpoFQRAEQRDMGYrdi1L4n+6LiGZBEARBEASzplnp3YtQDEvr&#10;rohoFgRBEARBMHeU6L0opRsjolkQBEEQBMHcMeVRbm9R/+/OiGgWBEEQBEEwZyh2L1bpxohoFgRB&#10;EARBMGO03m024VFuZ1H/aVlgN0VEsyAIgiAIgrljym7RztLNNbOIZsE8OHHiBJYtW4bMzEzDGEEQ&#10;BEEQTkLB2+nC/3RfejTreLsgnKKwsBDbtm1DcHAwBgwYYBh7efPVV1/h/fffx9NPP43Jkycbxl4c&#10;UlJScPjwYeTk5KCpqQlOTk4ICwvT+8bOzg49evQw1DRNc0Mtaja8bxhqP9V19UjILEByThEa1e/7&#10;ujkhJsgHro52hhqnKCyrwoGkTOSXVhrGtGBlaYGoAE/0D/FDaWUNjqblIjWv2DC1hT69vDFATe/Z&#10;89zbY5Kmxk7dTNPzS3AsowClVTWwt7FCv2Af+Ls7w9LizHb9vsRMJGZzX5z+e072Npg1JBIWPU/N&#10;w9tbal4JdsSno5enM8bGhBimtBM7J1jGjDcMdA1V1dVITc9CWkYmysor4OvthQF9+8DF2clQo+to&#10;rq1qOYYdJCktE8dOJKOisgpOjg4Y1Lc3fDw9TJ5LPCbHk9OQoEpVVTUcHewRExWGkEB/Pb2xsREJ&#10;KenYd/iYHjbipOrNmTIWFhYWhjEXzqoNu3Hdfc8bhjqGr68XBg7sBz8/H9TW1uLo0XjExyeipqbW&#10;UONMAgJ80a9fHzWvjxpqRnZ2Hg4cOIK8vAI9ndsSpba9T58IuLq6orKyEvv3H1H3nHTU19frOhfK&#10;E+7D4GFx5j2hPfgOCodHZAAsrCxQqa6bjF3xqFX3FFP0VHVY1y3UFzbO9mhqaEJFdiFyD6egptX9&#10;p4c6B+w9XeDTPxQO3i5oVtdtmbqf5RxMQl15taHWuem/YCimPHuFYaj95BUUIf5EEnLzC2FtZYmI&#10;0GCEBgfCztbWUON0snLyEJ+YjMKiEn3vDA3uhUg1j51dS30+B5JTM3AiJQ2lZeV6fExUOIIC/GGl&#10;lt8RLL3C1bOk6+KYDYnHUPncw4ahjmM1cTbs7/6lYaj7YfFHheFvQdAkJSXhxRdfVBe/FUaOHGkY&#10;e3kTGxurHkYHMHbsWISGhhrGdp69e/fijTfewPbt25Geno6CggJkZGTgyJEjcHNzQ1BQ0HlFM8VI&#10;Q8oBw0D7qK1vwMHkbHy58aAWljnFZVrwVtXWI8LfQ4nK0wVEcUUV9p2gqCxEQVmlLvuVyNwSm6JF&#10;aL8QX2QVleGrTQfVuGS97sZ6Hk72CPV1R8/zbY8pOiGYc4rL8cWmQ2o7c/R6xGXk6wZCmFoXR1ub&#10;M/Yv98eR1FzkqQdzgXqgs4Hwudqeypo6zBh8umjmuHdW7cbiHUdRUlmtp3cIKxv09Ao2DHQNBUXF&#10;2L57P3buPYhN23YjIzsH/aOj4O7maqjRhTQqgdbBY5iRnYv3vvxOiYwUFBaX4kj8CSRnZKGfEhG2&#10;NtZnHL/jSWmq/hIlTPLVNpcgRTUUYo8nKVESpAV3vTrn12zagdc//Eo1GBzVMkt0qVZCdcSgfkqI&#10;t19YJKZk4esfNhmG2o+3tycWLJiLefNmaCEcHR2pShSK1fZmZGTrhkBbvLw8cMMNV2PatPFaNAeq&#10;RsGoUUNgq4RammpksMEwZEh/3HLLNejfP1rV8dbLpYBOT89EYWGxyeWejVF2/rDvaWUYaj++A8Mw&#10;8pEr4eyvrjsfNwQMi4KtqyNyDiXr1/JtsVb3i/43TIJ332A4+brBWTXK/ZTotnF2QMGxdHXba1KK&#10;GXp834XjEDiit1quqxbOFtZWKEnNu2DR7BPtj9DxUYah9lGkjtGKtZuwYesu5KjGSqJqkCQkpcLd&#10;1RleqmHX+n5BKJiXLF+D/YePIl+J7fSsHMSqc9rFxQmeHm6wtLRUAjwZ3/ywEgnqnM9X121KWgaO&#10;JSShV4CfbuR25Bzt6eB+/mdJJ2gqzkfd+mVsu3WqWARHwmroGDXQPRHRLJxGSUmJtjmsWrUKFRUV&#10;yMrKUjf4NPj5+WlhumnTJh0BWblyJfbs2YPq6mo4Ojri0KFDehwjssTLy0vfOMrKyrB//378+OOP&#10;OnodFxenI0mMqlCU5+fnY8OGDcjNzYWPj4++IdFqsX79el3P09PT5A2Iwn7NmjXYuHGjXj/aMjjf&#10;uHHjTopmRojXrVunl8X147p6eHjA2tpaT+dvcxlr167FsWPH9O989913Wgw7Oztrgfzb3/4Wqamp&#10;6sF2C2688Ub10JyHgQMH6oeZjY2Njjif9wbZCdFcoATh15vVutfV456ZIzAqOhjl1XXYdDhJiWZP&#10;+LidHoV0sLVGdC8fjFb1xsSEYGCYPyqUcOT8V4yIhrd6CBZXVONQchbC/Dzw2JXjdD2WcDXMqEqH&#10;6IRoXrYnHjvUQ/aKEX0wT61jgIczvtt5DM52tghVD++269TLyxUjogIxJjpIlyA1vGrvcdw6ZTB6&#10;qwe0UfQ3qXX6budRnMgu0lF5Rq0vZ9HM6JW1uib6RIahrq4O5ZWVGDl04GUvmr/8fjX2Ho7D7dfO&#10;05Fgbw93fPztMgT5+yE0yP+M6+N/ny5CqhKaD99xPaaOG4le/r5Y9uNm1KptHqrEI6/7ownJSErN&#10;wMt/+CXGDhuky7ABMbAxXLvtpbOiecKEUbj66rmqEX0Q//vfxzh69DjGjBmuBLSPurfEobLyzGjs&#10;yJFDcM01V+h53nrrI2zevEPdm4IwTG1LvBJh2apR9Mgjd8Ff7adP1T75+uvv1T0sWf3ObC2eWqLY&#10;NYalnZ9OiWZ1yUz63U2wsrfBtpe/RdK6AzpCPOTuWUjffhRV+aWGiqfoadkTNko4p22JxYnV+5C9&#10;NwE2Lg6IvmqsjlBXF5YpYW2HiBlDETyuH2K/2oxj329H+rajKFYNZEajm+oaDEs7N50RzTv3HcSa&#10;jdvQr08UrlfHsE9EqBp3CCWl5QgPaWmotWb1hq3YsecgJqlz8+q509FPNWQOHDmGNHXORoWHwNnJ&#10;ER99tUSL6QVXTMecaZMQERKM1eu3oL6hAVFhobqx2F66XjQXKNG83DDUcSxCurdobn9zSDBrKIgp&#10;FvmakKLy+PHjOsJaXl6uBegf/vAHfPvtt1oIUyS/8sor+Oyzz7TQZqR3yZIl2iZBUUto9di3b5+O&#10;2DI6SzH+zjvvaMFN4cnfYxT33XffxcGDB3X9r7/+Wv9GXl6eXkZbsrOz8dFHH+Hzzz/H7t27tSje&#10;smULiotP2Q2Sk5Px4YcfYvny5Vow79ixQ0eMWa+qqkr/7ieffKJ/d9euXXo57733Hn7961/rxkGD&#10;uvlRkLM88sgjWLBgASIjI7XojoqKwm233aYepBPOL5g7AfcPI8fHMvIwZUCEtk8Ee7thbEww7NVN&#10;ef+JM/3bjJrY2VjB0c5GF1oxUnOLEeLtjjBfD0OtFkGZnFOIlUqwrj+UiJTcIjQo0XapoVDcGZ+u&#10;hL4XhkYEwM/dSQnhYG3P2Ku2r7L2zFfUNlaWqnGgts9QOD+tGSOiep0WJT+QlIV1B5NwmxLTLmr6&#10;5Q4jVAP7RWPYoP7w8nQ3jL28aWxswoYdezFGifvBfXvDW633xNFDEa2E/4bte/T0thw+loAh/fso&#10;8RKio33RkaHanrF64w5tPyKU7xVV1VihhMhKJWL2H4lTDYn22RUuFtbWqiHTJxK1tXXqnrde3dtS&#10;1f1kry4UvBFqO0zBe0NDQ6OOGBcUFKn7aZH+u7q6Rp/3DBCEhgare2yiuvfFIjc3X92L9iMxMRUj&#10;RgyBt/ep67Wrob0ieOIAHPlyAwriM1CRU4y477ajtrQKIWq8KeoraxG/dKe2WdDKUZqejzQliC1V&#10;w93B00XXcfByQfD4fnoaBXn41MHwH9LScK2vuPAGQUfhfo47ngR71QAfM3wQQnr5Y5C6xoYO7IsM&#10;JXoZVW5Lanqmjij3U8fc19tTC+uBffvgqGro5BUW6fsyo9W0ePSJCIeXqtu3T4QS1KHYoRpIFerZ&#10;eVmiI8XqPxejdGNENAunQVE4Z84c9ZDog/nz5+Oll17CQw89pH28hFGggIAAPPXUU7jrrru0sP7h&#10;hx+0v5eC86qrrtKCmUKUMGI7fvx4PPnkk1pw33fffTr6TPFMYe7v74+rr75at7Aplj/++GMtsidN&#10;mqQeHCNM+hcZ7abonjp1Kn7/+9/j1ltv1TdHRsaNULwnJCTgyiuv1L/7q1/9SkfEFy1apMV4fHw8&#10;vvjiCx2Z/r//+z889thj6l7QrLfPyNatW/U8o0eP1lHxtlyIn7kzNDU1o7y6FtVKOAZ5n4o2UjB7&#10;qIccbRbnokFtC8VwYXkVBob5aTFNbCwtEOLjDlcHO5zIKsCOuFR8tekQtqt/ay6xMKmpa9D2ClpH&#10;bK1PeQEZYc4trUCdEh3ngvtm7cFEjFNC283x1PHILanAx+sPYOrAcCXAffU44eJTXVOjfaJhwQGn&#10;WYWiQoOQmpmtG2dt8fHy0B5oWjN43RYoIZmcloXsvAItKHkMPd1cMCA6EompGTgSn4jFSqx+tXQN&#10;yk1EdLsa3gNoz+B9Kzs7V4/jvYIil3h4mG7gxMUlaDE8evQwdf+7T90zH8Dgwf212KZnmdtOe0dg&#10;oJ/2S1uq67KXEnX+/j6qgR4KBwd7w5K6Hid/D1g72CLvaJphjLr/1DeiODkb7urecSFYqfl91fVW&#10;W1aJ0oyWfWOt7jG0b7gEeSFoXF/9d8SsYdrWwd/saurq61FUUgInR3u4ubYIecL+ApxWXnGmwHVz&#10;cUZJaZm2cvDtBz3LaepcZmS5rKxCN+zc1flJwU1LFQMseQWFejgxJU2/JbpsYZu0s6V7a2YRzcLp&#10;MDpC2wGjIPTeUSzb29ufFCOBgYFaVLOTYO/evbUVgsJ41qxZ6obfCzExMdreYMxiwQcO52U0+csv&#10;v9T/0opBywOjyoSCe+7cuTqqzSh1RESEXp5RqLeFUW7aPyZOnKh/n75rCltaPghfaW7evFkLeorr&#10;Tz/9FN9//z1KS0uxc+dObUGhqOc28nfDw8N1FJnivfVvFhUVwcXFRde7UHHMhylvouwodKrUaQHb&#10;Xig4KCr5260FJTtX8QFLv/O5KC6v1lFqJzsbDAg99eCjVWHaoEjcO3sk7pgxHNeMGwALtcz1Snym&#10;5ZcYal0aatW+4kPIRm2fRat9bGtlqbeP+/NcHE7JQWZhGaYPjoSl2gZCoU2PtKt6iF8xvI8eJ3QN&#10;Nerc5nlq18Z7zo5RFNSmnrBXzZykhEwZ3v5ssfZCf/7dKi1geB7UqkabhTq3KZgfuv1a3HX9lbjt&#10;mit0ZHr1xu3YdzjOsJSuw1WJqxkzJuLxx+/VZfr0CepeaKMj3byWjXCYm8xItCnoWS5TgstFibDw&#10;8FB1X+O90kk3zCmYGYVeuXKdFsf33XerEtUPqX9vg7u7m+5M1pEOjxeKe4Q/ht4zC0Pvna0LbRak&#10;rrJV9Fcd13rVaGeE+HxY2lohaGwMwqcO0tHnsvQW0UwLh72HC3qqbTn67RbsenMZ0rbGwqd/CEIm&#10;9Nd1uhLaJerVfYRBDyt1HzfCY0bPNe/VbRkxZABc1HNg6eoNePeTr/Hhl0uQlpGljxsFMY/dtAlj&#10;dAfQLxcvxzuffoNPv/lBd97l+WGqoXjZwFXrbOnmiGgW2gUFtbt7S2SFYtLBwUEXimPjON7sjV48&#10;WjLefvttrFixQkd+KaYZYeZ0eowJb2ghISH6psQoMH3CjECfDUZ8jL9rhN5nRn4Jl806tGFQoNNe&#10;wkKhPW3aNL3+FM4U2WwYGB/2Rk+1EU6nLYU31vOJt9bQ0vGXv/zlZPnb317CjtgWu0p7oNWAVgT+&#10;dm39KdHNCDRFuI3V2R+qnCe9oERnmYju5Q0f15bjQ+h7DvZx09FmZuIYFO6vvdJV6oZPK8elxFoJ&#10;JFpK6tT2tX7Y1KgHHSPi52qscBuX7z2OcD93RPp7nKzLDCKLt8eqfdSEzzYexHs/7sGJ7EIkq237&#10;cO1elFWdPduB0D5slPjgeUrx3NzqiUpBYavuFaagP/m2hXNhrxpzBUWlSqA4YtiAaJ3VgF5Qng8B&#10;vt7oHR6i7R6hvfwxY8Jo+Hi5Y8/Bo4aldB1skLq5uSIgwE8XR0cHLXB5n2otkPk3T9mzZbkYMWKw&#10;jiyvW7cFzz//L/zpT//UvuZp0yYgJqa3rrN27WZ88sk3OoLt5sZ+FIU6K0dOTr5JQXexsLSzhqOv&#10;O5z8PHRpNLxhOk0gq+NqqRoLDdXnjpxa2Fih15i+2suctf8E4hZv1RkyCP+tKS5H7qFkZO1N0GI6&#10;c/dxlGUUwLtf1/YRIFYWlvqeTvHcOnDBY9bToqc+1m1hn4KF82bojqm0CLEvRN/eEfBQ5wQbTzw/&#10;2dfgmnkztY2KkWj6omN6h8NTNXi60rLXWXjP7HwxLKybIqJZOAOKD174vEDaYpxmxNSwEd70Geml&#10;R5hWD6aDe+KJJzB06FDdWmchjADTa8ybG6PX7EyYmJiop5mC0WAKYhYjjAobRTiFPUX8kCFD8Oij&#10;j2oLBwttGs8++6wW5IwgU1gzEmzcTgr21g+qUaNG6Tr0Y5t6MFKcm9pHFP+tI811dbUnt7U9MKJM&#10;r66tejgzc4YRWhKKy6u04D0bxjR1dUp8Do4IOO+NnMKHm9I2jVtXw22j1SRbPVgplI0w4u3t4ggr&#10;y7OvN7Nu7EpI15372Lgwnnv8Z8bgCNipcbkl6oFdXKH2R4OOXNO2YcpnK3QMe9VQpaeTGTAoLI3Q&#10;88kOfqZSaDGKOm38SDxyx/WqXIdblIAuLClFWBBTgJkW2vo+o5ZF8dPVFBWV4IcfVuOvf/2PLosX&#10;r9Ap4hglZoYLwvVhdgxSWGj67Qyza5CWFHJpSE5Ow9atu3Xk2ehXZgfCVas24KWXXlOi+mXdYZDn&#10;L7NrMErdVTC7xY5XvsOO/yzWhSK2vqoGXr17GWqoewIbDyE+KErOMYw5Ewrm4HF90e/aCSiMT8eh&#10;T9ahpuSU5aFeCe7S9II298lm3fC/FLBhQ998RUWVtlwYyc1j6jkrOLYKvBhh0Gdw/xjcceMCPHL3&#10;Lbj31ut0WkQvD3dt3eC9lI278aOH4b7brtN1br/+Kv22JFSdw2drLP7kcJcbLRadKZf2EXHZce4n&#10;qdAtoXil8GTmDAras4nD88F5KDb5Ly0cXC4FNIsRilR6h2nboI/54Ycf1tHhpUuXnrRvtGXQoEHa&#10;esH5mDmDHmij7YIw4szUcxTe7JxIcU0hyzzLtIBQXA8bNky/alu9erXOskEfNr3Z9EUbxRfzPdP6&#10;8eqrr+oOhazHzobsZPjNN9/odTa1X6ZMmaIegH86WeiZHtM/wjD1wuF60KfL/MobjyQhMasAGQUl&#10;2BWfhgr1MBoYFqAzYWyNTcbBpCzDXC1QKNKaEeDhgkh/T8PYFvKUkIxNzVF1yrX4Ppaeh93H03VE&#10;hZkrLiWM2gyPDFTrmo9D6uGcp0TtnoRMnVJuULgfHNTDSXfoO5SoGwKt2RybAgslpEaqB33rfM6e&#10;zg54YPZIPDBHFfXv/bNG6KwaTGF3z4zhcHa4PB9qPEcrKip1mqvKymr9+r+4pEyVUtX4ujx9khZq&#10;v48fMQTb9x1GbHyi9ilv33sIsQlJmDByiJ6+U4nGHzfvPHmtFCvxwrRz5UrI0KPMaQeOHseC2VO0&#10;IOHr9L2HjiI9KxclSjhm5RZg4469yMzNR//oDmY/aQds4NJaQb8xS1FRMeLijsPW1hpTp45HUFCA&#10;ThXHSHJOTp66d6To+WJiojBz5iTtUSaFhUVwozd7QLT2KfurRsSwYQP08svLW/pf0CsdFhYMd3dX&#10;Hd2eP38meveOwLZtu7RQ7yroV64trdQZLFiqCst0J76Ya8bBjdedlwsiZg6FnZsjUje3ZERimriI&#10;GUN0Kjo9TME8vh8G3jxFie58HF28FQ01dTqK3cNwPVare0z2gUSdo9m7bwgcvF3hMyAUzgEeyDuS&#10;qut0JTyfekeE6Rzou/Yd0p3/Yo8lYP/hOPipBpC/r5dOP7d+607k5LVYStiQSVGNlpbrsAp7DhzB&#10;1p37MGRADHzU8eJ9uai4BMlpGepcLlfncQXWbd6BI3EJmKCEtLPTmUL8cqG5sbnTBZc4sHK5ISnn&#10;hDPgTZ3ClaKUKeIoEukdptWCf19//fWqBW+tRSqzUlB8ssMdoTClgKWvmaKTgpvLoLBlBJmZLyjG&#10;aYuguKT4Zec/dkBkhz4KYgp1/jajwbRqtPX20V5BuwV/m8vlelHM8remT5+u19XX11f/Dv3P9C9z&#10;eYx6sw6j2fRfM4pMKwXrGFPScR2vvfZa/bu0Z7AeU9lRfDPDBn+T/3JcdHS0tpUYRTbh37xRs4Fg&#10;LHx+NKUdNNRoH1ZqZjv1sDqSkoujaXlKHGdr4Tw8KggT1IOIIpNWBHYYHBoRqOehN/Rwcja2H0vD&#10;uH6h6N/Kz0xOZBVi1d54nZ2COZwpSumdHtc3FIPDA/Rr8nbTgUaVEQ8nOx1ZPpqWr8Uy18vPzQnz&#10;RvSBu5M9vt8Zp7dldJ8g/eETwqjxa0t36Kwb9DO3TkvHCD07PRoLo9mbVMOCXDkq5rQMGxfMJUg5&#10;x05Jm7fvxuJla3Dg8FFkZuchVwmn7Nw8HZ1kpKvL6ETKOUaa45XwiFNC+ZASJLsPxiIipBcWzpkC&#10;B9WA/XTxCjXuKGZNGqOvj2wlfulj3h97TNst4k4kY0i/Prhq1iSdUo6dr75dvlZP23fkGA7ExmuR&#10;PTAmEnOmjNOZENpLZ1POUeQy0kyhPGTIAJ1ujgGB779fpe4/8bpBMHPmZMxWwj89PQupqRlacPFD&#10;KAMHxqj7Wn81zzCdh3n37v3YsGGbus+Vq3tRuLp3ztKWjXHjRmLw4H5q+gF8p/YPM260h87maWbG&#10;jKDRMfCKDtLCmDmXk9cfQsLy3dpmYa0a8KMfv0r/m749TgvqcU9fh4ChUagqKIWHavwGjVHCUoli&#10;Wjq4vEZ1nTJLhkeUP/wGR8BvQJj+IEqpupcdX7oTtZcgT7Ozo6O2UByJT8ARdX7uVeenlZUFpk8c&#10;oz9Ysk0djx83bkMwO2EqIc1GKlPUbVLX4p6DR3DwSBy8vTwwd/okBPj56vs7OwauXLsZ2/fs16Ka&#10;y2W2jdnqOLo6O5/2TLhQujzlXFEBatcsNQx1HMuwKFiPGGsY6n6IaBbOgIKYFgZ6hilY6Rfu27ev&#10;tkVQkPbr10+P5wXOOkzBxkI4jmKX2TfYWZACl50HGbmmkGZGDNoeOJ3LpODmNEaZKUL5NwUvf4tZ&#10;OrgebUUzo9YUs6xD8c1lcX7mT2anQopd/i47+LEO5+c6cd2HDx+u14fzscMhl0WvIsdxOkX0HXfc&#10;oX+bN0d+vITrxfm5btxe1mUnRG4L5z3vja4TeZqZkcDTxUHnY6bYY+e2IeGBSjCHwdneVr8pozUh&#10;xMcN/h4tvcN1hL+xSYlRBwyNCtQdAc9ALYvRWXtba533mF/KG6oeekxT1yE6IZq5HYGezno7rC17&#10;6ojwjCFRCPRy0dtPrzOtKIyYG8VxU3OTtnNMVA0HTjufEOa2crksHeISiGbaG/hwr6mr1V8gi+kT&#10;oa49dy2WgwL94aqEc5fRCdHs6uKEoABffZ3xdXhUWDCuUOKBfmReQ2yE91LikeON1wojufSTct6h&#10;A6Ixe9JYnf/2FM16Xhsba3i6u+p0dtMnjNJ/d4TOima+AcjI4Ju3lj4OzH6xYsU61Wg/dNK6xW3L&#10;zy/UKeRK+IaguEQJaNosKvQ8HGZKuVWr1iMzM0dfp5yH9yLCiPb27XuwdOkaHcFuL50VzeWqMc3C&#10;e0OdErpZe48j/oedqG/dB6AJKEzI0CnkeqjjY6XuH/QrVxWUaaHMUltWjRIlipnbmWK7qqhcieR8&#10;fX7RApIXm4qktfu1JeRC6Yxotre30xFlimeecwHqXJw0doT2KdNKweNAvzJTyxnPQb7Z4Xh+hZIe&#10;Zwrs4F4Bp3UmpI+fpzPPYaaxmzF5rL5Wed52hC4XzYVKNK9WopmXeSdKdxfN8hltodvCCDhFLwUx&#10;PdGvv/66jkoz/zMF/8W6gXX2M9o/Czr5Ge3LnkvwGe2fks5+Rvty52J8Rvty52J8RvtypbOf0f45&#10;0NWf0a4/Hoeypx4wDHUcmxlz4fjo04ah7kfXHSFBuMyhFYNCmR0EmY+avub7779fR9a7ssUvCIIg&#10;CD9LunmYVUSz0G2hPYSZPGi/YIc/Ztrgl/9ap7ITBEEQhJ89FLttM2F0pHRzxJ4hCF2M2DPMALFn&#10;/KwRe8bPG7FndJ76+DiUPnER7Bkz58LpifbZM5h5iv2F+CVe9g1ivyYWWiPbwoxYtEmyLrNZsd8R&#10;P17GABf7KBFOW7x4sU480JpHHnlE92XqyjfFEmkWBEEQBEEQLjrMYsWv8i5btkx3/GcGLX75d+3a&#10;tTqbVVtom2SGKma3YidZZsqijZJf+TV+i4HC+quvvtKimh8tMxYmMehqRDQLgiAIgiCYMxfLntHO&#10;F4oUwPxAGCPLjz/+uC6MHq9ZswapqWfm6o6MjMTChQvx4IMPasskv93AHPaMVBcUnMq4wnSuTA/L&#10;D6YZC7NedXV/JBHNgiAIgiAIZk6zEr2dLU2NTTpizKivsfDLtxS2bWG6SWOWqgkTJuhUsexDRLsF&#10;v9HA7z60helrmc6V30Bg6tiYmBj4+PjoqDJ/xwjTOPIbD3/+85/x1ltvISEhQY/rakQ0C4IgCIIg&#10;COeF1ojXXntNR4KN5W9/+xuOHj1qqHEK2i+YztXR0VFnpTJCEUyRbfyK77k4ePCgjkgzAk0RTfjN&#10;h9mzZ+tvLdjb2+uPnL3wwgv6Q2XGvOldhYhmQRAEQRAEM8dU5Li9xd7eQQvYYcOGnSyMBpvq1Edh&#10;TBFr/DquEUaemYPifJFhfnn37bff1rYLfsDM+BsUy/fee68W7Pfddx8eeugh/VVg+qYp0rsSEc2C&#10;IAiCIAjmTPOZArgjxdPdE7NmzdJi1ViuvPJK/aXctrBjHrNl0FbR2lrBCDS/nHiujnsUzOwASCvI&#10;zTffrL/8a/w6ML/6S/sGI9YstHtQvB87dkx3IOxKRDQLgiAIgiCYO+zE19nSo4eOGlPwGgsjx6Y+&#10;H87xFLWVlZU6a4YRZsSgAG5t2WgN/cm0gNC+cdNNN2mPs/Fz82eDQpzRa+kIKAiCIAiCIHQSCsqL&#10;US4MCulBgwbpDoG0Thw5ckRnwVi3bh2Cg4O1zWPPnj147733dIdBQsH86quvIjMzE3PnztURZkap&#10;2RHQaOfYunUrduzYocU3y9dff61T0g0ePFhHobsSEc2CIAiCIAhmjA4Um7BbtLfoBbUDCtl58+Yh&#10;KSkJzzzzDF566SWdU5mWDl9fXxw/fhwrV648mX5u06ZNWL58uRbTzIpB3/Idd9yhOxuyEyKhwGYk&#10;+rHHHsOTTz6Jzz//HNOmTcNVV11l0lt9MZEvAgpCFyNfBDQD5IuAP2vki4A/b+SLgJ2n7mgcCu97&#10;0DDUceyumAvXZ35lGLowCgsLtTjOzc3V1o7Q0FBdmPmCXwtktJhf8vP399eCmHVbe6CJt7c3Bg4c&#10;qDNnJCYmahFeXl6uo9n8UiCj1n5+ftoS0pWIaBaELkZEsxkgovlnjYjmnzcimjtPi2h+yDDUceyu&#10;mNNu0WxOiD1DEARBEATBzDFlt2hvaa89w9wQ0SwIgiAIgmDm8GXgxSjdGRHNgiAIgiAIZo+pTBgd&#10;Kd0XEc2CIAiCIAjmDKPEJuwW7S4SaRYEQRAEQRDMFWpdkyK4nUU8zYIgCIIgCIIZY8pm0ZHSvRHR&#10;LAiCIAiCYM7QnnGRSndG8jQLQhfTXFeN6o9+bxgyU8w9AOHkBsux8w0DZoiFpTqG5htDWbluBxbe&#10;/hvDkHnyT9fh8DHTPM2h1wzD4N+ZeZ5m78guzdNce+QYcm572DDUcRyvmgOP3z9lGOp+iGgWhC6m&#10;uVaJ5v+Z+U2mh1LNLOaKszssJy00DJgh1nboQeFspqz4cRsW3PZrw5B58rrLcPiZqWjupURz3/8T&#10;0dwZKJqzb3nEMNRxHK+eDc8/dF/RLPYMQRAEQRAEs8foS+5s6b6IaBYEQRAEQTBnWnmSO1u6MyKa&#10;BUEQBEEQzBhqXVMp5NpbJOWcIAiCIAiCYOaYslq0t3RvRDQLgiAIgiCYOaasFu0v3Vs4i2gWBEEQ&#10;BEEwZyh4m3p0uog9QxAEQRAEQRCEcyKiWRAEQRAEwYxhgLhJ/edilO6MiGZBEARBEASzpof2I3e2&#10;dPfOgCKaBUEQBEEQzB6j6O1M6d6IaBYEQRAEQTBzTOVdbncRe4YgCIIgCIJgtiixa8pu0d4Clm6M&#10;iGZBEARBEAQzx2TkuL1FIs2CIAiCIAiCedPam9zR0r0R0SwIgiAIgmDGMEBsKn1ce4u2aHRjRDQL&#10;giAIgiCYM618yZ0qhsV1V0Q0C4IgCIIgmD1trRYdKd0bEc3CJeXbb7/FbbfdhhUrVhjGXBz+8pe/&#10;4IEHHkBsbKxhjCAIgiAIRtiJ72KU7kyPZoXhb0Ewyb59+/DCCy9g9uzZuPvuuw1jO0ZFRQWqqqrg&#10;6OgIe3t7w9jO84c//AGpqal46qmn0L9/f8PYzlNXV4f33nsPn332GY4dOwZra2tERETg1ltvxU03&#10;3QRbW1v06HHu1ndzbTWq//eUYaj9FFbV4uvDmVgWn426xmaMCHTD7UOCEOHhZKhxiuLqOnyj6r63&#10;L8UwpoVJoV54anwkPO1tsDEpH6/uSERGWbVhagsBzna4e1gIZkf5Gsa0A+6D8+yHc7EuMRefHUhD&#10;UlElfB1tcZdaj3EhXrC1sjDUOMXh7BL8cvkhlNXWG8a08P41wxHl5YSeaj0e+W4f9mYWG6a0wPHj&#10;Qz3x4qwBhjHtwNkdlpMWGgbaR3pWLr74fhV+3LxTD08cPRQ3Xz0bwQF+ergt8Ykp+HLpGmzfcxBN&#10;TU0YN3wwrp8/A1FhwXp6XEIy3vz4G2zbe1APG3nq/ltx7dxpsLA4c5+dF2s79LCwNAx0HfsOHsFH&#10;Xy5G3PFElJSV46U//hoTx4wwTO06Vvy4DQtu+7VhqGOMGjkEjz12D8aMHo7i4lK8/8Hn+PSzRSgs&#10;PP08M9KzZ0/MmD4R99xzM4YNHYjy8gp88OGXep6cnDxdZ8rkcWr6TRg+bBDs7OyQnp6F99//HN8s&#10;WoqiohJd50J53WU4/CzsDEPnJ/zR+Qi6cTKsXR1QfCARsb//GJUnsgxTz6SntRX8549E2INzYePj&#10;hvKjaUj4zxIUbj1qqAE9PvzhK+AzbTAsHexQnpiJtE83IOvbLXq6Y4Q/on9/EzzH9dPDpL60UtVZ&#10;h+P/+NYw5kx6XTMMff/vCsNQ+9l/OA6ffbsUew/FwtHBHguvmIEr1LHxcHcz1DidrTv34cvvVuDI&#10;sQTY29rhipmT1DzT4eXhbqgBrF6/FV99vxIJSamwtbHB6OGDcN8t18LXx1Mf+/Zi6R2pbqFdF8es&#10;PHAcCVd2/DlkxP36GQh66VHDUPfD4o8Kw9+CYJKsrCysXbtWi8Vhw4YZxnYMKysrODg46H/PJzbb&#10;w4YNG1BaWooxY8bAx8fHMLZzUDDffvvt+PDDD3HzzTfjmWeewX333YeAgAC89dZbGDJkCPz9/c+/&#10;HY0NaNi72jDQPkpr6rE4NgsrEnJw/4hQzIz0RWxeGTalFGB0Lw/YtRGV1fWNOJxTBkt10/7n7AG4&#10;aWAvXN8/UItmV1trLRx9lCidFuGNa/sF6mlXR/u1RA9U4XgvB5uWhbUH7oMOHs9d6YX495YEjFTb&#10;c9+IMFiodf9wfypifJzg42CrHkCnLzenvBpLVQPiP1cMUuI6FNcPDML1A3op0W+v5u2hj8fIXu5Y&#10;qLaN41mmq+367mgWbh4UjN5KWLcbGzv0DIkxDFw4ufmF+Py7lThwNB4P3noNxg4biF0HjuBofBKG&#10;DYhRD1trQ80WjqsH8Ptf/aAaltV46LbrMGXsCBxSD+7Y40kICwqEq7MT8pRI26tEwIwJo/HHX9yP&#10;G6+cpcuA6EjVqOvgdWWh5uvAg769nEhORU1tLWZPm4RV6zZj5pTxCFXb1dWcSErHl4t/NAy1n6FD&#10;B+CXTz2EhoYGPPenfyItLQPXXjMfNkos7VWNFzZu2jJ3zjQ8rkT2kSPH8Kc/v4w9ew7hlpsXKnFs&#10;i7i446ipqYW7uytSUtLx4Udf4z0llstUQ+Lhh+9EQWERElTjqL6+wbC08zPXNgBOPa0MQ+cm5N5Z&#10;iHxkPo7+6RMkvb0crgPDEP7gFUj7fAOa1T2kLT0sLeA5vh/6v3gXUt5bg8TXfoCVqyPCHpiLwm1H&#10;UVdQBmvViI946Aq4j+iDo899grRPftTnYvAtU1CbX4oKJcitPZ3hNjQSBVuOYP8jr6tlrVb11qJw&#10;exya6s6+rS4x/vCeGGUYah/HEpLwP7V/rWys8MAdNyAo0A8/rN6ghW1EaLB6Fp3eWNy2ez/eVI2b&#10;6KhwPHjHjRg8oA+WLPsRdepYhAYHws7WBtt3H8B/3/kY40YMwcN33aQF84q1m5GszosBMb1hb3/h&#10;jRcjPR08OnbtXiD1OYUo+mKN+ou/0fFi1y8cLtNHqr+7J2LPEM5JXFwcfve732HZsmV46KGHtNid&#10;NWsWjh49ij//+c+YMmUK/vGPf6B3794ICwvD888/r+d57rnn9PDgwYPx7rvvagFKvv76ax2hXb58&#10;uR7+73//i+uuuw6/+tWvMHr0aC1C77nnHhw+fFhPN0Wteui+8cYbOqLs6+uLBx98EMePHzdMbaG+&#10;vh7vvPMORo4cCQ8PDwwaNEiLXwprI0uWLMGoUaPg5uamt4nR9KioKCQnJ+vp77//PlavXq0jzYxg&#10;s26fPn1www036EZETExMl97kSEFVLXZkFGFeHz/MivLF6CB33KyEcI16sG1Wwvls2Fr2hK+TDfyc&#10;bHVxtbNSgvnUNApj47SqhibkVtQi0tMR4e6OLZUuIauO52ghe3W/AAz0c9XCOUKtx9qEPJTXnv1B&#10;6sltcLY7uR1WFqeOhbu99cnxvqrszyqBvVVPTFHi+VKSlpWDhOQ0XDljEqaNH4mp40ZgwawpKCgu&#10;we6DZ1qJktIy9bUyb9oEjBjSDyMG9cUVU8ejUonoA7Hxhlp8dPWAs5MD/Lw9TxZ7Jca6+nzsLGNH&#10;DsUj996GGZPHGsb8PBgyeIBukLzzzqdYv34r/vf2J1i9ZiOGqUZQTLRpMTdixGCkquPJyPJuJbK+&#10;+34lvvthlbon9lP3mQhdZ+++Q1i2/EclqA+oe+pxvPnWhziqBHXvyHA4qwZSVxF290wk/W85sn/Y&#10;ibLDqTj4i//BysUBAfNHGWqcjoWdNQKvG4+CTYeQ/PYKlOw7gWQ1f1VKLgKvndBSx94G9sHeyP1x&#10;n6p3GGVH0pCzfA8qk3LgGBmg62gam9CgGr41WYUtJadYD3cVew7EoqdFTyxQjZgxfGtz5WyMVf8e&#10;Uvs7RYnctuzef0QJa3/MmzFRCeAoTBw9XEea9xw8gmzDG4KEpBT4eHli+qSxWlyPHDoQ01UjNjsv&#10;HzWGZ93lCIMjnS3dHRHNwjlhdPnpp5/G1KlTtaikBeKTTz7RQpTRlUOHDiExMREffPABHn30UXzz&#10;zTd45JFHtGilpYFi9Msvv8SmTZv08ugGamxs1P8SLmPz5s16uXzp8corr+DEiRN63qKiIl2nLVze&#10;Rx99hGuvvRbfffcdXF1dsXPnTpSUnHqd+e9//xtffPGFjgxv3LgRjz32GP76179qEVxdXY2DBw/i&#10;2Wef1UJ91apVWghzmXl5LTdFsmjRIi22R4wYoW0ZjExQlPBf2jIYMe9KuI8qlGgsUIK2v4+zjhKz&#10;uNpaIdDFDolFlYaaZ7ItrRALP92BhZ/twMtbEpBSXHlSUPHf1uVEQQWqlAiP8XY+TXheChrUA5SW&#10;jAgPRzjbtERJGVke6OeC1JIq1DScGfUy8sCSvZj13ibct2gvtqUW6nRInJ+03j6eaj/EZWNahK8S&#10;zh2wLnQQnttFJWWoqq5Bn/BQfd6w+Hi5w83FSQvqtjTw2lD/WlpZ6mPN9beytERhSSmy8wuU3miJ&#10;aNY31OP1D7/GjJsfwi2P/g5fLV2DktJyPe1yhtvPNwld+Rr6YuPs7Iig4AB1PyrG8YREfV0y4nwi&#10;saVxHagElikYYGhS57cxWsz5amvrEB4WCm8vDz2OGO+FPNZjx45AcHAgEk4k66hzV2AX6AlbPw/k&#10;bzjckkNM0Vhdi6Kd8XAbbroB0ENdNy7RQSjcFndSOTVU1qDkYBJcBoTo4caqOlQqEe0+ordavjt6&#10;2lrDuW+w/rtYiWwjjFCH3jsbU/e+gjHf/VFHvS2c2h+ZvRD4rMnMyYWLkyP8fb1b7qHq/GOEubam&#10;DkXFp4IoRnhsLZXIps2Jx4T1bdT9PyU9EyXlFWqXNSMiPAQF6nw4Gn8C1TW1yCsoxK4Dh9FbXeds&#10;vF6umMyG0YHSnRHRLJwT3vidnZ21SKQ4ZSTY0/OUZ6tfv354+OGHtficNm2ajtRSUD/++OM6MkvR&#10;zPoJCQm6vikiIyO1/WHmzJlYsGABJk+ejMzMTGRknBkFqKmp0VFe2kRonWAk+be//a22ShgfPtnZ&#10;2TqSfdddd+GWW27R68i/uS4U7/n5+Vp4s0FAoU9RfMcdd2D+/PmnCWFGnENCQmCpRAtvnq3hsLF0&#10;FQ3qgVZa04AeSkS6KKFsxErd0O2UqGrr6SU2lj0xKsgNf5oWg5dm9cfdQ0MQX1COl7eeQKoSzm0p&#10;qKxFnJruYW+tRXNXbo8pytU21Cph4ay2z7KVDcPVzlpHmRsNx7Q17vY2+MW4KLw0ewD+PmegjpA/&#10;ufQAdqRTOJ9en+dEbE4pktS2XxlzAVaaiwjFUkVllX796+R4yr/PBzCFMKe1JcDHSz+0N27fi5z8&#10;QvUwLsKmXftx9HgSqqpqWl7pK8F97RUz8Pf/ewL//L8nMWHUYHy6aDm+XrYG5RVnb0gJHcPB3h7O&#10;jk6orKxGRcWpY1ap/ub55OBgum9G3LEERPUOw5Qp43TUmBHpubOnqvtRH23RMNKrVwB++P5jVJQl&#10;4vslH2HRt8vxw9LV2qLTFdh4uaj1BmoLTheMdWqY00xB6461uxPqCssMY9S1pRpw9CNbuzvrYU5L&#10;enM5arKLMHX3fzE74V30+e0NSPlgDQq3tLxVqSsq1xaQvff+G3vu/hdyV+5B0A0T0ftX16KHuq9d&#10;bKrU86JaFQpZO5tTtjNHBzvV8GwwGRXuHRmK44mp2LnvEMqUSKZYXrV+C7Jz87UvndfnmGGDcM/N&#10;1+KND77EmDk3YtrCu/QxvfXa+XB3Nb0PBfNARLPQKVxcXBAUFKT/ZkcWd3d3LZq9vLxOjmOLnR0A&#10;zwY9yN7eLa/N+RBycnLSUTp2GGwLI8HFxcXa+kExTtipkOKW8xFGqmnDoM2D60HRz0Ifcnx8vLZ3&#10;MLIdHh5+WmdE2j3YOGhNe0UWRRoj2VxHY2EEvPocfr3zonXgqfXgIH/H1Jo5WFtisL8bpkX4oJ+v&#10;C+b28cPdw0J1hGV7+umRey4jobACmaVV6OPlpG0MPxVtt6VZ/e9su76Xqz3mxwSgv6+rtnM8PbEP&#10;Jod54cuDabqh0ZYlcZmI9HBEX7U/fgraHD6131uKqQ3s3ycS18ydhqMJSZhz66O4+u5fIDE1Hb3D&#10;Q/S5yOKnhPWk0UMxesgADFBC7N6bFmDe9AmIO5GCEynphiUJHSVc7evXXn0RhflxurzwwrP69T4P&#10;mrFhrjl5+M4858i33y7F4sUr8Phj9yI78yCWLftURyVPnEg+rXGXlZWD++7/JUaNnovf/d+LuOba&#10;eZitxHVHfLGm8J0zHNMPvI5Zx9/VxdLJvmWNW28L4floelM0nHT6LKq+nqdlpKWzPQKuHgPHcD/s&#10;vuNlbJ33R6R/th6hd8+E1+SBug69zznLdunOg6UHkpD07kokvbUCrv1D4DwgVNfpMlpdbnqVWw23&#10;ZsaksZirrqePvvwOE6+6Dbc9/IwWwt4e7jpYpK5CxMafUA3VH3DFzIn44NW/4vW//R65eQV47/Nv&#10;UVRccvp5cpnAVWps6tHpchlu2iVFRLNwwZi6EejXra166/Pv1sNG0XmumwjrGyPX5FxCtfXyjMts&#10;+y9hPVo99u7dq7N/sNAnTZ9ycHBLFoK2UKi3XgZFNaPNtJq0Hk84bCyt4fDf/vY33RAwlqDQMLy1&#10;6ewe7bPByKuLraV6WDWjpOZURISWhuqGRm1nuBDoZ+ZymFmjNRSYCQUV+mHY16clWnSpcVLbYKME&#10;CTs81rcSvCXV9XBUDQCLc5wLrYlW659dVnvG8aisa8SahDxcpUT2pUZHmB3s0VDfgLLyUxHg2ro6&#10;dQwb4GRCFFlaWmDiqKH46D/PY8M3b2PFJ6/hoduuh4d6aNPDzE5IbeG57q+ENA9kuYnotdA+UlMz&#10;8Ic//h3DR87S5YW//geVlZVwcLTXVg0jjg4O+nwz9caAVKrxr7z6Lvr1n4hewUMQ03e8FtJZ2bmo&#10;aPVGgBaCbDXu8JE4vPb6+1izZiOmThl/VttHe8lbfwhb5v0BG6f/RpfqbNV4VueKjffpmSNsPJ11&#10;hz1T6KhyUTlsvE7dJ/gGzNrFXkePia23qxLNY5H09grkrdmHkgOJSP9yE4r3JiBwwRhdpy3NdQ3a&#10;09xYW6fW5+I3au1tbXWUuaq6GtXVtYaxQEVVNawsLM/oiEusraxwyzXz8cOnb+DHb97Hqi/fxvRJ&#10;Y+Di4gQXZyd9jS5atgbhwb2wYM50DOrbBxNGD8N9t12HTdv3oNCE5ePy4EybRYfK2Vob3QQRzcJ5&#10;4UOZwtboRW4rTC4ljBwzkp2UlKSjzhS6jCqnpKToBxuh2GVkubCwUHfyY1SahdFodhyk5YTDjEiX&#10;lZXpZXDbKKpp/zBy1VVX4cCBA9ovzfGsZ6zLKLip6Dn3FbNsFBQUnCyZaal4cGL705xxWU42lrrT&#10;3pHcMtXKb9YRqmIlKDNLqxHu3vLQbuA6GQQnh431dFF/F1XVaRFKgdoaeoaPFZQj2NUBvT27rtPR&#10;uaB3MMzdEScKK7RVg+vM7TmUXYoQNwfYqgcUt6deNRSM5x2HW28j68fnlcPD4czMEWsScrTFY2bU&#10;xcmo0h7YEHRzddYRQ6aRox+ZhRk16D8OCvDT51NDQ4M6p1q8ytxGjuNWONrbw8HeFidS07TIDu0V&#10;oLfPeA7q81HV599ZufQ7N2qRcDlj3L7m5tO313hsLwd4PAoKCtU9JlUXZrFIVMfP3c0VUZHh+hjw&#10;HsKINMVnRka2no/Hu62Vi/58bh9T1PEYjxg+WN231D0h89Q8LJyHxRh0oDBrvZzO0KTEYnV6PqpT&#10;83SpTMhEdVYhvCb1b7FEqJ/paWcDtxG9Ubz7VIdqZswwWiaYUaP0aCrcR0Ub5ukBS0c7uAwIQ+mh&#10;Fm83x/W0tlALUwvkunP1teWKYkvX0OOM8+vfZaPZxxUW6vfrTdjHOgv3pb+vj260ZuW0PC94vSQm&#10;p8FWNUB5THlceMw5jRjPSb6dY98DHus9+4+gl78vPNxobemhG8L0q7Me77H8t1n9yyi0PikuU7iG&#10;nS4d2DzuH3Zw5nOUhfv7XNc86zNYZazPvzmuNa2XybfH51vmxUJEs3BeaGGgBYLRWnqTjWL1p4D2&#10;CXqn2ZGPHfe2bduGl156SYtb40OGvusrr7xSd0qkJWP37t1a+L755ptYvHixFtnM2JGWlqazcHAZ&#10;XNbKlSv1BWjkzjvvxIwZM3Rnwpdffhlbt27VWUOYAYT+aOZtbnuRch24jkZLCAttIzYd7IDmYW+D&#10;Ub3cdY7mlcdzsDW1EJ8dSoe9tSXGhnggpbhKd/T77GDLa/m00iosis3E9rRCHFeCeF1iHj5X0ygc&#10;hweciixxvROVUGWEl1HmtqnrLiXMCsJ1XaLW+0BWMd7elaQ9yMx04agaDZ/sT8Gf1h5FiVpX8p2q&#10;t1qJ4WP5ZTiWV4Y3dyTqTCJX9w04LTJNQbnkaJa2btAj/VMQ5O+HqNAgfL9mI9Zu2qFzNS9ZtR6e&#10;Hm4YOiAaR+IT8bfXP8TSHzfr+mUVldh96Ci27D6AWDXt08UrsGjZOvSJCMXwgS0p73aqB/jiletx&#10;IPa4ztn8yaIVWLVhm87jHBbc9enbOgOjr4dij6kSr8/BlNRMHFZ/Z5joFHk5wSwX9JPfddeNmDp1&#10;PO6992ZMU//u3rNfp48j11wzD//8xx8xevRQPRwcFKjuH5MxZswwneP5hT//BuPGjcSyZWvUvaOl&#10;Y9z1112Ja9V8AwfEYKA6vg89eAfmzpmq09jl5p7qlHyxSX53JULvmgm/eSOV8A3FwH/eqyPJmT/s&#10;0NMpZge8fC8iHr9KDzdW1yHj68067VzIPbPgNjQCoffOgn2QF9LVeNJQXoWyYxl6uV6TB8C5fwgC&#10;rhqjhHZvnVKOAtqpTy+d2s51SASc+wUj6JbJ2r5RFpeOkgNJejkXm+GD+ul7weIVP2Lrrv348ruV&#10;2L7nAPrHRCFENURXb9yK5//1Jg4bjmN+YRE2bNuFfeo65Hn67/99hK3qepzF6L9fSw77Iep4HTwa&#10;j+9Xr1fXaYJe3odfLUGkakg5OzmefBZdbvBp1dnSXqgV+OzkR80YrGIfI2be4vPXlMjluCNHjuiP&#10;lbG/EzNzMXsVEw4YdQf/Xb9+PRYuXKjfHNNa+a9//Uv3VzK1zIuJ5GkWzgtFM4UgRejf//53LVDH&#10;jRunI7XMcEGBytY4vbu0QzDTBMUmycnJ0fUZ4WVnQXqKefIPGDBAXxAU4rm5ubrTIMUu4TIYoWVn&#10;P+ZEbgs7G/LCYIYNZvJgBNnPz0/7q7kc+qM5L8UqM2DQpsH0cuXl5Rg/fry+cAMDA3XhNlFMM+I8&#10;ceJEpKen686D7PTIKAU7B1L4fv/991pgMyMHo9rsOMiMIqY6CZ5BJ/I0M9Ia5GqP2oYmfH4oAxuS&#10;8hGshu8fobbBxR6FVXXYlVGsRe8wJYrLahqwJbUAX6i6zEt8RInKvj4uuHNoCKJaRZMr6hqU0CzU&#10;nfDmKNHauqNhh+A+6OCDIsDFTkfTfzyRh69Ug4A2kgdGhmNYoDts1PYzM0ZWWTUmKPFrb2WJOCWW&#10;vzmcgS9V3R8T8vQ2PD4uUoljH52n2Uh6SRXe3p2MJ8ZGqt/o5Id0OpinmR2Oevn7oLCoFJ/xYb3v&#10;MAZGR+F2JZR8vTyQnp2L/Ufi4enuin59InR2hR17D+GdzxdjsRLX7Ag4f+ZELJg9RWcAICkZWVi2&#10;dgs+/34VVqzbgsLiElw5c5IujIR1iEuUp/nQ0eN44Jf/h2Vr1utrZ8/Bw1jx40YdMRo3qnM54M9F&#10;Z/M0Z2fnISMzW4nfoXj4oTsREx2Jz79YotPJGa0WjCJHq/GHDx/TuZc91DG98car8fSvHtbimB1D&#10;X/rHa1ijt7elAch57rj9ep2b+bpr56t7l6e6H32Ir77+Xt1PT3W6uxDak6e5ZF+iPt7hD8xB0E2T&#10;UV9cgQNPvom63JYMRMyW0eu6iWisrEH+xpYsGzWZhajJLUbI7dP0PAwVH3vhC5TuT9TzNFTWovRI&#10;ChxDfRF8x3T0unYirFwddB5mCm4qLjt/dwTfOhXBahmBC8fpj6Fkf7ddp79rUr91NjqTp9nT3U33&#10;A6Ao/nzRMp0rfP6MSZg9bYK2W8TGJeB4YgpiekcgwNcbFZXV+F5de+9/vgjLfmTWp2Y8oI4RczEz&#10;Ok2YfcPB3g5rN+9Qy1yuRXN0JPM636B/q7Xd8ELp6jzNtTlFyPu049eAEYf+YXCfeeEfJGKAi7qB&#10;1zu/3MtO+ww88U0tU9K27UdEzcDO/ZxOecoAFetTEDPNK5/HfCtMIU0twKxe0dHROn0t3yxzHPOn&#10;dxXyRUCh28IHtfHVKF/t/P73v8f+/ft1+jyjgL8YdPaLgD8LOiGafxZ04ouAPwsu0RcBfyouxhcB&#10;L3fa+0XAnxOd/SLgz4Gu/iJg+f4EHJ7zjGGo43jfNBUR/3zIMHRuKC8ZlGKqV35PwRhM49vhPXv2&#10;6CxbY8eenrP9888/132POG3u3Ll6HL+58NVXX+lvRjDwxUg13yDzuxADB7Z0MmVqXAbkXnzxRR2Q&#10;6yrEniF0Wz799FOsWbNGR7b5AZZvv/1Wp70zZuEQBEEQBHOBIdLOFr4xoBimRcJYOGwq/kr/ONPH&#10;GjNcGaGo5TRGldtC4csO9Hw7bYRvphl55hto/g7fWPONMSPLRvh2mW+Kz5Wp62IgolnotvAC+7//&#10;+z/9kRR+LZAfZWGaOhHNgiAIgrlhsmNfOwstZLRU0qZoLFlZWTrVals4jh30afFsnd6VIpqi2dQ8&#10;tErS4tnatkFLBu0dnMY3xLSCcnmsZ4SWSgpmdhrsSkQ0C90W2jH4iog5m9lR8IknntC+aEEQBEEw&#10;NwyB4k6VY/Hx+NWvfqX7KBnLvffeq5+hpqD9sW0k2vi3KQ+30Q/eur4xmt0600zbZbKOqeVdbEQ0&#10;C4IgCIIgmDGUlxej9O3XF//73/90IgBjYYd6eo3bwmgw39wy2syO+EaYwYqR49Zf4DVCywUj0K0/&#10;bsaEAxTFDGox6QA/bMblMdWcEXYU5PTW0eeuQESzIAiCIAiCOaMUr8mPlbSz9Ohpob/0SzFsLBTH&#10;FMFtYQaq0NBQLYDj4uJ0SlcKaKaUY4YLZsfiNIpiY7rXPn366G8s8MNiFM8su3bt0l8bZmYsRpvp&#10;ceb0jIwMLZxpy9i+ffvJbzR0JSKaBUEQBEEQzJy2UeOOlPZC+wajx19++aX+TgKj1Js2bcLw4cN1&#10;qjh+H+HXv/61Fr2E6WzZaZBZNDgPU8syZSzTybLzH7niiiuUgG/Ge++9h6VLl+oMHZx/zpw5uhNh&#10;VyKiWRAEQRAEwcwxJYI7UtoDP07y2GOP6WwYzNfMLFULFizADTfcoDsEktb+ZH7xl+njGHF+9dVX&#10;tchmqjp+HMUoiJl9w/iJkeeee05/R4Ed+ZnT2ZTl42IieZoFoYuRPM1mgORp/lkjeZp/3kie5s5T&#10;uu8E9sx+1jDUcfxvnoLolx8wDHU/JNIsCIIgCIJg5phKIdeR0p0R0SwIgiAIgmDmtLZYdKZ0Z0Q0&#10;C4IgCIIgmDmmBHB7S3dHRLMgCIIgCIIZ0yJ6Tdst2lO6OyKaBUEQBEEQzJy2UeOOlu6MiGZBEARB&#10;EAQzx5QA7kjpzohoFgRBEARBMHOaLkIR0SwIgiAIgiCYOfQkX4zSfRHRLAiCIAiCYMa0tVh0pnRn&#10;RDQLgiAIgiCYMz2ApotQRDQLgiAIgiAIZo2pFHLtL90bEc2CIAiCIAhmTmuLRUdLd6dHs8LwtyAI&#10;XUBDdRV2/vYhw5B50tyjh+Ev86TRzhFVMUMMQ+ZHs6U10NN8Yygpadn4fsVmw5B5cme8FVzrzPM6&#10;bB4bjKbrBxiGzJOZC2+EhYWFYejiU7T/BDbO/r1hqOME3zQJQ16+zzDU/RDRLAhdTGVZJa7uu9Aw&#10;ZJ40mXkMorKhBgdKUgxD5kdDY6M6guZ7DGdNHY3FH79kGDJPYuf+FbXphYYh82JJdS7+UWm+1x+p&#10;KE+CjY2NYejiQ9G8/iKI5hAlmod2Y9Es9gxBEARBEASzpod+I3gxSndGRLMgCIIgCIKZw3dJnS3d&#10;HRHNgiAIgiAIZowpAdzR0p0R0SwIgiAIgmDmmBLAHSndGRHNgiAIgiAIZo4pAdze0t0R0SwIgiAI&#10;gmDGUPCa+sJfe0t3F84imgVBEARBEMwc01/4a3/pzohoFgRBEARBMHNa2yw6Wro7IpoFQRAEQRDM&#10;HFMiuCOlOyOiWRAEQRAEwcxppif5IpTujIhmQRAEQRAEM8ZUxLgjpbsjolkQBEEQBMHMaboIpbsL&#10;ZxHNgiAIgiAIZk7bqHFHS3dGRLMgCIIgCIKZY8qf3JHSnRHRLAiCIAiCYMaYihh3tHRnRDQLgiAI&#10;giCYOaY8yu0tIpoFQRAEQRAEs6ZtxLgjpbsjolkQBEEQBMHMMSWCO1K6MyKaBUEQBEEQzBhTHfo6&#10;VAzL6670aFYY/hZ+Rnz33Xc4ePAgpk2bhjFjxuhxTU1NiI2NxYoVK/D000/rcZ2luroaBw4cwJo1&#10;awxjWvDw8MDEiRPRr18/w5iLQ3FxMdatWwdvb2+MHj0alpaWhimnU1BQoLczOTlZD1tZWcHJyQm9&#10;evXCkCFD4Ofnd9Z5LzWVZZW4uu9Cw1DHsHe0R78RfdErohd4xWYkpuPI7lhUlVcZapyOg7MD+g7r&#10;i8j+EYYxLZw4cgK71u1Wy2i57L38vRA9uA+8Arz0cH5mPo4diEdeZp4evlCaLsKtNKJfOHoP7A1H&#10;F0eUFpbiwLYDaj3y9XltiuCoYIyeNhKW6ti35os3vkRDXYP+29LKEgNHD0RQRCBsbG1QmFuEvZv2&#10;oii/WE+/UCobanCgJMUw1DG8vDzUOT0UYWEhqK+vx5Ejx7B370FUVJg+hsTPzwfDhg1EaGgQevbs&#10;iaysHOzefQApKen6GFpY9ERUVDgGD+6vrhlPdb3WYM+egzh6NF7/faE0NDaqI9i5Yzhq5BAMHToQ&#10;Dg72yMnJw+o1G/W/Z8PCwgJjxw5H/37RcFDnd15uATZs2IaU1HQ93UodOy5v4IAYODs7oVGtY0Zm&#10;NrZv34P09Cxd50KZNXU0Fn/8kmGoaygrL8fxE8lISstAWWk5IsNDMHhAXzg7ORpqdC2xc/+K2vRC&#10;w9C5se8fBsdhvWHhaIeGwjKUbtiPuqyzzNuzB2yCfeAytj8s1LXZUFKBij3HUB3fcpx6WFup5YXC&#10;PqoXLF0d0VTfiNq0XF2noahc19Go89fazx1OI6Jh5euubhrNqEnORvnOo2gsrTRUMs2S6lz8o7Jz&#10;11+4Oh4j1TnKa6q8vAK7du1DXNwJ1NbWGmqcTo8ePRATE4UhgwfA28cTVVXVap796hl7DDU1LfP0&#10;7x+tnoF94OvjrYdzcvOwZcsuZKrz9Gz3rbNRUZ4EGxsbw9DFJ/dAIr6d9wfDUMeJvmESJv/9HsNQ&#10;98PijwrD38LPiBdffBGvvvoq8vLycNVVV2nRyIcKBeezzz6LZ555xlCzc1RUVOD777/Hm2++ieDg&#10;YDQ0NOibDH8vNDRUi1MjfIgbxRhvOB0hKysLr7zyirop1ZxTNKempuKvf/0rMjIy1APVWdfnvtiz&#10;Z49uTHh6eupyOQjn+tp6fPn6V4ah9mPnYIcRU0dgxrXTYW1tDRd3Z/Qe1FvdYK2RHJdycp+3xt3b&#10;HTOvm4GhE4agILcQVjZWuhQrsZimBDf1kYevBybNn4RBYwdpQebo7IiogVFw9XBBTnoOqiuqDUs7&#10;P52VzGHRobj6rqvgE+ANK2tLRA2I1A2EpLhkVFeaXo9BYwbh7qfvRFZaNiwsLU5u44GtB9HU2PLA&#10;mjR/Imap/cB9ZGNvi5Deweq3whC77yga6luE9YVQ39SAnJoSw1D78fBww5VXzlLX6ix9DP39fVTj&#10;rr++ZhMSkk0eQ09Pd1xzzRWYMWOimscKjo4Oeh4+9DMyslBSUoqBA/vi5psXok+fCH2u9+rlj0GD&#10;+uppmZk5F/zgbjLx++2Bwv6Xv3wIbm6u+rwcNWooIiNDsX3HXt1AaAtvDzOmT8JDD96hGz22qkET&#10;GRmGEcMHY49qSFCgcDkTJ4xW2xYJOzs7uLo6Y/CgfohWw3v3HTopXC6EiLBeuGHBdMNQ15CTV4Cd&#10;at0pnDdt340adZ/s2yfqkonm/M+2oLHs/NesbWQgAn5xHaw8nNGD1/3ACDj0C0PZrqNoNjQ2T6KO&#10;k5WPO/wfvwZ2ShQTu4gAOA6JQvWxdCV2K2CphLTX9VNgE+iNnrbWsHR31NOtvFxRGZvMFpk+4Dah&#10;vvC+eTrse6sGoDqfe9hZq6U1ozY1D03nudcca6jEtvqOX38hIUG4/fbrMHLEEH1esaHZTzXWsrPz&#10;dMPO1PXHa+vOO29AuGrk8voL8PfTojs7Oxe5qoHHa+u2267TotlRNRTtVRmhlh8VFYbDh+PUs/Pc&#10;DYG2PPvs4136vKrMKcbRzzcYhjqOZ78QhM4YYhjqfoho/pmyZMkSLV7T09PVQ6UPevfufTLSvHz5&#10;8pOimQ8sisgvv/wSq1evVhfzYR3h8ff319PPB8Xo/v37tSD973//qx7gMzBp0iT1UBylH2QbN27E&#10;tm3bdIT466+/1usTFBSEtLQ0LF68WK/L3r0tD06KWAoGLpPRa07nOu3YsQNlZWWwt7fHhg0b9Pjc&#10;3FwkJibixIkT6kHsBnd3d8MatWCMNLPB8Mgjj2DChAkYMGCAFtDLli3Tv89hzpufn48ff/xRj1+/&#10;fr3eR46OjnBxcdH7Yu3atdi+fbtuFNja2urlc1++8cYber19fX2VsEnAt99+q7dn69atepj7nDe5&#10;8zUQOiuafQJ9sODeq5GXkYdv31mEuH1xcPN0w4jJwxF/MB6lRWWGmqdgtLbP4GgdsX33r+/h0PZD&#10;uqQlpJ0UlFEDojB25mgtTH/4aCmO7j0Kdy93RCrBmpueq4XzhdJZ0XzNfQvh7e+NpZ+p/btiK4ry&#10;ijDnptnIychFdmqWEpdnir+Q3iEYogT/S0/+A3s2qsaS2j6Wupo6Pb2nRU88859f63206N0l2L/l&#10;gNpXpVhw99XISMpEZnKmrnchdFY0D1Ji75ZbrtEP0zff/Eid/0cMEeJ+6vqM1SK3LXwYX331HCQn&#10;p+H11z/Ali07tXDkg5sR58TEZNx0U4tg/uabH1RRx/BoPMaNG6GjzvHxieq6ahXpOwedFc3P/fFp&#10;OClx+M+X31DXyFoUFhXjqV88qKPeqakZhlqnYCPtX//6E4qKSvD3f7yONWs2ITsrF3fccR3KyivU&#10;/onVQqZcCY9dO/dj7brN2Llzn74u77rrRi3G2XC4UC6FaOb6Oqv7Sr/oKGTl5ql7gwWGDOx32Ylm&#10;v4eugp0Szpkvf4ni1XtQl1Okx9UkZqHmxOnXRA8rS7jNGgGPq8ch859foXj5DtQr8cVxFMgVu+J0&#10;JJqiuGzrYZRuOIDKA4k6gu0xfywq9sSjIb8EFm6OcJ8zGg4DwpD/yRoUr9yl561JzlHrXInmeiWs&#10;z0FnRfPVV8/G+PGj1DNjLT755BvdUJ0xfaJ6htkiLi5BN9Lact99tyrBHIzPv1iiry++GZo6bQI8&#10;VQM4NjZei2J7ezv95mflyvXqubALlWrc/ffdphp+h/T5eaGNVnIpRPMRJZp5pXemeCnRHNaNRbN4&#10;mn/GhIeHY968eerh8y+Ulp750GUUi6KTEdndu3erB3MJdu3apetTOLYHiksHBwctNlkocCsrK7Vw&#10;ffnll9VNYyUKCwu1ID5+/Djee+89PY6ClQL5nXfe0YLYKOw/+eQT9RDcifLycl2HkWNuA6fz4cN/&#10;KVgZ2TYVBTDC11lcL4rjiIgILFy4EHPnztVCnOvB+XNycnDs2DH9OxTnmzdv1g0ACnz+Dsczas91&#10;MN7kuN9Yh/uM6/j3v/9di2VG3jmO23S213oXEwo/WigoKLes2KIEZLYSe1lKAO7XUSBGhs9GT/Uw&#10;C44Mwrxbr8CM66br6LS1etCdRO1XitHa6lpUlFWoUqn/pshvMBEd7CrsHewQMyQah3YeRsLhBG2d&#10;2K1EcJbazr5DY2CjHmxng/aLWdfPxPzb5mH87HFwdHYwTAGsrK0QHBWkBPVe5Gflo7ykHEd2xWq7&#10;DG0dlwraDGiv4AN2+fJ1WkQePXpcnU+79bXEV8Cm4LnIa5g2i9LSMl0qK6vVA74GdXV1hsavj2rQ&#10;FuLQoTh1Hhfq5SYmpiBaCbegoADDkroWFxcnTFCCZMl3K7SwyMsrwA8/rFYN1wxMVyKD69kWNjQH&#10;9I9R1+IOJCWlqkZ3CfbtV426tCxcOW+mrtNy/0pGckqaFtesU1KiGojqdmC8Ti8n3Fxd0Fft9759&#10;IuFyiYRyu1H3BLeZI1C8aheqDiejsbgcZZsOoupIkh7flh5WFnCZNEgL4fJtR9BQUIqKAydQvj0W&#10;rpMHa7HcVKnOz7V7UR2XqqfXqWutYt9x9LSx0nYNYu3lBufRMajLLoJNsC+8rp0El4mDtPBuqura&#10;+yiFcX91rrGhuWnTDiVmWyw+B1RjlZYN/wBfQ83T4TXL85F2DF5bcccS9PXFRivfApEff9ykLRuM&#10;PvO836watjy3XV2ddMNQaB+8rzGA9Z///Ad/+tOf8O6776r7Q5K+F5iC9wFqmrfffht//vOf8cIL&#10;L2htwTfQref55ptvwPjwb3/725Pl448/VvfSs1vjzoYc1Z8xvCgffPBBLf5ooWgLRd2iRYt01PXx&#10;xx/X0ec777xTi8RPP/3UUOvC4InLk/L3v/+9LjwxuXyetFyPoUOH4oknnsAVV1yhI9uMTi9YsAC/&#10;/vWv8fDDD+sI89KlS7WAjYuL017kWbNmae/1k08+iZkzZyIgIEBbMmJiYnQ0+ze/+Q3uuusuhISE&#10;GNbi/LClPmzYMH3jyszM1OtIf/T8+fP1PvjVr36F+++/Xzci9u3bp6dPnjxZ1+fFZ7yIGJWm9WTg&#10;wIHqgV2kRMAPehncHi6D+5GR9q6GopBWCwrcLCWYjVRVVKGsqEwLalNQ+KYmpCH5WDIcXBx0VHb2&#10;jbMwfs44JUJbfHNpJ9JxdG+cEt6RuONXt+tCEc5INqddKlw9XeHg7IictOyTUeLmpmZkpmTBy89D&#10;2zVMUVZcip3rdsFaPZxpWRkzYzRueeJmvTzS2NCoxHIB+o/spy0uPE/DY8Lg4eOBXuEtr5ovBTxP&#10;fHy8tJ3AGB1lQ5BCkIKY00xBMUlh3bt3OP7wh6fw3HNPY+LE0eq8PYTDh4/pa4/L8PHxVA/4Xtoy&#10;FRjorx/24eHBWsxeCmgXcVLH79ixE6qR2vKg4rpxODIiVF9bbeH207vM19nu7q762LBuVGSYjsAb&#10;4fgINf6Pf/gl/qS2/4YbrtLinMsW2k9PdR1Y+7ob/MinghFVcWmwjTDRyFL736aXN6oTTt0Pmhsa&#10;tBfZytcNPe3P9OBaqIar0/DeaFCCvDa15W2VhZMd7PuFwS48QP0bCkt1jTpPGKjtGjZBPrpOV+Gq&#10;GjO0RxUo4VtY2NKXgecffcd2qiF7tuskNzdf252CegXqa4sNVFqOaBdiA9gUU6eO137p1JQM1LfD&#10;/nUp4NFmU7Oz5dRZc/FhYIoCmPqBz10+hxmAY0DLFBTZq1at0vUZEGNAi2+qX3/9da1zjPD5zQBf&#10;R0RyW0Q0/4zhw4gWgZtvvln7gGmhaA0F4aZNm3SHvREj+MrWW3eSGzdunLZVtDdaY4wAs/Bv48Mw&#10;LCxMi16KTE6jrYJWjNmzZ2sbCH9z+PDhev0olrkevAlxHWjP4HjWp12C4yl8KbIZQabgaO8rK0bv&#10;uBxGwhlppmUjOztb20e4n3iR8YKKj2dnqWolOny0cGZnR154nI8XGUU914kdDCncafFg44TWjMjI&#10;SB3lbisIuF/4m4y4nyy1NWhqvrB9TU/ugFEDTorY+bfPg616MHG/1tW2CEpCiwUFipVNq8hxKypK&#10;K7Dzx5346o2v8d1732Hpx0t1tJWWjtA+LY2QJrbE1fraKhFtY2utf5uCmqUrXxP6B/tp//KdavtY&#10;giKDdES9Vgnm1uckt5fb16OH6dtUyrEUfPH6V1istm/Re0uw6qvV2uc8aupIHYWnZ/nr/32DfiP6&#10;4d5n78bdz9yJmdfPRElhCaxtu67DDW0KM2dOVkL3l7rcdNMCHe1q6Q9w6hi2vEVp0ue6KfgWgOcT&#10;zzN6funFtLe31W95eH5z+vr1W3X09d57b1GN2mdUw/U+LWI5zcKia44hRcPTv3pYi1gWej17qmPE&#10;V9xcXyO8tiguTGhmXe/119/XgvjPzz+Dv/z5N/p1OK0Z3FenoepSPHO8k5MDrCyt1LbJo6sjMLLb&#10;o2cPNFXVqP1qGKloqq6FhQkBzPtbT3U/OC0arI5HkzqPe1pY6Ghya3qq89N1yhA4jxuAgkWbUJfd&#10;0rmwh6qrOwmq+Qq+Wo/cd5eibONBbROheL6Y+Pp64+abFupGJsvkyWNhbWWN2rr604RsnRq2UOeV&#10;5VmuE74tqVLn8P0P3IYX/vIb/PKXD8PdzVXfG3k+tmXSxDG44fqrsGjRMpxITDntXna50KSuxc6W&#10;ZlW6Aj57KXh5X2RQisGpq6++Wts/2VeJeqYtPA5jx47F3f/f3lkARnF1bfjgDsHd3d3dobSUlhYp&#10;Fai3X93bv+7u7i60tKVUaHHX4u7uDgkO/31OZmAJCRCS0J3NefrNR2Z3dnbH33vue8695hq5++67&#10;5a677tLnNgE6dAjr8qlevboGzsj5Yrr00ktVXyQWu/MEHE6aq666SsXZd999570aCw8mTkQ8uT5c&#10;8AhUrBChD7jTgU/5tttu0xOTiZOZhz1dr4hUhClwYiM6EbwITuA7WYYbMC292rVrS8+ePfV9rBII&#10;2S+++EIj5skBrU1aoIhdxAUtTFqriGQsH/xmfhO2C78Lh+3BzoEtg+4hhHzbtm3V45w/f355+OGH&#10;9ffiz/7ggw+064hl4tuH2FK44P2Jz27ft8179zS41R11N1t+lz8dPHBIRSXVH3x4YBGFPuAedvGB&#10;4KQCxvpVG2T7lh2ybN5ymTF+pnanlihXQpcpX728VKxVQf4dPU2+f/sHnbB9lKtWTl9PKdhnPFAQ&#10;dkz8Vl5DrIc+jBDzB/a69xJ4+LBdq5euVhG8dcNWmThsktvOZVK7WS0912Doz8NkkGswsC9i9uyV&#10;OVPmaAR7N938KUjs9nnHz51zPKA55xC/PpybbG98DwOoUaOya2zWkokTp8lLL73rpndco+0ffb1R&#10;o1hPIVHnzz//XjP2iTovXLhEZs+eJ+vWbUxwvUkFoR96fnLv4fiRDBXaiMyWPZv6PuO7zbD8b06U&#10;vPU23a8r9Z5Bch9e723bj3tX2Y/LV6yWV1/7QF588R358ssfpV69WtK6VVNvCSMxII65nog407D0&#10;SZstsxyOJxmP43TYCWzeP4YK6cxyxDXaj7jr04eoc662dSRPl8bqbcb/TIUMOOqu84Nbd6kNJGb2&#10;Mq3UsWfGYhXVWSsmb6+P/uYjx89PngWHDh+SzK7RmTGk1yqza4zy/sEQYRXK1Kkz5KOPvlYrx/bt&#10;O2XhgiV6jhKhDhVjQA/QDTdcKdOnz5Hvvv/FPXfPLJfgXMKR4E6a1OmwO3/Yp6GBIe417MukQDQZ&#10;oUuAj4meZ3quo6Ki1NLJcz0uaJA2bdpoTzfBL7QOPc3+7+Nc8OH5jg0TvcEzmvfPBhPNAYeHFGXW&#10;rr32WvUNh3Zj8EDG6xsqRnmAE3UlsS70AXc6eOAjGlkfEyIYWAci1F8XLTfEKoIUjzPwnb5I5z1E&#10;KFaHW2+9VXr37q0RaqK4CFJ+M+ti2dAT/kzhZoZXmvWwX4jSUZ6P33/ZZZepheS6667T7Q+NBNAK&#10;JWKO7xqvE7YMost8jnXhHcdGcsUVV0j79u2lf//+GsWPL5pAA4IL3p+ItqdLe2ZRv4NOXFHy7eeP&#10;f9bpn/5DNELME65o6ePdp9lyZJVceXMlqjQchwjx7R8rysxhW1g6d5lsct/B9yA6eT9foXy6TEqw&#10;0f3mf34cokmNTItnLZHd23dJ0VJFj1lHiIYVK1PM/a5NJ0SHTgfbx/Hywb88atBo+fHDAfLTRwNk&#10;4tBJ7nuKyPzpC7wlkh+EIl7dN9/8WCcS9PBTIphLlizmLRVbUYPrhQz++ChevKhGrUnuwwdNNQwS&#10;5DgXiCYDlg88lR9//I28/vqHmuSEQN+yZav6MFOCpUtXyodOTLz+xkc6zZu/2D3QdkrVqrGJscAx&#10;qFq5oixctNRdxydfI0Bk+rff/pbX3O9GFP/44yApU7qEJlaFwsOY9VNubrJ7j4dd1aqVvHeNxID/&#10;eP/aLZKtCr1Nx+//2aqWlr2LTk7YdDc42b9ig2StXNJ7wX3KNdazlC3ihO8WOeIn3brrNqpdPcl3&#10;UXPZPWm+bPlplBzedbwr/PBe972r3Xkecm3qDYl7fTz30KTAec959YY7N5mGDh0jmzdt0eTYfPny&#10;6jLc44oVL6Ln4M4EGtBcRxMn/isffviVnp+ffPqtirRly1c6UbzHW0qkVasmcuONV8niJcu1Act1&#10;ejbPrqCAXxivMVFdf8KDTFAqKWDd5FpH/PoRYLQGeoHEf/KJTgfPfyqIIZ7p0fbzKapWrapiml46&#10;epn5/VQEo7GeWEw0RwCcGPiHEaR4mH0QjB06dNCTiIlybniGEHu8zoMNYYvYxt+bHCAYK1eurOul&#10;wseKFSv0O+liQUAiTLm4SNRDcGJzIIrNyU4Umgg1JzbCHk8yr52qBcsD1Bfo8+bNczetz7XCBXaL&#10;ChUq6L5BtDNxw2N53ufCCb2xsa8Q8lg0sIzQwvUbBjQ62H90N5NsyAVIyzqhi5i62Qhsf7rlf7dI&#10;royxUfczAeEc7R44sVN0bMR45XppdUELLcNGclv9Ng3ksBOTCGzIVziftHTvEz2GPAVyS7X6VbXy&#10;BuK6XPVyUr91fX1v1ZJV+u+eHXs0el25biUpULSAThVrV3TCNaPs2HL2meqnA2sJZeTYNqbdO3fL&#10;zImzpWaj6lK5TiXdlmadmkqhEoVk9uQ5so+uZEfTjk2kcftGaiOBWk1qaqIjfua8BfPEbn+1cjJ9&#10;nBNd3qHFu8w+o861ViG55iKN0o/+Y0zsAikA5xVilmgTEwl8JLThdbzggg5qSaB0HA9bkttINAJK&#10;VV188XlaDQOIHHNeEm3Gp1y0KCWvartrJIt7iMT2XFD7Gc8zXdIFCuR153BHrchBBHrFitjjnNxw&#10;rbItfnIi2zB02Gi5+KIuul0IerzH/Dv47xHu+o0VRb17XSRdurTTv6FkiWJaIYSKIMXctl137eWu&#10;gVlIvv5mgL6v96/2raSUa2jgey5VqrgmFhYokF8j6uEGdqkdbn9sdAKNbv29e/fLlq3bNXKOAAsL&#10;3Lm57fcJkvu8hpK9bgVJny+X5O7cULJWKSnb/pigIjaqfT3J0zU2kk8Juh3Dp0m26mU0ipyhYG7J&#10;Ub+S5GhSVbYPmarrU8HcoZ6WnYuZu0K2DZ4kR92+wKoh6WNFCwmC0dMXS7Za5SVb7fKSoUhe9T1n&#10;dP9Gz1qmyyQXPFdUDHvnJw2uadNnSyF3PrZt01zPo9atm2n5Qs6jNWtj8wyaNm0g3bp11msJ8juB&#10;TXlD5vPnzyPdu58vDRvUlmHDxsrGjbENXawft9xyjRN8m2XAgN9lu/surk96kcIRbotJnTJmyqiC&#10;lKCSPxEYSsjqQIQXUU1PdUITdkg8zH4vcCg8t7nnnC6SzfvYJ3mG05NN0MwPoNCTzPcQqCMPjF5k&#10;erf5badbb1xscJOA0rdvX3dD2KkeIOCk+vbbbzWKiuikBJx2bS5frhmlnJCIQEQjA5OQgIeAxZ9L&#10;lJr19evXT9cVCuvB2oDQJGLrC0lAEFOJA9HKMj58J7+FZDtEMAKTyC6RXkrDIUDJZuV1WvwIY7zZ&#10;RJ2p/ewLX74LAU6DgOTAUEgm5AJge6giwoXGqUy3DPNU0eCz3LyICpP4yEOYliu/hYuUKhv33HOP&#10;tmQBoY5Y5vdw8bEeLjq6hkgs4HV+L/saEf7UU0/pMn7kNiEQhkkZ3IToa+1mtaV993b6vXzdkSNH&#10;ZdKwSTL69zEqQqmM0f36i2Xa6Oky+PvBWve4Y88OkjVHNo3kpMuQXpebNma6TBwyUUUrIrLVhS3V&#10;juELU7zNi2cvkZG/jfIi3GdGUgc3Iap8Ub8LJacTwHiRs7nfvXT+Mvnt89/UhgF3v3inu8Edko+e&#10;/VSid0dLn9t6S+ESsXXCOdcps7d+5QaNXlOyDkgOZGLgDs4RagKPGzxWRrn9lphbX1IHN0EYnnde&#10;W3fOtVcBRTmy6OgY17D8yzXSYvMLeL9Hj67umuZa+1sf1tRpJlsfEY745IFMBn///r9plQwqbyCU&#10;EQJp06bTaDYinBJZRITPlKQObkKU+d57btbrjUZf7ty5ZNLk6fLa6x9osiP8/NOnGi2+7fb/0/nm&#10;zRpqnVugwgifHTZsjHz19U96npOg9eQT92s3Oj0PHK+Mbpmly1bIRx9948TpmZ+f52JwEwTyn0NH&#10;ysw582X+oqV6TMuULCGVXWPovA6tpWypWFtUSnGmg5swUEmRu3pIOipX7D2gXuOYRatl3es/qee4&#10;1FPXSHp3HS658RVdHmFd5H8XSaZShTR6nCZTehXB698dqNHmDIXzStm3btdoNQOVHPJKYB7aEa0C&#10;mtJyadz5TiJg/j7ttBwdEWqO6d6l62TLD8Pl4MZTDzaU1MFNaHBSzxyhzDMCgbd6zVq1+8yaNU/P&#10;rbvvulGrzmAZogxkpYrlpEfPC6V4sSLa0MZTT8nIb775SRhch898+eXbcl7ntsdsG34D8ecBf8iI&#10;kWP1uj1TUnpwk/UzlspXXZM+uEn1ni2k3bP9Trh/8gxE8Ib28vlQRIBSrwkl80Hz5s31Wf7OO+9o&#10;8n+PHrH3BUDTsF+IaKNZ4sMXzF9++aWWw73yyis1Yh3f7wEi19hEGe/ikksuSdR+N9EcUDgJufhJ&#10;wAMOI54fxCjiwBfACDx8umSXEhnFYoEVAUEJiGLqFCNK4wpTQNhSro0KHBjsQ1vQiOVZs2bpA45q&#10;Fz6cwHThUJaNk5MbFN9HPWn+5j0+R7SX34eI5Tf5dgjepwKHbyPB31Ss2PFubeB3jx07VqPRwOcQ&#10;6HTL8F0IYb9rhsYFAp6IMb+f70LYYwuhlrPfQmZ/IuqZSBTASwXsVypr0H3E/kDMs69YT0IXZShJ&#10;Fc2QOWtmFbeFSxRyx1q0hvLSuUuPDfyRO39ufZ+o9MpFKyVn7pxSrnpZrbvMwB+I4g2rN2qdZv8z&#10;3OgY4KR0xVJacYIbwY7N22XFwpWyZcMWXeZMSY4RAUuUK65VPogKk8i4YMYCFb80EKCOaziQUEnZ&#10;OIQ1lT6Klizs9k0WPY92bd8li2Yt1gFcfBDVlWpX1P1HZY71q9bLopmUIkxcdCE5RgRESDJgAhUu&#10;Yq/L5SqA/RqxCF8G+EAM4/MFhDOClH85XkSYsWtQNgtRRgSWUcmwctCYYtCFOU60MWCDv9/OhOQY&#10;ERCvdZUqFSWru574neMnTDkWEQeizIx+OGrUeJ0nqkx0j+S+A/sPajUNRkj0RTYDSvB+4UIFtTGA&#10;AKGiAdtHNDcxnAvRjC1nljs2q514CiVfntxSwx1DIpcpSWJGBGSAE0QuPmR/hL+Dm1zj1J1EORpX&#10;1YTBncO93kf3GhHh7LXLS7ocWeXQ7hiJmbNcbRuACI7q2OCkREK80NEzlx6r/ZwmUwbJXLqwZK1U&#10;QkcRPLh5h8QsWCUHvWTBU5EcIwJSCYPSc/TOEABBAHOd+b0AdWpXl9zuekIwc95yvdapU0MFN2ER&#10;rq0ZM+cIpeW49qDbhZ0lf4GTrWxTJk+Tue7a5tl4ppwT0Xxh0kVzjZ6tpNOLZz4iIPsAQcw9LyHI&#10;HSIIRzAPjzJCmecseUME9dAAN954o+ZjxQW9QUDPF8yXX06PlWvonOLZzLMcuwaimYRAE82GkQi4&#10;AdKgwM9M/UZau5S+C20gJIXkEM3hTnKI5nAmOURzOJMcojmcORei+b8mMaI5aCSHaA53Ulo0r3Oi&#10;+ctkEM01nWjunAjRfKbQkKGWMpFper4JTFEFA5snVS/OO+88fSZT7hbxjA0SYc37lKmrVavWCYKZ&#10;YBjLE2AjaEjgjZ5mAnnkLWFlZdA3gl9+gO1MOH2YzDAiHCLRjz32mLz++utaJg/PMpFrwzAMw4gU&#10;aBYnx5QSYCvFi0zuE4l6jIlAgQAsk5Ss9YNY2DCoukUSH9XBENFUvCJPCssk40LgW2YZeobJReIz&#10;TzzxhBYCwK6KLRVrJjlVZ9JbHIpFmo1UDy1cytLRjcTFyXDaySmaLdIcfCzSHGws0hxsLNKcdIg0&#10;f5FMkebzUiDSDDyDEbQUC0AUk39FBDnUn0yiHzbTatWqCZY17KWhA5n4EInGA806sWdi9/T97ESj&#10;sWYSqT5dTlJcTDQbRgpjojn4mGgONiaag42J5qSDaP7swke9ubOnlhPNXV68zptLfZg9wzAMwzAM&#10;I4KhSUz6YlKn1B5lNdFsGIZhGIZhnBYTzYZhGIZhGEZEg+BN6pTaMdFsGIZhGIYR4cRnt0jslNqF&#10;s4lmwzAMwzCMCAaxG58ITux0NHHFJiIOE82GYRiGYRiRDoI3iZNFmg3DMAzDMIwI5qhQGjSpUySX&#10;pjwTTDQbhmEYhmFEMEjd5JpSMyaaDcMwDMMwDOM0mGg2DMMwDMOIcOJL7EvsZJFmwzAMwzAMI6KJ&#10;z6Oc2MlEs2EYhmEYhmEYp8REs2EYhmEYRgQTmsiX1Ck1Y6LZMAzDMAwjwonPo5zYyUSzYRiGYRiG&#10;EdHE51FO7GR1mg3DMAzDMAzDOCUmmg3DMAzDMCKYUE9yUqfUTJqjDu9vwzBSgJhd0XJ99cu9ucgk&#10;vaSRdG6KVNK622TOQzj6IpOCbtsyH4ncR0HeHFmkesn83lxkUvSu8yV93hzeXGQx6+8ZMvSDod5c&#10;ZPLIqh8lfaYM3lzys3LGEnm128Pe3NnTqGdr6f3CDd5c6sNEs2GkMIjmW2pc5c1FJhkiXDRnPJpG&#10;ih1NuQfaf02xg4clWwQ/CTLKYYlKe8ibi0yq/P6AZC6Rz5uLLBb+OEUmPDPIm4tMrl76maQz0Rz2&#10;mD3DMAzDMAwjwolN40vaf6kdE82GYRiGYRgRDHI3bvm4s51SMyaaDcMwDMMwDOM0mGg2DMMwDMOI&#10;cOKru5zYKbVbNEw0G4ZhGIZhRDjI3eSYUjMmmg3DMAzDMAzjNJhoNgzDMAzDiGCwVcRnt0jsZPYM&#10;wzAMwzAMI6KJrxJGYiezZxiGYRiGYRgRTWycOKn/pW5MNBuGYRiGYRjGaTDRbBiGYRiGEcEQIY7P&#10;bpHYySLNhmEYhmEYRkQTarI42/9Su2w20WwYhmEYhmEYp8FEs2EYhmEYRoQTn93ibKbUjIlmwzAM&#10;wzCMCEY9zUePJnk66qbUjIlmwzAMwzAMwzgNJpoNwzAMwzAiHD+NLylTasdEsxF2HDlyRKfU3g1k&#10;GIZhGMkBT9O4Q2Kf3ZRy7NmzR9544w2pVq2a5M6dW9q0aSPDhg2TAwcOeEuczPPPPy+FChWSdOnS&#10;HZtq1qwpCxcu9JYQ2bdvnzzxxBNSpkwZyZkzp7Rv315mzpwphw4dSrTOMNFsJBsIXU7CgwcPHpuY&#10;T6wA/umnn6RPnz7yxx9/eK8YkCZtGknrbghM/J0Y0qRN6z6XVtKkOfFzvJYuvbvReFNaN8Vd5lzB&#10;9/J7+A38K4n5GXzW/1wobh26Tm+9iVpnCqDHIb07Du73nMkxZBmWPe1n3PbHLueOn/uX+RTH+840&#10;x77Te/1UnMlnvG0+vsyJCx17L2TiM8mKO07Ces903SzjrsvY5d1nQ+HjvMa28H4823QMXU/s9p1y&#10;uf8A7uF6jz98WO/rsff2AAU23K6MPXfcdIb71r/+9DxL6DwIXUbX670edhwvG5eU/1IKzq8PPvhA&#10;vvvuO7n22mvlr7/+UpH7zDPPyOTJk0+pIRo0aCAjRoyQtWvX6jR8+HApW7asvsfnENbff/+9PP30&#10;07ocgrxv376yceNGXSYxpHErDNBZb4Qz48aNkwceeEAmTpwo6dOnl2zZskmVKlX05Lz00kslR44c&#10;3pKnhlYhU5YsWSRTpkzeq8ElZle03FLjKm/u7MhXrICcd/NFUrNNHU3GmDV8mgz+4FfZvGqTt0TC&#10;5C9RUM67qZtUaVpD/vpgoIz85h99vUzt8nLhHT3d69XlyOHY+MH+mL0y6O0BMuSTxDVYMrgnhXtk&#10;eHOJhwdSs97tpGnvtpKnaH7ZtHy9/Pn6j7Jo4jw5dOCgt1TC1Dm/sVz50s2yYNxs+fDGV+TIocP6&#10;erkGlaXddRdI0SolJVf+KH1vjtt3iSXj0TRS7GgGb+4scLsmf+WSUv+G86REkypycN8BWfT7JJn+&#10;5VDZs36bt9CJ5K9SQqr1aCklmlaRrHlySvTmHbLgtwky7+dxsmfDdm8pkcxR2aRS1yZS9dJmkqt4&#10;ftm3fY9M/3yIzB84XvbtiPaWOjXFDh6WbIl5EjgRWPq6TlListaSuUCU7F60RuY/94Nsn7JIxDuX&#10;TsKJlCJdG0n5O7pJ5qL5JGbVRln86i+y4a+pPNl0kfQ5s0qFuy6WQh3rSoZc2SRm7RZZ89NYWf7x&#10;YF1vJvdd1Z+/2r3vroNDsd9zOGafrPttksy+/xOdj4+Mclii0h7y5k5NFnecCl59nkS1rq3fue3P&#10;ibLxi8Gyf8UGb4kTyVSqkBS4ooPk6dJYhdOOkdNl46d/yd55K/T97A0rS/4erSV7/cq6fQfWbZFN&#10;3w2V7X9MlEPbdusykD5fLilwuVtP16aSwW3nQXe817lrYMeQqXIkZr+3VMJU+f0ByVwinzeX/Bw4&#10;eFAmTJ4m3w4YJIuWLNf70HOP3iNN6tfxlkg5Fv44RSY8M8ibOwvcuVe8bS2p2q+D5K1aQvZu3inz&#10;vhgqy901uD+BayRbkTxS+fI2Uqx1TYkqW1gW/ThGZr49SKJDrtcM2TJL5avaSZnzG0r2Yvlkj7sf&#10;T3fLrBk5Sw67azwxXL30M0mXKQn3mNOwZMYiefjC+7y5s6d1z3Zy/Qv/8+ZOJCkBF8TurbfeKjVq&#10;1JBbbrlF8uXLJ0uWLJEbbrhBunbtKldffXW8GgJBjKh+9NFHpXLlyvob0B/8y7Rr1y5p0qSJXHfd&#10;dcfWgViuV6+ePPfcc6pNEqMzXLPIMJKPIkWKaDfIsmXLZOTIkdK8eXN5//33NXoMtNEOHz6sojgm&#10;Jkan/fv362s+nPAIZrpZgIg1y9BF43+OeaIeCXGqz/De3r17deJvv93Ie/5r/meY57eF/mb+TWz0&#10;PClEFcwjHa/vKsUqlpBP7nlHvnjgfcldKI9ccv/lkinLqS/2zO6mXr1lLSeQK8jGFeu9V4+zZ/su&#10;GfhGf7mn6Y06PdT2Dhn1zRDv3XNHw4tbSsurOsmEH0fKG32ekqVTF8ilT/STQuWLnvZGnK9EAel8&#10;a3dZMXOpHI0T+UrvHkIrZy2VAU9+4b3y35CnbBGpd11nyZQjq/xx67sy9oX+UqhGGal3/XmSLnP8&#10;D8rsBXPLgd0xMvrZ7+WHns/Iv044lmlbR6r3aiUZ3XGF9FkzOSHeRcq0qSnTPv1Hvrv4SfndrX/V&#10;xPly+OCZicSzocQVbaTU1e1l6Xu/y/juT8queSul9ps3SZYieb0lTiZP/QpS840bZfUPo2Vs54dl&#10;3S8TpdbrN0hU7diIUFp3rMrdfL4UbF9HZt73iYw572FZ8enfUubajlLskua6DBxyInnVdyNlaN1b&#10;dBrR9G6Z99Q33rtJAwFcsG8nyei2Y9k978qKxz+TzBWKS6Hrzpd0rnESl3RR2aVgv/Mka9XSsuqp&#10;L2TZXe9Ixvy53WvuWLt1QWbXaN23cqOseOhDmX/Jo7JlwGgpeGVnierUUNJkzqjLpM2RRUo8epVb&#10;TylZ88I3MrfLA7LcrStm7go56jUO/nPc/Y57Xt1a1eSmqy/3XgwGRZtXlerXdJQdi9fKkKtfk0X9&#10;R0tFdx2VcOda2gyxz5m4pM2QXmKcuJ7rGqCbpi2VI/tPvp5q3tpVSrkG3qz3f5dB3Z5w4n6MNPy/&#10;XpK/VhmNaIcbJ9oszm46eOiQ7NixQ4WnP23btu2UFoozAc2APaNixYoqmKFcuXJSvHhxWb58uX5H&#10;fKR1Dfh58+ZJly5d1JZx+eWXq4jm93C+8h7rRThnzZpVP1OwYEEN6GHRSOzvNtFsJCsIXTxDhQsX&#10;lqpVq0rHjh0lT548smjRIn2fk3jw4MHSrVs3qVSpkp64tP4mTJhwTDgPGDBArrzySu2egXfeeUeu&#10;uuoquf/++6VDhw56UTE/ffr0BIXzW2+9Jb169ZL/+7//U18UXTU33XST+pzeffddadiwobZK6frZ&#10;smWL/q7169frb37zzTelZ8+e2jXEhUYEnej5BRdcoK9xcXKBnzPRXCBKytYuL0M++0PmjZ0lc0bP&#10;kKGf/iF5iuSTio2qekudDFYA3i/hHugTfx0tu7cfj2odw20C4uqAEyL797iGxK5oOZDICEmScZq4&#10;TpdGMnfkdPn39/Gydt4K+e3F75yg3y3V29aVTNmzeAueTPqM6Z24vlpGfPKHbF65/qRjsmDMLPnr&#10;rQEye/i/3iv/DbnLFJYchfPIjK+GymonaBf+OVnm/TJO8rjXC9Us4y11IstHzJRxrwzQf7ctWSdz&#10;B4yRlaNnS1TJgpLDE6clm1SRXK7RMOfH0bJ48BTZvX67bF20xk1r5WD06aOTZ4U7XsWdiF07YJys&#10;/32S7J63WuY+8pUccedN4fMbSFp3TOKjlBMtW9zvX/b+HxK9dL0s++AP2TpxoZTq217fp2s7e4Vi&#10;sslt79axcyVmxSbZOGS67Jy5XHKUK6LLKO4YH3Hn7OEY19iO3icHd7uG7Z593ptJI2ulEpKxUF7Z&#10;8v1w2TVyhuz4a5Js/Xm0ZHLXWvY6FbyljpO9VjnJ5Pb/tl/HauR41+iZsvmH4ZIhX5QKadjiGoLr&#10;3xwgu8fOln1L1srGT/+U6NlLJasT4xny5tRl8nRuJOnceb7h49/dOmbJoU3bJWbOctm3dK0cPYOe&#10;lnNBxowZpVWzRnL9lb2kSYPa3qvBoHDDSiqAEcubpi2ROa6BuWnaYilYr7xkL57fW+pEdq/cJPM+&#10;GyKLXSOP6HLce0vajOmkSOPKsnTgRFk9fJbsXLZB5n8xVLbOWyWlO9eXjK6BHE7w65NjmjN3jlx/&#10;/fVSvnz5YxPR2jFjxrh3TwYbD8Gm3bt3JzgR0Nq5c6cGzDJnjg0I+KAnCF6xTHw0atRIXnnlFfn9&#10;999VK6AJiCrPmTNH/966dasGXnLlynUsEAd58+ZVIZ6QhkgIE81GssIJyAlOS3TNmjUqNuli8bs/&#10;uPFERUWpZePvv/+Wb775RluKRKPnz5+vy8TH1KlTZcOGDdoF8+mnn+rf/fv3138TgouGLp9nn31W&#10;148w53u5iFgHgvqzzz6Tf//9V6PLPh9//LG2VvFFlSxZUm6//XaNnj/44IP6m7m4Eduhn0kpEIV5&#10;i+bXfbRy9rLYF92da/e2XbJt/VYpVLZo7GtxccKmRJWSUqVZDVk+c4ksmRbbaAmFqGzGLBml7ZWd&#10;5ZHfXpA7Pn9IWvbpIDnz5fKWODfkKpBbchXMI6vnLpf9TgTB4UOHZdWspVKgdBHJkECXJY2Cdjd0&#10;lejte2TKwLHuM2ESkYsD0eCcRfPKof0HZMvCNbEvun2/e8M2ORC9V6KKF4h97TSkz5zRrSujHNy3&#10;XyfI60Rm+swZpEybWtLjuwflsl8elRYP9pJ8FYu5HXT2XaWnInPhvJK5YG7Z/u8SObI/9ho46o4X&#10;8zmrllSLQnzkrl3OieY53hznn3ugjZ8rUbVjGw2sY4cTNLmdkMlR2QnKPDkkd93ykrVUQdk8bq4u&#10;g2DGt12oYz1pMfQ5adT//6TC3RdLpkJRse8nhbRpJL0Tu/y714lbnwNrN6sFJKO7DuOSwe2LI3v3&#10;y/41x21S+5au09+JxSK+Y5DWnQ9E1Q/viZEjniBGfLMvC1zWXqr8+oxU/vVpKXLXpbHfmTKHMdWQ&#10;KXd2yeoarNHufnnMWnH4iOxwDTfsFVnyxDZcEkuaNGmP9YL5fmfO/aOHD0veaiX1eg03jjuTz/6/&#10;6tWryxdffHHMP8w0aNAgadWqlfctJzJ+/Hi5+OKLpWjRoglOWCy2b4+1nMVtnKApTtXb2KJFCw1k&#10;1a5dW9q2bau+aIQ3z28EOZ9lnf7kw3p5riYWE81GskK0FrM9UVy8SY888ogKz3bt2un7tPSI8hK1&#10;JRpNpJkTnhN4wYIFukx8cGFddtlluh4yX1u3bn2sayghaKESXW7ZsqVceOGFUrduXW3JEoHGz0SE&#10;m/XOmjVLW8I+/fr1k06dOh2Lgq9YsULX06xZsxO6f+JroYZenHGnMwWRmDVnNp2yReWQrG5CREbv&#10;3OMt4VrvBw/JQfewzpoz/mhGLvfwr9aytgrjCb/GHwHYuXm7jPp2iHxw2+vy0R1vyqwR06XpJa2k&#10;9eUdJZN7sKcUiJ7M2bNIFrd9TDny5nTHJZ3E7IjW7fRhPkvOLCcn93mUq19JanVoIINe+V4OeuIt&#10;LHA3aR6YmXJl1SlLVHa1ZRx2v/HAnr3eQu4Yunl8uTy4TwdR2NKtajoxXFw2zlouu9fGPvwz58om&#10;JZtWlYxuf058+zcZ8+KPGtWu3be9RJU6MzF+OhAC6XNkUY8xU6Z8OfX3HHSNlaMh/uUD23ZLRret&#10;CSVMZcqfS/Zv3eXNxaKfyRvbSDty4JCs+HKo7Ji+VJr++qi0HvuyVH++n6zuP0a2eqL5UMx+Wfvr&#10;eJl2y7sy9drXZOWXwySf2/6qT14laROwuZwpaTJmkHTZM8tRd20dcY0ZHyLoNHLSxXOc0mV1r7lL&#10;O9RzfDhmr1vHQbe8O3fjNPjYl3m7NddI9J7pi+WQtz/Su32Qu109FVwrn/pC1r3+k0S1qCkFr+io&#10;yxpnDo1pGqoZ3bXHlNk1vtJncY3N6P1yKKQX7aBroGPBSMgedTq4njfNWColO9aR/LXLSpb8OaVU&#10;p7qSv1ZZyeoalZoUGGbwFErqxP7F5sDz1Z/IX+LZGh88az/66CMNfCU0/e9//5NSpUppb3N0dPSx&#10;ZyvzBKn4vrgR6IQgyQ+b6ObNm9V6UaBA7H2QYJnfm836eR8bSGj0+Uww0WwkK3iF7rzzThk9erRG&#10;cbFZnH/++SpYga4aBCfL0DKldYj5n4g0rcKE4CLgYvDhQuWCSKjLBkqUKCHZs7uHuNdKJcJdoUIF&#10;9UsDFwtdNnyvfzEB3U10RQIXFa1RLCH+TYHXuAATEsK0mPFg+dPKlSvlwJEzE3WIyRa92skTg1/W&#10;6fo3bnff70UxTmhtu7+9FnRcqIJRsVEVKV2jrEz7Z7JGk7M60ZbBiYJM7iGPz5nPblu3VeaMnimL&#10;py6QlXOWyT8fD5LJv42VohWKS7GKJb21JT+la5eX6z+8V/5v8Es6Fa9WWn/PSRE1t91HEwgeZ3Li&#10;pvujV8nILwfLYSe2srsHI40NIvPZc+fQG/t/RTYnKuvf2EWuGvycTq0eucwTkrHHzEc3mdnTNKio&#10;nFG8cWWpcnFT2TBzmSwePFWjtD671m/T5MBlQ6fL8uEzZO6PoyWbE6i5PU9tUsnrvrvh9w9Ki+HP&#10;60TkV49VyLYAIoFGWkJbo7857mfccfKFdxonYIp2bya565STaTe/IxMufloWvTxASvRuJYXPb6TL&#10;YMfY+Pc02TZ+ntpC1v48Vha6hkKOCkU1Kp1kjv34kN+pB8r967btJPxjF7pZady5x2fce6GHlu2L&#10;6thA8l7QRLb+Pl52T5ofss6jsm/lBtn09T9q49j+1yTZ/MMIyVqjjGTIb6I5MeQqV1iaPHWldP/n&#10;OZ3KX9LcHQ7/AB0/UP5riQloxGWGa6huX7RGmj9/tVzsvquKa6xuco2+/Tujj58bYQS/KDmmxIDg&#10;xZfMszehiWcq//KMxoO8bt067cmlt5i/8TZj8wSe1wS5EL4cO9+6gbbgMyxP9Bv7RYYMGdQGyt9o&#10;EgQ4y/BcXrx4sdSpU0eXSQwmmo1kBWHJBYDwxLfMhP0BfzInOd5mrBL4iOmSwe7w8ssv6wUTKlzj&#10;gsAN7Uo5UUDGT3yf4feFfpa/40aMQ1vM/rJxX0voRsvrH374ofqs/KlNuzayNHqVt8SpwZ4w/ueR&#10;8kKPR3X67L53JXrHHhXCObyIHCAQMznxu2f78eizTwYnknPmi5Ly9SrLTW/fJU/9/Zpc88otUr11&#10;bbngtkuk+/19JFvOk5OaqKCxa8tO3R8JRbCTAxLzvrjzLXnNbR/TkskLtEJGjny5JJ0TFj5EoGPc&#10;tvuVMEKJKpBbsmTLIt3uu0we+vNFefjvV9QXXaFxNZ3PWyx+n+K5IGbrbpn22T/y/aVP6TT6uR9k&#10;/64YtVFQ6cInQ+ZMGnXfv/t4L0dceL9Yw0pS68p2ssU9nGd+NVSrY/iw3l2rt8iBPcfXwfdrtC2Z&#10;uoe3TV4oU699XcZ3e0KnnXNWyJGDh7WSRZqQKE1sJHln/OLSsc+J+yyFYx98Pqxj/6bYblkifmWu&#10;7SQrPvtbNrkGwO4Fq2XdwImyccg0KdHzeCJgKAju/e6cxdfMupLC0f0H5bA7FmncQzRdruPHSaPJ&#10;bn8eDukl8NHXXIMIP7JPetdARSCzrqNekpEK5vb1tMrG9n+myLaBY+VIaK+DO6b7V2+SI3uPR0IP&#10;uP2SNksmSZOAR9yIn13LN8hkd80NuuQpnRb9MFJ7KDK6e1qGbMd70JinwX04ZJ8nlr2bdsqER76S&#10;/i3vk5/a3C9/9npe9m7ZJdFrt+o1Em7wfErqlFIQcKMHGRvlV199JUOHDpVXX31VRTfRagJgQMCN&#10;Ws5EiknK53lLoYEpU6boZ+666y4V0PRKE1zjc71799aScyxHgYL77rtP85OwdvgBsjPFRLORohBh&#10;xgKBaEYo40EmQswJTYIe0WBajQllxgYNBDUX9dKlS49Ns2bMkoo5YpOCTgc3pb1OAGxZszl2cg/S&#10;jcvXa3JeuXoVNZKKYM5bNJ9aMNYuihXjiOosRJOdUIoV3qPkuUsflhd6OvHtpm8f+1Tmj52t0eTf&#10;3xogMe6BjkDN6B7KWp85XVqNcqt/2v0d7cRYSoEtYefG7bJ1zRadNq/YIJtXbpSS1ctKjjw5VChm&#10;deKyRLUyss5tn5+YyO9jIli0ZfVmeeuqZ+XVno8fm2YP+VeWTpkvr1/2pGxbt1k/w7Ksj20Ev15z&#10;gjVXkwEiqkSadrltY9q5apNsdw9yuuYLVi+l+53u4lwlC0j6TBnde7EWo3Tu2GbMkUX/BRXMjSpL&#10;7b4dZMeKjTLjy6GylxJlIY2+7W7fHXGNzWz5o/RzTDmL5XVi4KAccOdRcoDXdr8TvHudOGeKWbZB&#10;Ytz35m1YUTLkcgLR/c4MubNLVK0ysnPGMvUmA+XV0mc/3qW6ZeICydequhOhTgi645DBbWu+ZlVl&#10;28TjgxBwXBCKJBOyDJYL/j7sCxAnXrFJ8J28n86JoKwl3H50r+3ftCN2mbPFXXsHNmxTe0bWKqXU&#10;rpHGXWuZyxR2vyGD7F/pjqE7dukQxZ7tAqHLccpctoi+hsDNWrmkRtwPrN/q1um2yb0W1aG+FLiq&#10;o+wcMV22/jomVmyHHMeY+SvctmaU9Hly6nfw3ZlLFZJDNBqTIOqSE+5NNKipnkCtZvYXgQ4EyuEQ&#10;m85/DWJ1nxOue9y5yrRrxSbZ6a6fbK7BlrNUQa2WwbmXu0JR2e/2717X6AKuSV4PtVXwt55r7rzU&#10;ya/x7MG6OD+x1Rzcs0+yFoySgnXKyoapi+RgTPIkpyYXyF0ne5P8X+yaUoYrrrhCJ4oFkEuEVYMy&#10;tvRI+xBVRkNwPhIUI3+KxH/GdiDviJJyn3zyiXqvfesFvdn0evP6jTfeqEEwCgIQ4AsNop0JJpqN&#10;FIWRevAw4z0eMmSIdpOQFEhFCqLMtP5IIvCTAIIOFyDbx4XrT7R006VJnG8qlB2bt8uCCXOkWfdW&#10;UrdTI6l3XmNp3qOtrF24UpZMjfWBF6tUUnr+35Xu/Yb6wI5xom3DsnXHpq3rneCJ3quR5J2bd6iw&#10;oyJHqz4dpFLjalKhfmVp1/c8qd6qtqyau1zF6rlkym9jpWTNslK/WzOp2LSadL27t94U5zqRsd97&#10;+Jx/Zw857/bukjlbFq34sYXubLdt/kRDYH/Mfq3x7NfwxRdesUlVqdC4qj70ijpBU6FxFSnghNC5&#10;ZPuy9VoBo+rFzaVsh7pStXtzKde+jmycs1w2zY2t54tAJomvZLNqOl+4dllpcFMXFVerJy1QywW1&#10;m6MQ2+4BD2unLJLd67ZK+U713FRfyrp1VuhcX3Y4Ib7NfWdKser7UZK/RXUpenFTydu0ilR+tI8c&#10;cqJhw9//qjcZqjzWR8rfebGKDlj5xRDJWbG4lP3f+ZKnYSUp47YtW+lCsvLrYfo+YofKGdR+Lnhe&#10;fYmqW06Kdmsi+dz3EHmmAZSlSB4pd1tXyde8mkTVK692jrI3ny+73D7cNnWxricp7F24SvYtXyd5&#10;Lmgsec5vJPm6t1TBS2LgnplLJXv9ilLsocslql2s3SxmzjKJWbRaotrWlXyXtpLcXRrpZ/ev2igx&#10;Xp3mXK1qSZH/dZMDrgHFaxmL5FNRnrFY/mPie8ewaeqLzn9JS8nVprb77saS213LuyfN04hzOMD1&#10;uHXbDpk0ZYbMmDVPxfOCRctkyvTZsnrtOm+p8GT9hPnaoCzvztfirWtK9es6SS53D9jgGnJ71rrG&#10;jaNCzxZS795LJMqr1IIgzlu1pBRx53cW1yjNVjSfFKxXQcvJpfci1vmql5aS7porWL+C1oFu9kxf&#10;FeLL/5iiIjrc8CVvUqeUAm/0NddcI6NGjdJeaSLDTZs2PcFCQRT6scceU23Bs5a/sXdS0WrGjBkq&#10;jAnWhUaQWY4INNZQAlk//PCD5iwl1s8MJpqNZIMTk5YbQjGUWrVqqf0CrxKRZRLp8CE99NBDOuof&#10;FgayXv3uF7pjWI/vPWZ9zLN+H7pd4r4WCu/nz5//hIsNTxRTqNWCJAF8VLRYuYDwTvO9fuuTCw8/&#10;Vuh6uLCLFSuW6Bbq2bLbCd1hXw6WhZPnSafru0r7q7vIGieYf3vjJznkCRQEBV3lCXl5ie7u2bZL&#10;9oUkOLFs2ToVpMdDV0jvx/tJaSdaR303VEZ89Y9b7tze8GcOniwjPv1TyjeoIpc8cpVEFcotA57+&#10;UjY7YezfpXVUvLQJ3+Sid+yWPSRWuYe7T4EyReSyZ2+Qnk9eKzs2bJcmPdpIr6euk/oXxt/dn1Ls&#10;WLlJBxzZsXKjNLylqxPNzWTVuHky44uhx7pxOZ806dGLgucs5sQVA15UKSntnuorF354p05NnBDN&#10;Wy62akr0ph0y9eO/ZNvyDVoHmmnDrOUy45vhKqZTinW/jJelH/6pg5BUe/oq7eqeee9HJ0R7NUoX&#10;EpXbNXuFzLjjfcnboJLUePlaiXLn28y7P5Td81fr+yTcLXzpJyeQZ6hNo+ZL10kBJ0So1bzy6+He&#10;eXBUspUqJJX/r5e+X/i8BirU5z76ldorksqBtVtk09dDJGbuSinkrrUCfdrJnqkLZZO7/rBTcIy4&#10;bqicAId379Xld02cJ/l7tZXCN1woMQtXy2Z3DbEuyFKumKTNmllyNa8uZV65WSp8er9ORW7uJhkL&#10;x9ajPbBms6x5+XvdB8Xu7iUFruyog6ps6T9CDsdXKvI/gGjyvIVL5ImX3pJ3Pvlasrn7dP9f/5QX&#10;3vhAho+Z4C0Vnmx0jcu5n/6jCbP17r1UCrnGz3zXWFszavZxTz3HlfPVu69ncI3z6td3luYvXOME&#10;diHJX6O01L+/h9S+vZtkKxRrM6IhXrpLAxXLdW67UHa6BvvYBz+X6BS89pKCL3qTOqVmbERAw0hh&#10;kmNEwHAnqSMChjtJHhEwzEn0iIABIzEjAgaVlB4R8L8kySMCBoCUHhFw0YyFclfXu7y5s6dDr45y&#10;24u3eXOpj/jDUoZhGIZhGIZxAqk7zmqi2TAMwzAMI4KJtVYk/b/UjolmwzAMwzCMCOfI0aNJn1K5&#10;cDbRbBiGYRiGEeHERpuTNsX+X+rFRLNhGIZhGEYEE1f8JmVKzZhoNgzDMAzDiHBCvcln+19qx0Sz&#10;YRiGYRhGRBMqfZP2X2rGRLNhGIZhGEaEE2qxSMqUmjHRbBiGYRiGEck4tctYdkmdUjsmmg3DMAzD&#10;MCKY2Chx8vyXmjHRbBiGYRiGEeHECuekT6kZE82GYRiGYRgRTmi0+Gz/S+2y2USzYRiGYRhGhBOf&#10;Rznxk7eyVIqJZsMwDMMwjAjHjxMnbeL/Uy8mmg3DMAzDMCKYk8Xv2U2pHRPNhmEYhmEYEQ0x4uT4&#10;L3VjotkwDMMwDCPCOeIkb1Kn1C6bTTQbhmEYhmFEOKE2i6RMqRkTzYZhGIZhGBGMCt6TKmEkfkrt&#10;mGg2DMMwDMOIcJzsTfp/qVw4p3E7wJoOhpGC7I+OkY/73ObNRSbpJY2kjeA7Sfr0GSVv7uLeXOSR&#10;9/ARyRTBj4JNGzfLtMnTvLnIpPPDV0v2fFHeXGSxZ90O2b54ozcXmbR+725JlyG9N5f8zJ0+X/p1&#10;udGbO3u69u4iD79ynzeX+jDRbBgpzNGD+2TfwJe9uQjlyBHvjwglW5Skr9/Zm4lAjkb28ftr2ETp&#10;3vchby4yeTxPQymQPqs3F1lUvKSeNH64qzcXmaTPW1rSpEnjzSU/iOa+XW7w5s6eC3ufn6pFs9kz&#10;DMMwDMMwIhjfWpHkyf2XmjHRbBiGYRiGYRinwUSzYRiGYRhGhBMbJ07af6wlNWOi2TAMwzAMI8I5&#10;cvRokif3v1SNiWbDMAzDMAzjtMRGm1MvJpoNwzAMwzAiHN9ikZT/Ujsmmg3DMAzDMCIY5O4R9/9J&#10;nVK7cDbRbBiGYRiGEcmoHzkZJm91qRUTzYZhGIZhGBEOgjc5ptSMiWbDMAzDMIwIhzhxUv9L7bLZ&#10;RLNhGIZhGEYEo3I3PrtFoqfY9aVWTDQbhmEYhmFEOH6cOGkT/596SeNaDql7DxhGCnP04D7ZN/Bl&#10;by5COXLE+yNCyRYl6et39mYikKORffz+GjZRuvd9yJuLTB7P01AKpM/qzUUWFS+pJ40f7urNRSbp&#10;85aWNGnSeHPJz6xpc6VHp77e3NlzSZ8L5enXHvbmkpcDBw7IjBkzZNq0abJr1y4pXLiwNG/eXIoX&#10;Ly7p0qXzljqRL7/8UlauXOnNHadBgwbSrFkzyZYtmwwcOFDmz58vBw8e9N4VqVChgnTt2lWyZMni&#10;vXJmWKTZMAzDMAwjoolrszjLKQUjzRMnTpSPPvpIxo0bp0L4559/ls8//1xWr17tLXEy0dHRsnPn&#10;zmPTnDlz5NVXX5UFCxbI4cOHdRnWM2DAANmwYcOx5fgc25NYTDQbhmEYhmFEOLH2iqRNsf+X/Oze&#10;vVvFbUxMjPTr108eeOABjQSPHj1apkyZIvv37/eWPJG+ffvK448/fmxq0qSJlClTRiPNWbMe73mp&#10;WbOm3HvvvceWu+yyyxIdZQYTzYZhGIZhGBFMrOhN+n9Hjh5RG8W+ffuOTcz7Ud2zhcjykiVLpFGj&#10;RjphybjwwgslV65cMnfuXI0OxwfCN3v27DqlTZtWxowZI3Xr1pUSJUpI+vTpvaVE100Um2n48OEJ&#10;ivDTYaLZMAzDMAwjwjlyFNGbtGnN2rXqI37wwQePTe+++64sXrzY+5azA+vEoUOHpFChQscixHny&#10;5JECBQrI5s2bNRJ9OvBDI47btm0ruXPn9l4VqVSpklSvXl2F/fLly+XDDz+Ujz/+WC0aicVEs2EY&#10;hmEYhnFaSMgjqoso9aecOXNKhgwZvCVOBBH73nvvyX333Zfg9Ndff8m2bdt03aHRYciYMaOK6TOJ&#10;ZP/xxx8qshHIodaLiy++WO68806566675JZbbtEEwU8++UR/W2Ij5Caaw4Cvv/5aTep4eRKC1hyt&#10;qCORXqXAMAzDMIxkJ9Rmcbb/FSxYULp37y7333//semKK66Q0qVLe99yIlQEOZMpc+bMKmBDK1wA&#10;9g8EeVwxHZd169bJ2LFjpUWLFvobWadPxYoV1eeMoKZqxjXXXKOR63nz5qkgTwzJXnIO4de/f3/N&#10;XOTHn3feed47op6UX3/9VRYtWqRlRDp16uS9c+5Zs2aNtm5WrVol559/vjRs2NB7RzRT8/fff5e1&#10;a9fKJZdcIrVq1fLeSRqs94svvpDLL79c/Tb4b6B3797aWnvmmWdO6FIIhbIpn332mf4e/3NnAt0P&#10;eHjiK8kCtOw4ia6//nrvleDz77//auJAx44dE7yQzyVJLTkXvf+gTFu+Ueas3SKHjxyVknlzSqNy&#10;hSV/zvjLS9GFtmlnjExdvkFWbtmt88Xz5pD6pQtK0Tw5dBne/3fFRlm+eZdb5xEpmCur1C5ZQMoU&#10;iJJ0ac+i7FESG3ML1293v3ejbNmzV3JmziiN3faVLZhLMiRQZujQ4SO6/Jy1W2X33gOSLVMGaVCm&#10;kNQons9dH7G/n/dnrNosu/cdkKwZM0jFQrmlWYUikj7dWcQKklBybvuOXfLvzDmyYMkyNRaWL1tS&#10;6teqLnlyR3lLnMjGzVtk2sy5smzlGs3uLlOquNStWU0K5s+r79NwXrl6nfw7a66s27BRMriHSbXK&#10;FaRm1UqSM0d2XSbRJLHk3Oz5i2TytNmyY9duyROVU1o1aSAlixeJ917FNk2bNU+nXXuiJSpXDmlc&#10;t5ZUqVjWW0LkgHtwTp0xx613sbuHxUgOt11V3fsNatdwD8/4z4lTkRwl50q549CqJUlGJd1zbq9M&#10;mDhVpk6dqb8vPnhoV6pUTpq4fVGiRFHZv2+/TJzEvWmGe2Dv0WWqVask9erVlBLFi7p7cXrZsHGT&#10;jBw5XpYsWX6SeDgdSS455y6bYi1rSIE65SSdu552rdokKwdPlX1b4+8WT+Ous+zF8kmRplUlm7u2&#10;3AbLyn+mydY5K7wlHG6dWfLlkiLNqkqu0oX0M9sXrZG1Y+fJ/m2n7273OVcl57Zs2y6z5i6QZStW&#10;y85du6S+O9/q1qom2UISylKKlC45N8Ndnxe1v9ybO3t6Xn6xPP/GY97c6eE83rt37ynFKYJ5xYoV&#10;KsCxVlx77bUazcaWwd/16tWTG2+8UfLnz+994mS+/fZbee211+SFF15QfZlQ5Bs2bdokderUkeee&#10;e0569OghmTJl8t45PckeacZc/eeff8qnn34qH3zwwbELnxslnhU2io2jtMh/CTtt0KBB8s4776gp&#10;PNRkPmnSJBW3bENSfTqhbNy4UYUvLaJkbqskCBchRvq8efOqIKd1xW/gwctrTDlyxAqpcIdW6JlE&#10;2hcuXCi//PKLrF+/3nvl7OAY8Z3n6ljFx94Dh2TSkvXyw6RFsiN6v+w/eFhGL1wjP091YsKJ6fhY&#10;6x5Gv/y7RCYv26C/PWP6tLLPrSd6f+xNa5sTpkPmrpTh81bJAbd9ad05MmPlJhnoPrN80w5d5lyy&#10;YstO+WbCApm/fhvPWFnsfsPn7qG6yj2saSTEx1+zVsiv05Y6wbxfsmRMrw2DHTH70aTKXCemPxg5&#10;W7bu3quCmX3Fd4xasMZb4tywy4mjUeMny8DBw2S3E4i7XSP2n5Hj5M9ho92DZJ+31HE2bt4qfw4d&#10;LSPGTZYDhw66xsFhGTPxX/lnxFjZtj322CxbuVp++XOITJ89z82lkT1OwP0xZJSMmzxNYtzD6Vyz&#10;eNlK+fjrn2TFmrUqaOcuXCLvfv69EyA74r12/nVi+cOv+ss215jIkjmTbvOHX/8oS51QAR6u02fN&#10;l8+//0V27IxdZvPWbfLtz3/IxKkzdJlzTXEnavtc1l06dGwtGdz5VKJkMenXt5e0dCI6XQKNMARx&#10;v369pb4TxUfcccyVK6dcecWl0qpVE8mSJbMu06RJfalZo6pG0Q667W7QoI7ceus1Ur58ygqo+Cja&#10;vJrUvPl8yega40ddo7RE65pS48YukjZD/BG+NK5Bm61IXslXo7TkcA3uchc2lijX2A0ls2vgV+jR&#10;Qkp2qOPURhpJ486PYi1qSEX3WrosGb2lwoet7pxd6Bq3GzZt1muOa2yva+xECkfcHTKpE/8lBsQr&#10;9g38yQlNeJhLliyp3uPx48drMh8i+scff1TNUq1aNdUx8P3338vQoUNP8DijOwcPHixVqlTRiHKo&#10;YN6+fbtriI5ULbdlyxYN6L799tv6nVWrxl57iSHd49TeSEYIpf/99996s9yzZ4+W/aBANS0NQue8&#10;x85hatWqlS63Y8cO9aJ88803uuHsLHYQO5P3idB+9913amH4559/1IdC5NVvdbAzfvvtN90ZRBlZ&#10;dubMmeppiRum90FQ8XsQ9fny5dPIb5EiRTRSzu9A4NP6wfvCjgXWTxT9hx9+kFGjRumyhPt978xb&#10;b72l0WkKc3NgR4wYoZEWlmHZ119/XSZMmKDimTIqLFu+fHmNatPSQaDx24cMGaL7joPvF/R+9tln&#10;pVu3bnpS8D3sI04k8PfhI488opFVhLAPJ0TlypU1ks7Eycs+pDVGhJ0sU04wGjI//fSTNmY4Gclc&#10;5XX2Pe9hnue38/vIZGU9LMe+4rgQsWdf8zoNEBpObD/bStLAsGHDdB9g8me/Aiczy2BPIeqP2OVE&#10;5riz31gHFw/Hm+LkHFuOFVFzLia+lwYP+5HXaZnSi8H3TZ48WZdjP3OMee/999/X/cl5w37hXGU/&#10;8DfHiN6Hl19+WY8nPSIcQ5blPc6Vr776Sl/nd7AM23JGUf8jh+TQwvHeTOIgItx/8kLJnimDXNW8&#10;qtQpVUAOuYbD6AVrpUTeHMcixz579h1QUT1z5WbpWructKxcXGqWyC+l8ueSqGyZJJN7aC3btFOG&#10;z10thaKySe/GlaVmyfxy0D0kZ6/eIrmzZ5byRI0SSzzi6Ez5ZepSWbxxh1xct6y0qVJcyrjfOnj2&#10;SsnoxEi5glFO9J8YWVy5ZZe8M2ymtKxYTDrVKCX1yxSSSoVza+Q9W6b0er0PnLZMZq3eLPd0risN&#10;yxaSsm49NCJWuwZFu6olvDUlgoyZJW3R8t7MmYPA/W3wcClcsID0uaSrRoO379ipUdaSTogVKpDP&#10;WzKWmXMXyEgnsqtVKi/du3SQ6lUqOrG9R2bPW6iR6RLFisiwMRM1stu6WUPp3K6FVC5fVpavXKPf&#10;VbxoYcmX9yyOXyIfhKF88cNAWbN+o/TrfZG0bFxfShYrLD8M/Evy5s4lFcqWPukaefvTb+XAgYNy&#10;41U9pVHdmm75IjJ6wlTZsnW7NK5fS/btP+D22TBZtXa93H79ldKwdg0p4vbflOmzndDeKc0b1fPW&#10;dOYsWb5G+v86zJtLPG3bNpeOnVq7+80Yd3/50d0DF0jtOjWkdKniMmfOAtm56+SoaY8eF0o1d7x/&#10;dftigBP8M2fOk1o1q0rZsiVl0eJlstVtL/fuWa6BMNwJtImucbRx42bp1bObrFu3wT3Xlieq67hV&#10;lmKSLW3C0bVT4h6RTZ++Sva562PmW7/JhkkL5MDuGKl2bSfZPH2pRK/b6i0YihNRrhG/2zW4dyxZ&#10;J4UbVZKN/y6W7X7D1K0zqnwRqdavg6waOl0W/zhGNs9YJundvax4m5r6uT2ucXsm5KtSRIq3qOjN&#10;pRz6vM6XR2pWqywz3XEt6K7PGu4YZg3xx6YUabPmTtGG0ob1m+T7r3725s6eqjUqS/vOrby55APv&#10;clRUlD7vee6jsRiQpE2bNupK8Hvhn3rqKdUeOAD8gN+sWbM0yNmzZ0+NSrMuH7zSvIfuQWzzLOdZ&#10;T8k51o32Ssx+T/ZIMyBMihYtqhuFmAWEFGqfsHmoBQHhhACiPh8nLOJm6tSpahxHDHFTYRkEEO8h&#10;VogEsxMQjkDklnUglpYtW6aijGUQY/4y8cGOql+/voonhCCiFWG8detWFbMIMR++H5sDOxwxyWg1&#10;zCMGEbjAtr7yyit6ABH1fDdCmZMAELMINMQlopT1+6IYoc12s42sDzGH8Oc3xYXWEsW7/Sg+0VdO&#10;MPZBaF1CYBvZH/we3uNv/zUmGg+IcPYbx4XGDY0CBCnQPYIwZn8joPn9fNfTTz+tx4zjyo2dqD2f&#10;4W/EMa3FN998UxsAfIbIPtF75vm9nPTsLz5DuRq2G882xxCfEbA/+G2IZ9bLBcK6OBY0ErjAmPfX&#10;w29lm1iOf9nPNIZYjmNMowBh7j+I2H8IYy5MXvN/I7+bfewfLy42BDfHhWPG+fHkk0/quXImke+z&#10;RRtDMfucyN2htoIS+XJKwVzZpFaJApIrS0aZtWqzt+RxtuzeKwvXbVcLwhr3APxuwgL5ffoy2bAz&#10;WrJmjG1R8166dGlUJmXOkE5f556BOCVqey7BGjLNPTwrOaFeuUgeyZs9i1QtmlequWmWE/ExB04W&#10;DROXrtcIdIb0aTXa/NW4+fLvik2SI/NxwZA1YzptCLCtWDcyu2WJ2ubJFttgOxdwbmC12OJu2ojB&#10;4kUKSTE31XIPZKKTC50oiguR1aPuc2VLl5AC+fPqA7xsyeJOlO3RSCzrJBpG9LVsqRJOmEZJ0cIF&#10;pVSJorLaCa21TryeS7g/TZg6XRo6AVmxTCnJnSunbl/1ShVk3OTp7jidfP+i67tiudIqlnNkz6b/&#10;lna/f+SEKbq+2PtTbBAho7vXZs2WxT0EM7htPypRrlF+ruG3VKhQ1t3X9qp1Yr3bx3PnLpRp/85y&#10;94O8ateIj8KFCrj74y53n1ji7ifb3H1rtYrliq5BVMxtM0ybNttNs2TDhk3u4b5dZs+eF3s/zJZV&#10;z5FzRWbX+C5Yr4Is+Xmc7HaNTcTz2tFzJMY1Zos0q+ItdSJH3fGI2bDdCeGlKn65X52AO44Z3LHL&#10;4K5pxPI+19jd6+5l21yjPr27f+WvU85bMHzIE5VLKrlGKNdWlixn3mUfCNzh4RglddIVpRC1a9dW&#10;qyg21NatW8vVV18tffr00cCrz5VXXqm2XwJ0PgTa7rnnHmnXrt1JGghd06VLFxXIjRs31mVuvfVW&#10;tcmii7jfJIYUuyoRQZ07d1ZljwBB2SMmKVbtwwOACCZd6WzIzTffrBOf43WihGwQAhOjOZ6W//3v&#10;f9Khg2u5rlqlwtiH8DxRQVoarIMdzjoQw6cCcYy4IlpNdJloKqKL6KwvaIGIJsvQ4rntttvk9ttv&#10;188RGWfbfBDUbMsNN9ygyyBGEb+sq3379nqgL730Us3g5ED6BxixynZxwtxxxx06TxTWF3ih0EJC&#10;iCO0gf1IBBgvENHyMwURiIhFbF533XW6b/EPse2ISVpowPqJ/OO95mSjh4D9hF+aE4/9TbcKrUOO&#10;tQ/C1fci8TkEJwKUxhDCmHVg0L/pppt0HSQXcMyIdvuNBYQtRcm5ePAeFStWTL1InA/+5+jNYF2I&#10;ad73azRy4fG9FDuPeyGdCsRyr1699BgRuUe48zvZR7zG93K+0Uhh34TCTYXfzPHzp3179zkBl7gM&#10;XUAY4sfdf/CIFMl93KuKsI1y4m/jrpO74nftPSDLt+zUiOoS94DK4B68S92/AyYvPiayWVfjckVk&#10;484YefGPKfLsb5Nk7MJ1Uq1YXqnqpnMJ9pPt0fvVU00U3Kd43uyy2TUAEL5xWbRhh+zcu18mLFkv&#10;6VxDG2vGgCmLZZBrHBzWm7pIi4rFNML+6uBp8sygyfLSn/+6/ZZButU97ptNaTiHd+7e484JkYL5&#10;jzfAEYpErrZu3+69cpxc7t7D5xYvW6mf3eWu0SUrVsmyVWtUUOP1zZM7l+zaHe1E9CqJcecW1oWl&#10;y90yToyy/Lkk2gnJbdt3SomihSVdyPFDBCPgYx+yJ4LAn+VE57qNm/T6WbNho0bOiTSzvowZ0mvE&#10;mqj6S29/Ik+/8p689/n3ut2d2jbz1nLuyO6OV768eWT3rt2uYR17f2O7Nm/ZqtHU3HkS8KZv2iwF&#10;CuR3946yKrwLu8ZNlSoVpLITzTm9CFlcWrVqqutetnylNvTPFVkL5ZH0mTPK9iXrvFfcff/QYfU1&#10;5yxZ0Hslkbj716HofXJ4/0EnyMtL+qyZJGOOLJK3aknJUSy/ZCucx1vQOBdwJcZnt0jsFN81nVyg&#10;n2rUqKHPX7QIdZoJwIZqMXQTz3QEr0+pUqX0Mzz/4/Zs8exHe1111VWqr9AsaBi0WGIFM6SYaCbk&#10;zcYjnLBkIIQQdIgrH1rUiErEH+Ka6CVuESwQiCeGQ2SjuLEisojasgwim8+xjA9CF7sC9gXELGKY&#10;34AgPBXseFo3iD1EOt+DdQRrRCgIftZLZJpWT7ly5TTRkehrqFBkXdg5EIj8TZQTkci20mXAAeV3&#10;cSBDuwXYL4hBBBvrZlq6dOkx8RgK20bxb2wTnMA0IBCsnAyJOQmI9hL9Z19St/Dhhx9WewJDWLJd&#10;/G6gAUSvAb+RbedfLAv8Rk5WJpIJ6REI3Rdly5bVfYSNgePC/kCII25pgGBzIGpNVP2xxx5T4c9+&#10;ZnuIVgPHAeHNxYBwZx+yzRyrl156SW0r/E3DhO/n4uLC41/OPfYzn0nMfqFhxPdy7Pi9RMD5rfQi&#10;PPTQQ3oeEqFnn8cnmol801Dwp1tcI2vIjNjehsTArenAoSPut8dGgX3YFpL14hPiWDcQzkRXO9cs&#10;LZc0qCDtqpWU6AMHZeyidRrZ5TfGuPkD7qGYK0umY9FXotTR+xKXfJRUEMWIXqLGeKt9Mrrjx3vx&#10;3aDxJ29zD2Oi793rlZNL6peX6sXyyXcTF7oGxiH9DOKZZdgP+bNnkZxuO4nab9qVcIWa5IbI6CH3&#10;e9KmSevOyeMR/LSuIcNrB93+j0uFcqWkdo0qakV49rX3nWj8WC0bmd05zL2A861ujapSpmRx9TE/&#10;/eq78uaHX8qadRs0KnsknkZGSoKIZzszZXLXGArSI6Ob3+/ueXoSx6FH106aEPbiW5/IEy+/Kx9/&#10;9aNE5cyh24avF/iXpMJs2bNKPidKs2XNotYMErVSmvz588rlfbrLG288rVPPHt10+w66Y+n37gHH&#10;li2mNyo+hg0bI8tXrHQP657y9lvPuWfbvSqcWU98UeQWLRq5hv4FMmz4WHcfpPcr8Q3tMyVfzTLS&#10;+MkrpMnTV+mUIXvsPeCwu3eEcsTdJ9KF9OAklt1rtsiKwVOkRNta0uy5ftLgkcukSNMqstc16tNl&#10;OH5PM4ygkGKimQc7ArBly5Y6djiRWjy0oV4Toqh07/MaoguhwkSkkKERCacjhBAh+Em5YdHqIPKM&#10;IPKFFTCPuPPFEcKJvxGrpwNRBohQhCSikHWFwndhDeF7fBBxbEPojZTX+G7gZsq2EZWMK67iwr4K&#10;bU3xXQlFGliOyCuNB6wCWCMQs0RcEwMPYbaXz/r7HkHOfieaTpcHsA1sF6hgc9/P/vG7R5hnGdYX&#10;ur/ZBt9zxL5AwPJ5tov9SQOCiLD/3TSyKAVDxNx/EPG9oS1KLBTUVyRizec5FxDU+sANOQ5x8c+L&#10;UBEWX4MEaBz5348NhGNMA8H/nUx0ERHtDj1mwPfwm3wPOVMD19Aqkjv+yNKpcLpCsrgHC6KSiKwP&#10;EWgEZZZ4EnTSu32SI3NGKZE3p1Qvnk/y5cgilQrnkeJ5csj6HXtUcC7ZuENmrtoitUrklyubVZHL&#10;3UMMb/D6ndEyxUsePFdkdo0BGgD7Dhw+FiUGbBlsX6iQ9sG37FfYyO+2r1CubNKyUjFZuyNahTL0&#10;n7xII9dXt6gqvRpVlKuaVZYKhfLI52Pmqcg7FyCMEFtYFLgH+HA+8RpCOC758uSWTm1aSI8LO0nt&#10;6pWlRpWK0qBWDbVgYMng3kJViu7nt5cLOrZW7zOVNWq5ZYsUKqDfdy7hN7GdWBdCz5vo6L0qdEN0&#10;9DFqVKkgN13VS5o3qitlSxWXJg1qS3X3Gr89G/e9/Qdk4ODh2lV+bZ9LpI8Tkn26n6/VQ3749a/T&#10;3kuTCveRTZu3yvJlq3Ta6O45NA74fUSMfZhnmw+43xsfCxcukY8//la+++4X1+ie5Rr3E2TSxH9l&#10;1eq1bhtPTC5r3ryRXHvN5bJgwWLp33/gsYh2SnHQXSe7qSyzapNOh/e63+OOFVaK46SR9Fkzy8E9&#10;Zx/x3r99tyweME7mfTlMNk5drDaNtWPmqEf6QDw9ZUbKwvma5MlbV2olxUQzIHawSeD9JAKJbSEU&#10;HgBYKhBGRCTp/mYihI4obNq0qUaKSeoisonlgfcoJYZ45QD6IFbihuXPFCLgiCL8rkSIsSf4IssH&#10;XwwC3/cvA9FGosWhQprfEPezPr7A8k++UOL+dtYRd5lQELYIVRIoidBiRYgr9E8H+x/BzDYjVkP3&#10;P10diEefuNsUur/5O75tZn/5kX4eRDSAeOAhpDnmHFM8RqHfS2SW19ivwD4L3Te+LYWovH8+0OiJ&#10;ewzi7mPORdZFI8G3vOCFj69RFRo5Yh+wnymWzjnp/1a+G5tN3OMGNProWvKnfv36SvVShbx3zxwE&#10;Y44sGSV75gyyfPPx6i4xTvhucQ+coiGWDR+WxepwOCRKS3QZkc1vRVRv3e0emHsPqEeaZECEden8&#10;ufQ9Sr6d6rxLbjI5YczvXeMerlT48CFZsZB7PUNIhN2H38ovDBW/RM05A/0SdXPWbNWGQim3jbmy&#10;ZpIiUdk1WZCEw3N12+d8I4Ka3v27eu0G71V8y7tl954Y9SzHhWNUuGB+adW0oVx8fge5sHM7FdJU&#10;pcAjy7o4P0uXLC4dWjWVSy7oKOe1a6ll5yg3lz/vue3yzuKuO37v4uUrj11XsGDxMildophG1OPC&#10;769To4p0O6+dXNq1o7Rr0VhWrF4nVSqUVSHKehYuWS4lixZW20dUrpzqBS9dvKgsXxWb55KS7HTH&#10;Z9SoCfLxJ9/o9PffIzUxL1dUTinqfg9wvytcxN0f3b+bN8cvcIkUz5+/SAYM+F0++fRbFcN8btOm&#10;ze4zxxPgWjjBfN21l6vn+dtvf5YVK1aleMNg1/INsvC7kbLgmxE67VrpGga7YrQShk+6jOkkd/mi&#10;sn1RbI/j2eD7nlf+/a8scN+35Oex+l0Zc2SVbQtjq6UY54qjGoBJ6nQunw/hyMl3tGSEhwaWCWrh&#10;MeoL3fShINoQq3TjI/yofIBPFo8wQtlPoCMiyOsIHN6jO54u/OSCm/gFF1ygyV34hePzBSPkiHJS&#10;5YHfSaIbCWoI7DP1ERO5ZZtJPCNCjN/1bG+OiHhGucEqQMIhAi6xIFyJ6tKo8aPWiEpsMfQMxCcI&#10;EwPbSRQcKwY2DJIoiSxzzBGhCFJsOdOnT9fESjzlLMNxT+i7eejwUCVSzfnAscAmEWrDwVbBvuVc&#10;wV5BlI+oN7Ybjhvby+foWQi1k8QHjTrsGliGSEyk0YT4pw40lo24NxB+H+c9QtufOOZ4bxML68qd&#10;LYtUKZJPhs5dpdUtiBKPmLdK9rl9ULd0QdnsHnR/TF8m47wHGxUkSKLD0zxq/hpZ68To1OUbteJE&#10;+YJRktmJVEQkN79pKzZqkiHLULOZkm0F3MOM7z1XUFO5abkiMn/dNpm4dIMmLw6ft1pLxtUvU1Cy&#10;Z0ovYxauVc+yX2KP5UlgpELG2u17tEHxy79LpXqxvGo3gXIFc8kUJwxmrtos2/bsk0Ubt2u5OWo1&#10;n6vt43sQukUKFdSKF/MWLtGJShHYNaitTIUIytFRcxnwKONNxqNMwh82jX9GjpUC+fJKzSqVdJ14&#10;mxctXaGJf5u3bnfrHq/JeJXKl9EEpnMJ1ymil6S/SdNnyfqNm+WvYWNk4dLl0taJQaLQlNijmgbn&#10;HODBnj5nvnqhKTf3w6+D3X5ZKr26nafbx/VD0uRkt+2zFyzW5ecvWipTZszRpMik3pdOB9c094w9&#10;e6J1oqYyFTIypM8gXS/ooB5lvMdNmzSQle5YkdwHDRvUUVtHuXKxwhMfNGXnSrrfXLhwAene/QJp&#10;0aKJTJo03d3jYq2FLd2+u+mmvu6eskMG/T7E3Y+2agM/1LqXElBSjmizPyGYVw6dLpX7tJZ81Utp&#10;/eWKvVtpwt6aETP1M3ieK13WSoq3PT5uQdqM6bXsXFZ3b6E0HQmFWQvnkUyuMQ58PnelYpKrbGHJ&#10;ktc10utXlPLdm0mMux7XT5ivy4QTWGe2uPNt3fqNsm+fOweiY2Tjxi3uWtyu7xlGipScIzkOIUrS&#10;Hxc/flaEEjdDurvpWkcwEYXmBkHEcfbs2ZqUhhDFU4sw4TP4ZRFJiB0S4xBYflcn3fJEXPHIImhY&#10;1rdaICQRNQgl/7VQfE8qn6ELHRFKshcCGJGDzxcfNl5ePMr8RoQav4PtQ7gToSU5js+xvVhI+D58&#10;z37iGdUgeA3rBKLZ9x+zDjzDiEeixYg6BCz/AiIWsLTwe0JLzvk3Uxohzz//vJraiXye7mGCQMer&#10;zLrxP/N5RCGvI5LxnnNs8BUj9vBNI2TZ79hn2C5g3yBuaUjwOnD8iADTC0AkmcQ8GhnYTijTxvrZ&#10;h+wvPoO1A9HOceI7/X3KcaERhbhGaHMe8D1+g4toOgKZc4TKJQhz9g+vYfZn3ex7hDH7mX1Lo4vj&#10;zG+hMcb2cL5wDuJX5jykccc6EMf8Rt5jf3LOch5yjvE5ygPyvawfmwZ2ltM+xJNQco4ay1FO5JLM&#10;N37ROpm8dL2WlWtfjVJrBdWj+/uMZbL/0BGp50Q0iX853YOKBMJxi9fKJCdEVznBXMGJxQ7VSmoC&#10;YVYnRGH+2m36/sTF62Xttj1SzT0oW1Yu5r7veNT+jElC9AGLBYJ96vJN7jevU8HMQCv83lzut/w5&#10;c7kT+JukaYUiWnMZ+wkl+Ca7xsD4Jev1PQTZFU0rSwn30EaIE6VGTPPeGLff+BcbyOVNKmkEOtGc&#10;Zck5IrFk4S9yIpI6ygwAwtXboXVTFcHLV62WwcPHqB8ZER3tGnsTps6QAb//48T1FJnrRCPtL67l&#10;AABL1ElEQVRJhJ3aNpfyZUqpCEVMD3ci/Le/h8uYiVNVZFeuUFbXiUXj7MTW2R8/Is2bNrtGz78z&#10;Zcykf2W+E8AtGteTTm2aqZ2hvxPMs+YtlC7tWuhvowbuZ9//LCPHTpbxk2eoKD7PvdemWUNtTHD8&#10;8ubJLUuWr9RGw9iJ09znF2kCZY8LO+s2JpaklpxD1OJFb9ykvnTs0EoaN6rr7qVr5ceffpelrgED&#10;7du30NJ0y5atcve11e6eVUAu7t5F+vS52H2mtTDQySR3Dvz6y18auYY777jB3dc7u3tmdq3X3KVL&#10;O7nwwk6SPl16WblqjQq3MyVJJeccRJ/zuvtKsRbVpVir6pKjeAFZ+P0oWTfONejc9ZXe3Ttq3Hy+&#10;pHPX4Lpx89SXHlW+qDR58godFAVhnLNEASlQp6x6pLFi8C/rq9irlZRoV1sj2fu27pSF/UfLTnet&#10;nynnquQcyZtf9R8oP//xjyx0jaH1GzfJnPkLtQpO6ZLF3Dl4loMHnQEpX3Juo3z95Y/e3NlTvWYV&#10;6XheG28u9ZHsIwIS/UPYIjbiE6tEjBEqRAMRo3w9QptoJIISQUxXOyIJsYK4IlpI9JN/EUSIL76H&#10;vxGdiB2S5hCACC5AsCHuQl8LBTGG4OJ9hE9cqC9MNBKxhUfVfw0LBxFZRDLvsW5fICPyENL8bt9e&#10;EPc1fifbSkQXgU5XPvsD4ce2IFbBrwzC+3wXJdUQ3jQU/AsLewHCjYgpUefTgTjmt7Nu7DDsWwQl&#10;r7Ev2L/A635EmEYO+95PfgT2A8sjUP0oO6KS/U0jg+NJ0hyNAsrA8DuB/cU6/IYB0WA+R0Inf7Pt&#10;HA+WQeBS+YTzhe/hfPFB+HMc2IcIbz7D8faj/mwnopb10tDh8zRs2Fa2xbfV4F1nO/iX7cVOQqOI&#10;2tx8n7+fOUdZFxFwIuIcK973EyJPd6NL6oiADGiyausujaoiDinLRi1jrBvYLJY5cUjZOL++MqPl&#10;IaZXOLG87+AhFZiMCFgwZzYVJGzPTidSV27dLduj9+l8didEEZP5c2Y5q6i42+neH2cHJfGIhu/Z&#10;d1Ayu21h+wp4v2XRhu2a3EiyXyYveYio82L3+lb3+7GVFMyZVUcQ5G+OB9YNRPO6HdGuQXFYGx9E&#10;0anXTMMi0SRhRED8vivXrJP17oEMBfPllVLFi0q2bFllqxNjq9x7uaNy6WsHDh7UqhO8RmSLQTCK&#10;FS6kwpSya8AAJowIyPo412PLthXV+szYN86KJI4IyG/GOhGzb69ky5JVKpYtJXnyRKnFaI4T/kTQ&#10;69eqpseGQV6olkGlDBqclM0rX6ZkrAfawfmItYG60xucWKGmc2Z3vVLTmsobWFESS3KMCJjX7V9K&#10;z5EoyG9atmylimPf4kXpuYLuOC1zInrjpi16fFm+WNHCup3U5160aKm7V23R4waNnPjm/bgsdMst&#10;XrTsJO/zqUjyiICO3BWdMCyRX9KmT6dl57bOXXnM00wkuUDdchqV3jZvlVMPsaXqCjc+sSTdUXfs&#10;dq/dIltnr9DPsL5cpQrq3wdj9mlJO/zURLvPlHM1IiDnJr1BHKtQ8rpzmXroVFJJKVJ6REBKJHZu&#10;08ObO3v6XHmJvPrW095c6iPZRbOR8hB5R/RTJxrBTNQ3VFT+1yBKEc2IcH/kndRMUkVzIEiiaA57&#10;kiCaA0ESRXO4kxyiOdxJDtEcrpwr0fxfYqI5GKSsOcxIEYiOUrmBUfIeeOCBsBLMhmEYhmGEH36t&#10;5aRM5yqROlwx0RxAsEowwAY+59DBYsIF/OGUDGRgEd+mYhiGYRjGf4TTuhgLkj5560ulmGgOIHik&#10;GSmHxEG/VnI4gSedxDoGM8HbbhiGYRjGf4eTu5oTk9QJ4ZyaMdFsGIZhGIZhnJbUngRnotkwDMMw&#10;DCPCOdlqkfgptctmE82GYRiGYRgRTnyJfYmdLNJsGIZhGIZhGMYpMdFsGIZhGIYRwaixIh67xdlM&#10;qRkTzYZhGIZhGBHN0XirYSR2MnuGYRiGYRiGYRinxESzYRiGYRhGhEOcODn+S82YaDYMwzAMw4hg&#10;jjqtG5/dIrGTeZoNwzAMwzAMwzglJpoNwzAMwzAinLhVMM5u8laWSjHRbBiGYRiGEeE4yZvk/1hL&#10;asZEs2EYhmEYRkTjJO9JUeOzmLy1pVZMNBuGYRiGYRjGaTDRbBiGYRiGEeHEGzlO5OT+z1tb6sRE&#10;s2EYhmEYRgTju5GTY0rNmGg2DMMwDMMwjNOQ5qjG2w3DSCm0W2vvLm8u5Tly5IjMnzdfVqxcIR07&#10;dpT06dN770QGBw8ckE8/+0x69ewluXLlcncx740UJE2atCIZM3tzKcvhw4dlypQpsn//fmnWrJmk&#10;S5fOeydy2Ldvn3zwwQdy0003ScaMGb1XU459+w7Ilm07vbmU5fDhQzJi5EjJHRUltWrXlnRpz83x&#10;y5U2o6RNk/IXA/ezrVu2ysDfBsqVV1wpGTJm8N5JOdJnySiZcmbx5lKeQ4cOyqBBv0vVqlWlXLly&#10;kjbtOYgvuvMkTQoev/3uvrlp4xZv7uzJli2r5MkT5c2lPkw0G0aEcfDgQfn+++9l2LBh8t5770mW&#10;LOfuYXMu2L17t9R2YmTIkCFSsmTJc/NAO4cgll9//XXZsWOHPPbYY5I587kR6+cKHjnbt2+XChUq&#10;yLJlyyRnzpzeO5EBDYIHHnhAypYtKzfccMM5aRScS7RRPn++9OrVSyZMmCDZs2f33okcYmJi5Ior&#10;rpA+ffpI165dIy7wYJw9Zs8wjAgE4bx3715vLvLYs2ePPrwjFYQz4iuSofETqXDsDhw44M1FHvSG&#10;cA1GMtw/Dx065M0ZRiwmmg3DMAzDMAzjNJhoNgzDMAzDMIzTkO5xh/e3YRgRAtaF/PnzS/Xq1SMy&#10;kYxu0+bNm0vWrFlTNHnmv4LjV7x4cfX9Rppn24cu/jZt2kScXxTPNsePBLISJUpE3PFj+5gyZMgg&#10;TZs2jUi/L9vH+VmjRg0pUKBAxF6DRuKxREDDiDC4pHloM/FAizRRyfbh2eahDZG4fTywgQZPJG4f&#10;4PklSS5Sjx/bhdiKxO1jouHKNRhp2wf+9nH8IvEYGmePiWbDMAzDMAzDOA3W52AYhmEYhmEYp8FE&#10;s2EYhmEYhmGcBhPNhmEYhmEYhnEaTDQbRsAh6YgRrBgQA6Kjo2Xs2LHy2WefyezZs/U1I/zgeE2a&#10;NEn+/vvvkwai4T2O4ciRIwM9yAnnJucg52do+gx/c57yHgmrQYakVLaPf2Hbtm3y22+/6aicq1ev&#10;1teM8IdRDh999FFp166d/Pzzz3pNDh8+XP755x8dwdIwwESzYQScKVOmyE033aQCi4oEAwcOlB49&#10;euhQvjfffLPe+IMM4urll1/W8mQVK1aUMmXKnDDt3LnTWzJYzJ07V7777jtZtWrVSUOdZ8qUSbZs&#10;2SI//fSTTJw40Xs1eHz77bdy3XXXxVuyi9d474cffvBeCSZfffWV/N///Z8eT8Tz888/r9cj195D&#10;Dz2krwcZGjUrVqyQa6+9VipVqiT58uWTvHnzHpsaNmzoLRlcaLz+73//03+5Hrn22G6E8zfffKPD&#10;vRsGmGg2jICDaNyxY4dUrlxZ1qxZIzNmzJArrrhCHwAtWrSQIUOGeEsGE4THBx98INWqVZMbb7xR&#10;7rjjDrnzzjuPTQjMIIIQIYpMven4qFWrluTIkSPQouuLL76QW2+99aTSZPxNubnbbrtNe0SCzLp1&#10;67TRU6xYMZk5c6Zs2LBBXnzxRRk6dKi+H3TRzHDnCOZp06ZpI+eVV16R11577djE9Rl0CDQ0btxY&#10;7zP169c/dq5yT926davs2rVL5w3DRLNhBBwiInSDIx55YHOTJ/rD4CaFChXS7uIgM2bMGHnuuedU&#10;iCCSEVoIMX/KnDmzt2SwQIzQM8Bxio/cuXNrNDbIXcOLFy+WunXrxhtpRpjUrl1bFi5c6L0STLBl&#10;sH3URGdboqKipHz58lKqVCl9jeMcZKhXzHEkon733XfLVVddJVdeeeWx6cILL/SWDC7r16+XIkWK&#10;aBQ9FO4tWKXYB4YBJpoNI+Bky5ZNH9pEtmbNmqVdi4xkRdci3cVxu/6DBl3AOXPmVJEVSWXl2R6O&#10;UUKiGLHF5Ee9ggjbRy9IQseNXpIge7aBRg/R5vHjx6tVilEqGQnQj04GtSfEhwF2sEVxLtI451jG&#10;nYIO9xiuw1CrF9vK/RThzDE1DDDRbBgBh6GWidjhySMa26xZMx3Cd+PGjbJ582b1/QaZG264Qbv5&#10;ly5dKnv27FGPc+gU1Ic2YoteArq9iWT528G/PLDnzZunvQR0+wcVxNa4ceOOiS0f/mabSXZkmSCD&#10;155oZO/evVU4N2nSRHt4iM5iQUmoJyEo0Ch/8MEH5ZlnntH8CDy/NBL8adOmTd6SwaVt27YydepU&#10;9ddzz6THbtCgQfLCCy+oj5tGkGGAjQhoGAHGFx9EtZiISnKDJ/KMTQOPc8GCBfUhHlQuvvhimTBh&#10;gloZihYtqpG70OgrEXYi0UFj5cqV6g8lmnXvvfdqY4fjhpCePn26+kWzZ88uDz/8sHorg8g777yj&#10;YouER2waRC0BEY1IueyyyzSJjgZfUGFbaMwhtjgPEcmcn4hLrkkaPVg2ggr3FxoD2KKWLFlyzGrj&#10;Swca7f/++6/+HUTYDq45Kma8/vrr6kHnmNLg6datmzYYCEIYBphoNowAw83+jz/+kDfffFM+/vhj&#10;KVmypPdO5PDhhx+e0td7++23B9bXTJT52Wef1QgewgofM93gNHjq1KmjD2wimUEFvy8RWJJR8dmX&#10;LVtWBSXii0RVyntRmo1EwaBCdRMsJlii6MZHbPnCMhLg2mvfvr02WK+++mq1MoQ2WrF/ca4GFb+R&#10;SgMVXzM9dDR2fI8zvnTD8DHRbBgBZ9SoUSosH3nkEe3qDn2gRRJEvPxufiKWPMwiYVuJUI4YMUJG&#10;jx6tfvRcuXJpFz+CEqESdBDOnJ+Uz8Niw/EjcnfJJZdoNQZEZpAhOkmjlQYrSXEdOnSQ4sWLa0Mu&#10;Es5RvwFHw4eociRCY4BtJMmRijWGkRAmmg0j4FC6jCgz0S66ubnphz6osTMQRQkqRIKI/FDOa9Gi&#10;RSqeS5curQ+5PHnyqIAOsjBh+2gMxAfbxUTkMujiK1Lh+HFeUraMya9eg62oXr162nuAgA7qMSQ5&#10;DjFJA4dej7iRV7Yp6NHYp59+Whtv1LfHThO3p8C/Dg3DRLNhBBySqRDLJK9w4y9QoMAJGfvnnXee&#10;+mKDCo0CPL/4mv1KIVRkIFr51ltvSfXq1Y95ZYMIvvMFCxZ4c8fxxQiii2NKBBrxFcSHN+dmQo8a&#10;fzuxNgS9SgHeZvy/lGfDa4+/mehz165dtReI8zdo5yoVUN5//31NxqVeM9ddqEhmm6hxHGQ4ZvQY&#10;sG30FHC9hR4nhDTbaRgmmg0j4DBa1a+//urNnUzVqlWlY8eO3lzwYEATuvWfeuopTSbD/8o233PP&#10;PRrl+/rrrwMdSWdwDwZsIdqMP5SHNduFWAFeowIKI8x17949kA9vvMx4YxH9NOx47JDYyYRvlJrG&#10;CMu+ffsGcvs4XlTQoMQj5+qwYcO0+gL+dI4n73Hsrr/++sBVYiByTsM0LjR2OI4ITaxFQYYRHAcM&#10;GKB/x9coxXffunVrb85IzZhoNgwjrKGc3uOPPy6dOnU6IYJO8g5Ci+oTRGODCgNiYK8hSonPFx8z&#10;ZbwQXbxGVY3JkydrQwHh3LlzZ++TwYFSiPiazz//fKlZs6aKLUau/Pvvv6VXr14qLqleQI9C0Cpp&#10;cIwovUZiI0m5c+bMUfsQ9gzOWRoFHEt6RTh+l156qffJYEBjjsE/EoKoc5Cr8wCJqeQTJARl54Jc&#10;AcVIPkw0G0bAIbpFxndCEIUNcq1Y/KFUyEAgE4UkEoSvmfq//fr10woUQX6g9e/fX5M5KekVWrMY&#10;WwrD+tI1TJfxq6++qr0Gt9xyi7dEcODYXXTRRRpJ9iN5iDG6/H///XeN5CGq6TWgGkWQwIpBIiCP&#10;Uur9IoqJzIY28PAFM9w0nmAizkGDbeOaI2JOVD1UNhBJD3JPD9DjwXYlBL1bQbPVGCmDiWbDCDhk&#10;tZOoE9qtiCChe58HwTXXXKN+vaCC2EBIMYQvER8iW0S+nnjiCSlcuLBG8ILsNyTKPHLkSLWfYFPw&#10;u73Xrl2rEVr8lUQoSVZie4nGBg3KlHGe0mvgn6ecm9RqxvOLr5vIM8Ka+sZBgmg5FgYEMzXR44Pj&#10;iQ8fIR003zbHid9Ojw4TDYBQ2cCxDXKdbcDTTN30hGjVqpVee4ZhotkwAg7dilSW8OEhh390zJgx&#10;Ki4ZUY86q0EFqwIDYOCbRHAQ8WH7qlSpoo0BusKDXBeXSCuJVjyYGUwBYUWZNhLJeI/IZIsWLeS9&#10;997Tkl8kYwWN+vXrq6gkSu4P646t4d1339XzlGNLw4EGAbaboMFjlGglkdi4lVA4Z0OjzkGDniwa&#10;bzTuaBSQkBoKpfbw5QcZGuRYaHw4nlyDNBY4X+kJadmypfeukZox0WwYEQoRu2+++UYjs0GMTsaF&#10;UccYmpiHGRFZbBtBr/EL1GnGlkA3P+KKMnqU2ENUIqJJHiO6h5hkZMBatWp5nwwOJFndf//9ai/x&#10;LSh4uZmef/55rfDy5ZdfqiWFiHqQ4HykOggNV6qgcOxouPJopYGHNYXSc0GFodwbNWqkxw87VJAb&#10;qAlBrxz2Ex8aPtw/aQxgj2LkSos0G2Ci2TAiEC5rItD4ROnmJ6IXJIjwYLlA8PM3IiQhSAIM+oMc&#10;4UWtX7qJESlE84jO4o2NhIYBIPq//fZbFcacn1TUQIyQGBhkEP70eHDssGlwvKiVznHk3+eee04t&#10;KEGF7aCn6vPPP4+3ikYkM2/ePLWBkW/QtGlT71UjNWOi2TACDpGtuD5QoiazZ8+WX375RRo0aCAP&#10;PPCA904wePvttzVCR5TnjTfe0Ad3QuB59rv8gwoD07CNVJFAaOFjpruf1+neD+ow4aFgXWAb2S4q&#10;hBCFZXsRmUHePhqkJKXSIzB48GDdFkaYY6ATItAMI06EPahgz8AaxLlIpZO4x4qGbUJe7qDAORnX&#10;VsP8/PnzdSh7P4nTMEw0G0bAofICiThxEwERJc2bN9coCQl0QYLtIfmN302dZkp6xQfbjN8wyNn7&#10;dA1TUo5hpolW4l9mSHRKzPE6jZ4gd+8DVhPOU3zaRNQ/+eQTrejy22+/aeWTINfAffLJJ7VBgC/W&#10;T7i99dZbVWw+++yz6lVHOAcV7iVE0xkREIFcvnx5/deHcnOUhAwyJBqHBh6QRQQjqLfNsWX7gt4j&#10;YiQPJpoNI+BQbm7KlCneXCx4Y4nmkSQX9CgsiYAIK8o+hTYMsGzwHlHZINszOHbvvPOObhs2DRoA&#10;zzzzjG4byVck/5HMGWS+++47eeyxx6Rdu3bqE507d64mkBHBREifanCecOeFF17QiDlC2befXH75&#10;5Sosfb821W2CCg2eO++8Uxs9+Onj1kTH6xt00Uw0+c8///TmYiHowKBCNNqxZgT9PmokDyaaDSMC&#10;QEASsaSqBMKLGz7d/Dlz5tS/gwxRV8rmMZJaqDiOjo7W4cFJHAtyyTmSNYlo3XfffSog8VFSfo5j&#10;+vLLL+sxpHpIkCFSzqhr2Bbwa1NejmROIulEYZcvX+4tGTxIcmRwDJI2/eQxzkcilCRwIqZpLAQV&#10;fNqMxIllisFpIpHVq1erpc23ntCApfGKUKbRwL+RkltgJI3IS4M1jFQGN3uS/fBQEvUicYVIJQNH&#10;IMB4eAcZBv8g6hq3fU8DgcgefsQgg1eUh3TcAVpo/DCFRteDCjVwmzRp4s0dh94Dtj/IYIFilEYa&#10;A0QkSfqjax97BomOJHQGGRqqxYsX15ENIxVGc6RxgGWIyDmWE0Qz91byQk5Vw9lIXZhoNoyAg6D8&#10;9NNPNSpJZKtIkSLaNYyIJgrLgARBhBJeeA2JoDM0MQ825pkmTJigflgecEGvnIG9BBjZkOg5jQAq&#10;n7CdNAywMQQdosqUDKQRADSAOFeHDx+uZfSCDMePRD9EM/5fRDN2FDzqPXv2PKmucdAgwkqD56OP&#10;PtJjSEOcBDl/Wrp0qbdkcMEexPUXWnYOiDLTMA9yT4iRvJg9wzACDgNDkHB05ZVX6kMaOwZd+3SB&#10;M7wvoovoc9BgOGIeVvhfEV1UkfCjrty2mHr06CF33HFHoKsvEMWiV4BkKx7SCGXq4jJfrlw5TYik&#10;PFuQYfAWbAwkeOL3RYDRMGC7GSL9iiuu8JYMFjRwqJDBeUpvD40e7DRUfcEPS+QyNGkuiBA1595C&#10;w5XeEGxSoZYvcieCOuIo/nMizFjA6tSpo/YT34bB/YVrk3MXGxgJuoZhotkwAs5ff/2lZdlIqiLx&#10;z4fyXh988IH6LHkvaIwdO1ZF5CuvvKLiGCHiR5URIkT4iFIGXZQAD28ik4yKRwQWTyxd/Wy3PxhI&#10;kCGCx6hyjHBI0hzHke5vorJUnQii755tojeEXh7OVaLM2E2wQ9GI69ixoyYAUm0iyHkF2EwYqj4h&#10;GIyHyhpB5KWXXpJ//vlHG+Y0COi58o8V0oj7D0O/33XXXdqANQwTzYYRcMhq5+bPaF2U7iIiSzc4&#10;DwJGmiPbncSyoMIoa0S3SMYhgh73lsVDLhJ8v4Dgwo5C9ZNIzNandCCjOgIihChlUFmzZo026OjW&#10;p0IGyY5EmWmsUjrw77//lgsuuEDrNxNxNsIP6mtjL2EIbXzb1apVO9YI575Cg4AkSPzcQbeBGcmD&#10;iWbDCDh0DRNJpvuUmrAIEbpUKWVGdzEP7bZt23pLBw8ieGwjgosoJRG+0NsWgiVome340M/UC0qE&#10;nQd60EAc08g5HTR4KKsXNMgZIEmVaHn37t1PiCZzjlIuEFFGFNa69sMbBoIiuEA+iIlj41SYaDaM&#10;gIMwYSCMr776ShPkqEZAtIRuYbr3W7ZsGWgLAxFzyl0xKAbJcXi02WYiffhG6Ronwhck6BImSolg&#10;5BZMI4euYLaDCDPHkNfo5sfT3LdvX++TweGWW245oTIGthO21S8PSIMOgUIUljrVQQPLAtcd2xmf&#10;55zzlmOMTYNcAyN84bykIYsvnesubkIgFo28efN6c0ZqxkSzYUQIRGSJxJJIhvDiJo/HMuhQ55Zk&#10;K+wnCEgGyWD7sJ6QMIcnNmhWBqLMVAMBHtZ05+MdZXsYkpgufmoY8/BmcAVKmgUNBrzwRTOebbaX&#10;7m989zx2eI1KDM2aNdOEwKBBWUeuN4aoj1suEEgwu/fee3X7qE9thC+I5R9//FEb5dht6DVg4hhy&#10;H6XXgGvTMEw0G0ZAIXJHhYXTQSQvNEEwaDRu3FiFSadOndQ3StSZElgkzSFcKD0XtEhzKH/88YeO&#10;RkZNX5L/fKh+Qu8Bw/dSvSDIMJQ7UXOqFDDoDo8dzt/nnntOfdxBrL5AowD/+UMPPaR5BHFBUDOS&#10;HqI5qIlyqYUPP/xQE6q5/vA3M/IhQ/gz6BA1m6nQY4mABph5xzACCj5fajP7E8l+iEsGOAl9nYdB&#10;kEFg0aWPlYEGANtNBJboHt3jZ+KbDWcYBh2BFTcpjm2l94DRyoIO5eYoIUjFDOBY0tDBDxzkIbRJ&#10;UmXwCyqfxJ14nWh6JMA1Rm8PlpPp06drNNaf6C0IOtSyJ5JMtRPsX1TloTQi5RD93jvDgHSutRzs&#10;QeMNI5VCjVi6v7nJMxH1YjjfDh06aGKV/zoRE7y/QYWERrLY2Q7K55FchegiEYt/GYaZahNBBWHF&#10;NtI4QFRyHBEoY8aM0cEkatSooRn8QYahpRHJ1NvGX091F7aRqB4NHywoQYPGG5YTegQ4TnEnhBjn&#10;J9djkMsG0kCltN6XX36pXnxyCMid8Cf/nhNkuJeQbMt1xnXH/QQrEfa2H374QUd1DPI91Eg+zJ5h&#10;GBECNgXECcX48cVGCiNGjFAhSWUQoq506SM0ebBRGaRr166B9m4jvvD04mEm2ox9gSS59evXq9jC&#10;Dxv0UfNImmNkNbq/6ebmsUN1DbYZWwpe9aCBF50BWk4HtX+pzBBUiLTecMMN6vtlyPC4IxzSoL3m&#10;mmu8uWCCzYsKPJyL9HzgbWZbOb6U9GRwKPM0G2Ci2TAihEgUzXQLE81DaJGQQ7UFkuQQmjys445O&#10;FlSIuuLRRkTi9UU446ts06aNbmPQwbf8zTffyJAhQ45V0UBIEqEMek9BpEMyHIKR+0qQS1eeChJx&#10;KWlJ/gQN1nfffVetN/SIcI6SU0DjxzBMNBtGhBCJohlP70UXXaRVCHhwR0I1kNQMdiIitMA5amI5&#10;/NmxY4dcfPHFGm0l+hpp0DDHYkIyJ+ck9xh6eShxyd9Vq1Y9KbpupF7M02wYAQUBws2duqJMDG6C&#10;j7JBgwbqQ/RfR3gGdXQ5IsskVTHoAD5tE83BBj8zAoQpyLXDUxPcS0j2w7KAsCTyzH2HyCwTPT8M&#10;aR9UEM1Uz6BOOvW2sWnQ04P/Hp8zVV8Mw8cizYYRUObPny8ffPCBNyeaUMVr/lDaPohovHpBBb8h&#10;GftEu7AqxB39r06dOibADCOFwNNMyTySGxGRNGBDLVHYFp5//nlvLphQdYhqNVdccUWgGwBGymOi&#10;2TACCpHlM6lvS/JVv379vLngweAllM2j7BzVQGgQUJXAB/+hP8qcYZxr8NdzPiIoQ8UkPTx0+1M1&#10;JMh+WAbdoTZ6QpBrEPREQCqDkPBH/ffq1aufdI/hvuOXSzRSNyaaDcMIaz755JNT1kllGOMgd6HS&#10;PcxtOL6ERhKReC9udN0IH+jtwUZElDL0PKTiy2uvvaaly6jwYoQv7733nuaCcA1SWg77EMfUh8FN&#10;8DYbholmwzACAd3EVF6gGzVURIZGhIIIozpSPYMasaHRLBoKVNMgUklWf9AhoQwPLGIy9LGDUKld&#10;u7Y3FxyIJDM9+uijKrDuu+++Y7Yoto9tffjhh6Vdu3aB6+nBx0zk1U/8o+xjQtDLw6iHQaZ///5a&#10;izoh+vbtK+XLl/fmjNSMiWbDMMIaypWNHj1apk6dquKSqA/eZspEIZipqhFkTzNVTxhAAXHVvn17&#10;7cpfuXKlDB48WAda6Ny5c+CH0cZr/+OPP+rgNAjN0McO0VmifEGD84/kOKxDnIeUY/Mbc2wfdY2X&#10;Ll2qfuAuXbro60GBhg21s998803dFuqhJwQe51dffdWbCzb0+mBHIeGYYxn0BrmR/JhoNgwjrKG2&#10;L6KKiBYjyP355586QhdeZoTLxx9/HGi/IcIK0UyyI6MeMqAJVVDwyuKx7Natm5QuXdpbOpjcdNNN&#10;6sEncknkPFSMIE7uvPNOby44fP/999oQ8IeR5rj5Fhsiz1SsoUF3wQUXqN85SGAL+vnnn3WYc6CC&#10;TUJwPINuP6EhxxDhJDvS2OnYsaPUrFlTy85Rt5nr0srOGWCi2TCMsKZPnz6aiMNQy0RiP//8cxXN&#10;CMvLL79chXNUVJS3dDChbBcj5uHfZhQyyl0hNBFclL8KOsWKFdOk1e7du0dM9I5jxsSgNIhkLDR+&#10;SUTmacghtKwWdfgze/Zsva/Qw4NwfvDBB/W+8/fff6s1hRER8aYbxnGnu2EYgYb274EDB9T769do&#10;ZqKrNcgQ7WEI7UKFCp2QnEPkmW0Nersf+wm2hY0bN6q4JOGIigTUw928ebN2GQcdtivIQ0nHByNS&#10;MlLleeedp55etpF5IsyMJjd27FhZs2aN+oODjl+rGSsRjbuvv/762MRrQQcrFHWaEcdEmP2GHRFm&#10;rk0aR4YBNriJYQQchPLixYv14fXPP/9o5GvcuHH60OZfHgZVqlTxlg4edBMjSNgGBiHAroDv9/ff&#10;f9ftvuqqqwIdzZs2bZpWYEAkU4v6kksu0cbBhAkTtMFA4mPQh/BlO/BnIyhJCMSbzgAZTIwQSIMo&#10;qNDTgfWEY4S3nqQy7AxELNlWekmC3GBAMOPdfuedd9RC9N1338nq1as1UXDo0KEqMPHdB5mvvvpK&#10;7y80gLCD0dND6TlsG7/88ovabKiqYRgWaTaMgEM069NPP1WPJdEgX4wgTJioOBFkEJFEgvD9EllG&#10;pDBcOA+6Sy+9NPDl2KiSgb3kf//7n24r1pOrr75aS5jRU0DXcdDhHKWb++WXX9YybFg1/OlUNYCD&#10;wIwZM7TxxnmIPx2xXLlyZRWSHLugHz96qj766CMVz9ij8Pj26NFDevfurV77okWLeksGFxpzbBej&#10;rIIfaea40hCyUQENH/M0G0bAGT58uDz99NNaFomBTEJHAwQeCEH2/BKBJdmPgSImTZqkSVV4R0m8&#10;uu222zTCF2rbCBpYMHhYx00WQ6TQzc8DPOg1Yl955ZUEbSaIzdtvv92bCx5PPPGE9vbcc8892rij&#10;hwdByZDMDz30kLRs2VKvzaDC9cd9Bc8v5yhVQujloXcAqwa9WV988YW3dDChZ4AE43r16smAAQP0&#10;31q1aulr9PRQC94izQaYaDaMgDNs2DCtLvHCCy9E7I2dKBBdw/gLEZMFCxbUiCyNgSAL5lCI6OGd&#10;pOSVLzARzHhn8+XLp/NG+EFZNqLNRJaJppP8R7k2Hq2PPfaYtGnTRnsNggqimSouCGWSG6mU8eKL&#10;L2riI+X2GEKbxmyQIfkWWw21mqdMmaL5Elx3CGbsX9xrLNpsgIlmwwg41MDFqkASEg/uuEKSv/2s&#10;/qBCshyWE+wZcSOWRGGDXKeZbeNhjZeS7P24ohkPNzaUoEFjDrGF2MD7mlCkmTJt1KgOKgjGb775&#10;Ri0oXGs9e/bUUm34gInE8neQPb/Yuy677DKtN03UnIg652yLFi00yszfWMOCDtvJdYglgwYsPvQ6&#10;depoIMIqoBg+JpoNI+AQgf2///s/9S8TEYk7BCwjzQVRdPksW7ZM6+FiVcDGEPeWFfQ6zXheKTVH&#10;owB/MxPdw4wUSCISNYwRzkEDXza9H0TJibSyLfGBqMajHlQ4JxFb5BPQA8KxK1CggDZmaQTRqAta&#10;neZQEMUkGBN55f6CUOaa43hy7Cj7GORGjw+NOmo00/hhm7mPYrGh5KPvcTYME82GEXB4YJ8qmQo/&#10;YpA9lXRxU0kC8c+DO64dgwS6IHed0i1Mhv61116rtacRy0TzEF1sN9E9BlsIGiRuMhIeXd1UXEgo&#10;0kwvQa9evby5YMJjlEYr9iF6ChBaJMlxvgZdcLFtvkzg2mPgE85Nqp7QIGI7gz7wB1FmGgbkh9Bo&#10;9Y8ZUWYq2lCj2aLNBphoNoyAQ1ciyWQJgWih7m9QwTtJNIsp7mhykQCVTxDHJHMOHDhQew5IIMNS&#10;Q3UJjt29997rLW2EG/jtSf4jaYxa2z4M9U4PAV38keaHpQGEDxiRyciVDAYSZChrSc1pkhvpGSB5&#10;Gi83x5VeAobux/5mGFan2TACDpEfSpPxIItvojoBwjmoUH+awSMo4xV0b3Z8YDuhS5iub6JcRJux&#10;myDGqIXLg5zegiDDOYoAQWSNHj1a/b7+RJ1qtj2o4Gn+8ssvdRsbNmyo9X6JwGLXoOILkVhsG0GD&#10;eBr3FSpL0BMyefJkvZfg9aWB4Df2OFcpRRdk3nvvPe0doEoGvTr0avlWN+4/zFO72TBMNBtGwMET&#10;+9RTT6kgiW+iuxifZVDB64vgomsY/ygRICLr/kQkNq5lI0iwTZQsQxwzYc9g+F4ECY0ELA5Br4pC&#10;QhwDuKxbt+6EgU2YOIZUZAgqlCjDquAPe05kGZHFeUk1DT96GTRoBGCx4bhxzNiWuXPnajIuSZ4k&#10;HJPgeP7556sNJchQBQRRTOPUDzCQoErDgYYrvV0mmg0we4ZhBByiWSTK+XBJE6VklDK6UG+88cZA&#10;l7zq16+f/PHHH9rdTcQutFIGVg26VYOcCIgIQTgS6cJ+wnFDMCOkGZWMiFeQ62wDjTZKr3Xo0OGk&#10;Xg/ESYMGDby54EGdZiKy+NBDR25csWKFJugShQ1iTgEjiVL5g9HwOHY0XF966SW1SdGQ45gGfaRK&#10;H/IKuOaoCEJvAbXuaQj9+uuvem1Sds63ZxBtD3Ij3UgaJpoNI+BgwSAq5MMljc+Zbn5KfVWqVEn6&#10;9OnjvRs86PpmOOL4QDRTCivSPKPUouY40kCIBA83VQhIBqQBEGmedCKx9OhQoQaBTMOHetsILmob&#10;0+gLYiSd5DgS4EiQYyAhGueISkYHJKIeSbz66qs6RD+NU85V7ie+VapIkSIqmP1EQKrZVKhQQf82&#10;Uh8mmg0jQsHGQCkvusR5KEQCNA4iRUj6ULpr9erVMnXqVC15FbesHl3GzZs39+aCyaOPPqrHjUon&#10;QU5KjQ8qSeDvxcOMFYNeDwQnkUqOHZHZkiVLeksHB7YBWxDbRwk9LBrU3aYhHmmDKFHnnuHPzwR8&#10;z5YUmHox0WwYAYeoMgI5FMQlD3E8iUWLFpXnnnvOeyd4EEkneWzkyJFanYBucPyFPLzp6qf7ONSy&#10;ETQ4TgxRjJc5bo1tIEpJ2asgwzYyVDaiEtGMJcOHCN6zzz7rzQULHp/Ya0jmRHRRSYIcAoQziatE&#10;ZrEVhW5vUEA0c+/AfsL2YEFhJMC77rrrBA8z0VkGdAkyRJW5j54JnL9Wfi71YqLZMAIOD2uGsg2F&#10;7n08iXgO6R5u3bq1907woOubLnCy9vFu0+VNNz9eZgZaoCxbkKuD0LAhUY6EKrrD41YI4RgiXoIM&#10;g5wwapxfuziuaGYo6iBCg47qElxv+LX5l54CPLE0gIIsrrh/dOrUSYoVK6YNOXpESNzkfAw9ftgX&#10;Xn75ZW8uuHDsyAHBWhNqdwMi6+QcGIaJZsMIOHgNyeDHssDlzL8IL8QJfmaSyXiIB5VrrrlGu4eJ&#10;Zl1yySXalYpoplQZo84hnIM8uALbwzZQm5moZCRSvnx5ueGGG9TzSw3cUBBkQe3u5nqjQUC0+bbb&#10;bgtkabmEQERyXp4O7i1cj0EGexS1mikfSP4E2+7D/fSZZ54JdAUiI/kw0WwYAcePboVCJIgoVyRk&#10;efNApqQeGfw1a9ZU/yivMbw2r1Fyjyh0UMHLPGjQIG3cUMIryFHzhCCRjIROqmREWiIg5deGDBmi&#10;VRcYTtoiksHj3Xff1YRHLDVElePavehFCHpvj5E8mGg2jICCd5JBMYgq0+0NdC/yEGfQCB7eiEqS&#10;yILoqfRp27atRpTx9VID1xfNdItTAgv7RpAjzfgpKXnFIAr0DiCaQxs7COmgVyvAC0uSI+UPGWEt&#10;7vkYN/ocJGgMYBHiOiRijv83dPsuu+wyHZzHCF+osY1XmaHs4zs/DcPHig0aRkChSxEvLElIgIgm&#10;WQ7/L+9R75cEM2wMQaZ79+7qh6X7lG2cOXOmfPHFF/LWW2/pe0FPysFeQzc428bDmigX//pTJERm&#10;adhQco5kQOw2+Oz9CcESZOjlYPCL2rVra7k5xHOkHb9IB6HMcaQGM8fMMBLCIs2GEVAYbOCVV16R&#10;Bx98ULu9ydx/5513tBg/4oSknYEDB2rX+N133+19KnhQ6grfLzVTGbkL3y8e5xo1aqjgopxXkG0o&#10;bBuedAbAiG+ocKoTBH3ENQaeJZEsroDk8UOj5+GHH/ZeCQ6MjkciIBVB8DQzGA3bF/f4MaQ2YtoI&#10;Xyirx1DhHD+/tyD0XMXPzHE0DBPNhhFQKLmGaP7444/Vb8eIVlQhwFdJNI8ydJ988ol2i7/xxhve&#10;p4IJDQEi6thPEF/YMRCYZO4H3bf9zTffaKT5/vvvD2Q93zMBUYLwj080Y08hYTVo0EBFKGM5wV5C&#10;rw9RSqw0QU68TY2QF/HYY49pw5xkTixSoeeqJQIaPmbPMIyAwgMawUi3PhEvBCWZ31WqVNH36eZn&#10;Cs0EDyr58+dXH3PHjh3lvPPO00Ej8CDGFWFBpGrVqhrF+vPPP2XVqlVa6otj6k9xy18FEXpDiMBy&#10;HOklYOJvzuEgRpmBhhx1w7n2gFrUNA4i4XilNkjEBSqgPPDAA3LHHXdob50/RWpj1kg8JpoNI6DQ&#10;bU9Ei9rFRJlJACT5z4/a0WXMgARBTZIjyRHfMnVTAYsJSVW9e/c+NhEZIvIcZLDVYM947bXXtIcg&#10;7jaSJBh0Bg8eLPv37/fmjkMjb8SIEd6cYfw3rFy5UurWrSu9evXSeuk0zEMnGniGASaaDSOgEP2g&#10;FBIRSgQlUS4qTPgimaglEzVygwiDmJDQ6ItikhzpOiXijIebEbwYGIQu8iCDR7tPnz7qaWYQGkY4&#10;pHyZPzG4RFAhYROLENFYEgGpfMI800cffaT2oiAPyUwvDr0B0dHRGmFm4rwM7SmIhJ6eSAerF71W&#10;HMdI6L0yUg7zNBtGQPEtGfjxiNiRkIQ1w69ZTCLg0qVLdcjpIAovoqwMhtGjRw9NzMHGQIk5IkLY&#10;TkaNGqUjkRHFDHKiFZ5ehiyOm3zErRnRhV82qJEujh0RZhpAeO0zZ87svRNrL2LbGLDmoosu8l4N&#10;DiQ3ksRZtmxZ3ZbFixfr8eN6C63zS5c/ZQON8IWygeQWMNohCcZci6G5Ev7IiIZhotkwAg7imYkH&#10;d6jo8l/n5h/EZLkmTZpocg7RV0pB4X0lGktNaraVBkGrVq3UohHkwU2oz7xo0SK5+eabT0ggQ2zy&#10;IOeYUpotiEyZMkV7ChCY9IaEDvzBOcn2cjyDOKAL1WtI4PSvOf9RGnceH36tWrX0byM8oceD6hkc&#10;M79sYOi9lPOXkoKGYaLZMIywBGsCSTlE6YhQ4nEmYY4SZTzQqNeM/zDoovm9996Tf//9Vz3NoaIS&#10;P/rzzz+v20vjIchQM5zSh0RgQ8VIkMGGwXQ6aBiERtiN8IMGuJ87ER8VKlQI9ABKRvJhotkwjLCE&#10;rn2E1p133hlvnWKSBBn0hNrNQbRn4EHHYjJ69Gj1nmNT8MUVt2XqUxOpJRHplltu0dcNw0g5EM7r&#10;1q3T6i5U5/F76CKloWcknXSP0+9gGIYRZuzbt089o3TdE+nBosHDi+5+fMwMzYzQpPxcqIc0KEyf&#10;Pl2+/vpr9cJu2rRJI8tEvJj3I18kPXbp0sWy9w0jBSF3gHvNc889p9ck/mW86linqEqE19kizQZY&#10;pNkwjLAE0fjUU0/pIC5UzeBBhjgmAouorFatmiYGUn0iiJ5tBp+hOsikSZPUesKgGDQMgMYBvkoi&#10;7ES84o4yZxhG8sEQ/T/99JN6z0lavfzyy7WizeTJk7XKC7WasYsZholmwzDCFsTk8OHDdaLblMRG&#10;/MvNmzfXcnuU0yMpMMhQ+YSoOl3CQRT/hhF07r33Xq2YcdVVV+lAPG3atNF66TRsGfHxnnvu0dcM&#10;w+7QhmGELUSXu3fvLk888YQOBc4w4S+88II+3LBsBF0wA4PUUC7QBLNh/DdQ9pFeHabQ65C629jB&#10;LLZo+Nhd2jCMsAZPMwO5MAABdagZDAN/oYlMI5zBs45PdsGCBd4rRriCxYtRAbF+AfYohDLWMKqf&#10;mJ/Z8DF7hmEYhmEkM3hhGQXx1ltvDeTgLakBeq/KlSunOROvv/66jt5IKUuq9lCRZ+7cuVojHatG&#10;fBV8jNSHiWbDMAzDSGaoiIInFkFmgis8ue6666ROnTqa9LdixQoZMmSIloAkx6Bo0aLStm1bnSzf&#10;wPAx0WwYRtjC7Wnz5s2apEMNY3twGeFM6OPUavuGP0SRGZb/2muv1Qo1DGe/e/dujTgzqBBJxwz1&#10;bvcdw8fOBMMwwhZECENn02VKQo5hhCPz5s2TRx55RCss1KtXTyu7UEec6KUR3tAj4NdG37Jliw5f&#10;z72G2s1r166VJUuWSHR0tLe0kdqxSLNhGGELt6f27dvLHXfcof8S/TGMcGLatGnqh0VwUcuXutok&#10;lI0bN06qV6+uozlS6cUIP4g0//HHH6ccUZQeg08//VTLXBqGiWbDMMKaAQMGyK+//qriA/+hDfRh&#10;hBNvv/22TJ06Va688kqpXbu2DsBDqbIxY8bo6HK9evXSsolG+IFoxvrFUPWnapDXrFlTG0OGYaLZ&#10;MIywpmPHjjJlyhR9uOXIkUO9zaF+UQY+OVWkyDBSkscee0y78u+7774Thjuna//+++9Xy8bVV1/t&#10;vWqEE4hmGjr8y30lIagHb75mA+wsMAwjrOnRo4c89NBDWrqLhxvln3r37n1s8oeeNoz/Amr44otd&#10;tWqV90osCxcuVDFNnXEjfEEM03t1qskEs+FjkWbDMMIaknBOdZtClFilAuO/AmvG888/rz7mli1b&#10;6uiOCGh6QKjMcPfdd2vdXyP8eOqpp3TQpAsuuMDyJYwzwkSzYRhhD13dAwcOlEWLFsltt90mpUqV&#10;kgkTJqjPsHz58hExnLYRTA4cOKBRZXz348ePl127dmmpsnbt2sn555+v5yo+ZyP8oMQckWTKylnD&#10;2zgTTDQbhhHWMBzxjTfeqL5lSs8NGjRII3gff/yxRvkY1cu6wI3/EkqU7d27VwfFOHLkiHbnI8Tw&#10;yVqDzjAiBzPqGIYR1iCKSaZiWOKoqCgVJUACz8SJE3UgAsP4L0EYk6iaL18+HT2Of2nImWA2jMjC&#10;RLNhGGHNrFmzdCjbIkWKnCBC8I4yTLEvog3jXPLSSy/pOXiqqXDhwlp2zjCMyMBEs2EYYQ3d3Hv2&#10;7DlJHC9YsEDy5Mljme3GfwKj/r388svxTlR6KVq0qGzfvl1HmDPCGzzpDNdvGKfDnjaGYYQ1nTt3&#10;VmsGw9winEnDYBS2xx9/XN+zknPGf0G1atW0HGLo1Lp1ay0/991332mC2QcffCAXXXSR9wkjXHn1&#10;1VelWbNm2tghwRh/umHEhyUCGoYR1lBy7sEHH5T+/fvrUMV4R0m8ItL33nvv6YASlvlu/JdQMYME&#10;1XfeeUeTAfv27atiGYsGlTPs/AxvuK8MGzZM7zGTJk3Siic0gjiG9BhYb5bhY6LZMIywhlsUZb2W&#10;L1+u1TPo7q5SpYrWV82aNasuY6LE+C9AIA8dOlRef/11LYvIkNmXX365lChRwsRygOAeQ0OcpOJl&#10;y5ZpAwgBvXHjRq29fcUVV2gkmga7kbox0WwYRlizcuVKTahChHC7YiLygyAxUWL8V1CT+ZVXXtGG&#10;HPWYr7vuOqlQoYKJ5YCDBYzIM3XhX3vtNVm9erXecypVqiQPP/ywtG/f3kpcpmJMNBuGEdYQVab7&#10;u0mTJtKiRQuN/BBltgEjjP+SJ554Qp577jkVymXLlk1QLF9//fU60IkR3hBlnjJlinz77bfy22+/&#10;aVQZewbD9vP3hx9+qBaOt956S+rVq+d9ykhtmGg2DCOsoYt03LhxMmrUKJ2omsGIa02bNpVWrVpp&#10;hM+GwDXONT///LNGI08XVcbfzHlqhC9ffvmlvPnmmzr8OTYMjhkNdAZU8o8v96Hu3bvLs88+qw13&#10;I3ViotkwjLAm7i0KbzPd4jzoYmJitCsVEW0Y55LEPDrNrhHeIISxZfTu3VuTAP3Ev9DjRiR69uzZ&#10;Urp0aR1kyUidmGg2DCOs2b17t3abEmUePXq0lpvjweZbNbp27Wpl5wzDSBSJlT7W8DHARLNhGGEN&#10;nmZq31588cWahINYZphiPxnQMAwjsdD4Jsn4TCCfomDBgt6ckZox0WwYRljDgAN//PGHlppr0KCB&#10;NG/eXKeqVavqABJWrcAwjMRy4403yueff+7NJQz3FhIDabAbholmwzACAUPdjhkzRkaOHKk2DUR0&#10;48aN5euvv7b6qYZhGEaKY6LZMIyw5uDBgzrwANPcuXO1Pu7YsWNl+PDhmrxDYqAlAhqGkRT8ewyS&#10;KK4sokcrXbp03pyRmjHRbBhGWEN9VATy5MmTZefOnTrIAOXmsGjwL4LZ7BmGYZwtNMynT5+uvViM&#10;CEgvVih33XWXVK9e3ZszUjMmmg3DCGsYlpgRAamfSkJO3rx5j5WEMgzDSCo//PCDvPDCCxphLlOm&#10;jGTJksV7J5b77rtPatSo4c0ZqRkTzYZhhD3YMIj++N2ndJVmzpxZI8wWZTYMIyncfPPNmhdxyy23&#10;SIkSJbxXDeNkTDQbhhHWMKjAmjVrZMCAAZoMyDwPtksvvVTKlSunNZpNOBuGcbYglhman16tXLly&#10;ea8axslYH6dhGGENA5t069ZNvvjiC9m7d6++9tdff0mnTp3kn3/+URFtGIaRGLiX7Nq1SydKWTKE&#10;9pw5c2THjh2aO+G/x2T3GMPHIs2GYYQ1l1xyieTJk0eefvppyZ8/v0aVeYg98sgjWoLuzz//lJw5&#10;c3pLG4ZhnJ5vvvlGJkyYoH8jgyZOnKg2MCLOcZOL//e//+nrhmGRZsMwwhosGYwGGBUVdexBxoAm&#10;V1xxhWa643M2DMNIDAzPv3nzZp22bNmiVq8KFSro/YR5/z2mAwcOeJ8yUjsWaTYMI6xp06aNXHTR&#10;RdKzZ89jESCSAokwP/HEEzJu3DjzIRqGcdZgwaAWs59c7IM84j2qaZA7YRjpHnd4fxuGYYQdPLTw&#10;M8fExGgUaMOGDeplfuONN6Rr167SunVrfeAZhmGcDe+//756nEkwDh3EZN++ffLKK69omctChQp5&#10;rxqpGbNnGIYR1tx4443St29f+fXXX+W6665TW8bbb78tF1xwgdx7770aHTIMw0gseJhpiDNwElav&#10;0NFHmWiwM/ropk2bvE8YqR2zZxiGEZbwQNu6das+uHiAMaAJDzX+LVq0qGTLlu2ErlTDMIzEwBD8&#10;+JcfffRRqV27tnTp0uWYDYP7z6xZs6R///7y2GOP6eBKhmGi2TCMsGTt2rXy4osvyogRI9SaUb58&#10;eXnooYekUaNGZscwDCPJ0FNF/XeEc6ZMmXSAE78hzr8kHJOEzOAnxYsX19eN1I2JZsMwwhKiOwMH&#10;DpR27dqpp3Dw4MEqlr/77jvJly+fRZkNw0gSfqQZT3PFihWlefPmxxrkeJu5zxQoUEAFtWGAiWbD&#10;MMISqmb07t1bJyJAlJ5DQI8aNUpKly5totkwjGRh+/btKpa5p1BeLq4s4v5j1TMMMNFsGEZYUqNG&#10;DU34a9KkiXaTAnVUGZQA/6H/mmEYRlLA/rVkyRL1MK9fv/6kusy9evWSsmXLenNGasZEs2EYYUm1&#10;atU0QQfx7JeBYujs559/XqpXr37stTJlypxQJsowDCMxDBkyRF599VVZt26d1nyPmzPBPad+/fre&#10;nJGaMdFsGEZYgr+QQQUYItu3YkyZMkW9hzly5Dj22meffabdp4ZhGGfD7bffLtHR0XLbbbdJ1apV&#10;rRFuJIiJZsMwwpIPPvhAk3ROx1133aXi2jAM42y45ZZbtDFODXiG6zeMhDDRbBiGYRhGquWjjz6S&#10;FStWqP2L0pbkS4QmGtOzZYmABphoNgzDMAwj1UIZS4blx89cq1YtFckMouRDIiC5E4ZhotkwDMMw&#10;jFTLc889J8OGDfPmToZEwHr16nlzRmrGRLNhGIZhGIZhnAYTzYZhhDWHDx/WrlIbzMQwjJRiz549&#10;smbNGtm6daveczJnzixFixbVEQFt2H7Dx0SzYRhhzdChQzWjvUSJEjqctpWDMgwjOdm2bZvWav7n&#10;n39UOPuimRrxF110kdaFZ94wTDQbhhHWXHbZZTqsLYOd1K1bV0qVKiXFixeXrFmzWvTZMIwk89NP&#10;P8mnn36q95amTZtqIiDiedCgQfra3XffLeXKlfOWNlIz6R53eH8bhmGEHZSAIvLDwCYjR46UhQsX&#10;av3mffv2qW0jW7ZsKp5NQBuGcTa8//77asWg5juDKlGzmREAixUrJgMHDtRh+xHPhnG8pophGEYY&#10;QhcpI3URCbrnnnskd+7cOgrgnXfeKa+88or8+uuvMmfOHDlw4IBGpA3DMBLD3r171QJG71UoBQsW&#10;1HvKoUOHvFeM1I5Fmg3DCAQ8vIgsI5p3794tCxYskJ07d8r06dNl3rx5+sCjlmpofVXDMIzTwb2E&#10;ewgDmJD0R1Lg6tWrNcqM37l9+/ZSpEgRb2kjNWOeZsMwwpr169fraF082GbOnKl/k5TTsGFDad26&#10;tURHR8u3334rEyZMkPHjx1vCjmEYiWL27Nny3nvv6b2mUKFCeg/Zvn27bNiwQRMBL7nkEk1CNgwT&#10;zYZhhDUvvPCCiuVdu3ap17Bly5bqO6Q71fcxr1q1Snr27CkjRoww0WwYRqJZunSpVuqZO3eu5kvk&#10;yZNHWrRooYmBjBRoGGCi2TCMsObBBx/UahmtWrWSChUqSPr06b13joOfefDgwdKlSxcrSWcYhmGk&#10;CCaaDcMIOw4ePHgsqY+/EcoJVcfAg2iVMwzDSCxU5Fm5cqU3lzDNmjVT24ZhmGg2DCPs+P777zUB&#10;50y4+uqrzZJhGEaiufXWW7X6Dkl+2DES6qV68sknpU6dOt6ckZox0WwYRthxyy23nFEECL777jvJ&#10;nj27N2cYhnFmvPjiizJgwAC9f2D9qlSpkpQuXfqk0nPUabZEQANMNBuGEXZQIQOf8plQtmxZ8zEb&#10;hpFoli9fLhMnTlSbBonGJPxRtpKEYwQ0dZqxfxmGj4lmwzDCHgT05s2btbxc3FsWw9uaaDYM42zh&#10;vkKdZspWzp8/Xwc7QTBfeeWVKp7t/mL4mGg2DCOsYZCBv/76Sx9q8YnmN954Q4fSNgzDOFsYqp86&#10;zQzV//XXX2sU+rXXXpMOHTrEW7HHSJ2YaDYMI6yhTjOiuXz58joaYOiIf1TNeOSRR07yIBqGYZwJ&#10;O3bskCVLlmh9Zv7dsmWL3lfwOHfr1k1KlChho4waxzDRbBhGWMPgAt27d5d+/fqdMKCJYRhGUhg7&#10;dqyMGTNGR/5jQJPChQtrlYx69eqpPcNsGUZcTDQbhhHWdO7cWW688Ubp2LGjlZYzDCPZuP3229WK&#10;UbJkSWnQoIEmFWfJksV79zgXXHCBLmMYJpoNwwg7GBZ7//79+jc1m/EaXnjhhToyYNxsdrLdLSJk&#10;GEZiwbOMh/lUgyfBww8/LLVq1fLmjNSMiWbDMMKOhx56SNasWaN/x8TEyPjx4zUKVLRo0ZNGAHzv&#10;vfcsEdAwjERDacszGUSJCj05c+b05ozUjIlmwzDCjrfeeks2bdrkzZ0aBHZ8XaqGYRiGkZyYaDYM&#10;I6xZsGCBZrAjjEMjzJSIoqYqdVStJJRhGIaR0lgdFcMwwpo333xT1q5de1J9ZgYgoBwdWe+GYRiG&#10;kdKYaDYMI6wZOnSobN++/STRvHXrVhk2bJgcPHjQe8UwDMMwUg6zZxiGEZZQCgqx/PTTT+twtsWK&#10;FTs2yMCRI0d0IIKpU6fK33//bUk6hmEYRopjotkwjLDkvvvuk3Xr1smgQYOkcePGkjdv3mOeZv5F&#10;QHfq1EkHPsmYMaO+bhiGkVhohC9btkxzJBgRMG7vFbXiKXdpGCaaDcMIS6ZPn66+5S+//FI6dOig&#10;I3T5ohnBTHSZUlBxS9AZhmEkhsmTJ2vPFo10GuBx7yf333+/1KhRw5szUjMmmg3DCGuwYfj1maOj&#10;ozUqFEquXLmO2TYMwzASy+OPPy6LFi2SNm3aSKlSpU6qxoNgzpMnjzdnpGZMNBuGEdYw+MAvv/wi&#10;c+fOld27d58kmqmuYYObGIZxttx88806smi/fv3UBmYYCWHhGcMwwpqvvvpKfvjhBxXMRHsKFCig&#10;Vg3+ZTJrhmEYSaFatWpaunLHjh0nVekxjFAs0mwYRljTsmVLTfi76KKLVDTHtWLE95phGMaZ8tln&#10;n8n333+vgyhVrlxZe65CG+OWCGj42JPGMIywBn9h9erVpXTp0hpZzpcv3wmTCWbDMJJCTEyM3kdW&#10;rFgh48aNk1GjRsnIkSOPTZS+NAywSLNhGGHNBx98oEk6vXr1kgoVKpxUXi5z5sxm0TAM46yh1Nym&#10;TZu8uZOh0W6JgAaYaDYMI6y59tpr5Z9//lHBTKTZz2zn1oVYfu+99ywR0DAMw0hxTDQbhhHWvPLK&#10;KzpkdkI88sgjkiVLFm/OMAwj8SxdulTrNa9cuVLrw4dKoyuuuELKly/vzRmpGRPNhmGENYzQdfjw&#10;YW/uZPLnz2++ZsMwzppZs2bJxx9/rPeaefPmSe7cuSVdunSyatUq7eF67rnn1KJhGPakMQwjrCHZ&#10;L0eOHDJnzhz5/fff5bffftOIUKZMmdSuYYLZMIykgP2LZECG5C9cuLA0b95cRwG88MILtWoGAysZ&#10;BtjTxjCMsIZoz4MPPijPP/+8DB48WIYOHaoDmtxyyy0aFTpVFNowDON0LF68WEvNtW7dWhviCOeG&#10;DRvKZZddppUzGGDJMMBEs2EYYQ01VPEbXnXVVXLbbbcdmxjs5J133pH9+/d7SxqGYSQekovpucKS&#10;ERUVJZs3b5Y9e/boa+RT4HE2DDDRbBhGWPP3339Lt27ddHCTZs2aSdOmTaVLly5yww03yJAhQ+TA&#10;gQPekoZhGImHIbQRynia69evr/avp59+Wp588sljQtowwESzYRhhDaI4V65c+vDy6zHjYyZZxwSz&#10;YRhJ5eKLL1Y/M/kT7du3l/PPP1+OHDmi9x0a5+XKlfOWNFI7Vj3DMIywBu8yZaB4eNWpU0cHN2Gw&#10;k9dee03LQn3++eeSPXt2b2nDMIzEwX2EiUY5Ex5mIs80zosUKSJZs2a1AZQMxUSzYRhhzYIFC1Qg&#10;z549Wz2GPMjwG5YoUULuvvtuqVev3rEBTwzDMM6G1atX65DZjA5IpJn7Cn+TaEzZOWuYG2Ci2TCM&#10;sIZu0mXLlmmG+5o1a+TQoUOa3U6XacWKFVUwWxTIMIyzZeHChfLWW2/pUNo00u+8807p2bOnjBo1&#10;SkaPHq2Dm1SpUsVb2kjNmKfZMIywhsgyArlDhw7Su3dvufzyyzUSVLVqVa2faoLZMIyk8Ndff6k9&#10;o2/fvlKyZEltmDNfrFgxFdGnGpHUSF1YpNkwjLDkk08+OaOHFeXnMmfO7M0ZhmEkDvIlKlWqpKKZ&#10;HIpWrVppjeYdO3ZIv3795L777pN27dp5SxupGYs0G4YRlnz55Zfy1Vdfyfjx42XKlCkJTkSFDMMw&#10;zhaSi7mPxB0oCZ8z9i/eNwywSLNhGGHJrbfeKgMHDtQyUFgzOnbsKPnz5z9p2Gx8zZSjMwzDOBto&#10;nP/55586bPa3336rkebatWvrwEpZsmTRhGOSAQ3DRLNhGGEJUR4S/6ZOnaqDDaxdu1bq1q2rfuZG&#10;jRpp9Mf8zIZhJBVKzH3zzTcyaNAgmTZtmuTIkUOrZdAgp/HO/YbKPYZhotkwjLCFyhk7d+7UrHaG&#10;0p44caJaMugy/eijj6RgwYImnA3DSDKMBkg9eO4zlLTk3lK2bFlNDCTabBhgotkwjEBApPn777/X&#10;LlMSdMaNG6e1mk00G4aRHNBIZ5RR/M30ZFl1HiMuJpoNwwhbDh48KBMmTJDffvtNEwIRyU2aNJHG&#10;jRtLjRo1zKJhGMZZ8+uvv8rMmTO9uYTp06ePDaVtKCaaDcMISz788EP5+eefNerToEEDTc4pU6aM&#10;JgbmzJlTxbIJZsMwzhbKy1GjGRsG95SEePjhh6VWrVrenJGaMdFsGEZY0rRpU/UYUj+1QIECkjt3&#10;7ni7S5955hnJmjWrN2cYhnFmvPvuu/Lee+9pqTka5V27dlUBzX0mFPzN5ms2wESzYRhhCVnrGzZs&#10;0IFLThVR5qGXLVs2b84wDOPMIDdi48aNMmPGDBkxYoTMnj1be7MuuOACadu2reTJk8d6s4wTMNFs&#10;GEZYsnnz5jMauIQoUNzazYZhGGcCEmjv3r2ya9cuLXNJgvHw4cO1as8TTzwhzZs3tzrwxjHsSWMY&#10;RljCQCaFCxc+7WSC2TCMs4VIMvauQoUKSalSpSQqKkoF9PLly2X37t0qqg3DxyLNhmEYhmGkSujN&#10;wp7xyy+/aISZ3InWrVvrRD4F1i+zaBg+JpoNwzAMw0h1UJ3n008/la1bt0r9+vWlc+fOUqVKFRXO&#10;RJ+xZZhgNkIx0WwYhmEYRqrjxhtv1FrN1GDG6kVUOb4KPbfffrtUrVrVmzNSM2YGNAzDMAwj1VG9&#10;enUtNVe6dGmNLBNDZETA/fv3nzAxUqBhgEWaDcMwDMNIdcTExKhIPh1+BNowTDQbhmEYhmEYxmkw&#10;e4ZhGIZhGIZhnAYTzYZhGIZhGIZxGkw0G4ZhGIZhGMYpEfl/AUOyNJAvOoIAAAAASUVORK5CYIJQ&#10;SwMEFAAGAAgAAAAhANfPkA/fAAAACAEAAA8AAABkcnMvZG93bnJldi54bWxMj0FLw0AQhe+C/2EZ&#10;wZvdxJrUxmxKKeqpFGwF8bbNTpPQ7GzIbpP03zue9DaP93jzvXw12VYM2PvGkYJ4FoFAKp1pqFLw&#10;eXh7eAbhgyajW0eo4IoeVsXtTa4z40b6wGEfKsEl5DOtoA6hy6T0ZY1W+5nrkNg7ud7qwLKvpOn1&#10;yOW2lY9RlEqrG+IPte5wU2N53l+sgvdRj+t5/Dpsz6fN9fuQ7L62MSp1fzetX0AEnMJfGH7xGR0K&#10;Zjq6CxkvWtbJPOWogicQbC+WCR9HBckyXYAscvl/QPE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62+35a4DAABDCAAADgAAAAAAAAAAAAAAAAA6AgAAZHJzL2Uy&#10;b0RvYy54bWxQSwECLQAKAAAAAAAAACEAU0ABhPBLAQDwSwEAFAAAAAAAAAAAAAAAAAAUBgAAZHJz&#10;L21lZGlhL2ltYWdlMS5wbmdQSwECLQAUAAYACAAAACEA18+QD98AAAAIAQAADwAAAAAAAAAAAAAA&#10;AAA2UgEAZHJzL2Rvd25yZXYueG1sUEsBAi0AFAAGAAgAAAAhAKomDr68AAAAIQEAABkAAAAAAAAA&#10;AAAAAAAAQlMBAGRycy9fcmVscy9lMm9Eb2MueG1sLnJlbHNQSwUGAAAAAAYABgB8AQAANVQBAAAA&#10;">
                <v:shape id="Picture 1" o:spid="_x0000_s1043" type="#_x0000_t75" alt="A screenshot of a graph&#10;&#10;Description automatically generated" style="position:absolute;left:781;width:34144;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c0+yAAAAOIAAAAPAAAAZHJzL2Rvd25yZXYueG1sRI9BTsMw&#10;EEX3SNzBGiR21E4ptErrVhSB1EU3FA4wiqdJ1HgcbJOkt2cWSCxHf/77epvd5Ds1UExtYAvFzIAi&#10;roJrubbw9fn+sAKVMrLDLjBZuFKC3fb2ZoOlCyN/0HDKtRIIpxItNDn3pdapashjmoWeWLJziB6z&#10;nLHWLuIocN/puTHP2mPLstBgT68NVZfTjxeK/o5pvz88Xo/H86j16o2KwVh7fze9rEFlmvL/81/7&#10;4Cws52axXDwVIiFKogN6+wsAAP//AwBQSwECLQAUAAYACAAAACEA2+H2y+4AAACFAQAAEwAAAAAA&#10;AAAAAAAAAAAAAAAAW0NvbnRlbnRfVHlwZXNdLnhtbFBLAQItABQABgAIAAAAIQBa9CxbvwAAABUB&#10;AAALAAAAAAAAAAAAAAAAAB8BAABfcmVscy8ucmVsc1BLAQItABQABgAIAAAAIQB0ac0+yAAAAOIA&#10;AAAPAAAAAAAAAAAAAAAAAAcCAABkcnMvZG93bnJldi54bWxQSwUGAAAAAAMAAwC3AAAA/AIAAAAA&#10;">
                  <v:imagedata r:id="rId20" o:title="A screenshot of a graph&#10;&#10;Description automatically generated"/>
                </v:shape>
                <v:shape id="Text Box 6" o:spid="_x0000_s1044" type="#_x0000_t202" style="position:absolute;top:28519;width:39703;height:8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bNzAAAAOMAAAAPAAAAZHJzL2Rvd25yZXYueG1sRI9LT8Qw&#10;DITvSPyHyEhc0G4CZVlaNrtCiJe4seUhblZj2orGqZrQln+PD0gc7RnPfN7sZt+pkYbYBrZwujSg&#10;iKvgWq4tvJR3i0tQMSE77AKThR+KsNseHmywcGHiZxr3qVYSwrFAC01KfaF1rBryGJehJxbtMwwe&#10;k4xDrd2Ak4T7Tp8Zc6E9tiwNDfZ001D1tf/2Fj5O6venON+/Ttkq628fxnL95kprj4/m6ytQieb0&#10;b/67fnSCbzJznq/yXKDlJ1mA3v4CAAD//wMAUEsBAi0AFAAGAAgAAAAhANvh9svuAAAAhQEAABMA&#10;AAAAAAAAAAAAAAAAAAAAAFtDb250ZW50X1R5cGVzXS54bWxQSwECLQAUAAYACAAAACEAWvQsW78A&#10;AAAVAQAACwAAAAAAAAAAAAAAAAAfAQAAX3JlbHMvLnJlbHNQSwECLQAUAAYACAAAACEAPzzWzcwA&#10;AADjAAAADwAAAAAAAAAAAAAAAAAHAgAAZHJzL2Rvd25yZXYueG1sUEsFBgAAAAADAAMAtwAAAAAD&#10;AAAAAA==&#10;" fillcolor="white [3201]" stroked="f" strokeweight=".5pt">
                  <v:textbox>
                    <w:txbxContent>
                      <w:p w14:paraId="6CF5C180" w14:textId="03635E28" w:rsidR="00C14658" w:rsidRPr="00083F6D" w:rsidRDefault="001F5484">
                        <w:r>
                          <w:rPr>
                            <w:b/>
                            <w:bCs/>
                          </w:rPr>
                          <w:t>Figure</w:t>
                        </w:r>
                        <w:r w:rsidR="00C14658">
                          <w:rPr>
                            <w:b/>
                            <w:bCs/>
                          </w:rPr>
                          <w:t xml:space="preserve"> </w:t>
                        </w:r>
                        <w:r w:rsidR="00F1462D">
                          <w:rPr>
                            <w:b/>
                            <w:bCs/>
                          </w:rPr>
                          <w:t>6.</w:t>
                        </w:r>
                        <w:r w:rsidR="00C14658">
                          <w:rPr>
                            <w:b/>
                            <w:bCs/>
                          </w:rPr>
                          <w:t xml:space="preserve"> </w:t>
                        </w:r>
                        <w:r w:rsidR="00C14658">
                          <w:t>Heatmap</w:t>
                        </w:r>
                        <w:r w:rsidR="00736C5B">
                          <w:t xml:space="preserve"> showing</w:t>
                        </w:r>
                        <w:r w:rsidR="00C14658">
                          <w:t xml:space="preserve"> Spearman’s correlation between each variable. Included</w:t>
                        </w:r>
                        <w:r w:rsidR="00476D50">
                          <w:t xml:space="preserve">: </w:t>
                        </w:r>
                        <w:r w:rsidR="00C14658">
                          <w:t>original weather variables and create</w:t>
                        </w:r>
                        <w:r w:rsidR="00476D50">
                          <w:t xml:space="preserve">d </w:t>
                        </w:r>
                        <w:r w:rsidR="00C14658">
                          <w:t xml:space="preserve">variable: </w:t>
                        </w:r>
                        <w:r w:rsidR="00C14658" w:rsidRPr="006D3EB1">
                          <w:rPr>
                            <w:i/>
                            <w:iCs/>
                          </w:rPr>
                          <w:t>Mean Monthly Temperature</w:t>
                        </w:r>
                        <w:r w:rsidR="00C14658">
                          <w:t xml:space="preserve">. </w:t>
                        </w:r>
                      </w:p>
                    </w:txbxContent>
                  </v:textbox>
                </v:shape>
              </v:group>
            </w:pict>
          </mc:Fallback>
        </mc:AlternateContent>
      </w:r>
    </w:p>
    <w:p w14:paraId="0F274CD0" w14:textId="77777777" w:rsidR="00C14658" w:rsidRDefault="00C14658" w:rsidP="0046517A"/>
    <w:p w14:paraId="71BA8899" w14:textId="77777777" w:rsidR="00C14658" w:rsidRDefault="00C14658" w:rsidP="0046517A"/>
    <w:p w14:paraId="1C1748E6" w14:textId="77777777" w:rsidR="00C14658" w:rsidRDefault="00C14658" w:rsidP="0046517A"/>
    <w:p w14:paraId="44546803" w14:textId="77777777" w:rsidR="00C14658" w:rsidRDefault="00C14658" w:rsidP="0046517A"/>
    <w:p w14:paraId="7527075D" w14:textId="77777777" w:rsidR="00C14658" w:rsidRDefault="00C14658" w:rsidP="0046517A"/>
    <w:p w14:paraId="7552778A" w14:textId="77777777" w:rsidR="00C14658" w:rsidRDefault="00C14658" w:rsidP="0046517A"/>
    <w:p w14:paraId="77C0D39A" w14:textId="77777777" w:rsidR="00C14658" w:rsidRDefault="00C14658" w:rsidP="0046517A"/>
    <w:p w14:paraId="3B82BF7E" w14:textId="77777777" w:rsidR="00C14658" w:rsidRDefault="00C14658" w:rsidP="0046517A"/>
    <w:p w14:paraId="21F92B0D" w14:textId="77777777" w:rsidR="00C14658" w:rsidRDefault="00C14658" w:rsidP="0046517A"/>
    <w:p w14:paraId="6EF5693D" w14:textId="77777777" w:rsidR="00C14658" w:rsidRDefault="00C14658" w:rsidP="0046517A"/>
    <w:p w14:paraId="57D328FE" w14:textId="77777777" w:rsidR="00C14658" w:rsidRDefault="00C14658" w:rsidP="0046517A"/>
    <w:p w14:paraId="4FC464B6" w14:textId="77777777" w:rsidR="00C14658" w:rsidRDefault="00C14658" w:rsidP="0046517A"/>
    <w:p w14:paraId="3D626750" w14:textId="77777777" w:rsidR="0073319B" w:rsidRDefault="0073319B" w:rsidP="0046517A"/>
    <w:p w14:paraId="0567B2C8" w14:textId="3C36C285" w:rsidR="00CE6DE1" w:rsidRDefault="00C14658" w:rsidP="0046517A">
      <w:r w:rsidRPr="006D3EB1">
        <w:rPr>
          <w:i/>
          <w:iCs/>
        </w:rPr>
        <w:t>Sun hours</w:t>
      </w:r>
      <w:r>
        <w:t xml:space="preserve"> has the strongest correlation with </w:t>
      </w:r>
      <w:r w:rsidRPr="006D3EB1">
        <w:rPr>
          <w:i/>
          <w:iCs/>
        </w:rPr>
        <w:t>Monthly Power Generation</w:t>
      </w:r>
      <w:r>
        <w:t xml:space="preserve"> (0.95). </w:t>
      </w:r>
      <w:r w:rsidRPr="006D3EB1">
        <w:rPr>
          <w:i/>
          <w:iCs/>
        </w:rPr>
        <w:t>Mean Monthly Temperature</w:t>
      </w:r>
      <w:r>
        <w:t xml:space="preserve"> has a moderate positive correlation to </w:t>
      </w:r>
      <w:r w:rsidRPr="006D3EB1">
        <w:rPr>
          <w:i/>
          <w:iCs/>
        </w:rPr>
        <w:t>Monthly Power Generation</w:t>
      </w:r>
      <w:r>
        <w:t xml:space="preserve">. </w:t>
      </w:r>
      <w:r w:rsidRPr="006D3EB1">
        <w:rPr>
          <w:i/>
          <w:iCs/>
        </w:rPr>
        <w:t>No. Frost Days</w:t>
      </w:r>
      <w:r>
        <w:t xml:space="preserve"> and </w:t>
      </w:r>
      <w:r w:rsidRPr="006D3EB1">
        <w:rPr>
          <w:i/>
          <w:iCs/>
        </w:rPr>
        <w:t>Rain mm</w:t>
      </w:r>
      <w:r>
        <w:t xml:space="preserve"> have moderate negative correlations to the </w:t>
      </w:r>
      <w:r w:rsidRPr="006D3EB1">
        <w:rPr>
          <w:i/>
          <w:iCs/>
        </w:rPr>
        <w:t>Monthly Power Generation</w:t>
      </w:r>
      <w:r>
        <w:t xml:space="preserve">. These correlations would suggest relationships between the variables and the target, these are displayed in </w:t>
      </w:r>
      <w:r w:rsidR="001F5484">
        <w:t>Figure</w:t>
      </w:r>
      <w:r w:rsidR="0073319B">
        <w:t xml:space="preserve"> </w:t>
      </w:r>
      <w:r w:rsidR="0043351F">
        <w:t>7.</w:t>
      </w:r>
    </w:p>
    <w:p w14:paraId="43EFA0B5" w14:textId="77777777" w:rsidR="00023FD9" w:rsidRDefault="00023FD9" w:rsidP="0046517A"/>
    <w:p w14:paraId="060C431B" w14:textId="77777777" w:rsidR="00023FD9" w:rsidRDefault="00023FD9" w:rsidP="0046517A"/>
    <w:p w14:paraId="345A1A51" w14:textId="77777777" w:rsidR="00023FD9" w:rsidRDefault="00023FD9" w:rsidP="0046517A"/>
    <w:p w14:paraId="2CDD6A12" w14:textId="77777777" w:rsidR="00023FD9" w:rsidRDefault="00023FD9" w:rsidP="0046517A"/>
    <w:p w14:paraId="00EC273B" w14:textId="77777777" w:rsidR="00023FD9" w:rsidRDefault="00023FD9" w:rsidP="0046517A"/>
    <w:p w14:paraId="504FB655" w14:textId="77777777" w:rsidR="00023FD9" w:rsidRDefault="00023FD9" w:rsidP="0046517A"/>
    <w:p w14:paraId="747A682E" w14:textId="77777777" w:rsidR="00023FD9" w:rsidRDefault="00023FD9" w:rsidP="0046517A"/>
    <w:p w14:paraId="50E8D5F6" w14:textId="77777777" w:rsidR="00023FD9" w:rsidRDefault="00023FD9" w:rsidP="0046517A"/>
    <w:p w14:paraId="339823DA" w14:textId="77777777" w:rsidR="00023FD9" w:rsidRDefault="00023FD9" w:rsidP="0046517A"/>
    <w:p w14:paraId="2A2D7EA5" w14:textId="77777777" w:rsidR="00023FD9" w:rsidRDefault="00023FD9" w:rsidP="0046517A"/>
    <w:p w14:paraId="7203A58F" w14:textId="43304731" w:rsidR="00C14658" w:rsidRDefault="00EB3CAA" w:rsidP="0046517A">
      <w:r>
        <w:rPr>
          <w:noProof/>
        </w:rPr>
        <mc:AlternateContent>
          <mc:Choice Requires="wpg">
            <w:drawing>
              <wp:anchor distT="0" distB="0" distL="114300" distR="114300" simplePos="0" relativeHeight="251663360" behindDoc="0" locked="0" layoutInCell="1" allowOverlap="1" wp14:anchorId="11206912" wp14:editId="57CF7309">
                <wp:simplePos x="0" y="0"/>
                <wp:positionH relativeFrom="column">
                  <wp:posOffset>1001863</wp:posOffset>
                </wp:positionH>
                <wp:positionV relativeFrom="paragraph">
                  <wp:posOffset>87685</wp:posOffset>
                </wp:positionV>
                <wp:extent cx="3972781" cy="3697108"/>
                <wp:effectExtent l="0" t="0" r="8890" b="0"/>
                <wp:wrapNone/>
                <wp:docPr id="110760835" name="Group 9"/>
                <wp:cNvGraphicFramePr/>
                <a:graphic xmlns:a="http://schemas.openxmlformats.org/drawingml/2006/main">
                  <a:graphicData uri="http://schemas.microsoft.com/office/word/2010/wordprocessingGroup">
                    <wpg:wgp>
                      <wpg:cNvGrpSpPr/>
                      <wpg:grpSpPr>
                        <a:xfrm>
                          <a:off x="0" y="0"/>
                          <a:ext cx="3972781" cy="3697108"/>
                          <a:chOff x="0" y="0"/>
                          <a:chExt cx="4211602" cy="4075244"/>
                        </a:xfrm>
                      </wpg:grpSpPr>
                      <wpg:grpSp>
                        <wpg:cNvPr id="1613214629" name="Group 5"/>
                        <wpg:cNvGrpSpPr/>
                        <wpg:grpSpPr>
                          <a:xfrm>
                            <a:off x="0" y="0"/>
                            <a:ext cx="4211602" cy="4075244"/>
                            <a:chOff x="0" y="0"/>
                            <a:chExt cx="4211602" cy="4075244"/>
                          </a:xfrm>
                        </wpg:grpSpPr>
                        <wpg:grpSp>
                          <wpg:cNvPr id="1322857592" name="Group 3"/>
                          <wpg:cNvGrpSpPr/>
                          <wpg:grpSpPr>
                            <a:xfrm>
                              <a:off x="67986" y="0"/>
                              <a:ext cx="3935349" cy="3498215"/>
                              <a:chOff x="0" y="0"/>
                              <a:chExt cx="3935349" cy="3498215"/>
                            </a:xfrm>
                          </wpg:grpSpPr>
                          <pic:pic xmlns:pic="http://schemas.openxmlformats.org/drawingml/2006/picture">
                            <pic:nvPicPr>
                              <pic:cNvPr id="1247371504" name="Picture 1" descr="A graph with blue dots&#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901952" y="1719072"/>
                                <a:ext cx="1947545" cy="1724025"/>
                              </a:xfrm>
                              <a:prstGeom prst="rect">
                                <a:avLst/>
                              </a:prstGeom>
                            </pic:spPr>
                          </pic:pic>
                          <pic:pic xmlns:pic="http://schemas.openxmlformats.org/drawingml/2006/picture">
                            <pic:nvPicPr>
                              <pic:cNvPr id="2093873517" name="Picture 1" descr="A graph with numbers and blue dots&#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0973" y="1737360"/>
                                <a:ext cx="1964055" cy="1760855"/>
                              </a:xfrm>
                              <a:prstGeom prst="rect">
                                <a:avLst/>
                              </a:prstGeom>
                            </pic:spPr>
                          </pic:pic>
                          <pic:pic xmlns:pic="http://schemas.openxmlformats.org/drawingml/2006/picture">
                            <pic:nvPicPr>
                              <pic:cNvPr id="25727828" name="Picture 1" descr="A graph with blue dots&#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t="-388"/>
                              <a:stretch/>
                            </pic:blipFill>
                            <pic:spPr bwMode="auto">
                              <a:xfrm>
                                <a:off x="0" y="0"/>
                                <a:ext cx="2092325" cy="16891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92665405" name="Picture 1" descr="A graph of blue dots&#10;&#10;Description automatically generated"/>
                              <pic:cNvPicPr>
                                <a:picLocks noChangeAspect="1"/>
                              </pic:cNvPicPr>
                            </pic:nvPicPr>
                            <pic:blipFill rotWithShape="1">
                              <a:blip r:embed="rId24" cstate="print">
                                <a:extLst>
                                  <a:ext uri="{28A0092B-C50C-407E-A947-70E740481C1C}">
                                    <a14:useLocalDpi xmlns:a14="http://schemas.microsoft.com/office/drawing/2010/main" val="0"/>
                                  </a:ext>
                                </a:extLst>
                              </a:blip>
                              <a:srcRect t="3551"/>
                              <a:stretch/>
                            </pic:blipFill>
                            <pic:spPr bwMode="auto">
                              <a:xfrm>
                                <a:off x="1883664" y="7315"/>
                                <a:ext cx="2051685" cy="1720850"/>
                              </a:xfrm>
                              <a:prstGeom prst="rect">
                                <a:avLst/>
                              </a:prstGeom>
                              <a:ln>
                                <a:noFill/>
                              </a:ln>
                              <a:extLst>
                                <a:ext uri="{53640926-AAD7-44D8-BBD7-CCE9431645EC}">
                                  <a14:shadowObscured xmlns:a14="http://schemas.microsoft.com/office/drawing/2010/main"/>
                                </a:ext>
                              </a:extLst>
                            </pic:spPr>
                          </pic:pic>
                        </wpg:grpSp>
                        <wps:wsp>
                          <wps:cNvPr id="904308586" name="Text Box 4"/>
                          <wps:cNvSpPr txBox="1"/>
                          <wps:spPr>
                            <a:xfrm>
                              <a:off x="0" y="3494436"/>
                              <a:ext cx="4211602" cy="580808"/>
                            </a:xfrm>
                            <a:prstGeom prst="rect">
                              <a:avLst/>
                            </a:prstGeom>
                            <a:solidFill>
                              <a:schemeClr val="lt1"/>
                            </a:solidFill>
                            <a:ln w="6350">
                              <a:noFill/>
                            </a:ln>
                          </wps:spPr>
                          <wps:txbx>
                            <w:txbxContent>
                              <w:p w14:paraId="36B99A2D" w14:textId="5DB481A6" w:rsidR="00C14658" w:rsidRPr="002400C7" w:rsidRDefault="001F5484" w:rsidP="00FB3EEC">
                                <w:r>
                                  <w:rPr>
                                    <w:b/>
                                    <w:bCs/>
                                  </w:rPr>
                                  <w:t>Figure</w:t>
                                </w:r>
                                <w:r w:rsidR="00C14658">
                                  <w:rPr>
                                    <w:b/>
                                    <w:bCs/>
                                  </w:rPr>
                                  <w:t xml:space="preserve"> </w:t>
                                </w:r>
                                <w:r w:rsidR="0043351F">
                                  <w:rPr>
                                    <w:b/>
                                    <w:bCs/>
                                  </w:rPr>
                                  <w:t>7</w:t>
                                </w:r>
                                <w:r w:rsidR="00C14658">
                                  <w:rPr>
                                    <w:b/>
                                    <w:bCs/>
                                  </w:rPr>
                                  <w:t xml:space="preserve">. </w:t>
                                </w:r>
                                <w:r w:rsidR="00C14658">
                                  <w:t xml:space="preserve">Plots of Monthly Power Generation (kWh) against each variab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84169141" name="Text Box 8"/>
                        <wps:cNvSpPr txBox="1"/>
                        <wps:spPr>
                          <a:xfrm>
                            <a:off x="197157" y="1448084"/>
                            <a:ext cx="316131" cy="270510"/>
                          </a:xfrm>
                          <a:prstGeom prst="rect">
                            <a:avLst/>
                          </a:prstGeom>
                          <a:solidFill>
                            <a:schemeClr val="lt1"/>
                          </a:solidFill>
                          <a:ln w="6350">
                            <a:noFill/>
                          </a:ln>
                        </wps:spPr>
                        <wps:txbx>
                          <w:txbxContent>
                            <w:p w14:paraId="3B3FE6DD" w14:textId="77777777" w:rsidR="00C14658" w:rsidRPr="002B3CC1" w:rsidRDefault="00C14658">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867334" name="Text Box 8"/>
                        <wps:cNvSpPr txBox="1"/>
                        <wps:spPr>
                          <a:xfrm>
                            <a:off x="2059950" y="1448084"/>
                            <a:ext cx="312731" cy="270510"/>
                          </a:xfrm>
                          <a:prstGeom prst="rect">
                            <a:avLst/>
                          </a:prstGeom>
                          <a:solidFill>
                            <a:schemeClr val="lt1"/>
                          </a:solidFill>
                          <a:ln w="6350">
                            <a:noFill/>
                          </a:ln>
                        </wps:spPr>
                        <wps:txbx>
                          <w:txbxContent>
                            <w:p w14:paraId="19B3A99E" w14:textId="77777777" w:rsidR="00C14658" w:rsidRPr="002B3CC1" w:rsidRDefault="00C14658" w:rsidP="002B3CC1">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5199494" name="Text Box 8"/>
                        <wps:cNvSpPr txBox="1"/>
                        <wps:spPr>
                          <a:xfrm>
                            <a:off x="142769" y="3276884"/>
                            <a:ext cx="312731" cy="270510"/>
                          </a:xfrm>
                          <a:prstGeom prst="rect">
                            <a:avLst/>
                          </a:prstGeom>
                          <a:solidFill>
                            <a:schemeClr val="lt1"/>
                          </a:solidFill>
                          <a:ln w="6350">
                            <a:noFill/>
                          </a:ln>
                        </wps:spPr>
                        <wps:txbx>
                          <w:txbxContent>
                            <w:p w14:paraId="49E0ECDC" w14:textId="77777777" w:rsidR="00C14658" w:rsidRPr="002B3CC1" w:rsidRDefault="00C14658" w:rsidP="002B3CC1">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1245108" name="Text Box 8"/>
                        <wps:cNvSpPr txBox="1"/>
                        <wps:spPr>
                          <a:xfrm>
                            <a:off x="2121137" y="3280283"/>
                            <a:ext cx="312731" cy="270510"/>
                          </a:xfrm>
                          <a:prstGeom prst="rect">
                            <a:avLst/>
                          </a:prstGeom>
                          <a:solidFill>
                            <a:schemeClr val="lt1"/>
                          </a:solidFill>
                          <a:ln w="6350">
                            <a:noFill/>
                          </a:ln>
                        </wps:spPr>
                        <wps:txbx>
                          <w:txbxContent>
                            <w:p w14:paraId="6E310669" w14:textId="77777777" w:rsidR="00C14658" w:rsidRPr="002B3CC1" w:rsidRDefault="00C14658" w:rsidP="002B3CC1">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206912" id="_x0000_s1045" style="position:absolute;margin-left:78.9pt;margin-top:6.9pt;width:312.8pt;height:291.1pt;z-index:251663360;mso-width-relative:margin;mso-height-relative:margin" coordsize="42116,40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Oe0QUAANweAAAOAAAAZHJzL2Uyb0RvYy54bWzsWV1v2zYUfR+w/0Bo&#10;wN5aS6I+vTqFl6xFgawN1g59pmXKFiqJGkXHTn/9zqUkO07Sr6T1ljYo6pASRV1ennvuudSTp5uq&#10;ZOdSt4WqJ4732HWYrDM1L+rFxPn7zbNHicNaI+q5KFUtJ86FbJ2nRz//9GTdjKWvlqqcS80wSd2O&#10;183EWRrTjEejNlvKSrSPVSNr3MyVroRBVy9Gcy3WmL0qR77rRqO10vNGq0y2La6edDedIzt/nsvM&#10;vMrzVhpWThzYZuyvtr8z+h0dPRHjhRbNssh6M8QtrKhEUeOl26lOhBFspYtrU1VFplWrcvM4U9VI&#10;5XmRSbsGrMZzr6zmuVarxq5lMV4vmq2b4Norfrr1tNnL8+e6ed2caXhi3SzgC9ujtWxyXdFfWMk2&#10;1mUXW5fJjWEZLvI09uPEc1iGezxKY89NOqdmS3j+2nPZ8o/+ycD3vMj1uycDNw79IKAnR8OLR3vm&#10;bDudmbD7TLNiDsxFHve9IPJTh9WiAsas21hIk9FTd13ihwwV44Mtkft+EsZhCm9dXiK/xRKjOE0i&#10;h920kzzkAZxodzJIE9+zLvz0Mnl685Mf2MmmyMb436MZrWto/nTU4ymz0tLpJ6k+a45K6Her5hEC&#10;rxGmmBVlYS4siSDEyKj6/KzIznTXuQQwP4h57IVuMHgfw+jtDLCfyzYDnUyZ5RC2LsySzcqVZHNl&#10;2l9/2Ux/sz8nNKxoDFiSiZVRYLMiE2V5wRaylloYOae9JCvoxZ0Zgtx0qrJ3LavV8VLUCzltG1Aa&#10;QG8jZX/4iLp7a5iVRfOsKEsKYmr33oK9V+jjBod31HSislUla9NxrZYl7FZ1uyya1mF6LKuZRAjq&#10;F3NiAPC8Qfg1uqgN2SfGrdHSZEtq5rDjL9jeRfj2hjV6ZyctoQUZ0RNX6MdLXS8NEQGArhejF/vd&#10;SwYq8tIgDoOwA7AX+4HrWwBvYQh/6tY8l6pi1IDdsAd7L8bi/LTtLRuGgIh2xtgmut0OoXFvwOu7&#10;KU9iHnrxZ4K3XmFPdcuQsn9IIFNC+sZAdtOY9zDmMY96EbKDcRS44RbGkZug00XNEBEDRn8gGIck&#10;M3yIyS7/nd0zBmZambfIDa+XogFFepZ1vjElA2M3IVlnRMOkhB/xpNdqPR0Tyoj0rvMxm63/VHNY&#10;TsnLGj9g8WPiEOTjc5CwlRRelKSea8F+W0YW47Imuq4VZbUuJujKd8HUHuRdFIWI/U+DXOX/P27+&#10;LyAORfZxiPMwtFJpK0XuAHEvSXgU4ZUQIDEfxPFA274bAuED1mMftH04rO9KJSp5UEm3g9ZD75ra&#10;+6Ji0TIWIp6m3Wni1A04VkiVREfIb8gPv6sNszVcP5jKSmY2uNwrVrr+AXmH4pwqyCANAh7tC7u9&#10;AixMXPy7S0IEFlRZzAdhbI8a5HGp2bnAIUFpOm19ZVRZs/XEiTg29UYG2q2MWmYz29jiNCZD6cpM&#10;zS/gDKQBW0i3TfasgAY9Fa05ExpHDlg/jlHMK/zkpcK7VN9y2FLp9zddp/HYXNx12BpHGBOn/Wcl&#10;qCoqX9TY9tQLAjrzsJ0AGRQdffnO7PIdCL9jBQdAycM626TxphyauVbVW5y2TOmtuCXqDO+eOGZo&#10;Hhv0cAOnNZmcTm27K7ZO69cNSrQu7ZF6ebN5K3TT6xcD7LxUA9CuqfFubOf1KdJPXlipvvMqEgB1&#10;AHrb6s8wDhQJSRJ4ETwNt12JBAtSMgxh8yWR4OEQJYRcpzonCAB2G1JiPDANpxMPqrcwwI9BO3fk&#10;mcNFw9YjD9FwmGjow6KvVtH7FrkgiZMo5nx7OrJNBdvt/sIAQCpNUxDtRyLARwK+jxGQPuQDOnw7&#10;XD44SATwIPTSFNLl6+WAwI8jnMWSJEILSWZfEnHvvkZAl61oWx6SwHeUBHjk+YgCKPOvJYN8Dx+I&#10;eKeDuJ+4fmI/d1zWQfc2BmyJ8RADh0sDtkDGJ1QUCHvfaC/3bfGw+yh99C8AAAD//wMAUEsDBAoA&#10;AAAAAAAAIQCwBeRnY68AAGOvAAAUAAAAZHJzL21lZGlhL2ltYWdlMS5wbmeJUE5HDQoaCgAAAA1J&#10;SERSAAAB1AAAAZ8IBgAAAOa4I8MAAAABc1JHQgCuzhzpAAAABGdBTUEAALGPC/xhBQAAAAlwSFlz&#10;AAAh1QAAIdUBBJy0nQAArvhJREFUeF7tvWd0VGeWtv39eP+8YfXMmp6Z7l4znZzbbbudjW0ccM44&#10;55yzjSOYYHLOYDDBJmNyDkKAyCAQIBAChCKSUM4og3v2d64NR5QSSKIU6tS+1nqWQHV06oSq5z57&#10;Pzv8f2IYhmEYxnljgmoYhmEYfsAE1TAMwzD8gAmqYRiGYfgBE1TDMAzD8AMmqIZhGIbhB0xQDcMw&#10;DMMPmKAahmEYhh8wQTUMwzAMP2CCahiGYRh+wATVMAzDMPyACaphGIZh+AETVMMwDMPwAyaohmEY&#10;huEHTFANwzAMww+YoBqGYRiGHzBBbSX+53/+R/75z39KQUGBFBYWSklJiQ0bNmzYaIbBHJufny8n&#10;T57Uube5MEFtJbipiGmvXr3k1VdflTfeeMOGDRs2bDTDeO2116Rz586Snp4uv/766+lZ2P+YoLYS&#10;CGpOTo60b99e7rnnHvn888/lyy+/tGHDhg0bfhydOnWShx9+WK688kpJSEhQK7W5MEFtJRDUoqIi&#10;uf3222X06NFqrZaWlkpZWZkNGzZs2PDTYG6dNm2a/OMf/5Bjx46ZhepFENTjx4+roI4fP17Ky8t1&#10;TZXf27Bhw4YN/wzm1tmzZ5ugehlutCuoP/74o1RUVOjvDMMwDP/B3PrLL7+YoHoZE1TDMIzmxwQ1&#10;CDBBNQzDaH5MUIMAE1TDMIzmxwQ1CDBBNQzDaH5MUIMAE1TDMIzmxwQ1CDBBNQzDaH5MUIMAE1TD&#10;MIzmxwQ1CDBBbT64jpUnfpWC0kopdEblyeb7AhmG0bYxQQ0CTFCbB6pN5RaXy/b4HJmzK1nmRSTL&#10;zsQcFVfDMIIPE9QgwATV/3D9yipOyvzdyfLwqE1yUZeVOh4bs1mW7k2VX0+XdjQMI3gwQQ0CTFD9&#10;D4KZmHNcnhq3Rf787Ypq49nx2ySrqEy3MQwjeDBBDQJMUP3PiV//KTvic+SBkZtqCepDIzfLvpR8&#10;3cYwjODBBDUIMEH1PycdsYzJKJKOYzbXEtQnx26V1LxSs1ANI8gwQQ0CTFD9zz+d61dUWinjw2Ll&#10;9kHrq8S0w5Awmbw5XipO/GrX2DCCDBPUIMAEtXnAAk3KKZY5O5Ol34pD0n/lIZkfkSwpeSWntzAM&#10;I5gwQQ0CTFCbDyzV0ooTklFQpoN/G4YRnJigBgEmqIZhGM2PCWoQYIJqGIbR/JigBgEmqIZhGM2P&#10;CWoQYIJqGIbR/JigBgEmqIZhGM2PCWoQYIJqGIbR/JigBgEmqIZhGM2PCWoQYIJqGIbR/JigBgEm&#10;qIZhGM2PCWoQYIJqGIbR/JigBgEmqIZhGM2PCWoQYIJqGIbR/JigNgBXkDIyMiQlJUWSk5MlNTVV&#10;cnNzpby8XLf55z//KXl5eVWvu4P/5+fn6zbAvrjIhYWFkpaWptvwk//ze1fo3O0KCgrOul1DcI/f&#10;BNUwDKP5MEFtAFyUBQsWyJtvvil33nmn3HLLLXLPPffIV199JZs2bZITJ05IUVGRfPfdd3LttdfK&#10;3//+d7n66qt13HXXXTJixIjTexI5efKkXujhw4fLo48+Ku3atZMHH3xQBg8eLElJSfo6Ysc+jx49&#10;Kv3799fXb775Zt2ev0PM2a6hmKAahmE0PyaoDQDrMzQ0VGbMmCELFy6U5cuXyw8//CDPPfecPPPM&#10;M5KQkKCW5KeffioPPPCAvrZu3Todmzdvlri4ON0PIoa1OnToUBXJ7t27y+zZs6VHjx4qll26dFFh&#10;5v2wfvn9/fffLz179tSbhGA/9NBDMnDgQLVUGyqKJqiGYRjNjwlqA0B8ELjs7GwVsuLiYklPT1dh&#10;vPHGG2XNmjUqlJ9//rk8++yzEhYWpgKLOJaUlKi1CVzc2NhYeeSRR+Szzz6TiIgI3e7QoUMqpnfc&#10;cYfs3LlT9793717p0KGDimhUVJRut2fPHunUqZM8/PDDEh0dXbXfmnC8vgOB5lhMUA3DMJoPE9QG&#10;4itOuFtxz2JB4ordtWuXCt4nn3wi1113nTzxxBPy4YcfSp8+fWTt2rUqkPxtaWmp/h8Rnj59uooc&#10;IIyzZs2S9u3by7Rp01Ss582bJzfccIMsWbKkap22rKxM/+7WW2+VpUuX6v7qgpvI3yDmvDfWaWZm&#10;pv6dCaphGEbzYILaQBBSRAlBwhJ9/fXX5YUXXtC1T8QU4RozZoxakJ07d5Zvv/1WXnzxRXn55Zdl&#10;5syZKpoIG27j66+/Xl3IvuugK1euVPfuoEGDJDExUfeFAOIy9oXtsGQnTpxYJcg1IRDq559/lo8/&#10;/lg++OADef/99+Wtt96SP/zhDyaohmEYzYQJagNBULEcR44cKW+88YaueTJw+xLdW1lZqW5YBsFE&#10;uHbnzJmja6xPPfWUiiTCO3nyZLU8CWbyBbcxruDevXtLfHy8DBs2TF2+27ZtO73FKUJCQjQgauzY&#10;sep+rguClrBkEX6sZoT1vffeM0E1DMNoRkxQGwgChJXJWiqCieX49ddfq1WJGNa8cK6LlwhfXLkE&#10;MrHOitAhqLh+a1qoBDQRcIT4jho1Sv+upoW6YsUKjTSeMGFCvRYqx8KN5f0ZuH696vL91XnQKak4&#10;ITnF5XK8rFJO/vrP068EB5Unf5Ui57xzi537XXHSefCzByXDaC1MUM8DrEWibrt27VorQAjBQjAn&#10;TZqkAsgaKQK4evVqFVQuOi5g4G+xZm+77Tb56aefNN+U6F/WYxFQbhKwLsrvEcZFixapUDYEjsWL&#10;Ub7lJ36VxOxiWRV1TKZsTZQle1MkNqtIyiobnlIUyBwvPyFRqfmycHeKTN+eKGsPZkhaQanzJQ6u&#10;hwrDaCuYoDYAxIcIXwSRwCCEDfcta6O4X/v27auWYFZWlm7jBgRhaRKli5AR+cvFjomJkfvuu0++&#10;+eYbdQ+zHRYvrl6EEhcv4kegExYq+ybthu3caGD+fv/+/bVEvD68KKhYpvGOePZadkCu6RUiF3+3&#10;Si7pukq+mb9PDhwrkJPO614GS3xLbLa8O22XXOac98XOuLn/Whm19ojkl1ToEoVhGC2LCWoD4KIQ&#10;JIR1uH79ehXHKVOmaMAR+aS4ZamixLonF5NtcOF269ZNBZd1TNy9THKstyKSuHf79eun0boUb2D9&#10;lDVPhJr3Q5xxKbMdgUrLli1T0cUiJi+V/TVUFP0tqPwtglV+4qRUnPxVxa2lwc27eG+qXN8nVP7y&#10;7Qr58+nxt26rZeq2RHWDepk8RzT7LI+WSx0hdc/9r51XSPuB62Vvcr5UOPfGMIyWxQS1AeC6JQWG&#10;ACMEkvHkk0+q4K1atUojfBFUCjsgeAQTsbZKFDAiiyXKhUWIsCqxOBHTjh07qjuYvNJevXrpdryX&#10;ux0W6ffff69iyz4fe+wxFV8CnnzXX8+FPwWVv8OlmphTLOEJ2RJxNFdS80t0La8lyTleIZM3J8jf&#10;uq+uEhR3DFsTI+mFZae39CZc/05z9tY696t6rpHQ6AwpLjdBNYyWxgS1ASAiuG8jIyMlPDxcB4UX&#10;qJCEUGF5ciFx5+7evVt27NihBRoOHDigkcG+rllXLLnY7v7YF6kuRAq7QsdP/k8NX15nO7Yngpe/&#10;d7drCGzrD0HVY3KEM+xwpnwwI0LuG75RHhixUb5dsE8iknLln87rTdlvU2D9cF5Eslz1fUg1Qbmw&#10;y0qZtCleChwLzstkHS+T7ouj5ALHKvU9/xv7hsquxFwpD5J1ZMNoS5igBgH+ElRNHXIsv3em7VTX&#10;qjuJX90zRL5bFCUFZS23NnvCEfbotAL5ck6kXNZ1ZdWxvDctQsWd171M5YmTEnIgXZ77cVuVy5v7&#10;0HtZtGQXlTtfZFtDNYyWxgQ1CPCXoBIIsyc5TzoMCasSMHcwscdmHW8xQYUSx0rd6xzPpE1x0n/l&#10;IRm7PlZ2JuZIUVnDgrUCHVKFNhzO1ECkQasPyfRtiRKTUSgnTEwNo1UwQQ0C/Cmo+1Ly5a6htQX1&#10;hQnbJSHnVInFloRjKiyrlGP5pRrdetL5AJdWnJDMolLJcKxp/t3Sx9SSEBRGDmp6QZkcdx4kLA/V&#10;MFoPTwkqa47kcLJ+Sf4mJ0apP3I8ibqlGL27punlSbYm/hJUXL6Zx8s1GMZ37ZJ1u34rDmpkbWtf&#10;V4R1yd5UGRpySIaEHNYczeTcYnOBGobR7HhCUMkNJWiIikWUBqQwPVG49CJFRO6++24t/0cJvtGj&#10;R2vaC7mfwSKs/hJUwCIMT8jRfM8nf9gqT4/bKn0dMT2QWnB6i9aBgChSRX7emljNgr590HqZuDFe&#10;xZ5tDMMwmgtPCCrRrwMGDJCnn35aU1HI56R0H2X+5s6dqz9JX0FQeZ30F4SXmrnNecJtBX8KKn9H&#10;pG9mUZlEHyuQw+mFkltc3iq5qL78+s//0fSdZ3/cpvmYrqASsIPwx2YW6TaGYRjNhScEFcGkywut&#10;zhBJ6u0iIFQXcmvZUsGIogqktiCyFEfgp29Ki1fxp6ACf4uAEvzCaAtCheWMwD8yenOVmLrjoZGb&#10;JSIpT7cxDMNoLjwhqDk5OZqfSYEFtzBCffA64kKxeMoJBkOJNn8LalsEUc8oLJVXJu+Qi7qcSaPh&#10;3y9O3C4J2cfNQjUMo1nxhKAiDu5w/8+JEKTECdYcWKUIKcNrwlIXnKPXBZXzwVpeuCdFOo7ZrHV9&#10;GQ+P2iRzdh6VkoqzP2gZhmGcL8ytAS+oNcHNS3F5mmzTAJxyfb6DqF/ENlgIBkF1yS8t16CpuTuT&#10;5ZfwZNken90m1ngNw/A+nhNUXLm0QKP+LTVyifYlWIlAJHdQR5eOMMFCMAkqVJz4VQpKK5xRqf82&#10;y9QwjJbAc4JKxC+i+eqrr8rEiRNlwYIF2jvUd9AirTHF5QOdYBNUwzCM1sBzgkorNfJPaYuG69cw&#10;QTUMw2gJPCeoVEmibRqVkSj4YJigGoZhtASeEFSacR85ckQHzb3pU0pxByoi0WP08OHDVa8zSLFp&#10;zhNta5igGoZhND+eENRly5apgDI++eQTtVAvv/xyuffee+Wdd97Rxt/u64wJEyboiQcL/hBUUoyo&#10;kFRScUIDfYIhf9cwDKMxeEJQZ8+erSLqjmeffVaeeOIJrd/73HPPVXuNMWjQIIvybYSgknJCw+7I&#10;lDwJPZgue47mSvbxcqs8ZBiG4YMnBBWxyMjI0E4y/CR15mwjPz8/qCys8xFUtsssLJOJm+K0q8w1&#10;vdfILf3XyrCQQ5LUCu3aDMMw2iqeEFSghu+GDRtUUINpfbQhnI+gllWelLUHM+SGPqHV6uPe1Het&#10;zNl1VIorgqOZt2EYxrnwjKByErfccos8+OCDum5Kd5lVq1ZJUlJSULl36+J8BJUqQ1O2JlQTU8aF&#10;XVbK0DWHtYm3YRiG4SFB3b9/vwwdOlSDklg3pVLSfffdp+upBCLRzm358uVy6NAhFRdz+TZMUAtL&#10;K2T2zqQ6BXXM+iOSezy4H1YMwzBcPCOoHDgt2hDMtWvXavlBWrS9/fbbGpz0+OOPawnCt956SyZP&#10;nmy1fBsoqET2RiTmynM/bqsSU/qNPvXDVll3MEPKTwRPxSnDMIyz4RlBRSB8BydCYYfw8HBtJv78&#10;88/LhRdeKP/3//5fLU0YTFWUuB5NFVS2oy7umuh0+Wjmbnn9p53yyaw9smhPimQVlTV4P4ZhGF7H&#10;UxYqIpmWliYHDx6ULVu2yOLFi2Xs2LHStWtXtVSxUimWP2LECD3xYOF8BBXYltzT9IJSOZhWKMfy&#10;SzRYycTUMAzjDJ4RVIQ0JCRExo8fL507d1aL9M4771R377fffitTp07VsoRUVeKkbQ21cWLI9v/8&#10;p2P5O9eNnyamhmEY1fGMoE6aNEn+67/+S6655hr58MMPdQ113759kpubq5YrJ0qHGYQ02MTAH4Jq&#10;GIZhnB3PCConcckll8i//du/Sbt27eSzzz7T3yUmJmraDAJScwQLnKsJqmEYRvPiGUElwjc2Nla2&#10;bt2qUbxffvmlPPTQQ3LllVeqkHzwwQdawxe3r1VKMkE1DMPwN54RVEAksUazs7MlLi5OIiIidF0V&#10;d3C3bt00IAnr9auvvgqq1m4mqEZb4Nd//o/kl1ZIbOZxOZpbIsXlwZO6ZgQHnhJUF8SCPNOEhASt&#10;ltSrVy+toMQaK2kzFH6wtBkTVKPlIEp8Z2KO9FgSJa/+FC5vTNkpY9YdUXE1DK/gGUF1izqsXr1a&#10;Jk6cqBbp66+/rl1nSJch9/Tdd99VcaXd24kTwVOD1gS19eF6l1ackIyCUk0/4t/Bcg/oSpScWyxf&#10;z4+Uf/RcXVUgpP3A9TJ2fay2BPynfR4ND+AZQd28ebN89NFHWmqwY8eO8vDDD8tLL70k33zzjfzw&#10;ww9qqcbExKiwBFukrwlq60KqEYIyPyJZ+q08KP1WHJRfdh6VoznFcjII1vKxTrfH50iHIWFVYuqO&#10;N6fsUvcv7mDDCHQ8I6iLFi1SS/Tjjz+W0aNHS2hoqCQnJ+sJ+oKQuKOhIMBHjx5V0V6xYoUsXbpU&#10;LeE9e/ZIXl6ebsP+SMth7Xb9+vW6Deu30dHRUlJSotsA23FMiDslEpcsWaLHinXtRiODux7M73md&#10;/bH9kSNHGi2IbGuC2jqQs0s95Mlb4qsJyq0D1skPYUe0ChXbeBmKgGyMyZI7BtcWVNy/cZnHTVAN&#10;T+AZQS0sLNSiDayNEpSEuNUEkSooKGj0ibLtzJkz1eK97bbb5KabbtKfuJTnzp2rAU68H2u23bt3&#10;l3vuuUeuv/56ufXWW+XTTz/VyGNeR8RY20VkKTZB4Qm2Y19EJSPQuKLd7fbu3auF/RFCtmN7/u7A&#10;gQONclmboLYeuDuPZBbJsz61kN3xwIiNcii9UE6c9LaVesK5BjEZhfLSpO1ySddVVed/RY8Q6bZo&#10;v/NQUWkuX8MTeEZQXbAQEY2afVER0+LiYi1HOGDAgEa1dONvN23apBYiXW14DzrX4F6mZRwCiaD3&#10;6dNHbrjhBhk4cKCm5xBdfO+998oLL7wgOTk5ejyIPVHG7du3V0uaSGTKI951113y2muvqcWL+HL8&#10;lEtkO6o/sR0t6RBFcmwpWMFxNQQT1NaD5gIE4zw2dks1MWV0GLJBXaHlJ5rvS9dWKK04KSuj0uSp&#10;cVvl2t6hcp0zPpu9RyKSTnl4DMMLeE5QqeGLOLFuijWK6LgWH9YkLd2opNSYtBn+nv0wuED8RPSm&#10;TZumArpw4UItfYj4ff311+qWZTtEG9FEdNmGi02dYbbr3bu3upHZF8eJWF533XUSFhamAVbbtm1T&#10;q5S2c5mZmbodN6hfv35q0WLN1tcxh+P1Hfwt+zRBbXmwUBNziuWlidtrCeqjozZJfNbxZrdQ9TNw&#10;erifiZaG9+Q80wpKVUQPHCuQvOJys0wNT+E5QcUCnDJlirpHqd+LZYh48m96pNIv9fDhw40+USYE&#10;/oYLhlsZS7VTp04qUpQ43L17t1x++eX63liZ7sSFRfzYY49J3759VTiJMEYoEVg3dQfBW7BggR4z&#10;gpeamqpizXZr1qypOlZEnO1wJc+ZM0ct7rrAHYyAcu4MrgmN1m+++WYT1BaG61xaeUKWRqZKxzFb&#10;5KIuK3U8OGKTLIhIbvZoXwKiWMPF5RqZnKcRxghba6zbcp4EYVU4Vnulcwwcm2F4Cc8JKqKTkpIi&#10;48aNkw4dOqgwDR48WCN/sR4RwqYICqJHkBOF9++++261OikUwdoq7leE79JLL9XgId8gJAKKyHtl&#10;LRRhQ9ixaglc8r3YRCFT2al///66FkvLOcQai9sXtuO8cAMjmnVBxSgsYLbDmsUiRkx/85vfmKC2&#10;Anx28ksqZGdirsxzRHTurmTZkZDjWGjNG5DEPaY7UP8V0fKQYw3f74j4Gz/vlNDodEdUf7XPgGH4&#10;GU8IKhMWB+4OXK2IElbhAw88oNWREELWIbEK2aaxkwnbY3kimLhnEUhyXPnJmirRvwjqypUrq7mT&#10;161bp2uoWMYIKmUREdSNGzdWOwYigrGgWYeNj4/X90AQCWjyhehigp5Yd2Xdti44TiKSp0+frgKO&#10;1YyQcnwmqK0D15v11MLSSh2VJ5pf0I6XVcrItTFyY7/QKjfzpV1XyQsTtktqfonz8Nl8X3bDCEY8&#10;Iag0EaeYg+/AQqUP6kUXXSR/+9vfdN0UEaKeL6LU2MIOTH5Yv7hZEUbcxkOHDtUKTHS2weJEsObP&#10;n68BQGzPwKJ8+umnNToXS3b27NnqykVA3WNgO4KcWN9ln6ytsgaMFUwwlDvxutthufKevE9d8IDB&#10;vrm5DB4weG+sVRPU4CEpp1g+nBFRbd2W8Y/vQyTcsZBJZzEMw394QlBnzZqlbtWagyjcO+64Q4UK&#10;96z7+8ZG+dYHooib1k1loXUczcvT09NVsLiYuIR5f8QcAUQgSbvBUqVIP3ATcE0joNwM0n9Ye0V4&#10;582bV+VCRswRUtZQeShoaGAVx2JRvsEHBRM+mrW7TkHdlZgn5SaohuFXPCGoWKhYng0dWI2NsVCx&#10;+BBM1lARQYKLcCkjngj2mDFjNBKXpuYvv/yyrqfyf/6GdVsEdfv27VX1hRF3yiAirognrmhcx6zN&#10;ssaLW5q/vf/++/X3nB/b4cZ9//339e9ZJ8VibggmqI2H64MFxzon659U+wk0KD4/Zv0Rubn/2iox&#10;vazbKnllcrhG255sxi+7YQQjnhDU5gbhYj12+PDhuiaJNUnwEK5c1kejoqLUiuRC4gKmBCIWKfmm&#10;jz76qPTo0UOtSSZpAokQdSxbxBLXLj9ZP2WfiCnbsT46ZMgQFVWKPuDCZh2Wkorsu74I37owQW0c&#10;XJvs4+WyISZTpm1PlFnhSRpEhLAGGkcyimRoyCF5fOwWeWTUZnlvWoSEHc7UoCTDMPyLJwQVi5F1&#10;Tdy4WJNng9fZjsAdN0/1XHBRKNaAOF577bU6EEREFksSmIQRwxkzZshTTz2l7l+Ch7BiubAuvB/v&#10;yzovInr11Vdr4BTC6lusgZ/8H+uX19kf70+xiIYet4sJasPhulQ693vGtkS5fdD6Ksuu45jNsnzf&#10;Ma36E2gUV5yQxJzjciitUHKdBwXL/TSM5sETgso65ffff69uVVyjWIFYhJwcblZ+InZYfaxvkoqC&#10;0HHi9RVH8IVJ1t0HliiDf/M794KxDQNXsrudu42v+Lnb8b68jqXJT/7Pdrzmbsf/3e3c/fF/dx8N&#10;hW1NUBsGYpOSVyL3Dd8gf+l8Zt3xr86/STnJKgy8PrqnPkv/o/Vy3eIOhmH4H+bWgBfUHTt2yBdf&#10;fKEW4YsvvqiuU6JpyQFlnZI1TSxHcjNx0eJGpb1bUwo8BCImqA2HYgO7j+bKrQPPWKfueHr8Ns3r&#10;NAzDqAtPCCpWHkE65IDihiUwiKpD5J8yiKp1a+XiuiU6l+AgXL/BICwmqA0HK450k/uGb5S/+ojp&#10;BY6F+rpjoVJpyDAMoy48IaiAexRhTUxM1KhY0kpIOcEdTG4oVioF6ynBh+u0MWuQgY4JasPhuhDd&#10;O3b9EV1DvbDLSh2PjNoks8OPSsUJSzUxDKNuPCOoNUEwOTl33TEYXLv1YYLaOLg2yXklsmB3igxf&#10;EyMj1x6RVfvTJSMA108Nw2g5PCuoxhlMUBsP16ek4oQGIWUXlVtVIcMwzokJahBggmoYhtH8mKAG&#10;ASaohmEYzY8JahBggmoYhtH8mKAGAYEkqOSBVp44KWXOOOF8GK2qj2EYgYInBJVSfKmpqQ0elCm0&#10;tJm2J1T0C6VoO424w2Iy5WB6oRSWVarIGoZhtHU8Iai0NKP6ETVvGffee692gaGYA51eeI0qShR7&#10;oGk3fVL90b4tUGjrgsqxUBovKjVfei07IHcP3SB3DgmT5ydsk3m7kqWgtNIsVcMw2jyeEFSKNnTv&#10;3l1H586d5aWXXpK//vWv2g6NxuJ0a+F3nOQNN9ygBefJTQ0WAkFQsURHr42R6/qEVlUnuvi7lfLU&#10;uK0SmZyvbmDDMIy2jCcElc4xVEhihIWFaZszWqKtW7dODh48qGUJ9+7dq23T6ENKYXxOPFgIBEGl&#10;3F+nOZFVYuqOG/qulRX706S4vOH9aw3DMFoDTwiqLxTKpwH3smXLtOOML9TvpUD+Bx98UOs1LxMI&#10;gnosv1S+nr+vlqDe6Ajqmuh0Ka0wQTUMo23jOUGluwxrpQsWLNCyg75gqX777bfq/q35mpcJBEEt&#10;rTwhM7Ynyd1Dw6rE9PLuq+X96RESk17k6YbYBF1hgVPaMK+kQiqs+bdhBCSeE9TIyEht0fbGG2+o&#10;lbpnzx6JiopSy3XYsGHy9NNPa+9UC0pqe0E+R3OK5act8fLmzzvl5ck7HIs1UjbFZGoJQK9CZHNs&#10;ZpHM3ZUsI0Jj5MeNcbI1NlvyioNnScIwvILnBDUnJ0emT5+uVupDDz0k7733nnz66adqlRLh+/bb&#10;b6u40gg8WAgUQVVL1RHP1LwSickoktzicjnpfCDb4rH6AyKX0/LLZMCqQ3Jt7zVVlvmLE3fIukMZ&#10;cuLXMw3nDcNo+3hOUMkvLSwslC1btkivXr3kzTfflFdeeUU+/vhjTa+JiYlps4LSXHCugSCowHHR&#10;kxQ3KILj5ftUfuJX2RybJbcNXC9/OS2mDNrF9VgSJTnHg6Nfr2F4Bc8JKnASRUVFEhcXJ/v27dNg&#10;pMzMTMnNzdXfkzITTBMV5xooghpMlFSclGX7jsn1PqlC7vh8zl5Jyi62+2QYAYQnLVREMyIiQkaP&#10;Hi2dOnWSzZs3axASzcW3bt2qQtucJ9rWCDRB5dhOOvcRlyeWqldFpcKxULfGZcmdg8Pkr53PiOnF&#10;XVdJr6XRZqEaRoDhOUGlDOHSpUu1OtKjjz4qF1xwgUyZMkXdwLt27ZK+ffvKuHHj9MSDhUASVI6L&#10;iF/yUqNSC+RYQakKjxeFBZd2RkGZDAuNkZv6rlVXL+ONn3fKxphMOWlrqIYRUHhOUKOjo7U60mef&#10;faYVlDgxCjogqFimrKvyuuWhts2JmoCkKVsT5Lkft8njY7fKW1N3qlu0sNSbla2I8k3OLZaV+9Nk&#10;0uYEmb3jqOxJyvPs+RqGl/GcoOLSpZ7v8uXLVURuu+02mThxogoqRfEHDRokzz//vOWhtqKgYnnl&#10;FZerFYpb080xLas4IQt3p1TLRaX84LPjt8neo3mezc/ErU10M9eisLRCRdYwjMDDc4JKYQcK4bvr&#10;pr6CmpKSopWSXn75ZRPUVhLU4+UnZFtctvRfeVDzTHsvi9YUEQoaZBaWysBVB6vE1B1/775aFu1J&#10;kSKz2gzDaMN4TlB3796thR1GjhypJ3TLLbeooCYnJ8vixYs1D7Vbt25W2KEVBBVLdH9KvrwzdZdc&#10;0nWliuWFXVbIS5N3aDGD5Lxi6ecIbU1BpWLSgt2nus4YhmG0VTwnqGlpadpN5tlnn5WxY8fKpZde&#10;Kh999JEWxH/99dfl1VdflbVr11phh1YQVDrK0I7toi6nxNQdFzhjzLpYR1BL5JedR6X9gHVVryG4&#10;j4zaLDsTc6Si0jrOGIbRdvGcoJ48eVK7zvTp00cjfa+88kq55ppr1FLF1Ttv3jx191qD8ZYXVNYI&#10;CTi6wCdFxB3vTd8lGw5nSlRKgYxdf0QeG71ZHhixSV6cuF3mOCJL1aTWOGbDMIyG4jlB5YQoP0gA&#10;0v79+zWFZs6cObJ+/Xot8EBxB1JrTFBbXpwIvFl9IE1u6BNarTIQ45Kuq+TtqTsl7HCGZB8vkwOp&#10;BbI9LkeOZBTJcceyJXDHMAyjLeM5QcU6nTp1qmRlZWlFJNJjSkpKdM2UsXPnTpk7d641GG8FQf3n&#10;P/9H02KGhhyW63s7olrDUr3UEdVui/dLrmPJEunKsFxMoyGQ03umGIi3S1YabRfPCSpRvhTFP3To&#10;UK2TQVjJSbUo39YRVGDCS80rldHrjsg1jqj6Cirj3ekREpt5XCfIYIN7Utcwzg7XiOjx+OzjcuBY&#10;gWQ5D2T2IGa0Bp4TVFy77du31wIPNU8mNTVVCztYHmrrCSqUnzgpm45kyq0+wUfu+OyXvdoXNFgF&#10;tbCsQuKziiTBEYei8uCqOd1UYjIKNd3q4VGn1t3fmbJL1h5M1wpbhtGSeEZQidx96623tKjD7373&#10;O3nyySe1JyrdZhhE+D7xxBNy7733Wj/UVhZU1q9T80s0B9W3bVnH0Ztl4Z4Uz5YaPBukFEWm5DvX&#10;5IC8PDlcXnHGAEckWEvG2jLqBssUb0e7/murPkeXdVvlXL8dWoHq5Em7dkbL4RlBpczga6+9poL5&#10;n//5n1rHl7ZtpMkweO3dd9/VSknkqhINHCy0NUEFRPPgsQKZtDlevl9yQPqtOCjL9x1zrNPg8Ry4&#10;/OoIJlY5Lduu7XXmAeOGvqHSd/lByT5eruuCRm2OOqL50aw9VdfMHXTw2RafLeWWamW0IJ4R1IyM&#10;DA04Ii2GOr4rV66U8PBw/R2Dwvi4gQlWaqyYYFHt3btXFixYoIJEfitNzLdv366dbVwIdKIPK9sM&#10;GzasarB9SEhIlYjz/mxLa7nZs2dr3uzkyZNl48aNuj/3JrAdN2jPnj0yY8YM3Y6ertu2bVOBbGik&#10;clsUVMCte7zshKTklUhWUVnQTn6VzsMF1umDIzfWEoYnxm6VaOfB44RZWnVyNKdYPpy1u9Z1uw5B&#10;jTNBNVoWzwgqAoHAIEjx8fEa3YuAUcCBk3QHQsbvGiMoXBTWXrFyKRjBeOqpp+SDDz6QJUuWVO2v&#10;uLhYunfvrnmviBfbMPi7H374oSqymJ8I9FdffSUdO3aUxx9/XB577DF1US9btkzXd9kfx79jxw75&#10;4osv9HVc1vzE0g4NDW1wgX/21RYFlWOoOYIRrPWIpFy5f3htQX1szBbZl5wvlSaodVLl8u1X3eX7&#10;6uRwR2xLNAjOMFoKzwiqCyeAsB0+fFgjfletWqUiRT6qO7AsG+PyZdvBgwfrhaLP6sGDB/XfiCVi&#10;iNWLmPO+PXr0UOHDUqZqEyM9PV3y8/N1G0ZeXp589913ct9992kFJ1zQWL+UTORvjxw5oiLNdnTG&#10;efjhh1WQEWEsWt6XNWH6uzbESkWo2qKgGqdgjTQlt0Q+mBGhZRZdYbiix2r5/JdIScsvtTzcesDL&#10;cSitUAavPqzW/KOjN8v7M3ZL6MF0KQ/CtXijdfGcoGLd4eL9+OOPVUBYT/3LX/4iF198sfzXf/2X&#10;Diy8xkT58qXEGuRiIa4MxG7o0KFy/fXXq9D5CipW5M8//6zCS8s4BNe1YvnbmJgYXevt3Lmziie/&#10;w7LmRrC/+fPn6/5x9d58881qHROhzM2hYAWiyO/XrVtXp5XK+7CtO9g/xSxoFGCC2vbgXhD5HHY4&#10;U+sc3z4oTG4fHCYfOsKwJTZbu+zUvF+su5ZX/iplzgj2FBEeNvJKylVY9x7N17Ssuq6ZYTQ3nhNU&#10;xAoxJdoX8bjsssu0li/i98wzz6jYLVq0qMr92lj4kiKerNlS3pCShoimK6g9e/aU6667Tq644gq5&#10;6aab1KXLOirF+bm4CCABVLxGAQpX2Pl7Ws8htFjDbI+Vi8DOnDmz6sbwc8OGDXLrrbdW9XmtCTcV&#10;EafIBYMKUVFRUXLjjTeaoPqRU58F5yHJETTG+aT6sC/WUol+3pWYK7uT8iStoFSLW/jeK93upGPR&#10;5pXIjvhs2R6XrYE5CHIw31PuA8JqhR2M1sRzgkrADi5SxIgShAjPuHHj1O2Kq5dOM3379m1y2gxf&#10;VMQPUeZ9WEfFAuT37JM+rAjg6tWr1dXMOimiyPooViiiSylExI3uN+zLBXcyLmTcwYg0gsnxL1y4&#10;8PQWp+A8EF4ilimlWBPEk+P6wx/+IP/+7/8uv/3tb3X8r//1v0xQ/QiTeE5xuUQdK5AjmUVSVHZ+&#10;1be4JyoKjoiecL6I/LvmfUK0t8ZmyWuTw+WqniE6XpywXdYfzFDxNQyj9fCcoBIpe9ddd2mEL9Yf&#10;BfKJjs3MzNSB9Uc6TWNcvr4ggETsUhyCdUzqBbtw8bAYca8inKxbIoz9+/eXq6++WotOIIBccASV&#10;9VxfWEslf7ZLly76d4gfblqE1xcClTivgQMH1imovDdryPSEZR2Za4LAX3XVVUEhqEVlFRKXdVwr&#10;LhWUVjRLkQisSfq4vjFlp3QYEiZ3Dd0gXRftl/2p+ae38D9YXtQ5Zq2VwBt3rfXS71bKO9N2SXJu&#10;iZbfMwyjdfCkhYqbFfGi1CCi16lTJ13nJG2GlJqmlh7EEiXIib9///33VbC4gGeDvyESGDcwKS+4&#10;YlesWKEuXwKMfP8eocRVjQWNqxZL94YbblCL1hdSc1gf5kEB8a4Jos/7sm7LwL3NmmwwrKHuS8mX&#10;nkui5OlxW+Xp8Vul2+Io2Z2U69e0E9Yvcbm+/lN4NWG7ptca6bciutkaoXMOB47la+CN+57ueGjU&#10;JtmZkGtWqmG0Ip4TVCyzrl27qljhYiV/k3VTImOx/hAs1lMb4/JFfBAorDyKROBOpTJTQ0SZC0wx&#10;fqzDKVOmaLRvZGSkCuKAAQM0CtjdzhVa1laxphFsBHX48OH6d4D1yQ1r166dWrg8NJwLjt/rUb64&#10;XynV12PJgWrVl652RO67hfs1z5Vt/AEBL+EJOXWWTnzjp51aNrA5YJ02NqtIHh+zpdb7PjZ6i1rH&#10;iK7e77JKbdieXlAqZZXBvb5qGC2F5wQViw13L+uRBABxUqNGjdI1TFy9rDuyxtiYE2Vb8j5x82Kd&#10;sqaJ4CFSCBpWINvwbyKMKcxPNC5iSQARAoyLl+NCyAloItL46aefVrElAMnNN+3QoUO1Yyfn9aWX&#10;XtL12JSUFBVZ9ocVThQxQn8ugkFQEZu4zCJ5bExt6+0Rx3qLSi3wW05ipXOvyRttP3B9rffCBZyU&#10;U3x6S/+C65p1WurW+uZd0g6vz/JofWioOHFSYtILZVzYEemyYJ90X7xf5kYkq0Xd1GpLfFZKK09I&#10;ZmGpvkdZhRVLMIy68JSg8sXHpYroIGicDL9jXRPLFQHi97hEGyMoiBbCRgoOeaKksWDlMkiPcVNf&#10;2Devffvtt9KvXz913eIa5m/4PxYzx4RYYl2Sd0rRBwKlyDdlO/bp5qziqp01a1bVei0pOWyHte1G&#10;+DbkPNgm0ASVtUCS9im7RzUlBPNs8PrhdEdQ63CHPjxyk+xNdqw3Pwkq70UE7oczIzRX1H0fRG7Y&#10;mhjnuKu7fBHCMkfocosrJL+kUkWvKXDP+FwccgRzRGiMvDttl6bZkIO5PyVf94vg9Voape5n97go&#10;GDF9e6IUVzSuoAlg1ZOGsmhPqgwJOSxDQ2JkSWSqHMtvWgyCYXgZTwkqkw2WHiJFgA+WIzCJ1ByN&#10;AbHE1Yu7mPHggw9Wjffee0/TXdgG63j06NFqDROtiwizfssaKMFDrpDzE2sWq5M1XVzRCObEiRPV&#10;enUfBNgOFy8RxaT+sB0NAHAJE8Hc0JvFvgJJUHFR0kFkwe4UrfW70PnJ/8m5rA8m/vzSCuk0d49c&#10;+X1IlZhc0SNEPp21R12f/qqHy7VjrXJLbJZ0mrNXCwo8NW6rYzkekoNpBdWuLZG61OldfyhDft6S&#10;INO2J8nWuGzJc8S1KfeAv2FgqSZlF0tC1nEpdM6b96GQwZ7kPMdiPSOm7nhveoQGLTXG7c37lDgi&#10;PHFTvAZe0RSecc+wMJmyNdEKJxhGDTxnoRKUhJhR9MBfHWXYL+JW3+B1d9T1OsN93d1ffdvXtV3N&#10;bWpudy7YLlAEFWGIcSzNbxdEVgX8XNJ1pf6f3/N6XbjXg7XNTxwBvWPwqeIIRMRuOZKtqSj+PGf2&#10;xbFgdR52LEbWTbGkfd+DfxeWVsrUrQlyp3Msrrh1HLNZlu5NPa9j4u9qjtKKk7LhcGY169Qdr/20&#10;U6LTCuu9fnWBZZ3giHZdQVBPOg8R5Mz6a13aMLyApwQVcL+Sx0lNXdYmsQQJHvIdbd1C8zeca6AI&#10;Ku7SWeFJcmGXlbUm8VnhR2u5U+uioKRC3aLRxwol3/l3c6TNNAQEE4v1oZGbap0L7dlYk2yMwJ0L&#10;XNqsn942cJ38pfOZ97rIuZaf/7JXMgnMasS1QCzDE3PkvhG1j/9B55wik/Od4zdBNQwXzwkqlZLe&#10;eecd+fOf/6wRs/RC/fLLL3Vd0x2seza1UlIgEkiCmlZQJqPWHpEL6hBUfp/uvH4uODcmegYC0lrn&#10;ikuUcoLkqNY8lyfHbZOoFP/2OuU8sVLnRRyV9gNOBUzhon1l0g7ZfCRLBbcx14Jrl5xXohZ1zeN/&#10;+oet2mrPtVDZb81hGMGG5wSVlBTWGqkwdMcdd2hFoZrrngT3+MsdHAgwuQWKoBaWVcrMHUlycQ1B&#10;/asz+L1vNSJ34nZFs62dExZq1LF8eXhU3RZqegGRt/4TVOBacI32JufJ8n1pEhqdIUcyilRoG3t9&#10;2J5Apzk7j8oDjpXKPWA8PGqzrm/zMOBed/5N1Sgs8iMZhVJQWtkoa9gwvIDnBJVIWoo4kHpCD1R3&#10;8H934BZuzhNtazDhBYqgMjFHpebLZ7/skb91W6UT+GVdV8lns/do6otr0XH89LpMyy/RNUyspZp1&#10;b1sbrDeCj8ZviJPbB62Xv3Y+LUgjNzkilaxi1RzHyz65FuSiElTUWMvUF84h53i5Y+Fmy4ztiTKT&#10;oKrYU0FVwH7Jy6X36Jdz9mq7uY5jt8j3S6O0yAavN8c5GkZbxHOC6n6BifAlYpbqSETEEoVLMA8n&#10;6Ab1BAuca6AIKpSUn5RIx8L6eWuipqH8tCVB/19yOv+RY88sLJP5u5PlwxkRau19PGu3rIpK1zXT&#10;tnRuPAAk5xbL4r0pMjL0iIxZHysh0el6/IHyGeQ4y53vD9eWQf9WFyxsgpM+dx6Arvz+TArR9X1C&#10;pdfSA+pxMEvVCBY8J6icACcyefJkzdkkh5PuLgQnkYdKUQYKLCCwwQITYiAJKlAcnnQQUk74ifvU&#10;hbXJUEeUOjrWkLvWShDT0+O3aaeWtlZ+Dyuv1LEUEVGsvbLKU+lcXgDrNyIpT+6tozn6cz9ul/js&#10;4xa4ZAQNnhNUCjuQp0nqDBWGfv/736uIUASBfFGqEVFkwdZQA3eSQ5RGrz9SZyTw7PCjUlASPAFn&#10;rQ0PL7uSch1BrR149dyP27RJgb/XiQ2jreI5QWX99MUXX9SOLayV0oibggkIKqX7EFOKIzSkDq9X&#10;8JqgYrXiCq4rEnjq1sSq9T2j+cH6pKzhRzN3V6saRS5s98VRmodrLl8jWPCcoFJ28L777tOOLIgm&#10;HVZcQWUtdciQIfLcc8+ZoAbwJEegzbxdydKu/1pNC2EC5yel/2ipRrCS0TBwpZeUn5BS55o1tSMP&#10;QUmbjmSpqOL6pdRhlwX7NdLYMIIJzwkq/T/vuece/cm6qSuolAVMSEjQgg+UJjRBDWyrgUAf6tne&#10;OmC9Yw2Fym2D1mvwUmZR8LjyzxdElJSadYczHEHMlMScYq053BSwQvMoqJFWKLHOPglGMoxgw3OC&#10;um/fPi3mQJH6pKQkdfmOHTtWqya5heZpm2ZrqIEtqLgayXUk75E0Dmr9kibiFhow6od7z/VbGpkq&#10;j4zeLJf3WC1/7xEir0zeIWGOuDYliIh9Iqo0NWDN1Ny8RjDiOUGlkfa8efPUSsUS/eMf/ygPPfSQ&#10;dnbBWqVtWmPbtwU6XhRUQDwJiqGYPu5Km8QbBoJJGcInftgiF313Zh2a2snUQaZAg2EYjcdzgko6&#10;DJG+y5cv15q+Dz/8sDzyyCPazWXYsGFa2AF3rxcEpaG0BUHl/RBAJnN+BtP1b2tUOg8fkSl5cksd&#10;DdJJPaINnmEYjcdzggoUbkBAyDslOGnjxo3a+Bu3L65eTtIEtWXOX4XUGcXlJyQlt0RiM4sk17GA&#10;fMvW1RyG/6jr+nLt47OOyx2DqwsqgV0vTdyu9XsNw2g8nhZUCuVjkdIj1XfQbNxcvi0nqEdzi2Xa&#10;9kT5ZPYeeW9GhPRefkB2JeWpqxaxpYNMSn6J9iyl5qzhPwg8ohk61YyKnevM/cBDQKR0n+XRWtHI&#10;FVRazP24Ic75G+8UnjCMlsRzgkpkL83FCTx6++235eWXX9YCD75j8ODBFpTUBEHVBxVnUmaCppn3&#10;uSoS8R5YptO2Jco9w84k/v+9x2r5al6kWqu0WaOJeNdF+6XH0gMyZ2eSWki2Hnr+4BGYs+uo1tXt&#10;tihKftqcIEeca+4WWsC1SynEL+dGytfz92kOb2LOcX3NMIzG4zlBjY+Pl86dO2u3mWeeeUaLOBCI&#10;9N5771WNMWPG6IkHC/4QVOq3kg4x3RHHoWsOy48b47QgOrVd64P1UpL+sUxdMXVHu/7rZOGeFOnr&#10;WEk39j1jJd09dIOmvyDEJqpNg3tL+gvX8e6hZxqb39RvrQxefUhLOfJwBERGk4J0LB/vgFmmhnE+&#10;eE5QKS945513agEHgpOCybVbH+crqL/++k+dcLsv3q+RoEzOdE159adw2RCTWa3Ori8IamxWkbw3&#10;PaJqUnfHdX1CZVjIYbl98JkJ3x0vTdohR3NKqjrLGI2De5vqPMi8NGl7rWt795AN2p2He2oYhn/x&#10;nKBSKen++++Xbdu2BZUVejbOV1CxXDY5wllzciaIpe+Kg1pbty6wMLFgey07IJd3P1OW7oLOK+S+&#10;4Rtl3IZYXbfz3SfjmfHbtFUbhdeNxsO9jU4r0OtY89re4Vzv8Pjccz6s4BbmQYl7T5s5E2DDODee&#10;E1RyTD/++GOZNGmSnhBCwrqq72D9tDGCEuicr6BS9WbJ3tRakzOC2nnBfg06qgveg4mZDjBfzIlU&#10;1y5BMI+M2iyzw5MkPCFHnv1xm1zQ5cw+L/lupXw4M0Lr9QZiUXUCfhAiXOQnnZ+t8TnjPXnI4Tpe&#10;7JNneqFznZ/8Yatj/RefVSARWx6EKB1Iq7mdzn1y+80ahlE/nhPUxMREzT+94447pGvXrtp5hkIP&#10;8+fPrxpYsfRLDRbOV1CJxmW9lGAit3Yu429dV+l6al5J/QFevA/reYnZx2VjTJasPpCujafpCEOl&#10;ozm7kqXjmM3yj55r5Opea+TVyeES4mxDfdiWECO1xBwBQQTPV8BpOZddVK69W6lti2uVNcqWfjDg&#10;uiGKa5zriFv+aq5tzxB5fOwWmbvrqN7P+q4tDwTZjhhP3pyg3oN2/dZpc/R+K6I1iMldezUMozae&#10;E1TyTSk3+Ic//EEuu+wyufbaa+WGG26QG2+8sWp8/vnnUlZWdvovvA+T53mtoTqTKBbKwFUH1cK8&#10;rNtqudIRV5p7b4/PViE5FyedbZjICTbC0uH92S85qeHxObIgIkWtYMQIi7gxx9dUEB3en0jjPUfz&#10;JCWvWIseNPa92Z5BXdyhIYfkgZEb5Z5hG9X6nus8MOQWN+56+4uishN6PRc713XB7hT1CHC+9QV7&#10;cYykLW2JzZZb+lfPUb2x71qZsjXReUCwwCXDqA/PCSodZdauXSurVq2qd5Cbag3GGzfBVzofDKJB&#10;qf+K9YJQYGme7wTLcVQ4FizWKgJQX4CTv+F9qf87zLGwnxq3VTo61tv70yNkk2NFcwwNvT5sdyqd&#10;6IRM3hIvNznC44oQa8WPOdb3DkfIOMfWgPuGlVzkXF/c0PWdF7+n68zB9AIZHnq4mpgy/uqcS+/l&#10;0RqcZhhG3XhOUH1hkqisrGzWkwoEuA7nK6iARVniWDCszxU5k3RDLNNzoYUdnH0l55Zo8QH23xJg&#10;KY9dH+tYYmcEkPXbFydulzTnOBoaYazX1nkQCE/Ilg9m1o5mvvL7EJmxve33aE3JKZGp2xLl9Z/D&#10;5a6htZuFI6iDVh+S7KLg8ewYRmPxnKAywRUVFUlYWJjW7mU9lepIuHhp30ZbNxqPB5PI+ktQ/Q2u&#10;X7rFIGwUevhm/j4tApGUU9zsOahY2x/N2l1LOP7WbbXsTMxtUE9VRDcmo0gmbIyTd6btlJt9xNkd&#10;VziCOi4sTrIK224hEdy8s8KT5F6f4hs1B+uo9KAtbyVL2zACAc8JKo3EV69erQUdnnjiCfntb3+r&#10;IsLvw8PDpU+fPtoflRMPFlpTUHmfCkecsNAIdnEDYk6ty5ZJf12XXVM1cXcYHOYIVHyzF3ZAtD+c&#10;WVtQWR/ekXBuQXVTggjKqrne6DuucgQVsTpbAQxgf6SoENREX1Hcsy0Fla++dR5m6jp+d3QYEiYL&#10;d6e06HEZRqDhOUGlIP6HH36oJQcXLVokV111lQooghoXF6d9Uj/66CNrMN6MYuXC2iLuYaJ7WV+c&#10;uClOI3ip2UvkL4FA94/YWGvyfnHiDknMLm6w27Up4GYeHhojN/jUssXl+9QPW7W609nem4cBBJ90&#10;oIdGbqp27L6DNBVapGHxErVcH7jOU/NKZeX+NBm/MVZ+3pIgW+OyVFhb4j4lOdY6aU11nYM7WA8e&#10;HHK43pxjwzA8KKhUSqL/KcFHuH7bt29fJajZ2dkyaNAg7Y1qgtq8EzX7x5VIecHHxmzSNTjGbQPX&#10;yeTNcdqPk9SSu+twMz47fptEHytsVkHl+A4679FvxUF5YMQmjcp9edIOWXcooyoKuS5IseGBYE10&#10;uhaXv7FfbTcvwoylTZTvoj2pap3Wtz8s05zjFVrkgvVc9zo9NW6LLN93rEXSh1gPH+E8XFzdK6TW&#10;ubiDYyIoCeE3DKNuPCeotGq7++67tW0boklTcVdQU1JS1EKlQL4JavNO0lhxlA98Z9oux1I7U1yA&#10;iRmrjkpIB44VaJnBi31e/1u3VfLZ7D2nCzs07zEi2FmOsO9PyZfwhFxJyjl+1khYtwTjkNWH1LKl&#10;DONfnPNxj51xaddV8pwjpKEH07XsIl1dyO2sDwRzr2OpPzTq1EOHux+uGTWQMwqa/zog6lGp+VpE&#10;n0pKN/dfpznBvud1ba9QmbQlXsXXMIy68Zyg0mnmxRdflPHjx2v/U3JSKYZ/9OhRWblypRbKp+CD&#10;5aE2v1jtdybp5ybUrid7+8Aw2RqXo+uFWLCkrVDblxzXt6buOqeV6E8Qft5LKxudwyIucyzusMOZ&#10;8o+eIdUKXDAQ0mt7r5FXJofLyqhj2jYNa/Zc68Bst87ZZ101jV/9aafEZByXk84xNjecP/V/t8fn&#10;qFVNRC9rw9yXdo4V3mNJlEQ7D0BcL8Mw6sZzgpqWliajR4+WBx54QNu0XXrppSqiffv2laeeekqe&#10;f/55WbdunVVKamaxOmWhFquFekENC/XBEZt0ciY3kzZwlLjDvbk6Kk0OOr9nfbIlxLSxFDjHSmUn&#10;X9FjIK5Y2jN2JKml15jcXCxU1pIfdKz2WhbqrD2S3gIWqgv3rNwRVo4/o6BUtsRmOeKa4jxEZOi9&#10;5DXDMOrHc4JK3ikt3BDVZ599Vism/elPf1JL9f3335dly5ap+7cxJdSY3Bn8Tc3hO/G727nbcjF9&#10;t3O39fd254LtWmsNdUFEsjw6erOKDqP9wHUanEQhB1yhbIeFWFx+UrdvznXT84XCBysd0a9pnV7o&#10;COGAVYfUHXziZOOOHwuW6Ocf1seqq9W9Tk/+sEWWRbbMGmpd8BnjvSm2QWS2WaaGcW48J6iA9cnJ&#10;ULN36dKlsnDhQg1S2r9/vxQUFOhk0RjYHndx7969tWn5q6++Kl9++aXWCCbQyYWJjwu6YcMG6dat&#10;m7zyyivaf/Wnn36S9PT0qvdlO1zOISEh2ruViOQPPvhA6w6zP/cmqCiVlsqKFSvk66+/1u0++eQT&#10;vWF5eXkNPg/209KCChwfYoGbdIIjouM2xMmK/cfkmGP9BGL3Esonxmcdl06/7NXAI1dMqT9MhSUe&#10;DJoCUb5EFiOgY8NiZdKmeA3YyikOriYOhhHoeFJQ/Q1lChE0utgggN27d5d33nlH3cejRo2qEiis&#10;Y0T8zTff1HVcRBd389NPPy0DBgxQUUNkEFMEHsElQOqrr77S/eGSZr0XC9rdH8X8EVK24xjIr8Xy&#10;njJlikYxN4TWElTgfchDpZ6tbx5qoMLxU3JxzPoj0nPpAS1dSFoQKS7ng5uHmlVUrtfK8j0NI/Dw&#10;nKASiIRoIHR1DVzBEyZMUKv1wIEDDTphtuEiYXlSbYkLtX79ennjjTfknnvu0YAntkHgEL1HHnlE&#10;rVJczxST+OKLL9TlzL8RUxqfY5E+/vjjMnPmTO2QgxAj2Oxv79692mIOq5YUHwQUYU1KStL1X0T1&#10;ySeflMOHDzeoJnFrCqoXwf1ZWFrhWJWlKn5NtUxbGixh1oEp5EC0rvU4NQz/4jlBpfB9hw4d5He/&#10;+50GJCFkCAldZ1hLveCCC/R1xKxTp04SHR2tF6ExIEaI5/Dhw+W6665TAcTNnJqaKvfee69asRSR&#10;AC4oLtt27dqpoOfm5qrrmfZyBErxN4CAsr5LN5zp06er65ecWjrlDB06VF28gDDOmjVL97d8+fI6&#10;03+wghFaLFwG58ffk5NrghqcEGi0JylPC2wMCTksP21O0CbkRBkbhuEfPCeoWIXffvutWnqsY86Y&#10;MUOtu7Fjx8prr70mjz76qAoe45ZbbpEuXbqoxdhQECIEKzY2Vr755hsVUPJbEVTE/KabbpIffvhB&#10;8vPzq7anljDu3M8++0wFlPVYhBNhdMXc3Y7o5H79+qk1yusIKjfIFUB+Uo+YhwTOiTXhmvA7joX1&#10;48WLF2vFqNmzZ8vll19ughqEYJlGOGL60czduvZL1DVRxF/Pi9SOO205EKy14JrQqIHgOcpQ2vfF&#10;aAieE9TIyEhdw5w8ebJkZmaqixXrD0uOXqnkoFIwHwty5MiRcs0116gbt6HwxaJFHHmu1ArGyuSi&#10;YQlSkP/666/X4KKSkpLTf3HKamYdlONCKOfMmaOCitj5BhaxHft0jw/XNFYlgujL9u3b5b777tOq&#10;T1i8NeFvEWXEHmv8zjvv1AIXv/nNb0xQg5DCkgoNdKJohm908iVdV8niPalyvNyKNbjwvcBqj8sq&#10;ktVR6dqmcENMpmQWltmDh3FOPCeorEVinbLW6Fp/LliHCCDihiiyJvr73/9eu880BL5sWH/Tpk3T&#10;dU3WSxFIQFDZnyuoxcXF+ntAKAkqevvtt3X7uXPnqqAilDUFFVc0ljWiSIUnBJX1Xl8QVM6RPNu6&#10;BNVdf8WK5txiYmLULY21G+iCyvol6RxuIQZ7MDg35LLi5vXNB3bHT1sSrD7vafgs8ZmKTM7XZgEU&#10;6qBi1M39Q2VcWKxW7zpb1SvD8Jygbtu2TcWG1m2ICpYpVioWI2JL1C3ChqAiun/961/PKah80Rjs&#10;A7HEisRljFC5BSJYs8Q6dtdK2T/wdxwTQknUL6JOugyuYYTZXQNlO9ZMsSqxPAl0QngRaFy/rvDy&#10;E+F210PrcvmyL7bjZjI4NrYL9KAkKg9lFJZqIQgK01PZh2IDgXguLQnNxSdvrm2hUt1pyd5ULaRh&#10;nPreFDrXavS6I/L37qurXStyhDfHZjWorZ8RvHhOUImYZV30iiuuUBcrwoqI9OjRQ8WKOr8IFBWV&#10;SFF57LHHNDL4bPBFQ5SI3L3//vvVJXvo0KFq1ZYQsIyMDHnwwQc12InXgQvKWiauZY6D4CCEGFcs&#10;lijHC4g+lijBUwgplicWK1Yl7lt3nRdh/Pnnn1WQ165dq393Ljh+L0T57j6aK1/O3au9OW9zxltT&#10;dsqGw5lWweccnHQseuoVf+FcO/JmXZHovjhKErKPmyvzNHwn6LzTZdH+amLK4OED92++I7iGUR+e&#10;E1QEhsjdESNGaC4oAsd6I8JJUNCCBQuq1lZZO8WqPJcocVFYk0UEP/30U10rRTwRRwSOi4igIlr0&#10;W3UtZKJ5sUZJr0HMaC3Htogl7mIEHlHneInw5XgffvhhTYfBhcx2WNN0z8H9i0gjuuS14kJGjBty&#10;wwJdUMnRxHL4buF+raPrTnJ/675K3p8eoUXtW6LebSBDgM2htEKZtztFftwYpxWsKFJBG71ghu8B&#10;OcRHMorkWH6JFtigi5CvmOpnrdtqWRWVZta8cVY8J6iA5YgFSjQs1iFrledTKYn9IaYE9ZAmQw4o&#10;+aEM3LgEO3Hh2C4qKkqjf3ELE9nbsWNHXbPFVYx7l/dGLPkbBJ7X3e0o9EBEMuuvfNHZH+dAfioP&#10;BAgprmMsb1JxfAOfzkagCyoWVGxmkbZDqznR3Ttso+yIz2lzhRCIrM0rLtdG5hS0aIlcVa4TreKw&#10;OrOOl9W6JrxO+gzFI4rLG5+HymeGwha43bHkyGUNpM9RTaglHZ6Qo+ulb0zZKe/PiNDgrUmb4+Xp&#10;cVurPmNY9Z/P2aOfQbPmjbPhSUH1N7h7iQju2bNnrUGKDJYnQumKIFYvblmqI2EpI+a+pQLZjsAh&#10;XLqTJk2S/v376/6xZn0F392OdBqEkO0oTEFRCfJgG/pgwH4CXVATsovluQm1BfU+R1BZT61sQ4Ja&#10;5IjVtrhs6bciWr6cGym9lkXL2oMZ511N6WwcdywnOsUMWHlQOjnviTuXZu7+CjjCS4AFt8CxcL9b&#10;tF++mhepVaJoBhCIVZ34TFHw/62pO6vKSDLuHb5BRq07ok0Bvl96QL6et08GOtd099E8rTVtGGfD&#10;BDUICHRBZTJHMPqtjNY+pO7k94/vQ3RNlYpFLdWR5VycYL3SEZm3pu2Ui7qcOs4LnZ8vTwqXrbFZ&#10;2h8VKxKrlVKDnNv5wnvSW/bjWafyTN3rQ1/W9Y6QI3jnc7/5W46VTjv0snX3f0WPVdJl4T4NDqPO&#10;cSDB+RBk9NfT5+I7yM9FbLHkk5wHOapLWXSv0RBMUIOAQBdUjpVBU3K6ujw/YYcjFtt1TRV3b1uK&#10;9MUNOi8iuVorNsbFjtANXn1IVkUd01SV8RviZNm+VEl1rD6il88H3Lj0lb2yZ/XIVI5haMhhtVLP&#10;5/q41ilNAWp22rmuV6ha47iCAwnWQmkCX/N8GJzn0dxTyy6cu/v5M4xzYYIaBDAZBLKgurDmRweW&#10;Q+mFcsARV/ICWZtsS+fC8U3dmlBrknZbsj3sWHhEjFJU4baB6xxhjXX+5vwsIFzJM7YnyeU9qgsq&#10;gwCb1PzS87pGiEps5nH5YEZErf1f9X2IhEZnBFywDp+bg2kF0mFImFzg8/Bzba81MiI0Rms1G0Zj&#10;8ZSgMmkQqEMajBsAZHhHUAHhYf2L4a5btyVKK0/I6gNp8o+ea6pZP+SAXuaIqK/lyusPjNgke5Lz&#10;tFhFU6GyD9ZW+4Hr5S8++7/SEbuJm+LPO3iIv8XKpbsOkdXu/hGiu4ds0O47gdIgwEW/E85DAN6E&#10;B0dslnb910n7Aeul66IoPR9z8RpNwVOCygS7ceNGTTMhkIdoWsNbgtrWcd2jI9bEyHW918hl3VZr&#10;qs+7U3epNeSKkTtudSZxLDzSWpoK95Lm5mPWHZEb+4Tqe17efbUjDvvl4LGCKrdlU+FveYDZkZAj&#10;H87Yrfu+zBm3OwI+c0eSpjT56/PEfjheKmKxLu6v/dYF+8ZVfSSzSPvZ7jmaJ5lFZbombRhNwXMW&#10;6pYtW7R9GlWRTFBPwXUxQW05CNDJLS6XXQm5mru4LS5HrR4iSmsK6p2D10tEUq6mcJwPCB7vudvZ&#10;17J9vGe2pBWccon7A1d8SJeh/yvntS81X47TBs6PniD2hTV8wNk36T/FFc3rSua8uHbllb/qtfLn&#10;uRjBh6cEFSjWQL1eSgNSvo80lmDHBLXlYWImWIqAIYSIlIsle1Pk8bFbqsSUiOUx649oxK8/lifY&#10;R7kjzEW8p/N+/i524YoP1jTuUlKV/Pk5IgJ67cF0ffC4f8QmeXjUJk1ZOZxeeHoLw2jbeE5QKaxA&#10;4XpalVEMgUbeFF+g2II7KCEYTNarCWrrgxsTy4tSiT9ujNd6seQ6JueWmIvRAaFGON+YEq5BW+5D&#10;x0391srItUdUwLmGhtGW8ZygUsbvrbfe0hJ+lB2kChEVjSjV5w66tFAwIVg4X0Flwner/uSXVujk&#10;ZzQNXLu5xRWSWVSuFpmJxCkI5lp3KENuGbCuSkzdwbrtUefBo75cY4KyMorKdO2aaGO7pkZr4TlB&#10;dbvIUHWovkGFIqofBQvnI6gEnGyJzZJBqw9L18VRMjw0RisTFZdb1ZimwHWvOYxThRZw99LVpaag&#10;kq5DoYW6BJVgLKo39V1xUKOQp21Pkris485EZg99RsvjOUFlguIkSJ+Jj4+Xffv2aacWXLz8Lj8/&#10;X4vhB9NExrk2VlB5HcuUwgm44Uj3IM3j4i4rtCJPVEqBWaqG3+CzRn7xm1N2apSyK6bt+q2VUWtj&#10;arl8+XyyXkzO733DN+hnk3HLgLVaEjGf3N5zfMYNw994TlCxPBHQ1atXa3AS7l8sVldg+TfrrGah&#10;nltQKZE3fmNstXxKBvmUv+w8qvmNhuEP+Lxp9aLoDE0xemjkZnlszBYZuOqQI7QF+rrvZxaxpMrU&#10;K5N3VPtsMh4YsVFLMdoDn9HSeE5QaXlGv1P6hd55553yb//2bzJhwgQpLCzURt+0TaNova2hnltQ&#10;0wpKtFxezQnrou9WysSN8ZJ9/Ny9WA2jofCZw1LNLCyT/SkFEpd5XIrqqaPL76LTCuTp8We6wrij&#10;w5ANsjU229mXCarRsnhOUPfs2aNBSDQUT09Pl/bt22svUQSVCko068ZqpZJSsNBUQcXN9vOWBLmg&#10;y5mC6wwS+xfvSdGgmkCEc2NCxsrh3+e6FkbL4d4P31EX/J50I1zENatPPTxqsyPGRZZTarQ4nhNU&#10;+ofS4Hvr1q0qmrfddluVoNJCbejQodpX1AT13IJKXmNMRpFW3HEnrEsccaVFGBG//sidbA1IX4k6&#10;VqAVcsgTPde1MNoe3DMEMzQ6vVrv0nuGhsmcXUf91snHMBqD5wSVCkn33nuv/qwpqBR6oIfpq6++&#10;aoLawMmG1l/kShKBOTs8WTbEZGpkZWUAutNwAYbFZOi6251DwuSuoRv0YWF/Sr6JaoDCuitdiJbv&#10;S9O8XqpOsfZvtXiN1sBzgkpU7+uvv17L5ZuamiozZsyQ559/Xht12xpqwyccLAEq/TBRUfUnECcr&#10;AlTo2/nCxO3VCgdc2ztU+i0/qD0vTVQDEx6UWJ4gxet8e78axvngOUElD5UTevLJJ+W9996T//qv&#10;/9IiD2+++ab+/PDDD2X37t0W5Rtkk0658yCwMyFXrum1pkpM3fHmzzslPuu4TcSGYZwXnhNUhBLL&#10;9Oeff9ayg4joo48+Ks8995x89913EhYWptZpME2eJqinBJXC8fS7rCmob03ZKYnZJqiGYZwfnhNU&#10;TgBRpZDDkSNHZP369bJq1Spt55aZmRmUk6YJ6qnm5OkFpfL21J1yuU9PTwoHDF8Tc949Q422T6Uz&#10;L+SXVmoTeJYu7H4b/sZzgpqdnS2hoaGyfft2OXz4sFqrBCAFakSqPzBBPQVrbbQ1+2TWHuk4dos8&#10;9cPWaoUDDO/C+n94Yo7M2JEkP21JkDXR6ZJRGFwV04zmx3OCipDecsstct9998lHH30ko0aNUoE9&#10;cOCARvkiuMEmsCao1clzJtfD6UVV/TZb+1rwWTzhWNAUeaflm+VP+heu7eqoNHnGpwgEnomJG+Ok&#10;4uSvQf2wbfgXzwkq6THkog4bNkwjei+99FL5j//4D7nsssvkiSeekD59+siGDRuCqk+qCWrbhImc&#10;6OPj5ZVaiGBTTJbsOZqnFaispZv/yCoqlfdn7KoSU3fc1Het5lPbtTb8hecElUmKk0JYWTNNTExU&#10;C7VLly5yww03yL//+79rCzfLQzVBbQhcJwZWI+Lnr2IB7A/reF9KvrqdOwwJk3/0XCNX91ojX8+P&#10;lH3JeVWVnIzz43B6gbw6ObyWoF7bJ1SbP5BqYxj+wHOCSkBSQUGBunjnz58vvXr1Usv02muv1fq+&#10;L774okYAc+LBgglq0+AanXS+ELiI6YQS6YgfgU0I6/lcP4QyLb9UJm6Kl/tHbNRUngt8yudd9X2I&#10;DA05LIWWG+sXWCv9aNbuWiUKbx2wTt3+ZqEa/sJzgoqQUtjBzT3t2rWrjBkzRhYtWiRbtmzR17Fc&#10;m/NE2xomqI2H64O3g64l/VcelCfHbZWOY7dq67rNR7Kk8jwKCBBhyprebYPWV5vkfUenOZFyNKfE&#10;7pMfYJ2UKkpP/rBVGztc2GWl3NJ/rYwIjdF1a1uzNvyF5wSVoKRrrrlGfvvb32qVpC+++ELmzp0r&#10;CQkJmn/KCTJRBtNExbmaoDYOrk9hWaUMcSzFG/utrRK6v3VbpYUgjuWXqKXaFFgjnbAxrpqA1hzf&#10;zt8nGQW1o1D5f13DODvZRWWy7mCmjA2LlRFrYmR+RLIczbUHFsO/eE5Q09LSZMqUKdoLtXPnzvLl&#10;l1/KZ599Jp06dVL3L6/t3LnTKiXZRHJWuD7x2ce1m0lNscNFuysxRyNym0JecblM3pJQa7/ueHDk&#10;Jpm7K7nOXEn+X1J+QtLyyyTDEYmyCsunbCgVJ05KbnGFZBWVa6cku26Gv/GcoAIngYBER0erq5cK&#10;SXSgueSSS+TKK69UobVavsEzmWBJUriBtTR+NsSy5PpQjvCNegR1ZwKCevaHsl//eappdqYjfIUl&#10;lVVrdRWVv8rGmCx5dMzmqrVTXL93Dlkv702P0Obtqfm1g+Y47sTsYs2l7LM8Wl3RuDJpVsB7GYbR&#10;unhOUBHKlJQU2bt3r6xbt06bjVMMn7q+5KbefPPNKrAmqMExAWOJHDhWKDPDk2TUuiMyfXuiHEwr&#10;1PZeZ4PrQ1DQgFUH5fo+oVVielnXVfLKpB1aaP9swlzpiCeCPH93soxdf0SmbEvQTii4kYEWcogh&#10;lZue/XG7lj8kSIl2eVimNaEhQa5j2Q4PjZGb+p45nnuHb5BpzjlRHN46rBhG6+I5QaV4Az1PEdD7&#10;779frrvuOrnzzju1qfiIESNUZHELB1Myd7AKKhG60cfy5cu5e+WiLmcszC+c/yOq57JUuUYEJX2/&#10;9IA8MHyjI14bdf10Y0ymul2xPsscK7VmUAtlDjMKS6XvimiN2OU9/+qMN6eEy5bYbC00APzMKCjV&#10;IhNsjwjXB6/tT82XDoPXV52HO16ZHC4Jjng3xPI2DKP58Jyg7tq1SyN833//fZkwYYKul+bn5+uJ&#10;MdyApGAQFJdgFdTjjjU4fVtitXZtDMRt5o4kKXIE8Wxwjfi80BYsNvO49t3EbZxXUi57kvJk5f40&#10;2R6XLWmOKPqKIRYmwumKqTtI1Riw4qCm4YD7OfQd9VF24lfZdCRL2g+qLajPjt8ukcn5JqiG0cp4&#10;TlA5oaysLG3jRplBflLkoaSkRAvmB1uEL3C+wSioBO2MXndELv5uZS0RGrs+VjILz+325zqRN4o1&#10;SRAS4jlu/RG5uf86LcRwQ99Q6bHkgBx0LFnXUkWAF0emyuU9Vtd63y4L9mvD9sbC+mtMeuGpdVcf&#10;a/viLivlgxm7JSWvxNI/DKOV8ZygMgEinBTFX7FihYwfP15Gjx4t06dPl4iICCkqKtII38YICttS&#10;qhBRwtrNzc3V/fiWL0Soi4uL9TVE3B15eXkq5i46QTvbUqmJAhRszz7d+sLucflu575nXds1BLYN&#10;Vgt1VniSXFnDUmQdlMAfXm8MtIDDSrzeEVGsTXd/1/ZeowXXi8pP7Y/tKMKP2Ppud4nzvkNWH5a8&#10;4sYXFUHUCxyhZr30gREb5YoeIXpeL07coZaydU9pGFyjk873hwck1pztmhn+xHOCiuDQqu3tt9+W&#10;O+64Qx588EHth3rXXXepK5gav6mpqY06UQQsKipK12YpFsE+u3fvLjExMae3EBVT1mgff/xxXbtl&#10;G8YLL7wgP/300+mtTu0LcZwxY4a88847uj37pHoTBSdcseT4sLQnT56s679Ue2J7HgwQarZrKOwv&#10;WNdQcdN+OTdSLu++Wi1V3L9fzYuU6LSCRrtIC0oqZM6u5CqBdAcRun2XH9RoW8BSpKJSvxXRcmPf&#10;tSqk5K++M23X6TXUxn3JEFOsYyzbdYcyNLCKACYeCkjfoZMK2xhnh/uC9yAu87iWfCSXGMvfRNXw&#10;F54T1Li4OPn6669VRBGP1atXayAS6TMUeXjqqadUpDjxhoJ4bdy4UUX0m2++0ZrA7Gf37t2ntxC1&#10;WD/99FMVLbZDRBmzZ8/WdV1whQ3x7Nixo3bDGTJkiP5EMBH7srIyfT/c1FjWPASwX7ZjXRgBnjRp&#10;klq9DZ0IglVQOUfEZr0jQqSY9F0efTrKt0Ar5DQWgpCW7z9WS1Av7LxSC0DkHD/zmXKjfBfuTpFx&#10;YbEyjSjfo7mattMYOIfCsgoJOZCu5fOeHr9NnnXGiNDDEn2swHkfLK0zcQHBcF+bAtclMee4/Lgx&#10;Tl6etEOeca7hBzMjNH2prNJyUg3/4DlBpVISFuK4cePUknNPCDdweHi4ite7776rwtVQmLBIxdmz&#10;Z49aqi+//HKdgvr555/Lc889pyUOETx3uOLNfohCfvbZZ+WNN97Q5ue4pjlmjou0HkojcmwHDx6U&#10;hx56SD788EPdH9uxPZb3008/rQ8ODS1OwWQRjIJK/udiR9A+m7NXXp68Q1NTVkalSZFjpTQFrJnD&#10;6YXyzvQIuajLqXVZ8kif/XGbrD2YLuU17gcWESKcXVSu1m1TasbSwzUyOU9e/SncsXTPrAXfNTRM&#10;LVRSeyhUkJxX4oh1hfOeJgx1QfrUVOehpsOQM0FdeCxe+HG7I7TFFtBl+AXPCSqWJK5exMcVMhdO&#10;kGpJtHXDNdwUEDHErz4L9bbbblNLmPrB5MCSD+uKN7mvmzdv1iL9RCCzvur+HquVHFnKJOLqXbp0&#10;qVx//fV6c3AnA+8xceJEufXWW2XNmjX1PhQg3Kzvsl8G2xGgRSnGYBFU1jFXH0iTx8du0aheJtAL&#10;u6yQ1yaHq2XXFHED0mXC43Ok97Jo6eQIdffFUSrS5JU2BwjykshULSbhCoE7Ppu9Vy3uXssOSJdF&#10;+2X0+iPqymzquXkZ3LvfzN9X6xr+xXkgom1eaUXjPRaGURPPCSpWKG5SXKS0bsMyRTwQo7Vr12p+&#10;KoLYGAvVl/oEFQuwX79+8swzz6gFytop2yCuYWFh+ncIIy5ghDIkJKRaUNPy5cvl3nvvVbdvUlKS&#10;WtgILL1dfWE7RBsB5pzqAsscNzeizX5++OEHXd+96KKLgkZQqZc7JORQtS4u7lgWeazRAUm+kGdK&#10;+UCqFmU5VnBFAz0FTQHrc/zGuFqBVYw7B4fJPUM3VAU+Xfn9aum8YL+kF5bpMRpnYP2ZtfSa15Br&#10;x7p0iQmq4Qc8J6iIaLdu3bTU4IABA2TZsmUqpATzENSDyGE5IrRNoT5B5ULiut22bZscOnRILdPh&#10;w4fL3XffLa+88opanUT1sn7LGmxNocTifOSRR6R3794SHx+vwtqhQwfdny8IMec2duxYXWeti9jY&#10;WK1lzHtjrePqxar9zW9+EzSCeiyvVMvz1dXNhcCi/JKmC2pLoYUp0gp07bRmLi3ieXn36r9jXNNz&#10;jVrQdVVbCmZ4gBrjWPDX9zlj6V/ofDbuHbZBYjIK1bVuGOeL5wQVoTx8+LAWxUe4qN3L4AQJVMKy&#10;Q9hwizaF+gQVgeLiMdg32/E+iDoWJU3OSXuhOD/HhdXqe7FXrVqla6aUSaQzDhYlYsj6qS9sR8Qy&#10;6UD1Caqb4uOm7uDuxerF4g0WQS0ur5SftybIdb2ru0pv6rtWtsZmq0u4rXPcOYcFu5PlijryWV+a&#10;tEMeHb251u+vcgR1TXSGc/4mqL7weT+UVij9VhxUq/6OQeu1nRveCiuUb/gLzwkqXwwEBSEhiIi1&#10;SBqNs6ZKIA9uVwSvqV+g+gS1JuyfbYnIpfQhrl4E0F0bXbhwYdU6LhedY2Q7hJK0nqlTp6rwYpGy&#10;H+C82A5rc86cOVVrqzXhvRmcJ4P9894Ie7AIKmkkFEKg/N8dg8OkXb91crczkU7aHK9BQoFw/rh7&#10;J26Kk8u61RbUbouj5PNf9mg6kPs7Cj7cNWSD7E8t0H6tRnXIPSVQbW9yvmw5ki1HMoo02ttSjgx/&#10;4TlBBU4CseGEcH+SL4orGJElSKexk6krTggaa68ffPCBprmwXsvvEDzeE6uQ/fM7Lix5pbheCQYi&#10;fYfXiBJGOHHtYomyHe5gclyxIFn7RPwIXuL/I0eO1PPA8iZCmHVaLFRScfjbhsDxB2OUL42lU/NK&#10;1SKl+MHOxFwtMB8IEZ24IJNyimXU2hi5tFt11+7fHBGlkMTagxnymSOq1/UOlat7rZF7h23UPqsU&#10;gODzatSGyGs+F7jEEdhg+B4YLYfnBJWJBIHCgqMgAqkorEWSv9mjRw9dk2ysqLqCRCoL1ZYIOkLU&#10;WItFIEmpQazJO0UQSX1B8FhDJdCINdSMjAy9uBzbV199pUUfsEYpQkHkLnmpr732moowgszNYM2X&#10;dVXWXRFv1k1xC5Oew34aOmkGq6ACaSS0WcMFykQaCELDvcF6Grz6kNwyYG21aktUeSK4Jio1X13C&#10;rP+tch4WFuxOkS2xWRokZakzbQvuJ1WZEHOs4WD57gUjnhNUOslg1bH+SL5o165d1RpEhBCjF198&#10;UdchEa2GwheAICPSbXDD/sd//If867/+q/z9739XYaQAA6JKjigCynsTOPTYY49Jly5dZOvWrWrF&#10;sh8uOPsi+pdtccMi+DRBZzs3KhnRR0Q//vhjFW+2Y5+sDePKbkxQFfsLVkENRIorTsjkzQlautDX&#10;Mr3csVSJXCbtx20/R4oMa4Dk1rIubC3c2h480FEDmtZ8geIhMZqG5wQVCxJrFAElkpaI2eTkZLUu&#10;sSBJZ0HMGpM2g/hgYS5evFjXNn0HljDviYuZHNh58+ZpWUEuKm5eIn593wsLif9j2S5ZskRmzpyp&#10;VZz27dunv3ctKHe7yMhIfZ3teH/+DrFtjKVlghpYpOaX6Bqpr5gySJ2ZH5GsLt1Ah4cASjUezS1W&#10;S9urn0fOkc5GlJ2kOAdlL8MOZ55X2pbRdvGcoCKiWHwUxq8pmkS6klKDqDa1sEMgYoIaWFAHmB6s&#10;NQX1Hz1DZFVUmhZ7CFRwR1OZaNq2RC20gPuadBb6056tH2ygwfeLdVpKT94/YmPVPST96e2pu9Rl&#10;b6k63sNzgsraJa5ZKg75dnkB0mm+//576dSpUy2x9TImqIFFaeUJLSt499CwqomYtdNXJ4VL9FmE&#10;51Spw0rt2VroWECNLcLf3OCOppYx9XQ7DD5zbuSG0kiAdnucgxfg+5Xp3Idey6KrztMd1/ZaI8si&#10;U9W1b3gLzwkqEb24e1999VV1kdJgnDVH8jkHDRokL730kuZ6unV5XReqlzFBDTxSckvkpy3x8vLE&#10;HVoQ/6OZu2XNgfR6rVPWT49kFsn8iKOOxRcr03ckSmRK3jmbqLckrB0mZB2XFyduryUy9w7dIHuO&#10;5kmFR9J9+H7Ro7Yu1z0R2fMjUpyHCxNUr+E5QWWtFDG9+OKL5brrrtOI3Ndff12jfS+//HK58cYb&#10;tTA9qS8UnmewPuplTFADD6y5444YJuQUaws6gloqHNGs677hRqWzTc+lB9QtfNF3K+Vix6L9cGaE&#10;7EzIaTPpIRzHAedc6PRSU2TucgSV1nZeqfCk37nySs0j9i0uclGXFfLIqM2yPT7HcoU9iOcEFbcu&#10;ReoRVdJQSJ0h+hYR5f+IK+kodJxxB51cvIwJamBCioXbDBtXaH33jACfFfuPaeNzX5GiD+tYx1ql&#10;hV1buN+cA+vDFKQgl9Y9Trq+0CidKFjO1QtwvXkoojpT/xXR0mFImNw+KEye+GGrzNiepM0U7Dvo&#10;PTwnqJwQuZyIZEMG1mljUmgCEb64JqjeJc8RzOnOJH15HSUK6YqTmtfw3rnNCceAS5di9G9N3SnX&#10;9wmV65xBCUCCd4h89VrVIta7eYjYmZAraw9mqreBBxyvrBUb1fGcoBq1MUH1Nlioy/cdk2tq1C2m&#10;Z+uodUfajIUKHAfHS1nI0IMZsjIqXVvOEazk1YIUiGfliZOnqjNRXMS+e57FBDUIMEH1NkzYrKH2&#10;WBIlf/MpU/j+tF1qGREM1NbuNxHI9CClvywiY59HwwuYoAYBJqjeB+uHNcg5O486VmmsTN2WKHuP&#10;5lkBAcNoQUxQgwAT1OAAS7UqD7W0Ui2/pkAf1vziCi3AkOf8bGv5rIbRVvGcoHIC1LkNhCLoLYUJ&#10;anDBvS2pOKmFBXKKy6X8RMNdqhSE2B6fLQNXHpTOC/fLoNWHZGtctgq0YRhnx3OCSnF8at/SVYYT&#10;4gSDHRPU4AHrMjm3WBbuTpYRa2Pkh7BYWX8oo0FdaIhIpbjC21N3Vq3D0unmHef/EYm5TbZ4DSNY&#10;8JygUgGJ5t9vvvmmDB48WFauXKnt1GivRnpMMAqJCWpwQN4jLtqRoTFyc/+1WuCBQVrKoj2p2kz7&#10;bPcdK3T6jiRtVO4KKoP6s1O2JnqiKL9hNCeeE1SEk5KD33zzjbZHo+UZ1ZDoNEPvUZp0FxUVqUs4&#10;WETFBDU4IMeTouvta/RQvbDzCqF0YUL2ca2+hCVa15JIVlG5jNsQW01MGQgs5Qx53TCM+vGcoHIC&#10;FL7Pz8+XuLg4bbFGtaR27drJrbfeqlWUcAnTeYZt2N7r4mKCGhxggW6MyZRrelXPR2U8/sMWmRWe&#10;JCEH0mV/PXmfBDQt2J0sV9QoEHFNzzUyd1dyQHe5MYyWwHOC6sITOE29CwsLdV119uzZ2gz8t7/9&#10;rfz5z3/WFm9Dhw6VrKysZj3ptoAJqrfhXlIsgOAjLFTcvb6CyLjYsTKv+j5EC7PfPmi99ujEhev7&#10;OWAfWLF9lkdr2ULcxZd3X63VluIyj1tBAsM4B54VVE4kOztb5s+fr7V7r732Wrnhhhu0KP7YsWPl&#10;u+++U1Glti+C62VMUL1NmSOklBeMPlYgsZlF8uOGOLmpX21RdQfu4Bv7hsruo7m1urtQsJ1C/BsO&#10;ZzpWaYpavGn5JVbI3TAagOcEtaCgQEJDQ6VHjx7y0EMPaZcZCuAjouvXr5fY2Fi1Simij7j88Y9/&#10;lCNHjpz+a29igtq6ECxEwE+8Y/0dzS3WdUx/kZpfKj9tTpDnJ2yTjmO2yCuTd8jPWxJkwe4U+cn5&#10;OTz0sDxbR3cXxrLIY5omUxPyWXEf55dU6k+rO2sYDcNzghoZGSkvvviivPLKK9KlSxeZMWOGhIeH&#10;a8F8XMCukBDxi5A+99xzkpqaqr/zKiaorQcBQFQs6r/yoLw1dZe8M22XjFl3RKsane89KKs4KQv3&#10;pMg9wzbIXzqfEknq9z7mCCu5pBmOpYnF2n1xVNXrviM0OkPr6kKp85Mi7gg+66uGYTQezwlqYmKi&#10;jBkzRpYtW6b/5gTrgjXW4uJi2bx5s/70MiaorQOWHSKFoF3rU7j+1gHrZERojBQ7wnU+65IUbhi4&#10;6qD8tQ6xXLgn1bGKK7Qk4eK9qfLwqE1Vkb+XfLdS3vgp3BHb49oujUbYv+w8Kl0W7pev50XKqHUx&#10;2nbMq8Xq64PvBNeLnF3um/uwYRgNxROCirXJiTCI8EU8ysvLq35Xc7j5qL7Dy3B+JqgtD4UQWKe8&#10;f8SmWoL3wsTtkpRTfF6ixaTff2V0nYK6ICJFChxB5T6zJkqN309n75G3HSv52/n7tPoRVikCMm1b&#10;otw3fEPV317dM0R6LD6gQUu4q4OFtPxSWbbvmAwJOayVonjISHIsdvuuGA2FuTXgBXXv3r0ya9as&#10;Bo8NGzao+zdYMEFtHQj42RafLff6iJU7nvlxmxzJKNJOME0FC2quM+kTtetanxd2WeGI40bZmZgj&#10;5SdOfcaxgksqT0hqXqnEZBSqBXbSEXs+A8fyS+S9abuq5a0ybugT6lipBeqyDga4V0Q+Pzhyk1zg&#10;PKAwbum/Votk0BXHIpyNhuAJQR01apRcc801Gsl7tsE2jI8//lgt2WDBBLV1wJ0an1Ukb/wcrtWG&#10;XLH6e4/V8uXcSMkrLj8vC5BJHit37PpYeWz0Zrln2EZ5etxWmReRrBWTfO8x/+a9cEPzd+5rRxyB&#10;fe2n8Gpiyri65xoJT8jVVJxgACv+dec++T5Y8O87B4dJYnbxeT34GMGDJwQ1ISFBNm7c2OARFRVl&#10;FqrPZGs0D1xjomRXR6XJCxO2y/V91sr1fdfK+zN2a9CQP6p1IZDHy05IfOZx2Z2Uq0FFFVoJqWH7&#10;zXVE/au5ezXv1BWSCzqvlLuHbtCawMEiJNHHCuuMhr6p3zqJSMrTa2oY58ITgsrExIH7DgSTwXpp&#10;zcHv6yq95lVMUFsPrjNuU9bndiXmSmRyvmQdL9e1U3/dA/aD1ck+fa3PhsC2W2Kz5XXHSsXNyXrs&#10;bQPXywLHyqVtm7+OsTHwnjVHc8M9eeOnM00B3HHH4PXqFrfUIaMheEJQa8JJ5Obmyvbt22Xp0qWy&#10;YMGCamPLli1mobbAJGWcQsXOsfSwchDXtjY5l1X+qr1PNx7OlJADGXLgWIG2f+O4WwM+m/klFbqG&#10;S9pPS7SO4/6sijqmjQRcMb3debCYteOoBpe11rUwAgvPCSr1eSmOT1GHq666Sk/MXTt1xyeffGJr&#10;qDZBeBKs1FzH2jqUXigpecVSWtmw1A/avhF84xbPby1Ys93qWMwfzdot94/YqEFCXRftl30p+c3u&#10;fka4aV83LyJFZu88qpZ7bo216KZAJDVW7mHnnuQ494a1dcObeE5QWR999dVX5ZlnnpHx48fL3Llz&#10;a1moW7duNQvVBNVzEPW78UiWfDJ7t6blvPpTuEzaFK+BS4FwvxHMo86xfjwrQv7e/UyB/ut6r5Ge&#10;S6MluwE9Xc8HrhEPEwgrFnLF6Sjp84GSkKQlvfZzuHNPdshnv+yRtdHpVjzDo3hOUCnUcOedd8rM&#10;mTO1MH4wrZXWhwmq98EteTi9SJuDX/zdmTXAu4aEyfTtidoppq3f83LHktuRkKPH7B6/O577cbsc&#10;TCt0zjMwvs9c6zLnAWe+Y+3eO2xj1Xlc2nWlvDFlp3b8sYbt3sNzgsq6KQ3G165dq8UdDBPUYADr&#10;dI1j+fyjZ+3WbV/P2yfHHEupra8Dek1QMwrLpNfSA7XOhfZ6SyNTpbii9b1keAWo53ysoFSKymnp&#10;ZwbI+eAJQaUgPvV4GQQcffXVV9KzZ09tKE75Qfc1d9CFxqJ8TVDPBdeIhH8qBp1yAbZdi+K4Mxku&#10;339MruoZUmsC7zRnr7p923rVI1+X7xWt4PL1J3x2cPd2W7y/2r1gkOM7f3eKpju1Jngt9qXkyc9b&#10;E2RoyGGZui1RH1pI9TKahicENSwsTPr376+jd+/e2l3mkksukeeff166du0q/fr1q3qdwbpqZWXw&#10;rGGYoDYerg8iujMxV+bsStYydOSO5jm/a4vQXm1vcr48Mnqzpr+4kzfW0Mi1R7SubyDcczco6eNZ&#10;u+WBkZvkIWd0a6GgJH/CtaZh+8RN8XJdn9Cq+3Fhl5Xy8KjNaom3Zks8ruXe5Dy9zu6xUcjim3mR&#10;GjwVSNe6LeEJQR04cKD85S9/afB44403pLS09PRfnxu+HLiPsWxTUlIkKSlJMjIyqrmU2Qarl3Vb&#10;rGC2SU5Olry8PM19dWE7LrJrVbMd+yQ6mUApd9JjX/yf37vvyfb8ne92DYFtTVAbDtcG1+ISLSq/&#10;uWrCuWfoBq1CxGTTFq9fkWNJL9qTIvcP3yjXO5M4PVF7LI2Sg8cKAup+c6yn0mYKtYB/S6TNNBek&#10;/dBpqJ1zLyjn+NCITTI7/GirP5jh5kXs3c+2Oy7svFLmOg+QeDyMxuMJQXXFh4HlidD5FnFwB//n&#10;dU66MS5ftiUy+P3339cL9S//8i8aRbx79+7TW5yaBBDTkSNHyi233CK///3v5YorrlALOS4uTl9n&#10;sC/6sQ4YMECuu+46+c///E/dJ5a1ewPYjp80Pv/+++/1dfZ3/fXX69/Riq4xN4r9maA2HK5NemGZ&#10;PPtj7co5dG3htbboPuW4ScmgjF5EYp7WCiaalN8H0v12j9d3BCocO67VOOfBgHtC/1oiiWueE//n&#10;M6XjHOes2zqjKYU8XDiOQasP1fp8U9hj/IY4ySqy+JOm4AlB9QXLkQbjdUX4IqoxMTGyadOmalbj&#10;uWA/lCzEEh4+fLjcddddGvjkCiof6JKSEhk3bpy0b99e+7CSC4v40eD8ww8/1BZx7AeLE7czkcis&#10;8y5ZskR69eol99xzj3zxxRcqfGxHYYpvv/1W7rjjDunbt68WqOjevbu+N9tzfg39IrGdCWrD4dpE&#10;puTLo6PPWKfuuGvIBq125OsSY3sGE5w7ybUWHAfHRhEJxLWtr5sGA9wD7gX3pC7vBoFAWOH0yI1I&#10;ynXErkRTdmpuB2xbXHFC4rMQ6BxdGyfPtbH3GQv1p83x2kzB9/N96XcrtUqWWahNw3OCSpTvs88+&#10;q83Da54Mbt6pU6eqpdlYly8CxgXCanzrrbeqCSoCiDv4kUcekffee0+DoVzXL+KHCBJ1zMXmuB58&#10;8EEVT5qhI3RYsIglYszfIr7sGzHt0aOHHDp0SLfbv3+/fP311/r3Bw4cqPehgOP1HRxfUVGRCWoD&#10;4dok5xXLsxO21SqWjgs4JZdSdKeuH9tSFAEXJZ1cDqYVSPZxgmfaplvYaFvw8MXnBmvxgRGbNMXm&#10;lck7ZElkqoqe78MZ/0ZsJ2yMk45jtmgzhMfHbpGZOxK1g1BjPm98Pknd+WLOXrnYEVHWdmngQBGN&#10;I5lFVZ9vo3F4RlARDSzQNWvWqMt13759enK+Ll+sV6zM5557rlGC6gv7+eijj6oJKsKGwF155ZVq&#10;peLS5cPNMREARdWmYcOGqchyfDfeeKPmySJygBt69uzZKqgIPsc5Z84cdfFiwbprtVR3mjFjhtx6&#10;6636+/rOgWPkNd6PwborN5e/M0E9N1wbIh1/3pKgExzF4gn0uXPwehnvTGblladcdgxK1kUdy9d1&#10;sucdAabA+rfzI7VTS12uPcPwhUhfXKzt+q+tenCjUQGfpaiUAjnhfJddyipOytLIY5pW9NfT2/KT&#10;RgYbYzKr2vU1FFKtDqQWyKwdSTJ6Xaz8En5UrWTSl4ym4RlB3bVrl7pG33zzTfnTn/4kn376qfTp&#10;00d/x2CN8rPPPpPHHntMvvzyyyaXHqxLUBGvdevWyaWXXiqLFi1SC9MlJCRELWbeEyt2+vTpcsMN&#10;N6jFyr5cVq5cKQ888IAKPqk+o0ePVoGlUIUvbIe7eOLEiVWCXBOCoSZNmqTRzlwPgrBeeeUVXa81&#10;QW0YXB/6hy7ekypDVh+WQasOa0m65LyS01uceoijBdvAVYfkhn5nIjmv/H61fDZ7jzYAt2hJ42zQ&#10;0eereZFVnx13EBm8an+alJSf8UJlOlboqLUxak3W3J5qTHwWGwufzyJH1DMKyrTspFmm54dnBHXV&#10;qlVqeSI2//7v/67ihJDxO3eQRoPLFPFrzBqqL/UJKkKHoPLTV6x5rxdeeEF7sCKokydPVkFlHdcX&#10;LFdcxgh/fHy8WrQdOnSQbdu2nd7iFAg0661jx45V67MuuJHcVNZyv/nmGz1nHib++7//2wS1EXCN&#10;yipPqDst05lwqHXrC24z3HUvTdpRa4K7dcA6rQvblnNXjdaHghvfzN9X6/NDlDaNCkodK9Il+3i5&#10;Y0keqVNQZ2xP0mUHo3XxjKAiQrhBsewQToSLwCB+x1i2bJmsX79eYmNj1cXaVEGpS1ARUNdC5T19&#10;LVSEEmGn2EROTo5aqLhy67NQBw0aVGWh3nbbbU2yULmJ3FiOi4Hg44bG4vWHoLKWQyAEvTTbesGD&#10;5oSne9ZMX5xYW1BvcQSVHNaWbtDNvcGVx+RL7qmVt2vbYIGytHDbwHVVn53Luq3SZuenKkOduX98&#10;51ZFpcmDIzdqNC7b8pPI821x2Y12+Rr+xzOC6kJ07M6dOzWIB8Fi/dEVFnfwO9x1TaEuQUWgKcrP&#10;GioF+X3XUOfNmycPP/ywDBkyRC1KLEzWUGfNmqXHCFjL3AQEdMqUKZKenq7/R3h5EOAmAcfN2itr&#10;oQh3fWuoNeFY/BXli1WWWVgm6w9lyM9b47VOLF/m3JLgC7MnsjK7qFyr4fzDp0LRZd1XyWs/hWu3&#10;l5Z0+dK/NMWxeJbvO6Y5hrPDk2Tv0dyq1BmjbZKQfVzGro+Vp8dtlY5jtsqHM3ZrGUnSbWqCaxZr&#10;9GXnIY7ApJcn7dDcY7riGK2P5wSVE8BCxGLds2ePWqVYib4DIfS1Ds8FkxH7RYyxCokS7tixo7pj&#10;+R2CijsXC/ODDz6QiIgIFTCCi6jSRLQu78vFJsqXVBosVgKZOFaKNpBCQzAVUcr8LfvAomQdGKua&#10;tJyDBw9K586d5f777z9rlG9N/CWoPCDg9py6NUHuHHym3upjYzZrEQRSA4Jt4j7pXJPdSbny1dxI&#10;uX1QmNw+MMyxLnbKpiOZUtmCdWe5N9SOHR4aI3/vsarq3tA4fNORLKl0Pr9t7d4Q0EWAF58pAriC&#10;OcUH1y7rqQfTitS7wINrfeARSitw5gPHgk0vYp3evBBtBc8JKlYgblGswj//+c/yxz/+UYOUGPyb&#10;8dprrzXYugMmIioeIXarV6/WwCbE7ocfftD8VEQSwWJdE+uRYg5YlrhvEU9ElteZ9MhDdUWW9dIV&#10;K1aoaN57773y+eefV22Hpc3aJ9uRz8p2FHlw81c5z4ZOkGznD0HlS07+G+H9vukkuJ3ecESECb2t&#10;TdpNgXPgXJnkeUg4W6AG22KF5hyvkOjUAolMzpP0wlL9m5a8FriWN8dmyQ19zwRHufemx+IonaR9&#10;UzBaG0SBFJAd8Tmy7lCGHEov0KAYf4rqqfv4P6dycp2HG86/Oe+Jvp/zWWhKDjB/RylC7qM2ND/H&#10;Z45zYZvmPiejcXhOUMntZM0SlyzrjAgR1iHFHlwLFcu1MRYqAodV+8QTT6hb1xXqyy67THNMqY7E&#10;haSC0YgRI1Rwb7rpJrn77rtVBHEHsw8++Lzv0aNHNZqXfFLcv4gukchYorzOdlif/J88Vl5v166d&#10;bo9IY9E21sL2h6AiHOEJOXKHj3XqjqfHb9Mn5kD/cnP8rFXFOQ8OW+OyNbCIaN2z1V3lb5jcsEiZ&#10;TM9mXTQXRGqSu1hXcXx6cPIg5E+xaipcK0RuV2KufDF3r9zYd61c32etFtGgXnJByfmt77sgNNxH&#10;zntLXJbeRx74Kk9/v/wN70fBBUol8rmhrjLBbA1Zw8ZVz7Z7U/KcY83WcoW4ey3iNvDwnKASxIPI&#10;zZ8/XwUOVynWqO9o7BoqX0AECTcrrljfgYBTwIH9cfFYP8U1i2hTiIHXuMgu7AuxZJ00Ojpat0Nw&#10;KRjB790vu7sdN4X3ZTt+8ne+2zUE9/jP20J1BJUvOwXL3aAIBjmabzoWKiXvmrLftgLHjiCu2H9M&#10;np+wXe4aukGT579dsE8tKayOtgriscmxUKnf6yumRIT2WHxAJ2wm/daGY8gvrZC+K6Llyu/PiP9F&#10;znE++cNWrVCFZ+B84D4ibqwl630cEqb3sceSKK1yxQOPPz+n7AvrmrXMFyfyuQnT/OU+y6PlwLGC&#10;s153XotOK9Drwd/wmXvROeYFu5O1elIgf5+CEc8Janh4uNbZxSJFPF3LsK4RLHCu/hBUriUlycaF&#10;xUoHZ5K66LuVWmXl0dFbZM7OZBWjQL6uWOBUQSLYg/NyJ/ure4U4Vt5etc7b6vnxsEN91v4rDsrV&#10;jpV66t6s0qCV0Oh0dbG2hWPH6iII54MZEVXX1x03918nIQfSNUr5fMAqJJ3pibHV7+N1vUNlSMhh&#10;jUz358MF70eHlqfGba32frjfSXPBe1AfBIyNdb5Pvq569vHM+G2nHy4scjeQ8Jyg4k4dOnSo1sEl&#10;2pe1yJpWKhZqIE/8jYVz9YegAhM3orN0b6qMXhsjPziTARM2kb+BDutX2xOy5W8+vTjdcXWvNdJ9&#10;cZROgG0VRDM+q0ije4evOSw/boiTLY7VSsJ/W/m8I6isnX7i0zbMHeTubjycKWXnKagEOYU5+6HA&#10;Rs33+GDmbknws/ubB4C1BzPkmt61m7t3mhspyc73pT4oFPJlHYUdcIOv3H/+DxdGy+I5QcV9ShGH&#10;iy++WNc8icilahIBPxQ3YLiiEiz4U1CBp3smrSxHRHOOl3umVBl5fETs1iWojOd+3KZrcm0ZhIL1&#10;t4yCUm0R1tZyhPncUdZxxvZEuW/Yxqpri/h9PW+fJDrW6/mmGlGMgweJq+oQVPp/HnUEzp+CWuq8&#10;H6X/rnEeumq+31fOOR3Lrz8AMs15ra7CDrR6WxNdvbCD0fbxnKCybvnqq6/Kk08+qYFJvoPfMQgA&#10;MkFtGxZLW4K1NQJXyPGjUHjNSe65H7drsJJx/tB8YMaOJHWlk3eJqzoiMVfXgs8X0kjowvL2tF1a&#10;JMG9f7cPWq+F5Vnv9Ofnn/fDjf3W1J3VHsY6DA6TqVsTz2plIpjTtyXqEor7d+yDY8eNTMCSETh4&#10;TlDJ66Q7CwE89Q3cws15om0NE9SGQ+DRuoMZ8vzE7c7EdmYyvtaxPghqCeRm120NxBMLLSGrWApK&#10;K/wa1YrXZFt8tnzuCPbzzoMQa8lj1sdqX1J/rp+6cC4bHCuV7i283yuTw+XHjfFqcZ8LxH/ipjh5&#10;xTlGgqg6OfugcIpvHV8jMPCcoALBM5wYEbEJCQla5IGC8XRdcdNSggkT1MbBtVnjiOq703fJfcM3&#10;yv3O6LJwv+aYegEEhUhagmXKTpw8bxdrW4X7mFtyqq3e0dxitRSb83OPhyOnmPcr0jiDmrWfmZdY&#10;VsAlz3V306sIaqLSWIxjkdL9hWWU1ki9Ms4fzwkqJ0DxBPqK0sib5t50XaFIAq3PyO20oCQT1LPB&#10;tUFw0gvKZF9Kvhw4li9uj9NAB/GkTN2OxBzNWw1zrCrExm1J5yU4Hx4esHxZM+X/zXmOdb2fC5Wq&#10;iDnYHpcty/Yd0yIcxwpK1eNxxBHg0IPpssy5H7uP5kmec39MUAMTzwkqYkoPUnJR6dZCVSSafrN2&#10;SnUjqhbt3bu3UYURAh2+2CaojYPrw6SGsDK8MMExyfNggHvx1oHr5NreoXJ931DpvGCfpmgQwW3U&#10;hs8CDyIEeGnFJec6NgYs09S8Uhm5NkaLolzbJ1SbJ/RdHq1t196fEaHdZWjZ1nHMZplDgQtHaJvD&#10;Ne0v9Jo450WqnFe+H/7Ac4LqBiW98847smXLFnX3UlmIdVXEhAhggpKwUoMFE1QDNC0oPkfaD1xf&#10;rXQk1ZXGrj8ihadTgs48TFB2MfjqM/uCeBKVHJdV5Fy7bIk67ZJtjJucwCOK3dNE/C+nC6Jw/YkK&#10;btdvrVzuE8hE/jBN6ikI0ZAqS60Bnwc+SzRi2J2Yq5HxpEIhrME+r3hOUN1KSXRjIf/UvcE8JcbF&#10;xWmP0JdfflnzUYMFroEJqoF7ceGeFLmka+1+mqwRky+JVUQaCP+mXB/uYAShLVtLzYV+b8orZVnk&#10;MXlhwna5f8RGeWzMFhnhWJpEezf0O0SbwymOJXqhT9GHsw2aLKw/lOmXiGd/wzljlW6Ly9LgqQdH&#10;btLKaeTS7kzI0Xk2mOcWzwkqxeopIE+B/JpWKNG9PXr00IbfJqgmqMEGwTAh0Wl1CmqvZQcku+hU&#10;XvGC3SmaOvTkuK3y6uRwmR+RIllFwdeeDwsx2rEUH3SE1Lep9y2OpTlla4KWN2wIhWUVMi8iWa1P&#10;32te36CTE6Uu22J+NxY7ta2pw3xljzOWNWUkv3JE1d9VqAINzwkqtXVpMP72229LWFiY1silUwwd&#10;YegGQ1nC7t27m8vXBDXoIF8yLrNIPpm1Ry70qcVMiT7qF1MFitQPGla7rzEeHbNZ0zhw8wUTx8tO&#10;aENvX/c4g/93WxSlbs6GgCt0f2qBvD1tp1zy3alUrAu7rNDG9J/P3iv3Dd9QtW83PYv6vok5xbrm&#10;fbbGDC0NaWUU/n9k9OaqY3bHI6M2S0x6kWejxhuC5wSV4vRTp07VfqWsl1IZ6ZtvvtE1VbrAfPzx&#10;x7q2SoH5YMEE1XAhlYNOL72XR2uO5ncL98vSyGOS6VinpJhM3hxfa6LEOpuwMb5Zm1gT4FJUWqmR&#10;1QTktIWCBhSACDlQt6BShpIc2oaC65jIXgrmfzE3Ur5fckDLFe5LKZBZ4Ue1AcOXzu8HrDwoP29J&#10;kIGrDkpn5970XsZ26ZJT3DYMAAR1f0qedgfyvSYMfkfEcltuItHceE5Q8eHT7HvmzJkqopQfREgR&#10;V1qpIabBJigmqC0LX6LjjrVHD1Lcgm0teha3HYUUKKiAK9d1LeLu/XFjXK2JEkGlIQLn0xwg8lhw&#10;uFGHhhzWakYRSXmtXjcZy5I+rY+P2SIXORalez3uHLxeZmxPanSdXSw3UmKSsk9bnqcb0LNGTacm&#10;ylruSsyRT2fvkb91O+NOfWHidgk7lKlrl60Nnx3qdhMZTtMI9xiv6blGH874XJnL10OC6oJg4NZN&#10;SUnRSN+cnJxGtz3zCiaoLQfiQIL+gohkmeRYezQRIEK0LQaY1IRjXO1YZO0HrKuaKLHGbh8cJiv2&#10;pzmvN25ywMWMWBAMxb7rerBgG6waglrcMoG0A3x/xi4tRdjaka6IZkh0urz2c7i6Oen7Oy4sTqsb&#10;+Ztix4pdsjelWls7dwxZfVgfeJoDIrmpf4wYcr+4J2cDCxQvR+f5++WxsVukozMQ073JeUE/r3hG&#10;UAsLC7UqUs1BZC8DUXV/RwUlLNlgwQS1fpg8mOyLy0+qRXI+YIFEpebLV3NPicOlziA1gjUxRKOl&#10;1pa4twiRVuRxBJ73bcj9ZhssJdy+D47YJB2GbJCHR22WSZvitcB7Yz4zXFPq264+kC5zdyXLhsOZ&#10;2l6u5jXmGBeriFQvZE9/1Ikb47XheGuCtYVlmJxbLHuP5smRzCJ9QPBnmUSXfGe/s8KT6hTU3sui&#10;z1pkv6lwP9gv5TZn7zwqa5z7xdotFZ3qg88Bf8cyAWlEpPhkF51KJWrMZ8SLeEZQ165dK2+99ZYW&#10;cWCd9JNPPql3jB8/Xk88WOBD3tqCylMwExMTLSLWFr54HAtuNiZ7gk8oLYibsakuK9b+ftqSUK0g&#10;O4OE/YW7U3QdrbnBJcc57HeEHWuTNmbUr8Vybsg1Z1IkUpOJMuxwlv6ka01jHga41zxYYLVc23uN&#10;tr67fdB6GR4ao7mLvO7C2iCu3rqaEdC7lDXVhsK5M9FzX7Gi/PUZYz+s8bJvrkNzuTQ57nWHMjRt&#10;xreBPwLLw4W/60hjVJAeNSTkkPaK/YdznygwwQPgwbSCavepJlwTXqfQBaM5HjACEc8I6qRJk+RP&#10;f/qTXH311VVrplRJeuONN+TNN9+sNoYPH25Rvs00KdSE92FyY2LcnZSnbbVis4qkxJngW3OthckX&#10;t9XX8yK1ak27/us0qIIUESa2plwfLLLvlx6oJgoMxGLYmhjHEmhYVGhT4ZhxUS7em6rNrjmnm51z&#10;+3T2bi1KwMTXkPNiosXCVWFyfnKtGgOCjrvb19L6qzNuH7hee+fiXnTBQqUUH5a8b/APDyUE5xSV&#10;NezBl88Ya7z7kvOdz1i2ut3Zd2OPvTVBoPiMkOd6h/MA8o+ea/S6kCPMA5K/1+J5yOKhy3ctlEGD&#10;eio4EQdwNvgs8R3m2jMQ1aZ8b9oSHD/nwfp2Ux6ePCOoq1evlnvvvVcuuugiufvuu6VXr16yYcMG&#10;iY6O1vq95vJteUHVL5xznbFWeiw5IHcNCZM7Bq+X5ydsk+XOJIrF1tTj0H3r/ptWo5X1IiIur/DJ&#10;pWPt7p6hGyQx57gKSWOJzSySbov3V5ucGAjq4NWHJNWxzpoTjpmHlUdHb6oWRPP37qul66L9knW8&#10;rNEC415bvdYNvM6U2ePa+l4DxhWOwE7fnqQWsAsikpBd7DyIROlETq7m3xwx/XLeXv3cNMQy5pi4&#10;9oMdS4sUFD5jpAIt2J2skcON/Wy0Jjz0kOe5+UiWejWo8YsLlocbf0PU9s9bE2rdJ6zjQavP7h3g&#10;miLw3MvDGYUSdSxfsorK9H4F0vX2heOuPHlSH2r2JudKgjMPsK7dGFH1jKCSa7pnzx5ZuHChiinF&#10;G+6//3756quvZNmyZZKRkaEXLFBv9vnAObeGoPJBxA06yBGTa3yegi/6boW2qdLyak38wBGZmuZ8&#10;8GMzitRtiEuuMRAo9P70iGoTCeOybqs1vaEpExjHQYuwmvtEIGiojYg3J5TI2+RMxFg1NY/htZ93&#10;yuH0IhWwxsDnhHXM+Mzjuo6I1XcuqAw0LDSm1jFgsS7ak6KTlC+s12Hd85A1ZWuibkM+IxZUQ+CY&#10;WPe9sW9o1XuRZ8vDERZrW8rjbAjcI65JYdkJDRJqrkkZC3S+89Dhe48YCOqY9Uccsazfi8cxEpnd&#10;c+kBeWzMZvXuEJ1M8f+a6+SBAg9fK5zPIHPTQ6M2q5dnwqY4SXE+9w3FM4IKWEP0Q42JiZGQkBAt&#10;5ECXGbe275IlS1pMTNoSrSWouE6YKD+YUVu4qGEaGk3Px8YLFwn1M3ckyXvTd8lrP4XLV/MjtSAB&#10;JfMaCk+hnzgTQM3jIl1hz9H8JhUxYCJhQnl18o6q/V3adaWef6QzsTfF6m0MTMIRSblyXe/agvrO&#10;1F2S5DxxN8Yzw/2jTuv3S6Lk9Z/D5S1nH9T8xQo+GxXOUz7348WJ26ven4cKJlwqD9V1HXggov8n&#10;VhP5n+eKNPWFoBryQn3Pl0G6z/J9aa2eftNWwRqmXdz7zvfIvWa43amOteVItl43gtSIaPa9hng5&#10;eGiiKTxrru7fXtF9tX7W+X42Zs29LcBDFzEUPBiwPOGe091Dw2R+RLI+2DQETwmqL3SToQfqmDFj&#10;VEj++7//Wy1XSg6aoLacoFIL9qNZu6s+oO64uf9aDZhpqBXiwvrbgogUravqrrmx3vbmlJ3q9muo&#10;xYs1N82xGu8ZdqZKDa5RJn1co02dEHDP9Vl+8Mw+e4RoME5aI4JrmgpWQ4YzAbIufJXP+mWHwWEy&#10;cVO8utgb6r5iX3nOpEnDbN993TZwnSOqsefMwWTCJXKUjipdFkbpNdiZkNsgC7ex4CKta+0aQQ05&#10;kF7LIjbOwP2gBi8FJb5ZsE/6OSLJ95I1WyKOv5m/TzrN3SvD1hx2HoYKda2U78bh9EJ5eVJ4rWt+&#10;S/91GpsQaFW1CPgi2rzm+bAM1M+5NnyvGoLnLFSE48CBA7Jo0SIZNGiQdOrUSQORiO6lvq9ZqC27&#10;hsokTrGA9oPWV31I/9btlNVGCkJjhSujsKzOyRMxXIPF28AnSUDsCb7AUsX9i/uK1IimiintvXAX&#10;vzBhW9VxXfzdSnnbsewoNN/cFioQTLEvJU8nRtqCfew8zEzeEq+egsasn3KsWC94EnyvM4OHF6JD&#10;zwUWO7mTR51tC0oa16GlMWA9zN111LEmNlQ9ZHHdn/9xm0789CJtS3Af+JwSRMUaZGsXbODhCfdu&#10;Ynax5DrHRNehaVurP2z+o2fIqXX4onK9rxS8eGniGU+MO252BBWBDkRBXbSnbvd3X+e71NBoc88I&#10;KiUHqYJEE3Fq9eLmpQcq/0ZIWUNFcBkmqC0nqFxvLMcx62K1dumz47drybtNMVk6qTT2OJjISceo&#10;+cGnBdbyyGONSi3gvTmGY3klukaY50wq/K6p14b0kh821F5DRexnhx9tEdeje83zSys0JSjFuV5U&#10;a2rs555JfldSjtxYh6DiEuSengv3WvqO5oD98rn4aXOCvOYc27M/bpcPZu7WgB7cyM31vk0BDwpr&#10;0TQT57NCmtW2+GytoNRa+N4fxJXUpvfqWKZhbZ7iDSwt8DDAA+i1PrERl3dfJW/pw1Zxsz08NRcV&#10;zjmxvHH/8DOeL8ZtjiHwy86j+jlqCJ4RVEST6N5LL71U7rnnHunatassX75cduzYoQ3F6ZMaFRWl&#10;g/6ozXmibQ2+KK0hqOB+SQlsIYCIyE1cdFhzTTmGorIT6r70XbvBtUchAr7s7LcxcAxYDBxjY6L5&#10;6iKjsFSGhR6uOi53sC5L0Ezu8ZaZNPWc9LqfGvy/sdeaCZH1s+ccK883R5RUDurQtnbBhZpwnjyw&#10;8BDBZ4x1PB4Kzvee+hM+ZxRDoNE4PWkvca4r15a15tVRaWpJN+U74U+4XhQhwQvh+xlm0DcXDwzL&#10;NDwY7D6aK90WR+m6Iw0VPnIeYjbFZKp12trn0Vg4XrwFtDekHy1t6Z74YauMDYt1LPeGt+rzjKBO&#10;njxZ/vznP8u1114rjz76qOahYqW+/vrrtQZ5qJx4sMCHobUE1YUvKoEnTNTuJN8U2M+htEJ1aeLi&#10;u21QmH7wZ4YnaURxS5+XL6xHUW2GQgbuJITLiMlz5f60Rq8XtyZcR4JWlu8/Ji9P2qHFBmgrRhWo&#10;nYn0vWx7EybHzGer5meM/1M2kYmeB6fW+oyo1Z+YK/c6VpBv4QZShVirxOpr7QcArg1uety71Rqf&#10;n35o1TgF5zzYDtdvemGZBtztcqw7LNumPii3BfhMs3zAOdKI/6AzzzS2qIlnBHXdunXy7rvvyvvv&#10;v2+VkmrAB7y1BdWf8EWmQDcumo3OE/HBY4VqnbR2EXomcb6M/VZEa4UgrDnEdPiaw+qSZDIPJPiM&#10;nJpgCjUvMjwhp2rSDAQ4fkSU9WOKPexIyNYUiNayoLSQgmOJss7oCpU73p0Woa31WvtBhevCg9QW&#10;534TV0A7OR4QsdgoIem7TMNPPvN8Hxmt+bDiL9Rb5cwjPPwQgNXYBxzPCCrRu6yjNmQUFBQ4Fy6w&#10;JrfzgQ+5lwQV+CLzgWdy5wmyuc6H/dYcZ4Njyiwsl3DnCRerdLdjkfDE35in3Ppo7LH4A95DJxjn&#10;OhPw5O+Hgprnw/AH7IfjJtL4hYnb5Ia+oTo+nBGhzbuZ6Pz1Xg0F0QlPyNXCE75iyprdF79Eaj3c&#10;lj6muuAYyk6c1K44xDrQHIB0J6qbtYXja8t4RlCN+uFL4DVBbSm4TgQkJDmWTUxGoa6znAsmcgpP&#10;4AJGiPwlQjw9EzhF5CoRyo2JaG6rUECDoDDOiZZm/njwAK45a9ovTNgul3RdWSVef+++Sr6et09y&#10;ista/DvAQzzVhEatjZGb+p4J9mLNbnVUulqGbeV7yXFwL7Cq+Ry3RIS6FzBBDQL4cgSzoDIZsD5F&#10;mg4/Gzo5cI0QUXIoCRwhelTXEBNydPJrSZjYcLt+PmePHgfHM2bdEa341Nrrbk0F9zGl716atEPP&#10;iRSfNY415I8mArjsCFK71acVnTuec96L9bHWuG5Y+UdzimUpUb5hsRqZvC2udaN8Df9hghoEBLOg&#10;MlGR3P/N/Eh5b3qEfDl3rxZoP5elqdesrFJGr4upNimTAoPbkEjlllqzJaKStVlyd6k45B4LHVxo&#10;xt2Ygg1tBR4QWJOjPKB7PlSVIu2FDje4R2tCFCz3k7QMfp6tiAfCdTC9QG4bWN29ynjJeRghGri1&#10;rhmeBrwL5HRyHoFWGtGoHxPUICBYBbXyxEnZFpvtWEDbteKJO6FSeGFHfPZZJzKuD6X63ppaO32A&#10;QA0Cos7WM9KfEBhE9Zq6iixg1eH+ZU05kEgvrLu60dU912hN35rVjQg6414OXXNYui6K0mYDWHb1&#10;5fYiWjw0UTWKovvu/qnkMyzksBSWBu53AA8Lx8815PwbU6bRaF5MUIOAYBVUJlTyP8n38520CQKZ&#10;siXhrFYq14eoyzd+rl1ejXZXRLw2RweQumANC6u6riILWK0JjrUVaILKumld9XeJjF68J1WO+xTo&#10;wDLlAea9abvUiuX+XdhlhRYRoCVgXZYq9491VNy+vZYdkNd/3qnbjwiNkUP0+vw1MCNS8ZpQr5n2&#10;ePSL/XlLvFa0CqSULC9jguonTpw4oS3iwsLCtJWcO9asWaPFJIAvMNslJibK1q1bJTQ0VDZv3qx/&#10;V1Z2prQV23Fj4uLi9HW2owoUf9cUMWT7YBRUavKSmE0ZupoT97gNcRoEUx9cH6oN0YbMt3sLifgU&#10;OyANxl8BNOcCi+SAIwIE2PieC43LmVQ5zkBz+VIAnypBN/k8JJCP+fiYLRKRmCtUrnGhS8/0bYnV&#10;3N0MvA5Tnd/X18WHe8iDBlHWMRlFWg2LaxWo6R08OOxxHiA+nrlbLneuBQVNTrW6i9SgLrNUWx8T&#10;VD9Bl5vBgwfL3//+dx033nijjttuu0169+6t2yCmiOT3338vDz74oNx8881y1113Sbdu3WT37t16&#10;8fmic1MOHjwonTt31h6vbMfPnj17an9XCv83ZkJg22AU1JIK6nOmSLv+a6uVE6PK0pLI1LNGyXJ9&#10;mHj3ONZAlwX75a6hG+TOwRu0yMGaA+lS4VinLXUNeR8qRC2LPNVaigILHE8Px8Lbl5IfkALBAwAV&#10;eXDdUqCDa/vM+G0yZ+dRTab3fUCguhABPBfX8DQweGDKKjx7nVXNLXSuEYN/B+pnn8IleFxoBuF7&#10;DSi6QIUfHlKM1sUE1U8gqAMGDNDyh1xQrE4GViW5r3yJc3NzpW/fvnLLLbdo4f6NGzdq1Sb+5qOP&#10;PpL8/HwNracBOm3nEGO65WzatEkGDhyo233++eeNzqPlvYNRUJmUKcw+fE2MWkJX9Vyj1iZuPyzM&#10;c10DXscqIDJ4vyNcOx3LicjU1khv4P1YsyUgB3czgTs5x09VcQnUe0nlLMSTUoFbY7MlPutUD9Sa&#10;1jYub1po+fbUZVDScd6uZH09GEjLL5UhIYfUMvW9DgxcwOSxGq2LCaqfQFARvQceeEA2bNigF9J3&#10;MOklJCSoRfrtt9+qpVpZWSlFRUXaVg6xXLVqlZSXl2vt4fbt26v40oIOyzYzM1MtW0Rx27Zt+rcN&#10;hfcORkEFBKegrFIOHiuQ9YcyNUH9VCBHwx5IuE48vLA94oqV01ogNO5x8NMLxUkIuKKSEd14qB1c&#10;133hmlNPtc+y6Cq370WdV0gv5//83gvXoSEUlZ6KCcAirSmoi3bXbtxutDwmqH4CQe3Xr59cdtll&#10;cs0116hAvvLKKzJt2jTJzs5WocTS5DU64mCNApMB/+/YsaOMGDFCrdj58+fL9ddfLytWrKhaW+XG&#10;TJkyRQv/T506VStD1Qfb8neIKAPRTktLk1tvvTXoBBW4xqRhYP1QaCFYJuC2DqkrrAFTOYgSjU/+&#10;sEUt0brWRFlTxULbdCRLxWNjTJb+v670Gq/Cg8WBY4Xy5dxIueT0Wjo/Ce7iWrbmw55xChNUP4GA&#10;LVy4UN2+uGkZ7733nlqsWKC0j6NHKxc6JCSkmiAuXbpUi/l/9913KnyI3g033KCdcnxvyIIFC+SR&#10;Rx5RNzFCWR9YvxzH/fffrxYxA+v0X/7lX4JSUI22B25agpJu7HemaxCWF0FJFFr3DUpyQTBoDM9a&#10;Ij+DUUAo/0dziAW7k2XSpgSNEUBMqcxltD4mqH6CQCEuIK3hcM+yDoogUoz/vvvuU2tz9uzZeqHX&#10;r1+vFqsLrz3//PPqCmYfY8eO1YAmApV8Wbx4sTz22GMa/HQ2QcUiJjJ43Lhxui/EfejQoXLhhRea&#10;oBptgmP5JdJ9Se20GfJQl+xJrTe/1Di1jEH6DGv7lMVsqQIjxrkxQW0mECxEdvr06RqhO2TIkCoL&#10;FQEtKSk5vaWoZfvMM89Ijx491JKlFR0uX1Jr2IfL3Llz5aGHHpLRo0eri7k+1MVZWamizcB6RmQJ&#10;cjJBNWpSVnFCI2kznMGaZkvAemldhR2u6bVGlmlhB4tYNQIPE9RmAsHiYmKVYqFiVZJLilAiajk5&#10;Obod20yaNEkefvhhmTBhgkbwIri4fBFQ1xJFIGk716FDB5k3b95Z11B5b9+BwLKOGoxBScbZwVJc&#10;vDdV01cGOWNeRLKk5J552GsuSipPyC87j8pdQ8KqxPSyrivllUnhsj81X074PEgaRqBgguon3BxT&#10;LEzEC2E8dOiQrosigqyTEuX71FNPyTvvvKORunl5eRITE6OpMDRF3759u96QAwcOqCXK73H7sl1k&#10;ZKS6j/n9/v379f0aCuKJMJugGr6QhvPzlgS5a+gZUaP27fgNcfpac35G2DepS0StUrDiqXHbtEYy&#10;/UJx99rn0whETFD9hJv+8sMPP6gLFyvym2++UTElx5RcVCJ7J06cqEFCvIY7mHVTApco2oDVyUSC&#10;9YqL+M4775Tu3bvrdl988YVuR7CRu11DYVsTVKMmqfmlGlnriqk77h++UfNta+aDNgdljqWa6rzX&#10;oTQ6AfmvfZthtAYmqH4CQUX0cNX+6U9/kosvvlijbFnv5MICIlZYWKjBQojln//8Z2nXrp1G7brb&#10;AC5a1jyHDRumRSDYzi3ygNg2Nu3DBNWoi30pefLQqM21BPXOIRu0xB1VhQzDaDgmqH4CgWKdkwAg&#10;LEh+EhCEa9YVQLZh8Dtec7fz3QZ8t/PdH/93X2sMbB8oguqen+8wmgcCkZ79cWstQX1o5CbtZOJv&#10;C9X3nrJvu7eG1zBBDQKYuAJBULGISAeIyzquNWqZ1GmxFkgTrysW7mjKsfvug3831/njXiUg6bHR&#10;m7XQPOO+4Ru1nB+v+fN92dcJZ5/ZjojvTy3QZu8F1Ow1K9jwECaoQQCTWVsWVI6FQRPtYWsOy6Nj&#10;NsuDozbJm1N2ysr9gROkggBScJ/+pAeOFagFSKPrhh4727EPel3GZRXJ4YxCySsud76UzVevN7+k&#10;UnYk5GjE7ezwo7I1LlubXvsTjp1Wd2GHM+TDmRHykHNvH3FEvPeyA1qTmNeb6/wMoyUxQQ0CmKza&#10;uqCSdzhhY5zcMmBdleuRVmkvTwrX+rttOY3CFQQCeaZtS9Temy9O3CGf/bJH1h7MaNADAa9T+Ycq&#10;ODxUvPpTuLwyaYf0WBIluxJzpOJk81nqFc61pdwfrc3qqlDUWNzr4Q6sXer1vj8jQi7vvrrq/t7Q&#10;N1QGrjrkXJ8T+iBhGIGOCWoQwKTW1gU1xbHqvpy7t2qyrZp0+4TKqqg0rQjTVuH4KYhADue9wzZU&#10;Hfsl361wxDVcg3/OVXOWvp24QMkHbedTju8fPVdL5wX7NBK2rUfAch0YWiiisMw55mJ14WOdbj6S&#10;pW3n3PNyx+vOgwNiG2gN0g2jLkxQgwAmuTYvqI5g1Ceoqw+kn7V3aWvD8WcUlErPZbUr//yDUnp7&#10;U8/ZqxKxxM1Lv9Oa+2Bdk9ZxFPZvy2BlphWU6bpsnxXR0mNplEzaFK/t2cIOZ9YpqG841nxidrEJ&#10;quEJTFCDgEAQVHX5boqTW/qfcfledtrly3rkiTbcVQQhwYLsurh2bdp/9AzRDiqFpWevTUvAzqH0&#10;Qnn2x2219nHPsI2yNS6nTQsq95CHHtZiHxy1serYr+kdIn0dcd0enyPvTt9V3eXrPCypy7e80ly+&#10;hicwQQ0C2rqgusRlFsnw0Bh5ZNRmeWAEQUm7ZNX+tDbf51Gvr3OMEx1r7DpHJFzBIGr24VGbHDHJ&#10;PqcYEu2aU1wu38yPlCt6nBGdS7uulLem7JT47OPN5vKlYToPNFjRTX1wwcKk8tG703ZVHbs72g9Y&#10;L5tjs2RNdLpWQ3pw5Ca9LgQl8bBkGF7BBDUICBRBBaycpOxTUbKkWLT1dUNfjmQVSb+V0XJzv7Vy&#10;vSOsD4zYKHMci62hUbOI6s7EHPlk1h65ydnHDX3XyksTdmhgU1ll83wx6RF7JKNI1jnvscYZhx0r&#10;uSnude5TlHPPXpkcXktQb+q/VtZGZ6hg5zrX4mBaobYcwzJtCYiSLnceaEjB4jjb6mffCHxMUIOA&#10;QBJUjgtrh4EbMJAmP445v6RCo5K3xmZrsA2C1VB3JufKhE9Az97kPNmVmCup+SXNFuHL8YY4VuNz&#10;P26Tv3VfLZc5o+OYLbJ8nzMROK815j3ZPqOwVD7/Za9c1OWMmP7FGZQyjErJ18AsrgXbNnb/TYH9&#10;4xngAY10oPCEnGa9noZhghoEMHkEiqAGOliZCAcWEeuiTbnOpM8gBIzmtKjop/nW1J1ySddVVQJ4&#10;8XcrNTAqq6jx9aIRqvWHMjWy+e+OOLNeeteQDTJte6I2BW/JdVKOh+sfciBNXpy4Xdr1Xyc3O+PD&#10;mbtly5Es57qaqBr+xwQ1CGDiMEE1ahKdViCPjq5dy/euoRu04EJjqxghmOSURqbkyaI9qfLLzmRN&#10;l8lyhJuHhJYENy+Vtl5yxJR8ZvfcrugRouvUFOK374Dhb0xQgwATVKMuqOhE2zTcsq7g8G8CwhKz&#10;jzfZoiSwiWIWWKVY6q3xWcNaxm1+q0+hEHc8/+N2jahuSYvZCA5MUIMAE1SjLijAMHZ9rNw26Izo&#10;EFA1JOSwBiYF8mcEt/uh9AJpP7C2oGK1sr5tgmr4GxPUIMAE1agPhGXK1gTpvGC/DlJ/SF8KdHAx&#10;U0qxy8J9ck2vNVViisU6MjQmYOpDG4GFCWoQYIJqnI1ixxo9ll8qqXmlmo/qFVgD3p+SL/1XHJS3&#10;p+6Sd6dFyJh1RyQmvch5LXDSsYzAwQQ1CDBBNYKZQscaTcgqluTcYufhwSxTo/kwQQ0CTFANwzCa&#10;HxPUIMAE1TAMo/kxQQ0CTFANwzCaHxPUIMAE1TAMo/kxQQ0CTFANwzCaHxPUIMAE1TAMo/kxQQ0C&#10;TFANwzCaHxPUIMAE1TAMo/kxQQ0CTFANwzCaHxPUIMAV1Ntuu03GjRsnJSUlcuLECTl58qQNGzZs&#10;2PDTKC0tlZkzZ5qgehkEtaCgQAX166+/lrCwMNm6dats27bNhg0bNmz4aWzYsEF69uwpV111lSQn&#10;J5ugehEKgWdnZ8sTTzyhN/rWW2+V9u3b1xq33HKLXHDBBXL11VfXu42N5h1c97/97W9y+eWX2z1o&#10;hcE1v+KKK+TSSy/V70Nd29hovsH1x7q76KKLpF27dnVu05YHx3/NNdfIPffcI4mJiWq1NhcmqK0E&#10;Fiq+/d27d6tlGh4eXmvs2LFD1q9fL5dccok+YW3evLnO7Ww03+Ae8IT72GOPyXPPPScbN27U39W1&#10;rY3mGVzzt956S+6++269F3VtY6P5BvNO586d5YYbbpDly5fL9u3b69yuLQ93jsX925xdjUxQWwkE&#10;lcG6aWVlZS2/P4PX8vPz1TqdPn26fhjq2s5G8w3uQVFRkbz99tvy2Wef6bq3rXW37OCa9+jRQ555&#10;5hm9F3VtY6P5BvEd48ePVwsPl2l981VbHu48i5gy7zYXJqhtGG48kwnuChbV+UAYLQv3gAnlnXfe&#10;kU6dOulDTXN+IY3qcK255t9//708++yzei+MlgVP2sSJE+Xee+/VoB7rW1s/JqhtGBPU1scEtXUx&#10;QW19TFAbjglqG8adzN98800JDQ01QW0FuAdlZWUyaNAgGT16tJSXl5ugtiBca675Tz/9pG5f7oXR&#10;siCoS5cu1QdKAilNUOvHBLUNw2SC75/ApJSUlGYN9zbqhnvAGsyePXtk//79+m8T1JbDvf4HDx6U&#10;nTt36vfBaFmYdxISEmTLli3qLTBBrR8T1DYMkwnDXUi3ibzl8b0Hdh9anrquv9Gy+N4D999G3Zig&#10;GoZhGIYfMEE1DMMwDD9ggmoYhmEYfsAE1TAMwzD8gAlqG4boutWrV8tHH30kjzzyiLzwwgsyYcIE&#10;rVZi+A/KP1Ja7a677qoaVIV5+eWX5dChQ7oNgRhE+fbt21frLz/++OPSvXt3/R1pBUbDILDl8OHD&#10;MmrUKE0He+ihh/TaR0dH62vgBr5Q5u6TTz6RRx99VF566SVtc5ienq7bANuQRrNw4UJ5//339Tvy&#10;6quvyuTJkyUvL8+CZ+qB68IcMmPGDPnggw+0rOYrr7yiUbykKAH3YtGiRfL6669X+15wv7p27SpZ&#10;WVm6HRB5zd9+8803ui8qWg0cOFCOHj2qEdrBhAlqG4WJgvqT999/v7zxxhtay/fjjz+WJ598UgYM&#10;GCCFhYWntzTOl7Vr18pTTz0ld9xxh4wcOVIne3JOp02bJhkZGbpNVFSUfPvttzq5f/fdd9KlSxed&#10;ON577z2JjY0NuomjqTBR87kmp/Tzzz+Xm266SR588EHtCuIrqORd89DChO772eeBxs0FJi97/vz5&#10;WvABcWY7BIIHnqFDh+qDjolqbbjOBw4ckBEjRsinn36q1/niiy+WxYsXVxXO4GGe70CHDh30YYbv&#10;BINWk8uWLdMSkC7UWuaB5umnn9b7+tVXX+k++b7k5ORU3ddgwAS1jUICNU/ntHfjSZE81L179+rE&#10;wqROuzfDPyCoTBoffvihVqYqLi7WweTi5p1SyxQLiIo9cXFxKqJUj7nxxhu1ihUWkXFumFyxXGgw&#10;wOf53XffrSaoXGuu+WuvvabXe968eWpN4UX48ssv9aFn165dui3XHC/C888/r2LAd4T9UHOZ7w2W&#10;sOWt1oZrnJmZqdeU3N6xY8dqA466BJUHTTwD7neCwcM+r7MfHlq6deum9wqxpZsLYs1DPzXIEVty&#10;V4MFE9Q2CJMFH8zLLrtMrSHKfQEf4FmzZqmg4lIx/AOCipVz3333aUUeXGFYSLgXmZCZRHC78wTO&#10;hM194B4hqkwkVJBBZI3Gg6WPG9EVVCbq3NxcneD79Omj4sv15vc8WN5+++060WOd4jWgA8qQIUOq&#10;PAlM8FittBv75ZdfrFRhA1iyZIm2xqtLUCk3SKefn3/+WebOnaudZvCOuYLKQwyiy4NRfHy83kO+&#10;M4g1JVOxgn3dw17HBLUNwhM6k8X/+3//T92OdJwBPsBM/qx3YE0Z/gEXJK4v3OtYO7hyX3zxRX1y&#10;xzpKSkrS9WsmFiYQ7gODBx2ElrZu+/btO703ozHUFFRXKH/3u9/pwyOTt3u9sXaYvLFAEU7WWBFO&#10;rFi3LCfb0eINV2W/fv1saaQB1CeodLjie8ADPA+cDIRzwYIFUlBQoPeLlmjEG2ClYrm694rKStxX&#10;vld8f4IFE9Q2CJMFT4L/5//8H30qxw0JfFDpTci6Ei4xwz9gBTEJb9q0SYVx1apV6m6/+eab9akc&#10;txjrdzzE+Aa7YBV9/fXXOuFQmtBoPDUFlc8+Dzj/8R//ofVjfd2FbINrnpgCtps9e7YKKsLq3hPg&#10;73Ejs4bnPowa9VOXoHIvIiMjZd26dfr5x+JkaYOHR65tRESE3gNe5+GFtW1XTAER5cGUe4XlGiyY&#10;oLZB+KDy5Ieg8jToBgDwYWXSR0z5oBr+AY8AbioG/yboBSvp4Ycfli+++EJWrFihlhEBLwRZuJMG&#10;LmHW9QjAYD3QaDx1CSoPkwiq7wQPCCWeAjr/sB0POwgqQTL8rQsPnQ888IAul5ignpu6BJXPuPud&#10;cAcP9jy8EEhG/ADXllgOBBX3PPfAV1D5ztBH2ATVaFVwt5Cu8a//+q8aEMCaEvBhxXpiUmHdzmge&#10;uM5paWnq4mWEhISom50HGSYHXmfg/mXC4DUCMYzGU1NQmbhZm/7973+v63auR4CBNdSxY0dNz8DF&#10;y/IHgorl5HahYTt+3759e4309Y1GNeqmLkGtC+4PlirrqlikBE5ixbJUgjeAa+3eK+4hrmA8OMGU&#10;5meC2gbhg8tkTQQp4ejuGgQfVHLs+AD/8MMP+jvD/3D9WQPClYtVSq4pEwM5dogrrzN46CFIhrw8&#10;3MZG46kpqAzE8aqrrtL0CyZmPvc8ZLKmShAScQV4EvhetGvXTlM13O8IgsDrCAQPn67QGvXTUEHl&#10;IYbOV9wDgo142MFKZZ2VaGuWS7h/bIc3gX0yX7kGQTBggtpGYdF/2LBhmh9G/hdPgnzgWcsj2tQt&#10;OGCcPySlE9hCcQEmZlyG5Ehi/UyZMkUnDiJHEVjWr5ksEABElskFiyiYUgPOB8QRkeM6HzlyRINc&#10;eCghIpf/k86BeJKehGuR7wDudIo3sCbH+h0Pm0zcuCBxuWMJEZHKhM5+cMETfY0Fxb6M6nAPcJmz&#10;ZME15+H8r3/9qwbh8fCId4b5B6FduXKlPtQQxU48B/eA2AI+/+yD68v8hNXK94G1VSLkyQtmO9ru&#10;uQFjwYAJahsF1xeTDmt4TOSsCfGh5YPKB9uevP0HYkqwBZMw66ZMyPx/+PDhaqlyLwhA4mmbBxo8&#10;BKTY8O8xY8ZUiYBxblzLnoIYVN7585//LP/2b/8m1157rV53JnWsTyZwN+DLvd589nmo5H4gCvxE&#10;bLFkuW9sx2CNFU8C+2E7ozrcAzwq/fv313tw5ZVXyv/+3/9bf3L9evfuLTExMZpLiouda8t3g4IZ&#10;3AM8BTxksh9gGWTw4MFV94rB94ftSDlztwsGTFDbMHwQecKbM2eOFhZgTQnrKZhcKC0BkwcWKOvV&#10;PK1jlTIhYwkxaQMTc2pqqroRCchgEAzD79xtjHPDdeThhAhdt/qOO7impMbwuWc71qUJPOKzzz3h&#10;s++bBsM2WEl4b7BM2Q53L9YTE7mJad1wXZhD+IzXvAcUZ+AzTu4owWHkZHNdGaxV481BTHlYceHf&#10;iCoPO3yHePBcs2aNvkewPWiaoBqGYRiGHzBBNQzDMAw/YIJqGIZhGH7ABNUwDMMw/IAJqmEYhmH4&#10;ARNUwzAMw/ADJqiGYRiG4QdMUA0jSCEfkZxPdxiGcX6YoBpGgIAA1hRBd7ivNQaKH1DSb8KECdYg&#10;3TD8gAmqYQQI1AumnR+l4SjIT1Nnun5MmjRJe1bSdq4xUAh99erVWgHHLS5vGEbTMUE1jACBzh70&#10;wb3kkku0biodPmi4TU3hTz/9VIv2NwYsW0QYYbXyiYZx/pigGkaAgKDSn5Ui8tRZpdk53UL69eun&#10;nT3ovAK4fhFIahRTGxcrlNqqu3bt0jq6LtTBPXz4sPa4pD4rUJsYa5c6utTIpXMI3XT4Py7i+qCj&#10;CN16eA9+cny8L/V3qYlMZxh+z3EwqFHt7o9jxUKmWTU/qRdLPVn+z99Sv5fzpB8qf0tBfB4EeCAw&#10;jLaECaphBAiuoNJCC3FCOBGypUuXaici+rUCv0eEcAfTa5S+ugza/lGAntcQI4qX4zp+/vnnVQAB&#10;9y/dQmhTR0cYGnXzt/yf1lz1teJCkBF0usJ8+OGH2m2EDjJ33HGHHgd9NOkec+utt2pbPPr8Ir4U&#10;VqcxNcXXL7jgAn04eOqpp/RvGTQJ5/x69eold999t1x33XV6/rRqC6a2YEZgYIJqGAECgkr7LIRz&#10;06ZNam1i6bGWeuGFF6owAoKKSCGOWHRYqriDP/roI7nttttk+fLlKkb1CSptvK6++mptpYb1SqeX&#10;v//97yqMWIx1gaDSapB2bAgenUc4RoTzD3/4g1rVtLrD0iUI6rLLLpMhQ4bo3yHwCOpvfvMbufPO&#10;O9Ui5rw4VwSUY0ZoEXS61PA7Gr+7VrVhtBVMUA0jQHDXUH/3u9+pgF566aXyxz/+Uf7lX/5FrUha&#10;mAGCStssRBXRYeAeJqL3hRdekM6dO2s/3foEFQHDyuR13LHHjh3TtVqagSOwdcF7YKFeccUV+j7s&#10;H9HmmK655hoVR/rGsj9cvfT3/eSTT1Q4XUHlnH766Sd152K50h6PBu5Yyljk/C2uX4Sb8/V1XxtG&#10;W8AE1TACBNdCxYqj7+SSJUvUFYrF+s0336hgAYJKoBGvf/bZZxrA1KFDB3W1IlqIMhHD9QkqbuJB&#10;gwZVNbFnO8SPIKj6Ap8QVBp94y7GMuUYYOXKlbq/Hj16VPUoZTz77LPaCBy3ryuoWMbs310bDQ8P&#10;V5fz999/X2WNIu5Yq3/5y1/034bRljBBNYwAwV1DfeKJJ9T9SaAPLtjRo0er0GLRuZG7BBOxHdbd&#10;yJEjtfE2ooawvvjiiyq49Qlqx44ddZ8ELQFihlXI3xFkVBeuoOLapcG3C4FJHMeAAQP0PV3Y19tv&#10;v62i6QoqbmYCjlwxxhq+/fbbpX///lV/m5aWJgMHDpT//u//NkE12hwmqIYRINQMSgLEB3ElbYbA&#10;IYQNVy/rk1iLs2bNUuHhb8lhJbAHt++5BJX106YIKik87r7AFVQs3nMJKq5hgo1qCioC6lrLJqhG&#10;W8YE1TAChPoEFUEiehdXMOuXbIfo8P/p06dLcnKy7NmzR9dOyWE1QTWM5sEE1TAChLoE1QURQ6QQ&#10;R3JJie5F3Pgd6SrffvutBha1a9fOBNUwmgkTVMMIEAjqIRhpxIgRtdJXsrKyNKK2U6dOKjqI1Jw5&#10;c+Tzzz/XICQCe0h/GTdunIwaNUrFkjVY/ob/Ez0LFFXAXRwSElKV58n7Yumyrnro0CH9XU3YF2I8&#10;bNiwqn0BxSH4HbmkvqUR2RfnEhsbqwFSPAAg+kePHq0S1ISEBOnZs6cGV/mKO/+3tBmjLWKCahiG&#10;YRh+wATVMAzDMPyACaphGIZh+AETVMMwDMPwAyaohmEYhuEHTFANwzAMww+YoBqGYRiGHzBBNQzD&#10;MIzzRuT/B2xLhStpC7enAAAAAElFTkSuQmCCUEsDBAoAAAAAAAAAIQDbGGP1KJkAACiZAAAUAAAA&#10;ZHJzL21lZGlhL2ltYWdlMi5wbmeJUE5HDQoaCgAAAA1JSERSAAAB2QAAAagIBgAAAAo5n2YAAAAB&#10;c1JHQgCuzhzpAAAABGdBTUEAALGPC/xhBQAAAAlwSFlzAAAh1QAAIdUBBJy0nQAAmL1JREFUeF7t&#10;/Xd0FOeWr4//7nfdte6dO7Nm5o+ZM+fOmfFxzhnjgLONs40DzglzcMYJ+9gGTMbknHMOJtvknIMk&#10;RAYRJCRACOWAAkrgu3/1bFSiJRqjbiS1VL2ftd6FaL2qrqqurk/t/e7w/xPDMAzDMGoEE1nDMAzD&#10;qCFMZA3DMAyjhjCRNQzDMIwawkTWMAzDMGoIE1nDMAzDqCFMZA3DMAyjhjCRNQzDMIwawkTWMAzD&#10;MGoIE1nDMAzDqCFMZA3DMAyjhjCRNQzDMIwawkTWMAzDMGoIE9la5Pfff5eioiLJz8/Xf4uLi23Y&#10;sGHDRg2OU6dOSUFBgZw+fVr+3//7f2V349rDRLYWKSwslPXr18vw4cNl9OjRMmbMGBk7dqwNGzZs&#10;2KiBwT121KhRMnHiRElJSVGhrW1MZGuRnJwc+fbbb+Xyyy+XJ554Qp5++mkbNmzYsFFD46mnnpJ7&#10;7rlHbrzxRomOjpaSkpKyu3HtYSJbi+AmRmRff/11iYmJkcTERDl+/LgNGzZs2KiBkZCQIL/88ovc&#10;csstsmfPHrNkvQ5rA9999500b95csrOz5cyZM7pOa8OGDRs2qn8Q+7Jy5Uq57bbbZO/evSayXgeR&#10;/fvf/y5/+9vf5OTJkyFZhDcMwwgXcA+vXr3aRDZcMJE1DMOoPUxkwwwTWcMwjNrDRDbMMJE1DMOo&#10;PUxkwwwTWcMwjNrDRDbMMJE1DMOoPUxkwwwTWcMwjNrDRDbMMJE1DMOoPUxkw4xLEVnm/u6MM7+f&#10;HSbQhmEYf4yJbJhxqSKbkVcke5NyJC4tV/KKSst+YxiGYfjDRDbMCFZkS0+fkdX7U+SD8ZHSuN86&#10;eXrAeuk0f48KrmEYhuEfE9kwIxiRPX3mjCRlFcibozbLdT8tkb/+uEhHw64rpNeS/ZJbWPtdJQzD&#10;MOoDJrJhRjAiW1hSKpEJGXJzx2XlAuuOv02MkoT0/LKZhmEYhi8msmFGUCJbjMim+xfZCVFyJD2v&#10;bKZhGIbhi4lsmBG0uzj7lLw1aksFd/HdP6+Q3kvNXWwYhnEhTGTDjEsJfFq1P0Waj4+UJ/qfDXzq&#10;vGCvBT4ZhmH8ASayYUawIgvMzcgvkn2awpMneYWWwmMYhvFHmMiGGZcqsgwKUrg/G4ZhGBfGRDbM&#10;uBSRNQzDMALDRDbMMJE1DMOoPUxkwwwTWcMwjNrDRDbMMJE1DMOoPUxkwwwTWcMwjNrDRDbMMJE1&#10;DMOoPUxkwwwTWcMwjNrDRDbMMJE1DMOoPUxkwwwTWcMwjNrDRDbMMJE1DMOoPUxkwwwTWcMwjNrD&#10;RDYAEKTff/9dx5kzZ3S4/3fFyp3j/t538LoL8ypvz/3Z/V0g86qKiaxhGEbtYSIbAAjUhg0bZNCg&#10;QdK+fXtp27at9OjRQ+bPny9JSUk6Jy8vT2bMmCE//fSTfPfdd+WjU6dOsnTpUp0DiFtBQYGsXbtW&#10;+vXrp9vq2bOnLFu2THJzc1VE3XmFhYWybt06ncd2mce2EEl3XlUxkTUMw6g9TGQDAFEaP368fPHF&#10;F/Lhhx9KixYt5K233pL33ntPRowYITk5OZKWlqYCdvPNN8vLL7+scxitWrWSefPmlW3prNitWrVK&#10;PvroI3n11VflnXfekaZNm8oHH3wgs2fP1t8jgMXFxbJ8+XL5+OOP5ZVXXpF3331X5zdr1ky3l5+f&#10;X7bFqmEiaxiGUXuYyAYAFuXWrVslOjpaEhISJDExUU8eQvvss8/Krl27VGQRxDfeeEM2bdok2dnZ&#10;OhBg/h6wPrF8mffcc8/J5MmT5cCBAzJ37lx588039bW4uDj9cJKTk1XEX3jhBZkwYYLO+/XXX+X1&#10;11/XucwL5EMzkTUMw6g9TGSDBHFifRT3cJcuXaRx48aycuVKFVms0yZNmqhFunPnTjl48KCkp6eX&#10;n9zS0lLZtm2bNGrUSPr06aNCCriPx40bpx8GVmpWVpZs3rxZ7rzzTundu7duAxBsBPeee+5RtzHC&#10;6Q/EnH3kfd3B/mJVm8gahmHUPCayAYJw4cLFikU8f/vtN3Xh4uY9evSoimzLli1VGO+66y55+OGH&#10;1b07ZMgQtX4RNVy8c+bM0d/z90VFRbptfseaLH/Tv39/3d7UqVN1W7NmzaqwTssa7QMPPCDDhg1T&#10;MfYH+4nFvHv3bhV7RkREhFrGJrKGYRg1j4lsgGAZHjp0SNdE7733Xrn99tvl7bff1uAnxBJLEQEl&#10;+AnBxAX8zTffyGOPPabBTQgs4obF2rBhQz35vsFLa9asUddzx44d1RWMiGLxLliwoGzGWRDLJ554&#10;QgOvMjIyyl6tCBby4MGD5ZFHHlGrl4Gw//nPfzaRNQzDqAVMZAMEQcRdS1TwzJkzpWvXrhqQ9PXX&#10;X6ulygl012BdQY2JiZGvvvpKnnnmGYmMjNTfjx07tlxkfYWO7VYW2fvvv9+vyD755JN/KLKsAcfH&#10;x8vGjRtl/fr1OgiiYr04GJFl7mks+dNnpOT02TQiwzAM48KYyAYIwoI1yzooqTa4jfv27SsvvfSS&#10;TJo0qWzWORAm1mAHDhyo67as0yLACDQiu3DhQv0Q3LlYv48++qiuwR45ckQmTpwoDRo0UOvYFUT+&#10;JZXooYceUkv1Qu5i5rGvvL87ENZg1mSZV+KI6+G0XFm1P0Ui4tMl5WShnDGhNQzDuCAmspcI4jNt&#10;2jSN/sWqrAy/x6Ls1auXrrUSGYxAY4nibkYk3YAm5k2ZMkXuuOMOdTfzOpYt/0eksYABcZ8+fbq6&#10;f3FTEzBVVYKNLi4uPSMzoo7KZ1Oi5cWhG+W1EZulw697ZHPs2X03DMMwzsdENgBw/2JpsiZLgFNK&#10;Soqm9OAKfuqpp1QYEUKijJmTmpqqwUusy+JSJm92//79alEeO3ZMA5BIwyH4CauVvFnSerB49+3b&#10;p6LL3xM4RZoQAs3/+cCIYMZ6xhXN9qpKMCJ71oLNk5cccb2m7RL564+LdNzRebl0mr9XMvLOBm4Z&#10;hmEYFTGRDQBEE0ElgIkKTgz+j1Cyhsr6J2L52Wefyffff6+vUaGJ6GNEkmAnIn4RNgQb1zF/27x5&#10;c/nhhx/0X9ZLhw8frr93rWCsVoKrEOUff/xRBfa1117TdV2EMhCCEdm8whL5dcdxuanD0nKBdceb&#10;ozZLdEJm2UzDMAzDFxPZAMBKHTBggHz66adaDALhI3IYFy8WJuufRPQSDIVgIoQIY7t27TTgyFcQ&#10;WdvF7Us+LEFTiCviTMoO7+MGFfEv7mCsWN6Lebw/8zIzMwMOPgpGZHNOlcjkLfFyY/vzRbbp8E2y&#10;7mBa2UzDMAzDFxPZAECQKhd3YPAav3NH5Tn8HzH0FTR3Lq9Xnuv+LpB5VSUYkS0sLpXI+HS5ucOy&#10;80T2bxMiJSE9r2ymYRiG4YuJbJgRjMgS9LT3eLbc2ul8kf1kcrQk5/ivOGUYhhHumMiGGUFZsiWn&#10;ZUNsmtzS8XyRbT4+SmJTzZKtzO+/k/L0uwaNnXF+DtTjYBiGN/CkyOJa5cAIGiKAiLVPBtWYEBmC&#10;j4J1t9Z3grVk95/Ikbt/XiGX+wjsVW0Wy1fTtkvqSbNkXTifp8/8Lpl5RbLPOWfbjmZKYlaBFDnn&#10;0ITWMMIPT4osFZAoT0jxfYKECBZy28h16NBBo3oJVOJgTWQvfvxnHNE4eapY+iw/IA26LC8X2ZeH&#10;bpT5O45LSWntXzR1FSzY/cknpcfiGHl+8AZ5ZuB6x9qPlJUxKVJQbOfJMMINz4gsO071JdJaSHFB&#10;VOnRSi9XhPbzzz/XHNT3339fc1b5HVWVtm/frichXMQ2GJEFhPZIRr7Mij4mA1cclOFr4mT1/hRJ&#10;zz3bvs84a8VmFxRLf+f83NttZfnDyLVtF0uzcZEqvqWnz5TNNgwjHPCMyOIO7t69u3z55ZfSpk0b&#10;7XpDegz1eikYgZhu2bJFFi9erPmqWLTkuGLt8jvcx+FAsCILzC0oLtVyipn5xeoCNc7B2itFOz6a&#10;HF0usO64q+uKMmu26oVDDMOo/3hKZGkPR41fCkJwYH8EFZuozDRt2jSJiooykTUuGUQ2NjVXPpy0&#10;9TyRbdBlhazY54hskYmsYYQTnhFZxIKdD7Q4g5t/Gi5iYyJbc3AucRf3WrpfLVdXYClF+daoCIk5&#10;kSOlYfIwZxjGWTwlsu5wIYoYi5UWdNQSpsm67yBAyt/feRkT2ZqDc0krwN3Hc6Trwn3y3KD18vSA&#10;9fL+2EhZsueE5DlWrJ1vwwgvPCOylSF1Jzo6WusAU++XtdqWLVtWGIsWLQrY8q3vmMjWLJxP8mNZ&#10;t95xNEs2x2XI4fQ8jSz+3c61YYQdnhVZWsQ1a9ZM7r77bo0mJn0HYfEddL8xkbUbf01An10KURAc&#10;RmS2nWfDCE88K7IU8m/SpIk2PcdVTGu5yoPm6eF28zORNQzDqD08K7LdunXTFnMHDhwIyUHVVUxk&#10;DcMwag/Piizt52gNRyN0DtI4i4msYRhG7eEZkS0qKtJ1WIKZGIMGDdJ1WMbo0aO1H+vChQvLf8/A&#10;jWzuYhNZwzCMmsIzIsv66vfff68uYgZlEx9//HG5+eab5bHHHtP6xbzm/p5B4QoLfKr/IltUcloy&#10;8oslI6/Y+bnUongNw6gzeEZk6bAzePBgadeuXfn46aefyofv64z27dvrgZvI1l9Bohh/6slCWRGT&#10;IqPXH3ZGnCyPSZbkk6c0utcwDCPUeEZkEUta2x0/flxSUlK0zCKC8keDgzd3cf08fqxV6gBP2ZIg&#10;zw5cL9e1W6KDrjdTthyR3MISs2gNwwg5nhFZoP7wrFmztJXdjh07NE2Hik9YuaWlVm0HvCKy9GxN&#10;SM+TpsM3ypWtz9UI5uc3R26RQ6m5OscwDCOUeEpk2XnWXS+//HK58cYb5dlnn9WOPDNmzJD9+/er&#10;qGDtctDWtL1+iyyN5KMSMqRxv7XlAuuOZwdt0EpLxdZWzjCMEOMpkcVlTAeeJUuWaK9YIosbNWok&#10;V1xxhVx77bXyyCOPaFrPpEmTZM+ePWrhmsjWz+MvPf27xKXlOoK67jyRpZn8AevdahhGHcBTIotg&#10;ILTULT5x4oRarxERETJ//nzp27evfPbZZ/LCCy/IPffcI/fee6/2lbXAp/opsgQ95ReVyriNh+XR&#10;PmvKBZafx22Il5OnSnSOYRhGKPGUyPoDt3B6erosXbpUG7U/+eST8m//9m/yr//6r2rtmsjWXyGi&#10;f2tS9imZv/O4DFhxyBkH9efErAKtF2wYhhFqPGfJcgBEF2/dulXzYAcOHKjrsl9//bV89dVX6i4m&#10;n7Znz57arL0+i0wweElkXQpLSiUtt0hSnXGq2ALcDMOoO3huTZbKTj///LO0bt1ahfXjjz9WN3GX&#10;Ll10LXbDhg2a5kMAFDdjE9n6f/zu5+g7DMMw6gKeEll2/tVXX5U///nPuuaK1Tpt2jRdm3XTeMI1&#10;qtjFiyJrGIZRV/GUyCKg3bt3l8aNG2sk8VtvvaWu4jFjxmijgF27dklCQoLmziI2ruCGEyayhmEY&#10;tYfn1mQ5IMRj9+7dMnnyZPn2229VdG+44QZ58MEH5ZNPPtF1Wg6atVsT2aofP3MpV0j6DIUeLHrX&#10;MAzjj/GUyLqwNouVysHRnQdXMfmzv/32m67V3nLLLfIv//IvunZr0cWBiWxaXpHsSszWikp5RaVl&#10;vzEMwzD84UmRdUFAs7OzZdOmTdo84O2335arr75a/uEf/kFTeMidNZGtmsiWnD4jy/aekNdHbJJG&#10;3VfJAz1Xy49zdslOR3ANwzAM/3jOXUy94uXLl8uAAQM0spi8WIpPPPDAAxoURTDU8OHDZfHixWrd&#10;BmLJeYFgRPb0mTNyPLNAXhq2Ua79aUl54Yc7Oi+XnxfGyMlCa4pvGIbhD0+JLDvftm1bFdbnnntO&#10;LVfSeLBYqV+8Zs0a2bdvn2RkZOiBhyPBiCx5qBGH0+XmjsvKBdYdf5sQJfFpeWUzDcMwDF88JbK4&#10;fnELd+rUSUsmYtGSvoPL2NctjLDwf0YgliwCtWXLFhk5cqT06NFD13QJoqJWMmUc3e2yDrxx40YZ&#10;NmyYzhk0aJCsXbtWG8szx51XUFBQPq9r1666LaKgWUN2I5+ZR04vLm8scPc9mYdIMi8QghHZUyWn&#10;Zd3BVL8i22xclBxIyS2baRiGYfjiOXdxZmamCgmih+sYkaoMr2HRHj58uEoi44IoId6ffvqpvP/+&#10;+/Luu+/K66+/rj+PHTtWf4/AIsQffvihvPLKK/Laa69JkyZN5KOPPtLAK7flHsK5bt063dbLL7+s&#10;81588UVp0aKFzuMYmFdcXKwW+Oeff66/5/2Y37x5c1m4cKEKdSCYyBqGYdQenhJZX+bNm6eWH2k6&#10;rrWHoCCwhw4dkp9++kmmTJniV4QvBMJIwwHKMcbHx6uIr1ixQoWPtnqkDaWmpsoXX3whjz76qEyc&#10;OFFPKj1uX3rpJc3bPXr0qJ5kHgKoRPXMM8/oPESfeawb08SA7fPhsP/NmjXT7ZPvGxMTo+UimzZt&#10;qtvjQSEQazY4kS2VjXFpfkX2g/FREptq7mLDMAx/eFZkccFiSVJKMSsrS4WIg0tMTJTvvvtOnn76&#10;ac2jDURkfXEFG0sSFy65uLinDx48KDfddJN069ZNyzcyD+sVlzHC+8svv6i1S1P5++67T3r16qWC&#10;C3QPwlK+9dZb1ZplvxH1O++8U2stU0QDcDuPHz9e7r77blm2bJkKpz/YP47bd+CKJnc4EJGlZdyR&#10;9Dxp3HetXNVmcbnA3thuqbSdu0eyC4rLZlaN3zknzr5gIReVsl/hFeFtGEb44FmRRbio/vTUU0+p&#10;5YegYGUScYy4YT0G008W4eIk5ebmagAVa6MEWGHNsv7L/y+77DJtr8f2XebOnaui37lzZ10jnj17&#10;ttx1112yYMECdQm7IJpUqyJYC6sXa/uOO+7Q+b6wlkvE9NChQ1WM/YG48148WGB1M3gIwHUdiMgC&#10;QvvrjkR5ot86ucER1xvbL5WWU7ZJdEJm2YyqwfkrcsQV0d4YmyrbjmRK8slTjuia0BqG4T08K7JY&#10;bXFxcWpRYrWOGjVKm7gjsDNnzlRh4oYfqMiyXVy2zz//vFx55ZVy+eWXyzvvvKPrpqwH4/L961//&#10;qoFOuJddCI568803pVWrVirOrOE2bNhQT77vPvB3uIZpy8f+Y5Hff//9Ksa+YOESRU0AFtvzB5Y0&#10;Vvb111+vws/4r//6L/mnf/qngEWWeYWOOFKEYt3BNImMz9Q2cyWnqy6ObIMesPO2J0qTIRvk1k7L&#10;5TZnfDYlWrbEpevvq7o/hmEY9QHPiCyCycFgFboD9ytuWdJ6cMGSL0sqD1YuAsjBBnpT530QJ8QQ&#10;1y+RzAQ2kSrECUTAEdn169erW9ilssiyvorIIs6++8B2ST9yRRZLFYu1sshGRkaqyGKtX0hkeX/W&#10;drF62R8Ga8hvvPFGwCILzMWiPVWMm/e0llYMBKzV/Sdy5LURm+Watufczjd1WCo/ztktWQXF6ko2&#10;DMPwCp4RWVyzI0aMUMvNd7Rv314DhLDiEFnWI2l7x++I7kU0A4H5WLOsgyJSFLRgXZWIX6xlmsPz&#10;XosWLVKRR5gYBGIRrIR44sJF7HEXM48PAZjHuu5jjz2m22TbuLWZh8vbFUT+RTgfeughXevFgvaH&#10;u6+4jd3BPiP0wYjspYKbeM2BVK0W5QqsO94dE6EBVKcD/DwMwzDqMp4RWYKBiJplfbTyID0GlzFC&#10;iDXpvs46ZyAiiyBVHvz91KlT1X2McBNhTDMCxC85OVl/z0kltxbLk8AmgqU2b96s7fiGDBmiAU1s&#10;C+uabTVo0ECmT58u6enp+uEQ+ET+L+LMPB4osKL5e/rnBpLGE0x0sYt7zL4jEIodK3jL4XR5qNea&#10;80S2+fgoOZpZIGes6YBhGB7CMyKLQK1cuVJFp6qDQKVARBbLlMAm0mYQQAKptm3bptYxAorwJSUl&#10;qeVMKg5WKsFLNIon/5U0HkQYi5IgJPJsWc8l35X/Y1mT1oMlyzyOib8nYIq5zCOIiXl0E8JNzYfG&#10;9qrKpYosa6onck5JRl6RuowDgSjixKwC+X7WTrm98/JygX2412oZviZWCopLzV1sGIan8IzI1gaI&#10;KmuvrMMScMRAYIksZt2X9U+EGNcwgkoUL+5qClNgTbO+yjopYuVao7zO75nHfMQZK9iNfEZoSUNi&#10;HZXALdzNCDGuZ6xjLPhACFZkWX+NT8+XaRFHpNfS/TJo5SFZvi9ZUnPPBXdVBYR5a3ymdFmwT0sy&#10;fjwpWkasjZO4VCtoYRiG9/CMyHIgHACWpG9KzIXgQAkYYt0Td21VLFrWPnv37q1iR8EI3M9UbJow&#10;YYIKLCBaCBlRxvyOKk3Mxw3s5rkC70caEPNcq5QqTqzBunm97jyEG9e2uz3m8Z7sfyCWOAQjsvSQ&#10;PXmqRHouiZE7u5yzQF8cslHmbUuU4tLASjviEs5xtheXmieJmQVSYC3zDMPwKJ4RWdYr6bCDFUjk&#10;Le5XRAghY82SgXWIUCLEHCzCRz4qbuZQHHgoCEZkix3rMyYpR271U/Hp08nRkpLrvxiGYRhGuOMZ&#10;kUU83IIP5JWy1kl6C8UcSH8h6herkeL6LVu2lAcffFBLGhKRTICSazl6nWBElpSdtReoXfw+tYuT&#10;zdVrGIbhD8+ILG5TLFXcv5QkbNeunbpWyUUlR5bBQT7xxBNaWxjx3bNnj1rAHHRV1ybrO8GILA3b&#10;D6aclPu6r5TLW58T2KvbLpZvZuyQ9ADXZQ3DMMIFz4gsIBjuWidRuUTo0iKO3FOKQRCVGx0dLbGx&#10;seo2Jio3XMTVJRiR1QeYwhIZsvqQPNhztVzfbomWVnx7dIQs2XNCC1QYhmEY5+MpkfUHbmAOkqhe&#10;fg40UMhrBCOyQPDT8axTsnBXkoxeFyeTNiXI5sPpATcHMAzDCCc8L7JGRYIVWWBuYUmpZOQWSU5B&#10;iZQEmCdrGIYRbpjIhhmXIrKGYRhGYJjIhhkmsoZhGLWHiWyYYSJrGIZRe5jIhhkmsoZh1FUIsCRl&#10;kN7V/OuFWuaeEVl2nOL5CQkJVR6ULww3kTGRNQyjLoKopuQUSmR8htZF33Y0SxuRnK7nhYI8I7II&#10;JjWCH3/8cWncuLH+S1Un2sHRd5XONgx+5jV+R/3fcEvpMZE1DKOu8fvv/08OpeRKryX75dE+a6VR&#10;j1XyzID1MnxtrCRln6rXFq1nRJYi+sOHD5euXbvq+OGHH7RsIr1d6XTz/fffy48//qg/X3vttfLc&#10;c8/J4sWLTWRNZA3DCDG00JwacUQa/ryivKLcla3PtsFcEZMip0rqbxMRT7mLqUGMy5iBlUrrOLrm&#10;0POVHrB0ytm1a5e2qKO9HD1lTWRNZA3DCC30qO6xeH+5wLrjmrZLZPymBMnIq79Fbzwb+DRgwAAV&#10;kh07dpx3ULzWrFkz7dhjImsiaxhGaEnPLZJ+yw+eJ7LXOiI7LfKo5Jwykb0UakRku3Xrph15tmzZ&#10;ojWKfeE1mqr37NnTRDYEIsv6Cz1kk52n1/S8Iikqqf2LzjCMukNR6WlZuidZmgzeIFeUNSFBYN8e&#10;vUWiEjKkuB7XR/esyE6ePFmFlLXYFStWyPbt29WC5WBbtWqlv5s2bZqJbC2LLM0E4tPzZNbWY9J3&#10;2QEZtOqQrNiXLKknrZOPYYQzKc49YE50orScuk0+GB8lrWbscIT3hOTU8/ronhXZQ4cOSZcuXTSa&#10;uGnTpvL555/rwLp94IEH5Oeff9ZuPOHmLg2lyPJAk55XKANWHJR7up0LcGgyZL3M2XbMM3lxhmEE&#10;BxYraTyHUvPUy1V6pv4bQZ4VWTrunDhxQnvLEmnMGuz777+vAkMTd37HHBPZ2jv+ktO/y/ajWfJE&#10;v7VyeZnAMq5svVg+nRwtySdPqSvZMIzwhPsR9wCKUvCvF+7PnhVZ4OAyMjLkwIED2qCdqOP09HTN&#10;qS0oKNCDNZGtveMvKj0jq/anygM9V5cLrDveHROpeXJnTGQNw/AQnhVZDiQlJUXXY7t37y4dO3aU&#10;I0eOaBDUzp07JTIyUq1ZE9naO34s2R3HsjTJ3A1uYFzddrGuw6TmFgZlyfI3p8/8rq4lrzz9Gobh&#10;DTwrssePH5f+/fvLo48+qpWeGjZsqPmyxcXF6kJu27atLFq0yLkpW+BTbcF7ZeYXyfA1sfKgY83i&#10;Jr6yzWJ5dfgmWbDzuIpkIPvDXNZwswqK5EDKSTmQfFJ/xtVkQmsYRl3AsyI7Z84cad68uQY/DRs2&#10;TBo0aCBRUVEqslixrNEOHTrURLaWxaj0zBk5nlWg4fqj1sXJhM0Jsjku3RHfwCMIsV53HM2S9r/u&#10;cYR6szR1Rrtfd8u2I5kaRGUYhhFqPCuyvXr1knfeeUet140bN8p9991XLrJHjx6Vt99+W93IJrKB&#10;WY65hSVyLDNfUnJOBV3qDOvzVHGpJqBnFxRLcWnggoi1SvRhm7m75I7Oy8tdz/zcbt4eSc4p1DmG&#10;YRihxLMiS4oO0cSk6WzatKmCyMbExMibb75pxSgCEFmsxpgTJ2XYmlhpO3e3dJq/V+ZuOyZJ2QVl&#10;M2oXLNW9Sdny1IB15QLrjhcGb5Adx7I1J9cwDCOUeFZkR40aJe+9957MmzdPVq5cqZ133GCnESNG&#10;qMhOnDjRRLYKIovAZjkWZ4df98jtnZeVi9kzA9fJ9IijIanYhMjuPJYlT/Y/X2SfH7RBohPMZWwY&#10;RujxrMgiqOTHfvzxx9K+fXu5/vrrNRBq4MCB8sILL2glKKKMTWQvLrK4c/ccz5Y7fQSWQa7rZ5Oj&#10;5UT2qbKZtQfCT1nGz6duk5vaLy3fJ37+avp2Scws0DmGYRihxLMiW1RUJOvWrZNPP/1UGjVqJNdd&#10;d53ceeed6jb+5JNPdJ0W13Ega5JeIBiRPeVYqhtj0+TmjhVFlkH5s9jUvLKZtQf7jaW6/mCqtJy6&#10;XRr3WyeN+66VllO2yZoDqVoLNdw+W8Mw6h6eFVnEJDMzUwtQIKi//PKLTJ06VTZs2KCvUZCCOSay&#10;Fz9+xGx/co7c2ulcgJE7qNSUlhuausPsOwUujmTky5bDGc5I158LS0olmHxbwzCM6sazIouYkgdL&#10;M3esWv7Ny8tT67WwsFAWLlyoAVHmLq6CyDpCdjDlpCOy51uyn01xRDYvtMX9TzufIS5tBi5is2AN&#10;w6greFZkiRz+8ssvtaxiZSHNzc2Vli1bSt++fU1kqyBIuIvXHUz16y5uNi7KEeDcspmGYRiGL54V&#10;2Z9++kmji6lVXFlIDx48KK+//rr2nDWRvbjIsr65KzFLbvEjsh9N3CrHQ5TGYxiGUdfxlMjSVYf0&#10;nO+++05Tdm688UZtb8f/3fHtt99q+s7TTz8tkyZNMpGtgsiSbxqbmiu3+VmTJbo3I7+obKZhGIbh&#10;i+dElkYA9I8lZeeyyy6T559/XnvI8hrj1Vdf1UpQpPLs378/7NbvgnIXF5fKBqKLO/iJLh4XqQJs&#10;GIZhnI+nRBardNeuXZq607lzZ7ValyxZov9fv369DiKNOdDs7GwVmEBElgAqts82Z8yYIdOnT9fg&#10;qn379mnrPBdO6tatW3UO1rI7iHDesmWLPgwA701XIBrML168WLdHzWVyfFk3dq1s5rFNqlcxb9q0&#10;aTqPCla+86pCMCJLKcWZW4/JTR3O5aO64/WRWyTicEbZTMMwDMMXT4ksgoGAcRDHjh2Tw4cPqzAi&#10;ZEQV8zODnznwQJu2p6WlaREL6h5jIVPU4uWXX5Y2bdqoeLsnD/GiEAYnFbc1rmnGa6+9JoMGDdL9&#10;Af7Fmsb6fvHFF3XOM888Iy1atJClS5eqcLN/DEpBdu3aVZo0aaLznn32Wfnoo49k+fLlFQT+YgQj&#10;svlFJbJkzwm/IvvO6AjZlZhdNtMwDMPwxVMi6wsHgojEx8er9RkREaEpO74DIQ5EZFNTU+Wrr75S&#10;SxJrc/v27TJ48GB58skntegF1jHwvogxAjx79mztY8vg/dxoZ96X+XQJevzxx1VA2SesXVzauLZp&#10;No8Q82DQqVMnfR/+xRpmHnNYX8YSdq3jixGMyJInG5+eJ0/0XydXtVlcLrBUV6KOcZatyRqGYfjF&#10;syJLTixuXSKMb775Zvn3f/93XaP97//+b/nTn/4kf/nLX2TAgAEBuVo5OWwX0eNnBBDhRbSeeuop&#10;PYHgiiwiuGDBAm0ej7iSq8vfIWz8ywMAVmmrVq30b9leTk6OuoLvuusudTdTNCMuLk4t5y+++EJd&#10;xvwt25syZYq28CPnl21XhvdhcIzuYB4BYIGILF1zqE88c+tRebLfWrVoiTQmR5YiEFb4wTAMwz+e&#10;FVncrW+99ZYGPSGCV199ta7T0qyd8ooffvihrmkGIrKVQaBwISNauHkRQ0C8WA++9tpr5aqrrpI7&#10;7rhD92PMmDHla8EI9apVq9SdPHr06HKRxCKlPR+iTYoR1i/rsI888oj069ev3NXMPGovUyaSfF/E&#10;vjIcG+/Dg4E7mEf+cCAiC2fO/C6nik9LVHyGjN9wWOZEH5PY1JOOlVv7F4xhGEZ9wbMiy9ona6cI&#10;FOPuu+9WUUO0JkyYoMUosBiDFVnEiZNFsBJrs6zBImiASxZ3Lk3hJ0+eLOPHj9dUIoTyxx9/1DVU&#10;RHXWrFm6X/zr6+7lg8AKZptYrlisuJRHjhxZNuMsrOfiQm7Xrp0eV2WSkpK0KQJCfvvtt+u49dZb&#10;5d/+7d8CFtnS07/LyphkeWvUZmnUY5U81Gu1tJu3WxsHeIm8ohI5kpEnB5JzJSuIRvKGYRi+eFZk&#10;WePEVUzwE2uYDz/8sKxZs0ZLKrLW+cEHH6hlGKzIcqJwR2Mtf/bZZxpN7MLvkpOTdVA/mYIY0dHR&#10;6kLG8mR/cAMjxIjs3Llzy/7yLEQrUywDCxyRpSXfE088oZawLxwHFjSBV/5EFiFn3XjmzJm6jsxA&#10;8AmaCkRkTzsPAPSNfX3kZrnupyXla7J3dV0hPZfs1+hjL0Dlqn7LD8ibo7bIayM2y9czdmg9ZOvm&#10;YxhGsHhWZHv37q1RulR3QmiIysW6Rdw2b94sL730UtBN2zlJy5Ytk2bNmqlFjIWMeP8RnGisXtZa&#10;sW5xM7Nee88992jjAiKeXXbv3q37i4XKQwKW7qOPPirDhg0rm3EWxBjrmOCp48ePl716Do6NfWXb&#10;7sBd/c033wQkshTcj4xP91vxqcWEKA2Kqu8QQT1g5UFp1H1l+bHd0G6JfDgxSlJOnjKhNQwjKDwr&#10;slhvWHjkxiJU9JTF6iNdBguXlBksyUBEFkFiTRRRff/998tTaHAPXwxXZFkPxppE7LF+H3roIX0g&#10;IDjKncc+P/jgg+puxhrG8m3cuLHuO4FRgGsayxzRHjdunFrMVSGY6GJqF6/9g9rFBzxQu5juPc3H&#10;R553fDd3WCrRRzKdBw1bezYMI3A8K7JYsLhzd+zYoWKC9dq8eXN1uyK2BAuR+lLVNUlAoOju88Yb&#10;b6g7d/78+eoK5nU34hjRxqolr5WWeogikcC4iwmQwj1McQz+5sSJEyrW7777rkYIE5TEOmuPHj3k&#10;gQceUDHH5cvrzGONmYAu3pMPCwsWkSb1x10PvhjBiuz6Q95uEBCXlifN/IgsaUoU2zCRNQwjGDwp&#10;sggd7lOifREV/o8FiqghSLhjg6n4RCARqTSkAJF2QxUngqcYnESsTgKYsErJZ2XNlzlYml9//bUG&#10;KSG0iBv7RAAUrmICpz7++GN1B2OtsmbK+i3bYx6DdVkilBFHAqDY/nPPPaeNEJhX1eMIRmQLiktl&#10;9YEUvyL7/thIiTlxsmxm/SXnVLF0nL9Hbu98rj7zNW2XSJPBG+VYVoEn3MVnnOuIh4XcohJtC8h1&#10;FWpI/6IBRW5Rqe4b+2gYXsKTIstB0CiAdJ2jR4+q8LmC6opWIOLqQl4rqUCMa665RlN03IFli4XK&#10;e2FpImSsoxLNi/WK9UuqDmux7vvzL5YqAUlUg8KVzBorApqQkKAPBu5+k35D3iyFKkgJYh4pSRxf&#10;IB9aUJasI7LrcRf7qV3cbFykHEyu/yLLedh+NFP+PnOnNOq+Su7ptkpeGbZJK11RjKMq56kuwzEc&#10;zz4lG2PTZcGuJE3FyswvDunDA++dnlskkQkZsmh3kmxy9i0555Tuq2F4BU+KLDfE7t27q5AgVtV1&#10;UK5AX2jwvu7w93uG+3v4o/n+5lWeU3leVQhGZC9Wu5iCFF6Ac5HjHCsPDTuOZktqbmHA57cuwv7v&#10;P5EjrefskqvbnP3crmu7WIauPiQpJ88eY23De55wRL//8oO67s0+XdN2kbT/bY8cSsmt9+fcMFw8&#10;uyb722+/qUuX4CbfyN1wx0T2j6G6FRZWqTPOeKSSFZ/f0DWx531+rDeT+xyK9eaC4tOyeE+S3Npp&#10;mVzus09EdI/dEC95HkkLMwzPiizpMaTB4KpFUMibZY2U4gzuIGoXazCcCEZkWTPbeSxLbvWzJvvR&#10;JGvaXtdhTZn15itaV/zsGJO3HJHMvNqvPY2beOzGwxVqYbuj26IYSXKsXMPwAp4VWaokPfbYY5ri&#10;QgQuQULkxvqOQFN4vEAwIkswSk5BsXRZsLdCYNDzg9ZrPWOCaIy6S1puofRcEnOeyGJBztueGJJi&#10;IidPlcgM59q52o/IDlhxUDJCIPyGURN4VmQ5GDrgXGgQEUwxh3Bb+wlGZJlT7FwYs5yb4r3dV5Xf&#10;DD8YH6npLeF2DusbPAQt3ZusVaxcocWCbDExSvYm5UipT0nP2qLk9O/qHSE32a0idpWzb687+7g6&#10;JsXZ59q/ERlGTeBZkXVhPZY8VXJWySUNJljISwRlyRIF6lgW387YKTd3PLeu91jfNTJu42GNPjbq&#10;Nql5hRpV3Gbubvly2nZp/+te2RSXLnlFofvsch1rdt3BVOk4f698NX2Htk1csvuEWbGGp/CsyJL+&#10;Qg/XX3/9Vfr06SO9evXS+r68TqEIqi2RNxtuYhuMyBIYQ8qHv7KKf5sQJQkeKKsYDmDRpuYWyeG0&#10;PCF9h4enUEOAWUZ+kXMN5atbG4+JYXgJz4oslisN1cknveGGGzS3ldZ2WLbkq9JkHQG2NdmLi2w4&#10;RRcbhmFUJ54V2WnTpmnhBqKKWX+l3ZsrsjQMoLg/DQNMZC8usrgUf91x3K/IvumIbHSCiaxhGIY/&#10;PCuy1P+l3i/BTdQbpsWcK7KUXKReME3RTWQvLrIlpae1QEDDn1dUENgrWy+Sr6Zvl4xcW0MzDMPw&#10;h2dFFgsWkaV+MfWKfUWWNdk333wz6FZ39ZlgRJYCDdQvHrk2toLQvjFysyzfl2xt4AzDMC6AZ0WW&#10;BueILA3R6WaDu3jz5s0qLEOGDNFaw/R1NZG9uMgyh4IU0yOPyL3dzvVbfX9cpNabrco2DMMwwhHP&#10;iuyuXbu0QQDrsvR9vfLKK7WzDQJDMBTdayxPtmoiW3r6jFbgeWvUFrm+3dmcRsbdjlXbe+n+kBQz&#10;MAzDqA94VmQRE9zEdKp56623pEGDBtpCjm437dq1k8jISO37aiJ78eMnhSfyAik8LSZslfj0/LKZ&#10;hmEYhi+eFVlg/ZVcWRqijx07VlN3aBxAezh+F44EI7JFiGxCht/axYgsOY6hhIcAimWk5xU6P59t&#10;D2gYhlEX8LTIcjD0YaXoBGJL2zvfkZWVZZZsFY6fsntJ2QXqLr7up3O1Zht2Da27mIbfyScLtWTg&#10;sLWxMnxNrCzdc0JO5JyS02G21m4YRt3EsyJbUFAgBw4c0MCnvn37aiP0jh07Vhhr1qyxwKcqPmRQ&#10;LWjipnhdh3VF9p3RW7QsXihAYAuKSmXS5gQt7+juEz+znycd4WeOYRhGKPGsyG7btk1atmwpV1xx&#10;hVZ7uuWWW/QgfceIESNMZKsgspyjnFMl0mrGDrnZx2X8aJ+1Mm5jvAZG1TakDVEe8PnB68v3xx2v&#10;DN0kB1NyLbXIMIyQ41mRJU3nmWeekYEDB8rBgwclKSlJkpOTKwxcyeYuvvjx0wBgY2ya3NV1RYUG&#10;21e2WSwfTYySQykny2bWHsWOsG89kimN+62rILCMZwdt0O5AJSEQf8MwDF88K7JUc3r77bdl9+7d&#10;epDhJqYXIhiRzSoolsGrD1VI33HH84M3yOLdSWUzaw8Kyx9Oy5VXhm3UylPu/vAzpR7NkjUMoy7g&#10;WZElmviLL77QNB5SdTiwygM3qFmyVRPZ4Wtj5fr259cubuKI7LI9J8pm1h5UocovKpEJmxPk6QHr&#10;5Nqfluh4qv+6s2uyp0p0jmEYRijxrMgS1MSa7Oeff65N2qn2RHs734EL2UT24sdPisymuDS/ebIf&#10;jI+SuLTQtLpDRFNPFmppx5Fr42TkujhZ5vycnHNKzlh0sWEYdQDPiuz48ePl1ltvlb/85S/SqFEj&#10;ee6556RJkyby4osvlo/p06db4FMVRJbAptjUXLmt0/LzRPazqdu0H2goKSw+Lem5RTr42SxYwzDq&#10;Cp4V2UWLFkmrVq3+cCxdutREtgqCRODTpti0CpHF7vhgfKTEOQJsGIZhnI9nRdYXhJQDCzfXsD+C&#10;EdmcgmKZsDFebvCzJvvKsE2y5kBK2UzDMAzDF8+KLMJKig6t7mhxR61iROXMmTOSlpamVaDy8/PD&#10;TniDEdmMvCLpsThGrvvp/Ohigo7mbDtWNtMwDMPwxbMim5ubK8uXL5fPPvtM7r77brn99tu1QAU1&#10;i2fNmiX9+vWTiIgIE9kqHH9qbpG0mbNLo3cri+xjfdfK5M0JZTNDA6k6tOJjnD59Juw+U8Mw6i6e&#10;FVmiiz/99FPtKfvDDz/oAbpN29euXSuffPKJBkfZmuzFBSnlZKF8O2uHX5F9pPdqGbvhcNnM2oV9&#10;J/I5Li1XNhxK08HPNJi3koqGYdQFPCuyQ4cOVYFdvHixjnvuuadcZGNjY+Xdd9+V3r17m8hWQWQp&#10;wv/NL9vlGj8i+3Cv1TJ6fVzZzNqD/abq09oDqfLplK3yaJ818ogzPpkcLav2p2rnILNoDcMINZ4V&#10;2S5duqjIHj58WAtS3HfffeUiGx8fL2+++aZWhTKRvbgQZRcUy1AqPvkJfApVxSdcxHTb+XjyVrnR&#10;pxLVje2XyOdTt8mxzHyr+GQYRsjxrMiy5orIUnRi48aNFUR2yZIl8vrrr6u1ayJ7cZGletL0yCOO&#10;gJ0vsq8O36TpPbUNVuyOY1nyRP/zaxc/N2iD1jW22sWGYYQaz4rssmXLdE32u+++k/79+2thCtZg&#10;Z86cKW+99ZZ89NFHujZrIntxkaVf7Mytx+SmDueL7Osjt8iWwxllM2sPBHRvUrY8NeB8kX1h8EbZ&#10;eSw7JN2BDMMwfPGsyKakpMikSZOkWbNm8tJLL8l//ud/yrPPPisvv/yyvPLKKzJlyhRJT08Pu3W7&#10;YESWYhTkwt7c4fxiFO+Pi5T9J2q/Cw9lE9PziqTdvN3SoMu5SlQNOi+X9r/tkZSTlFYMr8/WMIy6&#10;h2dFFhBRgp5+/PFHeeedd3QdFsuWSk8ZGYFbX0VFRRITE6ORywsWLJD58+fryTt06JCKlwvCxYlk&#10;7Ze5v/32m7qod+3apbm5rvXMvNLS0vPm7dixw++8hIQEfT933s6dO7U5fSDWeDAiy9pmUnaBvDFy&#10;c4Vc2QZdV0jPJTFq6YaC085x70zMli7z98pbo7bo6OT8vP1ollmxhmHUCTwtsq7YsQ6LQDL4mdeq&#10;Ii6VoYgFgv3aa6/JE088IU8++aTWQ27Xrp3m3FLoAtg+AVcEX/H7Rx55RBo3bqw5uytXrtR9cPeN&#10;SGfmPf/88+XzcGWvWrVKBZF5DIS8R48eao0/+uij+v6kISHOvgJ/MYIRWeawBroyJllaTIiSpweu&#10;14Cnzgv2yp7j2VXaRk3A+2KtZjoW7cHkkzr4mYeCUO2TYRiGL54V2dTUVD2gC419+/ZpM/djx45p&#10;4YqqWINs86uvvlI39IYNG1RYBwwYIE8//bS21cvJydGbO5Wm+vTpo4LZtWtXFUL+hmAr3NVHjx7V&#10;E8387t27q1h36tRJ14hxYyPib7zxhgorFiwPBz///LM2oW/fvr2sX79e57366quaioRQV9WaDUZk&#10;gXmkxcSm5cn6g2kSFZ+p0b30dQ015MQirOwL58EE1jCMuoJnRXbUqFGaG3vnnXfKvffeKw8++KAO&#10;fr7jjjvk/vvv10483377rbpfEcaL3ZwRPNZ6ESfXMkakv/nmGxVAXMnc5JmDxfnll19qlSn62WZn&#10;Z8uYMWOkYcOG2v2HbeAmxoJFuHERMw8X97Rp03Q/adHH32EVs69YwnxIvC/vQSAX1axwieNergzH&#10;w/74DuZxzMGILEUe9p3IkRX7krXww9GMArVwDcMwDP94VmRZdyXg6ZZbblFrD5cuViBrszfccIO8&#10;8MILKlq0wEPoWGNFRKuKK2DUQKajD9uhTjInlLVSxH3YsGEqmu58XMDMa9u2rYokFi6pRSNGjFBr&#10;GnA5k3aEO7hnz54q4kRK4yLGOmb7wAcVHR2tf481jZVdGeawXX7H+zFY1yXqOmB3cekZWbgrSV4f&#10;uVnu77laHu61Rn6cs0u2Hc2y1nKGYRgXwLMiO2fOHBVRcmGxMBMTE3XgIh40aJCuZ44ePVrmzZun&#10;a6DMxUKsKggPJ2vGjBlqZeKCxRJlrFixQsWddCFfC3PLli3y9ttvy8cff6ziiaWKtc083xO/Z88e&#10;adq0qZaDRLhxDT/++OMycuTIshln2b9/v7qaeYDg2CqTnJwsgwcPVoHGMmZg+f75z38OSGRxw1Lc&#10;4fnB6+WaNovLA59u67hMOs/fKzmnQhP4ZBiGUdfxrMj27dtXhWT37t3nHRQi9sEHH8jAgQMlKSlJ&#10;LUHECoGsKmyTBgRYyQg2Agpsg8hfRHbu3LkVtskaLvPZL9Zlf/nlFxU95vnCejHrtwg3660TJ05U&#10;yxZ3sy8HDhxQN3WbNm1UtCuDC5wCHPz92LFjdQwfPlyPNRCRPVVyWjbHpcktfvrJNp8QJXFpeWUz&#10;DcMwDF88K7KUTCQflpKKld3AmzdvVldyr169JDMzU8ULS7GqIotLl5PWokULdb3iznUjfLGGCUyi&#10;+MXUqVPL3cBA5SmCmlq2bKmWJ2vBiCzzXDcw8GDgRi2zHoul+9hjj6n72RcsdCKSO3fuLMePHy97&#10;9Ry4szl2opndwRova8gBiWxxqaw7mOq3aTt5sgeSaz9P1ggcCnhk5hdJYlaBnDxVrLnGhmHULJ4V&#10;WYKHEFIEhfVWrEisOoKEEDkEGFcva5SUYGSt9mIi67qIEVFEioHV6usS5ve4pHEDI+Ku+CHMixYt&#10;Utcta62s1bI/BGPRqID0IEAUiVx+6KGH1NXLmi8PCogsYuqKNoK5bt06DaTiIYGHhaoQTHQxAU8X&#10;EtlmjsiSOmPUbbIccV13ME36rzgonRbslSGrDsmuxCznAar2v/CGEU54VmRxsyJyuFOxHlkHxa3L&#10;z7hLcSez3onI4radPHlyBWvSH4gwYs26KiL966+/alELXkf0EFKsRwQP0X7vvffUymUO70UaDpYr&#10;a7YUkUBAmUeNZbdABgLNvhH9zDwEnIAl3MwM8mzZPlYs1joijShXdT05GJHFkt0Ul+ZXZJuPj5K4&#10;VHMXV6b09O9apCOroFiKSkPb4xYLdq3zkPT+2Ai5qs0iudz53K5pu1g7Kx1KzrVGCoZRg3hWZBE8&#10;An8WLlyoUcW4dRFZXLBYs/yOOQzXlXqxGyHrt+S5/t//+3817Ya1TtZTGeS4IoZsAyEjTQeXL2k8&#10;RA937NhR/5b/Z2VllafTsA03PYfAJqxV/o7KVLwf89jHcePGaTAUDwsEbLmFLlq3bq3HUtWbeDAi&#10;S/Wko5n50mTIBr05uwJ7W6eywCdHSIyzcD5zC0tl57Esmb0tUaZEHJFV+1O0J2+oxAwXcb9l++Va&#10;n8+OcbXz/wU7kySvqOpR9YZhBIZnRRYQJyw8XKysRTL42bU6A4VgJXJsb775ZrVIGzVqJA888IAO&#10;3+AnhJH3ogAFVirrvQgiliwRwZxkbsbsA1YpVrTvPApTMI8Ph3kMrFxc4FjH7jyEFsv3Yha4L8GI&#10;LMUeCh1rdtS6w9Lw55XlN+k3Rm2RFTEptrZXBueyxLFaVx9I1cpYBIpR7/lsz93DkpFXFJJ0J9Zg&#10;O87fI1e0Piew7piy5YgjwvaQZBg1hadFtrphvRTr0t9gjdVd0+Vmi9DiEuZ13MJYuVR4cgX2j+Yh&#10;0FWZV3l7VSEYkWUO1k7rubvkVh+X8RP91+pN2tyNZ+FhBIv1+9k7K1j8uGcf67NGtiZkSnFp7X/B&#10;6AfcZ9kBudKPyJL7nO88QBmGUTOYyIYZwYgs5RSjj2TKPd1WqmC4N2jW92iQfjTj/GpT4Qh1lKmI&#10;RVqTr5Ax7uyywhG0E5JXWPuCdrKwRAOermxd0V3MWLLnhBQ6n69hGDWDiWyYEYzIsuY6flO83OCn&#10;afsrwzbJmgPnV5sKRxDZxKx8+XzKtvPO090/r9RSlKEQNHMXG0boMJENM4IRWSyhX6KOyI1+RPa1&#10;EZs18tg461YvKD4tM7Yek+cHbSg/R6zNdvxtr4pdKNav0/IKpceSGL8iO3d7YshaFRpGOOBJkSWg&#10;iNQZijwQMBRMkJNXCUZkC4pKZemeE36btr8zJkJ2J2aXzTQIbKI70W87jkvnBfvkp193y7DVsbIv&#10;KUeKQvDlgqLS07J49wl5eejGcqG9yvm32dhI/eys965h1ByeFVkib4nEJV/WRPYcwYgsLs6I+Ay/&#10;ZRVbTNgqCem2JlsZhC31ZKEcyyzQoLFQN1FgX+ZtPy7fztwpn0yJlh9n79KWhZa+Yxg1iydFFuEg&#10;/5QerxRvICq3KmISDgQjslg6rDU+3X+dXOXTIODmDkulw297JdcaBJwH55WBuLo/hxL241RJqSQ5&#10;VvbBlFxJyy3UIhWh3i/D8DqeXZOlrdyHH36oHXYoPkEJQ3q2+o5Aijh4hWBElnVE0kA+nrRVbmy/&#10;pFxk7++xSoatidPcUKPuw2eN2BKg5Yq/YRg1i2dFlnq+t99+u1x22WVy7bXXat9Vijg0bty4fFAs&#10;gvzTcCIYkS0pPa1NAO7ssrxcYBlXOKPl1O2SdrLq3YsMwzDCCU9bspRTZLgN2zt06FBhcOBmyV78&#10;+GkQQBUjv114xkZKzAlrEGAYhuEPz4osYkKN4D8azDGRvfjxU6Vo/4mcCtWe3PHx5K2SmmuWrGEY&#10;hj88K7LAwdFlh76tFOxPTU3VA6T9HIMC/SayFz9+oou3JviPLv7bhCg5YhWfDMMw/OJZkaX+77x5&#10;86RZs2by1FNPydNPP63N0Dlg+roOGjRIm7fbmuzFRZYG31MjEvwWo3h1+CbZcMgqPhmGYfjDsyJL&#10;6zlSeD744AP59ttv9QCJMKYDD31aEZmxY8eayFZBZPMKS2TOtmNyU4fzRfb1kZslKj6jbKZhGIbh&#10;i2dFFkv1rbfekuXLl8v69es1utgVWRqo0wC9Z8+eJrJVEFmiiw+l5Mrzgyv3k10uHX7bozmXhmEY&#10;xvl4VmS7du2qrmLWZDdt2lRBZHkNAe7WrZuJbBVEljmsy/ZcGiN3dD6XxkMTd8oHVmUbhmEY4Yhn&#10;RbZfv35aVjEyMlI2bNhQLrIEOy1dulTeeOMNGTp0qIlsFQSSwgX5RaUyZPUhuavrinKRfXXEJm2V&#10;Zv1kDcMw/ONZkSW4qXnz5pofO2fOHGnYsKGWWKTS0zvvvKPuYtZmTWQvLrKk8FCM4jY/0cWfTYk2&#10;d7FhGMYF8KzIYrHSheeee+6R//zP/5R//Md/lKuuukr+/d//XRo0aCAzZ84My5rGwYisFqPYn+K3&#10;GMV7YyNlf5IVozAMw/CHZ0WWzjs5OTkSHR0to0ePltatW0vbtm1lxIgRsm3bNsnNzVUr1kS2apZs&#10;zIkcud1nPZZxuTM+m7JNUk6eKptpGIZh+OJZkSXAqbCwUEUlJSVF4uPjNeApLS1NDzpcCWpN1nkY&#10;OXmqRHotjalQv/jFIRtl3vZE7eZiGIZhnI9nRZZ12K+++kr69+8v8+fP14PDeuUAEQ3XijVL9uLH&#10;zxys2Vlbj8p93VaVi+wH4yMl4nB62J3D2sa9Tn2HYRj1A8+KLKUUaXNHGs/777+vQVDff/+9DBw4&#10;UH799Vd1I2dkZITdDSsYkSV6mKbfLaduq1CQ4uHeq2Xk2jhdszVqDjwFWfnFkpR9Sk4WlmjrQcMw&#10;6geeFdnMzEzZvn27WrS9e/fW6k+vvfaallekzCLpPUQgW3TxxUW2qOS0bD+a6bd28UeTtkpiptUu&#10;rimyCopl/aE0GbjyoHRbHCNj1h+W3cezpbDEHmwMoz7gWZEFDg6xpcITBSnIi23atKn2lyXS2PJk&#10;qyaypxxLdVNcmt/o4g/GRUpsam7ZTKM6wYJdcyBV3hsToUFmnG88CT/O3iUJ6fmWn2wY9QDPiiwd&#10;d2gAQPedLl26qNv4gQce0IHreMCAAbJr1y5zF1fh+Eudmz1CShnFyiL72dRtkpFfVDbTqE4y8oqk&#10;26KY8875ze2XytK9yVogxDCMuo1nRbZXr17ypz/9Sa655hotPDFkyBCt/pSXl6cHaYFPVRdZLCrt&#10;J+tHZD+ZHG39ZGsIrNXWc3efd85vcER2WsRRycwvLptpGEZdxbMiO3LkSLnpppvk6quvlmeffVZ+&#10;+uknXZ/FdYwLmWIVHLyJ7MWPny48pOr468Lz5qgtsjUhs2ymUZ1kFxRLn2X75WqfpgyMBl2Wy6r9&#10;KRZwZhj1AE+7i4kgJriJtVciiwl8evjhh+WVV17R4hSs09qa7MVFNtcR2dnRF2p1t0UirdVdjcCa&#10;a4RzbjWq27Fer2u3RO75eaV0W7xPErMKLMrY8Bzcj37//f851/bZf71gBHlWZBFPClLQvD02Nlbr&#10;Fnfv3l2aNGkiV155pVxxxRXqQjaRvfhFTHRx9BH/0cUtJkbJ0cyCsplGdYMXYVditvwSeVTGbIiX&#10;+TuTJD49T0pKrQCI4S1oREKQJQ+Q+5NPSnLOKb331Heh9azIHj9+XIUVt/EPP/ygTQFeeukltWbf&#10;fvtt+e6777TPrBeelAIh2DXZQykn/a7JfjolWtLzvLMmy/nwHXUBLNrcolLJyC9WFzFP+YbhJfiu&#10;UZ51zrZj8vnUbfLB+Cj5dsYOWbr3hOQUFNeZ72IweFZkZ8+erUUoiCpu0aKFfPPNN5ovO23aNFm3&#10;bp0cPnxY12Xr84cXDMGILE+X5Gr6S+FpNi5SDjlPnV6BJ+f03EI54TxFW/SuYdQOfO+W7jkhTQZv&#10;kMtbn723XNN2sbw9eotsjc+UktLaF6bqwrMiu3jxYunUqZNMmjRJNm7cKElJSSE5uLpGsGuyM7de&#10;eE12y2FvrMkSJc0Xvf/yA9JjyX6ZsiVB4tPzbe3TMGqY9Nwi6ed87yrfX675aYlMizwiOafqbyS9&#10;Z0UWWG9FVHAdE1XMQGxpHBBua7EuwYhsgWPRIT7+RPbtMRGyOzG7bGb9pbj0jMyOTpQXnCdp99ju&#10;6LxMei6J0eYI4Xq9GEZtcCK7QLovPj8n/Jq2S2Tcpvh6nYvvWZHlQOi4g2u4T58+KiwMft6wYYOk&#10;p6dLaWlpQO5itkmTgaNHj8r+/fv1hCHgiLYLJzQxMVF/t3v37vIRExMjycnJZbPOrkGwPfaDwKx9&#10;+/bJgQMHtGMQ23Bv6r7zDh06VD6PbfnOqyrBiGzpmTNyJCNPHu+3Rq5scy6d5Mb2S6TtvF2SXY+f&#10;Ml0IsqBEpO8XnHFrh2Xa5g8RNgyjZmBpZtLmBLndebB1v3tXtF4kjbqvlOX7kqWwxNzFl0KNiCxC&#10;Rweee++9V8cLL7ygkcUNGzaUu+++WwYNGqRWbSAiS5P3NWvWyMcffyyPPPKIXH755brWi+C6IIYt&#10;W7bU0o033HCD3HLLLToeffRRTSVyQeCPHDkiPXr00HrKd911lzz22GPSvn173Z77AMAHgqhTXIN5&#10;7D/zyPtFuPkAAyEYkWUOF/nYDXHS8OcV5V+Ct0ZtkdX7UzUqsL5zIPmkNqB3j80dN7ZfKhsOpcmp&#10;evwlDxe4TqlOVlR6WoP1LECs/sBnF5uaJz2X7JcHeq6Shl1XSuO+a2X4mjiNj6jKfaqu4lmRnTFj&#10;hrz66qsaWUy+LILG2Llzp7Rq1UprGM+aNSsgSxCRJWIZYUQwEUYEF+vSBeuZ7j/PPfecTJ06VSIi&#10;InTQKB7hBy4YCmJ069ZNmxV07txZOwP17NlTHwY+//xzFWu38TzCi8DyL92FsMbZPrm/WL6BHEMw&#10;Isv2cwtLpe3c3XKrT/DTk/3WyZSII56ooZuWWyhf/7Jdgy3c43OfpIms5qZt1F1YN88rKpGDzme1&#10;/lCqbD+aJSk5hfq51ecbdDjBZ4WgEuOxbG+Kpg2m5xXV+/uLZ0UWISRdh4ITRUVF+kVjYCHyGiKL&#10;WAUiUJycrKwsdREzEER/Istrb7zxhrqlEVNydYlk5r0B8Tx48KAKJ6lECD/lHmks//PPP6uljZub&#10;1/hQsJp95+FeZh7W8ZYtWzQf2B/uMfsOHhTYViAiS+TfNuem9WCv1So8rghd99MS+Wr6djmWUf+7&#10;8GABLd59Qt4eHaHWK6ULH+y52nmSjnVu3qXOdWI36roK1zDdiuZuOyZvjNoijZ2Hv6cHrJNui/bJ&#10;3qQcFeCqXOdG6DnjCGpR6RlNVWOJxgvfO8+KLE0BELo9e/boQbkiw+BAEWCKUwS6pumCsCHU/kT2&#10;ww8/1BP6/PPPq5i1a9dOli1bpuu5vD/W5NKlS9X1O2XKFBVOYD+xaO+77z7N7z1x4oT+/84775QJ&#10;EyaUr/3y3kuWLJFGjRrJxIkTVSz9gZjzN/zeHazlfvnllwGJLHlqkzfHq/C4AuuOV4ZtknUHUstm&#10;1m8oY0j1KqzzcRsPa45e8slTJrB1HNI7oo9mOtfiRrnK5yGwYdcVMnjVobOBa1W4zg2jJvCsyI4Z&#10;M0bXYFnLxELEikR0WN/ETcvvxo8fX+0ii9VKY3jKNnbt2lU6dOigxS/eeustmTx5su4HosrPuJuX&#10;L19e4aSvWrVKXchYquz36NGj5Z577lE3sS9YsI8//rj07dtXm8/7A5czXYjIE6YYB+PNN9+U66+/&#10;PiCRPXmqWMPo/YnsayM2ycZDaWUz6z/csEkXyMwrqtfBFuEESxm/7jwut3c+v1jKN9N3aKMFe1Ay&#10;QoVnRRbXKsFBNAf45JNPVOw6duyoPyNirG9i5VZFZPxxIZHFNU3gEu5gN3WIwhisD2NZ83/WWXkI&#10;wJJdu3Zt2V+eBTcx663sH3NZ+6U938KFC8tmnIWOQhwH1viFRBbXNvnCHDuiz8BVjDs6EJGltN/c&#10;CzQIeGMkDQKsdrEROvKLSmThriS5w4/IUjXoWCa5ziayRmjwrMhyYNu3b1e3Ma7hZ555Rgdih4WJ&#10;CDOnukW2Mmwf9zBBTayh0rAAa/dCliyBVU8++aRasgkJCeWWLG5jXzZv3qxRxn9kyWKlc4y8vztY&#10;I/76668DEtlwKUZh1E9YT9+dmCXvjY2oELj2UK/VMmb9YechMbBUPcOoTjwrsi4IC25XInxxsSJc&#10;vnmtwRKIyHJSBw8erO5dop5xF7NGi0VJBLK/NdlRo0ZpihH/v+OOO3RNFisZ3DVZ5lHRCrGsKpyP&#10;QKOLyWFbsifJEdnzyyq+OzpCdh2r/8Uoqhtu/ARMsR5Y7Pxsa4I1Cw+Cy/cmy0cTtkqTIRvl1eGb&#10;dD02LvVsHIRhhApPiyxiisuWYhBRUVE6du3aVV71KVCwDFlTRaiwRmk40Lx5c03PYXuIH0JIwBIu&#10;YV5DQHEdkzbUuHFjbUrASaewhBtdzD4xz82bxY3sG11Mez6EEfc2UcpEF7OuzOt/FF3sj2BEltD6&#10;hIw8eWrAWrmqzTmBxbL96dfdkm3Nw8vhfPJQsv/ESVm0K0mrSG2OS5cMD6Qi1GU478XOzYsUkJ3O&#10;Q19cap4Kr1fapRn1F8+KLKkquFRZl0XMcLkycMW2bdtWxYk5gXwBEViih7FC582bp9G9bG/YsGF6&#10;EqnERC4srl4sVly/BCyRq4sVS14r4otY47ZFUHFhkyfL9vg/aUFffPFFeZ4sQshaMmvLrNNi2ZJ6&#10;ROQy2yVPNpBjCEZkmUMQEILx4pANclfXFXJPt5XyzfTtsuWws59BBo95Dc4TDyRrD6bJJ5O3aiDO&#10;bZ2Wy2N91si4jfEqtBaAU3Nw/rkWS07/rg80dq6NuoBnRRZLECFxiziwtkmwEUFACB4Rt1iVgUQX&#10;Y6XidibgCMGmL+3VV18tDRo00Ebw48aN0+hlilEgnuS3Mvfdd99VdzEWLe/HzQDBphMQa7VYxMwl&#10;4AlB5YPgg2EeHwjubqKkX3zxxfJ5HJM7LxCCEVlgv1NPFsqv2xOlx+IYdcVtik2Xk461YJwFlzBN&#10;BtrO210hEvvK1ovk6QHrNdcYa8sIH/h+qQfMEX2GCX/44VmRHTBggFqFrFkifETaMnAVk1uKJUhp&#10;xUBElpODJUpA1datWysMAqnYNkKMK5j/U2lqx44dauFiAfsKIl8+/k/eKicelzNubbbhCqw7D0H2&#10;nYd7GTe477yqEqwly7rikr3JWkrx/h6r5OHea1RMdh7LCngfvAoRrJRnbDHx/BrIDbqskCV7kq19&#10;XhjB9wLPBg+nu49naw1sUsOsOEZ44VmRxWVLXijpNJUPCouSdJpLKUZRXwlGZHG9JWblS9NhG+Xa&#10;tkvKhYOUiZ8XxZg1WwYim5iZL59Nia4gsAwKI9CT91SJiWy4wIPplrgM+fusnfLS0I3ysvP96TR/&#10;r3atMpENHzwrskTjkhNLFG7lwCByR3HpYuWayF78y05x/IjD6XKLn6btf5sQJYfTzkZHhzucy/zi&#10;Ui3c8czA9eXn6GYCxByr/yj5mhb8FBbwwHU8q0BazdhRod73XV2XS+f5+8raJ5rQhgOeFdkFCxZo&#10;lSWqLQ0fPlwDiwgaolwhViyVj6jMhAhT4pAgqVAcfG0TjMhSu5iCE/5EtoUjskc9ULu4uuDGeTy7&#10;QIPEENbvZ+2S/isOqruQ7jBGeICbOCo+Q57ot/a870zT4Zs0+tmizcMDz4rszJkztVgDLedodUdg&#10;EnmtBCxdc801mk6DO/m9996T999/X+sLB5IKU18JRmTJ+YxNzdVI2co3jM+nbqvXDZVrCqKxqXt8&#10;xHkA0VQScw+GFWddxenyuB+Rpd73weSTGghleB/PiizWKSkzFxukwTCwajkZXicYkaUbButIt3Y6&#10;35L9eHK0JGWfKptpuHBeKw8jfMBKJbf848lb5cb25+IYbuu4TL6fvVOyCs4GQBnex7Miy4FRuKGq&#10;g8IR4XAjDHZNdmNsml938Qfjo7TZsmEY5+B7hTdjZUyKfOY8iD7Rf5085QyCoCLiMyzCOIzwrMga&#10;/glGZFlfojzdo33WaM6nK7A3tFsqP87ZpWkJhmFUhPX5U8WlEp+WJ5vjMnSNNjGrQD1DJrDhg4ls&#10;mBGMyLo3i4mb46Vx37Vyc4dlGjH54cStsuZAqgVwGMYF4PvF9wNhpRCJfVfCDxPZMCMYkQVST2hq&#10;TpTxbzuOy7I9yXIg5aQUOOJrGIZh+MdENswIVmSBuWl5RVqA/WBKrjbLNgzDMC6MZ0WWUoQcXCAi&#10;Eg4EK7Klp3+X6COZ0nH+HnUTfzZlm4xef1ji0y3oyR+Fxacl5eQpLUDhdoMxDCP88KzIclBDhgyR&#10;NWvWaD1gOtoYwYnsaefcpeUVylfTt2v1Ijfw6ZE+a1RozWV8DsSUlKa5245J+9/2yI9zdsvAlQdl&#10;z/FsKS6xa9Awwg3PiixNAOhaQ7cd6hjPmTNHi/XTBzYUB1lXCEZkqfi042hmhfJw7vjIsWqJmDTO&#10;duEpKCqV6VFH5ZmB68rP0c3tl0i7eXvkmGPV8sBiGEb44FmRpQE6VZ8QFMS2SZMm8tVXX2nLO6xb&#10;Gp/n5uY6lkd45asFI7LkyW6KS5Ob/Yhs8/FREhdg7WLes8i50HJOlUieI0pUlPICWLHHsvKl5bTt&#10;crlPqhPjvu6rZMOhdD2XhmGED54VWdzDlEnEct23b5+KK8LSsGFDeeihh6RVq1Yye/ZsPWja0HHg&#10;4SC2wYgsIpiQni/PDFgvV7ddXC4cFKdo/+sejTquKiTh07ychPzZ0cdkwa4kdaUitvWdc63uoioI&#10;LMNtdeeF4zQMo+p4VmRdsFQRlhMnTmi/VlzHHOxll10mt956q9YzpmlAYmKizvU6wYgsblBcxoji&#10;84PWy22dl8udXZbLl9O2ScRhqtdU7eGE96It3tSII/LswHWab4tQ08lnzf4U3U59ftDRpu0nC7VA&#10;x3XtzpXSu8Kxahv3W6uBY+RLGoYRPnhWZBFMDgaXME3O+/TpI0888YRcccUV8uSTT+r/aXWHRfvo&#10;o4/Kt99+qw3XvU4wIgtYoPmFpbIhNk1GrYuT6ZFHZH9SjopvVcEi3puULc85Qo3wuCJ0TZtFGlSV&#10;mU891/orspxLir5vOJQmfxsfpVb/VW0Wy73dV8r4jfHO8RXX64eIcIPPigcnhn1uRrB4VmTj4uLU&#10;RUy7uwYNGqjA/vTTT7Js2TJt2p6RkSE5OTly4MABtW4RWuoXe51gRZYUnhX7kuW1EZvlnm4r5YGe&#10;q6Tt3F3aOKCqUMt1RUyy3N9zdbnAuuOd0RFy4MRJOV3PvQnckE8Vn9YuK0v2npC52xIlMj5DspwH&#10;iPp+bOEGRfz5HOPT8yWv0PvNQ4yawbMiO2rUKHnmmWfkiy++kBEjRsj69evl8OHDUlBQUMEtjLCu&#10;W7dOOnToYK3uLgAWKA2oXx2+Sa796dyaLC7j7oti1AVcFaiBjOA83Pt8kSWA6njWqaAsWW6AtJRj&#10;5BXVjbZypWfOSH5RqQZ34SKuC/tkVB2WQWi4Tlu6V50Hy27Odb43Kafst4ZRdTwrshERETJ9+nSJ&#10;jo6W9PT0C+bJ8npmZqbExMSERS5tMCJbWFKqNx1/XXhYT61qQQoE9ET2Kek4f68GArnbeKLvWhm/&#10;KV4KSwMLPqPU437H+u2//IB8MjlaRz/n573Hc1TQDSNQWBbhweizKdEVcsLv/nml9Fi8XwuLGEYg&#10;eEZksU5ZU3UHFivD97XKg6pQ4bbWEozIsu4alXABkZ0YJUfS88tmXhzEDxfzkFWx8t3MndJm7m6Z&#10;FnFEjmUElmvLzRAX7M+L9ukN0N2fu7utlO7OzZDiGcwxjEDg+oxxHtwadj33EOiOt0ZtsQpnRsB4&#10;RmQR1GnTpsmwYcOqPKKiokxkq3D83HgOpZyU2zotP+/GwxN/uiNoVYX3Q/xOOtYCaUFUR6JiVKCf&#10;Q8lpx4pNzqlQ9MEdLw7ZKLsda5Z1ZMMIBFz7u49ny11+RPaNkZvlUGpu2UzDqBqeEVlcvgQ53X//&#10;/fLAAw/84WAOY+zYsWGRtuNLMCJbXHraufFkyS2dzrdkP560VYUyEHhPxqVEbnIz3H40U57sv/a8&#10;fXpu0AbH8s40l7ERMCxBEAWO1Xq9TxoWaWtt5+6WnFPej9swqhfPiCwHsn37dtm8eXOVx7Fjx4K6&#10;wddnghFZesmuP+S/4lOzcZFyMLn2n+7py0kw1vvjIuS6n87dDPn5wwlb5UhGnvXuNALGffhbGZMs&#10;742JlId6rZFHeq/RpY2tzoObBbAZgeIZkeXLQeCS7+BgWHdl/ZUo4sqDgzeRvfjxYxHGpebKvd1W&#10;VigXSA5oq192SEZ+7ecXs9/sFzfD10dulps6LNXx+ojNsnxvsq4jh9tnG+7weVPakocrliQu5fNn&#10;G8k5p2T70SzZczxH0vNtjd8IDs+IrD9IyaGG8cqVK7WO8S+//FJh7NmzJ+xuxMGILC71QudhZdLm&#10;BBVaV2TfHRsh6w6mhczlzg0VoaXw/pa4dNkcm64/F5WeDrtlAOOsMKblFsqOY5lyOD1PU6guBa4h&#10;iouwXbuejGDxrMjGx8dLz549tRDFNddcIzfccIPceOON5eOmm26SoUOHht2XJxiRBc4TNYpJ5Zm3&#10;LVEW7z6h6TPB3MhI5clytkWd34SMS78ZkpNK4X2KXZDTG24PToZoIN1vO45L02Gb5OHea+Sxvms1&#10;t5VrzFy8NUtBSak+3O5LylGvlln8FfGsyE6ZMkW771CMYsaMGbJo0SJZsmRJhUEnHrNkq378zMUN&#10;yw0t2O45CCFlB7+buUOaDt+kFaR6L92vgm0YwVDsXIe4dbmerm5zrljK3T+v0FQxrlcT2uqHc3o4&#10;LU+GronVyOuXnQccAiFXxqRYhSwfPCuylEp85ZVXZMOGDboma9bNWS5FZC8VIjcT0vPki2nbtDmA&#10;ezOkDRxFJLBo7WZoBAo39Pk7j8vtnc9PMftmxg7N467PNbHrItw3eNAeu+GwPNTrXAW3a9qeDYak&#10;s1YwD+FexLMiO3DgQPnkk0+0804oDqquEkqRJe1mY1x6hS+lO/hiJmTYzdAIHER24S7/IktpxGN2&#10;XVU7PAwfyyyQVjN3nHfO+RwW7T5hbR3L8IzIsuPJycmalsOYOnWqfP311yq2O3Y4T7NHjpT/zh00&#10;CAg3CzeUIktA0tqDqfKAnwYB746JkLjUPCuibwQMwW+7ErPl7dFbHEvqnLv4/h6rtWMUpRDNQ1K9&#10;8NCCV+rrX84XWYrWsD5uJSjP4hmRzc/P10YAXbt21UHHnRdeeEF7xiIo7du3L/8dA3cyTQMs8Kn2&#10;bj5EaXIzfKTPmvO+mB9O2qpBE3YzNIKBG/oSx3pqNjZSnh24Xqt+9V9+UGJTc+2aqgG4b1CYg7rh&#10;NApxv8dXtl4kLwzeUNY72TyI4BmRTUtLk6eeekquuuqqKo2rr75aBg0aFJDIkntL+UYsZixjuvqk&#10;pqZW6N7Dxce87OxsOXr0qM5hLhWpONkuzONkZ2VlqVXtO4/cXne/3Hm+2+NfWvX5zqsqoRRZLI6t&#10;CRl+3cUfjI+SEzl04TFL1ggOHuIo8UleKx2ZCsxdWaPw8BJzIkc6zd8rjbqv0hrizwxYJ3O2JWqT&#10;BeMsnhFZxALBcQtRcGAMDojhvs7g//wu0AYBCBQ5t2+++aZcf/318s///M+67rtv376yGWWpLo4g&#10;kj7UsGFD+Y//+A+5+eabpVOnTppWxPsx2A8eDNw0oz/96U86r127dpKYmKj76B4TgkqT+bvuuku3&#10;R/pR27ZtVWwD/cAuRWR1f9j338/+G8jfAoFNv0Qd1X60lUWWlmKbYtM1L9EwgoG8aR7SEFuC7AJ9&#10;ADUCg+8/I7eoRGJTctV6pYDHaefeFui9wct4RmQrs2vXLtmyZYvfyGIOmrKKBEUFcjFgxZL6g2Bi&#10;BSN6H3/8cbnIsi3Wefv37y/33nuv9qj99ddf1T3duHFjadWqlbq1+fJjwfbo0UMeeeQRnffbb79J&#10;t27dtLn8559/rr9nXm5urv6epvJt2rSR+fPnS69evXR733//vVrSgRxDsCKrlXRO/66t6kiXoFMJ&#10;ua7czKoKIjtzKyK7yq/IUkzCRNYIBh76cE9SajM6IUMOJOeqNcUDYSDfDyNwuDfwvSWwkQccr51v&#10;jqfcuAjievKsyPbr10/FxBUrXxCub7/9Nih3MdvD0jx+/Liu+fqKLNvCukQQyc+lljJChjsYyxN3&#10;NicbC/rgwYPy7LPPqvAyj33CFcxa8d13363rxXl5edrnlu0xb+fOnfraoUOHpEuXLvo6fXP5EP3B&#10;xVB58KDw3XffBSSyzMHVu2JfsnwwPlKe7L9Onhm4Xt1EdLupyjaAbdC0/dFKa7KUamwxkabtBXoh&#10;G0YgcP0hqKTxUNj/ibLrs+eS/WeLUTjfy6peo4bhC9cNedhJjoW+63h2+TIEYltVPCWynBDXHYzV&#10;98477+j6KQfJa+5g7ZOOPViOgYisL6zDNm3atILIYjUjeqz5TpgwQddX2SfeY9KkSfLcc89ptDOC&#10;umLFChVTXkfsAPGdO3euWsFjxozRfcdyveOOO2TcuHFabxl4b4pr3HfffTJ58uTyv68M54K/4f3c&#10;kZKSIl9++WVAIku+GwL4xsgtcp1PZxLagXEjO1lYtc4kXJipuYXSy/mbe7qvkisccSVQ4vlB62V6&#10;1BF9EraboREobjGK10dQjOLcwxslQIetsWIURnBwL6LKHelIfxsfJa+N3CzNHCNj4qYEvR9W9V7l&#10;KZFFVKZNm6Zu2Mcee0zFiTXO7t2762v8i7B+9tln6pYdPXp0tYosIoYo/vWvf1URxTXrsmDBAnn9&#10;9dflxx9/VPFFHFmzXb58eYWTzofx5JNPqouZNVz28Z577lF3si+4wjnGvn376pqtP3h99uzZalV/&#10;9NFHOpo3by633HJLQCJbWFwqEfHpfrvw/G1ClMSnVb2RdYnzGR1KyZXJWxLk54X7VHAX7krStRzD&#10;CIbcMiv2dj/9jr/5ZbsVozCCguUH1plfHrqxwjX1VP91WlqW7mRVwXMiy3rpa6+9prWKETtcuq++&#10;+qq+5g7+j4jhfq1OkUW0aETA++LuxbJ1Wbp0qVrP33zzjYoflioiu3bt2rIZZ1m3bp1avKQcxcXF&#10;aX1leuAuXLiwbMZZIiMj1f3Mg8OFRBYxR/R/+OEHfV9Gy5Yt5c477wxMZEtKJSo+Q27xI7IttK1c&#10;ftnMqoFFS6J6UtYpLehOqUXDCBaKUSxwHtTuuEAxiqNWjMIIAlKUZm09dt41hQeu+6IYST151rN4&#10;MTwlsggm4jZnzhwVFIQEixFrjtcYBCIhbCdOnFBRDtY9eSFLFovzsssu0yhkX0sWkfS1ZHETEzhV&#10;2ZJdtWrVeZYs7mP22xfXkiXq+EIiy/ngA2Y/3MFcinQEIrJECxLw9O7oio2s7/l5pfRddkCjCwMB&#10;1x3CSnNs1tJKSq38mhE8rPXvPJYlbznX59U+xSga9VglI9cGX4yCazSr7BplKcMILwjsnBZ5pPx6&#10;cgci22XBPkly7olVwVMi6wvBQUQYY01yUPxbeQSawuPLhdZkiVq+8sortUEBQVJsH7GjAhVWNQFZ&#10;iDFRyqzJ4t4mmAnYT0S6UaNGWliDB4F58+ap2xtR5j2BDw3LmHkTJ05UsawqCG0w0cWlp3+XtQdS&#10;5eOJWzWo5IVBG7XLCXlygUD0YYrzBLjuYKq6jGdFH5XtR7J03cwwguUkxSj2JMn7YyLlmQHO9Tl4&#10;g/RfcUCLUQTzHU/PK5L1h1JlasQRmelYM7gNsWyM8IFmKDQzeaBnxWwI1vpZl80vrto9y7Miy4Eg&#10;ZkT2cmCbNm3SZgG+g0jgQNzFzHUFm22//PLL0qJFCy3biAAi2gRVIX5ELxMZ7FqPnTt3lscff1yW&#10;LVumJ/3AgQP6f1y5zCNACVFljRVR5UPhPeh5y/Zat26tEcm8N8eEBYsbGYvWFd+qEKzIAnMznJtP&#10;TNJJXYcNtDYpbuIc5+lw7Ib4ChcujdaX7U32ZPi/UXtQkjPNuT73JJ4tRlHVNTNfuEa5Dumd/IBj&#10;CbvX6CvDNmp7R34XSnh/rOoiTZc5YwFdNUxGXrFMiUjQAjoEenLf6r30QGBxKF4V2aSkJBk5cqTm&#10;odJP1q3yxHCrPhHpG4jIcnJw9W7cuFHdvA899JCun44fP17FDoF1818RRoKssFh79+6t66cEIJFH&#10;y3sivG4aDmk7WKYI59NPP60BSunp6erORgiJlEaQO3bsqCLNfuNSxu1LBHIgwnSpIkvvVtxoZ7/k&#10;gd1wyKXbdSxbAwdwubg3sKvaLJaWU7c5N8jCoG4abLew9LQO6ycbvvC5uyJJUYpgriX+Nim7QB7u&#10;vfq8a/SjiVs1hiAUcGyIK0X5txzOkA1xadpmjgcJE9qag+uJ/P6DKbmOVZsue5NyNOI4kMp0nhXZ&#10;KVOmyPPPP69iQvoLbldcsQQC8S8DazKQGzLWJu5g1kIJHvqv//ovDXIiWrdJkyYqtpxALGTWVHl/&#10;rE0imSkogcXrrgNj9RLYhMAi1Pfff78KJzWXsV5dVzbbYx4BTsxje8wj75Z5fICBEKzI8mBQ7Ijr&#10;kcx8iUrIkN2J2brwH0jxCMR55f4Uud9Pg4B3RkfIweSTATUIYN8LS85oLiRdWBY4g58Lik/rl8Mw&#10;AgUh23Y0Sxo4Vkvla5Tex6Hoe6z3C+d7huvy82nbtMEG36H3x0XI4j1JzvUe/LKXcXHc88/9i/X/&#10;QO8tnhVZRIk10zVr1qhVyLon1ZZ8B27WQC5OTg6WKq5ngqd8B/mxiCvbYx4FK6Kjo9XqJRIYKxdX&#10;rwvzOPm4fpmH+zoqKkoSEhIq7Jd+wI7gVt4e89heIJY4BCOyzCGcffm+ZGnhPM1TgP35wRuky8K9&#10;WvC/qk/SWrv4SKY81ndthZsXxSiwEs7WLq7attgnLvoZUcek+fhI3SaDn2dEHdWE8aocm2H4ws2U&#10;lou4ii/3uUaxaj8YF1XlYJfqBKsJC/qbX3bIzR2Wlu8TQYhc73FpuQF7lYzaw7MiO2DAgPKgJA6K&#10;G+6FRjgRjMhqMQrn5vLmqM1y3U/nojcbOk/75LlWtaUVYkwS9xdTt8lNPjcLahnTzQMXdFU/D/aJ&#10;1njvj42ssE/83Hx8lBxwLA5rGm0ECtfoKefhrfey/XpdIq4Mgqkmb3EelJ3f1TZY1zycEszlXufu&#10;eKT3GlkRkyyFxbW/X0bV8KzIclC4XocMGSKxsbEaRIS713dw8CayFz9+LMbI+PQL5snGp1ctTxYr&#10;lYABesde2/ZcKtCtznY7/rZX1z6q+nngEl68O0ke6nV+27zHHYt2wc7jut+GEQxc02cLpsRoVbNf&#10;dxwPiRULPHyuPpAqTw9cf961zvU/b/tx/T4YdRPPiixrsAQRkSbz6aefanEHInwJNuJfBm7eQN2t&#10;9Z3gRfbCxShwr1UFnsg3xaXLQ37WZJuNi9SI0Kq6i7mpLNlzQgNUKm+rcb+1smhXkomscUnkF5Xo&#10;EkZqblFIryU3D5geuZWv9cf6rNXUulBY2EbV8KzIEuxEgBKDyFzf4b5OjqmJ7MVFjXUqCmS/PWaL&#10;XP/TOQuU/pF9llbdXVxUckbWODcEAjd8bxSMd8dGSFxKXpWj9sjbPZyWKx844lzZXdxiQpQGUTHH&#10;MOo7PHhm5RfJT/N2V6hqxfrsF9O2aUUrW5Otu3hWZMk5JZr3j0ag6S9eIBiRBQQLgfxwYpQ8PXCd&#10;PD9og7rS9iVVPdqSG8HBlJPy9ugtFYQRd3G7eXs02T+QdIQSZ59mR58NfHqkzxp5pPfZwCdeY13N&#10;MLwCEa07HGu27dzdGniI6/grR2A3xKZJUald63UZz4osFipRubR2ozk6rekY9F/lNX7HHBPZqh0/&#10;80h+T8wuUNcxKTwkagdSE5ZtkG6wcGeSvDFysyZ3E1zy7YydWlGH3wfyeZzdp98lIT1Plu89Icv2&#10;nJDD6blapjGQ7RhGTeFeo6SaIYbBWpxsh+9apvOdo8qaptDlFurDr13rdRvPiiwHgriSwkNxCCow&#10;MfiZIvyk9TAn3C7QYEWWBxICk0jGpjrTuoNpuhYb6FM0NxnKKi7anSS9lsTI0NWHZHNc+iWVVTx7&#10;Ezutg5/tpmPUBdxCBodSTsqag6lqdcY7D4Rcp8FeoyynIKx4cfjZrvW6j2dFlvxTKiOx9kq1pWbN&#10;mumgkANVoIg6xrI1kb348TOHwAoiLLFAiWjEPfvD7F0SlZBZZWuW7VCK8dcdidpcGyu2UfdV2ikl&#10;4nCG3pS88nng9kbwWc/m/NSF42KfztSxffIqnNtTZcF5LGE81JvljDXy5fSzLl57GAwfPCuys2bN&#10;0q433333nVquu3fv1gpJVGz66quv5M0339QIZAt8uvgXnXzTY5n58sKQDRW6nNzWaZl0mr9Xcgqq&#10;ZoVyYzmga7IRcq1PANWtznZYk6VcWX2v1MT5RMCwzClOv+d4jlruRIiG8qbqWlV4H3A1kveMFyLY&#10;feLvVLSd7fJvKI+tLsK1ftixWum37Nu56uYOy/ShMjO/yDl3FqwUDnhWZKn4RN9YqjO5FZQYlDWk&#10;atIrr7yitYJNZC9+c8S9tSkuzW8KD4UfKApRFdx8P3/Rxe+NjZRYjS6u3zdrxOyQI66DVh3UAK/X&#10;R2yRr6Zv15J4WDah4njWKZm8OUGaOVYVDRlaTIxSK4s2bsGANUynGo41LbdIHyKMcxQ752NTbLo8&#10;3q9idTPGy8M2aXlGzqHhfTwrstQOfuONN9R6rXxQHCgCjBCbyF5c1HAVbzuaqVHAlW8YH06M1qLl&#10;VaE8T7aX/zzZ+t5cm3N58lSxDFsTW6HLEJHUn0yOVkGiwUJtw0PS3O2JGhXulgqkilHT4Zv0cw20&#10;ny9R4KtiUuS7mTvl0ynR8sPsnbrGTocm4yxaQjQhU57wI7KvOued4v5Yu4b38azI0uycVnSUV6QR&#10;QHZ2tooK1Z+wYF966SXNpTWRvbiocTNIzT2lN9Sb2p8rh0hRCQSFOsFVgeL/COk3M3ZUEGzqxA5a&#10;dUjdmYGk8LiQroNVlZ5XKIUhLJbOA0KCc/P82BFU99jcQST16v2pIbFmcVf/vGhfha4y7pgVnRhQ&#10;0BkWGtHl7zhWuruNK9ss0rV6Urx4kDLOXgsUsmg9Z5fc7pPbSi/SnovP5pbX96URo2p4VmQpps96&#10;7LPPPivff/+9DBo0SIOdEBiCn3ht+/btIbshh4pgRBZwbRGc9OPsXdoxh2Lpgx1hZN0xEChIsflw&#10;uub7sTZL7eFBKw/KoeTAtgOsaZ3IKVS3J2I/dM0hWez8TPk7lgVqG26sRJJ+OHFr+U3VHQ26rNCo&#10;bB4kahvWXzsv2OtXZKdFHpXs/Kr3I6YfML1WK2/n6jaLneshVlhrNM7CAwnWLNc61ZpeGbZJujkP&#10;O/RjDrf7TjjjWZHlQCg4QbNzookbNmwod911l/aApT/rzp07y9vJhRPBiizzsPq5iR50BPFIer7k&#10;FQVe+5n5RLhmOTd22tIlXMJ2CopOOzf8eHm83xp1gzIe77tGJmyKV0sh0G1eKlgmnJ+uC/dpUJgr&#10;QFc5lh7rcLuPZ0tJCL5glAfknNzTrWL7tvt7rNK1YtzJVYX115Hr4ipsh0G/1d7LDkiy89BjnIWH&#10;QEoyLtl9Qnov2S8DVhyUNftTNcCvtq9NI3R4VmS5iBFRmqTTgm7btm06SO1BXFyBDbeLPViRBeYi&#10;JLiPuYEE49oFtsOaVW5hqRanCGZtCsuada2Xh22UK30sNH5+Y+QWOZBS++2/OK7Tp3+X7UeypM2c&#10;Xboue2/3lfLK0I0yb8dZt2worjc+J9aD+zgi+GT/dZqCRdWgSZsStIVaIPvE50Uql28XJcZtHZep&#10;hUuKlnH2WuDzpnMP1Zmub7dUbmi/VF4bvkl+23lcrdxQXAsuFJbh4YqlFuIEQrkvXsdTIsuFgqhS&#10;aMJ3UOUpKSlJBz9TpILXqfwUbhfXpYhsdYBII65EV67anyIb49K1MQBu5EDgJkXQzhOOaPje7BnP&#10;DdogkfGZIYl45XxyfFsOZ8iQVYek2+J9Mndboq7PhTLQhXOR7OxDRHyGutQ5d1hUge4T88mNfsl5&#10;cHDPN27oJkM2aDBUKI+xLsF52J98UoOcsPLdc3VN28W6nMA6eTApPCxJ8Fly/fP3wXx/qT5FlTTy&#10;dVlHZz9Zxgi3e2Ft4SmRZR1u5MiR8sMPP6hLuG3btn84Vq1apS7QcCKUIst78WWe71hC74yJkAd7&#10;rdZI47/P3KHBNIHkW7qW7CsXsGSpkVzbN3z2nffcdiRTC3U0cqzYu7utkBcdASK6l8jjUN3IuCFn&#10;5hery5quLdxYCVgL1Btx1pJNrBAAxyDXeaJjyYZizdmFc3vO0xJaLxUBYIiYvxSel4Zt0prfgaTw&#10;cCzMR5x3JmY711iWljjl4TSQ4+TzpsLa179s1+8e38F3x0Q6D15Jet5Cec68iqdElp0noviqq67S&#10;dVhyYZs2bXrBMWPGDBPZWvxScZNgHZZIVJ7o3ZsO3UTazN0dUDEK9pt2d1MiEqRx33M3MnrJTtqS&#10;ELI12Yy8Qi3QcUvHcyKE8CO0uxKzpCQExdw5D3gLKGH5/KD1eo7YHxop0N0lkPPEmuyItRdYk10a&#10;ujVZjgEXKOef2r4UT+GBgNdr+zoArvVdjhg+NeB8TwvX//Gsgipbsuw/cQzbnYe3H2fvlCcd4aad&#10;4+dTomXdwbNt7qp6jFkFRfKd81B7U/tzBTKudb6LuLGTT+Jtsejw6sZzliwCct111+lASPv27StL&#10;ly7VAhQUpvAdrNWG4gsYSkIpshSjWHsgxX+rO+dpOjYlVy2QqsIDEjd1ona58TOW7j0hJzS6uPYf&#10;nth3LOgWdSy6GLGZHnVUHvLpvUuQ2FP912nEeCBpNxeKLkZkiTYPVXQxwXOr96fIl9O2q4i9NzZC&#10;Rq2L01rBofiOn33gKpIBKw7Ifd1Xlp8nHgjHbYzX9dCqPlAyj/PatlKrO7wJLZ3jPeI8UJAeVxVo&#10;AUkxEncb7qDE6fajzkNgCJZYvI6nRJabLsFNkyZNkk6dOknLli3lk08+kR9//FEmT56shSkKCwML&#10;9PAaoRTZPypGQUrQ0Qye7gPfH25YZ/Nkaa4d2jxZbuoXypMlsjQULfhYDybi2V8KzwxHfPEgVBW8&#10;BzO3HjtvO5TbHLn+cEgCnyj7uTcpW/sIY5W5+/Ro7zUywRE0HmyCDdK7FHC/xqblypQtCdLFOf/d&#10;FsXI7G2JkuhYsYFco64HiKUR33POaNyPB6X0Kj8oEc3/lk+Oszvu675K9iXl6LkMJRRG4YGCcxRM&#10;zEBdxFMi68JBUPwfC7ZXr17y+eefy6effqp5s+TLJiQkhORA6wKhFFncY0cz8+TrX84vRjFw5cGQ&#10;3QyrC84lEaXD18RVeJCg0f1nk7dpTnEoKj4R8NR1gX+R/SXqWJVrT0NKTqG6nStv50rHku2+eL8c&#10;z65a9a/qhBQlKk75WnnuoCoVN+xgHt6qA65n9o/c7RTnczjlPAQGiopsin+RfUJFtureCB6C+izb&#10;X8G65rv4zS/bJcsRtWCCsaoLRHX9oVTps3S/dJy/VwvUkGfM+avPeFJkfUFUKExBoNMNN9wgf/nL&#10;X1R8SeEJR0IpsoDLGGuWNdg3R0XIu2MjNH8QN5YX4KZKLeehq2LVZfnmqC1aEJ4gmFA1kj9ZWCL9&#10;nXN8ZetzVp47KOQRSJ4s1s7fZ+04bzsI+OdTo2X70cyymbUH0dzzdhyvUFnJHV9P3yHxjvVWVdds&#10;XYRrirzynyq7izsslS+mbdP19kDEkcj+vssOaPDhW6MjtFgGYhbKB1xiFTbGpWl5VTeQkYfTL6Zt&#10;1/aaobawLwVPiixu49zcXDl8+LBs2LBBxo8fL61atZLnnntOg6GioqJMZEMksrxfiWPN0XCaG3as&#10;I0is812KpVHqCHeec6NlhLphO+/NDR2LNi4tT28QHCtrXaHaL9YGey3ZXyEK2x2/bj8uuQG4eOkq&#10;hNVTeTuI7CeTtkpUfO2LLDdoRIJgLgp/uPvUoOty5wHukFrq9d1DgogStU63qiZDNsrzgzc6n8MO&#10;7evMQ1Ig1xbfNazWQym5EuMILrnSoY4sxkU8ePWh867RG9sv1QA9AhnrK54SWS4ScmD37dsnv/32&#10;m3Ts2FGbBDRp0kQt2QULFkhiYmJ5V55wJNQiC7wnQsQXmxHsDZC/y3O+fERx4i5k8DOpMqGOGmff&#10;ODZcfRxrKK833KUd5+/x6y6eEnFEraSqQlELLKrK26F+casZ2x0Rzi6bWXtwbrlJs75M6UKKbTzW&#10;Z61GeXM9IFD1/fvO/mPNUUZ057EsiXYE95jzuRYG2a6wwvcvxNcnJGUXSPfFMeddV9e0XaKBYvW5&#10;+YSnRJbo4sGDB8vjjz+uJRTpGcv/iSw+ePCgCiwinJGRoQPBqe9fvkCpCyJbHbDf9ENdvPuENoC/&#10;s8sKHbhnEVsK8YfbZ3sh6JrDOmrlKk20Lly+L7nKDR6AAJw2c3dV2A4Dkf16+nbZnZhVNrN2QUhz&#10;C4slJjlHA8ywbJOzT+lapZeuA44TrwiDCHqvHBsPxqPXx2lVLPeaIgL+zi7LZcGuJI3XqK94SmTZ&#10;eazWP//5z1qrmE477777rnz00Ufy2WefnTcWLlwYcountvGKyPIEnpiVL++M2SLX+LgI+ZlIZdbh&#10;mGOcvTHvcKyfVr/skBvaLdF0G/Ikey6JCTgoiGIIw9fEyuWVrGIaBLA9+taGCq5lPAeFjrCqCAVw&#10;XEZo4RqlUMr3s3aVX6N3dF4mPy/cp3XSsbbrK56zZEnXeeGFF+S1116Td9555w/H3LlzTWTrqchS&#10;Vg6XGSkMvjd7xrODNmj5QMv5OwepN+QhL9p1QqZGHFULlu48gZ4j5m85nK5uWfd8Y3G8OHSjrNib&#10;rGvihhEMrC0Tx7Bo9wntDrUiJkV7Vdf3a8pTIotg7t+/XyIjI6s0cB97yZVUFbwisqWnqQ2bI8/4&#10;qahDYMje4/U7IrEmwLInhYPyiqeKS9V6CAbq3nb8bU/5+cbq+PusnVppyTAuBa5RXMPECVBEJdhr&#10;tC7hKZE1Lo5XRBb3EXl1RM3S6ca94fNz76X7tTCFV9yFPMln5BdpKT7WrkJRzcqluOSMbIxNr9Ag&#10;ANcxDQKW7knWEn9GzUGxleSThZp3m19cNxq/85nzfaOUJVHAXhDG6sRENszwisgCIkqS/tDVsfLV&#10;9B3O2K75qRS/Z23OC2TkFWu5wF4k6P+2V5vTU/4umKIG1UG2I/bjN8WXC6w7WJMduPKQ1g42qh/E&#10;NNERsVnRx+TnRfu0Cf/kLQmaAhcqjw0R9NSyppRpjyUx0uG3PbpeT5pXILnXXsdENszwksiy73zR&#10;KbZAQn6CM/iZJ+lQHxdrl0S7ko8YSAF3X1h3pn3cO6MjNH+QFBwigr+btVMLXoQisItUitHrD58n&#10;sriM+y4/ICknQxf45FW4dnCdkspCYwCuAwZN9ynkghUZbBpcsLBPCOmCncel6fBN5ftEBPtP8/bo&#10;koIFHp7FRDbM8JLIunCD4Ulfh/NzKI+J90bodzjWJlYHTbtXOkJJacNAbzoIWo/FMecl6N/WaZlj&#10;PSSHpE4w62Xko/ruD0NrF6+Lq9dFA+oqXDc8RL41erMKmXvOCTh7btB62Xksu9aD/Pie4bZuPXdX&#10;hX1iNOy6Qq/5UFU4q2uYyIYZXhTZugLnEutz9f5UaT4hUnP+rm+31LE4VmpHGLU4AlhDO+rcWOm8&#10;4nsDY7DdGVG0qat6EYnqAhGdFnnkvH3Ckh22NlZzco3qpeT077I7MbvCOrg7Huu7VtYfTNO+srUJ&#10;SzV4U76Yfn71r1s7Lpe52xKda8EeuMBEtpohwplOPzk5OZKdnV1hIHDAzZh5RUVFWv6RuQgef0ca&#10;kit8fzSP14MRSBPZmgMBTT15Sr6dudOx7M7ddLA4Hu61WqISMqU4gH6yBHb1WLK/wg2MgUtueUyy&#10;FtyobVId64V14cr7hMj2dPY1lHmyXoXlDzopvU9dX+c8u+ccC5LUKaK6azsGAUuWh8b2v+7R9Xjf&#10;a+Hebitl/aGz5R4NE9lqJysrS/r06aMn9LLLLisf9Ldt06aNzkHYEMzRo0fLM888o40LHn74YRkw&#10;YIAkJSWVCx9CihCOHDlSnn76abnxxhu1GT3bT05OVkEOFBPZmoOne2oVfzA+qsJNh0E1qoU7TziW&#10;YNVdvNQ/Jnq68rZu6rBMVu1PCclNDEt2etT5liw3Wvr5Ev1sVC8IGu7ghbuS5MUh56zZx3qvlakR&#10;R/QzCcRDUh1w36Cj1KbYNG0x6O7Trc4D4JBVhyQ156whYJjIVjuIbPv27eXee+/VhvHUUGYsWrRI&#10;du3apXMQ2HHjxknjxo21cQFii/A9++yz0qFDBxVCLlDmjRgxQh577DH55ptvZNSoUVpsA2FmHtZx&#10;oCJpIltzILKJmQXy2dRt5Tcdd9z980rtxBOIMB7NzNcOKZW3FUp3MVYV0dt/d6x1d38QWLrBbDua&#10;ZcEuNQRCi/uVAiwUzKdF4ea4dI3mDlXKDPcO1uhp9PHr9kSZsuWIPvxRX5k8duMsJrLVDCJLY4In&#10;n3xSNm3apK5dd3CyuTCPHj2qFamaN28u69atk/T0dG1qgOBisW7evFldxHFxcfLyyy9LixYtZO3a&#10;tToPoabZAQK9ZcsWbXYQCCayNQfnkiIPM52b4AuDN5SLEBHBFKvXEoYBiBDde2j27W7HHTc5IotV&#10;Q3OEUICbmhvrhE3xMmD5QZm4KUHLNtIFyahZWPPHw5FdUKK1uxHfYCBa+XhWvq77Ywlfyn2AFCI+&#10;e5o0EOxU21Z1XcdEtppxLVlO6CeffCJdu3aVYcOGaZMC1lU54bTao4EBr9OwAHD9Tpw4UUWW1zMz&#10;M2XNmjVag3ns2LH6f0BUKQeJe3nChAm6zQuBNUxLP1+hZztYxSayNcPZqMtTMn/ncenqCCS5g7hR&#10;WTeramNtF1J/KI5OCzfWdRFY6rp+PHmrtigLpbXAwwI3e6Km+TcUzeiN4EhIz5dxzgMSfY6//mWH&#10;9F9xQCukmTjWDCay1Qwu3uHDh2tjAoSM5gRYrR9//LHMmTNHRZjGBJxwWu/l5+fr3yF2/J+5rVu3&#10;1rXZadOmyZ133ikrVqwo73/LPMT3+eefl+7du+v2LgT7woeL27pHjx46OnfuLA8++KCJbA3B+WRQ&#10;mYcgIaxXLM5gcneZj2DP235cvpu5Uz6fuk06/bZXo0nziy7N+rhU3OP0HUbdB0tzxNpYeaT36nLP&#10;SIMuy6W98zBI6pmto1Y/JrLVDG7eHTt2SEREhBw4cED27NmjTeNpWvD666/L1q1bZfr06XrCV61a&#10;pfNdli9fLm+99ZZ8/fXXcuzYMbVgGzRooI3nfW9i/L9p06a6LkvLvguBlYx1zDZpVs+gS9HVV19t&#10;IlvD+IqPO4KBv2Md90T2KU2ZIHcW91yw2zPCm2NlnatcgXUHhS0OUinNubaM6sVEtprhSdB34AZG&#10;SN0+t0OHDpWZM2fqCUdUceG6LFmyRJvMf/vtt9q8AHcwlizrsb5PmKzj0sYPq/SPRJb3Zg0WMXUH&#10;UclffPFFUCLLXKIcCXbgidiCXGoHzjsDV7T7s2EEA001Xhux+TyRvafbSu3BG+iShnFxTGRrGL05&#10;OgI5depUtWa7deum7t/bb79dLVpcuu682bNny4svvqhzUlNTNSoZkf3111/LxZhtLV26VAOrBg0a&#10;pBHGF8K9IfuOgoIC+e677wIWWf3b4lKJcZ52qeayMS7deSou0EAMwzDqBwQnfTYlWq5pu6RcYMm9&#10;fXrAem06YA/O1Y+JbA2DOLGeiiA+9NBD6gKmHd8DDzygAVK4hYE55MnyOmu3rNXiar7vvvukS5cu&#10;GpEMvE76z913361ru4hmIAQbXYwFO3vbMXmwxyq5gi9m60XSYmKURMZf2JI2DKNuwUP6+oOp8tao&#10;cy7jR3uv0RQcgtl8PWZG9WAiW80QvTtw4EANToqNjdWTing2atRI11Hj4+PVSm3Xrp2+hvhu375d&#10;xowZo9YpAVOk6uDqZR6CSM4t24iOjlaRfuqpp7Tp/PHjx3VeIAQjsqzTUPD74V5rHHE9V93lunZL&#10;5IfZu7QIvmEY9YOi0jNyOC1P1h5IlRX7UiQmOUe9VFV94DYCw0S2mklJSZEPP/xQnnjiCbVKqdBE&#10;kYkffvhB11JJweGkkxfLawgr1ipWLgFP69ev1w+BC565WLOIIttDlNley5YtNfiJtd5AvxjBiCy5&#10;nxRSuLnjsnKBdccH4yLlUMqF04gMw6h74BYuKD4t+c53u8T52QS25jCRrWZYO6UIBeupM2bMkFmz&#10;ZsmyZcvURey6dl0B5bXFixfrvPnz58vu3bt1jnvBX2geBSmYF4xrJxiRJel9Z2KW3NrpfJElZ5Nm&#10;4oZhnA/fr8rDqHnq0nk3kQ0zghFZcjxJHWk1c7tWL3IF9vE+a2XshnhPtbSqK19Mo/7D9cODMDnN&#10;FPgnbxqvUF24ttx98B1egWMpKT0jWflFWuaUzlAUSwnVMZrIhhnBBj6ddi7S7ceypNuiffLZlG3y&#10;1fQdMn5jvDZK9xJ0ycnOL5a0vLM3RMMIFjrjsPY5LeKo/LwoRnosiZG52xPlePY5b1WowDtFpHE6&#10;13mJt9ZjEVXqOg9ceVA6zd8nA1cc1JrPoSr7aSIbZgQrssBcuqzEp+c7N4pTWsPWS2Q64roxNk3G&#10;OQ8Pw9fGyYKdSZrWEKoC7Eb9hRKFiBg3+kbdV5V7fxr3W6s1n6kIFmzd4UsFr9S6g2kyZsNhbbS/&#10;ePcJLXbiBaElSDMiPl0+nBglV7U5e84pSUq1tD3Hs9VYqG1MZMOMSxFZL4M7aeHuJGk6bFP5DZFy&#10;c0NWH5K8IueGaEJbAc4HUaoUJqGAgT2IVISbPY3Wnxqwrvx6csfrIzfL8cyCkOSkljjX+TzHmm7i&#10;08CCh4BRjthSK7u+X+f0YB6+Jlaubluxxy1jWuQRLR1Z25jIhhkmsv5Jyy2UTyZvPe+LeWuHZVpu&#10;jjxh4yzkU+Y4N7NdiVmyfF+yduDBaqvtxuF1GR5AVh9IlUf7rD3vmqIn7K5j2SE5XyknT8l7Y/2U&#10;VXSE9khGXr0vq0it8O6LYxwr9nyRHbYmzjn+cxX2agsT2TDDRNY/+0+clHfGRJz3xbyx/VJZdzDV&#10;c67xYOF64UY2YMVBubXjMrnZeQjB4u++KEZrK4fKBVrXQECpjobF6HZQYlzpjPfGRkpKTmiqK+1N&#10;ypamw88vq3h3t5UScTij3pdVpG3f2A2H5Yb25ypaMa5xLNvZ2xLVK1XbmMiGGSay/klxLNnPp0bL&#10;Fa3PfTG5OTboutwR4ByzZMugaAHt9xp0WVHhJtbw5xUyNeKIRtIaZfELzg1/0uYEeXrAOrnupyU6&#10;WI74bcdxvZ5C8d2jNeEH4yPPu84f7r1G4tPrvyXLsgVrrz/M3qkPgdc65/zGdkuk4297JDY1NyTL&#10;GiayYYYXRZZjINBEh/NzMMfETW+O86Tru1Z1R+fl0nvZ/rIWYPYwAum5Rbp+554jd+Ce67PsgHMT&#10;r313XF2FGzppO1RWmuiILQ8hRL1m5ReH7HvHdT4j6qhe56xbXu18bg/2XC2DVx1Sb40XYg84jgPJ&#10;J2We830etyFeft1+XOLS8jSiOhSYyIYZXhJZ9p2Bi+hoZr4OfuZGEehxMX/L4XRpNu6cy/jebiu1&#10;XnOorI66CIElWGe+LlAG7rjBq2I1ctU4B9dNoXNzp/Ro9qliTRELNQj/sr3JMsQRVtz+cx0xOpYZ&#10;+rSi6gRXPH2cuR7xvoQyMM9ENszwksiecaxLSjqOXBcr387cqWPk2lh9ig00qKSgqFSGro7Vp3pX&#10;OFiPpWNJmnNTsujZs5DkT1OIt0efC56hWcQbIzfL6v0pdUJEjIuDVYcApeYWanlFe4isOUxkwwyv&#10;iCzuWyyDvssOSKPuK8tv+Pd1XyX9nNe4gQTi4sUK/tuEqPLtuOOWDktlx9Gseh8QUp1kF5TIin3J&#10;0mrGDvl4UrR85zzcsE6LK9kwjIqYyIYZXhHZ0tO/q8X6jJ88RFIk9h7PCSiI41Bqrrzv4yp2x02O&#10;Ncs6WqGHSkdWB+QVUy2I80b6kz2EGIZ/TGTDDK+ILM3itx7JkMb9zhfZZwdtkC2HMwKKCGatse28&#10;3XKzI6rudgjmebr/WjmakR+SdAvDMOo/JrJhhldEFtE7lpUvb43aLFf7pCNc3WaRvD8mUtMRAhFG&#10;zkNUQoZ8/csOafjzSk1RaeKI9fydx1XQ6+t5MgwjtJjIhhleEVn2mzJwC3clyRsjt8jtnZbreH3E&#10;ZlngCGMwTaip0oPVuikuXYN49ieftKAQwzAuCRPZMMMrIgvkxJ48VSLbj2bJ/B1JmuS//WimduEI&#10;Nt8P67ew5Ix24GHd0TAM41IwkQ0zvCSyLqSV5BaW6igpNcvTMIy6g4lsmOFFkTUMw6irmMiGGSay&#10;hmEYtYeJbJhhImsYhlF7mMiGGSayhmEYtYeJbJhhImsYhlF7mMiGGSayhmEYtYeJbJhhImsYhlF7&#10;mMiGGSayhmEYtYeJbJiByH733XfSvHlzycnJKW9wbsOGDRs2qn8UFxfLqlWrTGTDhYKCAhXZ999/&#10;X5KTk/X/CK8NGzZs2Kj+gcdwyZIlKrJ79uwxkfU6WK9ff/213HzzzfLFF1+o4OI+tmHDhg0b1T9a&#10;tWolr732mlx33XWybds2dR/XNiaytUh+fr5MmjRJ3nvvPfnggw/UbRzIePvtt+Uvf/mL3H333boN&#10;f3NsVO/A6/D444/Lf/zHf8hLL70U1OdmI/DxzjvvyOWXXy633367Xeu1NLjWn3rqKfnTn/4kTZo0&#10;8cS1zjE0a9ZMxfbw4cNSWlpadjeuPUxkaxHWYPPy8iQrK0sFF3dxICMpKUmefvpp6dWrl27D3xwb&#10;1Tuys7Nl1qxZ8sADD+iTcG5urt95Nqp3pKSkyMsvvyw//fSTZGRk+J1jo3oHrtXFixfLfffdJ5s3&#10;b/bMtc5xcL9EYFmnrW1MZGsRdzE+mIAn/oYL5bnnnpP+/ftLYWGh33k2qncQODF//nx56KGHJCYm&#10;Rtd0/M2zUb2DG+Orr74qnTt31rU1f3NsVO/AlUqQ0P333y/bt28vFyUvDN97bm1jIltP4OLAqnr+&#10;+edlwIABUlRUVPYboybhxrNgwQJ5+OGHZf/+/XLG+tzWCnh8WEvr0qWLPlAaNQ+iSroLXpsdO3aE&#10;JEjIi5jI1hNckeXpfujQoSaytQQiiwsNN/2BAwdMZGsJRJa12B49epjI1hKI7Nq1a+WJJ56QXbt2&#10;mchWEyay9QRElvWF4cOH69NmKBbwwxFuNLt371bvAWlXuJ2MmgdhHTNmjD7ghCIiNBzhWj948KD0&#10;69dPEhMT7YGymjCRrScgsnwJTpw4oalA9gWoHTjPBKkRdMb6rIls7cB556GGOAS71msHzjMP8lzr&#10;eMrsWq8eTGQNwzAMo4YwkTUMwzCMGsJE1jAMwzBqCBNZwzAMw6ghTGTrAQQgUAGHsPqIiAitPHT0&#10;6FFN0jeqF851enq6nutNmzaVDyrg7Ny50855NcF5PHbsmJ7nyMhILX5AkJMbbEOgHz+TtkbqFHMY&#10;FAQhvceCcgKHwEnOMRHE3EO2bNki8fHxFa5porpjY2P1XPte/1u3bpXjx4/r52IEholsHYeIP8rK&#10;UeWJ2rkPPvigNG7cWNq2batfBMtlq15IjZozZ44888wzcv3118s999yjo1GjRlrblYcb49KhsEff&#10;vn2ladOm0qBBAz2/K1eurCCyVH2aO3eu1p+lGAhVt6hpTFcV68ccOETJL1++XFq2bKm5sFdeeaW0&#10;adNGRdUlISFBvvzyS21icuedd5Zf/xTBGT9+vEV6B4GJbB2HdB2aCnDDp44rJf7I2aQ4wscff6wp&#10;PUb1gchOmzZNnn32We2SROUbd2ABWGGE6gGvwMiRI1VoP/vsM7nhhhtUPF2R5Wa+cOFCeeWVV+SN&#10;N96QmTNnag3pN998UwU5Ojra8mcDxK1NTO1zHtpvueUWFVQ8BS4U0f/000/1vHOvca992sThTbMH&#10;m8Axka3jHDlyRAWVmwuuNfLYMjMzpVu3bvr6jBkzymYa1YErsnQhQQD4vzvwGpibsnrgYYXrGC8N&#10;FtKNN954nsjykEOTAK5xXMRYtrgtaVuGSNgDZmBw/XIOWQ7hvvLYY4/5FdnPP/9cvQc8VPpe+3wm&#10;JrKBYyJbh+GGwxMkbdYGDhyoXw73ddxo1HbFujWqD24oiCzuSdxlPNx89NFHWsqS9SuznqofRLSy&#10;yKalpen1jbcG1zLwO0QZ1yVCwPqsERysdT/55JN+RbZFixZq5bJk8u677+o9hipzPOCbyAaOiWwd&#10;hgpDBB38n//zf3SdEHcPcKFz0VPblZuQUX3wxE4nErq/sF6Fx+Cbb77R9fBvv/1W4uLibB28mvEn&#10;stz48dR8//335Q+XwPIJ1zwPPwRLGcFxIZHFOzBo0CBp3bq1dO3aVTp06KDuetbC+Zx4yDShDQwT&#10;2ToMpc3WrFmjIstaCoELwEW+YcOG8obERvXBTZ4bDTcenuqJqMRFyQ2HtcCpU6fqjd6oPvyJLPWi&#10;EQEC/HzPNw+aX331lQZMsS5rBMeFRBZrlf8fOnRIyyvyHfjll1/kxRdf1HuNPWQGjolsHcbXksU9&#10;zHoKILKIL9GuuDKN6oNzW3mwFkXwB8FQP/74owqvUX38kSX7ww8/mCVbA1xIZP1d/whv+/bt9fNY&#10;unSpLZkEiIlsHYab+969e+XPf/6zRhRXXpOl7V27du30NaPm4Eazb98+Pd9ff/21Bo0Y1Ucga7J8&#10;B9w1Wfd1I3AuJLL+IE6BloNPPfWU3nd4+DeqjolsHYabOzf05557rvzJnShLQul//vlntaxIbTCq&#10;D/dGzuAJnihYgm1IZyBPkzVazr9xaXCeWQ7hHLspavPmzdPrm5s41hJWLKkk06dPVzcxVixFQUj3&#10;IRDQoosDg/sJrl6KT+AKfvzxxzVdBy8N1znnnH/pfoTXjJ/5PHiYYR73oY0bN5olGyAmsnUcbi6T&#10;J0+Wa6+9Vq3WBQsWqFXLUyVP+XajqV64gUyYMEFzOCmOwNo3KSakkhBxvG7dOr35GJcGN2/WXTnH&#10;RK/+9a9/1QcYiiWQqsbvFy1aVJ4nS47s7Nmz9WHzvvvuszzZIMAi5QFx/fr18uuvv2oREAL6uL5Z&#10;lmL9FUHt3bu3PvAgqHgXWAPnnBMMxf3I9TYYVcNEto7DBU3A0+DBg/VCx3VMnuDf//53vRnZBV+9&#10;cOPmJsO5/s///E9Nn7r11lt17ZubE5aXnfNLh/Qb0kP+6Z/+Sf7X//pf8j/+x/+Q//2//7f84z/+&#10;o7z99tsaeINFiwcBof2v//ov+ctf/qLeGx50+BywzIyqw32Eh5VrrrlGz/P/9//9f/I//+f/1JiP&#10;2267Tb0DBPnxQHnVVVfJv/3bv8nll1+uD/SjRo3SB3qufTvvgWEiWw9gbZbEfZ40uTmRJM4TKe42&#10;o3rhJoKrmChKzjXDjbQ0ga0+8AZQu5iYg8qD0pVu03DclvwfC4vPguUT3J32OQQOrmJc7qzBVj7n&#10;XONc95xbzjdziEPgvFNqkTVc/t4ENnBMZA3DMAyjhjCRNQzDMIwawkTWMAzDMGoIE1nDMAzDqCFM&#10;ZA3DMAyjhjCRNQzDMIwawkTWMAzDMGoIE1nDMAzDqCFMZA2jmqBAAoVDKF/Hv74FE0ji57WaSOhn&#10;e77vXXlU3pfqxn1/3ot/L3Z8zOE8VN5PXnP3tbrPkWGEChNZw6gm6BxD+Uu69QwZMkQr57hiQZMB&#10;mjl88cUX5X2BqwtEiepJffv2lRdeeEF7f7qDur/Dhw8/rz0f++U7LgWqBFG4/29/+5uW+kQw/wiq&#10;adEy0N1Xyia+99578t1338mYMWO0qhMlFS91vwyjLmAiaxjVBEJHjeN/+Zd/kTvvvFMb7btF7BE5&#10;CuBTB9m3CbkrcgilOwIVPv7GrQXM+3bp0kV69eqlo1+/frJs2TIVed/tYzVWthzd37v/9zf8zaH0&#10;IS3QLrvsMi3475ZEdH9fGbpJ0dGIVms0w6eNGvvcqlUrFd4WLVqoaLv1id3h+96Vt+/+vvJrFxp/&#10;tC3DqE5MZA2jmkBkaQmGkP73f/+3dOjQQa02uJDI8vrChQu1s1LPnj1l7NixWqSdG39VYa4rsm+9&#10;9Za2KqOLjTsQq9jYWJkyZYoW3F+7dq0Wg8fCpSZzVlaWrF69WoYNG6aCx7/MYT/ZNkKMSNMVB0ud&#10;OYg3nVri4+O1mw7C+K//+q/SvHlz6dixox4HNXH9HYcrsjQCT01N1fdhP6KionS/aGVH5xdq5yJ8&#10;WP47d+6UcePGafMGBp1j2D5WNFBfF6GnqTgPD8Df8pBDJxn2lc+H88H7UPCeh5A+ffrovlKr1/07&#10;w6hOTGQNo5rgJo47uEmTJvL666+rK/SXX35R16c/keVfhA5h5G9wm9J6DGuYwuxVbY7tK7Lvv/++&#10;CokvCA3WLP1D6aiCq5Z5CBniRduzDz74oNx1izWJ6xdhQsSwVOfMmaPdcZo2bart5vgZkaQVIG3S&#10;nnnmGfmHf/gHeeSRR9Rd3qZNG339j0SWnshs37Ugmcu+8t6cJ1rb4Xqm+ws9ZT/88EN9X1zgnCfe&#10;g16oPARs27ZNWrZsqfvHQwOvMfhMcEV/9tlnsmfPHn3vTz75pLyFHue+WbNmsmLFiiqfb8MIBBNZ&#10;w6gmuKF/+eWXegNHXBHOb7/9Vq1ZfldZZLEWET1u8qtWrVLLjD62t9xyiwoY1mNV8BVZtoebGsuU&#10;gQhi2fIa/XDvuOMOXbvFckP4sUIRG9qbIWq8PmPGDP0/QoalytoyIsz/6WfMsfB+WNwcG2vRWMlY&#10;77/99pt2iOIYcRv7c8FeSGRdpk6dKldffbVatWwHazciIkKPhX3BKh86dKi2I+RfepzSpWrEiBFy&#10;++23634hmLw/ljvNxrG8mYMFfMUVV2jPYPadzlace7rQuK59w6hOTGQNo5pwRRZrCrHCrYp1SDAP&#10;N3RExVdkaVaOEGMlukKD8NErmJ7BCJw/kaqMr8j+8z//s/4tLldGo0aNVGwRxwcffFAtOrfRPwKH&#10;hduwYUOZOHFi+X7xOvt89913677RWhHLF0sSQUK0ETZEif3DcsbqpfE673UxsbqYyK5Zs0Zuvvlm&#10;Xad1e5ji8uZnRBGRxYLlgYJ1XM41IMJY6927d1dBZR+xdtl33Mi8hpuYbfPQgWBj9SLI/ixuw6gO&#10;TGQNo5qoLLKsKSJ8WKqID0E+viKLW5S1TMTBFRpu+lhbNNJmG1W5+fuKLKKN65T/MxBItsm6JK5c&#10;1ktxowL7gbgipuyD+zr7ggXYuHFjXZ9NTEyUyZMnS4MGDdR6xN3KPnJ8iCTu5OoUWYKnbrrpJj1f&#10;CCu9TBFJxJJ9vfbaa+XKK6/UADNe43gBAW7Xrp3uNz9jneL6xiuAoHJ8WMSIM58DrmKs+sjISD0X&#10;JrRGTWAiaxjVRGWRRWwQKdys33//vQpAZZElUGj9+vXlQoO1hRX5j//4j0GJLANR9c0/xW2KxfrE&#10;E0+oy9p9L1+RZR/cwB+2h2hiFeKCReSYi5jhZsXSZltY6Ygxzb5dkcXSvdja5oVEln8ZWJu4i1mv&#10;xkpGYHFfv/baa7o2u3z5crVE2T/c2AQyAdYux4mlOmvWLP17XMW4vzkPbJtm8YgvrvFOnTqpa//e&#10;e++V0aNH63kzjOrGRNYwqonKIgtYewQY3X///Wo5YaG5IouFhQCTP4sIIHLkiCJiuHpddzFijVBe&#10;KPrVV2Sx7C4U+ETKDK5UFwQOAbvnnntUPBEZ3oO/Z20Yq5WIXaJ7EU5EjPVXXN+IEgLVunVrdR/j&#10;jr788st1ewiZK5iMyrgii6XKtt0gJd4DQUdQET6imdkfHjo4f+wT69ScP9avH3vsMT1mV2Q5D1ju&#10;nH+CoLBiifZmjdb9PeeZ/eNhhnO9ceNGefrpp3U+LmjDqG5MZA2jmvAnstzQCQp64IEH1NJjvdQV&#10;Waw+LC2iiVmHRDhIU7nrrrt0LRELEfFhXRTrjuhYfwQrsggYooT4EzFMlDFRzbwf/0fsWP9EkLBU&#10;sXbdYCGsxGeffVatc/YTsbrqqqs0FYltIpYXC3xCoHHj4hLmb3Bps8bKOcLiJi2Hv580aZKKbtu2&#10;bfW9KXiB25t5RA67IguIMAFTBEBxvikKwoMBcN6jo6P1gYCHH7bPeScgjM+N828Y1Y2JrGFUE/5E&#10;FhAQooxJcWE90RVZLEfyThE0rEL+5W9xgXLDx7JDZBEXUlewEv0RrMgCcxFX/o59QHBxA7MPuFSx&#10;dhEpgpBwbTOPQYoSx4rw8iCBWPJ71oTZ186dO+v6J/tWGVdkEULmsmbN+yGYnAMCxtwUJkSW+Zw/&#10;1pTfeecdXRPG2udhBJe7r8jyN1iut912mxbmwLXM8QMPA266knscnDOOmWPlwcAwqhsTWcOoJrhJ&#10;YyWRgsIN3QURQnBYA+zfv78KlwtBRViJCAu/JyWFuYgrIFKsP2INIzz+YA5CyDokYoEF6QsWK+uQ&#10;BCuRNuQL74PoI8IEAWEhso/kjfI6v8ely/95IEA8GViy5MHiQub9OUb+P2jQIHWD83ssTn8iSwQ1&#10;ljkPDwysYdZn+RuOlXPnusYRWd4fCxQrmQIf/EugFi5uRJPtufB+WKi4l3EB+z7scN55eMHVjaXM&#10;sZLagwVNmpBh1AQmsoZh1HsQY9ZbcReTq8t68rRp08w6NUKOiaxhGPUeBJZAMSxkXMq4nXGh+7Ok&#10;DaM2MZE1DKPeg0sZd/mNN96owWS4v8nf9Rd4ZRi1iYmsYRj1HixW1lxZWyUamnVps2KNuoCJrGEY&#10;hmHUECayhmEYhlFDmMgahmEYRg1hImsYhmEYNYSJrGEYhmHUECayhmEYhlFDmMgahmEYRg1hImsY&#10;hmEYNYSJrGEYhmHUECayhmEYhlFDmMgahmEYRg1hImsYhmEYNYSJrGEYhmHUCCL/f/RZt2T3l3cn&#10;AAAAAElFTkSuQmCCUEsDBAoAAAAAAAAAIQAFY/Vpk54AAJOeAAAUAAAAZHJzL21lZGlhL2ltYWdl&#10;My5wbmeJUE5HDQoaCgAAAA1JSERSAAAB+AAAAZUIBgAAABJC4/sAAAABc1JHQgCuzhzpAAAABGdB&#10;TUEAALGPC/xhBQAAAAlwSFlzAAAh1QAAIdUBBJy0nQAAnihJREFUeF7tvQd0VGeWrv2ve++6Mz0z&#10;d3qmp3t6Oo5zzgGcc8QZ54hTO2c3NjlnMGCwyZgMJmcQGYSQQCCyQKCEcs4ogmf/59noiFICCYSq&#10;VLWftb6lUKeqzqlz6rzfDt/e/58YhmEYhuF3mMAbhmEYhh9iAm8YhmEYfogJvGEYhmH4ISbwhmEY&#10;huGHmMD7EP/zP/8jv/zyixw7dkyOHz+uv9uwYcOGjTMf3Evdeyr32EDCBN6H4GIsLi6WQ4cOSXx8&#10;vCQkJEhiYqINGzZs2DiDwT30yJEjcvjwYUlLS1OhDyRM4H2I8vJy2b59u1x77bVy4YUXykUXXWTD&#10;hg0bNs5ycD/t2bOn5OfnV95tAwMTeB8Cgd+2bZv88Y9/lHHjxsmSJUtk+fLlNmzYsGHjDMayZctk&#10;/vz58tBDD8lXX30lRUVFlXfbwMAE3ofAfRQRESH//d//LZGRkVJaWioVFRU2bNiwYeMMBkZTXl6e&#10;vP322/L3v/9dQ6CBhAm8D4HA79y5UwWemBFJIYZhGMaZQVLd0aNH5W9/+5sJvOFdTOANwzCaDhN4&#10;w2cwgTcMw2g6TOANn8EE3jAMo+kwgTd8BhN4wzCMpsME3vAZTOANwzCaDhN4w2cwgTcMw2g6TOAN&#10;n8EE3jAMo+kwgTd8BhN4wzCMpsME3vAZTOANw2jJHDv+i2QVlkpkSr6k5hdLWYV372Em8IbPYAJv&#10;GEZLpaCkXFbtT5WPp++Ql8aFyps/bZPZ245IekFJ5RbNjwm84TOYwBuG0RIpP3ZcdiXkyGvjw+Si&#10;Tsvlv79dpqPN8I2ycm+KlJZ7p02rCbzhM5jAG4bREiksrZAFEYlydfegKnF3x/C1h9Rt7w1M4A2f&#10;wQTeMIyWSH5JuczZniBXdVtZS+C/WxUl6fnecdObwBs+gwm8YRgtkbJjxyUsJkueHBksF3Y46aK/&#10;Y8Bamb8jUYrLzEXvDUzgfQgTeMMwWio5R8tlrmPFt/1xs9w7eIM8NHSjjNkQLUk53hNVE3jDZzCB&#10;NwyjJVNx/BdJyyuWXQm5kph9VEptmZxXMYH3IUzgDcNoySCoNYc34f1N4A2fwATeMAyj6TCBN3wG&#10;E3jDMIymwwTe8BlM4A3DMJoOE3jDZzCBNwzDaDpM4A2fwQTeMAyj6TCBN3wGE3jDMIymwwTe8BlM&#10;4A3DMJoOE3jDZzCBNwzDaDpM4A2fwQTeMAyj6TCBN3wGE3jDMIymwwTe8BlM4A3DMJoOE3g/gpNZ&#10;UVEhRUVFkpOTI9nZ2fozPz9fysrK5JdfftFtSkpKJDc3V7KysqoG2xYUFOg27mvxe2lpqeTl5enj&#10;PIeLBeHlcc/t+D+Pu9vxHu77NRQTeMMwjKaD+68JvJ/Aydy/f78MHTpUXn31VXniiSfk6aeflk8+&#10;+URWrlypQl9eXi5z5syRl156Se655x554IEHdLBtjx49pLCwUF8LcUbw2fb999/Xx1955RUZOXKk&#10;JCcnqxjzfohwWlqajB49Wl577TXd7p133pGZM2eq0LsThoZgAm8YhtF0mMD7EZzMffv2yaRJk1SI&#10;J06cKD/++KO899578tBDD8mmTZvUGh8xYoSK+kcffSTTp0/X8fPPP+vjWPq8DhY4/2vbtq0+f9iw&#10;YdK+fXt56qmnpFevXjpZQLz5yYTiscce0wvo+++/lw8//FCee+45+emnn9QDwOs1BBN4wzCMpsME&#10;3o/gZCLgiYmJalUjvrjfg4OD5dJLL1Wxx/pG/BFuJgKccHcgxog2IyMjQ95880212pcvXy7p6emy&#10;Z88e6dy5s9xxxx2yfft2fU5kZKQ8/PDD8sUXX0h4eLg+b/369fLWW2/Jiy++qPvSUKE2gTcMw2g6&#10;TOD9GISaE4pljsBj0SP8WPB33323PPvss+qWHz58uAQFBal7nufgxkdo2WbQoEEq2sD/Fy5cKK1a&#10;tZIpU6ao6C9evFhuvPFGmT9/ftXFw+tg8TMR2Lhxo3oF6gJB5zG8BQxyB8LCwkzgDcMwmgATeD+E&#10;k4g1PXjwYOnZs6e0a9dOB6LNycb1jhudWDk/iZ2//PLL6lJHnBFbrPbWrVvLjBkzNHHPhckC7v7+&#10;/ftLfHy8xt5vu+022bx5c+UWJ+B5d911l8bi67uooqOjdaLAPjK6deum4YDf//73JvCGYRhniQm8&#10;H0Jy3JIlS+T555+XRx55RG655Rbp0KGDHDp0SC1mfuJij4qKUiFdtGiRvPHGGyrou3fvVtf+vHnz&#10;9G8sc09CQ0Pl8ccfVzGOiYlRS/3ee+9Vy9sTkvPuu+8+nTTUd1HxXn379tXJBQOXPu7+3/3udybw&#10;hmEYZ4kJvB+CMGKJHzlyRHbt2qWx95tuukld9MTka0LsfdWqVXLRRRdVud4RfQQea99TaLHUmTT0&#10;7t1bYmNj1d1/5513qvB7MmvWLM3Snzp1ar0XFZ4BvAVcgAwmFiEhIeaiNwwvcsz53h0tK5f8knIp&#10;LT8mx39p+EqYpub48V+kxNmH3KPlUlxeoX8bDccE3g/hpHoOLHqseU7ywYMHK7c6CUK6detWueaa&#10;azQLnjg9Qnv77bfLqFGj9PnudkwEiK3zfxL2cMUzeeD/riufWP24ceP0+bj6mUDURc395PkREREm&#10;8IbhJRDTmMxCCdqfKnN3JEpIdKZkFJR6RVgrnPdMyy+R9QfTZWb4EVl7IE0Sc45K+TG7LzQU7qsm&#10;8H4CJ5NENbfQDO54Ti6WNsvYiLcfOHBAM+0ZCC8Di33atGlqwWOx81hSUpI888wz8vHHH1dlzKek&#10;pOgEAEEnUx6Lm1g/Qj5gwACJi4vT7cis/+qrr6RNmzYaDiCZriFYFr1heI9jjqDuOJItX8yKkCu6&#10;rpTLnXHnwLXyw/rDjsiXyC/O/aW5+OWX/5Gk3GIZsCJSrux2Yl+u7r5Sui7cK1GpBXLcedw4PSbw&#10;fgQnc8OGDTJ27Fi1qLHCsaBZ2nbDDTdoPJzEOKxufl+3bp0O3OyIMZMA4upuNTzEHHc8z1+6dKn+&#10;/eSTT2oiXGZmpgoyP7lw2I718Lxf9+7d9bX69eunr8N+NQQTeMPwHvnF5TJi7SEV0//+dpmO8zss&#10;k/uHbJDQmCwpq2i+7yOehDWRqY6oB1XtC+PaHqtk1rYjUlh6MvHXqB8TeD+Ck4nAvv322/Loo49q&#10;khtCSwY98Xescqx7EuMoWMPjFLxhuVzHjh3VTY9Fz+sgrqxhZ1seJ5EOEWc74vq44dmOn1jsXbp0&#10;0fdiO6rnDRkyRC36xoi0CbxheA8s5q6L9lYTVMaNvVfLkl3JUtSMokrMfcbW+Fr7woTju1VRkpoX&#10;WEJ1ppjA+xGcTJLoEFxc52S2417HLU9NeixzBsKNkCLoDLLZExISqqrYua+F4BKPp8AN2xEfJ3Gv&#10;5na8Js93X5PXS01N1f+72zUEE3jD8B7ZRWUyKOigXNCxuqje3m+tbIpKl9JmtOCZTCzbkyIXdlxe&#10;bV/Oc8ZXs3fJ/uS8Rt1bAhU+IxN4wycwgTcM71Fx7LgEH0qXNyaEVQnqdT2CpM/S/ZKUc7RZs+nJ&#10;5D+UXiAfTd9RTeAZrfuulWlhR+RoecNyewIZE3jDZzCBNwzvkldcLmExWTJmY7QMXR2l8W6Etjnj&#10;7y7ZR8tkUkhsLYHHTd9veaS56RuACbzhM5jAG0bzQaZ6YWm5JOUe1Sx51rwDy9DyHHFliVqR87i3&#10;1sEXl1XIugNpdQr8wJUHdJ+NU2MC7yX40FlCRrY73dwo+UpBGrLbqe+O0LFcLZBEzgTeMJqHcsci&#10;P5CaL+M2xUiXhXul99L9snR3kqT7kGiybC8mo1BeHRcqF1bmBRCDbzN8k7OvyZppb5waE/hmhqIx&#10;O3bskMmTJ0unTp20Yxvrzcl6J0udZWh0cPv888/lhx9+0GVvrFNH/DhZ/owJvGGce7DI0/KLNbZ+&#10;Q6/VVZbxEyOCZWFEklfc8fWBiG8+lCGfzYyQ1yeEyftTt8usbQmSmmfWe0MwgW9mVq5cqUVgWKaG&#10;kNNkhbatCxYs0PrxNGehScy7776ros/PuXPnqsibwBuGcbbggg+Py5Z7Bq2vEnd3tJ+zW9LzfUc8&#10;uedxH8guLJWotAJJySvWUIK/3wubChP4ZqZPnz4ycOBA2bZtmy5do+Ica8kZLCvjJ2vROREsb6Pk&#10;KwVmWO5GK1d/xgTeMM49CCTlX+8YuK6WwH/qWMpxmUWVW/oGiBRV9PA8kDdg4t5wTOCbmezsbI2t&#10;I+QI9qkuVgSfSnBsz0ny9wvbBN4wzj3UeI9MzpNnR4XIRR7rzK/qtlL6L4/UBDvDPzCBb2b4wD2F&#10;GlHjBFBhjiI1NQfWPBOB000G/AETeMM493AfoSwtS+CeGrlZbuq9Wlr1WSNfztqprntvdo8zmhYT&#10;eC+CoFEZjt7r/fv31zKw3377bbVBRbpAwQTeMJoHRJw177sScmXFnhTZcDBdYjMLpaTCMtP9CRN4&#10;L0JN908++UTbtN5///1aw71t27Za+90da9eurdza/zGBN4zmg7g2CXdHyyqkpLxCq8cZ/oUJvBeh&#10;RSsNWsiap/Mbtd4ROM+Bmz5QMIE3DMNoOkzgvQiFbbDSac6CuAU6JvCGYRhNhwm8FyH2/tFHH2kx&#10;GzLmAx0TeMMwjKbDBL6ZIe6+fv16HePHj9cP/oMPPpBZs2bJ6tWrZd26dVWPM1JSUiqf6f+YwBuG&#10;YTQdJvDNzKBBg6Rdu3Y63njjDXn44Yflyiuv1CS7l19+Wf/nPs7YtGlT5TP9HxN4wzCM6rBEmkTI&#10;zMJS7ZPfmGWMJvDNzMSJE3U5nDtYCvfNN9/ozw4dOlR7jEEFu0DBBN4wDOMkpRXHJDq9QGaHJ8jo&#10;DYf1J02CGtpoxwS+maFwTWpqqo78/Hz98PnQ6xuBFJs3gTcMwzgBljplg7st2iuXd1khl3ZeodUG&#10;v5m7S/Yn5zXIkjeB9wLLli2TGTNmaD36uLg4bSRDlznK13JCAhUTeMMwjBMUl1bI8r0pjrCfLCfM&#10;uNIR+RlhR6TQefx0mMB7AVzyF110kcbeaRHbvn17XRO/Z88eXfdeWFioTWgQvEASfBN4wzCME2QX&#10;lcnkkLhq4s6gf8CItYckvaC0csv6MYH3Aoj4li1bdB08H/wtt9wif/jDH+SPf/yjtGrVSpfO0S8+&#10;MjIyoE6ICbxhGMYJjpaVy9LdSbUE/mJH4KdsiZPCkvLKLevHBN4LkBVJLJ7OcomJidoWlmz5sWPH&#10;yueffy5t2rSRq666Sq644gqZP39+5bP8HxN4wzCMExBjj88qkm4L91SJ+4Ud6dm/SyJTLAbfELwi&#10;8DVByDIyMmTFihXSpUsXuffee+XXv/61/Pa3v5WZM2dWbuX/mMAbhmGchCx6mgDN254gYzfGyNwd&#10;iRKVmi/F5Q1LvjaB9wJkxlPAJjg4uGrZ3JtvvqmD5jOdO3eW7777ThPx4uPjK5/l/5jAG4ZhVAdL&#10;nfXvmQWlmlh37Litg28oXhF4qtZ9+umn8vHHH8vXX3+ta+D79OmjYr9y5UpNtsN9H2jla03gDcMw&#10;mg4TeC+AuP/nf/6nXH311frBT5o0Sfbu3StFRUUqapwUdwQSJvCGYRhNhwm8F6DJDNb766+/Lu++&#10;+65+8FjwJNktXLhQM+wRuLy8PBW9QMEE3jAMo+kwgfcCCBcfNPF1XPJDhw7VhjNPPPGEPPfccyr+&#10;xOEnTJggMTExlc/yf0zgDcP3+MURibKK45JfUq410RsTAza8iwm8l+CDZ7kcIlZWVqYxd/rCE4d/&#10;++235S9/+Yv88z//s0yZMqXyGf6PCbxh+BbHnHsUTU5CozNl7o4ECdqfKtEZhQ2uhW54FxN4L4CQ&#10;UamOWvSZmZly8OBBmTNnjnTq1EnXwCNwxOhZB7948eLKZ/k/JvCG4TsgDlmOuI/ZGC2t+66R8zss&#10;kwuc8dnMCNkRnyPHfwncstotBRN4LxAbG6vr20m2u+mmm+Rf/uVf5B//8R+1fO0rr7wiP/zwg/aN&#10;p2RtIImcCbxh+A5lx45LaEyW3NZ/bbVKauc5o+vCvZKcE1hi0RIxgfcClKLFBX/77bfLhx9+KOPG&#10;jZOtW7fq2vjc3Fw9ISyRw4UfSJjAG4bvwJrrhTuT5Kbeq6sJPOOyLivkw2nbJTwu2yx5H8YE3gvQ&#10;RW7Dhg1aaz4hIUFycnI0Ds/JcOF3BK4xIs9zWG7Xr18/Tdi788475b777tNM/TVr1ugyPLZh8rBx&#10;40b57LPP5J577pGHH35YunXrpp3tEFm2YRBGIOO/Xbt2ctddd8nTTz8tI0eO1Fr67BvbsH/s/5gx&#10;Y6Rt27a6HV6In3/+uer9GooJvGH4DsTZN0ZlyC391tQSeAZdzb6dt1tj9L+YyPsk3H9N4JsZ6tAj&#10;6NSgDw0NrRJV4CeD/1EQh8S7hsLzEHiy70eMGKEJe7j7EfiHHnpIK+fh9ucnVfNefPFFGTRokPTo&#10;0UOeeuopvQhoXYuwso/kBTzzzDP6fzL9uUCYOPTu3Vvb2yLu/Bw2bJg8+uij8tVXX8nw4cPl/fff&#10;V7GnYU7NicupMIE3DN+BCmpJOUel99L9cl2PoDpF/tXxYXIwNd8y630U7r0m8F4CKxcrOiIiokrk&#10;EU1X3J999llZunRp5danh+fj4scrkJqaquvoqXG/fv16ueSSS2TUqFHa3MYV9PHjx2tYgKV4WOa0&#10;r+X9mATwvLfeekutcf6Xlpam4tuhQwe54447ZMeOHXrh4IWg5S1NcggzMEFYu3atTiBeeuklfb/6&#10;hJr99Rx4FvgsTOAN48yp+b1inCksj0PAR6w5JK361nbVvzlxq8RlFTao8YnR/HDuTeC9BG5yrF36&#10;w+/fv18FjhMwe/ZsFWBOCBb5mcLJ5fWw2C+77DIVdDL2EV5i/7wnIKQINjkBvXr10skBSX533323&#10;DBgwQEUbsMYpxENL26lTp+okYMmSJXLjjTeqK58LCbDqsfgJEXCM5eV1tzXkfXlNvAUMXPphYWEm&#10;8IZxFuhNveyYpOQVS3pBiZSWn9336JjzPUzMLpIeS/bJjb1WVYn73QPXyZgN0VJQUm4ueh/FBN6L&#10;sEyOZXCse+/atats375drXrc3VjEiCwC2Fg4iVjC33//vcbjef3XXntNwsPD9TWxuIm5I9AuUVFR&#10;6rJnwkGWP53t6FM/ffr0ajXxaWv74IMPSv/+/bVQz+jRo+W2226TzZs3V25xAlYJEI/nJ7H8usBz&#10;wOPsI4NqfhT5+f3vf28CbxhnAK7ymPRCmRoaJ70cQe6zPFIW7UpSsT8bEPkDKfkybHWUfDozQr6Y&#10;tVMmbI6RuEysdxN3X8UE3svgRp87d66KK9XsEF9EFtd3fZbv6WDisGjRIvUCPPDAA9K6dWutjIeI&#10;40ZHoBFULG2X6OhodatTPpffsch5Xs1+9OQMPP744zpBQKCJv9PeFsvbE+L3JPj99NNP9V5UuPx7&#10;9uypoQgGcXueQ5tcE3jDaBxUnMs9WiZDVx2UW/ueTIx7ZNhGmbn1iLYePRsQi0LHWj/iWPNJucVS&#10;XGbFbnwdE/hmBuuYbnGeg4x6itz813/9l7q/cXtjgfMYFe4aCzF84uhHjhxRESXhjvX2JN+tW7dO&#10;E+5IlCNe74Kgvvrqq2rtI9xMEBB4wgWeQouljoeB53MsvDaWOvXzPSGHgAx9XPn1XVRuSALXPIOJ&#10;SUhIiLnoDeMMwHqPTM6Xhx1Bd8XdHe9N2X7WVrzR8jCBb2awWLFUaw6WqpHkhiiyHM39PwlrZwti&#10;//zzz8s777wjq1at0tenTa3ba57Evn379qlwt2/fXhPjEHJc77jgeT4guDyf2PqPP/4oycnJ2rOe&#10;yQP/Z2IBeB6I9xPTX7ZsmcbXG4Jl0RvGmVPhCDwlZe8bsqGWwL8xYatEpZ302BmBgQl8M4PFS5y5&#10;oaOmZXwqOJmIKzFvrGMEk58kySHqLJfDM0ChHUICrI13t1+9erVcfPHFurQOyz4pKUld8VTbI9GP&#10;18GbwHr3a665Rp+LxU1cH6/Dd999p4LPdngAmCgQHiAswP8aggm8YZw5WPCxmQXyzA+b5XwPcb+w&#10;wzL5ctZOyS46OdHmXkHsnEkBP3HvG/6HCXwzwwdM7LuhozFxeE4mLngq45EMR0Idf+P+Z5kcVjXL&#10;3Yj5Y60j+MuXL1d3OhY+3gPEGUHmoiATnv8Rv8eTgNWOp4FYPTX0EWCK3rgFc5i8sCSPZXj333+/&#10;eit4HfarIZjAG8aZw/eM4jQLIhLlyZHBckXXlVqM5p3J4bL5UEZVpjtifrTMmYhnFsqWmEzZm5gn&#10;OUVlOkEw/AsT+GYGa5nM+IZUqGMbxJbt+Xk6oeRx1qyTMY/gkgWP0LKWnfi7a2FjoU+bNk2t+Ftv&#10;vVXXteO+R5zZP14HccWKxzLHkue1SKbDMqf4jrs//CQhsGPHjmqxsx2JghTQIQTQGJE2gTeMswMR&#10;zy8ulz1JubJib4qsjkyTQ2n5UlzZ/Q1xZ1nb7PAj0vbHELl9wDq5e+B66bssUqJS86smAYZ/YALf&#10;zGBFY0FTjIbYNBY6woaYMVy3Oo9RAhbLmaVzuMlPNyngZGJZk5xHVjtxdH4SX8e9zmuzDa+D5c3/&#10;CQGwDa50Tr77HmzH9hTCQXRJfsMdTzlbJhw87m7HMZDQx+NsRxiAyYT7fg2F7U3gDePs0O/kseNS&#10;VFohxTX6t/N/xB8L/6JOy6vc+NSbnxAcI4WlZ7Zyx/BNuBZM4JsR1pXzYVMljkx0lpMhiogyhWeo&#10;U48Vzhr29957T7fD+sYaboxYtkRM4A3j3IJrfuW+FLneo2CNO7ov2ispuYElAP6OCXwzQ4Y6RWSo&#10;EMe69xdeeEEee+wxHdR5JzZOQhzCTvEbrHesa9d17s+YwBvGuaWkvELWH0yTG+oQ+N5L9mvlO8N/&#10;MIH3AggXrm/KuNKQBbFHzElmo5obS9NIfmOdOcIeKJjAG8a5hYp0cZlF8tnMCE3AQ9jp7/7E98Gy&#10;ZFfyWRfDMXwLE3gfAGHjJJA1T/y9IQl4/ogJvGGce8i0D4vN0i5xH03fIV/N3iXzdyRKWr5Z7/6G&#10;CbzhM5jAG0bzcPz4L1rWFmseYTfL3T8xgTd8BhN4wzCMpsME3vAZTOANwzCaDhN4w2cwgTcMw2g6&#10;TOANn8EE3jBaDlpp0/mOUjznuPM7YmL4FibwzQyZ8lSVa+hoaCc2f8AE3jBaBlTHyywslb1JubIt&#10;Lkviswo1O9+a1vgWJvDNTPfu3eWpp57SYjYMitu4RW74P8P935NPPqld2wIFE3jD8H0QjYNpBTJw&#10;5QF5fESwPDpsk/xtSris2p8qxWWNK09tnFtM4JuZsWPH6gfNoBUr3dnOO+88/Ulp2vfff18efPBB&#10;+cMf/qBCTxnbQMEE3jB8H2rc/7g+Wlr1WVNVBe+yLiuk3cStEp1RqO56wzcwgW9m6NB26NAhHTNn&#10;ztSWrVSwo60r9egZGzZskC+//FI7vJnAG4bhSyTmFMlXs53vaaW4u+O2/utkU1SGlFXY99ZXMIH3&#10;IpSpfeONN2Tr1q1awc4Tury1bdtW5s+fX/kf/8cE3jB8n+TcYvn7nF21BJ7WsyGHM03gfQgTeC8y&#10;cuRIdcPTrrWmwGO503+d7nOBggm8YdQNXeBoBEP1ObLWvQlx9skhsXL3oHVV4n5l15Xy6YwdciS7&#10;yFz0PoQJvBeZN2+eJtV16NBBG8/Q850e7fRx/+yzzzTJLigoqHJr/8cE3jCq88sv/yOJOUdl3o4E&#10;+X7tIRkXHCNbojMlt7iscgvvEJ9VJGM3RcsbE7bKy2ND5dt5u539ypDScvvO+hIm8F6EbnF9+/aV&#10;O++8U5599ln55JNP5OOPP5ZnnnlGWrduLcOGDZOEhITKrf0fE3jDOAlLzoocy/27VQflup4n2rvS&#10;+e2VcWGy9kC6dobzFghHsbNviY7FfigtX3KKSnV/+L/hO5jAexEELD09XZYsWSLffvutvPnmmzq+&#10;+eYbtdwzMzMDSuRM4A3jJBXHfpGotAK5vtcqFXbXHX5hx+XSffE+ySr0bo0MxAN3PIPJiIm772EC&#10;72WIvVPQ5uDBg+qep088f+fk5OiJMYE3jMCEZLXQ6Ey5vOuJvu2egxav8dlHK7c0jLoxgfciCFpq&#10;aqosX75cevXqpcvl4uPj9f9k1pNJjxUfKJjAG8ZJKo7/ItEZBXJbvzVyfoeT4s6a877LIiXnaJla&#10;zlSVKzt2XI5ZuVijBibwXoQ18cTZ77vvPnnooYekVatWsmvXLrXqf/75Z/nqq6804S5QMIE3jJNw&#10;cyZjncS62/uvdYR9pWarvzd1u2w5nKnZ9Pkl5RoDD4vJkvjMIikpP27lYo0qTOC9CLF31sEPGTJE&#10;pk6dqgK/Y8cOFXiWzlHKdu7cuZVb+z8m8IZRHbLoswtLJfhQhvy87Ygs2ZUsB1LztJpccu5RGbsx&#10;Rh4etlHuG7JBnvlxsyyISFLRNwwwgfcio0ePlueff152796t695vv/32KoHHVY9VP2XKlMqt/R8T&#10;eMOoGxq55B0tV2HHdU8G+7yIRLl9wNoq1/35znji+2AJj8tWl31Lo6i0XBKyi9QTUWCTlCbBBN6L&#10;/PDDD/LCCy/IgQMHNN7uKfD8pD79jBkzKrf2f0zgDeP0cNOm6M2QoINV4u4OEvLmO8Lf0gTycHqB&#10;jFh7SN6bEq6NawYHHZDIlLzKR40zxQTei1Do5tVXX5WffvpJl8Xddtttsm3bNomLi5MuXbrIiy++&#10;KGvXrq3c2v8xgTeM08NNO9MR+KGro2oJ/BWOwC/alSSFjjXcUqBKH8dya7+TzWtu6r1aei3Zpx4L&#10;48wxgfciNJwZMGCAvPbaa9pJ7vzzz5evv/5ak+vuv/9+GT58uBW6MQyjGty0S8uPyfI9KfLI0I1V&#10;onhhB4rghMruhNwmL2dLLgBhgYzCUsktKpMy57vaVFAV76WxW6qOwx2PDtsoMRmFlVsZZ4IJvBdB&#10;0Fj73rVrV3nkkUfk1ltvVTc9sXeWzcXExASUyJnAG8bp4abNSM0rlplb46XdhK3ywugt8v6U7bJq&#10;X6q653m8qWAZXkLOUfUMjFx3WMYHx0hIdKbkHG0aL0FUWr48PzqklsA/5ExeIpPzK7cyzgQTeC+S&#10;m5srycnJ+pNCN7SMxSUfFRUlBQUFkpiYqD8DBRN4w2g4LIfDvU2Dlz2JuZLiCD7FcZpS3LHcMwpK&#10;tQ4+LvSLOi2Xi53x4pgtsnJvilQcO/v3o4FOh3m75ZruJwv6XNFtpXw8fYeu9TfOHBN4L4KgT5gw&#10;QUUccSsvL9fB75wIus2FhoZWbu3/mMAbRv1wsyaDHlEvLq9Qy5r/USqW3/nZlOIOuPojjuSoNV2z&#10;XG7HeXsk0xH/s31PJhFbY7Pk69k75cHvNsgDzvh42g7ZdChDHzPOHBN4L/L9999rkl1GBhdy9RaL&#10;/O/xxx+XadOmVf7H/zGBNwIBbroIMkVpqDffEBHTG7Uj7AfT8mVtZJqsO5Amh9ILHKFvulh4XfD6&#10;vNcdA062hnUHFnZsRmGTFNZhWV9SzlHZHpct22KzdblcWcW5PbZAwATeCxQVFWmteeLstITFJZ+V&#10;laX/c8f69evlgQcesGVyhuFHuG71wxkFaqHuS85TN/TpeqhThnZ1ZKq8Nj5Uru+5Sm7otUremrRV&#10;NhxMP6dWbrkzASFp75FhG6uVy8VV33nBXskqOnsL3oXPoLziuI7jzgTIOHtM4L1Ax44d5ZprrpE/&#10;/OEP8utf/1quuOIK/Ztx9dVXy1VXXSV//vOf5dFHH9U+8YGCCbzh7+QXl8vs7Qly35D1uhTslr5r&#10;ZPDKgxKXVVS5Rd1kFpZKu4lbVVhdkb2k8wp5f+p2ySk6d3FqPIvEyH/aHCu3OvvqvvcbE8K0up4b&#10;JjB8ExN4LzB//nzp3r27Zssj7nzw/N2jRw8dvXv3lh9//FHCw8OlsDBwlomYwBv+DAlw4XFZGmf2&#10;jGff2Gu1TA2N0zXf9YklSXRthgdXPccdz/wQIgdSzm2mOd4DYu1kzs8KT5BFO5PU82Br1H0fE3gv&#10;gDv+yJEjsmLFCq1Bj4uev1nzziB7ni5yZWWNm5lzMvfu3SsjRoyQDz74QAvlvPXWWzJw4ECJjo7W&#10;BD5AOMnW/+yzz+SJJ56oGm3btpWePXtWdbDj9RDdTZs2SadOneSll16St99+W8aMGSNpaWn6mLsd&#10;F87ChQv1NXnfjz/+WObMmSP5+fm18gvqwwTe8GdYvrZwZ6JmiNcUarrDseytPoGPzyqUJ0durvW8&#10;F0aHSmIztI0ltMDae8rlFpZUaPa84fuYwHsRrHN6vyNsiBmCXlJSUm1QtrahcDJpTvP+++9Lhw4d&#10;qlrQEuf/9NNPJTY2Vt+HMXnyZI3xP/PMMzJo0CAdNL3h+e7SPPZrw4YNenEg2oQWPvnkE3nqqad0&#10;e3IFeE8mDjNnztRt3nzzTX3Pd955R+vskyTY0IvKBN7wZ4rKKmTF3mS5sg6BHxx0UN3w9Qn8Ucda&#10;/n5NlHaVc59z98D1MnpDtGbUG0ZdmMB7EQSNpjK0hu3Xr58K6DfffFNt4KZvKJxM2s3iGWBdfXp6&#10;uhbLwaK/5JJL9P+cbFfgn3vuORk6dKhONNzBpAKLm4HQU1mPCcLEiRPVyxAREaGTh3vvvVc73rE9&#10;a/l5LSryLVu2TD0Qq1atUu8BVj+ldxsi1ibwhj9T4VzPB1Pztd76RR1PivsTI4Nl5b4UKT3FGnb+&#10;T8b6pJA46TR/jya4TQuN1ypwhlEfJvBeBHFnrfuzzz4r99xzj/zHf/yHVrJr3bq1/Pa3v5Ubb7xR&#10;RbmhcDJrDqxrquWdd955mpGPy9wVeKrn0a520qRJMnv2bG14g8gj7myDxU+i35dffqn7yuvhZSDD&#10;n6p7rOFnOV9wcLDcdNNNeix5eXm6HZMDHud4CAeUlpZW7uVJeA937T+Di2/r1q0m8EazQ3ycbHay&#10;wuncxjXc1PCaxK1DDmdqYZd3J4fLZzMjZMGOREnPL9HH63tf/s/3kufTJpZBNv652E/Df+D6MIH3&#10;EosWLVI3NvFtkurIokd4cZOzPv6LL75Qi/ZM4eQitLScJTsfocXiRjgXLFgg7dq1U+scK5uudvxN&#10;3ByRRsgRbgQa170r0Lzmnj17dI0+8Xqs8+nTp8vNN9+syYPuDYefK1eulLvuuksnEEwcapKUlKTb&#10;0GyHMX78eE02ZHWBCbzRHHCdIuosNxuzMVpGrj2kPdeTHAElQ7yp4f2OHftF3fFRqQUady8pb5hQ&#10;sw2DeDijIc/xFYjZFzqTEzL+ieW3pH1vyfA5m8B7CfrBI6yIOP3g77jjDrWiEeE1a9aoyC9durRy&#10;68bDiSVBjrazH330kSbw6Q3CsQRoUUt8ffv27dqPnkkFMXQ8CW72PuKLpU5bW88vZGRkpLrkv/32&#10;WxViku6YCNTcVyr1Pfjgg/p8N67vCe9DGIJtGDTYwXuBJ8ME3jjXcE3jFicrvO2ozXJRx+Vaoe3O&#10;getkrCP2LA/ju9IYeE2qvxWUlquFXdckQb+D+j1seUJ9JuB12J2YK3O2J8iULXGyJjLNmdgQCjSR&#10;P9dwbZnAewlc2ljPuMIRO4R48eLFKvAIMMvoyLI/E3gNJg1MEh577DHNrnez8jnpiCcxbwa/u9vj&#10;RUCwU1NTZfXq1SrwxPA9b3T79+/XjHtyBsjOx/JG4JcsWVK5xQmYpCDao0aNqlPg2R/q8JO1z+A9&#10;8TL89a9/NYE3zjnHHYGhfvtH07fL+ZXxcAZL2B4dtkn2J+c1KlscwWKd+474bG3MErQvRaLSCqS4&#10;LHAtVpbYhRzOkHcnb5NLO5+oY39b/7UyesPhUy4LNJoGE3gvQob5u+++q1Y0cXLi4bSKRTQR2bvv&#10;vltd5g2Fk8kgnu2KO5MGluHxv1N9mRBwEvLuvPNO6du3r1r7TDrcv12B5jVItGPyQatbtqOv/Q03&#10;3KDJgq4o8xOLHuEnw56LrCbu/rqDFQO8tsXgjeaAymmRKXny+oSwKnF3x92D1mshF9zJDYHrlyz5&#10;2dsS5J7B61TILnYE7R1H2DZHZ2iCHdsEGrjkeyzeV20Cxbit31qd/Nhyu3ML15wJvJfYtm2bxrex&#10;2sl4x1r/05/+JP/6r/8q//iP/6hLzYh3NxRXKHHL40JH3PEEYKWfztWIuDLRuPLKK7VGPvtDAh1L&#10;4piEMAEBLP3ly5fL9ddfr5MPlsrhHSDJjokA6+OB53733Xcq8EwUXO/BqbAseqM5wYJPyy+WD6aG&#10;VxMfxkNDN8gBR/wb2lcdVzwZ8vcNqV7E5oIOy+QTarZnkrwaeAIfnVEon89yvtMenwnj+l6rZd3B&#10;dCmxevPnFBN4L4JYktDGCUDccFdjeePyJgmOBLaGCKMLJ5PlabjPyZAnhp6SkqJiy3Dfh5PMpAKL&#10;G3f7oUOHNAbPcxBqV5BJrBs2bJjG5du3b6//J5GOBDuEn9ACr4d1z/p4PA7Dhw9XKxy3PM9j/T2F&#10;fRoSyzSBN5oTvi8I+JrIVHlx9JYq8blrwFqZvjVeCkvKG3TdAk1Z1juC1brvyXXq7risywp5Y+JW&#10;rT3vSxYrE5zswlLZl5yrE5BzUZmOBMauC/fW+kxu7r1avSdmwZ9bTOC9BGKGGJOAhggjZtxMEFWs&#10;YpLc2KYxcDJZT48HgBr3WOO4zhm33XabZqq7Qk9cncS2W265RQe/U6UO6xzBZl8YZLpjiSP+ZMoT&#10;k6eYDUvluFh4T/adiYK7Pp7tEHvW0JPA19BiPSbwRnPD9UtCHA1VFkQkys/bjsiW6EzJcYTJbQCD&#10;EJJwF5WWL0eyiuRo2YmKkC6IFFn3853nt+pzsl6757i86wrtvpacW6yv523I3F97IE2X6j04dKM8&#10;PGyT9F8eqcfYlPDZMPF5bXxYlZv+Jsd6H7Y6Siv7NXQCZZwZJvBeggt77Nix6oZvaCGY08HJRGix&#10;/msOluQRi8drgJAioCS0kRiHNU9CHOEAOt25++KKN4VrcPuzLV4BRJvt3C8n2xHjxxPgviavR7Ed&#10;Jiw83hBM4A1voZnvjuDkFZdXKzhTWn5cQh3B//ucXfK8Y+W/PC5Uvl97SF3PgPAv3pkkf5sSLm2G&#10;b9K4e01xd8eTIzbLziM52tPdmxBOiM4okLcnbZPLupysqteqz2r5Ye1hXc7WlJB4uDUuSyaHxGnl&#10;vcW7kiQx52jVBMo4d3Adm8B7Cdzd1IwPCgpSgQx0TOANX+KYc/3R5Y1iNJ7lZSkXO8YRKiYDWPvP&#10;jQqRCz26vNU3nv5hs7qlz8X6+sZA4iDhApYD1tzHL37eKQnnoLY9LWD5vFj/X1xWocsDjXOPCbwX&#10;YZ04mfOUeCVrHiubynVYye7Aeg4UTOANX4Lqdgj4PYPW1xLCTx3Rj0zJl+lhR+SKrrVry9/rPOeG&#10;nquq/r7ZsY77L4uULEfgvO2iR+A3H65b4L90BD7Jsa4N/8AE3otQt53Y9+WXX65FbihZy9I2BN8d&#10;1g/eMLwDQshSubvrEELi6XuTcmXqlji53MPN7Y7ui/bJgBUH5KNpO+SDads15hyZnK9eAW+DByE+&#10;s1A+mREhV3l4Ju4csE4mbIrRxjaGf2AC70U2b94sXbp0OeXYsWNH5db+jwm84UsgxjEZhRpfv7zL&#10;iiohJFZNZzdq15OodpczATi/w0lxJ4ls+Z4UfRx3N4l5ZOS7cX1fgHr71MRvP3e3vDAmVF4dHyY/&#10;rj+s2fQtCc5RYWm5ftZWArc2JvA+AMLGSaARDL+TvMaJCbSL1QTe8DUQQurU/23Kdnl46EZNpOu3&#10;LFLXvB93LOFdCbnyyrhQuagyBs8aeGLtW2OzvB5rPx2EClgtcCi1QCcilNZtKahwOftLTsPCnUky&#10;LSxe19Vn5Jf6/OfenJjAexGEnGx0stuJt1MRjjXjCB0/WdJG1nugYAJv+CK6XtwRQkrXnlgvfiIh&#10;FoFhaVxdMfjpjuCQlW80PYgWlvs2ZxKFd8X9zK/pvlJGrT+skxZbfncCE3gvwlp32rS2atVK/vmf&#10;/1kuvPBCrSbHuvHevXvLxx9/rD3XAwUTeMMX4SZZc0BWYZmMC46pMwY/Yu1hSXesSaPp4fNneWKf&#10;ZZG1Pvcbeq2S7XHZUmYFdBQ+KxN4L0GhGxLpKAhD73SEnpg7Ak9yHUl3rGEPFEzgjZYEFjxruq/t&#10;EVRNZC7uuEx+3pagsWGj6UG0WL749zm7q33ujKu7B8mKvSlNvpa/pWIC70UoSUuLVlrEIujUbXcF&#10;njKwjz76qDakCRRM4I2WBIVaYjOLpNeSfXJ9z1XaYOaKriuk84I9cii9oFYhF2621KPn//zkb6Px&#10;8LlRArfP0v1a699T4CmBS/5DmdW4V0zgvQjtYukHj5gh8p4CT0U6OraZwBuG78JaeeLyy/akaKU2&#10;estT5a60hsBQ2KW4vEIruLG8jpK1iJCJfOPhM6Py4MaoDHlz4lZNcKSP//U9g2TwygOSXkCveYvB&#10;gwm8F5k+fbq8/PLLWtoVC5568TR04SQg/jR0Ya18oGACb7REsMipzkZrVNz2ZNd7wk02wxGdOeEJ&#10;Wvv9pTGh+nPZ7hSt7mYi33j4zPjssNYnBMfKiLWHZM72RF2SWHHMxN3FBN6LUNO9Y8eOKvKfffaZ&#10;XHzxxdK9e3fp2bOnNmvp0aOHCl2gYAJv+CNY6qyXf3Lk5iqX8nnOz6edv3fEZze4Ja1Rm3LnnpFX&#10;XCbp+SU6ubISuNUxgfcifPDBwcHahQ1X/XXXXSdt2rSRp59+Wk8G7nqatQQKJvCGP4JlP3rjYY3R&#10;e8aLGXO3J0iBY4kaxrnABN7L0GSGbnI0nvnxxx+1fSzr4alBH2gNaEzgDX+C+DzifiitQIatPlin&#10;wJNtj6vZMM4FJvBeBhHjBKSlpUlCQkKtwVr5QMEE3vAX0vJLZN2BdBm/KUZGrjskHebu1oYzVLpD&#10;2Pn5wJANEhbTcjO+iXVTghcXOWViWRlg+BYm8F6EKnXR0dGycOFCGTp0qMbeicF7joiIiMqt/R8T&#10;eMPbkCBXUl6h66ixwBubjY3IZTlW+4TNsfLAdxuqLHXE/YXRIfLIsE3O/zfKUyM3q3ueGuotkaKy&#10;Cq3st2hnoszcekSb8qQXlOrnZ/gOJvBeZN++fZpcd95552kVu6uvvlquvfbaagPxDxRM4A1vUu5Y&#10;pCm5xbI5OlOW702RnQm5WjGt5nr2+uBmyqRgcmic3FVHi1mS7DYfSpddR3IkJa/YsYCP63NaGpTu&#10;pY3uWz9tqzq2W/utkfHBMbYqwMcwgfcikyZN0nax33//vcTHx2v9+ZycnGqjrKxlzvDPBBN4w1sg&#10;WqxP/2bubq2GdmW3IEek18mYjdGS6VimDREtJgIJOUe12Yxndzl3PD6CJjTZ2sCG92upQphztFR6&#10;LN5X1WCHwfE+9N1G2ZOYKxVmxfsMJvBehKS65557Tvbu3avFbQJ95msCb3iLvJIybVRypUd/dEQL&#10;N3toTKZa5qcDD8DOhBx1wbuv4Q6Wx706LlSL4rR0N3ZcZpF8Psv5ntY4xtv6r5V1B9KktAGfldE8&#10;mMB7kblz58qHH34o69at065yZM3XHIEkcibwRnPDDZD2ovuS8+TLn2uL1o29VsvinclS1IDa5rxO&#10;fFaRY8EHV7Pg+f1BR/Qnh8RqbL+lT+SzCkul26K9Wj3OPUY3aTDiCOv6zYL3FUzgvUhoaKh89NFH&#10;8vrrr8vEiRO1+cyGDRuqjZSUlMqt/R8TeKM54eaHW31fUp50WbBHbuq9ukqw3HFLvxNWKW7108Hr&#10;UdFu4uYYuW/wBrnAEUBE8JFhG2V8cKyk5hXr+7V0yB1YE5kmr44L06V/uOpvcz6nYaujJNMRfys2&#10;4zuYwHsR6sxfdNFF8tvf/lauvPJKad26tdx6661astYdS5curdza/zGBN5oTbn645vuviJQb6xD3&#10;q7utlC4L96hVjnXeEIitH07LlxFrouSzGTuk28K9smRXkt+IuwvJh4QuJgbHyI/rDmsN/hNlYu07&#10;60uYwHsRxIzCNqcaBw4cqNza/zGBN841iCzilJBTJBkFpbIrIUdenxBWS9yv6r5SE+52JeTqGu+G&#10;gGt6d2KOdjl7fcJWeeqHzfLK2FAZ7li20emFKv7+BD3X+SxJQtQa/H40gfEXTOB9BNbbBnqinQm8&#10;cS7BzR4ely2Dgw7It/N2S8/F+2ToqgPSZvimWgJ/a7+1uk6dmDkuZwQMK5z4c12FaRA3lr7xumTh&#10;e74WyWcUu2EJWSAUg1FRcT63E59XSYst5OMPmMB7EUSdpXGbNm2SKVOmqMs+IyNDhY12sWTX5+bm&#10;Vm7t/5jAG+eKY861FJNRKB/P2CGXdlmhwkvy2/1DNsgNvVZVE2QGS+Q2RqWrwJP5PnNrvPRfcUCG&#10;rj4oq/anSoYjXJ4wAVi5N0Va911T67UYr4/fqm1kG+rqb6lwfHHO5zU9LF4GVPu8GrbU0GhaTOC9&#10;COJOJj1Jdq1atZLLLrusqh88a+SpZMffgYIJvHGuQIBX70+TSzqfEHfPcV2PILmy68nlcZc7E4D3&#10;p27X2HtqfokMCTooN/U5GaMnS57MerrAcQNl2duR7BNLxy6rnDzUHK+MC5PIlDyfE3i8E1jYeBcK&#10;Ssr1mM4UNViKStVD4jlpemrkic+LUIeJfPNiAu9F1q5dq+LOhz9w4EC56aabqgSe/vCskbdKdoZx&#10;9uQ74jUvIlEuriHwLO96dNhGuWvgOv370s7L5eVxW7T0KnXWd8TnyH2Ole/5HMaXP+/SHu/cQFkj&#10;HxKdWa/1frnznl/MipA4Z8KAmPqKyBEuoFRuWGyWzN6eIAsikmR3Yq56Lc4EJgc8/9b+a2t9BixB&#10;ZLJkGfbNiwm8Fxk/fry89NJLEhYWpkviyJp3BR6Be+SRR9RtHyiYwBvnilJHWLc6QnaHIz6ea9QZ&#10;FKFx/4drfuzGaEfkynXJ2/qD6fo/z+0ZH07bIbGZRVXx+RX7UupcZneZI+5YsLir5+1IlG3OPmQX&#10;lXk9Fs9+Y7HjSn9k6Ea5rMtKubzrSk0KXLkvVT0NjZ2IkOMQfDhTWtUx0flg6g5NNLSGNM2LCbwX&#10;GTlypPaBP3TokGzZskVuv/32KoEn/v7QQw+ZwBtGE4CgkSBHd7eHHEHD2qaIjWe5VQbr1l8dHyaJ&#10;OUe1Itu+5Fxp+2OI8/+T2+DC775on7aCVQvesVy3x2fLw87rek4e2A5xf9Z5/jXdg+T6nqt0Tfzk&#10;LXFaOKexjWyakgrnuxWVli8vjtlS7dgu7rRCPp+5UzPjG2tt85oHU/Olzfeb5MIanwPLBTMLzYJv&#10;bkzgvcj06dPltdde07Xuq1ev1jXwISEhGpunjG3btm1l+fLllVv7PybwxrnkWGWMmEz6pbtTZGKN&#10;jm/ueOz7YK2pjsuZ2DRW7mPDN8m1jkBf32uVfDBtu2OpZujrcQPVDnLO5GFCcIzcP3iDXNvjxHbv&#10;TQ13Jguh1eLyCB8TAcTVmzXbCSuExmTJQ86Ew/PYGW9M3CqHz8DaPuEVqDjhFRhW+Xk544Opzud1&#10;KKMqZ8FoPkzgvciePXvkm2++keeff17at2+vSXb9+vXTtrEUvenWrZu2kw0UTOCNcw03vHJH3HDB&#10;R6UVyGuOte5pdfP782NC5EhWoQo4a9dxqeNan78jUZbvSZEDKfnqlvcElzYiT5e1udsTNaN+3cF0&#10;zdr3FE/GDb1Xy8aoDK/WbMfa3p+SqwmDbo96BuGKD50JDP3sz8Ta5vMirk9TnfkRSSc+L8eq5/My&#10;cW9+TOC9CB/2tm3bpGvXrnL//ffLf/zHf8gll1wi99xzj/5v9+7dUlpaWrm1/2MCbzQXiFeRI/Iz&#10;HGvzQQ8r/v4h62VaaJzG310Llm1Jjit0rFOEqr5qbWxPrJ/YNs9Pyy/WSnjua7uDWD1NaRrSwOZc&#10;4Rb8Gb8pWvMS3H17ckSwLNyZdFbWNs/j2EhSZD28VbfzHibwXqakpESt9DVr1siCBQtk/vz56q6P&#10;i4vTxxoDJ5P186NGjdI+82Tov//++zJ06FCJjY3V5jXudgz60Q8ZMkTefPNNeeutt2Tw4MESExNT&#10;bTtEd/Pmzbpkz329CRMmSHp6epUAsx0XzpIlS/QiYrsvvvhCj6egoKDBsUYTeKM5QeTSHUt1dWSq&#10;jNkQLaPXH5ag/an6v6ZIBsNTsMKx5J8bHVJlJeOy7rlkv4YKvF35jeV9ybnFsmxPsvzgHDvJhSQV&#10;4okw/APuzSbwfgInkwkCIszJRJS//fZbefLJJ1VwmTQgmghuZGSkdOrUSZ5++mn58ssvdfA7oYLE&#10;xETdDsFluR6vRzIgj9Ech+2YNNCvnvdkQjB79mx5+eWXpV27dvqeTBhYITBz5swGX1Qm8EZzw/XL&#10;+mzc8AhbQ5rKNAZec21kmgxZdVD6LNsvP22O1fi7r6yHxztRUlYhNInhM8BTYfgPJvBeBPf8oEGD&#10;1HKua3z33XcyduxYCQoKkqSkJD1Zp4LHycLHksaST0tLU6FEjC+99FJZsWKFnmyy9EePHi2PPfaY&#10;9OjRQ7P4o6KiZNiwYXLjjTfKokWLpLCwUAei/sQTT8i4ceN0ghAeHq7/u++++3T/8TLQ8Y48glde&#10;eUXfOyEhQVauXClvvPGGin58fHyDxNoE3jgbECtc6LjGs3xIrNiPbEdAU3JL1G3dFN4Bw2gIJvBe&#10;BKv3uuuukz/+8Y9y/fXXy7333qvj2muvld///vda+ObRRx9V65kldVjWjV1ag3WN2J9//vkyY8YM&#10;ycvLk/z8fLXEsbC3bt2q2/G6hAoQbpL7EGnc+rw/1j0iDWVlZdq/nox/Wtziqg8ODtaJAfvI6wOu&#10;eVz5LP2joE9duQQIOJMNXpPBxcf+mMAbjQV3N6VoZ2w9USKV1qVrD6SZu9kIaEzgvQjC+M4772jF&#10;OqxnYtYMfm/Tpo28/fbbmlWPJfzUU0+pu7sxosfJxQrnebSjJc7PyUasmTR88MEHkpycXLUtv+Na&#10;52Kgix2xdwQab4Ir0GxH9v/jjz+u2f5Y9UwcmIwQHuBxdzus+DvvvFPL7hYVFen/PUlNTZX169fL&#10;rFmzdLBskONlwmMCbzQUJqcFxeUycOXBasVmnh0VolncZ1N+1RsQGz9adkyT4Mi0d79ThtFYuHZM&#10;4L3EnDlz5N1331UXPAKINetatKyNJ1lt8eLFatVicXOCeLyhcDKZRGCFI+ZY5bjBseiZMBCX92xm&#10;g0v/448/lldffVUL7SDQWOq0rfW8yfB8JiXE2hHiMWPG6ESgZu96LPcHHnhAn49FXxPX3f/ggw/q&#10;YCUBywNZTWACbzQU4tmRKflyx4B1tZZ8dZy/R0vKthSKHWGPSs3X/uqTQ+J0uV1KbrHP1bA3WgYm&#10;8F4E4Xv22WfVIkZ4PeF/VLLDqsXS7dKli56khgo8J5KiOWTIkxRHbJuJA6KJdc7/Pv/8c8nOzq58&#10;xgmL+sMPP9SJBRn2bvGdESNGVBNbHqMIT8eOHdWtT8ldyuwSf/cEjwEuf7L66xJ49hEXPxMPBt4A&#10;Cvv85S9/MYE3GgwW+paYLLm5T+0SqZ/NjJC4zNreo6aG+D/7geXNErEzyZDHcqf//Nezd2nluyu7&#10;rdSsexL00qksdwavaQQ2JvBe5KefflJXPLFskujISseiRvQQRaxf3N6IH+viWfp2KoHnZDJIfKMF&#10;LS7+Z555Rnbt2qX/4wbBwBWPlU54gDi7+1xi/MTlP/nkE028w8K+++67pW/fvhq3B55PIt/DDz+s&#10;DXLYN/aRGPzPP/9cNVHhJ96HO+64Q93vXGQ1cffHHeQL8NoWgzcaA9ZtdEaBPDxso1zQ8WTpWeqr&#10;9166X0vKnksQc4q77ErI0WV2YbGZkppX4gh+4wSZhjjjNkXLFY6we05S6C9P1TnW2BtGYzCB9yLb&#10;t2/XJWi4pXGhI5gMfr/mmmvUhY473C2GQxJbTUvfE04mVjpxbZarIe4817XceRwhReypoOeWwnXD&#10;AkwE2BfWxmPNM9HAw8DFgQeA7bDE6XB38803a4iBSQkFeW655Rbp3bu3ThLYRyYRxO6ZILAP7tr6&#10;U8HzLIveaCxkpePanhpK0ZqNKpBXdwvSimyhMZmndG/rd8IZVK1j8Htj4Pkk8k3eHCsPDd0gN/Ve&#10;o3Xu+y3br+VeebyhJOUWS59lkdXCDO6g+AxlYA2jMXD9mcB7CYQWASepDiG96667NCmN37HgsaJJ&#10;buMEIba40xHo+uBkEvdmyRpxd2LiCG1GRoZkZmbq6yCaCPW8efN0mRwTAZLpsPi5CBBuutvxvuwf&#10;Yk9mP+54JiSIO+591tbjnue13Kx83PG485kosLwPDwQxfd6/IWJtAm+cKXwv8orLtELc0t3Juvac&#10;rPoSR/hPBd8ZKs8dTi+QQ2kFakU3Btzxm6Mz5f4hG6qVvMXFPmVLnFZyayi5R0vl+zVRcp7H67hj&#10;U1S6lJSbwBuNwwTey2A5k9xGXBv3NCLK7wjyqdzxdcHJ7N+/v/z617+Wf//3f9cleFjWDCYPkydP&#10;1kY23Az5OWXKFLXiSZAjho7FT8Y9YQK2QWBxwWOJM2EgHs8EhEkB8XkuHN6T7cgZIOkOkee1mBSw&#10;vC4iIqJB1juYwBtnCpZ3dlGp7EvO0xrzZKBTb/1UYNlHHMmRjvP2aIOZx77fJN/M2SVbYzMlJa9Y&#10;C9KQoFfX61AcJjH3qD5/YnCMutFrinL/5Qf0dRoKJV1paUuTmvMrX4PmNN0X79VEO2L0htEYTOD9&#10;CE4m2e+sr6855s6dq9XrOMFsx8ArQJtaluZhmZOUh8vdFVZXvI8cOaJr37H6SaRjIsLyO9ebwHZM&#10;RiiWw4oAtqOoDu+HJ4DHG4IJvHEmUEhm06EMTah7eWyovPnTNpkcEivJObXzPlxw6yPe1Iq/rsdJ&#10;cb7G+f2ZH0PkjQlh8vK4UG0WQ7lZrHyXI1lFMnZTtLzubPPc6C3aftaz5ao7WIvf2HX41Ltn0kDF&#10;u2FrDsn0sCMSm1HU4pb6Gb4B914TeMMnMIE3GssxJqDZRSq2l3Y+kWBHDJsGMvO2J9Tr1sZ63+9Y&#10;+8+O2lJLmD3HxZ2Wq9DvdEQXkaWJzJTQOLln0Po6t3fHc6NCZN3BNHXhNxY8BvnF5drRrch5v8bm&#10;BRiGiwm84TOYwBuNBVc5vdkv7Xyy5zoDke+9ZL82jqkLBD4yJc8R4lMLPOOqbkEyPyJRy8zSnOWb&#10;ubtqbXN51xXyxvit8umMCOm8YK+s3JeiIQPD8CYm8IbPYAJvNBYsajqgXVKHwBO7Ts6t201P3/LM&#10;ghLpuXifXN+zdvzcc1zpCPzs8AS1qhOyi+Tvc5xrtMY2t/RdI0t3J8nB1BNxeyz3hoamDONcYQLv&#10;JYhfkyVPDJwqdm48O5AxgTcaC4lpMRkF8tTIYLmo08k18PQ4p687Lu664MaHK5y16x3m7alW4tZz&#10;EFunR3pYbJaUVxyTIseKH7MxWlr3O1lU5zJnctFu4lbNwmd/cKmbuBu+gAm8l0C8WNdOYRkTsxOY&#10;wBuNhRsYLV6pOU9i3KPDN8nTP2yW79cektiMU69D57Fjx36R3Qm58t6U8GrCziD+/ozzWj9vOyI5&#10;RSeSRRlk6Q8OOiBPOMLP+703OVxd8iyJO9X7GUZzw/VoAu8F+OCnTZum1eSoNc9yuUC/OZjAG2cC&#10;3i9c4rjPd8TnqJs872iZFq45HXznWILWfk71uDoV8R5zxHvdgTTNoPds8crrUh3vgPM+vF9STrH2&#10;lLdkOMPXMIH3Iqx550Nn/Tj14Vn7zjI1z4HwBwom8MaZwo2MuHrF8RMV6RoyWWYbku2CozLk1XFh&#10;1QSemDqtZ5ko1PVaiDnPZfC+DXk/w2huuC5N4L0EjWQuu+wy+c1vfiN/+tOftJ47hWQoSuMOSskG&#10;CibwRnOCSLNO/Yufd9Zax/7gd+tlf3KurT83WjQm8F5kw4YNWm+e5i4Mfv/qq6+qDdz3gYIJvAGI&#10;Km5zOqul5hdr4lpj4cZWWFqu5WpxpecW1/aE0STmQGqerqH3FHfG3YPWy+ZDGep6N4yWigm8F8nL&#10;y5P4+PhTjrrarPorJvBGRkGpzAiLl2d/DJFHhp1ImJu7I6FRHeFwme9LypdeS/drIlyb4Zu0yh2Z&#10;8LjUXdiOcrN1Jdg98N0G2ZNoFrzRsjGB9zKUeKVVLLXdKQNLQxmEjSYx1Kin1GugYAIf2JSWH9cm&#10;MQ8P3VCtoxqlYEOiM7Uk7enghkYd+gErDsiNHkvfruy6Uj6evkMnEG6vdrYtdiz0mVuPyKPOZMLd&#10;tlWf1TJ01Ykys2fS190wfAUTeC+Cdb5mzRr59NNPtUMbzV6o347oL1q0SDuykXwXKJjABzbZR0tl&#10;XHCMXFBHXfcZjgjnHT190yKscjrDvfnT1lqvcffAdY5VnlfNKucGmJpXLIt3JWlzmF5L9mspWpbY&#10;kbBnGC0ZE3gvQhY9cfaXX35ZPvzwQ7n22mu1kQsCT/OXV155xZLsjICB0q7jN51K4E/vpkfgox2B&#10;f6sOgb/LEfi9Ndzu3AAZ1KynAh2x/6LSCl16x/8NoyVjAu9FaN9K7/Zly5ZpP3batroCf/DgQWnT&#10;po3MmDGjcmv/xwQ+sCmtOCbrD6Zp21ZPF/3DQzfKFlz0zvVxOsiMz3Us/SGrDkirvierzV3dLUg+&#10;n7VTMutxu7tC7zkMo6XDdWwC7yWoZPfiiy9KTEyMlqz1FPjo6Gh58MEHtWd7oGACH9hwM0KASbK7&#10;d/DJbm1/mxIuYTFZUlzWsBj8iez4fI3DPz96i3aM+2bubtken61JdibeRqBgAu9FJk6cqKVqEffN&#10;mzdXCTwnBBf9448/LvPnz6/c2v8xgTdwjcdkFsrf5+6S8zuctOK/cKzvfcl5DU5648aGqz3WeS1q&#10;xOcVnz5+bxj+hgm8F2EdPB98x44d5eeff5abb75ZgoKCJCwsTJ588kl57733VPADBRN4o7i8QuvK&#10;X9TxZOMYd0zcHKtlYw3DaBgm8F6EJXBky7dq1Uqr2f3qV7+SP/7xj/JP//RPKvZMAMrLA+eGZgJv&#10;ZBeVyeQtcXJhHQI/OChKUnLr7u9uGEZtTOC9CO7IkpISbRtLMl2vXr2kd+/e+ntcXFzANaAxgfc/&#10;uH5JfGPw++muZyz4FftS5JLO1QX+AmdMCokzC94wGoEJvBfBgi8sLFSRp7FMamqqpKenS35+fkCK&#10;mwm8f0EHNuLgxNT3JudJWn6Jlp09lcizzI2ucL2X7pdLHZG/oMNyddf/fc4u2d+IGLxhGCbwXhV4&#10;EuhIsuvSpYu2jmVdfG5urrrlEbtAW4trAu8/cN0i7CPXHZLnRoXIUz9slg+nbZc1kWla3/1U1zWt&#10;X+OzimThziQZuyFG5m5PlIOpBVLSgCz6cw373RiPhGF4E65PE3gvQfY8CXYk0yH0VLN7/fXXpVOn&#10;TvLTTz9JcHCwZGVlVW7t/5jA+w9HyypkUkis3NF/bZWb/bIuK6TdxK0Sl1Uox05zbrH+i53XYNlc&#10;YWlFtRry3sAVcxrYJGQflSPOBOREn3hbdmf4LibwXgT3POvdEXKy6IcOHaod5Z566im57bbb5JFH&#10;HtFStoGCCbz/kJxbLB0X7KkWR2fc1HuNbD6cKaWOld6SwGKPziiUMRuj5bNZO+XTmREyct1hiUor&#10;0P7zhuGLmMB7GeLwiYmJujRu1qxZehLuvvtuueKKK3Rd/IoVKyq39H9M4P0HBL7T/NoCTwMYFfjy&#10;5j23Fcd+kfzicknJK3Ys74pGxfIR90LHWh++Jkpu9/BItO67WgYHHdASu3gcDMPXMIH3IjSSodhN&#10;//791S3/8ccfS7t27eSDDz6QgQMHaoyeTnOBggm8/0BhGRLlPMWdQflYEu6as5ELLv7w+GwZveGw&#10;DFh5QEMHJOyVNLDXO+EB+sq/MGZLreOhnW1kSr5OIAzD1zCB9yJjxoyR3//+9ypo1KQfNmyYhIaG&#10;6kkgthdomMD7DzRu6bpoby1BvLnPagmPy5ayZuqzTqyfErWePd8v77JCOszbrV3nGmLJMxlhQvDM&#10;jyHVjoXxxIjNEhGfY33jDZ/EBN6L0P/90Ucf1Xj7s88+K998842MHz9eNm7cKPv27ZP4+HgpKiqq&#10;3Nr/MYH3H8iCZ2lbTUHERU8mfUkTuOgRZxrUFJUe08z7utzkecVlGjevuR/XdA+SJbuSNRnwdPC6&#10;mYUl8unMHTo5cF/j0s4r5IOp2yUp56gt3zN8EhN4L8KHTzEbitrgju/QoYPce++98rvf/U4uv/zy&#10;qjr1gYIJvP+Q7wjr4JUHdC27K4jnO+O+wesl0rGG67N4iXdjMfM4osnfdYHbPKuwVF3vy/emyJ6k&#10;XOc9afNafXti7oOCDlbtgzuu7LZSpobGS24DatTzPT3uvF9odKa8Oylcru+5SscbE8JkU1SGlDuT&#10;C7YxDF/DBN6LIGh8+NnZ2XLkyBF1z//www/y6quvynnnnadla8muDxRM4P0HhHmHI74fTd9e1fq1&#10;VZ81MjE4VopKyusURESbhLVdiTnaNpbY9tHS6glxPI/Xxr3ec8k+uaZHkFzVLUhd/8TY0wtKq00K&#10;CksqZPKWWLnMsbY9Bf6Wvmtk1f7UBsfhed/yY79IUu5R2RabJVtjsiTRsdzxHJi4G76KCbwXQcRY&#10;796+fXtdA3/LLbdoBv1rr72mxW/IqifDPlAwgfcfsKQjjuSowGO5I6qtEfjNJwS+pqVNzkl0RoEM&#10;cqz+uweuk1v7rZX7h2yQaaFxknu0rEq0uWGRNDfNsb4Rd0/Rvs15zqZDGVpIx4XJAa1jOy/cI1d3&#10;D3Is9yDntdfId6sOqkDX5yGoDyx5RJ1lfvxu4m74MibwXmT27NnaNe7DDz/UTHqsdZbLkV1P9jwl&#10;a+kNHyiYwPsPFIH5Yf1hdWW7Anxxp+Xy9MjNunackrWeYKnPCDuiS8/c7bH87+i/TicKiCpww0rL&#10;L5bBdbjdL3Gs9DnhibVawxKnp23s8r3JMnNrgqyNTJfE3GK1yA3DnzGB9yIk0ZFQt3v3bo3Du2Vq&#10;ETZOTKBZBybw/kNidpF8O293LREmyW7DwfRaSXZpecUy0LHePXvAu4NkOLfJDN+JHMei/2Hd4Vrb&#10;kfS2dE+K1r+vCcVoqIxHzB23vCXFGYGACbyX0RtWTo4m0y1cuFDbxxKLp8pdoC2VM4H3H7Cyuyys&#10;q5LdagmLzZKyGgJPwtzQ1QfrFPg1+1PVwge+Lwj4+OCYWttRCnfNgbQWVyXPMM4VJvBehA8eYf/2&#10;22/lueee06Vy/HzmmWe08M2OHTu001xD4WSSsIdX4Pvvv5fOnTtL9+7dZe/evVV95RFRSuP269dP&#10;vvzyy6rBPpAP4F4AvBYZ/kw2WJ9Phn/fvn1l2bJlGjpwJx/8ZClfUFCQvibbDRkyRN+DKn28TkMx&#10;gfcfiIMv2Jkkj38fXJVkx9I0ls6R2U782pOyimOy1hHn50eHVG1/gSP2r08Ikw1R6ZKeX6KZ9VxP&#10;rLEftjqqmrgzsOAXRCRqpTrDMEzgvSrwu3btkq+//lrXwpNohzAyOBH33HOPCjTx+IbCyaS2PZn4&#10;VMR78MEH5Q9/+IMsXrxYxRYQ+hEjRsitt96qj3/00Uc6qIE/bty4qguA7UJCQvQxJh1vvfWWvPji&#10;i5oASL96tuP9+Inngcx/Hn/77bd1okI1vrVr1zYqh8AE3r/A7T5/R6KK+ruTtkn7Obsl+FB6vRY2&#10;VvzyPcnScd4e+WDaDnlxbKi0mxgmX83eJX2XRcqayFTJdrY5tcAnVbnzDSPQMYH3IlOnTpXHHntM&#10;i9sQf8cadi3i4cOHy0MPPaQu+4bCyaSnPBb88uXLVbDrEviRI0eql2DChAmSl5dXNXhfdx8IGzD5&#10;aNOmje5fVFSUrFy5UicONMFBgLHwySOgCt8LL7yghXv4/5QpU3RVwPvvvy+ZmZn6eg3BBN7/yCwo&#10;lWW7k6Xbor3SY8k+mbwlTqJS8+tdB08yHRb+2sg0bS97UceTAv7imC36/5yiMnPRG0YDMIH3IrjR&#10;EVqs9Jpixv/uv/9+FcszBTd5fRY8ws1SvPXr16sbHssfwUaMEVoEnffv1q2bJCQk6HMJF7B077rr&#10;rpN58+ZpOIBudzfeeKPuJ5MEQNT79OmjS/7oce+GB2rCMfNeWPkMXn/btm0m8D4GNwkEGcuYdqn1&#10;iXNNKpzzx3rxdxzr/cLK2DoFZros2CspubXd9IBrn0I4360+KBfUEHDGwBUHtM98fUl2y/akNKg6&#10;nWEEAibwXmTs2LHaGnbVqlVVSXUMTgIWOC70syl0U5/AY9njHUCY6Vj38MMPaxweMUbk2Xb16tW6&#10;Lh/hdp/LxbJhwwa57777NJSA8OMFaNWqlWzatEkfd7fDO3HHHXfI3Llz680jwEtAfgD7yeC1eb0/&#10;/elPJvA+AuvE6cIWkZCjMfUljjVOsxgS3dzzXR95R53J5NpDGkv3FGLKvQYfzpSSiupFZo7/8j+O&#10;dV8g38zdLRd4WO6eo/vifbI9PkfXy9d8jGVyP4cn1FomZxiBigm8F1m3bp3GrolrL1iwQMWOwe+4&#10;uN98801dF3+m1CXwWMzh4eGydOlSFeXNmzdrzB6Rx6pnuR6uekrntm7dWgXa80ZOUuDjjz+uyXsx&#10;MTGagEe+AF4AT1jjT9ndSZMm1XtR8RxqANx88806mHDQJvc3v/mNCbwPgLgXOdbw3B0J8viITXJ5&#10;15VyhTNeGrtFVu5NOW2J1uS8Yum7PLJWZjxCvHhXilaZ86TI+XvWtiNyRZeV1bZ3xzWO9U9deTL0&#10;p4XFa9Ke5+O0cg2Oql7oxjACGRN4L4JLmxg7MWysYCxmxk033aQJa1jRWPZnSl0Czwnnd046PxkZ&#10;GRmaOHfxxRer6x0XO5MMV+A9Y+gk3jER6NGjhwo8uQK44msKPJ4HhH/y5Mn1XlQcGzH8/fv369iz&#10;Z4++35///GcTeB+A0rHRGYXyyvgwubDjyZryFzsC/dG0HZJKNnyNinSeFDiWNLFySsm6zz3PEXtK&#10;1lLulcx5TzILS2XUhmjnvU6Ktjuu7bFKXfv7kvN0vw6lFUifpfuldd81urb+zoHrZIzzXLLtG1ud&#10;zjD8FRN4L4JwFhQUqLghwiSzMViKdvDgQT0xnuLaWOoS+LpASBHoq6++WhPw0tLSNDZPpj396t2L&#10;gn0hMx7hRthx0WOhMzlhe3dfeT3+j4ueDPv6XPRsz7buIDxAmMBi8L4Bsfbw2Gx5ZNimWoL7wphQ&#10;OZCSr2JbHxSX2ZuUK9/O3a3r3ykVe8eAtfL9mkMq5jWv7cKScvk5/IgzIahuwV/aZYWWlj2Yml9V&#10;O552s3Rx23QwXRZGJEloTKZ2fDvV/hhGoGEC72W4yfGhYzUjmAx+R5Br3gBPByeT4Qon2fT/9V//&#10;pSLrThYYblKbK6y8/4oVK+Siiy5SQSc2TtIdcfqOHTuqpc52WNzE1q+//nqdNLAdcXMEnolJVlaW&#10;bpecnKwufGL1LAVs6FI5y6L3Lejqhqi2HXVybToDl/tbk7ZVtkk9tbWMIFNjno5vxMfXHUhXy5/X&#10;rgkTAiYN9Gq/ousKdeVf1Gm5fDh9u8zbkSiRKXna/tV9T6rREcfH1Y83wCx3w6iOCbyXQQyxdom3&#10;s/yMNfEsRZs+fbq6zhsDJxMxZYKAQJPxTutZkvkiIyN1CR3L8ShKgyUeGxurA3c8YYIbbrhBBRZL&#10;mvABxXZI9CPrnv70bMdyuCeeeEJd6yTs0QyHPAJq6s+ZM0ffZ8yYMXocn376qWbaN3SiYgLvWyCg&#10;tH0dHxwtdw1YVyXwWPQ/bzui4t0QUcWqpkwsyXr6nFNMCnj8cFqBFqwZvT5aOjpi/+jwjfqez/wY&#10;IsPWRGkWvWEYp8cE3ouwFK13795Vok4mOwVnXn/9dXnggQdk0KBBKsANhZOJiI8ePVrj5MTQ/+Ef&#10;/kGFm/X2VKIjHMDrupXz3Op5TDBmzpxZlc3PRAGxZS08go6A8xoUsiFBDw8D78dPJgvvvvuuJt+x&#10;KoCfHMvWrVtVtBuKCXzzgMCy5C0+q1DXnLtu77pgKVtSbrEs2ZWkrnWWp63an3JOY92cd/aPePvz&#10;o0LkEseKdycXJNKN2xSjyX+GYZwaE3gvQqY5YoilTEY7gs8gke2rr75S4We5XEPhZGJ5I7iDBw+u&#10;NljWhls9JSVFXx9XPHF01uKzFI54PfkArrXNa2HJ42KfNm2absfyOvbTLYgD/OQC4jVZ4sZ2JNZF&#10;RETo83mdhmICf+4hrr47MVeGrDoon82MkK9m79TiM7GZRZVb1IZzyCSAojVZhWXNkqVOwZvt8dm6&#10;bt4Vd3f8ffYuScoJrBuVYZwJJvBehIQ2LGMSy2rGqSn4wjIzxDVQMIE/t2C5u01grvdo43rP4PXq&#10;+o4/hcg3NyrwcSbwhnE2mMB7ERLWcM2ztrymwGMp4zon7h0omMCfW+jBvuNIjtwzaH0t0bxr4DoZ&#10;teGw1oMnw/1oGbHyxiV5NiXE/1Odychr48Pk0s7VXfTjN8VUdZczDKN+TOC9CGVe33nnHfnmm29U&#10;0FkHzkDwP/nkE32MgjMsmWPgXm+My7ulYQJ/bsE9H3woQ+4cWFvgGW2Gb5IJwTEa46bka0L2UZ0U&#10;eAOuc0rdbnb29/0p2+XJkcHS9scQGb4mSrPy/fl7YBhNhQm8FyGbncz5Sy65RIvFkFzHYP34+eef&#10;r8lt7733noo9g2x7fxY9E/hzy4nCNQXape1ij8Q1d7D8jaVpjFZ9Vms52OTcYnXtewNuTuxzSt5R&#10;2Z2QK4fSCyTvKMvkvOdZMIyWhAm8F6EGPVnpiDpZ7FjsDNz2lK/lMbLTOTkM1pojgv6KCfy5hS87&#10;NeQpJvP4iOA6Rd4drHtnadxGHyj9yrp3PAmIva11N4yGYwLvRfjgqRrX0EGGPCfMXzGBP/dgjdNu&#10;lZrvz40KkZt6nyj1ekUdyWw39Fp9or+6xbsNo0ViAm/4DCbwzQMiT9EZ1pmv2pcqS3Yla0EZqsa5&#10;4o4Ff3u/dbLBmrcYRovFBN7wGUzgmw+++Li9i8uOaUb61tgs+XDq9iqBv7ZHUFUM3mLehtEyMYE3&#10;fAYTeO9BbB6LfnZ4gkwIjpXle5IlIbtIW8IahtEyMYE3fAYTeO+AFZ+Se1RiM0+UrmUdPLXjvZU9&#10;bxhG02AC70UQNBq2cBIME/jmhoz0hKyjMjU0Xr6evVM+m7VThq6Okv2OJc8adF+E70ppxTHJKCjR&#10;8EFRaXnlI4Zh1MQE3otQjpb67tSBp0lMoAuaCXzzgbgTe/8pJFbuG3Ky8A0lbHsu3ifpjoD6Wuyd&#10;mxVNbpbtTpE+y/ZLt0X7tCjP4fQCyxMwjDowgfcic+fO1WI2rHXv16+fLFq0SPbu3atNXwJR3Ezg&#10;mw/c74nZR+U9j8Q6d9w7eIPsSsyV8mO+JZplx47Lgp2J8sSI4Kp9vc6ZkPReEqmrAmyNvGFUxwTe&#10;iyQlJcm8efO0VO3TTz+tjWc+//xz7cpG6VpaxdK5jZPE8HdM4JsPisdQGe7tSduqiTvjroHrJTQm&#10;S0p9LMGORjl/n7tLzutQfX9b9Vkjkcn5PjchMQxvYwLvRRAwYvD5+fkSGRmpleqoXnfjjTdq6dr2&#10;7dtrsxl6uGdnZ+v2/iz0JvDNB9ZudmGpdF+8T67uHlRNMGlGsyM+Rzu6+RK0tP14ekS1fWVc2zNI&#10;tsZm+9yExDC8jQm8D4CQcRISExM1Lt+5c2e5/PLL5cILL1Sxf/XVV7XzHM1mvNnh61xjAt988MWn&#10;9GuYY6m/OXFrNcG8sddq7diWXVTW5G5v933pL0/zm8Zk6uceLZPeS/fJFV1PVt27sOMyeei7jRKf&#10;VaSvaxjGSUzgvQiCxgeenp4uoaGh0qdPH3nwwQflsssu01axJODNmDFDPv74Y3nggQdk8ODBtdrK&#10;+hMm8M0LX/7MghLpNH9PNYGnit2DjmhGHMlRET4VvIbWinfElZ/8XR+a2FdWoUlx1LjfnZijk4hj&#10;DZy0kki3LTZLPpmxQ67pHiRXOQNxn7M9Qa33U723YQQiJvBehBj7Dz/8IG3atFFr/Z577tFku127&#10;dklGRoaeGE4IYvfll1+q+94E3mgqENyYzEL5bFZtt3frvmtkxd5UFeRTQTU81s7vTsyVpJyjp5wQ&#10;5BWXaw38uwetk2t6rNKM/b7LIyUmo7Byi1PDzaqs4pgk5x6VsJhMWXcgTaLS8tUbYGv2DaM2JvBe&#10;hPavd911l3z11VeaUU8cHmu+rKysmiuek7J06VL56aefVAT9FRP45oUvf2ZBaS0LnnF7/7XqvmfN&#10;eX2kO89lmRpZ7Xc5ov3w0I0ycXOMpOaVVG5xEuL5lMN98LsN1ZLkEPmfNsdqJb2GWOBsg8VPfXwK&#10;9JzOw2AYgYwJvBeJjo6WdevWyaFDhzTRrr74OkKXk5OjHeUsBm+cDbi5c4pKJdqxmikUU+gIa9D+&#10;VHlhzBYP0T1Rhz4tv/618CmOiI/eGK0JefSRd59754C1avnXbFBTUFIuC3YmqVvd3dYdvZfs131p&#10;iMAbhtFwTOCbmdLSUv2QGSyBKywsrPq7ruHPLvmamMCfW7CiQw5naue4dhO3yntTw7WK3d6kPNkU&#10;lSE/rjssg4MOyqytR9RtXp91jFW/KjJN7h+yoZq4u2P0hmjJKiyt3PoERWUVsnJfisbOa24/cMVB&#10;ySooNYE3jCbGBL6ZGTVqlHzxxRcNHmFhYZXP9H9M4M8dZJjTPOaDadvlco8s9AeHbtAktXzHws45&#10;WqZWe1HZqYvGZBWVyhjHer+gw8n2sp5jfHCM9pz3hCS8qLQC+Xj6drnEoy3tUz9sVuG3JDnDaHpM&#10;4JuZ3r17y/PPPy8vvPDCKQfbMHDhBwom8OcOBDQkOlNu6LW6mhgzWAtPCVhuBp6jPrIKSxwr/XCd&#10;Av/I0I2a/FYzdq83mtIKTY7r4bzfR9N3yN9n75JFu5Ikw+O9DcNoOvR7ZwLffMTHx2vhmoYOYu+B&#10;ggn8uYNM8/UH0zWpraYod16wV5JzGv7F57XW7E/VpLoLKl30F7AefdhGmbIlrmqyUBP+hyeBHIDD&#10;6YXqLTDL3TDOHSbwzQxJcp4DEeMEsCwuOTlZy9d6DuL0gYIJfP3Q3Y2EOMaZdHo75jyH9edtR4VU&#10;c5FT5pX+72SxNxRuGoj4tLB4eXVcmDw1crO8PiFMpjt/02r2VILNYwxCAO7vhmGcG/h+mcB7CRLu&#10;jhw5IitXrpQff/xRBgwYoOvgPcfu3bsrt/Z/TODrBlFnnfniXUmyeHeS/s7/6oMvNdnvuMmLHWsb&#10;q5n/8fsS5zVeHhsqdw9ar0vWBq04INGO8DdWaFl3jiWfmHNU9iflSUpusTaDOd16dN6n4tgvcrTs&#10;mCb92fp1wzh3mMB7kQMHDsjXX38tf/7zn+Uvf/mLXHLJJVrFznPQjCZQMIGvDdXhlu1JkSdHBMv5&#10;jsXNeHJksCzfk6yP1YQvNMJJ0Zkt0ZmyISpdojMK1BWO1Yy4plYWpmGpXGHpmXdh471qjlOBmDMx&#10;iUzJk1X7U2V7fLauw7cSs4ZxbuA7aQLvJegaR/W6ESNGaDMZlsQhajVHoGACX5uMwlJ5fvTJNeoM&#10;Ssm+OCZUH6sJIhoWky1v/rRVl7Cx7QOOpb5ib4pOCHi8ZpiouaCW/KSQWLm2R5DuF/vXecEeOZRW&#10;ULmFYRhNiQm8F/n++++lbdu2EhUVpeJ+OgvI3zGBrw2W9mPfn+x/7o4nnP/tScyr3OoEWOKsP//7&#10;nF1ysUec/YKOy7XaXFJucb2Fa841eBDwKNzef42Ku7tvl3dZqUvuCkvKA/76N4ymxgS+meEDd8fs&#10;2bPlww8/lJCQEG0b6/mY5wgUTOBrk5R7VNr+GFIliO54btQWFWxPsMYPpORLO8d6r7k9pWe3x+Vo&#10;nJxrCqHPKy7TtenUoy8obdoJpuf1y8gvLpd5EYl1VrLrqZXsjjbp+xuGYQLf7AJPvfktW7bomDVr&#10;lnz66afaRGb69OmycePGqsfcQW36QMEEvjY0V5kUEqdV47B81eXu/D45JFYf8wT3e2JOkbw/dXst&#10;EaXBC65wCs5QoS48Lls6zt8tz44KkedGb5G+yyJlf3J+lSCfDTwfi5wWrkwe8p2JBFn6q/enqnve&#10;c784Hqrn0ZveBN4wmhYT+GamQ4cO2vqVce+998qVV14p//Vf/yU33XST/u0+xqB1LBn2DcW9OTM8&#10;Y6zu/xqyDeNcbNcQTODrhrrvZNB/tzpKhq4+qJnwqTWsd+Czpvvb1LB4XaPuusJb9VktA1dEaj34&#10;447Ap+YXy7fzdlcT25t7r5YBKw44wnzmlrx7vg+lF8j3aw/J3yaHy9uTtznvfUB2JuSot4DwweVd&#10;VlSJ+4tjt8i6A+lSbuvhDaPJ0XuCCXzzgdXev3//Bg2WzTVmmRwnk8I4wcHBuuyuR48e2mOegjlu&#10;TXu2QTjxJNCdrnv37lpdj3BBZmZmlaiyHWGDrVu3akvbrl27ysCBA3XCQf18RBz4yQW0evVq7Vff&#10;rVs3zS3A+8AywMbctE3g66ekvEIyCkp08Ht9YMUn5RTLvO2J0nPxPum6cK9MDI7RpXBu3/Zdjtg+&#10;NqJ2XP+18WES51jdZ5NVzwRjqDMRubXfmqrXvdGZPPRasl+X1O08kiPDncc7zt+jXoM1kWlqvRuG&#10;0fTod9IE3jtkZWVJYmJinQl2iBtr5BtTyY7XoEMdgvz666+rF+APf/iDLF68WMUWeF2S+hB2Evxe&#10;ffVVeemll+S5556T4cOHS15enoo24h4aGiqffPKJPPvss/Laa69p6Vxel8lAScmJamVcMEuWLJE3&#10;3nhDS+zyOK/70UcfyYYNGxrVLMcEvvFwrlh6lppfovXkKYLDeWGNOpXi6NLmWcQG93yEI/Btvt9U&#10;TdwZrzoCH5tZqEVxsPbTnckEPxu6jI3JBROEV8aG1nptiuHQ1Ib3Jx5/JOuoJgRau1fDOHeYwHuR&#10;NWvWyNixY6WgoHahEU4Egosl3FB4jZSUFFm/fr2K7pgxY6oJPI/zc+TIkfLwww+ryO/du1eFnJ70&#10;1113nVrsiHdubq5eEI8++qi+zsGDB2X58uUq4PyPiQR965mEvPjiizpBWLRokba+pc/9k08+qQmE&#10;TGJca/90mMCfngpHEBFdGsPw83BagUzdEi/frT4oEzfHSoRjIZ+qCA7JdSl5R+XrObvkao+Etxt7&#10;rZI+SyMlo6BU16lPC42TYWuiZPKWONmTmKuW+enAQ3AoPV/d7p7iznh8RLDuG/tvGEbzYALvRYYM&#10;GaLCSCJdTRGkdC0WOGJ5puCq9xR43gMLHWv7rbfeku3bt+t2CCld66699lr57rvv1FWPlX///fer&#10;ax4RBy4OQgxMBObPn69r92mGc+ONN8rkyZP1tYHn4/a/66679D3wBtQF+4Oou4N9DA8PN4GvBwQd&#10;9/rs8COO8MbK7O1HdB25Ww+edeUfTN0uO45kn7KcLVbz1tgs+Xr2Ll0+96RjXdMAhiV51IhvP3un&#10;XNr5RJycsrafzYyQfcl5p7XkuZmQmd9h/m5n8nCyY90VXVbKp85rkCnvrWV6hhGImMB7AQQ9JiZG&#10;OnbsKI888ohs27ZNBY3/uYNYN0l2COqZUlPgEUws7Mcee0w6d+4sqamplVueqKqHKx6XPA1xiKnf&#10;csstMmXKFLXUXXC733fffTo5SUhIkPHjx0urVq30vTyZNm2a3H777TJ37lz1CNQFEwLeF68BA28F&#10;70dlPxP46iCuVKUjTu4KZ13jwo7LtR87QnsqiLNTeOZQaoH2fifrnZ7ti3Ym6Wt4vuZFzt/Tw47o&#10;BKMhMMH4ctZOuXPAOrnDGe9NCZfgw5nOxMLE3TCaExN4L4BrHFHEUv3Nb34jN9xwg/7dunVr/Xnz&#10;zTfLX//6VxXiTZs2VT6r8dQl8Dt27NCJQ9++fSU/P79yS1FBffPNN9UFj/udErnsDz+5SFwQ4ccf&#10;f1yT6ZiIDBs2TKvx4eb3hDg9qwJI5Kvvolq7dq0888wz+hm441//9V/l3/7t30zga5DtiHGHebur&#10;CW9dA2t+wPIDjrVc96TKhXNac2QXlaqbv6bA8/fIdYfVfd8QeC0mGAdT82W/Y/nnHHWuPcdy5/+G&#10;YTQffOdM4JuZBQsWaIY7An799ddL+/btVfT5n5v5Tmye7Pf6rN+G0BiBR9TbtWung99xwSPwWOCe&#10;4QMEnv1mPz0FHhe/J67AE2Ko76LiwiNnwPVa4F1gX6nLbwJfHerGfzx9RzXhrWtc0WWFdofLcyYE&#10;WP0kvjUU4uzL9ybLld1OutcZV3ZdKXO2J0hRacMseOB9eX+y9vndxN0wmh8TeC9AUh0xduLXP//8&#10;s8a409LSqgYufOLbbtz8TKlL4BFvLHDCA4grcBHgKsea/uyzz9RFj3WNix6BdicZ7AsJfAj30KFD&#10;1UU/ceJEnQjgunf3lfchJn/HHXfoRKG+SQrbs607CAUQs7cYfG2yCkuk04I9taxrz0Hc/Kufd8r6&#10;g2m67nxXYo5m0iOyDQEhTsgukj5L98uNvVbLZc5k4Yaeq6Tbor3aatbi54bRsjCB9yKsJychjZ8I&#10;OkIfFxdXbTAZaCicTIYrnFTGQ+AXLlyoJ5b/kR1P5Tzc8bjVSW4jCW7z5s2aZMcadvYJgSXTnokA&#10;1jXPZT+nTp2qIQUy5lnCh7ATUiAWzzGwHbF9LHwmAhEREfUm2dXEsujrB5Fmzfjr48M08c1NrHMH&#10;CXbvTg6XEWsPyWczd+gyOMbXs3dqQh0xd66N00Ep23hH5FfuS9H+7sv3pujSOVrPGobRsjCB9yK4&#10;yFkq98UXX+jacSxrd+AGZ5Ds1lA4mYgpHgCy4GfMmCG/+93vZPTo0bocLjk5WYqKinTZW5s2baRL&#10;ly4qwMT52QeEGgsaS5qJAOLOkjiK5uzZs0dFnXXzLIGLjY3V98KKZ408CXq48/ft26dizzZ4AxD9&#10;hnohTOA9J2knRtXfzsgpKpPQ6Cz5Yd0heX1C7WS7OwaslYeHbaxWoe6a7kHy99m7NaGO16kL9/Xd&#10;SQDvW1xW4TynXN32dbWlNQzD9+H7bALvJRBWrGkE/fPPP9claW4snp8MBLihcDJx8Y8bN06eeuop&#10;dZH/wz/8gybuPf3001qJDi8BFjkxeCYVDB6jiA1xfyYdCDLiTbz+yy+/1McRcEQbyx+hx+3O+/Ez&#10;KChIl93xniz7YzuOh3i9FbppHMStKQDDkrVdzqByXV6xM5HKOSopecUSlV6gWfLUpvcU91ONJ0Zs&#10;1jKxCHhdUBSHHvEJ2Ud1DT3n1TCMlo8JvBdBiB966CFdGkaCGa5trG/P0ZgTwsnE8l61apUKuOeg&#10;9C3xcLccLe9HIhzr3kmUI05PURpXVHktLHkmGMThBw0apJY8MfiapWrxChAOwFNAuVr63LOenbh/&#10;Y8Qi0AUeId9wMF3Ly747JVxHh/l79O+vZu+S9nN3y+czI9RKr0vI6xuPDd+kRWaOZBdpFTk3lo7g&#10;I+oztsbLN3N36XtQQ55CNxW2pM0wWjwm8F4EQXzllVc0wS0QrdWaBLLAU5hmW1y2tJu4VS6oQ6RP&#10;N2jcQtGal8aGys19Vlf9n4z4Z38MkZ5L9km3xfvUvY/YU772qDOoVPfAdye9Adf3XCW9l+7XJXHm&#10;mjeMlo0JvBfBtf3111/LnDlz1HrH3Y1r3HMgeoFCIAs81jtie3Gn+rPk6xvalW3MFpkfkSjBhzO0&#10;K9zrE7bKy2PD5OVxodpZzt320s7L5cufd8p+x0qnnev7U8OrvRbjnsHrZVdCrtWJN4wWjgm8FyGh&#10;jXrtJLyRvc76+KVLl8qyZcuqBklsgUIgC3ymYzGP3hgtFzVS4M93xoOOBb41NlNj6XyhqTgXn1kk&#10;uxNyZNjqg7Wec1W3IJm/I0k7u73107Zaj985cL1sic6U0goTeMNoyZjAexFi8IgZ47zzzqs23P8T&#10;Jw8UAlngyVpfvDNJbup90r1e17jMscBv6bta7ui/VluyPjpsk/aHJ9udL7PnIHFuyKraAn9F15Uy&#10;ZUu8tpDtNH+3XF5Zd55xYYdl8vyoEInJKGjw+nnDMHwTE3gv4tZ8P9VgaVugEMgCzxcxKeeojFx7&#10;SGu439BrtY5bHBG/rd9aadV3jf7+6YwdsjoyVZu/sGQuNuPEGnWeXxPi7DO3xcvVHpXpcOff7kwO&#10;Vu9P1ceJ+38xK8KZNKyR1n3WyAujQ2XZnmQprvQGGIbRcjGB9yIsIeMDdyvbUVmOQfY8meo8ZjF4&#10;/4RMdmLc5Y6VzO9Yy7jY0/NLJDQmU6aGxmuhmdCYLE2KW3cgXYIPZUpcZpFuR9tVXOgsq6tPiFnP&#10;TgU6kuZuciYL1/VcJXcNXKfFcJJyi/VxXoNY/GbntXmPgyn5mnxX35I6wzBaDibwXoQlZqw7JxbP&#10;EjR3DfyoUaO0MI3ncrRAIBAEni8cwp6YfVS2x2fJ7sQciU4v1J7r4Y41fSitQH9fuTfF+TtLsopK&#10;pcwRYSxqLHUEvTHwXNbQrzuQJvN2JDlCniFpeSXVlsHxmrx2cZkzcTjFhMEwjJaFCbwXYU06NdtJ&#10;sqMBzMsvv6yDdqxUkKMyHOVgAwV/F3gVd+eYgh2R/XDaDnl0+CZ57PtgeXpkiDw+Ilj/fmrkZu3P&#10;/siwjc7vwTLDseIpdnM2oouHoKS8QgpKKlTIzTo3jMDABN6LUJCG0q8ffPCBLF++vKovOv+n/Osb&#10;b7yh1eACBX8XeIQ21bGe35m8TS7vejKx7VTj3sHrtR58YSM6uRmGYYAJvBehJjxlXencRtU4TgYD&#10;YVu5cqU88MAD2m0uUPB3gaeRS8SRbLmt/9o6xby+8fQPmzUeT1Y81wdu93THqo/NKtTKdPzPMAyj&#10;JibwXmTEiBFa551GLoibJ7t375b7779fu7cFCv4u8MTedyflyB0D1tUp5Kcajw7bKIt2Jmlp2aW7&#10;k6TT/D1asKbv8kjZdSTXmTxYtzfDMKpjAu9FZs6cqQ1ahg8frrXh8/LyNOkOcaN2PN3kKHwTKPiz&#10;wB8//osWoNmblCevTQjV3u11CfmpRo/F+2Tqlji16N3/Xdx5udanT8w5KscCKCHTMIzTYwLvRbDc&#10;v/nmG02ya9++vVr0I0eO1PK19FInq562r4GCPwk81npBcZnkHC3TMrQHUvJl5tZ4GbzqoLw9aatc&#10;5bE23R3X9wySF8dukWccAWe9es3Hv5i1Uz6fFVHr/xd3XC6bD5+oZGcYhuFiAu9FEDT6p3fu3Fnu&#10;uece7cd+0003yV133SU9e/ZUkavpuvdn/EXgSYjblZgjc7cnyLSwePl5W4K0n7tLLu9Sv9V+ZdcV&#10;8tmMCNmfnOeIdYaWn6UMrfv4Tb1XSd+l++Xvc5zPx+P/jIscgQ/anyZHy0zgDcM4iQm8F+HDR8Ro&#10;t0rFOuLuWPU0nuGk8BjbBAq+LvCsF8dKRkgpNFPXuTl27BdZeyBNXp8QJpc5gn6pM/hZV435G3qt&#10;krsGrddubsTTKWpDAl1mYalODB7/PljuHbxBHvpuowwOOqj14Xs5Iu/5Glj6dw5cK/uSrDmMYRjV&#10;MYH3AvRsR8TdQfU6BJ7GMgx+53+u0AcKvizwJeXHJSajUNYdTJcV+1JkjyOoZLBTDc4T1qx/O2+3&#10;xsY9hbiu0WXBHlm+J0W2xWZJYnaRFDmWf1p+iWyJyXSs/iMyNTRO5u9IlO3x2c7/i2VDVLq8OXFr&#10;tde4xHmfjs77UY3OascbhuGJCbwXmDJlinz66afy5Zdf6od+qrFt27bKZ/k/vijwfEEQ8TBHhIl/&#10;0+Cldd818tyoEFmwI0kKS042eaHs66ZDGfLy2NBqIlzXuMSx6KdsiZPsykp1WN+UoaX7G+VkW/U5&#10;8T6DVh5Q8c5yrHqs98u71o7d4wkYsyFal85ZERvDMFxM4L3Axx9/rB3jbr/9dmnbtq28+OKL8sor&#10;r2jRm5pjw4YNlc/yf3xR4BHM3KNlmsF+pUdi3EUdl8lLjpBHpdF17biWft0UlSHtHAv7VLF2dzw5&#10;Ilgr2uH2P+5MIKhBPzkkVlr1rd5N7sbeqyRoX6pEpuTJJzNrJ9i5g4Y0vF6pJdoZhlGJCbwXYFnc&#10;tddeKxdeeKGug//hhx8kPDxcDh48qMvlPAdL5wIFXxX46IxC+duU8Fqies+gDSrq1HDHtf7e1HCN&#10;t9fcrq5xdbcgmbs9UZ8b51joQ1ZFye31rI+fuDlODjgCX1eCnTtItCOZj4x9wzAMMIH3AsTZ169f&#10;L+PHj5evvvpKXnrpJbXWv/vuO3XJl5aW6okJNHxV4FPyiuWTGTtqier9QzbI9vgcbbtKAhzJcjW3&#10;weq/e+A6Ob9D9f8zBqw44DwvSwYHHdB2rTUfd8fs8AQ5kl0kHefvqfNxBkvllu1O0Ti+YRgGmMB7&#10;CcQrOztbIiIiZPbs2dKvXz/55JNPpF27dhqbj4mJUcELJHw1Bo/bmzXsjwzbVCWo1/UIkg7zdkvw&#10;4QwJ2pciH03bXs2F7w5i7bRprWtdOxOCl8eFaf/3mo+5451J27S7XGxmoXxWxxp4BpOHj6bvkKi0&#10;fEu0MwyjChN4H4APnZaxHTp0kMsuu0z+9Kc/adMZE3jvC7xLcm6xZrR3W7jPseYj5LXxYfLGhK3y&#10;oSOsL4zZIpd3qS3uZzNwubN0jgI2hSXlkpR7VP+uud0lnVaoZb8tLtvWwRuGUQ0TeC+BeGVlZalL&#10;ftq0aVrYBgv+rbfe0up2cXFxPiVwzYEvCzxgySflHNWa8C+M3iIXdqwutk01Lu283Jk8hMnB1Hxt&#10;UANHyypkwuYYuWvQSWufZL6/TQqXOMe6N8vdMIyamMB7AcR79erVMmrUKI3B0wMe1zzJd24M/pdf&#10;ftGTE0j4usBzPvKKy2RSSJxcUEdMvebAjf/Y8I1yjyPKnlXp7nb+vrRL3evkEW3EfVNUupRVHKu6&#10;BvgZm1EoozYcVu8BGfxfOxb91tgszcQPtGvFMIzTw33BBL6ZGTZsmNx4441y+eWXyzPPPCODBw/W&#10;HvC45Xfs2KEit2vXLh1Y+YGCrws8ZBaWqMjWlTRXc7w8doss250sk7fEyavjwuTJEZt1jfxkZ4Lw&#10;qiPida1pv2/wBll3IK2auLuwHj+/pNwR+iLZn5Kv697pMW/ibhhGXZjAewGK3FxwwQW6Dh6BJ4v+&#10;tddekzfeeKPW2LhxY+Wz/J+WIPDFZRWyZFeyFqGpK3HOc3wwbYck5BxVUY5OL9CKdFTDI+t+dWSq&#10;vIbIeyyro8Pc25O2SWJOUa0KeS58YRF1rPb6tjEMwwATeC9Aj/fPPvtM3fN86KcaVsnOt0BUyWjv&#10;vmjvaVu+ItaH0gtVjBkUw6GlK69R6ljoq/enyt8mh8ut/dbqMrnXx4fJyr0pdVrvhmEYjcUE3gvQ&#10;XCYnJ6dBg3h8oODLAs96eBVpZ8Q4At9z8T5NhqtL2BkXdDzR3pUKdfWVj6VxDevbtxzO1II5FNQp&#10;Lj9R+tYwDONsMYE3fAZfFviCkgrHGi/QNrBTt8TJtT2CTumif2TYRpmyJVZryNcn8HDMOUYsdjL0&#10;j9XToc4wDONMMIE3fAZfFHjqxO9OyNEOcQ8N3ajV627pV7vqHFnyz44KkY+mb5d7Bq+Ty7uukDsG&#10;rJVPZu6Q0OjMquVuRsNhYpTtTJDokU8dAJr5GIbRcEzgDZ/B1wQel3xCdpGKO0veaop6zXFjr1WO&#10;qK+TK7udjM1T3Q5XfVJusSbHGQ2DGv3rD6TJu5PDpa0zcXplXJhMConVOgSGYTQME3jDZ/AlgS93&#10;rMWIIznSdeFeubl39Q5vjR2PDQ+WiPgcTbIzTg/d+Q6nFciLY7fIhR7LEfGeaIOe8orKLQ3DOBUm&#10;8IbP4CsCf9yx3HEJd5q/R2PtnmJ9JuOxEcGyKyHXBL6BULVvTWRanZUC+y6L1MRFwzBOjwl8gIFo&#10;Ip40uKFNrTt+/PFHmTt3blUnu4qKComMjJR58+bJ2LFjdWlfaGioFBQU6OPAz5KSEq2jP2PGDN1u&#10;1qxZsmfPHv2/u11D8RWBLz92XMLjsuvsDsfAXf/imBB57PtN2hee/5Fw96Cz/TV1TAie/nGzHE4v&#10;0CVyxumhTsCq/al1CnyvJfu1u59hGKfHBD7AQLh//vlnufvuu+X666+Xtm3b6nj++efl22+/VQF3&#10;xb1jx45aiOepp56Sxx9/XN577z1ZsmSJlJeX64XDxRISEiIffvihbuNu1759e50MNLbcrq8IfFnF&#10;cQk5nCn3Dakt8BS46bxgj5aSpSb9x9N3aHyYrm8/rjssbYYH13rOE44Fvy8pT2P6xumpcCZYB1Ly&#10;5akfgquVBL5r4HqZtfWIFhsyDOP0mMAHGIg3VjZC3L9/f0lNTa0alMVFVPPz8/Wx+++/X4YOHarl&#10;c7HkX3jhBXnuueckPj5exTgpKUk++ugjefTRR9WCp7QuVnybNm205W1ubq6KfEPxFYFHiKk4R6Ga&#10;Sz0qzdH2tdvCvZp4xzYsbaPL3M4jubIvOU87uj0/ekvV9u5oM3yThMdmS7m56BsENyWs+BX7UrTE&#10;72PfB8szP4TIqPWHJT6rqFGTRsMIZEzgAwxX4B977DHp2rWrWupRUVGSnJys7nlENTExUScAVNo7&#10;ePCgCi+PTZgwQe644w6ZOXOmFBYWSnh4uNx6661aWz89PV2fi6h36dJFRR/rnverD8Sf57ijrKxM&#10;3f3eFni+FCRyrdqXKu0mbFXL8e5B66WTY7mzDp5KdGxD0RvqwW+JzpR5OxJkvjOoP39xp5MFcC7p&#10;vELembzNEaZCc9E3Av18HUueCRQJiky4aJtr5XkNo+GYwAcYCO6cOXPkgQcekIsvvlhuuOEGueee&#10;e+Trr7/W2DlV9hDZ2267TUaPHq3V9IALZeXKleqy7969uwo6cXya5qxdu1bd9u5248eP1wkCcXtE&#10;uz54LyYW0dHROphMLFq0SP7yl794VeCB4yAWT7x3hyMwrMXOKSqtEmkezygo1cYzlJlF1C/uvFye&#10;+XGzPDx0o8bir+2xSl50LHriyVj7PMdoOHxerIWnFoE7qTIMo+HwnTGBDyCwxrG8EfkVK1ZoMxvc&#10;8Lfccota5wcOHJCgoCBp3bq1WupcHC5sS2tb6uhj5Y8ZM0ZuuukmfT1PV/z06dM1Hj9ixIhTCjwt&#10;c/Ek/OpXv6oa//f//l/59a9/7XWBhxPigpfhxPA8RgrXBB/KkFtrFL0hZkwZ283OY+FxWZKae1Qn&#10;Co0JVRiGYTQFJvABBkKDux3rmZPN71jpCxculCuuuEJGjhyp2fQIPMl4nhfEpk2b5JVXXqkm8Dff&#10;fLPG6D0hHv/000+fVuBJ6IuJiZHdu3friIiI0PDBn//8Z58Q+FORX1Ihc7YnaFzeU+AZ3Rbt05au&#10;JOsxMTDL0zAMb2ACb6jokyB33333yTfffCNLly7V2Dqu9ry8vMqtRHvWP/vss9K5c2dNysNSx0WP&#10;Ze8Za584caK66H/66adTCjzvi0fBHUw28AY0Zwz+aGmFJm4dSiuQ3OKyBosxjWJo+Ur1upoCP2TV&#10;Qckpqv+4DcMwmgMTeEOFlLa0WOM9evTQGPzDDz8snTp1kri4ON0GAUbQWV6HcJNpv3nzZmnVqpWM&#10;GzdOk+uAi6lPnz76/HXr1p0yya4mvEdzZdET06Va2rDVUfLS2FB5YcwWaT93l7rVcamfDlz3TAxY&#10;Mnd1t5Nr39+YEKauexLEDMMwvIkJfICBiIaFhcmWLVskISFBk9z4nZN/5ZVXqvXO8jfEnfg4Yo7Y&#10;btiwQd5991393/79+zWpDvF/4403dPncsmXLJDY2Vt37rKtnzXxaWlqjYs/NJfDE1gtKymXkukNy&#10;a/+1VeJ8ZfeV8tnMnZq5jWv9dNDTfX9yvvy0OVb6LY+U4WsO6fr53KMnEg4NwzC8iQl8gIEwkx3/&#10;/vvvy6effipffPGFnnwK3fTq1UtSUlL0IqBQzQcffCAvvfSSbvvqq6/qYKmcW6WOpXJkvROXf/31&#10;13V7XoeJABMFBLuhLm9oLoEnKzvOsb7fn7a9StzdceeAdbI9Pkfj5w2B9fBMFlKcSQFZ9tSwNwzD&#10;8AVM4AMMRHTNmjXSt29fFffPP/9cevbsqQl17lp2Lgpi56xjHzhwoG5D3H3BggVaDMcVbaxzRH75&#10;8uW6dI7ku969e8v69es1ia8x4g7NJ/AnCtm8NyW8lsDf4Vj0W2OztUe7YRhGS8YE3vAZmkLguaCJ&#10;oVMUhaS5uoQaF32e89jgoANyU6+TneIu7bxCXh8fJnuScp3nV+hEwDAMo6ViAm/4DGcr8FzMuMt3&#10;JebK/B2JMnPbEQmJzpDsojKNlxeWVuhPhJsku8iUPG1e8ujwTXLP4PVaUrbH4n0aU6c4TUL2iTXs&#10;LQWOn+S+orIK7ch27Bx5QAzDaBmYwBs+w9kIvCtutBl9cczJevB3DFgrE4JjZEtMpizZlSShzk/a&#10;jVJmFoocSz06vUCW7U6Wz2ZGyPmVz7uy2wrpvXSfxGcdbVSioLdgwsKxRKbkS5AzOVl7IFWiMwp1&#10;OZ9hGIGJCbzhM5ytwGcUlMgnMyKqxL2ugRu+z9L9usQNVz3Pw50/LSy+1rZXdw+SJY7w+6JIst+I&#10;ulvGlV7zi3cla5lcd/9Z/rfpUIYep2EYgYcJvOEznI3AI2IHUvPlrZ+2VRPpusb1PYJkTniCFrmB&#10;NMeiH772UK3trui6Un4KifW5ojWIemFpuRxKz5eQ6EyJySzUpMFnR4XIBR1PNrq5qNNy9UpkF5VW&#10;PtMwjEDCBN7wGc5W4FPzi0+42T16iNc1Lu60Qn5Yf1gyCkv0ucTtp4XFyYUdq293fY9VjlWcVDUR&#10;8AX4wtKudoQzIbl38Hq5Y8A6efC7DeqVaN2nel18xqvjwyQqraDy2YZhBBIm8IbPcLYuejLmEWQs&#10;WazXCx1rlkEDGE/Ru7zLSpmyJU7yS05Y5qxl35uUJ5/PipBLnefx3GsdK5/2sIfTC3yqzWtx2TFN&#10;IKzZ5Obm3qvl0s4nrXfGec7425Rw7YhnGEbgYQJv+AxnK/DEojMLS2X9wXS1cLst3Ccd5++RNydu&#10;kwsdkceyJwb/4fQdsvNITrVysmSd703Mkykhcc5zD8vMrUckMjXf5+Lv5BkMXRNVTcgZJAc++2OI&#10;tHKseI6TSQ2rAzgOVg4YhhF4mMAbPsPZCjwinZRbLFvjsmW4I4Kvjd+qiWbPjQ6R96eGS7dFe+WH&#10;dYdkW2yWJtbV5Jgj+Ljr0x0R5XEse18jy5nAUGK3psAzgRm7MUYmhcTKgOWRMmjlAVm6K0lSzXo3&#10;jIDFBN7wGc5U4Im/R6cXyvhNMfLtvN3qliY+7YrfZV1WyN8mh0u4I/yUk23J68PpQ7/uQJo8PXJz&#10;1fFhvb8xYauGGZigkDSIpV9ilrthBDQm8IbPcCYCzwVMAZvBQQeldd/aSWbuIKYe5lju/uCuJgzB&#10;mn4SCt+ZFC5fzd4lG6PS9XMwDMNwMYE3fIYzFXiWiHmu/65rXNM9SEWwpMw/rNpyZ6KClU6GPMvg&#10;fCkR0DAM38AE3vAZzlTgdybkyP3fbahT2BnEpx8fEaz9390KdoZhGP6OCbzhM5ypwKflF8tLY7ZU&#10;W8d+cccTS91YPvbE95tkxd4UzYhne8MwjEDABN7wGc5U4I8d+0VWOgL+0rhQubHXah1UtJu5NV62&#10;RGdJbGahxt5N3A3DCCRM4A2f4UwEHriIi0or5EBKnqyNTJMNB9PlcHqhtnwtrTiuy91M3A3DCDRM&#10;4A2f4UwFHriQabhCpTeGL65hNwzDaE5M4A2f4WwE3jAMw6iOCbzhM5jAG4ZhNB0m8IbPYAJvGIbR&#10;dJjAGz6DCbxhGEbTYQJv+Awm8IZhGE2HCbzhM5jAG4ZhNB0m8IbPYAJvGIbRdJjAGz6DCbxhGEbT&#10;YQJv+AwIfEREhPz1r3+VgwcPSnl5uYq8DRs2bNho/OCeWlhYKO+8844JvOFdKioqZPv27fLnP/9Z&#10;1qxZI1FRURIdHW3Dhg0bNs5g4Ands2ePPP/88/L111+rNR9ImMD7EGVlZRIWFiZ/+tOf5MYbb5Tb&#10;brtNbr/9dp8brVu3lhtuuMFn9+9sxy233CLXX3+93HrrrXU+3pIHx8SxcYx1Pd7SB9ck1ybXaF2P&#10;t+ThHlurVq3qfNwfBve9m2++uc7HzmTwmXGt4xVt37695OXlVd5tAwMTeB8Cd1JmZqYsWrRIli1b&#10;JitWrPC5sXjxYv2iXHHFFTJ16lSf3c8zHUuXLpXvvvtOLrnkEvnhhx/077q2a4mDc/Xjjz/KBRdc&#10;oMfoT8fGWL58uV6TV155pXTs2FGWLFlS53Ytdfz8889y9dVXyxdffKHfw7q2acljwYIFct9998mL&#10;L74oCxcurHObMxlcF7we+U0YUYGECbwPQUIIcaOSkhK9EInB+9ooKiqSKVOm6Mw4Pj5eSktL69yu&#10;pQ4++02bNqkVER4ern/XtV1LHBwLN7nrrrtOj5F4ZF3btdTBdyYuLk4tt1mzZqk7tq7tWupIT0+X&#10;u+++W8aPH6/fw7q2ackD6/rVV1+VDh06SH5+fp3bnOlw76m//BJYTbhM4I1GwZdk+vTpcscdd0hS&#10;UpLffWHwomzZskXdoLt379YJl7/Asezbt0/dvISCOFZ/gmuRa/LOO++UuXPn6o3dX2Dyn5OTI/fe&#10;e6/89NNPfmmJMuF84403pHPnzirIxtljAm80ChP4losJfMvFBN44E0zgjUbBTZO41ttvvy0ZGRl+&#10;KfC7du2S119/XVcx+JvAk1n8yiuv6OTFHwUeNzZLoliFwqoUfwGBx4X93nvvaY6OP01eXBD1rl27&#10;au4LoT/j7DGBNxoFokCcc/Xq1Rrj9DeBRwSZuAQFBanF5G8Cn5ubqxM0jtGfjg3coiZcm0eOHPGr&#10;4+PYED0mLkzS/G1yBkzI8J4x+fSnyZk3MYE3GgU3GkSdGwy/M/wJ9/i4wfDTn47Pn48NOB6Gv547&#10;Bt87Ji7+dGwu/n583sAE3jAMwzD8EBN4wzAMw/BDTOANwzAMww8xgTcMwzAMP8QE3qgGS3HGjBkj&#10;jz32mNx1111V45FHHpGZM2fqNiTApKam6nIWykq2adNGPvroI9m8ebNW2PIlyIQnI/7LL7+Up59+&#10;Wo+LkpieNak5nv3790vv3r3lySef1G06deqkTSo8l+uQvMUx0pWKY27btq0MHjxYM7a9kdVMta91&#10;69ZpE41nnnlGHn74YS1nmp2dXbmF6Hr3jz/+uNq5pBzoJ598oo04XDg2Kvd9++23emxPPfWU9O3b&#10;VzO2eay5Icufim3vvvuuPProo/LEE0/I559/rsdbUFBQudWJc8e2XIvPPfecXqdci2xHFzEXErc4&#10;3l69euk5fvzxx7WcLUsivbEki2x/vk+ffvqpHhvX3Pvvvy/z58/X8+cmmXH9ss/3339/tXP4wgsv&#10;6HI5F5IKed7w4cO1sQrnkNcODg72Sgc19mf9+vXyzTff6LXJeWGfBw4cqLUY3EQ6fnLNvvnmm7oN&#10;y1OpQpiVlVX5Sidei3NJmWXuN1wPH374oa4o8LX7ja9hAm9Ug1r4iBuFXrp166Ziz5g4caLeDCE5&#10;OVlGjBihX0jq0vfp00defvllvcFSAtUbglAfKSkpWpiHmx2iRiMfxIDjdEHcKY/JTZFj7tmzpx4L&#10;N1za9rrivXHjRu0rzQ2UY+Y5CGGXLl0kLS2t6qbcXHAMc+bMUQFH5P/zP/9TJxzsiwt1uBEzBMQ9&#10;l+PGjVNx8LyJuhMBjoeJDuuRmRBxg05ISGj2Y6MGwVtvvaXX4tChQ3W89tpreoOnhr57jTHR5MZP&#10;6WT2tX///rrdSy+9JGvXrq3ajvPIeUIou3fvruf42WefVaHYu3evikhzghhzLbHPgwYNkmHDhuka&#10;d/aJiY1byIbJC8dz0003Sb9+/arO4YwZM/S6deGcc+6ZvDFJ4/rkM6BwDJMdhLQ54fNkYs1xce5G&#10;jhyp1xTnj+9iYmKiTnK4Du+55x6dlHHu+AyYOHONup8Bk/Hvv/9et+N+w+fAZ0JZW/oNNPextSRM&#10;4I1qIBqIHKJA61q+hO6guAY3eqxYBANBoLY51cNYW00HL24sfHl9BWb+3Ny3bt2q1szFF19cJfAc&#10;C4PKYBwPN37W+GORT5o0Sav1TZ48WdeOc7PhBoW1xQ2YY46MjNSbDRYVN9Hmrr6FZXbo0CEVZ87D&#10;hRdeWKfAc1NlMuJ5LtlX14rivPI8JmzciDk2XpcbM1XhEFSe05wggDTH4TPmXCF0/I2AcZ74m33n&#10;vGLRMRlA8JjQcS0++OCD0qNHD52ccHxMhKjjzv9iYmK0jwLnmOPj/HOOmxPOHcfDpJlJCsfIBBJR&#10;bteune43cJxYtUy2uI7d88fz3WI3TEDxvjApx1PFOnK+g3gDHnjgAZ3MeF4TzQHnhusoNjZW35vP&#10;F28Q3gg+c6xv/o83hWPD2udz4FrGmqcYExMvrlEme1RfZBKwY8cONTD47LhH4U3jnBt1YwJvVIMb&#10;DaUiabaCKGCpYwHjVuOmgjDgWqStI65ubjZ8mRFSZtV8OSlW4YtwY6ALnqfA4+LD4uFGExISotvx&#10;f0QASwKLgZsUN0xcjFj1TAIA65BjxbLgc8Kd6i1wW19++eX1WvCIN9YU1t/KlSu14hvCgKXF54Ir&#10;HHHhJgw8xqQBQcWt2twCURPOCQLAeULEEEBc65SkpXsclpw7AeWzQAwQSiajeCqYiNEq1xUNBhM5&#10;PBacfyY03obrh05xXHfu/iDwWKpY8EwwmYDNnj1bH3ctXI4XN/cf/vAH9aDxHeW8Mkmi4iSTHyYA&#10;3oTPm+/ckCFDdEKMwDMh+93vfiejRo3SfQWuO8IMTKS5z3B/4Xr9l3/5F30O9yDOMeEpQjZcs5xj&#10;o25M4I1q8EXDHYYbmlk0NxdiaMyU+SIhDHwBueFgfbg3VW623IBwbWNB+SJ1CTxWBuLGsbqeB/7P&#10;trgSmbAwueEGiUgy+XFjtmzHTQq3KpMhb4pgfQLPDR+xQzSYgBFKwaIfPXq0Wj7ceDmPnDc8Mq4X&#10;gmNjIsO2X331lVq83sR1+WKt49LGbYsgci45pwge4sB+IwLkDzAhQ/iZtCCcWLM8xmuxHdc6LmHO&#10;P94qb8L+YL1yjjhfXJ/A5IQJCN9BvosMrjfCDewz54/zTfvfv/zlL1XnlNfjOuV65Zx76zvJdUmo&#10;ZMKECXpO+D5xL+Gc4PX6p3/6J32c8wLsN8LO9chkgHM0duxY+X//7/9VVSdkGybXuPS5T82bN0+f&#10;a9TGBN6oBl+0iIgItUwRL6w4rFOsVOK827Zt0y8W7niSlripAtYE/8cioveyL1JT4LnRcwy4QLFy&#10;XCsCmMhgvWMhIIAbNmxQty/xaW4wLrgPueliTfD63qI+gWfSQmgC1yYuXqwghNx1veN54Vxz3hBy&#10;z2PDSsYKRnBcy95b4KonZs3+cC7YT84RYk+PdKx7zicgbIQXEEVu/lzHxNqZHPA89xiZJHDeOP+h&#10;oaH6P2+Bl4h8AyZUWOPusfB9ZJKG+HP+3O8f30dCaUwAOMe4vunzjyvcPT6+k4TMeE28bd6AaxHv&#10;CSEwrjksc+LrTKzpaf+rX/1Kj8n1RgChBfaZ7xrnmMnLv//7v1dNyoH7Dh4pJgJ4GI26MYE3qsEX&#10;iC8Pg9kyP3FjI3ZYDvSC56ZKvO/AgQNVSUx8QflCclPli+uL1CXw3FgRDQbuUBcEA8FDvIlp4r1A&#10;4Iln8rm48BkwCWBbb8YC6xN4jtE9lwzEj+PBTYpFhYhzgyUOipXLti5Y7ViUeDIIWXgD9p/3Zt+4&#10;/hAqNzue84WQX3XVVSpyrijiheBzcLfnHDGpwQPD8bkigRiSeIlVSSzfW7DvfHfYX0IoeCbcfazr&#10;+4joESpCBNlvxBIRPf/881Xw3c+B7yTXK9t5Ztw3J3j4+C4xySJuzufNtYY3hr8ReEJjrlcMCLtg&#10;mTOR4RzjUfy3f/u3apM4PgcsfASerHujbkzgjVPCDYYvFXFYbkAkmDEDJwaPZcgXk224qXITxtWN&#10;y80XqctFzw2Rmw43FIQA+D83Xax6LD8sJyxIrA+8GG6snc8F657se9fa8Bb1CXxN2GcEAYsK1y+W&#10;ueuFoAub68VgO9zeHDPuYD6P5sQVNtyyTDCYXOFuJ/bq3uQRehLlOG6Eju15HnFblsBxLdJ4hn3n&#10;b5Ls+Gx4PtshHkxgEH+WRDYnvD/7wT4gwlxDuKK5LhFyHq8L/s93juPh+7hq1Sq9hnkuK0S4Vpl0&#10;u58D30mOkSQ2b+AeJ+cGsScnBG8R3geEHdc7gu5O2tiWpEcMBSY7eFkQcGLwnKOaIUHCML4aEvQF&#10;TOCNanBz4cbA7N/9UmLp4Mpk5s2XiS8pCUu47rm5sC3i+dBDD+nNmJi1r+DeYLjpIRaIARYB1gDH&#10;xxgwYIC6b0le4li4eeDSxg2KFYFljoDiIsYawqXN58L/sIwIV3ATcm9SzYXnsTHpuOyyy/RYEHCO&#10;i8c4Hty8bMP/+J18ApaVMSlhW9dDg5jj/ubYOBbE8ZZbbtElklwDzQn7Sg4A4YHrrrtOrT32wT0u&#10;jp1rlX1ksom7lvPBvnNMTNhc4eaYEUASRzlf/M0gFOWe4+YOr7DvHA8xcr5LTJyZIHJ8rsC7x8j5&#10;4bh4jPPJ8ZE8xzEyseF/xLOJwTPhYZLGNczkDaFkAtvcSYTsO58x+8F+M/idSRpJn6xm4PxyzbJU&#10;kN+5RjmHfCZsQziJ4+a7+Nvf/lYFnwkR/8O7RGgFzxuTb6NuTOCNavAFIokOKxzLji8XXzgylcle&#10;xgLC0v3ggw/k9ttv14QYBA+BQDyJh/HF9hW4aWAVkT3NDYOlZMQ68T7gnufmyf+5EWJF8Tsih/XO&#10;jRfXPDdQ17Igqxyh55hx/yKK3IyI5XMzbk64aXIz59iIIeOixcOAtcbNncc4jyTU4Wngfwgl+4xo&#10;4iblpsuxMblhgobVyzEzkSMxj//h0m/uY+OGTwIcVin7hpueaw8RxIrnvCIiXKN4WS699FKN3RJu&#10;wDNBEijni8kqx0ccmwz8e++9t+oc45onLsxnxOs1J1imJGaed955OjlBpNzjY7LGNcdnjpi71i7n&#10;D0H/7LPP9PvIckEEkePj+iNUROgMi5jrk0k5k08+B0SxOWGfmFQh6NwvmGAwuWKCzKSRiRnHSe4A&#10;30mMBSaefBYsT8Xz4HprmIzjheCa5X7DZ8A55vvJ9nxWRt2YwBvVcK0Dbgy4s1l/SoU04u58UV0r&#10;ggxeRJ4bKdthCTHD5vl8KX0FxB3rCPHDwvk//+f/yG9+8xv9G7c0NwtEnhsRNx8Strh54q3gRomV&#10;5R4Pr0U2MNY+x8wNx036YlKD4DQn7Bs3PI7lv//7v/XYSEbid6w73LckbDEp4bjYZyx3ip9wvNxg&#10;3WPjd4qnMFnh+K+55hrNvuY1sOab+9hIKiPu+r/+1/+SP//5zyoC1DBgkO/geom4Fpm8kAl//fXX&#10;6yQTEScMQ36Be3wcA8dCzNY9xwg+6+OZCDX3NYvH4K9//av87//9v+X3v/+9Jsi5x4eYMWFD4Jno&#10;MPF0jw1vBRM0jo9JjzvxYqJGQiwTU7bhXFPUB5HlvZr7+Hg/xJvQCtcSg8kUuQPk6DAx4V6CQcGE&#10;G2OB4+O+g0HhLmcEJieEHpjwed5v8MThlWvuY2tJmMAb1eBGgTXBDYbCG1hz3DiYRbszZW72xNyx&#10;GrAUsI6w9PmyNrcldDrYZ270WLWeA1HmuBBJjgeLiuPGsmfg2uUxT8uV3zlGLFqOGauKG49rJTY3&#10;3Pi4edd1bLifmZBgFTIZ45g4n242NtZRzWND6Dhujo3zzufBjdhzu+aC88Fx1Dw2BvvF/gPnjmvW&#10;81rkeLGEPa9Fzg8iT7IXx8bnwXmseY6bC/aZfa3r+Lgu3ckX3zP+5lpzv4+cI47P0ypnW14Tj4b7&#10;ObjXgDe+k+wPkxOscvaFwWSa/XO9Dpw7fvL95DF3G/7mWFzYhmOoeY65tn3tfuNrmMAbhmEYhh9i&#10;Am8YhmEYfogJvGEYhmH4ISbwhmEYhuGHmMAbhmEYhh9iAm8YhmEYfogJvGEYhmH4ISbwhmEYhuGH&#10;mMAbho9DQRCqflHYxHPwP4qANAfsA0VF6npP/ub/DLYzDMM3MIE3DB+Hhj508KO5BiU66YpGJzFa&#10;hFKVrjlgQkHTEt6TCmWe0K2N/1MznQpr5xImEO4wDOPUmMAbho/iChntRKmbToMN6urT3Y3eALTw&#10;paQw27jlPPnpPo9BGVbX6vbczv0/v7t/83h9IPDURKe7G+VGPaEmOp3baN5CLwJw38vzPTz3w3Nf&#10;+OnC/919c7dz/+Yn21PGlP3hee7/6noPwwh0TOANw0dBpKhzT/ctOohRR54a5dRPp1431jsWMyKH&#10;sP7973/XmuU8h+dSh5+Od7RDpSkHwsiEgO3oFkfXQISZToB0maP+e300VuDZnrrpffr00QYjWP90&#10;taMjmivWdH6j0Qh9DFyo9U+DHBqVuMJOcxImOTT/GTJkiHbzo8Mcx75w4UI9HnrZs29MemglyvMM&#10;I9AxgTcMH8UVeDqfIfB08/O0dl0QM7qrXXLJJdqul0YsPJcOdwjjAw88oB3X6JqHMNJtDnd/ly5d&#10;VGBplUuHOUS/Phor8Ew06DZIVzu6v/E8fuc9CTlgbSPYdORDwF1w/+OpoGWoa50zQaGDGN3+aLHa&#10;sWNHFXbajxKqYAJBeIAuZDzmdj00jEDHBN4wfBREGpGjNzYte+nvPWrUKBU2txMenInAI4pY2MTP&#10;6RdO33dEsj5hdAWedrPffPONWtLuQFTJDaD9LgKPKLMNbU1pV0rffTqgsS8IN21b2bfGCDx94Tl+&#10;vBgpKSlqpfft21fbh9J1jkkDnfXwBuDlMIE3DBN4w/B56I3do0cPtVafeuop7dOOy5t4PK73xgr8&#10;ZZddpuJK+1Q8ArRffemll9TiZpu6cAX+oosu0p9s7w56yF911VVqYTNhoEXpI488ohMTrHvgfbDq&#10;mUj07t1bwwGNEXj6pa9cuVL3g2NjckM/cPqIjxkzRlupHjp0SPef5xmGYQJvGC0ChI349fLly2Xw&#10;4MHy9NNPS+vWrWXEiBHVBH7atGlVAo97n4lBTYFHjOmp7Yol1jDu9bfeekvFuS5cgW/Xrp0+Fyva&#10;HfTo5rk8hsAjtFj0WNiecX32ASv/yy+/VIFG4K+99lr1SLgwIcD6R7g9Bf7mm29W6x3YZyYM/I0n&#10;gknD22+/re7/efPmSWpqqlnwhuFgAm8YLRCS5bDoETfEjLg4Aj9p0iQVT0QQVzXu87oEHlFGPNkO&#10;L4Ar8CS51YUr8KeLwSPwWOH33XefdO/ever1EGTc58ThsdDZR4T9mmuukfnz51flFvDaeCdqCjwW&#10;fXh4uG7jwr4zgSDUMHToUGnbtq16J0jSO1XCoGEECibwhuGjuJYqQo07nSx4BI/seDLQsVoffPBB&#10;3YaMcpLxBgwYoCLLNhEREZpM19wCT2jghRde0L+ZiLAveBOWLFmiQk02PceDMLMvhBoKCgr0+Nav&#10;X6+x+1MJPPvMpIb34Zh4ffaP92Y7LPmaa/UNIxAxgTcMHwUhw9L99NNPNZkN9zxuaZLUWNpGwhvL&#10;0NgOoSM2/+ijj2rS3Jo1a1TosGibU+BJsuM1J0yYoImB7DvZ+TNmzNAY/WOPPVa1VI7EOGL1zz33&#10;nD7OdmTckwTIsZ1K4HHDE7tnskDIgAkPEwVi+sTk6ws1GEYgYQJvGD4KQoaVirgTu8ZaR+hwf7/y&#10;yisycuRIzRwHhDA4OFhF9s4771QhZS35u+++q8vgSNRD4FkXj3WMILoCj+WLQOMaP1UMHoFmzfnh&#10;w4cr/3sCrGUmHLyGuz9MFMigx23O+1F9j3g5k5OSkhJ9XwQcN/1rr72mx0UCIa/DOncmKq7ADxs2&#10;TCcXeCSA57Kfs2bNUpc/8X7eg2Q/jtmdQBhGoGMCbxg+CkKG+x3R3L9/v1qwWPD8JPPdLXLjbosb&#10;HOuax4l3Y5kjdjyXx1yrGWselzivzfNwjSPabIuQ1wXb8p4seWPS4QmCzf95DdzlwPaIPMl/7j7z&#10;uJu570JCIAV7mHCw9I/XwSPAhITtGHgF+JvnAvuM8HP8LL/jubwHz+ezqu8YDCPQMIE3DMMwDD/E&#10;BN4wDMMw/BATeMMwDMPwQ0zgDcMwDMMPMYE3DMMwDD/EBN4wDMMw/BATeMMwDMPwQ0zgDcMwDMMP&#10;MYE3DMMwDD/EBN4wDMMw/BATeMMwDMPwQ0zgDcMwDMMPMYE3DMMwDD/EBN4wDMMw/A6R/x9zaBYq&#10;huKQfAAAAABJRU5ErkJgglBLAwQKAAAAAAAAACEAXVfe6KG4AAChuAAAFAAAAGRycy9tZWRpYS9p&#10;bWFnZTQucG5niVBORw0KGgoAAAANSUhEUgAAAe0AAAGuCAYAAAC9eF45AAAAAXNSR0IArs4c6QAA&#10;AARnQU1BAACxjwv8YQUAAAAJcEhZcwAAIdUAACHVAQSctJ0AALg2SURBVHhe7b0FdBXZt+f/XzNr&#10;vXkz8+bNe2+e/6x/7e7etNO0u9Lu7oq7NdpoIw2NuzROggdIIEFjECGeEHchQL/9r8+GCjfJJdyE&#10;2E32Z62zktzUrapbVfd8z95nn73/PzEMwzAMwy8w0TYMwzAMP8FE2zAMwzD8BBNtwzAMw/ATTLQN&#10;wzAMw08w0TYMwzAMP8FE2zAMwzD8BBNtwzAMw/ATTLQNwzAMw08w0TYMwzAMP8FE2zAMwzD8BBNt&#10;wzAMw/ATTLQNwzAMw08w0TYMwzAMP8FE2zAMwzD8BBNtwzAMw/ATTLQNwzAMw08w0TYMwzAMP8FE&#10;2zAMwzD8BBNtwzAMw/ATTLRbkP/6r/+S33//XY4fPy4nTpzQ361Zs2bNWtM1+loa/S5/0w/7Eyba&#10;LQgPTmFhoSQlJUlmZqZkZWVJdna2NWvWrFlrokY/e+TIEUlJSZGysjIVbn/CRLsFKSkpkQULFsjN&#10;N98s119/vTVr1qxZa6bWsWNHCQ4OlqNHj57qkf0DE+0WhFHelClT5IorrpCffvpJfv31V2vWrFmz&#10;1oRt6tSp0rt3b7n88stl8+bNUllZeapH9g9MtFuQiooKmTZtmtx9993qIudvRn3WrFmzZq1pWmlp&#10;qVrYN910k2zfvl2OHTt2qkf2D0y0WxAeIEZ+9913n86x+FtAhGEYhr+BSO/evVunJU20jXphom0Y&#10;htG8mGgbDcZE2zAMo3kx0TYajIm2YRhG82KibTQYE23DMIzmxUTbaDAm2oZhGM2LibbRYEy0DcMw&#10;mhcTbaPBmGgbhmE0LybaRoMx0TYMw2heTLSNBmOibRiG4Qjp8RNSWF4pWUXlUnr0mJxowiIeJtpG&#10;gzHRNgyjvVNScUzCU/NlfmiSTNoaJ0v2pEhCTokcPXbi1BaNi4m20WBMtA3DaM+c+P2/JDQhVz6Z&#10;vVvO77JK/vLDKv3Zf2WkJOWWyu/O/xsbE22jwZhoG4bRnikorZBh66Llr6cE27OtPpCmrvLGxkTb&#10;aDAm2oZhtGcSc0qk29IDcp4X0Z6+PUGyiytObdl4mGgbDcZE2zCM9kxuSYX8uDa6yjXutr86bcX+&#10;NCmuMEu7JibaLYiJtmEY7ZnK4ydk86FMef2XEBXu8xyxvsD5+fX8vRJzpEiOn2j8YDQTbaPBmGgb&#10;htHeyXOs7S2OcI8MOCR9V0TKmI0xsj8lX8qaYD4bTLSNBmOibRiG4Vjcx06oeKfklUphWaWcOGHr&#10;tM+EiXYLYqJtGIbRvJhoGw3GRNswDKN5MdE2GoyJtmEYRvNiom00GBNtwzCM5sVE22gwJtqGYRjN&#10;i4m20WBMtA3DMJoXE22jwZhoG4ZhNC8m2kaDMdE2DMNoXky0jQZjom0YhtG8mGgbDcZE2zAMo3kx&#10;0TYajIm2YRhG82KibTQYE23DMIzmxUS7hfj999+ltLRUcnJyJCMjQ1tmZqYUFBSoGLrb8Df/S09P&#10;r2r8nZ+fr/8HxNLdX3Z2drV9HT9+vGo74PeysrKq7RBbtuPG11d0TbQNwzCaFxPtFgLBW758uXzx&#10;xRfyzDPPyOOPPy6dO3eWgQMHSlhYmJw4cUJKSkpk5MiR8uijj8q9994rHTt21Pb000/LiBEjqm4W&#10;QlxYWCiLFi2SDz/8UPf1wgsvyJAhQyQ2NlaP5QoqAv3bb7/JRx99VLXd4MGDJSYmpt4330TbMAyj&#10;eTHRbiEqKytl2bJlMnbsWJk4caL88ssv0q9fP3n++efl7bfflpSUFBXYb775RkWxV69eMnv2bG0L&#10;Fy6UkJAQFXaEEst5wYIFKv5vvfWWCn2PHj1U7H/44QdJS0tTYWdbtnvxxRfllVdekVGjRul+H3vs&#10;MenWrZta8fURXhNtwzCM5sVEu4XAbZ2cnCxJSUnqqsbdHR8fr8LNzdiwYYPk5eXJt99+q9Ywf+P+&#10;piHSrvWMGCOYCD1ivGTJEnV7R0ZGyqBBg6RDhw4SGBioVjuueCxxLHW2430RERF6zDvuuEO2bt0q&#10;5eXlp87w7JhoG4ZhNC8m2q0AxA6rmXloXNXcDAQU0f7666/lrrvukk8//VQt4+nTp6uVjbjyPiz2&#10;vXv3yj333CP9+/dXaxm4kdu2bZM777xTRo8era/jdn/kkUd0IJCbm6vvR3jZ7sYbb5RJkyZJVlaW&#10;vr8mbMs+2b6iokJbUVGRTJ48WV33JtqGYRhNj4l2C4KVjIUdEBCgFivz2a+//rrOcyOCiOLQoUPV&#10;gsZtzpz3c889Jx9//LGsXr1aBRure9WqVXLLLbfoPnjNBWv7ySeflK5du6oVjzv+gQce0H16EhcX&#10;p8KLS/3w4cOnXq0OYr1v3z6ZMWOGTJgwQRuDgddee00HBibahmEYTY+JdguCaCOSn332mdx2221y&#10;9dVXa3DYnDlzqlzgwcHBemMQYERz/Pjx8uCDD+o8NO51AtCYp0a058+ff2rPJzl06JC89NJL8tVX&#10;X+nvzIc//PDDKraeJCQk6Pw38+cErnkDt/y8efN03hyRpuFSv+iii/SnibZhGEbTY6LdgiByuJkT&#10;ExPVxU3097vvvquCvGvXLr0ZzH3zE/c5v2OZE7h2zTXXaBQ48+HMTyPaiDLbuURHR6tljjuc6HBE&#10;96GHHlI3uycMHBgIfP/992cUbQYYzIvjwmfOnMZ8PPvCNW+ibRitn99//y85euyElB49pj9PON/r&#10;9gR91LETv0uZ8/nLK4/p7/7Wb5lotyA8LDTEGLc21izCjTU8YMAAFfSaIMqI9E033SRTpkzR4LJN&#10;mzbJ7bffrlZ4cXGxbofIYpkj0gSaMTAgIK1Tp046982N5tjsDysea5n5dKLWvcG27NOzMa8+bdo0&#10;C0QzDD/gmPNdzyoql9CEXAmIzJBdh3P172PHTw/02zL0WcXlxyQqo1A2RB+RLYcyJS6rSAX8dz/q&#10;u0y0WwgEznWBI9o0RHrp0qUqrN27d68WKe5a3ASnYWnjSmfpF/PezFcTYIYbnGhwBgC4zVkHjgU+&#10;c+ZMFXes6GeffVbef/99tbzZDsudQcANN9yg++N9vsJ5WfS4YbR+EKXk3BIZuzFGHhq1VToM2SgP&#10;jNgsozcckoScEr8SrYZA31RScUxWHUiTV6eEyJ3O57/zx43yyewwCYrJUq+Dv/RfJtothGulBgUF&#10;aSAYbe3ateoeR2hxfeOKnjVrlmzZskUFF4sYwcaVTUAZbm1uGOu5WW+NeLLMa8+ePbJixQp5+eWX&#10;da56//79KtAMCvr06aMJWvr27auW+MqVKzXAjbn08PBwHRz4iom2YfgHuMOX702V2wevl/N+WCV/&#10;OdVuHhAoS3anSKkjaK0d+peazVcqj5+QmCOF8ooj2Bd3W131+a/ouUa+mr9X0gvK5PgJ/5gqMNFu&#10;IbCiWc7FGmwE84knntD10++8844KM0uvWKZFpDj/Q3zdbVj+RcQ4IozLh5uG4JIghe0QdRoJVLCi&#10;sZ7dB/zAgQMq2LjgcZ3T2A4LH6u9PphoG4Z/gBt83MZYuaDracFy20/rY+RIoe/5GVoKvAFFFZWS&#10;mFMiybmlUlyPgUbZ0ePqDr/Lsa5rfv5nJ+yQAyn5fjNNYKLdQmD5bty4UZdQjRs3Thu/b968WQUQ&#10;MSbwa82aNZotbcyYMbrMimAy1lvzP1ck+cn+EG4iyNkX66fdBC2ewWlsFxUV5XU7jlkfTLQNwz/I&#10;KamQSVvivIr2+E1xklNcO36mNYGlHJFWIKPXH5LP5u6Rz502flOsYz0XyYnfz97vVFQel+D4bLln&#10;2KZan/+FicESlV5oot1M+HUgmr9jom0Y/kHFseOy2bE0nxoXVCXcf+2ySp4YEyTro46oqLVWMCbw&#10;FAxaHaXufFdsbxu0XoavOygFZUfPGgWP6zspt0S+XbBPru69rmoftw5YL4PXROugxV8i6U20jQZj&#10;om0Y/kO2I0zMX38wI0xenBQs70wPlUW7kyWzqPVb2ftT8uWR0VurxNZtjzuDDqxtX6zkimMnZFdC&#10;jnRbEi4vOZ//5Skh8qMj2JGpBX4znw0m2kaDMdE2fIVOsfTocSkqr5SjTgdrz0rzw5xwmWNRJ+WW&#10;ygFHqJJySjRArbVHjlc6YhsSny0PjtpSS7QfHrVV9iXnq7CfDZ65k8veKiQqrUAOHSmUXGcgw7Pp&#10;T8+jifZZ4IIQnU2lLCK8SVjCnDAZxlj7THITIsFx4bS3jshE2/AFhCI2s0gCozLkt32psvNwjuSV&#10;nt2laTQ+fEe57iQVYS7YH76ziGp8VrG8MXWnXNx9TZVgX+L8/s6voZKWX+qzpcznJcEMn5/3MGDx&#10;t37LRNsL3EQuBFHXiDRBW5S4JAc4S63IAEbWMipm/fTTT3rhWJ7Fmur2JN4m2sbZQBgQ6S/n75Wb&#10;+gfK9f0CpeOIzTI7OFEKHavbnhnjbPCMsCRt2d5UeX7CDrm2b4C2lycFy+rwdDl67Hi7eo5MtL3A&#10;RSD5CEujqLB16623ag5vcnPzGoU9KK7Bmur7779fs5O9+eabGuntCnd7wETbOBv5jkXd67dwuazH&#10;aQuJdcK3DVyvy2zocA3jbGAdk80sMq1A1kVkSEDEETmYXqhTLu2t3zHR9gLrlT/66CP5/PPPdbkV&#10;y7DINEYyk9TUVG3k3T548KCEhobK4sWLpXfv3mqNU33L3y5iQzHRNs4GaSLfmxlaJdhuu6DrKlnr&#10;WElFfpDUw2gd4MpmfpvMZrT2kn61JibaXkCMsJp37typSU64KHUJEvm+caPv2LFD57o910W3ZUy0&#10;jbORml8qn8zZXUu0L+q6WrbGZOl8t2EYvmOi7QXEh3Se9XVzsz3vay/iZaJtnA2KMfy6/bDOY7uC&#10;fWmPNfLhzDDNbEVAkGEYvmOi7SOkHaUwR0hIiLrLqazl2ZgDby8WtouJtuELFKRAuD+etVvenb5L&#10;ui05IKGHc3XdrGEY9cNE2weokLVu3Trp2bOnVsh64403arU5c+aYaJtoG15gLpI80awLPphRpEk+&#10;/G1trGG0Fky0fSAgIEALexBJTkEPosi/++47+f7776saZTBNtK0TNrzDs8HyL5o/ro01jNaCibYP&#10;jB07VutVUy4zNzdXA88o2OHZqLjV3joiE23DMIzmxUTbB0aMGKHrtKlpXZ96020dE23DMIzmxUTb&#10;B1auXCnffvut1pzGojZOYqJtGIbRvJhoe4Fc4iRModY0bdCgQdK5c2fp1KmTdOnSpaoOtWcLDg62&#10;OW0TbcMwjCbFRNsLZET76quv5Nlnn61qHTt2lOuvv17zjj/11FPV/vfcc8/JtGnT2p3r3ETbMOoP&#10;3xMyepF4hmIX/G4YvmKi7QVc4IsWLaplTdfVsLTbS85xFxNtw6gf5NA+nF0sM3ckSI9l4dqmbz+s&#10;rxmGL5hoewHxQYDJMZ6RkaFFQHB989qZGu9pb6Jlom0YvsP3g/rVYzfGyF0/btTCKbQ7Bm+QUYEx&#10;Ul55vNXXtjZaHhPtOsDlPWbMGFm1apUWBiF6nBKcbv3s9o6JtmH4Dt+PBMeifnxMULU87LQHR26R&#10;pNwSn+tCG+0XE+06oF72+eefLxdccIF06NBBs6Eh4lu2bNGKXwh4QUGButOxxM3SNtE2jDPB92N3&#10;Uq48OGprLdG+d+gm2ZOUL5XHTbSNujHRrgMuBlW7Zs2aJZ9++qnWzf67v/s7+Zu/+Rv585//rEFo&#10;w4cP1+pe+fn57c76NtE2DN/h+5FRUCZPjdtWS7QfcYT8SFG5ZowzjLow0a4DvmRcEIqF5OXlSVpa&#10;mtbVXrBggXTt2lUef/xxufTSS+UPf/iD1tO26HHrcAzjTGh/cvyELN2TIo+M3lo1p41rfNHuFEew&#10;LR+7cXZMtOuAL5AbaIb7u7KyUutrk4u8T58+8tBDD8l//Md/yP/7f/9P/zbRtg7HMOqC70h+6VHZ&#10;eThHFuxKkvlOC4nP1tcMwxdMtOsAUUpOTpaNGzfKpEmTtDDIa6+9pg13effu3WXUqFFa4QsL3Nzj&#10;JtqGcTb4nhw9dsIR6kopcBq/G4avmGjXwS+//CIff/yxfPLJJ1rZC5c42dGmTp0qq1evln379mkw&#10;GuLVHjHRNgzDaF5MtOvg1VdflX/913+Va665RiPHEagDBw5oVS9b8mWibRiG0dyYaNcBljaucKLE&#10;33zzTS0aMnToUJk5c6bOa4eFhenSLyLHuXDtTbRMtA3DMJoXE+2zgDAhzMuXL5d+/frJiy++KLfc&#10;covcf//98s4772gAGnPaLA2zOW0TbcNojxw78buUHT2uWd2OHbco+KbERNtHeAiJICcbGulNEfHv&#10;vvtOLr/8cvnbv/1b+frrry163L6ohtHuOHrsuGZz2x6bJTvisiXZ+Z3XLCVr02CiXQeIMMLEOu3C&#10;wkJJSkqStWvXyo8//qgW92WXXSb//M//rIlWBg8ebKJtX1LDqBMd/P/+X5qulEYBEX+Fz8L5rw3P&#10;kBcn7pDr+gbIdf0C5ZUpIRIQmaHWt/UJjY+Jdh3g8l6yZIkMGDBAXn/9dS3LSVa0u+66S4PUevTo&#10;odnStm3bJunp6e3uATXRNgzf4ftRefyEZkXbl5wvUekFklNc4bf5xkkGk11cLq/9EiyXdF9Tld3t&#10;0h5r5N3poZJZWG59QhNgol0HXbp0kXvvvVceffRReeutt6Rnz5663CswMFAvWnx8vGZKI+kKD2d9&#10;HlC2xTLnvYif27gB7ty4u8+a27nbuMfzdTvgdzdRTF3b+QLvNdE2jLOj3zvnO7YtNlu+mr9Xnp2w&#10;XZ7/eYcMXBUlB1Ly/fK7wwAkPLVA7hm2qVpKVhppWcNTCqxPaALor020z8C8efNk4sSJOn8dEhKi&#10;AWnFxcVVogo8lPxdX9FDNCk8MmTIEPn888/lo48+0uQt06dP18GAu1+KkWzevFkGDhyoa8aZR587&#10;d65mZnOP6W63devWqu2IdCfKHTFFzN1zYztqf7PenO1Yf+5uh5jXBxNtw/CNE441nVtSIe/NCJUr&#10;eq6tEreb+gfIgJWRUlTuf7ke8BDEZRXL/SM2VxNs2mNjgiQ2s9j6hCbARLsOmMcm8IysaNHR0V5F&#10;DcHcs2eP7N27V3/3FQRv/vz5mrDlq6++0vbee+9J586dNSI9JydHBTYoKEjeffddeemll7TqGG55&#10;fh87dqzOtfOlYF8MAD744AN5/vnn9ecbb7whzz33nIwbN0735X55GAAwSHj66ad1oIAHge0mTJig&#10;29UHE23D8A21StMK5KYB62sJ3EsTg+WwI37+BnPzJRXHpPfycLmxf2DV57ll4HoZsIqByEkPpNG4&#10;mGj7wLJly9QyxdJ2hZuHEZHev3+/Ci+iV59ANLYNDw/X9xPglpGRIbt27VJBZUkZ1jCud6LSH374&#10;YV0zHhMTI5s2bVLxZl6d9yKcubm5Kvq48X/++WfdDqubVKsdO3ZULwEDAJLCYM2zP8Sc+uBsh8X9&#10;wAMP6LpzPAC+YqJtGL6BaO9LyXdE+7S4ue1FR7SxSv2ViNQCGbImWuex35sRJsPXHZTItEKnf7T+&#10;oCkw0fYB3NFYsNTSptIXwk07ePCgupexWmfMmFEv0fYEsWN/RUVFMn78eA12W7VqlQ4S7rjjDg14&#10;43dgOwYR3DC2RdjxArBunMFDQkKCboegbtiwQQcAkydPVnd6ZGSkViZDzN3AubKyMk0Uc91112lQ&#10;HfvzhnuOfEa3YekzmGDe30TbME5DNa+So8ekuPyY5hY/GbRVIS9NCpZLPYK2rum9TrosPuD3BUOw&#10;qhOySyQxp0SKK8zCbkpMtH0AwcOSfuyxxzQQjXzjWMe4lzt16qSCjRVb3weV7RHXlJQUFd4VK1ao&#10;i/ypp55SKxhr+6qrrtJ57oKCglPvEo1Wf+aZZ+TLL7/UQcS6devk1ltvVQHFonZxRZoAOkR/5cqV&#10;ankzj+5JXFyc3H333eqWT0xMPPVqdRBshJk0rjwwNM6PkqRE1ZtoG8ZJyiqPS8yRIgmMOiKrD6TL&#10;gdR8R8iOqXCvd157ZXKI3D54g3QYslGD0nYn5p56p2GcHRNtH0CwmNfG0ka4qezFErAHH3xQg9Vw&#10;T7tBYfWB9yCmuLtvuOEGufLKK+XJJ5+URYsWqcXLmvArrrhC/8aqdcGN/sorr+h8NIOHhQsXqkWN&#10;R8DzHPAEsJ4cFzvL18jcRjnRn3766dQWJ+EccJkTvMZgwRsMSghY4zNjldPIyc4adbwBJtqGcTLg&#10;LDAyQ16fGiJX9wlw2jp55KetsiA0Wa3v8qPH1SINjs+RsMQ8ScsvU9e5YfiKibYXEFOixAlEcxvC&#10;zIXCakVIEa1p06ZppDe5xwlYq69osT3HCQ0N1Qh1BgMEoiHIzFevWbNGj7V48WJ1Y7vs3LlTt3n7&#10;7bebTbRxh+NSJ+COQQMNi5/rgZVuom0Yoi7wT+fs1rXKrgv8wm6r5dHRQZJeUFaVVIV0nxW4zZ3f&#10;DaM+mGh7AYHEqu7WrVu1xnIrRPW8887TC4Z7nHlk/sccNBZ5fUDkeA8ubcQb4WMggIAOGzZMCBLD&#10;+ibYi4GB+x4iyl33OClVXff4lClTdPDgbkegG54Bd04c9zjufLK3uZ4BGoKO8Pbt21cHAd5gO8/5&#10;bM85bQtEM4yTHMwo1DXYrmC77Yb+gbInKc9qZxvnjIm2FxBQoqxffvnlWu2FF17QKG1Ek6VX7uvM&#10;a9dXtL2BSxzRZoCAmN522206b+wGmHEMrHJEmoEFHgDmrhFOxNkVXaLAWd7F+4koR1QRcc6dCHVX&#10;ZBF5Atauv/56nTuvz7Ivix43jOqQg/ulSTtqifbNjmjHHCk0V7hxzphoewHB27Fjh2Y+87XhisZ6&#10;9RWOgUBHRESo4NFYcoXlzhwxApqdnS2fffaZBpMxKCBgjJuE6N55551647DS2Y7XnnjiCQ2UYzuC&#10;xHCLI6i4sfEeEJ3Oa1jfRJRjfbMdFjvR57i8EWJfMdE2jOqUHT0m4zfFyj1DN1YJ9nV9A6TnsnAp&#10;Lq/UYDSj6aAPKnXuAVMRxAuUVrS9kskm2i0ErmXSpGJRI9Tdu3dXgWauGisfQcUKZl02tbx5/Ysv&#10;vtB5bKz94cOHa3AYAwXEc/369VVJWBBhotDxBowcOVJF3X1w2Q63PjXCWdv9/vvv63bMc7NdfTDR&#10;NozakChl6rbD8vWCffLFvD0yMpB1y5bSs6khVuBwdonMDkmQPssjtM0KSdTX/DW/uzdMtL2AFUxw&#10;mCucZ4P5XZaFYW2zfMsXNzkWMvPBWL5EopPBjN8RQYLbgC+5K8iIOtt88sknaoUjkq5lz3bsDzc3&#10;LnK2Q5iZ4yZ4jPNz4fMwV04AGcf13K6+7n0TbcPwDpnCUh1Lj3XL/pii1N/Ag5FXUiHjN8XInUM2&#10;VHk5Oji/j90YI6SQbSteDhNtL7hz2pTgxPXNGmoCvpg/xsXM/wkMQ6gQWNzKCCnBYyQq8RTJM4HA&#10;1dV82YZWn+3A2/88W30w0TYM75zL98qoP5QBjUwvkCfHbasSbLc9NjpIM7SxTVvARNsLiBHLrcjh&#10;zfwv7mkiqwnoYtkUOcMRq6FDh6rLmrXVLK1intjNmNYeMNE2DKM1QFR+SHyOPPzT1lqi/eDILfq/&#10;thK5b6LtBdzOzDnj6iZYjHraRIizLIoLRWNdNILO/DHpP4nMJiEKF7C9iJeJtmEYrYFjx3+XmMwi&#10;eWVKiK6LdwX7wq6rpPOkYM1QZ5Z266BJA9EQb4K9mO9l+RXVvJgPJjgMlziR36T9xFXensTaxUTb&#10;MIzWwO9O30P+czLPPTE2SC7vuVbb42OCZH5okkbus01bwES7HuD2JkgNseL3+izxaouYaBuG0Vpw&#10;a5YHx2fLvF1J2vhdg9AserzV0KyibVTHRNswjNYEfRDpYQtKK7VyWsWx422uXzLRNhqMibZhGEbz&#10;YqJtNBgTbcMwjObFRNtoMCbahmEYzYuJttFgTLQbDoExlGck4pX1o20lstUwjKbFRNsLRIazlCsm&#10;Jsbn5pnfu71gol1/uEaIdHJuiQTFZMmK/akSmpAjOcUVbSo/smEYTYOJthcKCwvl1Vdf1bKWt99+&#10;u/686aab5Nprr5Ubb7xRy2LSPF+j4IYv6UvbEiba9YPrQ/7jyNQC6b08Qm4ZuF5uHBAod/24UaYE&#10;xUtmYbldQ8Mw6sRE2wuUsaSYx+DBg7VRz5pKWBdccIE8/fTTmpe8W7du8vzzz+tr1L9euXKlibYJ&#10;Tp1wfXCHj90YI1f1Xlst1WKHQRtk08FMKT/Wvp4hwzDqh4m2F3CPI0KkMaWRb5wSlkOGDNGa11T/&#10;oh04cEBLZFIGk23aS85xFxPt+sH1ScotkW5LDlQTbNpF3dfInJAkySuxilCGYZwZE20foFAI7nLK&#10;dda8QOQc//DDD2XgwIFmaZto1wnXJ6OgTHovD68l2pc4or14d7IUOpa4YRjGmTDR9oGRI0dqcZCg&#10;oCBNY+oJQt65c2d1l5tom2jXBdenrPK4ivNDo7ZUCfb5Tnv9l52yNzlPKttIJaLGQov3HD0mRwrK&#10;Jbu4Qiqc62cY7RkTbR9YsGCBPPXUU/L1119rvey9e/fK/v37ZfPmzdKlSxf9H2U5TbRNtOuC64MI&#10;peaVyuyQRHl/epi8NmWnfDZnt6yPPiKFZUftGnpANH1iToks2ZMiIwIPypgNMbImPF0yHAE3jPaK&#10;ibYPxMbGyo8//igPPvig1s3+9NNP5fPPP1cLu2PHjhqoFhkZ2e4KiJho15+Twv1fUlJRqfPb4akF&#10;6jJnGZhdv9NwLfKdQcy4jTFy99BNWm6R9ujorTr3f/S4XS+jfWKi7QNY0IjS8uXLNXL8tddek1de&#10;eUW++uorWbx4sQarsU1760RMtBsOyVRY/oU1yU+7dtXhukSmF8jDP22Vv3Y5Pfd/vvP7q7+ESJoz&#10;0OG6GUZ7w0TbR4gMLy4u1traycnJkpOTI0VFRfpaeXm5/t9E24THaBwqj/8uW2Ky1Mp2BdttT47b&#10;rh6KY5aMxmiHmGj7SElJiYSEhMigQYN0Hjs+Pl6D0lj2xTKwzMxME20TbaORwNKOciztjiM21xLt&#10;lyYG65SCZZAz2iMm2j6QkZEh48ePl3vvvVfbNddcI7t27ZKKigpZtWqV9OzZU5YsWWLrtE20jUaC&#10;6QMC8yZtidOMca5gM6e9MDRZKp3v2rnmayeO4EhhmURnFEqG87PyuEXuG60fE20fQJjfeecd6d69&#10;u0yYMEGuuuoqCQ4OVtHm4rFOm8QrFj1uom00HljSRNqvOpAu4zfFqoBviM6UrKKKU1s0nGxnH4t3&#10;p8j7M0LlxUnB8vb0Xfp3VpFFphutGxNtHxg7dqy88MIL6h5nXTa5xl3RJgiNbGk//PCDibaJttHI&#10;YE2XHT2mYkpRlYpGSPPKPjZFH5Gnxm2TC7qetOD/6rQnxgbJhqgjjXIMwzgTrDLCi5ScW6rPNB6f&#10;+mCi7QOkKkW0Dx06pBfLU7Sp8PX2229L165dTbRNtI1GhmeqZjtXckqOyqStcbqEzHW7u23C5jjn&#10;/+duyRuGN6gtcCAtX+sP9P4tQoauOyjrnYEiiYN8xUTbBxCml19+WZYuXSrbtm2rEm2EasaMGbr8&#10;C2vcRNtE22j9ZDpW+7hNsY6VXVu0R6+PkSOF5iI3Gp/jJ05IQnaJfLtgn1zaY42c5zxv53ddJZ0n&#10;Bcu6iHSfsyGaaPsAQWffffedFgYZNmyYXHLJJZoBjUpgVP/6+OOPVcQtEM1E22j9kBb1t72pcvvg&#10;DVVrwOlAbxmwXpbsTtH/G+0Hkh0xJVJScUxd1fzdFPBcBUZm6FSM50CRZ7DP8gifrW0TbR/Agubi&#10;vPTSS/LHP/5R/umf/kn+9V//Vf7jP/5DU5gGBgbaOm0TbcNP4DlNzSuTn9Yfkg5DNsq1fQPk1oHr&#10;ZfSGQzrPaM9x+4FgR8Ryd2Kuuqn3J+dLQenRJkncQwW/ebuSqgk2jQHjN471HZ9VcmrLujHR9gEC&#10;BxDlwsJCzTtOLvLZs2erBZ6Xl1cl2Cba1tkZ/sHJQiTHnY6ySHbG50ic87PM+bu9pSJu78RlFku/&#10;FeFyRc+1cn7X1XJ1n3Uy1hm8pReUndqi8SCgcvPBI15Fu9+KSEfUzdJuNIgYX716tSZYIfiMLGg0&#10;fqdt2rRJtm7dau5xE23DjyAynaxqFcdO6M9zXfdt+BfFFZXy6/bDco0j1J4Cem2fAFm1P01FtjHh&#10;+aLYzbC10XJ5j7V6PNLyfjAjTEKcgaOv1r2Jtg+QWIV566ysrFojccS7R48eMmDAAAtEs07PMLzi&#10;euI8m9GypOWXycDVUSrUrmi7bcrW+HpFdPvKseMnJIXcA86gYOq2w7IoLFnCU/OdAYTvwmuiXQcI&#10;NA1BfvbZZzXvOMLsvk6Li4uTN998UwuJmGhbR2QYNeF7wdxpXulRdcMTvU7gk31fWpbs4nIZEXDQ&#10;q2gTGBabVdwkAyx0g6kZ1mgXlVc6Ql6/KRkT7TqYN2+eCvYDDzwgV1xxha7F7t+/v77GTxrZ0B59&#10;9FEZM2aMibZ1QoZRC6KSQ+KzVQi+WrBXei4Ll9UH0iWrCSw5w3cqKo/L6vB0ebRGJTka1eXIxMc2&#10;ra1fM9GuA9ze1NC+6KKL5N/+7d807zh/P/TQQ1Xtscce09zjFA2xOW0TbcPwBHdoZFqBfDgzrEoQ&#10;sOxemLhDAiIy5Gg7G+i3NuIca5okJxd1W1NNtGmjAg451nC5iXYj06SivWfPHgkICFAL+4033tDa&#10;2evWrdPXaBs2bNBtKNNZX7DKExISNAJ948aNui9uAO52Sn26sB2vbd68WY/tNpaZcWyEE3iwcLsg&#10;ngTOrV+/XvdLFTKi3j0HFOyT+XkGGhyXQDq2Y36+PgMPE23DqJsix8petie1liBg2Q1aHdUk86aG&#10;72QXlWtO+0t61Bbtwaujdd7bRLtxaZZAtLS0NImNjdVSnO5cNuLm2XitPje3rKxM+vXrJ48//rjc&#10;cMMNWjns7rvv1iQuCLm7v9LSUunbt69cfPHFui4cq5/G9h999JFkZ2fr/tgeIZ40aZI8/PDD6s5n&#10;GzK5McBAkNkGENjp06erp4DiJ9dee628+OKLKvTUCPcVE23DqBvmLafvOFxLELC2uy8Ll6Qc39bm&#10;Gk0Dy/xW7k+V2watrza3TUT5jOAEKamoNNFuZJpFtBE7BBvhy83N1YC05OTkao312vW5uSwfI2c5&#10;6U9Jjcr679GjR8s999wjzz//vIqnK9rMnZPEBYGkQAmNgQQWPgMGtkNAJ06cqAL67rvvqmW+fPly&#10;efrpp1Wc2b87wECwGSC8/vrramkvW7ZMBw+dOnWSHTt2VIn72TDRNoy6YdnQusgMuaR79ZSpl3Rf&#10;Iz+tj9HCEUbLQZ+FNU36WhLsXN5zrVzpNLwg8U0UiHaumGj7AO5qhPWTTz6RW2+9VS644AK59NJL&#10;NZ0pv2P5Dho0qF6BaK5ljOvaXe/NYGDgwIFy0003yb59+3R/iDaBb6RLJTCOwUFBQYGKPjeLB4p9&#10;YXG/9tpralkj2Jwz261cuVJuu+02mTJlStWA4/PPP9fgOaqWMRBhnwj85ZdfrulZ8/PzT53ladyH&#10;l2O5jXOeNm2aibbhV7Be9sSJ3zWi+8TvTdspcyyyr40MOChX9FynOaevdH5+u3C/7EvO1+MbLUtV&#10;VrSkPFkXniE7D+donfX6RnU3FybaPoD1iWBjAX/66afypz/9Sb788kv57LPPtHgIVjDiiBXbEFwx&#10;xHIePHiw3ozo6GjdnyvaDBbuvPNOrTaGWxxxdZegcdOwpDt27KglQt05dvbJfrCiu3XrpnPoO3fu&#10;lM6dO2sedfbNNhwHbwHHZf6eqYCasB3bs28GG7TU1FT1DhCgZ6JttEb0u+U0xFGb00EXONZtbGaR&#10;7E/Jd6ysUjnaxMuvCEbDmsPinh2SKKv2p0vMkZMZ2IzWAf0becdZL81yvKZIY9pYmGj7wNSpU1Ww&#10;Z82apeLMHPCKFSskPDxcJkyYoEI+f/78elnantBh8F6Cy6gYhsWMBczrWLMLFy5US55iJSNHjqyy&#10;lBHYzMxMtaqZj0bU2c7zJiYmJur+SA5z8OBBWbt2rTz33HPy7bffVuuosLZxj7MdVn5NmIP/7bff&#10;1PWO1U978skndT7+jjvuMNE2Wh08j5WOYLIeN8YR6ZS8EjmQmi/jNsXIK1NC5IWJwfLl/L2yPipD&#10;l2U15fPLwKG88rjmny45ekytu6aEz0LjuO7vRtvARNsHRowYoRYuokfE9u23365zwVieWLIIHfPO&#10;DRVtRnkEn2G5YwWTMtWFfTKHHR8fLxkZGWpdY/ljOV9//fUq1gjumjVrpEOHDirsniQlJenc+fvv&#10;vy9RUVE66EC0EXzPLzIucZavse6cB6ImzF9zjj///LMMHTpUG14BrguDBRNto7VBVaXtcdnSZ0W4&#10;fDgrTD6bu1ve+XWX3PXjhqq55ct6rpV3pu2SgxmFjpC2nSWbVKoiTWdKbqkcKSjTAYPRNjDR9gFc&#10;wFjAiHZERIRGZ48bN05dxFil/A8RbIho45rmBmD5YhFjzWNl1wUCynIuIsSx9AlKY9nWXXfdpa50&#10;guZccIlzfngDDh06pMvFEO2vv/66msgi/Pfff79ut3///lOvnoZteTiw/LHs3TlzotXNPW60NnBJ&#10;Y11/Nme3XNHrZJ7nM7Ub+gdqyUSyVLUFcPdHOYOQyUFx0mNZuPRdESGLdidLSl6ZWt6Gf2Oi7QO4&#10;p5nDpijI4cOHNWUp89gIN7/jJiY/eX1EG4FDsFkf/c033+iSqxkzZmhg2tngONws3PS4y7G+GUyQ&#10;+IV9YZED+3cHGb1799Z5a242Ik7qVY6Flc/+WAuOq5tEMQi9L1j0uNFawcpeF5GhguxNqD3bDf0C&#10;NftVcfnpwW5jgRuceVKWfnFOTVWr2YW5WCpUEf18Y/+Aqs/YaeQWmb4joVnOwWhaTLR9ALcyc9aI&#10;Nm5kfrKM6uqrr9a10AglgWAIoK8glDExMeoSZ1+//PKLWu4IIZYygsv+uCGIMtHhuOOJGmeemuVd&#10;RLBzXpwTjeAy5t6Zb0eQEdK5c+dq9DgWPJYx+2GggZCzfhsLm/3PnDlTrrzySh04+LpW20TbaK0U&#10;lVXKkj0pcl2/08LlrV3YdbU8MXab7EvJ0/nvxoRAs0MZRbJ8X5oK5trwdEnNK3WO03Tz2VjZIYdz&#10;5N5hm2p91ten7pSknNJa8+nHnL4GMWeunWtg3+PWjYn2WeABRuwQJVzDrpAyz4yLmmVTBIPxen0e&#10;dsQXkT3vvPM0oQpz0sHBwdpwubtrsFmmhXseNzRBZMx3E2yGKxwLH8ufAQBCj0ATKY6bnZrfDASe&#10;eOIJnSdn4MH+OEcyu7HdSy+9pMvI2O6RRx7Rvxl8+Po5TLRbB1hObolJBMHTBcpzSUfM/+is28s9&#10;UvGKz5b7R2yWv3oI12U918hNAwI1mcYtA9fLU+O2y8KwZCl0rOzGvDZEqYcl5spnc/fowIBazfz8&#10;cW20VnlqKmu3tPK4Rql3GLKxmmDTXpwULOGpBfqsAJ+XKYFDRwo1GC8gMl2iMgrUM2DWeOvFRPss&#10;IHRYs2Qlw73sCh9CiYgjXLxWX7CEueh//vOfdX00QWUsH6Mx50ygG0KMJcyxEVWitBFrKo7xGtHr&#10;HJ/zoXNmcMG5vvrqqxqURqIW5qi5sVjpbqfEPpcuXaprugkiY06aZWQsB2M7XzHRbnkQYornH0jJ&#10;l03RmbInKU/XnGI9IdasNw1LyJXNhzIlIq1Alzu15uUsjQXPYnZRhUzdFi8Pjdoi1/cLlBv7B8o3&#10;8/fJuoh02ZWQI5sPZsrB9EKttNTYIpXvXOdRgYfkshrpMa/pE+CI4xG1bJsC7vne5Dx5fEyQ1mp2&#10;j0tu7U9m75b0/DIdUHB9WNqE9f/KlGC9PrQXft4hv+1NbfJoeqPhmGifBcSQueu33npLA7kQ68aA&#10;/SC6WLY1G1Yx7m7Xqmc9NK8RIMYcOOeBSxvRZBvgC8bvvI/5abZl/0SPs1zL3Q4YZDBoYDv2x3a4&#10;3Aku89zubJhotyxc77SCMpm8NU4eG71V7h66SR52BAqxIJsThSqY27x/+Gb937Pjt8nM4AQV9fZw&#10;rxjQkFs6OD7HEaI0FUvWZyNICBbuawLWmsKqTM4tle5LD1QTbBo5x2eHJOnSr6aAz5LrDOKmBh2W&#10;B0dukSt7rdP26pQQrWjllgRFuFPzSzWanoQv7vld3H2NvDV1l5YQrelGN1oHJto+gFVKchWsWOZ7&#10;sYC5UJ7NtcDbEybaLUtZ5ckUmR2GbKhyAZM/+fZBG2SaY2GOCjyormC3Q76g6yp51BH34PhsdR+3&#10;BxAxhKqo/JimFG0uISLwjAGTp7VLu7jbalmxL02KnfNpKnB/ZziDuY3RmTJzR6LM25Usuw7nqvXv&#10;fkePqkWeKw+N2lrt/GgPOgM/BjokGzFaH+iNifZZIGCL6G6is1kfzVpl8ncTtOU2t8hHe8JEu2VB&#10;GKYExdfqdGnfLdwn788IrfX6Vb3XycKwFCkoa/xIaeM0lc5AIdCx7DtPCqm69gyovpi7R4PTjjui&#10;2ZToYMUZ1OWVHpVC515zPp7gRj94pFAeG1NbtKkvvS85z3mPiXZrxETbBwjcYg0zFbGYKya4iyht&#10;t5FgBBFvyNy2P2Oi3bLgYp2+PaFWp0vrvuSAzmHWfP1qR7SX7U3VeVyjaWFQtd4R7oGroqSrcz8I&#10;QiO/dWtYD05cA4LOOd026HSymZv7BzrnGylHisrluLMNQWm40bOcv13XutGymGj7AFb0qFGj6mwU&#10;6TDRti90c3L0+HHZFpslT4wJUtc3nS7uWOa1F+9OkWnbD8t9wzdXdchUlnplcogGKpkV1TxwnYkh&#10;SMwuaXVBgIjyoYxCGbMhVgd4H8/aLSMDDmmEOYFy/I9Avv4rI2WoI+6rw9Mko5C4l9b/PWe1BAGa&#10;WUUVOi3SlpLKmGjXA4LHmNNmORbz2rjDEar2KlYm2i1PriMIy/akyNu/7pJnJ+yQN6btlDkhiZJR&#10;UC6JOSXqPu88KViec/73kdMpE4xkVrbhCdZ0Um6pPi88G6RzpZDKAEesr+59OpscEemLQlNOimAr&#10;FW7OK6f4qATFZMm0bYdl0tY4feaptMaKiraAibYPYEGzTIoLtWjRIi1HSdYxRByxIoMY/29vomWi&#10;3fJwzSsqj6sLM8KxkIhaJs80r9OwmOiMI9IKNQc1lp/dJ8MT91lxW/mx47I9NlvXsbuCTWNO/mPH&#10;Ij+5zrz1xe/ouTvP/m97U+SZCdt1bTzt9sEb5OdNcerxaAsWt4m2D5BFjMQlzGVfd911ctlll+ma&#10;ZtZp8zrJUZYtW2bu8TbwhfBHuO6UnSRqGPer533gdyKmT/6v/XqFDN/B8sY69ZYC9q1poRKdXtiq&#10;3PwunBMDig9mhmoiG/ecWWb3yE9bZXdSbpuIiDfR9gEykVEpi3SlpA8lfSmZyxBtxJvKWFTXaqw1&#10;3P6CibZhtD0IONuZcDIVqmc2OdZwf7Ngn2SQoKUVijYDUxIIvTQpuOqc3Xbnj5skMOqIlLWBamcm&#10;2j5AJS2WfJFzHLEma5kr2qQzpexlQ6t8+TMm2obROPDdYT4Wbwg/W/K7xDkQLT52Y4yme0WsL+lx&#10;MohxbXiGHD01/dLaYCCRnFuiCWOwrl3Bxq3/wIjNmgXPLO2Wp1lEe/jw4bqsKzY2Vi+Wp2gzn/3u&#10;u+/KDz/8YKJtom0YDQIrEaFk7XRmYbmuo25JyBSXVlAq68LTNbsawY27EnIlv5QsjK3ze855ESQ3&#10;f1eSJhFyRfumAes1Kp5lbK3RQ1BfTLR9gIIaFNOgqAfucESbQiGk/aRsJ/9j2ZeJtom2YdQXliat&#10;ccTxk9lh8pZjJX4+d4/m/yYFa0tC0BaBXaw3J5saWdRa+3cc4T7iDHq4niMDD8mPaw/KPEfESevL&#10;QKQtYKLtAwj1t99+qxZ1nz595IILLpChQ4dqDW2Ke3z88ceybds2C0Qz0TYMn+H7grt2R1y2PD9x&#10;R5VlyFr753/eLhujj1gq0QbCYCO7uFzTuZJr3tZptx6aRbRZm01JTESbcpjUsaYeNXWwqZS1ZMkS&#10;3aa9iZaJtmE0HL4vZCVjPbEr2G4j+nnshli1cg3DExNtH+DLhSs8MjJSXeU9e/bUHORY2tS+pjY2&#10;25hom2i3B7jPWIDktMaKYT7W7n394ZplFlbIhE2xtUT7Ake0h689pElyDMMTE20fIZkAtaZJqkIZ&#10;Sxr1tfk7KyurSrjbEyba7Q8td+lYfyTfWBSWLCsPpGkJ0OKKSrv/9YTrRfKb5fvT5OYBpxOZEO1M&#10;PnDmYhkUtSX4zDxDuK/5bATctaXnBjc8A1rWupNKlRKojY2Jtg+QsjQzM1MjxkmmwlptKn15Ni6e&#10;zWlbp92WoUPCnTt9x2HpOHyzXNcvQK532sezwjRtJIE+9gz4DteKwCky1hHdjFAT6XzXjxtlyJpo&#10;rf3dlioH8nlZA04ClO1x2VpWdn9Knnps6hvVzbI0BB9hZBDQGp47BJro+j1JubI2PF1L4KbnlzX6&#10;SgATbR+Ii4uTgQMHyg033CCXX365XHPNNZoZzbNZchUT7bYOFsSepDy5r0bSjct6rJFuSw9otHNr&#10;XQ7UmqFTp7BFyOEcWelY3SHxOVqYo6WXfTUmJwcov8v+1HzpsSxcByikSWX99NydiSp2vvQfbIPA&#10;55YclYj0Al17zdpsUvm2ZP/DsTOd558iPXc7g66bnc9G+lTyt0dnFDbquZlo+8CsWbPkkUceke+/&#10;/142btyoF2zPnj3VWmpqapsaFfuCiXb7oqj8mKw+kKY1uV3Bdtvbv4Y6nROWoT0DDQErDSu0pOK4&#10;/mwKt2pLQt+ART004KBc0+f088NUAINAXxOf4O2JcsSaymMI/r3DNsvLk4NllfNcFjrPZ0vBPdt8&#10;KFPuGHK6zCntur4BMnFLnBQ34rmZaPvAiBEj5PHHH5cdO3ZoQhUTp5OYaLcvyiqPydZDWdU6XbdR&#10;SCI5p8RE2/AKfUOC83x8MW9PrWeHkrHUeC88S/U5BLuw7Kiuv755wOm86Bd3Wy2vOMJ9ICW/xdZi&#10;M200OyRRAwg9PxsNzwIFfRoLE20fIGL8nXfekbCwML+7QE2JiXb7grlD5l/JP315z9MlGzuN2CIz&#10;diQ4VqIFoxne4blIzSuVbxburSZotEt7rNUCJWcLusMtfji7WD6cFVZrH8QCrDlw9n00FXgRFoYl&#10;exXtvisiNOFLY2Gi7QOBgYHy+eefS//+/TWJysGDB3We27NRCczc49Zht3WYO2Ree+CqSPlszm75&#10;esFemR2cKEm5ZmUb1UFkix3rOb2gTAocUUPYpjuDO9zhrqBd2GW1vD51p0SmF5zVSnZF+yMvon1t&#10;nwCZEnS4xda1ky1ud2KevDQxWF3+7nk9OHKLLApL0Wj5xsJE2wdIrEIiFUpykoP8iy++0AxplOR0&#10;2/Llyy163ES7zcM9pvPEHUhqSCKBSx3rhgGr3f/WD1HXLDPLde4f960x584JnEOYeTZwYx86UiQz&#10;ghPUnf3LtsMSmpAr+1LyZPLWeHnDEeqXJ4do6taN0Zm6ROpszw+DwgJnvyPWHZQba5QNpaDJJ84g&#10;MjKtUI63QD/MuTMwWRuRLu/PCHXEO0TenLZTZmxPkGTnO9KY3w0TbR9gmdcDDzwg999/v3Tq1EkF&#10;vGZjGZhFj1un3R7gPjO/iHi7Nbrt3rd+8JLEOQMtItRn7EiU5ftSJdb5uzGsQASLgiILQpN1bnd+&#10;aJL0WHpA56sv6rZGK4V94IgZSwPzSk4O+JiDTssvU2scsads5nHnmToTPGNM0ZAj4K1fd1YTbdoN&#10;fQP1M7WUi5zvBEvQ0hyR3pecLwnZxZq/gO9IY2Ki7QNkQ8vPz69qeXl51f6mlZWVtbuOy0TbMOoG&#10;6xALFEE65liALfUdQTgOHSmUXsvD5YZ+gXJZz7UaUNhj2QFdksQArKEgpKsPpEvnSTvk8l5rdQng&#10;5T0doe5WfX73IrK8OVZybkmFHg+Bo6LZzsM5smJ/qmw+mCmJLN+qI4ocYcRF/sPi/dX2Tbuy9zqZ&#10;GZyog4KWgvvLZ+Oa8JPzbWxMtH1AR3iOFY0wI9BkQONC8TqJV4go5//tTbRMtA3jzCCUuIoj0vJl&#10;q2NhxmYWqmu6KTrys4HFR4a1Kx1R9RS6Sx2BReiKzhK5XResMX93eqhc2LW6iHpr3ZYckMScUr02&#10;WNm4zm8ZsN45r3WarKeLI8ZY4Ge6RvQxrOn+cW20Flbx3DeDEZZ+lVb6l4jVFxNtH2CuOioqSnr0&#10;6CG33nqr3HLLLXrREC3msokuZ622BaKZaBuGCxnNyGxGIhHmYO9wfuI6JjFIc0Mw2E+BMV6jm4ev&#10;O6QC2lAiUgvk2Qmnq5SdqRGgxfWgFGlKbqmMCDxYaxBxhfM3Qn6m5V/0MViwqxzL/rHRQVXvu7j7&#10;annPGThEpxW2uTXuNTHR9oH9+/dL165d5amnntJKXxdffLGmNMXC3rBhg3z11Vcq3DanbaJt1IYg&#10;I5aKIWIEErUHmFf9JSi+2npi2j1DN8m22Ow6XcBNQYFjnU7dFq/VwzzPhzZpS5xarw2FpVydJwfX&#10;2q9nQ7DfnrZLgmKz1OpHdG8ZWP3auNv9sGi/JDnWuDfoY0hUMm5TbDXBP8+xuslEtulgpiY6ORNY&#10;8AXOgCDOeRZ5Jv0xZ76Jtg/MmTNHS3BOmjRJli5dqmlLXdFm+dcHH3ygdbZNtE20jeoczCiUUY5F&#10;9davuzRiuNdv4bpkrCVcxM0JUfU9lx2oJkg00r/O25mkbvPmhOVURG+/O32XXHRqrvkCR+iIcCZ9&#10;6rmkTCWQjQFBxxGbqz4nnoUuS/bLL1vjZejagzJxc5ymZyVgLbuoQiZtjava1rMh2j2XhZ9xXTN9&#10;DNeWufia70XEp247rPv3BgOlsMQ86bM8XJ9FnsmRAQclOp2Ic/+xzk20fWDkyJG61IvSnFysG2+8&#10;sUq0U1JS1PomxamJtom2cRqsTQKPbht0uoLV1b3XyTcL9jqWXf2LRPgTGQVljjhEVBMV2l8doSQJ&#10;B9HSzQ3LsLB0f1wT7QjqARm8Kkoz3J2Lle2S7FjGzJn3/i1Cui894Fjv8SqGheVHtWgGx2BgQB+R&#10;W1yhXoia1wbBJjXpfGc/RLp7g/dzbXs7wlvz/cypvzgxWBaHpUhWUXXRZxkYLnkC2Dwz+vFsDtPg&#10;uKN+8zyaaPvATz/9pKJN7WyyonmKdmhoqLzxxhtmaZtoGzVIyC6RFybWnuukUERUWoHTibdd0S47&#10;ekxFjGponp/9mXHbJSwhT462QF/B9xOLO6f4qCQ6AkYikmPOeTTG95Z9EABG/e+UvDINbHPX7tds&#10;CDJ5uh8bs7XquiDYWOrjNsWpa5ztvMHrBPPN25Uo93skaXEbg6IXJmyXgMgjctTDTY6VjaV/r5f3&#10;IPQH/cjaNtH2AVzipDEdPXq0LF68WK6++mpZtmyZXjjE+rXXXtO13CbaJtrGaXCNPzt+e61OEtfp&#10;nkRHuJp5Xrc54buQ5AgjFiXzvU871+G1KSG6RjrfsbJb6rvCcWlMT7i/Nxa+7Nt9nYjzRbuTNWf4&#10;M861edW5NlOca8U1qyuznvt+Bh0TNsXKPY4II/iezxd/402g7rsLS+62OAMFyp56bkt7dvwO2Z+c&#10;f05TBM2JibYPJCYmytChQ7XS11tvvSV/+tOfdB777bfflttvv1169+4thw8ftuhxL19So/3CetzP&#10;5+zRNcFuB8l86lNjt6mL05/mERsC4oVVyNpjkm1kFJRWuYjbO1wbAsbS8ktlf0q+ltfEO+FrrAPC&#10;ThGOMRtj5MIa68FpvZZFOPs8HcyGh4FB5EuTdlTN6dMu67FWPp+7R9KdfZl7vHloFtFGjNPS0jRC&#10;nOxnf/nLX+SPf/yj3H333TJu3DhJSEioGgH6CtuStKWoqEjXfpOwpbCwUNeCe6ZDdfeLQLKtm9il&#10;pKRELXv3mL5uB/zO+vKzbXc2TLSNuuB52BaTJW9P26nlPK/otU4eHx2k5T1ZltMenhc+I60pLFt/&#10;51yvDdYzaUOJk/C0tsnANmZDjBR5xA2wb2Is8HQ8MWabPousDX9r6k7N0uZPgykTbR9BSBGp4uJi&#10;FdeCggIVPea1G5JzHMEeO3aslvy86KKL5M9//rPceeedMmTIEA1uc+FB4riLFi2SJ598Ure75JJL&#10;5KOPPtLIdfeGsR2///bbb7o0DW8A+8UjEB4ervtwYWCwbt063Y4BCEvY3nvvPV2LXp8HwETbOBtY&#10;OOkF5RKamCs74rLV6jRr02gMMKZYf04ucoQbwSYi/ruF+yQ8Nb+W55O/se4pbrMjPlvCEnL1/ZWO&#10;seJPxW5MtH2ADqa+7Wxg2b755pvSt29fmT17tixZskSTt5Db/LPPPlNh1YfMGRTwv0cffVRd89Om&#10;TdNo9scee0yee+45dd1jIXPjEPann35aOnfuLNOnT1cvANu9/vrrcujQId0f54aws92zzz6r+2Pw&#10;gAeB7ViT7sv5g4m24QvkkyYQiKVBNV3i7vfFsxmGr/A8sTyMte9L9qTKhugjWrf7TOvgeb54D88i&#10;2/ijx8dE2wcIRHvxxRer2ksvvaTN/fuVV16RDz/8UEaMGCEhISF6Ec/2ICC0XHjmwnNzc9V6Z0kZ&#10;S8fuuOMOiY6O1m14Haua6HXEOycnRy3xqVOnylVXXSXz589X9zaW/8cffyzPPPOMLFy4sGo7RJl5&#10;93nz5um+eJ1EMYg0wXSZmZmSlJQkkydP1gA7BhB4E2ridqiezUTbOBd4XrBwiDSmoyXavKjsaNXz&#10;ZRi+wDOECLMGvOxo7YFhW8NE2wcQN+avzzvvPP2JYCPUVP3itdtuu01F9YknntAo8x07dqjg+srJ&#10;zut3Fd5hw4bJDTfcoC5t5p2ZL8f67tatm8THx+v2bEvaVMQS6xzRxbX98MMPy5dffimpqam6HW77&#10;AwcOqEBj0ScnJ+uyNaLdsaoZLLAvbnpMTIxcf/31Gg2P9V4TtuN8cOvjBXDzsFPd7N577zXRNuoF&#10;zwpWTmRagabX/HDWbm2ktuQ11ytktF64PzWb0fSYaPtAYGCgzvliyWKxbt26VbZt26aW7+eff65u&#10;buaiabidu3Tpom5tX+Fhp5NizTcWO3PXFCVBJHft2qWWMmvFCRpzwd396quvamIX5rY3bdqkA4oB&#10;AwZUm79G9BlgfPrpp/oePgtudVKven7JEHAGIWyHi7wmfB4ekOHDh0uvXr20MZBgoMJcvIm2UR94&#10;VgpLK2Xw6qhq6SxJ+zlgZaSUsM7XnqdWDfeH4C7mhXNLK9r0Er7WhIm2D+ACZj4ZsUZIPdm5c6d8&#10;8sknMmrUKBVILGUsz9JS77lzvYFgY0X369dPRZ90qcCxtmzZokVKsGiZB3eJjY1VwcZqxq2+Zs0a&#10;6dChgx7fE6xwlqa9//77ao2vXLlSRRsXuafIYjUz/82ggQeiJljWK1as0MC2559/XhuueBLN4M43&#10;0TbqAx1+zJFCeWzM6aIPbus0covEZxXJsTbu5vRnEGhyyVMAZUTAQfl5c5zOK5Oe1fqBpsVE2wcQ&#10;QiKtsUBrur2xXrG0f/jhB7WEmWPGve2raCPYzD2zDhzBHjx4sAooINpY9LjfCSpjTtqF45KJjcEE&#10;YowFjcXL+z2j2XF14wrHS4BFjrgj2syde365OPcHH3xQ589xvdeEbTkfPheDBxrW+c8//2zu8XYO&#10;daKZS6QwyFEfI8OZhyQH+UM/nc6K5bb7hm/WtbttOWOaP8N6ZlKC9l8ZKZd2X1N130giExh5xFYH&#10;NDEm2j6A5cu8MAKFwCKqNFzYBHrhzsY1TlAXVjkihmVaFzzUCDaBYT/++KPOWyO4/O3CAAFBdt3e&#10;6enp+jrvY86b4+LmxkonvSrubVzWzI272zFXzYCDQQVBb8y3EzyHxYwbnW1o7BuLHjFnQOALFohm&#10;kJKSaklbYzJlbUSGLrWhctLZyiPyrKQXlMqrv4RUS3ZBFaoXJ+7Q3NHUXDZaH+XOAG1D1BG5wiNp&#10;jtvIaZ5VXG59QRNiou0DWJ64ja+44gqt9kUGtP79+6uFffnll6vFSy5yLFkE+JtvvtGArbpAKFnn&#10;jRjfddddOleMcGIl8z9X1LGACXLDFe5GpjO/TElQzgcLnMFDdna2LvVintvdDquY7RBjBhwMCEgS&#10;w7w168PxHLAvosWx1Fn/PWHChGpz53Vhot2+wcXN2uv3ZuySS3uskUucds/QjTJ3V6JG89b1PPA/&#10;1nCvDU+XF37eLpc7AnCZ837Snq6JcL4Hp74D7rZY5iwdIzLY5rpbFoq9LAhNrpbpzm2fztkjMUeK&#10;rS9oQky0fQBhw+JF0JhDxurGMiaKnAAxIrKxrBExhBGLG8GtC7Ynovvaa69V63bz5s0SFxen8+JY&#10;87if2QfbcdyOHTvqdgScsQSN80DsEV6Oyzki4Li4CY5j/p35a7Yj/SoBbdxcGsvFHnjgAXWZsz/m&#10;qhF83hsUFFTNvV4XJtpNC+KEeCFW7kCuNUHwEeUXL+t52kV6vmMp3zdss8RmFqubtC74PAQyRaUX&#10;aoGHgMgMiUwvkFLHknM/Kz8R98zCcjngWPF7k/OqUqD66/PGeVcNQvTeNv/n8DwHnrH6DISYCtl4&#10;MFOu63u6WhaNxCY9loWrl8Rf740/YKLtI8znIsa4pRFAGsupsI4RzPqCC5slVv/4j/+oFjMucNzb&#10;NDfojZuBgBJMxhpwkqEg3ggu89REr2Ot06G721HUhLlxdztEmyInuPPdgQTbMRDAbc52DEDwIJB0&#10;hXlqXzHRbjroUBE0XM/M76bll6n12pqszJjMInlr2q5qHTeNlKWkhkR8zwbPDKJccvSYfl5+d+F/&#10;lcdOyM7DudJl8X55fEyQBq59OW+PbI/N1mAof3vmOF8GHDklFRKdUaiN35sz77VeV+c6Hyksk4jU&#10;AonLKtaynUxH+HI93TntgasiNRMZub+Z4nj9l50SGJWh98zf7os/YaLdQiB4JEEhmUnNhuXLmmqE&#10;WL/kx4+rBY6rm/cg1sxNI/yuVcx2rnBv3LhRFixYoBnSuKkIsWcAHb/jJmc79oeos53n/nzBRLvx&#10;4RrSKIYwe2eivP3rLuk8OUQ+nbNbc3bnlbSe6NzUvFJ5f2ZoLdGmXvGepFwpP8clQIjDEceq7rbk&#10;gFzrYdVd2WutfDJ7tw5k/CmRhn5Hnc9E8ZCBqyPltV9C5PWpIdJvZYS+5t57tzUF7JcBEhWvSPf5&#10;ypQQeXPaTpmwKU7inEGYrx4dBkxxWUUyZ2eSjAw8JJO2xMn2uCyLHm8GTLSNBmOi3fhwDbGol+5J&#10;kYdGbakSKgK0Xp4cLDvjc1rNeljqJ0/ddljuH3G6ZvRVvdfK1/P3SnZRuSOo53aeCDJeBspauvt3&#10;210/bpIwPyvvyb0tKK2U3r9FyI39A6o+y/X9AqTL4gOS4gyCqCWN8BGR3xSwjC46vUA+mhWmMQTu&#10;ORCLMHlrnBSXnz2bowuWOQOAjMJyHUxiYRtNj4m20WBMtBsfriHztwNWRVV1qG4jWAvLpqDsdPKc&#10;lgb3/a/bD8sXc/fKx7N2a2KUvUl5jSI6uMr3p+TJ0+O21boWrmifKcd0a4R7y9r0R0bXXpuOiPdb&#10;ESG9lkfIT+sPOVZrtqblbGwoFbouIkNuHrC+1jl8PHu3M2goUTE2Wi8m2kaDMdFufLiGqXll0sfp&#10;vGt2qkTr/ro9QetUtyaog4yrOiGrxLEkG889ingQdPb9ov1ydZ/T7nGWGn0wI0zd8/7mHieYztva&#10;dM92QddV8t6MUNl5OOeswXz1pbi8UlbsT5ObvIg21zQus1hd+EbrxUT7LDDHk5GRoRnIWMblBnMZ&#10;JtpNAdeQJCVTguKrRedSL/ieoZs0eQXu8/YC1jbi9dX8vZp05b7hm+SDmWGyPZYayP71XeTeEln9&#10;zvRd1ZKSeGsEd03YHCf5pY07QGMQEJaYK0+MDdLBgXu8q3qtcyz9SOd4R21JXSvHRPssEJhFRjQS&#10;kpCopD6BWm0dE+3Gh2tIO3SkUKNzbx24Xm7sv17uH7ZZ5xwzCtrXcho+K/OwuuQrJV8Dto4418Af&#10;l3xxvpw3y6XenLpLrV3u7dW9a693vqDravlxzUFJy68730N94RwQ5gWhSRqNf6NzDjc7zxjeDDLU&#10;eQtEY1kYsQNku/PH697WMNE+Czyg5P0mgQpJVlj6ZQ/tSUy0mw4sIgSa5U5kGmOeOLfkqF+5gxsL&#10;nitctlwTmj+7b/ksrHOOzSyUzY54r4tIl1GBhzRewVO0WUr167bDUtgE89pMO7DEi+VeeG5YPpeU&#10;e7IGted3mN8rjh2XhOxiTaKDxyNZt2tdSw/bGybaPkDRjq+//loGDRqkKUNZGsX6aDKJuY212u1N&#10;tEy0mxbEiQ6S9ctYOTY10zbge4L3APHm3lKKtPvSA3JFr7Uat3BtnwC1fPEsNNUgDdE9uT7+uE63&#10;YE174gr2xugj8v6MUOk4YrM8MHKLTlNscwTc1mK3HCbaPsB6Z5KfXHXVVZr+k5rZpAL97LPPqhpr&#10;p2sWE2nrmGgbxrmDaMYcKZKFYckyaWu8LHJ+Rp3KDNdSMKhgCRp5Ajwz3rGk7ztnQHGk8GRueL7z&#10;DAD46W/ff/ec/e38TbR9gGQn1KSmFCVZyfidvONkLnPb3LlzTbT95KE3jNYGa9qpIZ5VVKFrpc91&#10;jfu5gqt8V0KO3DF4QzW3Pe2Z8TvUC4Cljvv+cHaJZBaWqWXuT+DpoBY4y9yKnM/hL9MuJto+QJYx&#10;cnTX1Ygub2/uSxNtw2ibIMC7E/Okw5Daov3chO0agR6WkCtD1kTLNwv3ac7x3/amapCgP/QDpGGd&#10;H5qk0xLfLdonYzfG6EDEH5L1mGj7CFY0+bujo6O1QAjz2ESSU+OaOW4ErL2Jlom2YbRNmEvHCv1s&#10;zm4NinMF+4Z+AdLTEeiQ+Gz5asEeudijrOqTY7dpJj/c/a21L+C8KCc7IzhBOo08ncnv+r4B0vu3&#10;cM030NpXCJlo+wBBZlTgmjNnjlbaokwnNacRLSLKKWvJcjCztE20DaOtcOz47xox/vX8fSrIT43b&#10;Jr0cwSbafHV4utd62gTQIfattS9gHj4tv1TenV670A1eheD4HBX11oyJtg8g2AMHDpQOHTrIPffc&#10;IxdeeKHWz0bMqYxFINq0adPa3RpuE23DaLvwfWaeN6uwXCLSCrSEak5xuWbkW7w7xWs97c/n7ZX4&#10;rNZbT5vPc+hIkbw2NaTWud82eIOWiG3tyYtMtH1g3rx5Wrpy/Pjxsnr1arnuuuuqRDsyMlI++OAD&#10;6devnwWimWgbRpsDocPqpukyREfUtsVmqWVKpj5X9FhrPnBVlIp6zb7AHQAcPXZcW80lZs0FJW9z&#10;iivk2wV7q2WlI5nN46ODtEBNY6eObWxMtH1g1KhR8sILL2j97LCwMLnxxhurRJsSl++99566zU20&#10;TbQNo62D8JH4Z9zGWLl90Aatn35NnwD5dPZuTcJCsZiafQFCzRKy0IQcp+VqkhZyDzQ3nBfz9euj&#10;jshbv+7S8yav/UOjtsq0oHitVtbapzlNtH0A0SaNKVa1p2iTizw8PFyXfPXs2dNE20TbMNoFrONG&#10;uDdFZ8rckGRZvjdNotIKpbSiemlPfqcFx+XIV45122nkFm2fzd3jWOvZVf9vbooqKmV/cr4s25Mq&#10;83clq+eAVLn+kHHQRNsHFixYoGuzJ02apBcJ0Q4JCdFCIkOGDFErnDltE20TbcNoL2BxszQs37FO&#10;KXLDuu2a0CdQ+e2LeXvUInfd0Vf2Wisfzdp9skCJs5+WgPNlTTznwOfAfe8PmGj7AGuwKRry3HPP&#10;6dz2f/zHf8i7776r7YEHHpA+ffrIwYMHW71bpbEx0TYMoy7oE6IzCtX97Aq22+4dtkmD27DaDd8x&#10;0fYBLgpucKxqLO77779fHnvsMXn++edVsHGZY2W3N9Ey0TYMoy7oE6hY562G+H3DNstBE+16Y6Lt&#10;AwgyjSIhe/fulVWrVulSr127dmlilfaKibZhGCyRyiut1JSmuJw9+wF+p6LYNwv2VkvSQg7zz+bs&#10;Ude5VQyrHybaPkBlL1KVkgmN37OysjQIjYvVnoXKRNsw2i8kKskurtBKYDODEzQtaFhingqx2xfw&#10;k0aSFhKvPDY6SB4bEyRfzd8nwfEtF4jmz5ho+8CMGTN07pqa2r169dKgs23btmk0eXJysuTk5Fhp&#10;ThPtVg8BP1hCFErwp8Abo/WBdYwFPTUoXu4fvkmudKxoAs1e+2WnrA3P0OVcnv0BOb3JRLYnKU92&#10;Oy01r7TVr4durZho+wCBaKQwZf761VdflbvuuktuueUWndcmG9q4cePUbW4Z0Uy0WysINO5LSj5u&#10;OpQpuxJyNd2kdZxGQ0CUqQN+99CN8tcup+epL+6+Rr6ct1eXT9Ef0NykKgwUaTxzNmBsOCbaPlBZ&#10;Wanz2SzxIqUpFwwRJ6nKFVdcIX/+858tI5qJdquF+8KylvmhyZo/mnSNZLPq/VuERKTmV3WuRtvB&#10;vad4V9x60Y0Jtb43Rmeqhe0KtttenbJTItMLVZhJtJLuWNh7k3I1fSgDx5Za4tVWMNH2kZKSEomI&#10;iJD58+dLjx495MEHH5TLL79cbrrpJnnppZdkyZIlJtrW8bdKcE2GJubK42OC5IJupzvX6/oGyMiA&#10;Q1JUXmn3ro2BMDJQi8ksksScUimpaNyOHYt5tyPEZBPzFGza27/uUvd36dFjEhiVIa9MCdYlX4+N&#10;3ipD10bLQUe8jYZjou0Da9askbfffltee+01+fTTTzX72YgRI2TWrFmybt06vYCZmZm2Tts6/lYJ&#10;orxsT4pc3y+gVgf75dy9TqdeYtZPG4Jo7pD4HOmx7IDOMb85baf8tP6QLr1qrPuMFZ1VVC59l0fo&#10;4M99nhBngtJ45hgwPDUuSC7serp8522DNsjYDTGNPohoT5ho+wCFQv7zP/9T/vCHP+g89oABA2TD&#10;hg2Sm5vb7qxrT0y0/YOSikpZuT9NbugXWNV5uu3rBfskNb/MRLuNQBrOhJxi+da5r1f3OV2Fi+mQ&#10;UY5wEzzWWPca1zcDgZ83x0mPpeHSxxHwxWEpamUXO88cUeWez5rbyFFO7nGjYZho+wAXpmvXrlrN&#10;6+OPP5ZvvvmmytqeOXOmBAQESEJCglnaJtqtEiLGD6Tmq8XlWdno7qGbZGrQYSk52r6XLrYlqMAV&#10;FJsld/+4sZpQ0l6dEqJlMxs7mUmxY1VTDORIYZla+TxLWNIU5fCsAua2TxzRTso5d9HmuWaOPKuo&#10;Qo93op0kaTHR9gGiwlmXTUWvzZs3q+X95ptvaonOSy65RO69916rp11P0WZbokhxoxU4XzyiS42m&#10;gWtdVHZM1kWka6GG5yfukJcnh8j4TbESd6r2cX3undF6KXNEc4Nj4d7pRbQ7TwqW6CbIQMaz4wa7&#10;uY3v9qGMQnn0p61yYdfT53Bt34Cq8p3nQpHTZ+xJypUZwQn6HC/enazueAYtbR0TbR8oKyvTyHHy&#10;i1Pdi6CzwYMHq3ATiHbNNdfIyJEjLRDN+bL6AtsVlB3V9ZpLdqfIgtBkLemnZfF83IdRP7iuWEG4&#10;Lvcl50vskWLJd+5Be7FO2gtYnyzFenlysFzc/fRcMmuof1i0X7KKy5tluRXfcaxfpmUYLNwxeINc&#10;0n2NdBqxRX5cE61z7gTK1Rf2y6CD/uKjWaFyaY81ut8b+wdK/5URcji7pM0vJzPR9oH9+/drec6P&#10;PvpIOnXqJDfccIOu1Ua0yUe+cuVKTbJi7vGzCy7bMApfHZ4uLztfZqr9XOG0h0dtlXm7kqTcsbh9&#10;2Y9RG64bc5oVx06cWgtb/Tryfzo0tqHZPHbbg3uM92rp3hR5/uftcvPA9XLboPXy6Zzdsl1rXf/e&#10;bN8vBopEmcc6FvAgx7q+Y9AGOb/LKhXaJ8YGOdZxij6H9Tkfts1zrHSi0C/qdnpQQrt5QKCsPpCu&#10;UettGRNtH6Ak55133qlz2mPHjlUXOa5yAtGKi4s1Gxqu8eb6MrQWGiraR4rK5J3pu6q5zf7qNOrs&#10;JuWWqLVg1A+u69HjxyXNsaRDE3LV2sotcSxpE+Z2B4MxhCvOEcstMVmOVZsrKfmltbKUNQccL6Ow&#10;TJ6bsL1aEhbE+6nx252+oH41rNnf4ZwS+WHx/qp9uY0147/uSNDnvi1jou0DpCklK1pqaqrk5eXp&#10;/HZ7s6q90VDRPpCSL0+N217rS3fTgPUSHJ8j5ZUm2vUFV+Qqx8rALXrHkI1yl9O6LTmg19pofyDc&#10;RHczJYK1Wx9hbEz4vu9LztMBec3vO4GQe5Py6jXHzv5yHEt7wKrIWvu7xhHt5XvTNLCyLWOi7SOI&#10;NJY1Vva8efNk7ty5uuyL4iHtVcAbKtqsC35h4o5aXzrWcFJ7F9eu4Tt4JkhP+ooj2Mzvudfzun4B&#10;MnBlpBSWV1qsgNEiuN/3R0cHVfuu0zoO3ywJ2cX1trTpHzYfypTXfwmp2tcVPddK18UHJPZIUYsN&#10;UJoLE20fIBvali1b5Msvv5QnnnhCnnrqKXn66afl0UcflU8++UQTrOAm90W0XAhaw3pH9Miwxn4m&#10;TpwoSUlJp7Y4GQBHBravv/5aU6a6jfOgiIl7szguAkoRkx9//FE+//xz+eGHHzTVKklfPAPkcOXv&#10;3LlThg4dWrXd7NmzVXTrG/3eUNHGdTdhU6zc44y03S+dBpKsiNAAtbYeSNLYlDnXc31Uhtw6aH3V&#10;9XTbW7/uksNOx2jX1GgJ+L7zfI4MPKRrxd3n8taB62Xommj9nzugPNk3VEpaflnVWu8zkVd6VIJi&#10;sjRpzMDVUfJL0GH1KpVVnuwT+ZlRUKbrwVmS1pbiN0y0fSAsLEy++uoreeSRR6RLly7y008/yZgx&#10;Y1RseY212whmfUSPfOYbN25UQX799dfl4osvlueff15vhgv5zvk/gW/874svvtDGOWDtu2KMeAYF&#10;Bel5PPfccyrsZG/j959//lnd+66gbt26VUWfgQfbcWy2Y8CAJ6E+NES0ge0OZxXL9B0JOjf13cJ9&#10;MnZjjKY3tDnY02BREOFNJ0Zw0fEzPF+4QElkcfvg052i2975NVQSNaLWrqvRcsRlFquwfr9on3y/&#10;cL9M2hKnVrELqxgSnOd0ZnCi9FgWLt2WHpApQfEaxHYmy5nvB0vHqr4fzsCUwWmyI/jzdyVJT2c/&#10;XZcckImb4zTGo60sKzXR9oFffvlFrWoC0hBAxBKBxrqePn26Wt3Dhw+v15IvtiWXOZHniDf78Cba&#10;3377rb6+du1anU+n5efnq/WP+Llue8SdAcSECRN0aRqeAax3SoqGhISohc17sKwffvhhHXQcOnRI&#10;t3Oj4hmcMJjwlXMRbc6bedjUvDJNtIALl9d93Udbp6C0Uuf38UgMcSySadsPS3hqgZR6WYeKe5xi&#10;DO9ND5XLe57OgkXU8IiAg47F4lgzJtpGC8L3vbj8mKTkljrWb6kUOc+k+13nJ6JLZrV7h23ShCw0&#10;rPEhjhV9pLBcBbkmbn/hNix2nvVfne9KpxGbq/aDF2/AykhJzS9tEx4nE20fwJWMqCKyXCDPBwUX&#10;N0u/EMP6iLY+ZM4DhPgjfu+//75X0Sb7GmKMyCKwoaGO5ZSYqOLKPjif6Oho6dixo1rg8fHxul+C&#10;5QIDA7WE6OTJk3XuPSoqSt375E8nqI5jI+S490kUQy51BgXe4Fhsz/HcxnsZ0NRXtIFt3caXrT7v&#10;bctwHQjM2Rab5VjJu+T8rqs06palcV2W7JeDGYW1LA/eU+p0VrjISRH5xNht8vT47U6HF60Whnud&#10;jbYBAzCKwCB0BF01drKUpsB9Bvmu1/y+4wWKyyqSlyYFV/MS0W52BBcRZu77bLEufC/Y7s2pu2pl&#10;Yrtv2GYJOZyjQXn+Dn2vifZZQDCffPJJDTzDukYUeeiwXnFLv/LKK1pruz6i7QkXneVkNUWbY3Xv&#10;3l1uu+02uf766+WOO+6Qxx9/XPr3768CzPEQZ0T31ltvVXHmb+D8GGSQK52Uq4cPH5ZVq1ap5U1i&#10;GPcz0Bh4sO6cz8CAwBsciwQzrFnHIqfxwPTq1Uvuvvvueou24R2uIetQh62LrrZEhkaCDJLRMEdX&#10;E95Hp4ZVwtwerkcyzZmF3bbge0tSkr3JeZq4ZH30EXUhkwnNX0FsSbT01Pht1Z53t1FJbNi6g5oq&#10;ta7nufL473IgtUBenFQ7yLXDkI0SEHmkTazhNtH2AVzYWKidO3dWaxdrFEHF6mVOGNc50eT1mdP2&#10;5EyizaCACmPLly+XHTt2qBudHOjMcXMuBQUFeh4LFixQi5p5bk/hxP1N2VDm4/mdgLOHHnpIRo8e&#10;fWqLk5A3nc+AVY+AewOrn8HLpZdeKn//939f1f72b/9WBxUm2o0D15C5vW5Lw2t1PJf1XCuTtsRr&#10;rmVv8F6aN2vG8H+4nwRnzdmZqG5k1jrTyCm/PTar6v77GwgxgvzalJBaA1W3Xdc3QNPwErh2JnB9&#10;M7/93ozQavvB6n5wxJaTy8vOYq37AybaPoA4Lly4UC3Kf//3f5c//vGPWvHrX/7lX1SwyDvOPDOj&#10;4IZwJtF23dyIN+5w3OhYuxQqufrqq9XCZo7dFW0izT3xJtrMZzdEtBmQMHeOxR4TE6MNSx6r/Z57&#10;7jHRbiS4hgSfYWl7dlo0lrVgaVO1y2h/IDjhqfny4KjN1USJzGBfzdurQVkM1vwNnnmCxFbsT5Mn&#10;xtReGka7stc6DVKrK3EKn73y2Amt4f3Cz6et7TsdK3vGjgT9XjW0j25NmGj7AIKFKHOhsKgRTQLP&#10;EMFdu3apmLFNQ0XrTKLtDdzU5D7nhk2ZMkXnqglSwz3O/DIC74Ko4k4nyp257hUrVqh7nNSrniDU&#10;DEh69+59Rvc4n43PyPHdxpK0hs5pG97hGuIuDInPlg9mhlZ1PJf1WKv1kWPawTpUwztlR49LYCRL&#10;+2qvEnjtlxAt0OGvqwRct//WQ5kay1Hz85E4BVEneLUuEG7m+ven5MuyPalVdQ2yiyrazPfGRNtH&#10;6Ey5OIg3KUwJ5OJ3NyCsvvAet7EPT9H2/F/NhigzWKBICWVB8QJERkaqcDJ3zTpvtsMqJxEMngCW&#10;fbFeOzw8XOe4WTaGyLqWPHP1zJkTCY/l7isNjR43zk5R+THZk5gnv247LD+tj9G87CSeYXlXe4Zn&#10;DGsqs7BcK5TlFFfoXH57ePbIKR/sCNAdg2tX8Hp3+q6zzvm2driHbpGRFz2SL13eY40WO6nPgJVn&#10;ghUpDAQIPvNHD8SZMNH2AR6m7OxstWhxB3/33Xe6FIuAMKzX9PR03aY+HQeCiQAjdli3r776qrqo&#10;mcNmfwwImEfetGmTii3bUZSEYLI33nhDg9L27Nmj++DcPvvsM513nzp1qlrVVCPjHBFU1pAjzu66&#10;b4QbCxm3ONvhPmc7kq4gxL5iot20EBVcWFqpwWUsl2nPCVLc7xdVqkjX+u3CfVqXmTW9lKLML2vY&#10;4NmfYC0zSUe6LN4v1/UJqBK1+4dt1jXQBKM15TVw74Fna2zYZ5YzEMPFPWRNlPT8LULGbYzVynSl&#10;R9v3gNXFRNsHUlJSdN6aKHEEj0hyGr+/8MILWl8bAazPfAmu5ri4OBk0aJCKJnPU1OZGvPv27avB&#10;Z1jzDBD4Py7ubt26ydtvv60WOVXHWHLFMRFPlne99dZbGqCGMGO5s0xt2LBh6kJ3v2ABAQH6PxKq&#10;IOqs0WY7Sosi/vXBRNtoLni2mPfcEHVEq1e5gnVxt9Xy9q87tUjK2ZYEtQW4BrsTc+XHtdHOoGWP&#10;fDl/r0zfflhThTY1LDMjE1lWUblGYTel9crnzHEGaEm5pboKwkrInsZE2weWLVumIv3yyy+ra5pI&#10;bqxSgtPIPIZ4k1aUeV5fYVssaFc0PRvCjKsasUWcEVkCyjgW0eOcD25xVyT5iSWNcPN/zpNsZySD&#10;wWr3PC+2IwKeAYC7HdnQ2I6BRH1oD6LtikWB01nhbmsvrtjWBtccVzjpMF3Bdhvz/bNDErVzbw/g&#10;ceGzkp42Nb+szojqxoIAsG2x2fLLtsMyflOs/LY3VZJySuVMWfqMpsNE2wcIPCPqGrGrmTGMQLQX&#10;X3xRxbI+ot0WaOuiTeeYV1ohwfHZsjAsWZbtTdEAFwJdbP1z88KzhWt4oJfqTpf0WCMTN595KZxx&#10;blAtjDrVnkV+yDI2MvCgFDqDh/p4GI1zx0TbB7B2cTuTeaymMOMW//DDD9V9baLddoSMjghxxoK7&#10;Y/DpQhzUBV4XkaHWd1sKbmnt8GxxPyZuiZOLulUX7Rv6BarlZ3OeTQPucDLteV5z2vV9A+RAar4c&#10;befBkc2NibYPEPyFG5u83izvYqkTrbS0VOe6KdRBClD+JjAMMWtrVqc32rJo4waPSC2Q+4ZvqrYm&#10;9oKuq+XDmWGax9gsjOaB54o1yojH8v2puryJhBkXdF0lNzkWH9myyGfdHr5zLQGpc9+c5mUZVp8A&#10;CYw6ctZlWEbjYqLtA0R0M6dNfm7XFY5lTWDatddeq67z77//XiPLWQPNEquabvS2SFsWbay2jQeP&#10;yE0DAmt1Vi9OCtZUobZeuulxBXt3Uq5GTd8xZKNc0Wut5mL/av5e9XqQBas9BKG1FJnOYOnzubtr&#10;ZRm7ZeB6nS5iKZrRfJho+8CiRYvkwQcf1DXP9957ryYsofE7r5Gw5JlnnqlqWOWeSU7aKm1ZtCsq&#10;T0hYYq7cUaPcJZ3VW1N3SXyW1ahuDrjGBKD1XxmpqSzd+4DH46lx22RPUp6JRhND1Piyvany3M87&#10;NPsa1x7BpvocefLte9C8mGj7AEuzVq9e7XNjbXV7mN9uy6JNR5RZUC79VkRo0A1iTes4YrNMDTqs&#10;86vmjm168Gbgnn1j2s5qgyfaTQPWa4Ywc882PQT5sdxuzIYYGb7uoMzdmShxddS6NpoOE22jwbRl&#10;0QZcrtHphVrTmmL6PZeGO51Vkq6JtXWjzQOigDi85SW15c2OaG+MzmwTlZv8ATKL5TiWdUZhuQ6U&#10;bAVFy2CibTSYti7awGfCqqZ4f3rByTWxZmE3HwT7kYpyRMAhuXXQ6Sj+S7uvkfemh8qhI0W6JMkw&#10;2gsm2kaDaQ+ibbQ8TFVEpRfIj2ui5Znx2+XJsdvko1lhsvmQWdlG+8NE22gwJtpGc8GzRUnShOxi&#10;iUor1Axd5p71DaYYcG2XO41IfLtu/o2Jtg/goqOZKFXHRLv9wT2mkAkRxQhAc5WC5Lgks8HqRoT4&#10;3Z63uuH6INTEYJCClCWMBPUx+DHh9l9MtH2gsLBQc3MXFxfr+mtLqnESE+32BYJZXF6pJRKDYrJ0&#10;rXp28ck6xXbvWxfcDwZViPVnc/doOc/bBm/QkpfUmbbVD/6LibYPzJ8/X8thUs0rLCxMRRzBosBG&#10;e37wTbTbD9xbXNLkYKfj7zRqqzw6OkhGBBxUETdPVOuCARYZ5H5YvF+u6r2uKoDv4u5r5NUpIRKV&#10;XqiibvgfJto+sHXrVvnyyy81cQo1rz/55BNNW8r6bdKZuh2W29oLJtrtB+ZEKZzyxNggOd8jM9bt&#10;gzZoLWcscMvF3npgCiMyPV8HWO69cttdP26SjdFHtP624X+YaPtAfn6+7N+/XzOjDRw4UN555x0V&#10;cEpl9u/fXxOqJCcna0IVE22jLVJQdlQWhCZpCtGaIvDtgn0Sl1ls86StCEQ7NqtIXpkSXOt+3Tt0&#10;k7rNK0y0/RIT7XqAKGdnZ2uJzjFjxshzzz0nN9xwg3Tq1Em+/vprFbA9e/aomLUHATPRbj9QvxnX&#10;uDfR7jRyiyagScyx1K6tBQZQDLRGBhyslor3mt7rdJBFcJplM/NPTLTrAaJdUFAgkZGRal0j1Lfc&#10;covceOONcv/992tRkW+++UY2bNhgaUyNNkXlsROy83COPDthezX3uNvuHbZJJm+N10xZ9hy0DhDu&#10;gxlFMirwkLwxdafOZfdYekCC43Mkr+SoxigwrWHJafwLE20foORmamqqBqHNmzdPhbljx45y1113&#10;aVlO3Obbtm3TQLUnnnhCnnrqKZ3rbuuYaJ8bBDLioiwqP6Zzxq09NSqZyZbsSZaHR2+R87vWFu6X&#10;Ju6Qw9nmJm9tlBw9JknZJRKbWaTBaUm5JRIYeURmBifKb/tSTy4DsyQ1foOJtg9wgXr37q1i3KFD&#10;By3JSfnNqKgotbwRLy4crvM5c+bIPffcY6Jt1MlRR6TT8ktly6EsWbwnRZdQkSaV9c/NDYMFjktg&#10;0jHn55nuI4FmBaWVsmxvitzY/3TFLbc9PX677E8pMNFuZXA/WU9PLn0Em+pcVOm6tMdauaznWi27&#10;uSshx5bu+Qkm2j4wc+ZMDTwjCG39+vWSkpKiy764WJ4POWu4o6OjZdy4cVZP2/AK14jVBjGO1TNo&#10;dZR2njf0D9R5x6Fro5u95CcdeYYzWNiVkCsbojO1PnKeY1EfP8M5VJ44oRbbo6O3aolGV7Ap2Ugu&#10;8NS8Uosi95GTYvq7Lr1i0NTUokne/IDIDH3WzvOY4rjcEW5c6HhS7Dvc+jHR9gIPrtu50tLS0jR6&#10;nJ+4ynFruv9zm7s9dbSxuPm9rWOiXX+4RsUVx2TeriS5rl91a/VWR8AXhyVLaTOVmkRcD2UUak5v&#10;gsnuGrpJnhy3TabvSNBSjN7uJ+8h3/fMkER5+KetcmWvddpe+HmH1lzGzW/PwdnhGiHW1AqPSM2X&#10;kPgcTdFadvR4kw16GIzNdu7blR7rtt3WbWm4JOeW2r3zA0y0vYDglpSUqDVNY8kXzf3bWysvL28X&#10;Qu2JiXb94RodKSzTqlU1O84LHWt1zIZYyXQEszkorqiUqdvi5cYBgVXnQJDZfcM2y7bYLKmo9N4Z&#10;ICq5jtjg0qdU6YLQZHWvIgpmZZ8dngH6CgZM1KZ+fEyQPDRqq3SeFCyrD6Q3WbYyggSXOwOra/pU&#10;F23qxA9YGaXZ7ew73Pox0fZCUVGRfPXVV7qky9eGeLWHiHFPTLTrD9cot6RCxm+KrdZx0nAxT94S&#10;r27K5iAlv1R6/RZe6zwYPMzdlXTW82Benm1YDsbvdv99g+tU5FyzCZtj5TaPcqMMmJ77ebvsS87T&#10;aYvG5viJExpN/vX8vXJFz9NL915yBguBkRly1Dmm3cPWj4m2F8gx3q9fP/nggw98bgsWLFC3eXvC&#10;RLv+cI3oHAlAe8EjWxUdNokwSHrRXMFoGY7F329FRNU5uI3Bw6LdKVLoCIvR+PAMJOaWyJfz99S6&#10;9swvr9ifJsXlTdMRM7URlpgrozfESPdl4TJwVZSsjzyibnrDPzDR9gIWc1JSksTExPjcsrKy2p1o&#10;mWg3HDrJNQfS5SvH6nlvRph8t3CfrI1IVyu8uSirPCYLw5Kk44jN6iJ1Bfv5n3fI7iTH2nOsZ6Px&#10;UdHOKZYv59UWbaK5l+9LcyzxpuuICXjLLzuqc9jZxeXqJTH8BxNtH8GKJggtMzNTU5bWbHl5eTan&#10;3c5Fm86P+UgyUfniLiYQiYCvQxlFku38JPVkc0PHPW3bYXl1yk55bsIOed8ZQKw6kGZWdhPCc8Fz&#10;MnZjjNxcLZ5gtTw1Nkj2NpF73GgbmGj7AGuuY2NjZdmyZTJq1CgZMGCAus89W0BAgLnHW1C0sR5Y&#10;Z0xk9tHjx50BVPOeC0IdmpCrbmUCsyiugdVc1zXhf5wna2j52RLXj+OSFetwVrEu90rJK5Vy5zpa&#10;QFnTcfK+/y5RaQXy45qD8sjorRq9/+LPwfLb3lR9ljyfBZ5t7knVs233pl1jou0DBw4ckC5dumjK&#10;0jvuuENFioxonm3ChAkWiNZCnQmF/hOyS2TzwUxZuT9NQhNzJae4XDu7pobPjIW8fF+qBvQQmUt7&#10;clyQzN+VpPPTrd0DgwhwrY4d/13XDbfUfWxPcI2xpjOLyjXwjFgG1u4T4e0OONmGZ5s84TzbuM1Z&#10;T+/WMDfaJybaPjBt2jR56KGHZPDgwbJv3z6Jj4+XhISEai0nJ6fddXYtLdocjw5uT1KedF1yQCNx&#10;bx64XtcP/7r9sKZsbGqrhONnFZbLm9N2ykXdTycbubDranlm/HZJzWddv3WwRm14fjVTmTOwq6iR&#10;XOXk/36X/cn50n1puNzqPNs3DVgvnUZskWlBhyXTeeaa+/tmtA5MtH1g+PDh8vTTT6vFTaYz+7Kc&#10;pKVFG0EuLDuqmcSu9Kg+9dcuJytPba9jrXFjQad7ILVAHh0dVHV8t1G3OCwxr06riGtWsxkGz/bJ&#10;Kl2H5CrPZ9tp9w/fJFsPZVppzXaKibYPzJgxQz788EMJDg72uwvUlLS4aDuCSRapL+bvrSaWtOv6&#10;BsjC0OQmD6hCtJNzS+SpcdtqncN9wzZpTeO6RJv/4e48dKRQl2CRUcwweLYTnWf7m4W1n+2req/T&#10;jHrkgTfaHybaXuAiHDx4UPbu3att/vz58vnnn2sjGG3Xrl1V/3MbVcAserz5RTstv0yXS9Xs2K7v&#10;FyAr9qXpHGFTwmcm9eS4DTGOZb2x6vjkFB+yJkqDvM70XBSVH5UN0Ufk87l71L3+yZzdsiAsSXOB&#10;Gyfh2pG5jYER95p1xu0Bnm0KyHRdfKDac027pk+ApoxtqrXcRuvGRNsLJFf5/vvvpXPnztrIeHbr&#10;rbfKn//8Z7n33nvl+eefr/qf2ygqYoFozSvaHI+o2jkhieoOdzu1y3qskQ9nhkpEWkGzLZ0h+vrX&#10;7QlOJ7tffli0XyZuidM0lWeaU+e8WNrz8uQQdXly3vx8cmyQJtfgc7V3qPMc7VzDSc617OJcV+Z2&#10;ZwUnamBWW+fkYPCYBjM+OOr0s31x99Xy3oxQOZCar4GDRvvDRNsLiHaPHj3krbfe8rlRkrM+S77Y&#10;NiMjQ7Zu3ar1uBH9jRs3akCbC19c5tCx+leuXCmzZs3SzGs7d+7UVKuuBcd23LhDhw7JqlWrdDu8&#10;A7jzyYvueV7sj0A6z+127NhRaztfaGnRdqHc4IwdCfL+zDDHYt0lPzgd/OZDmbpEpjnBCkx1rEGW&#10;TZU41mFd14P5yoWhSVWdsduYj6f6F8Ft7RksTRLQDKYSmsda5nuHbZJJm+NOLktztmnL8PwkO8/S&#10;rOCTz/YbzrONV2njwSNag91on5hoe4EvC4JExS4a2c7cCl8UBnFfp7GGG8Gqb/Q4F3rLli3yxRdf&#10;yBNPPCHnn3++Wux79uw5tcXJbRBiBhDU8n744Ye1vf/++yriHJ9jsh0lQfv06SNPPvmkbvPII4/o&#10;YGLFihUq8O65sR1R8ByTiHi2e/PNN1XEGazUh9Yi2nTeuMETc0olKr1QI2tZz9oY58M+SDtaWF6p&#10;gwASopxpv7zOudD4va7js4Z7ZkhCNcGmIdp9VkRImtNZt2eY62fdOB4UN1sbjd87Tw5WMWvOEqb1&#10;heeE54XnhmexIbjPkz7buaUSkVYoRwoa79k2/BMTbR/gwixZskQrf9X8siCca9askcDAwHpZqlzo&#10;kJAQ+eWXX2Tu3LkqtLjduRnAcRDRQYMGyf33369Cu23bNt32pZdekkcffVQOHz6s+8FKJuFLp06d&#10;pG/fvnq+WO9sR9R7eHi4bofIsr8HH3xQBwJY2O52TAFERUXV6zM0lmjT+bLkpcSxVHEbN8SC4tgE&#10;hVEH2hXNc4Xzyis5KjsP58iSPSmycl+auiXJZtWQc/SEFKIbozN17ttTlG7sHyi/BMXrMdozlcd/&#10;17XL9wzdVHVt3Pb0+O06OGuJDHK+wFzzAWfAQc6ApXtStQJafmnDV51UPdvO522sZ9vwX0y0fWDY&#10;sGHy6quvagrTmkFFBQUFai2TfKU+c9rsB9HDekec33333Wqizf8RwgceeEC+/PJLreeNa5uBA670&#10;G264QX8i2Ig3Ik6gnLssjdeXLl0qN910k8yePVtyc3N1O8T5nXfeUYub4/P6woUL5brrrtOBCe/z&#10;Bh0F5+TZ8DpMnTq1waLN9nTOGY5lTDaxwKgMCXdEkapRdFItCeeGcDKn+NCoLXJVr3UatfvG1J2y&#10;3jnPc61qxVw3AWcTNsfp+vLr+wVqPe0+yyNUkFr687c0DJhijhRpVP4FXU+vfyc3+rvTQzX9a2u8&#10;Rpz3+qgj8rrznFzdx3lmnOeGvAELw5Id0bUqWsa5Y6JdB1idtP79+8uzzz6rLnIukPs6DSFEcOsr&#10;2p6wTyqFeYo2wktU+tVXXy2TJk1ScQW+9Js3b5bHH39cfvjhB0lPT5dNmzbJbbfdJuPHj1dRB0QV&#10;occFTprVxMRE9QYwCODzcEz2xXYIOJnesMLJo+4NV6QZpLj1xRHqcePGyT333FNv0a46dkah9HWE&#10;imhvMondMWS9zNieIBQyaMkODos/Mq1AHhixuSpQjEbSlE9mh0kaSVOc8z8XSLqC+xSrjNKIYc7A&#10;JauwQl2r7R3uPTECc0MSpeNw5x50OTl18OyE7bI2PF0FuyWfjzPBPPz7M0Kd5+T0M8Pzw2dILyit&#10;c/mfYfiCiXYd/PjjjzrPfM0118if/vQndTXz98svv6w/cSvffffdcuedd55TGlNvoo1Arl+/Xq68&#10;8kq1hF0xBgLROD4WM9XIFi9erClWsagZSLggxuzzm2++0Upk8+bNU9f4yJEjT21xEgLTEHci5smx&#10;7g2Oz3p1XPDXXnutNgYUXJfbb7+9QaKNYI3fHCvX9gmo6uBwFd87dJNsOZSpKRxbitKjx3U51k0e&#10;QVBue2lisM63NkYHjPAzQGDekmQZ5zoQaEswqMt1RBD38uKwFPltT6pmCCtuxcVMGOgxsKj5zNzQ&#10;P1BLYjZX2VWj7WKiXQejR4+W9957T13M5513nrrI+ZtAMBoJV3BdT58+XYWPTqYhnEm0165dK1dc&#10;cYW6uQl4c2GdOOdCoBmiTUQ5ok0kuCcEsTGw+Oqrr/R3RJ25cz6XJ6Rhxb2OuJ9JtLH8mfNmgEDU&#10;OY30rlyPu+66q0GiTdQ36UdrdnCX9Fgjc3cmSV7p0VNbNz8kOUEscFnXPL/XftkpcVnFJrDNAHO4&#10;xDuQSIREOc21hK+hUDWNHPQ1n5mbB6zX3OLmRTHOFRPtOsBSJVhs7Nix0rNnT9mwYYMuo+I1GhYv&#10;QV5EjmPhNtRd5020CXALCgpSSxux9Zxr5ka98MIL8sknn6g7m0hy1pEzeEBcXSIjIzXqHNd9XFyc&#10;ij+WMnP0nvA/5qW7d++u7n5v8NnwJDAP7jai0qdMmdKgOW22Tc8vk16/hdfq4C7tsVYtq5YMxsJ1&#10;TXKLHsvC5bo+66rO7Z6hG+XnzXEqIN7WYGMtE71OzvGisyz7MpoWPCEFzsCPSPOckqPNIvisrR6/&#10;KVbudp4T95m5rm+A8xwd0EQ77T1WwTh3TLR9gLlshA1BdMUKEfVsWMaNKdoIJC5tbgxuejKuAYMD&#10;otWZRx4yZIhkZ2dLWFiYuumZk0Y8gX0SHY4VTDlR5r6x0FnihRucOWnOl8/DAOTGG29UFz/Bdr7C&#10;exsaPc62lNJcEJqk88ZuB3dB11Xy6pQQ2Z2U1+JWCZ18eGqBDFt3ULOWfTV/r0zddlji1cqu/Vkz&#10;nEHIb/tSZeCqKOm9PEImbY2XgxmFZl21AEw3ENw4ZkOMMzCMkKHrorVSVl5Jxaktmg6ej1+2xevz&#10;wnMz3Hl+IpznyAZwRmNgou0DWL24vxFLrFkCvrC+PRtWsed88tnAlc7FJrCLdeCslWaNNUFlvEZU&#10;OcFnr7zyijaOjUAj5AMHDtQbRg1vtiNJyxtvvKHbYXWzP9zhI0aMkA4dOuh7iVDnddzZDA5Wr16t&#10;+yNxC4MC5qVJ7uLphj8b5yraXANc5NO3J8hb03bKy5NC5OPZYbIuIkMjyJuyk8O1XX70uLrgsei9&#10;ZZfi+GyX72xDxjNSabppSWueG9Hk5IN+bMzWqqApguuIBucY5kpvPrCwo5zBEoJ5Ra+1ei8YDL72&#10;S4gm3alsYOyJr+CB4TnBVX44q0SfH15ryufZaD+YaPsA87xDhw5V6xaLlPlj3NE0fqdhzdYnEA2B&#10;x/olyGzy5MlqKbPvXr166VpsrGKCvwgeY775008/lYkTJ+r/EXdc41jLCAhCyxwzrzPXznZEiD/2&#10;2GO6HC0lJaVKaNiOZV8MEohKZwDAdsxns119OpZzEW1gezozrKKknBJd7nWksEyTmTRlB4flSx5r&#10;As1mhiTK0j0pagl5ZlDjehE0hKDjEWBNsNvxejs3IoM/nBVabc01jYh41nb7cwASIsg14Ppwb7xN&#10;CzQVHMsN1COa3Je12dwz7unlPddUuxdEcY8IOCgktmlq3GfbfWY84W+eQfIS0CwdqVEfTLR9AGFC&#10;sD/77DMNDuOCUVfbs9W3YAgXGrd0x44d5aKLLtKMaLQLL7xQrV6sX1zu7rpslpyxlhpxJ/MZ7np3&#10;Hp3j4rJn7htBZjss7G7duumAA7e+23GwHQlVsLbZjsj3rl276nb1vfnnKtouJz/DyQQS3jq5xoT9&#10;U00LtymJTVgDzDKuD2aGyo64HD0HRIqlO9TpXhWeLsFx2ZJWUOaIx5nv78H0Qnn9l53VRIJ2ec+1&#10;6pYlGt0fQaRJy7otLkvWRqTLvpT8k/P5zTA3y70qcQQ4Or1Al8Rtcq4jruez5WXPLirXaYxLulcX&#10;bRrTFljAzQnPM88UAXUMOhh8sAadQeOGqCOao55BkWH4gom2D2BlP/PMMxqYxgVCJGs2vpj1EZuT&#10;QnUywYq35h5Hv/A1AsA8/+fui4aIu/Pu3rYDd7u69ucrvLcxRLs5Ka885nT+R+TmGku5sMJ6LguX&#10;vNIKDZAbvylGru+7Ts4/5VrttnS/I8wn5yW9fc4cx3r7eFZYtX3Srum97tS8tv9ZU3zOfcl58uW8&#10;PXJxt1V6LW4dGCjTdyTocr2mvN/sm1roxAg8PGrLyfvgtJcnBetywDPdB0AUyUZ2eY/Tdahp3OOf&#10;AmOavFyrJ5wjSxcpcrI9NltLya5yzu2Z8duqPtMTY4NknTMoqeszGYYL/bWJ9lnAfc2aaCzqhq7F&#10;bov4o2gTTczc87V9T68Nd9tnc/dofuc1jnV9x+AN1VzdVzgWM0KO69Xb58SSIhNWZ4/lPqzxnrwl&#10;XkWEQZG/QVETguqomuZ+JuaHbx+0QXYn5arl2FTg8Yh3BI41z54Z0S7utkbenxGmLu4zWfvEDxAr&#10;0X9lpGYk430XOI3BB5XVmjO+gAIyRJPfNnC9pqi9VbPfBciF3U5/Jjw9L/y8QxMKWXS5cTZMtH2A&#10;zGRkFSNfNwU9CBDDbU0QmNvc4h3tCX8UbQQUN+8N/WonTaE6GFbx1O3xcnmv6lYaDUsc1ypuW29g&#10;weFSXxiarCUkN0UfkUxNt+l/gg2HHdEkmKvmdWAdPbXKm9JiPZl7PEvu9pJ7nNSmUc7gqq75bWII&#10;khzrlgHYzB2J8tveVL233P/mguVf1L2+zRnk1PwMNRvVy8iMV9cUjGGAibYPUHaTIDHmm1nnzHww&#10;SUs8G9nC2psV7o+iTf7nuMxirXntWmG0p8dvk+X7UnUue74juld6Ee2BqyIdEa57aR9BU4hZrmPR&#10;M/fqzwM51qlTCrLmdbisx1rZEJ0ppR6Be40Nnos9jlV83/DTywHd9rxjlVLR7WyDIf6PSOeWHNUg&#10;Ou59c8J6/dEbYmqdv7f2wIgtOl/P5zaMujDR9gHKVuIep5Fn3LO5r5ONrD5LvtoC/ijaUHb0uFrE&#10;dKhkZOu7IlJW7U+XI04ni+iyRvydX3dVC2R6YkyQrNifpi5hfxbi+sCgY+6uJHlw1OnymATWfTgz&#10;TOKzS5q0yhbeDEQP74anV6TD4I0yMvCQI8bHz+jxaC0wABy3KbbWioKajWxp/Z1nkEjy1v6ZjJbH&#10;RNsHcIez7rmu5q0CWFvHX0UbsGgKy45KUm6pigNpS12wlDdGHZEui/fLO9ND5dM5u2VRWLJW5Wpv&#10;pDjXZ1ZIgl6D96aHSY+l4bIjNvusEdyNAcuiCIQbsiZa57E/nBUm4zbGyqEj3ivRtTZ4pggwe+Sn&#10;rdVEmqpffJ4PnMEPjeQrkekFp95lGHVjou0jWNEslyLJCuUvaSyTIhtae7OwXfxZtM/GMeeeEhHO&#10;0hwscM+gKwQftyuBWoiXv85Z+wqfkSVvuG+pL96cwVIMhBlEMb9OPAHrtX2B7yRzyvnOPeL9/NQ1&#10;0c38XWVASOAjRWaeGLtNAxUp90qQXWJ2ibaWTNdr+B8m2j7AMipSma5YsULLYZKYhAxkJCQhnzdJ&#10;STzXQrcX2rJonwkEjAAn1gwv3p0iQTFZ2jE3R15rwzcIQkvNK5Utzj3CQ0KiFepZs9Y7Lquo2ddE&#10;82wQH7AvOV+9NfasGOeCibYPUJSDDGN/+ctftEynG4hGcpI//OEPmsubQhs2p922RRuLmtKL3y/a&#10;p2u3cXVSN3lEQLTW1z6X6RGuHfvHiqe1hPXO+VMoxT0Hf5zu4ZxjMwul92/hctGpe+TZPpwZKrsO&#10;5+h27W2QbbQNTLR9gFSipAjt27evusep6kXD+h48eLBW0iJ1qEWPt+1OEDfrhE2xms/aUwj4e/WB&#10;dClrYDQ1163SsQ4RfoLgwlPyJbu4QhOyHEdIf2/6pBsEQOFOTsgplhBH1A5lFElh+VEVcX+CnN8z&#10;ghPksp61o/9pBBcSeEg+cBNtwx8x0fYBCm8g2pTidN3gbiPhCrWtSRlqot22O0HSefZdEaEJRmqK&#10;wa/bEjRauL5wzXCXBkRmyDu/hkrHEZvlgZFb5JsF+zSrF2lD0x0xx+XbVKlDEezsogqZszNRnv95&#10;u9w/fLNGjI9af0jiMov0//5yb3FDU5Wt5v3xbJ/O2aPz882RitUwGhsTbR9wRTs0NFSFig4M9xqN&#10;gLTXXnvNRLsdiHZOcbkMCzioLnFPEUDEF4alaGrP+oIbmuIlb0wNqZZ57Jo+ARpl/JwjohQiCYzK&#10;UCvS8xrrc3iq8XtDrz9RzkGxmfL42KBqn63D4A0yY0eCBn/5y72lotr4zXFeB1Y0ll99t2i/HCko&#10;1+tmGP6GibYPsAYbFzjCjHBT0pJlYAg2VbeefvpprZhlc9qtsxN0Bc2zNQQsYlKVvjgxuCq1Jj/f&#10;nR4qB1ILGhSZXFF5QnYl5GjxkpoC4zaE9I2pO7UKWuWppWl8BsSWZC/ktSY9KwOAhny2/JKjuqzr&#10;Co9kM27rtSz85Hx9A69Zc8M9CorNllemhFRLf+q2x8cEySJngNWe1tsbbQsTbR9gHTZz15SwxKom&#10;apzgM6LIH3nkEendu7cKuIl26+wEKRJCXmcErsz5/VzOk7lm5q97LouQL+fvlT7LI2V7XLZjBTfs&#10;i4Pbmzzet9Yh2jQsbwpNuOVDjzifZZVzHv1WREiXJQfkp/UxmjCGeen6wtK1OTuTvIo2nw+Xsz9Z&#10;pSxLC3QGV71/i5Av5u2Vr5z7xM8uiw9oxD8FYQzDXzHR9gHEmDXZP/30k7zyyivy+OOPq4ATQU4F&#10;sIiICN2mvY3cW7toE4HNGus1EekydmOM/LThkOaCZr3vuazXJWgsyxHNw9klJ9ct+xisxfVBpAvK&#10;Kp33VZxc4+28N8M5x3em79KiJDVF022I9vJ9aVLkvJdymSv2p2qlKPf/vJeo9pgjhWpx14ejjsW+&#10;Iz5b90fxCnefdw/dKHNCknRNur892yRmIcaAuesE5z6RupZnoTmSwhhGU2KiXQ8Q5uLiYl3eRT1r&#10;kq2056pfrVm0CTLCKsWCfHDkliohonrXxC1xQj7qhixpInUnaVCLKirVPV0fCxQX9q6EXFkQmiyz&#10;QxJla0ymCgv7pNzkx7N26zz2PcM2ydV9Tlu9lHDErRvqvJfPRAWrb73kBL+hb4CsPpDWoKIYXI/F&#10;YSny6pQQeWjUVi0XOWFznK5Jbwp0AON8d5inZ920P5YuNYyWwES7DgoKCnT+2peGmDdEBPyZxhJt&#10;rE2s1wrtvImSPvfriBDGZxVpacea4oaIkx4Tq7c+INKk9QxyxJbqUewDq9mXaREse6zjJx0xdM+j&#10;w5ANMis4QfeLVwCrPSq9yNl3hiPK+3We+8b+66WTc77Mw5IwhHXiM3Yc1kpXnp+JRrlRcoVzTg2B&#10;a4Y1yvx8snMs6kDXBQU4sNK5jsed++br/ed9ZAHbn5Kn1zEoNkuSncEB998wjLox0a6D0aNHy/vv&#10;vy8fffSRfPrpp/LZZ5+dsS1evNinzrstca6izfYEDpFRbHdirmyIzpCI9HyNwj7X9cHsN8zZ52Nj&#10;aovbfcM2y+aDWVJe6fv9Yr00lu6X8/fIdf0C1BKmnOIvQfEasXym5UN8RjdC/K1pO6sFRxHh/MDw&#10;zWo5I5isx+YnQVJEN+9OzJOth7I01zbz8QtCk1Ssr+y9rlaQ1V+ddteQjbIx+ogOAhoC5+qeA5/3&#10;TPeT13Ez43pGcHfEZatFXuFDvADXiTn0X7cflnuGbnSuY4Bc5ww2vpi3R3YeztHjGoZxZky064D5&#10;6/PPP1/uuOMOjRDv3LmzvP7665rCtGajfKeJtu+irQLhiAN1kSl5iUu4gyM6D/+0RZcZIVLnEvyE&#10;UJKvmiji8z2WMZ3fZbVj7W5zrElqF/t+v0jGMXh1VLWSnbitEUoCwGoKJeLEObBcCnGb7wgu65/d&#10;97rtpgHrZdfhXBVqTxBPLFhcx+ybHOgvTdohF3WrLtYsYbq4+xpdnjUq8JCkOoODpgwa475xPusi&#10;MuT1qSFy14+btOY1BUW2xmSpp6Su5+Co83mwsKkx7bksi+s6YGWUXmfDMM6MiXYdDBgwQK6//nq5&#10;4oor5JlnnpFhw4ZJQECAJlnZu3ev7N+/v6p4CNnRzD1eP9EmqGrSlnhHuAKqOm8sRtzXQTHZDXaX&#10;6oDAuRdY7LN3Jspjo4NU2Gj3Olb2pK3xp+a0fT9fBgCfz91TdZ5uY5+rDqRVK/rAfhHrQxmFMtk5&#10;1ouTgtUqv8RjHbbbiBqPdrarrGNOl8CzbY5Fe48jjjXff3WvdfLur6FaNhSXdn0GIg2BgQhueua+&#10;PT/PVY7ofrNg71kHW8xhr41I18GT5+egfTJ7t15nwzDOjIl2HRBstnbtWhk3bpx8/fXXmvnsrbfe&#10;klGjRqlwl5SU1Euo2hrnKtpEcXdbeqBW531pj7XnNDeLBY/FhoUbkVagS6MIPhu/KU5/xxqtb4Q1&#10;hR68BX9d6gjX5oOZ1ZZaMS+MZf3aLyct0TMl+qDd2D9Q137XVcQCd/We5DyvljqDBtaNxzmftb6f&#10;qSHgESCY7jbHsq95Ls9O2OFc78I6B0N8Tlzq3tZQfz1/ry4vMwzjzJhonwVc3llZWRIcHCzTpk2T&#10;Hj166Pw2c93du3dXa7u9RpCfq2hT7rHnb+G1Om8yg7GetiEZxhBP5lgHrIyUzxzLGKFlAIB4ZxVV&#10;qGg0xH3MHO78XcnyyE9b1CXNeV7ec618Mmu3JOSU6Lkyb421u8Q598fGVK+hfKZ2SffV8va0XRKR&#10;mq9BXd7Ag4OYfTV/j1zVu/aysLudgQHz3zVd7E0B57gvJU9u9yLaz/+8Qw4dKVLX/pkgCC05t0Q+&#10;mh1WlQGO6/nwqC26vKz8aPv8LhmGr5ho14Py8nJ1i/fs2VMuv/xy+eMf/yiLFi3SfOTtkXMVbZYm&#10;zXMs0o4eFuQFjlX68uQQFaH6unqJYGbu95M5u1VQ3X0yh8367IYGaLmk5pVpbWSSdXw8e7f0XR4p&#10;IfE56t6eGZwg/VdGSZ/lEfLK5OAqYfelUTGs65L9mqTlTLWVGTSsPJAmnUbWtraZUyborr7R8A2B&#10;aQfWqJNY5urep5el3TIgUAauOjknfbbnAOEPdc6XxC1cR64nec/J7W4YRt2YaJ8FLO3CwkI5ePCg&#10;zmePHz9evvrqKw1MIzvajh07/O6iNRbnItrA9lhdU4MOa8DYc46l9u6MUFkbnq4RxvWlpKJSlxB5&#10;ionbeiwN1yj1c4V5dqxeXO8kSOE8RwQelFsGBtY6Zn0aQW0fOVb7mQYriCUu+u8X7qv2+Qjg+nBm&#10;mKTkl6p7nPPLd86p2LkW55JApi44TlhCrnRdvF9d8y9NCpaBq6PkQEq+nqcvcO8R+MPOdSRDWXkD&#10;1pYbRnvERLsOcIuHh4frcq4uXbrIo48+Kvfff7+mMA0MDNR13Ih6fcWqrdAYok0jtSjrn8NTcWGX&#10;nzUC+UyQvGRhaLIuifIURNq3C/dLYs65W3LuOdMQV9zBdwyp7SpuSLu42xqZti1BS4DWxD1eSHy2&#10;Lo+6f9hmDW5DsLfHZus1JMVqsGP5LwxLVqs8Kr1QA+IaG/fzI7p4NhjAFJWfTFbD677g7sOzGYZx&#10;dky064CAsw4dOsjVV18tzz77rP69detWiYyM1KxoycnJkpqaqi0/P7/ddTznKtouzDFjoZ1cq9yw&#10;oheAC3mbI2Cs//UM/iKyeUTAoQYHtp0J5pCpPX3rwNqiTYAYyVGuqjGAuKIXrwfKtR4Zz9x2YbfV&#10;MnpDrAayeYPrggscS59lZli7uJRx++c4Vv+UoHh5YMRmzSHOwOXtX3fKhqhMtYyb4tl0l7XR+L29&#10;Pf+G0RKYaNcB0eJ//vOf9eJQ5Ys12h988IF8/PHHtRpz27ZOu2U7bSw9XODjNsXqPPn1/QLkhv6B&#10;8t3CfTrne64JW2qC5RubWaRC6TlIYC31SxODZenuFOm1LEJuH7xeE7IQKU6E9CLHEh6yOkou71l9&#10;Cdi1fQJkTkiiWq1ngmvMwAbxZtCAYFYePy67HRF/dHRQtahsItspQ4mg12d5m2EYrRcT7ToYOHCg&#10;vPjii5o85d1335X33nvvjI3ynSbaLS8MiBhzv0ExWZpLmzluXLjkC29M8A6wz4MZhRpERt5v5qVZ&#10;u/zs+O2adhTLnmhy8orjtnfPhXnwfcn58oMjqATMscTtGscy7rbkgESmFzifoX7PERHzayMy5NZB&#10;tS3+N6ftktgjxT7PNRuG0box0a6DxMREdYX70jIyMtTSa0+0RtEGBIqALJZhlVZUalR5Y5PvCDIJ&#10;TV6eHCwdftwoF3dfrUU9Rqw7qEvOck9Zt4g77mvmqYmWd4PD+B0BZ3kYCViIbsdqZ266vlB6lLXP&#10;FEOpKdrvzwjVpWgm2obRNjDRNhpMS4o2YsjyKBK0pBeUNqiyVUOhuAkJRp6bsF2ta1cgWfb08+Y4&#10;yS+t9Ola4OJOyiuR4MM5OjdN5rOGgGXO+3stC5frHYvfPZ+HR22VWSGJOmhoyNp0wzBaHybaRoNp&#10;KdEmujwyvVB+3hIn3y/er+5pxCkxp3ky1BEINnZDrCZGcQXSbT0c4cSyPdt5EHm96WCm9F4eLl8t&#10;2Cf9V0aqG53lWg0Bz8L+lHw9r+8X7dclbrjkSTlqGEbbwUTbaDAtIdq4nImupsjIzY5l64rlfcM2&#10;yqStcTrP3JRBVwSfMV/+3PjtmifdU7BpzEun5J558MDr7AMXOmlO3fdhsb89badGoxNY5gmfB08C&#10;tbdx+TNo8QYucILYWNpGlbC6UqMahuGfmGgbDaYlRPvY8d81UrrjiNqZwTpPCtbAr6acvyW4bNq2&#10;w7qkq+bxWcY1fmOMuu29XQteQ3BJhDIi4GCt97Pka+KWk8VMXBD4pNxSnT//xTnugrBkCU/Nl2Iv&#10;66/Zf81mGEbbwkTbaDAtIdosc9pyKEvuGVZbtJ8dv0MTirDeu6nILKyQsRtj5SIvov3+jDDZeThX&#10;Bw3ergXBaPtS8rUG94sTd9R6P8u1+q2MlISsEt2e/ZB0hvSgNw0IlMt6rNU155/MDpPg+Owmy3hm&#10;GEbrxUS7FUM0el5eniQkJEhMTExVi42NrSoFijjwk+xsKSkpWpmMxC9kcyMnuise/KSRktVzu8zM&#10;TBVfbyJzNlrE0nYEOSq9QIPALvRYk3yJI6IfztqtpSGb0tImVSpzxYiop+CSRAUL/Ey5t1mKRnrW&#10;N6bulGv6BHgVfUR7wKpInZuH0qPHZUPUEU1b6pnLnPXXWOqkUTUMo31hot2KKSsrk8mTJ6soXnfd&#10;dXqTaHfccYd8+eWXKsoINtnYZs6cqclg7r77bnn44YelV69eEhERUSXcbFdcXCxz587VnOls16lT&#10;J61aRqrWhgh3S4g2x2DednZIojw6euvJ7F9Oo8jImvCMBqdA9RUStMRkFmng2I39Apzjr1VR7bks&#10;XAcTVLjydnxSjH44K8yrW91t7Gv6dtKYnnSP5zkDgLk7E72W9uy6JFySGiEtq2EY/oWJdiumtLRU&#10;hg4dKnfddZcMHjxYC5bQ1q9fL3v27NFkLtT0RogR4I8++kjLhw4YMEAeeeQRefvttyU9PV23Q2Bn&#10;zZoljz32mNYEZ7thw4bpdh9++KFa3/4g2oDVmldyVEITcmXp7lRZuS9NDjDPe4a55MaGKlUssdoY&#10;nSnzdibL+sgjkpRbohHcZyIyrVCeHr+9lvi6jepm3y3apyVE3XXlWPWrD6R5FW0GDTnF514AxTAM&#10;/8JEuxWDaA8fPlwt55UrV2ppULchmFjPiCUi/PLLL8uaNWskJydH3ekjRoyQm266SZYvXy5FRUWS&#10;nZ2t23Tu3FlfYzvc46NHj1bLfdWqVXq8+tBcok1O8bT8UonLKlL3M9Ys644RT+aJCfxi7XRzgsVN&#10;JjKsYSK7GUjUBdXMXvAyj80cNQJM+lLm4z3Xm7NPinFQE9ytPU2UOaU/N0YfafbPbBhGy2Oi3Ypx&#10;LW3EF7HFlY11vHbtWnWJc7Nwgd9zzz0yaNAgLWACWNYbNmzQimSkYsXa3rdvn9x6663Sp08fzd4G&#10;vJ+bznbsF2E/EwgyrnbPgQPz6Ljv77333iYRbYSZ5CmzQxLk83l71L3ca3m41rBmvtefQIzHbYyV&#10;u3/cWCXY5EbvsfTAySpZzuDDm/CTIe1ASoEmbUHcRwYcks0HMzXjmmEY7Q8T7VYMc9rMVZP3nIb7&#10;G2uZOekpU6ZIbm6ubNy4UW8eFi8i6hIaGiovvfSSfPbZZxIfH69W+DXXXCMTJ05U8XVB9J9//nn5&#10;9ttvNbjtTFRUVEhwcLBWOuvbt6+2nj17aiGVO++8s9FFm31RVpK56wdHbqkSuku7r5bP5+7Rkpj+&#10;Fj19OKtIpgbFyzcL9smX8/bKqMBDOg9+tnXl/J+lZql5ZVr8Aw+DYRjtExPtVgziSl7zXbt2SXR0&#10;tLaFCxeqcBNItm3bNlm2bJnevHnz5lVzbzPnTVUyipkQcb506VIVbeayPcWVfb7yyivy6aef6rz2&#10;mWDfuNXZ3zPPPKPtySeflBtuuEHd640t2ggV2by+nL+3SrDddn2/QFkXkeF31jbTGSVHEd9SjRB3&#10;13Of7bq523g2wzDaJybarRg6Z1zdx48f1580rO8FCxaoq5v5bkqCcvNmz56t0eEuYWFhGk2Odc4S&#10;sRUrVqhoY6GzHxcGBVjkRKNTF/xMIDgcG+ue+XAalvmYMWPUPd/Yos28daxjmX48e3ct0b62b4AW&#10;2ED0/AlXcBmQaDPxbXTIw85UBM8Gud3tGhttDRNtPwPxJIK8Y8eOOscdGBioli4BZazNBoQBK/zx&#10;xx+X7t27S1JSkuzYsUNuvPFGnbt23ejsi5v/6KOPqrsb4T0TJ8Xm92qNee2pU6c2SSAanS1pO/uv&#10;ipQre6+tEmwCsXCXh8Rn1xmtbbQvePZIYUvltMCoDPltX6qEHs6VXOcZYgBoGG0FE+1WDMKIW5r5&#10;ZG4MDWuapVsI8NixY9VSxk2Ne5tgM1zqLAOjvjeua9zhWMdY0Q8++KAu78J1znYkWsFtjtXOPoky&#10;rw9NGT3Ovo4f/112JuTKF3P3yLV9AjSByT0/btIkJtlFFWZFGQrPCtH8ZIn7dM5u9cRc02edDu5m&#10;BidoWtjGfDYNoyUx0W7FINiTJk3SaPFDhw7p/DPubaK9b7/9dk2KQsQ31vNtt92m1vLOnTvVff70&#10;00+rmDKf7Qo5keQEjXXp0kW3++2333RumrXaUVFR6oavD0295AtRxsVJKs9tsdmyJjxdDqTkS0E5&#10;kda23Mk4Cc8JwkyxFuqae3plHhq5Vdfzk8PdMNoCJtqtGCzfr7/+Wh544AEVaQT3oYceUquaaHDm&#10;mBFk1lv3799f/3fLLbdIhw4ddO022yDWWOwIcmJioiZpYTusa9zqb7zxhqxevVot+PqKbnOt02Yp&#10;FK7P4vJjJ2tDm7vT8IDnA7f4O9NDqwTbbTcPWC8r96Xrs2MYbQET7VYMgszSLaK2iQ7HgkZg9+/f&#10;XyWyNG4aucTXrVunbvElS5ZoxDnubzfojO34neVfzImz3eLFi9XiZo7bMzjNV5pLtA2jLpizJkPd&#10;x7PCaon2rYM2aP52Bn2G0RYw0TYaTHOKNu5NEorQOZObuzW7x49yrsUVurSLKOamLGBinByQllYc&#10;k1+3H5aOw09Xf7uy11r5esFeicssUmvcMNoCJtpGg2ku0abYxoaDR2RkwEEtXUl2sL1Jea1ynXZO&#10;8VHZeOpcyWD28+ZYiUor0Ll5o/4wX00aW56B3NKjXq8jzx1TQKx9/3V7gnw6Z498MDNM+q6IlJ2H&#10;czTdrHmBjLaCibbRYJpatNkfGcCW7EnR+tMEFtGwoMjHTa7u1mRx4w1YG5EhnScHa5lNzpUymj8s&#10;3q8FRYhwNnyH65WWV6oBiBO3xMqUoHhN4YqA10SF22kUWSH1LXPceGaOHfde29ww/BUTbaPBNKVo&#10;sy+sqlX70+T5n3fIeY4Aes5VUpN68e4UKa5ovgcWFytWH8k7vIkBYtLrtwgVa89zRcA3RWfavGo9&#10;4NqSjx2hvm/4Jr2G1E9/cmyQ3nfqqnt73nitKnmN07xtYxj+jIm20WCaUrTpcDMLy+W7hfvlPA8B&#10;dNvlPdfKL0GHNQFLc8A8NfPpO+KzZfOhI2rJ1XS7xmUVy1de0q7SFoUmS36pf2Vwa0kYIEVnFMhD&#10;o7ZUu/9/ddqrk3fKEefZsFgBoz1iom00mKYUbSKCo9ML5f2ZtSOCaVf2WidL96RIaUXzCCGVxd6d&#10;vksu6bFGLum+Rh52xGSZc/wKjznWvBIs7XCvg4ythzLVSjd8o/L477LxYKbcNXRTrWv5xNhtsi+5&#10;QK1tw2hvmGgbDaapLe2MgjKN/q3ZaV/qiCbzxFi7TW1t8Zmomf2Ncx5uTWvaSVftNonPOh2ZzE+S&#10;wLz76y61CE+e62r5cU2UYxmWmWVYD7iWEWkFcv+I09HgbntxYrCk5dv1NNonJtpGg3FFuynqabMv&#10;couvPMCc9vaqDvtyRzi/W7Rfo8fLmsFyJbjp0JFCeXlySDXhoLEGGJEm4YtLUfkx59zyZe6uJJm8&#10;NV5zYCfnlcqxZsjIhYjlOwMMCq3gyve3KmiecN35LKPXx8gdgzdUXXNSk84KTrBiIEa7xUTbaDBN&#10;KdrA/nS5V9QR+Wn9IRm0OlqmbYuX8JT8ZnM1IwyJuSXy+i87qwk27XZHTMISc2stQ0KgC8sqJauo&#10;QoWT5UhNTbkzcGB5U98VEZoZ7MNZYTJla5wczip2zue4RuEn5ZRKXmmFY8W2noj7usDaTsgulgWh&#10;yfLjmmgZvu6QrNiXJukFZae2MIz2h4m20WCaWrRdsGQJOEvNL5PiZk5WwmciccfoDTFy548bqwSb&#10;ghRfL9h30u3dwnOrKm45JerCv7r3uqpzvG/YJkfooiUgMkMGroqSH5YckCGO+G2LzZJCPylrqkVz&#10;nOvPVElWUbnFBRjtHhNto8E0l2i3Bpg/H7sxRt75dZe8OW2n9P4tXC3b1lCIAiHbcihTLX9XsN3W&#10;YcgGXeN+wallaBd1Wy3vzQiV3Ul5VkTDMPwQE22jwbQn0QYsvuTcEl3axXwrwXKtAc5rbUS63Dpo&#10;fS3R9tYu6LJaZuxIkIKyo6f2YBiGv2CibTSY9ibarRUs5v0p+fLo6K0qyK44szTNM+LdbX91rO5x&#10;G2PlSEH5qT0YhuEvmGgbDcZEu3XAdacwybxdSVowAxf4JU57c9ou+WzOnloZ2hDzhaHJGh9gGIZ/&#10;YaJtNBgT7dYDyWiIWA9PzVdXOXPch7NKZF9ynnRfekCu7L1OLu62Rq7tGyD9VkRIXGZxq3HvG4bh&#10;OybaRoMx0W5dIMK4ysnHTp5zosoJUovPKpZVB9JlTkiSrAnP0Ehzz0xuhmH4DybaRoMx0fYPEO8S&#10;R8jJ7EaxE6xywzD8ExNto8GYaBuGYTQvJtpGgzHRNgzDaF5MtI0GY6JtGIbRvJhoGw3GRNswDKN5&#10;MdE2GoyJtmEYRvNiom00GBNtwzCM5sVE22gwJtqGYRjNi4m20WBMtA3DMJoXE22jwZhoG4ZhNC8m&#10;2kaDqaiokGnTpsndd98tiYmJUl5erq9Zs2bNmrWmaSUlJbJjxw656aabTLSN+lFWViZTpkyRSy65&#10;RPr16yc//fSTjB492po1a9asNVEbOXKkfPPNN3LZZZfJ5s2bpbLSv6r1mWi3IKWlpfLbb79Jp06d&#10;5L777pP777+/1TZc+BdffLH8wz/8g3To0KHVn29bblz7O++8U/7n//yfcs0119i9aKHGdb/nnnvk&#10;X/7lX+S8887T3+1etFyjj7rqqqvkb//2b+WOO+6o817wv2effVZCQ0N1mtKfMNFuQU6cOCHFxcWS&#10;kZEhubm5kpeX12obc+5Dhw6V22+/XaKjoyUnJ8frdtaavnHtY2Ji5Pzzz5cFCxZIZmam1+2sNW3j&#10;O5uamipPPPGEfPfdd37xPW7LjT5q1qxZ8te//lWioqLq7KP4H/eLKcnff//9VI/sH5hotyAEnvHA&#10;IN78bM0NV/7YsWN1/j0tLU2OHz/udTtrTd+Yg6ODuuiii2T16tU6T+dtO2tN2/jeFhUVyXPPPSc9&#10;e/ZUz5k/fJfbakOAly5dKhdeeKH2UXxPvG3nNu4VfbC/BQCbaBs+gTCMGzdOXYCMUHnojZaBziYr&#10;K0unK9asWeN3c3JtBTp7gpqef/556dWrl4qGrQBpOXBzL1u2TEU7PT1dvydtERNtwycQ7QkTJkjH&#10;jh1NtFsYV7Qvv/xyWbt2rYl2C+GK9ksvvSR9+vQx0W5hEG1ihC699FITbcPgCxEQEKBR7vn5+Sba&#10;LQidUWFhoXz11Veyd+9ev1uy0lZAoBHqUaNGycKFC3Vga6LdcjB4JbDsyy+/1HnrttpHmWgbPoFQ&#10;MI9KEBpfDuucWg46I4R6//79NoBqQfgO8L2Ii4vTgDR+t+9Fy8H1R6z5XtBHmWgbhmEYhtGimGgb&#10;hmEYhp9gom0YhmEYfoKJtmEYhmH4CSbaxhkhkIMlLSQqSEhIqGoUN2FJhS01alqI2CfDFtc/KSmp&#10;KoOTC0FPNO4RQYJsk5ycLNnZ2RYs2IgQ9Ee0Ptef65uSkqLXnMAnFxKr8J2o+T3h3hFVbpw7PNME&#10;mrnfB+4F94Sskp73wg0QLCgoqNqWn/xNUih/x0TbOCPuukdy9F577bVaFYd26623yhtvvKFfGqPp&#10;iIiIkMGDB2vyDq75q6++qktaXBhUIeLco/fee08T3zzwwAPy/fff63tNuBsHOn1K6L7++uuaEZBr&#10;TBIPxMKF9fKdO3fWXPA33nhj1feENdwHDhw4tZVxLhw+fFhTKb/44ot6H8gh/tZbb+lyO1L5us+6&#10;G0X+888/ywsvvKDbPvnkk5rRkYEU2/nz98JE2zgjWAgzZszQL8cHH3wgy5cv17Zy5UrZunVrtU7L&#10;aHwoGzhgwADp3bu3PPTQQ1okhOvuQudEGtOnn35aBX38+PHy448/yuOPPy7PPPNM1TIk49xgmSMC&#10;0KVLF/nwww+1OhTfC6xvF4SD6/7aa6/JokWL9HuyYsUKrSKFgBjnDgNWBk4MZMkxzj1gsPrwww/L&#10;1KlTqzx/WNRUT7zrrru0mtekSZP0J9v17dvX75PgmGgbZ8QV7ccee0zLhvKwuw0r3NYHNy1kPUMw&#10;YmNj5Ycffqgm2nQ63J/PPvtMPSFz5sxRFzmWBB0WVacQD09hMRoG15C12BShQJyvu+46r6KNVUdm&#10;NETa/Z5wj2zg1Dgw7cNAlqkH8hNQ9INBEf0T3wOmLfhe8B145JFH1AoPCgrS7xGep88//1weffRR&#10;CQ4O9ut7YqJtnBFXtHG7YkX0799fa9HijmUuyTJxNR+DBg2qJtoMmBBp0spSYYqqX+7rJJe4+eab&#10;pVu3bjqXZzQeXP8bbrjBq2jjDcF1TvGQ4cOH66CJeW77njQNPOs830xLvPvuuyrmGBM7d+7U/OOT&#10;J09WYUfIEelffvlFrW28Jv58T0y0jTPCFwAX38cff1z1xXjllVd0no5i8m05v29rw5toM1d6yy23&#10;yIgRI7RzcsEqxOoj7oB5QKPxOJNoBwYGyieffKLfk7ffflunK/CAMAeL5Wffk8YFIUZ4KZhDaVQK&#10;tmB9M2XH1MSf/vQnvSdUJ3TB2CA+pHv37n4dRGuibZwRIi2x4HAn7du3Tw4ePKhfEub1OnTooHPb&#10;RM0aTY830ea+EPTEXDYlIl0Q6jfffFMDdhBwo/E4k2hj5eG6JRc83xME44svvpArr7xSrXDP+2Oc&#10;OwyCwsPD5aOPPtIBEv0SQs589ty5c+XPf/6z3g+8hS7Ef2BwkLPfRNtok7huJUa0CDiNebpt27ap&#10;G5CgDtzkRtPjTbQJzCFKecyYMdUEJD4+Xjuyl19+WX83Go8ziba37wnxCKy66NGjhw2eGhGu76FD&#10;hzS4DMsZkUasgZ8MkhBt7hX3wQUjg4Hst99+a6JttB8QC4I6+LJQTYflMEbT4020sajxeFB5zZ27&#10;ZqCFWDC/+umnn9r9aWTOJNo14f4QOEU8CAFQtuzr3HFd4jz3WMsElc2fP19zGXC9AXf4xo0b5S9/&#10;+YssXrxY7xHvo82bN0+eeuopjT430TbaJDzozGvzgDO6xZpg5EpE5n333acBN8xrG00D159rzrVn&#10;6RcCvWnTpqp7QYKP5557Tt555x11ldOhcX8QlvPPP1/jDhAO49zgPiAKXHeu//XXX6/rtokS5z7w&#10;P74jfFc8vydEm1911VW6VIwVAMa5wbXFY8EgiFgOAv14vnmde+B+X5ieYL08SyWZtuB7wXeF5ZD0&#10;W0uXLtX3+Csm2sYZYT6IkSwBHHRAdDy4mAi2wdpYtWpVtUAPo3Hh2tLpYDljWXDNZ86cqZ0SgyXu&#10;z7hx4zR5BBHkCDdJPlgrfPnll1eVKDTODcSYaSDuAxY21xbPB9MTJBgiAGr9+vUye/Zs9ULxPVm3&#10;bp3eB3fpHaJhnBs893iPLr74Yo0Ex0XOCgqEG7c4zzrCzRIvXOAktyFSfPfu3bp9p06ddJ03iVhc&#10;y9wfMdE2zgiiweiUbEL33nuvJllh/SNRyXRefGEY2RpNAwMlrGg6nz/+8Y/yd3/3dyoYuFxZfodb&#10;ENEgQpkleSST4H/M2+EKJPjJnzun1gLrf/kecB9IrPK///f/Vk8G1h7BZoj3tGnT1F2LJcd3haVF&#10;BD0hFkxd2Pfk3AkICJB//dd/lb/5m79RSxrPE888g1aWN7pTEAyyCFLj3jz44IO6DfcEC5113VjZ&#10;iLu/YqJtnBEebqJhlyxZItOnT1eXIEEeRGW6bimj6cBiwMtBshTPxn3YsmWLDqoQA4LNiIxlIEWm&#10;KFy4WH8mFI0D86IEX9a8DwgyUct4PbDC+Z5wD7g/CxYsUIHgHuKeNc4dN3GQt0a0PkYEIMhY3Xia&#10;3L6L+0Ff1hayOJpoG4ZhGIafYKJtGIZhGH6CibZhGIZh+Akm2oZhGIbhJ5hoG4ZhGIafYKJtGIZh&#10;GH6CibZhGIZh+Akm2oZhGIbhJ5hoG0Y7gkxREydO1GQUZI46E5RkJVVnWFhYtUpJhmG0LCbaRquD&#10;1JxkXiOvNhV7PMWFbEdU+SEnOnWkyTrVmjJ/kYmJ7FhkaZowYUKt6k58FtKTcu58PvIpNzbkJEd0&#10;OQdScHpen+XLl8tjjz2mlY7qqoXOdacWNGUPG1oLmmOTj3v48OEybNgwr23kyJGam7uuAURbgqxd&#10;5Cknh397+cxG42KibbQ6EAxyBv/Lv/yLPPvss1oMwK3iQ+pU8mpTaYmaudTUbU1pIhFCzo+iBpw/&#10;gkXqRDfXMfnCyRX+hz/8Qf793/9d0ys2Nogs6RsvvPBCrfjlWTSkOUWb4hkUbiB3Pcfs2LGj/OM/&#10;/qNcdNFFWo+d15555hnp1auXX1vzDIp8HTju2bNHPv74Y3nllVcafF094bmiud8Po+1jom20OhAM&#10;6t4iOhRmwDJ1K/hQDrFv375aQOOmm26qEm2340IUsV5x69Kwet0SimzDT6ydyMhI/T/FHhAXXnPF&#10;n+2oBIS1Sl5vLHs6Wxq/IzBnKsThijaChzBTtIAcyGzPsSktSK1rBh18Nk/RxkJOTU3VHMk7d+7U&#10;4+F14Hhuh0webM6bqlOcHxWMaFQD49gcAwsX1zbHx9onbzafkeuAaFPYgmvINeAYvJ/z8szL7Cna&#10;XFP2zzaeNaQ5Fn+zb3LR1xw8cc8YcOXk5GgOblzzFNlAyDk27+E6c77cp127duln435zTLewA5+L&#10;17j2nAfXh+3c80H8uOe8f9++fbpP93nhmpKzGo8Hr/OTe87PmufM7xyXY7F/rguVpDzzuHON+D/7&#10;5PhcP/bFZ+Q83Nc4F86TcyZHPPefSl/kiGcgyqAFizskJETvMfvlvTT3fvMePgfnwf3md/7HNeBa&#10;8nn4vByL/2O5c485Z/fZ5lw5N6sT0HYw0TZaHQjGq6++qhXF7rzzTq0LTWdKR0Yt748++kgr92Cl&#10;uaJNB4dAUDCD1y+55BK16LDmKGfpdrx0epMmTVLhZBuEkypBWMRuNSaOM3XqVN0PpfyoDoSAXXHF&#10;FfLmm29qJ00H6g1XtKlC9PTTT8v777+vBSQ4RzpvPhuDET4Dgw5XtOlUEbKuXbvK1VdfLf/5n/+p&#10;x0PgEAFXXLCc/+Ef/kGrTnGN2IbPgfWGALjC8H//7/+V//bf/ptui0VPFTDKdiLafHbOi3O49tpr&#10;5dJLL1XLj327x/EUbUSF60xJViotuQMWriXCgxCznaeg14TryoDkjjvuUMsakeE1hBP3+BNPPKH3&#10;gntGhSzuI//jXjDooXrWW2+9paUZuW5sy/ksW7ZM5+dfeOEFLYPJdf/pp5/0WOwf0fz666/1mo4d&#10;O1afG97LOTNFwXbugIqBGwU/GNRwj6johcAuXrxYny1gMEUltQ8++EDefvttue6669STQClOSqNS&#10;lY0B2V//+le9tu+9956KJ9eKwc0nn3yi1dr+x//4H+qJoWoVnhfuMc8ajXPmc3NOPPcMvsaMGaPn&#10;h6h/9tlnWqaV6RUqXXHNmIZISkrS54lrwTPBZ8BjxbPMtWR/hv9jom20OlzRplMeOHCgduJYvHQ6&#10;o0aN0g6T+tGuaCOgWFQEWCHSXbp00SpYtJ49e2qnhlhhCdF5IhIIOR0wFcuwSulomQPGKnFFm46d&#10;zhFXMoOFyZMnq2AgOlha3vAUbYQVcfzyyy/12HSqlNR8/vnn9ScC5oo2HXWfPn1UKOmg6eipBcx5&#10;8Rmp0QwI63//7/9dO2U6baxo5oXZFzW3ERcsMATpL3/5i54LVigDEgSd64DQ8H6uLTEBDCpuvvlm&#10;FTf3OJ6izf6Yg6W8IcLnzsViIbMPhAFL2RVzb3Dvaoo21iWxCVxn7hOix8CD68XAgvvB+xDt2267&#10;Tf75n/9Z7y3nxr1gsMXn4HmYM2eOvtcVNGq981y4ov1//s//0edo6dKlOtD48MMP9V4i0q6Fze83&#10;3nij3jfuN9XSEGFEmfPkueCZYQBwwQUXaDlInjEGWzw3WMQ8g1xTfufac10ZaPAZeEbZJ882gxRe&#10;Q4Sxjrk29RFtBmN4o6gyxn54HhmMsl8+L+fAZ+D+MLDjOWPgavg/JtpGq8MVbTpW3HzMXW/YsEE7&#10;JjpoOiU6UU/RptPk7++//17fQ0dIQwiee+45fQ+iSUdI54XlgcDxO1YOVhOdIZ2iK9pY+YguooWV&#10;jKDx92uvvaadsjc8RRshwYpi33SgiAodLWKM9wAryRVtOl8sc86T49HBc25Y3nwu9gmINpYa1j9u&#10;Us6LDv/dd9/Vz4nblM9FIB/CgkiwDZY8oopoI5xsy/XkfwgonwvB4DqDp2hzHri3qdPNNcJiZF9c&#10;AwYg3bt3V0Hhup0Jb6KN2HC/OC6ufo5Dw63MsRA79st2XCsEkGNzjbnfnAuCNGTIELXyeR1Rda1Q&#10;tnFFG28C1jvPBIMX9olFzQDBda1zDbiuiDDb8X4EnvvCeTJYYf+cBxY458n143WuL8fnOvEZOB93&#10;UIOXY8WKFXrNeDZ5rhmQcgzex7Xhc9ZHtHm+8ADwWXhWOC7eEqZjOEfe515LXudzugMyw78x0TZa&#10;Ha5o0znRGeEmx9rFesTyQfRwibqiTaeFy5rOlE4ci4qOloYVSFAYYokwYFVhxRK5zL4QHaw6OnU6&#10;cUTBFW06WzpdOlteQ0x79Oih+8JC94anaGPRI8a4rhEq6i936tRJ5yGxIj1FG0HBkqX2r+uiBoSf&#10;88DDAIj2P/3TP+m+sN45LwYteB7Yjv/zel2BaFwTLFZ3DptzxtJFSKjfDZ6ijQAhTAxAEADOiWPw&#10;P6xd3PHsoy68iTYDBK49nhAsRPee4S3BvcyxmJNFYLk2DJZclzli17t3b7n//vv1fNxjIGxY7ngy&#10;cOu7on377bfrXK87eEHQEGmmO7hGfAY8EDw/HJ/z4D4z94zHwh28MfDiMzOYoo62C/tEpLkmCOfL&#10;L7+s78dTgtvePUcGiN4C0di3N9Fm4OBNtLkeeJ+Az8RAA7c9z7Hn88/vvMZnYkBn+D8m2karwxVt&#10;Oj8sCYKp6ADpoLEYEEwsSE/RpjPFwqKjQmhHjBihjblqfiKkdIyIO9YUlhzuTVyhiAj7RswQCFe0&#10;EXRXLAHBIICLDhC3tDdqijYdOW5v3LtY3K71iEvaU7T5GzHAeqITdmHOFkHjPAGBYS6UfXNtgO0R&#10;EUSba3c20WZwwjVyhRZrsV+/fvLSSy/p8cFTtNkfAoLXAmFH8LGyOSbXESHh/3XhTbQZ0DCIQRgZ&#10;lLn3jMYAgc/OteKeEHmOWGFBuvsbMGCAfma2A+4b1uutt96qx8Cz4oo2c9meMQsMWHgO3njjDR08&#10;MFjhnvGcsd+a54K7neuAFcu5cD8YULrwbDAQw5XOfrm+fCaeY+bQGYyBK9qIuqdosy/OhYEJYuwO&#10;THhmiW+oKdoMdviswHYMRHmeuLcMWNxzd59/Bg3sy/B/TLSNVoenaGPh4dbDVU3EOBYyHWRN0cbF&#10;SaeFxYkw07l7NjpIRI7OC+sDi5l5WDoyRAExoiP0FG0CeghqcuG4iFt9RBvBpMO+6qqrVJQRaSzX&#10;mqKNux8xwJvgaWkzd4to4+4FRJjgJUTZFV06bQYgnqKNkCHazLnWFG3O33PJF6JNR1+XaHNNcLsT&#10;GIew8H7OC0FzxaMuvIk2865cd6xLBjfe7hnXwhVtngded/eHuHIOfCYXLGhvoo0XhoEG+8MqxoLl&#10;uHhbGIwQSMbggWMgjDXPBZHnmK5oI4Y8Dy54TxBjvEJMhfBZaYg3AW3cb0C0CUbjc3uKNr9zLgyC&#10;XG8Pzz7b/9u//Vst0eYZdt/P/ec7wgCI/+ESr3n+PHOez5Xhv5hoG60OT9GmQ6KzZN4SK5sOkb89&#10;RRtRQlCY16XTQ5gRATpwXJh0gnRqiAvWEBY1YoNw0LEiVHT0RCg3tmgDgwg6b6x0hIRguJqizedC&#10;RLDA3EEHrmGsc1ypRH6DL6LN6/xkThvRxYpjYMN1a6houxDAhwcCFzTuWM6bfZ8Njl1TtLknuLhx&#10;9TLniyXs3jPEiv/zvsYQbVzUfGasWI7D8fCuMC3As8IzQiAfAzdc5Zwrzws/EUHXFX0m0eZ1RJe5&#10;bu4b15z5a64p7m1XtHFjcz5YxO4yPZ5fGvPmHJ/nh/fjzud5+/u///s6RZvnFVHGwuf4HIupAfda&#10;ckyuJffZ8H9MtI1WR03RBoSODs61FjxFm9dodMQIHJYgooyVSsAXYomAYlVj3SE6iDuub/5PcBvz&#10;mU0l2pwbHSaWPlYeFlRN0ebciP7FGsdbQBQynTjnRHQ4Ige+iDbHo8NnX1h/7JcYAAToXEUbcWMZ&#10;E0lSuEeIC5/pbHgTbe4px0FouB+4cZmrJ0Kdz87147M1hmhzzXg2OAbXk8+KKxyB5hhY0rjruTYs&#10;LUOUeX64/3hl3Ln+M4k2x+IaMpDh2EzpMCBgQMKSO1e0GTDw3OE54idLtZhr5tngWvNMc115P+fJ&#10;Of+v//W/6hRt4J6zHA8XO1Y87nvOn/fxzOLJ8Txfw38x0TZaHXSMzJsiLK5o14RoXzpx3OV0WAgt&#10;P3EHu3OYzHHj8nTnwekYESg6MESCzp1OHysYAaAzROzYF0uDGBAQIOaC5UUQHO5NLEFvsH86f4QI&#10;l6s3sKpwXzO4cC1ooENn/3TIDCI4dzpdNzAJsN7o8Ilqdi0nBIzBB+fF3D4gyK5rnevAsRjoIJJs&#10;hzi670c8OS6ubzp+cCPdETU3YA14D0vkcPfzHnde/Wwg7IgO54EoI/Z8Js6Tz8S9ZBDDuboCzfny&#10;Pu4JVizPAx4V4DMzGOGesZ0LFifeCqYTuJ6uaLtr4hFF7jvR8wgxIu/C5+T5YaDDNWb5F14Z5u5x&#10;oQNeEDw6iLDnewGLnGvIexkw8Rk4RwaJ7rw7580ghNgGguMYGHGuWMSIKlMpDBwY3BAkhyeD/SHu&#10;uPSxoHleWWPvee25lnxXeM5/+OEHHTwQBIc3AQucwarnfTT8FxNto9VB54PLFYvUFaua1NzGbe7r&#10;iAGdGj/5m9fdbTwtX36yDxriRafqbsP7POeDERD+drfzhuf+OaY3zrSNu3/Pc+e8eJ33AMfldffz&#10;AD/d83f3x2vsy/Nz8j8a2/E/z/fzt3udgJ+8h/Pk+DSOjRAiCgwssLr5vy9wDPbBPjmW+5lo7Leu&#10;e8b/OWf3Xrv7Yz+enxl43T0G73NFG48Fgy72714Pzt3dH/C7e328nQu45+J+Bk88P4f7PrZzjwUc&#10;w92Hewx3XzR3e/7nfjZ+99zGvdc1z909/5rX0t2P5/aG/2KibRhGnSAUCAnzuliFWKmszUYUWrMQ&#10;cG6uaGNx4k7msxiGP2OibRhGnWAlEmmPSxdXLQFbLDFyrc/WCqJNsBfubVzOJtpGW8BE2zCMOsGd&#10;i2uZ+VXmuAmcwu3a2t2tnB/niRufud6a7nDD8EdMtA3DMAzDTzDRNgzDMAw/wUTbMAzDMPwEE23D&#10;MAzD8BNMtA3DMAzDTzDRNgzDMAw/wUTbMAzDMPwEE23DMAzD8BNMtA3DMAzDTzDRNgzDMAy/QOT/&#10;B++JTtOPwVwUAAAAAElFTkSuQmCCUEsDBBQABgAIAAAAIQCmp5/p4QAAAAoBAAAPAAAAZHJzL2Rv&#10;d25yZXYueG1sTI9BS8NAEIXvgv9hGcGb3cSYtsZsSinqqRRsBfE2zU6T0OxuyG6T9N87nvQ083iP&#10;N9/kq8m0YqDeN84qiGcRCLKl042tFHwe3h6WIHxAq7F1lhRcycOquL3JMdNutB807EMluMT6DBXU&#10;IXSZlL6syaCfuY4seyfXGwws+0rqHkcuN618jKK5NNhYvlBjR5uayvP+YhS8jziuk/h12J5Pm+v3&#10;Id19bWNS6v5uWr+ACDSFvzD84jM6FMx0dBervWhZpwtGD7wkPDmwWCZPII4K0ud5BLLI5f8Xih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BAi0AFAAGAAgA&#10;AAAhALGCZ7YKAQAAEwIAABMAAAAAAAAAAAAAAAAAAAAAAFtDb250ZW50X1R5cGVzXS54bWxQSwEC&#10;LQAUAAYACAAAACEAOP0h/9YAAACUAQAACwAAAAAAAAAAAAAAAAA7AQAAX3JlbHMvLnJlbHNQSwEC&#10;LQAUAAYACAAAACEA5YsDntEFAADcHgAADgAAAAAAAAAAAAAAAAA6AgAAZHJzL2Uyb0RvYy54bWxQ&#10;SwECLQAKAAAAAAAAACEAsAXkZ2OvAABjrwAAFAAAAAAAAAAAAAAAAAA3CAAAZHJzL21lZGlhL2lt&#10;YWdlMS5wbmdQSwECLQAKAAAAAAAAACEA2xhj9SiZAAAomQAAFAAAAAAAAAAAAAAAAADMtwAAZHJz&#10;L21lZGlhL2ltYWdlMi5wbmdQSwECLQAKAAAAAAAAACEABWP1aZOeAACTngAAFAAAAAAAAAAAAAAA&#10;AAAmUQEAZHJzL21lZGlhL2ltYWdlMy5wbmdQSwECLQAKAAAAAAAAACEAXVfe6KG4AAChuAAAFAAA&#10;AAAAAAAAAAAAAADr7wEAZHJzL21lZGlhL2ltYWdlNC5wbmdQSwECLQAUAAYACAAAACEApqef6eEA&#10;AAAKAQAADwAAAAAAAAAAAAAAAAC+qAIAZHJzL2Rvd25yZXYueG1sUEsBAi0AFAAGAAgAAAAhAFd9&#10;8erUAAAArQIAABkAAAAAAAAAAAAAAAAAzKkCAGRycy9fcmVscy9lMm9Eb2MueG1sLnJlbHNQSwUG&#10;AAAAAAkACQBCAgAA16oCAAAA&#10;">
                <v:group id="Group 5" o:spid="_x0000_s1046" style="position:absolute;width:42116;height:40752" coordsize="42116,40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U7ByQAAAOMAAAAPAAAAZHJzL2Rvd25yZXYueG1sRE9fa8Iw&#10;EH8f7DuEG/g209StzGoUETf2IIPpQHw7mrMtNpfSZG399stgsMf7/b/lerSN6KnztWMNapqAIC6c&#10;qbnU8HV8fXwB4QOywcYxabiRh/Xq/m6JuXEDf1J/CKWIIexz1FCF0OZS+qIii37qWuLIXVxnMcSz&#10;K6XpcIjhtpFpkmTSYs2xocKWthUV18O31fA24LCZqV2/v162t/Px+eO0V6T15GHcLEAEGsO/+M/9&#10;buL8TM1S9ZSlc/j9KQIgVz8AAAD//wMAUEsBAi0AFAAGAAgAAAAhANvh9svuAAAAhQEAABMAAAAA&#10;AAAAAAAAAAAAAAAAAFtDb250ZW50X1R5cGVzXS54bWxQSwECLQAUAAYACAAAACEAWvQsW78AAAAV&#10;AQAACwAAAAAAAAAAAAAAAAAfAQAAX3JlbHMvLnJlbHNQSwECLQAUAAYACAAAACEAke1OwckAAADj&#10;AAAADwAAAAAAAAAAAAAAAAAHAgAAZHJzL2Rvd25yZXYueG1sUEsFBgAAAAADAAMAtwAAAP0CAAAA&#10;AA==&#10;">
                  <v:group id="Group 3" o:spid="_x0000_s1047" style="position:absolute;left:679;width:39354;height:34982" coordsize="39353,34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pq7yQAAAOMAAAAPAAAAZHJzL2Rvd25yZXYueG1sRE/NasJA&#10;EL4LfYdlCr3VTSJpNXUVkbZ4EKEqiLchOybB7GzIbpP49m6h4HG+/5kvB1OLjlpXWVYQjyMQxLnV&#10;FRcKjoev1ykI55E11pZJwY0cLBdPozlm2vb8Q93eFyKEsMtQQel9k0np8pIMurFtiAN3sa1BH862&#10;kLrFPoSbWiZR9CYNVhwaSmxoXVJ+3f8aBd899qtJ/Nltr5f17XxId6dtTEq9PA+rDxCeBv8Q/7s3&#10;OsyfJMk0fU9nCfz9FACQizsAAAD//wMAUEsBAi0AFAAGAAgAAAAhANvh9svuAAAAhQEAABMAAAAA&#10;AAAAAAAAAAAAAAAAAFtDb250ZW50X1R5cGVzXS54bWxQSwECLQAUAAYACAAAACEAWvQsW78AAAAV&#10;AQAACwAAAAAAAAAAAAAAAAAfAQAAX3JlbHMvLnJlbHNQSwECLQAUAAYACAAAACEAF8qau8kAAADj&#10;AAAADwAAAAAAAAAAAAAAAAAHAgAAZHJzL2Rvd25yZXYueG1sUEsFBgAAAAADAAMAtwAAAP0CAAAA&#10;AA==&#10;">
                    <v:shape id="Picture 1" o:spid="_x0000_s1048" type="#_x0000_t75" alt="A graph with blue dots&#10;&#10;Description automatically generated" style="position:absolute;left:19019;top:17190;width:19475;height:17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P9CxgAAAOMAAAAPAAAAZHJzL2Rvd25yZXYueG1sRE9LawIx&#10;EL4L/Q9hCt408S1bo5RSQRGEWg8eh810d+lmsiTRXf99UxA8zvee1aaztbiRD5VjDaOhAkGcO1Nx&#10;oeH8vR0sQYSIbLB2TBruFGCzfumtMDOu5S+6nWIhUgiHDDWUMTaZlCEvyWIYuoY4cT/OW4zp9IU0&#10;HtsUbms5VmouLVacGkps6KOk/Pd0tRrml5bPS3/5rHCvrrNjl9/3h6B1/7V7fwMRqYtP8cO9M2n+&#10;eLqYLEYzNYX/nxIAcv0HAAD//wMAUEsBAi0AFAAGAAgAAAAhANvh9svuAAAAhQEAABMAAAAAAAAA&#10;AAAAAAAAAAAAAFtDb250ZW50X1R5cGVzXS54bWxQSwECLQAUAAYACAAAACEAWvQsW78AAAAVAQAA&#10;CwAAAAAAAAAAAAAAAAAfAQAAX3JlbHMvLnJlbHNQSwECLQAUAAYACAAAACEAcZD/QsYAAADjAAAA&#10;DwAAAAAAAAAAAAAAAAAHAgAAZHJzL2Rvd25yZXYueG1sUEsFBgAAAAADAAMAtwAAAPoCAAAAAA==&#10;">
                      <v:imagedata r:id="rId25" o:title="A graph with blue dots&#10;&#10;Description automatically generated"/>
                    </v:shape>
                    <v:shape id="Picture 1" o:spid="_x0000_s1049" type="#_x0000_t75" alt="A graph with numbers and blue dots&#10;&#10;Description automatically generated" style="position:absolute;left:109;top:17373;width:19641;height:1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1E1ywAAAOMAAAAPAAAAZHJzL2Rvd25yZXYueG1sRI9Ba8JA&#10;FITvBf/D8gQvUnc1tMbUVYIQ6K1oi9DbM/uaRLNvQ3ar6b/vFoQeh5n5hllvB9uKK/W+caxhPlMg&#10;iEtnGq40fLwXjykIH5ANto5Jww952G5GD2vMjLvxnq6HUIkIYZ+hhjqELpPSlzVZ9DPXEUfvy/UW&#10;Q5R9JU2Ptwi3rVwo9SwtNhwXauxoV1N5OXxbDdwdj6cpq+IzN8PZF2/5NE1yrSfjIX8BEWgI/+F7&#10;+9VoWKhVki6Tp/kS/j7FPyA3vwAAAP//AwBQSwECLQAUAAYACAAAACEA2+H2y+4AAACFAQAAEwAA&#10;AAAAAAAAAAAAAAAAAAAAW0NvbnRlbnRfVHlwZXNdLnhtbFBLAQItABQABgAIAAAAIQBa9CxbvwAA&#10;ABUBAAALAAAAAAAAAAAAAAAAAB8BAABfcmVscy8ucmVsc1BLAQItABQABgAIAAAAIQAIJ1E1ywAA&#10;AOMAAAAPAAAAAAAAAAAAAAAAAAcCAABkcnMvZG93bnJldi54bWxQSwUGAAAAAAMAAwC3AAAA/wIA&#10;AAAA&#10;">
                      <v:imagedata r:id="rId26" o:title="A graph with numbers and blue dots&#10;&#10;Description automatically generated"/>
                    </v:shape>
                    <v:shape id="Picture 1" o:spid="_x0000_s1050" type="#_x0000_t75" alt="A graph with blue dots&#10;&#10;Description automatically generated" style="position:absolute;width:20923;height:16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bGmwwAAAOEAAAAPAAAAZHJzL2Rvd25yZXYueG1sRE9Ni8Iw&#10;EL0L/ocwgjdNLWilGkWElfW2rXvZ29CMTbGZlCbW7r/fHBY8Pt73/jjaVgzU+8axgtUyAUFcOd1w&#10;reD79rHYgvABWWPrmBT8kofjYTrZY67diwsaylCLGMI+RwUmhC6X0leGLPql64gjd3e9xRBhX0vd&#10;4yuG21amSbKRFhuODQY7OhuqHuXTKrjcKbs+i5/yRsPVya9L8bCjUWo+G087EIHG8Bb/uz+1gnSd&#10;pdk2jZPjo/gG5OEPAAD//wMAUEsBAi0AFAAGAAgAAAAhANvh9svuAAAAhQEAABMAAAAAAAAAAAAA&#10;AAAAAAAAAFtDb250ZW50X1R5cGVzXS54bWxQSwECLQAUAAYACAAAACEAWvQsW78AAAAVAQAACwAA&#10;AAAAAAAAAAAAAAAfAQAAX3JlbHMvLnJlbHNQSwECLQAUAAYACAAAACEAGQ2xpsMAAADhAAAADwAA&#10;AAAAAAAAAAAAAAAHAgAAZHJzL2Rvd25yZXYueG1sUEsFBgAAAAADAAMAtwAAAPcCAAAAAA==&#10;">
                      <v:imagedata r:id="rId27" o:title="A graph with blue dots&#10;&#10;Description automatically generated" croptop="-254f"/>
                    </v:shape>
                    <v:shape id="Picture 1" o:spid="_x0000_s1051" type="#_x0000_t75" alt="A graph of blue dots&#10;&#10;Description automatically generated" style="position:absolute;left:18836;top:73;width:20517;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uXPxQAAAOMAAAAPAAAAZHJzL2Rvd25yZXYueG1sRE9fa8Iw&#10;EH8X/A7hhL1pqlvL1hlFZEP3qFvfj+aWVptLaWKt334RBj7e7/8t14NtRE+drx0rmM8SEMSl0zUb&#10;BT/fn9NXED4ga2wck4IbeVivxqMl5tpd+UD9MRgRQ9jnqKAKoc2l9GVFFv3MtcSR+3WdxRDPzkjd&#10;4TWG20YukiSTFmuODRW2tK2oPB8vVgFpY9zlo+kPXwXh86koeDcvlHqaDJt3EIGG8BD/u/c6zk/f&#10;FlmWviQp3H+KAMjVHwAAAP//AwBQSwECLQAUAAYACAAAACEA2+H2y+4AAACFAQAAEwAAAAAAAAAA&#10;AAAAAAAAAAAAW0NvbnRlbnRfVHlwZXNdLnhtbFBLAQItABQABgAIAAAAIQBa9CxbvwAAABUBAAAL&#10;AAAAAAAAAAAAAAAAAB8BAABfcmVscy8ucmVsc1BLAQItABQABgAIAAAAIQDCVuXPxQAAAOMAAAAP&#10;AAAAAAAAAAAAAAAAAAcCAABkcnMvZG93bnJldi54bWxQSwUGAAAAAAMAAwC3AAAA+QIAAAAA&#10;">
                      <v:imagedata r:id="rId28" o:title="A graph of blue dots&#10;&#10;Description automatically generated" croptop="2327f"/>
                    </v:shape>
                  </v:group>
                  <v:shape id="Text Box 4" o:spid="_x0000_s1052" type="#_x0000_t202" style="position:absolute;top:34944;width:42116;height:5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TJlzAAAAOIAAAAPAAAAZHJzL2Rvd25yZXYueG1sRI9La8Mw&#10;EITvgfwHsYVcSiM1blLXiRJK6YveGvdBbou1tU2slbFU2/33VaGQ4zAz3zCb3Wgb0VPna8caLucK&#10;BHHhTM2lhrf84SIF4QOywcYxafghD7vtdLLBzLiBX6nfh1JECPsMNVQhtJmUvqjIop+7ljh6X66z&#10;GKLsSmk6HCLcNnKh1EparDkuVNjSXUXFcf9tNRzOy88XPz6+D8kyae+f+vz6w+Raz87G2zWIQGM4&#10;hf/bz0bDjbpKVLpMV/B3Kd4Buf0FAAD//wMAUEsBAi0AFAAGAAgAAAAhANvh9svuAAAAhQEAABMA&#10;AAAAAAAAAAAAAAAAAAAAAFtDb250ZW50X1R5cGVzXS54bWxQSwECLQAUAAYACAAAACEAWvQsW78A&#10;AAAVAQAACwAAAAAAAAAAAAAAAAAfAQAAX3JlbHMvLnJlbHNQSwECLQAUAAYACAAAACEAL2kyZcwA&#10;AADiAAAADwAAAAAAAAAAAAAAAAAHAgAAZHJzL2Rvd25yZXYueG1sUEsFBgAAAAADAAMAtwAAAAAD&#10;AAAAAA==&#10;" fillcolor="white [3201]" stroked="f" strokeweight=".5pt">
                    <v:textbox>
                      <w:txbxContent>
                        <w:p w14:paraId="36B99A2D" w14:textId="5DB481A6" w:rsidR="00C14658" w:rsidRPr="002400C7" w:rsidRDefault="001F5484" w:rsidP="00FB3EEC">
                          <w:r>
                            <w:rPr>
                              <w:b/>
                              <w:bCs/>
                            </w:rPr>
                            <w:t>Figure</w:t>
                          </w:r>
                          <w:r w:rsidR="00C14658">
                            <w:rPr>
                              <w:b/>
                              <w:bCs/>
                            </w:rPr>
                            <w:t xml:space="preserve"> </w:t>
                          </w:r>
                          <w:r w:rsidR="0043351F">
                            <w:rPr>
                              <w:b/>
                              <w:bCs/>
                            </w:rPr>
                            <w:t>7</w:t>
                          </w:r>
                          <w:r w:rsidR="00C14658">
                            <w:rPr>
                              <w:b/>
                              <w:bCs/>
                            </w:rPr>
                            <w:t xml:space="preserve">. </w:t>
                          </w:r>
                          <w:r w:rsidR="00C14658">
                            <w:t xml:space="preserve">Plots of Monthly Power Generation (kWh) against each variable. </w:t>
                          </w:r>
                        </w:p>
                      </w:txbxContent>
                    </v:textbox>
                  </v:shape>
                </v:group>
                <v:shape id="Text Box 8" o:spid="_x0000_s1053" type="#_x0000_t202" style="position:absolute;left:1971;top:14480;width:3161;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izAzAAAAOIAAAAPAAAAZHJzL2Rvd25yZXYueG1sRI9BS8NA&#10;FITvQv/D8gpepN3E1jam3ZYiasWbjbZ4e2Rfk9Ds25Bdk/jvXUHwOMzMN8x6O5hadNS6yrKCeBqB&#10;IM6trrhQ8J49TRIQziNrrC2Tgm9ysN2MrtaYatvzG3UHX4gAYZeigtL7JpXS5SUZdFPbEAfvbFuD&#10;Psi2kLrFPsBNLW+jaCENVhwWSmzooaT8cvgyCj5vitOrG54/+tndrHncd9nyqDOlrsfDbgXC0+D/&#10;w3/tF60gSebx4j6ex/B7KdwBufkBAAD//wMAUEsBAi0AFAAGAAgAAAAhANvh9svuAAAAhQEAABMA&#10;AAAAAAAAAAAAAAAAAAAAAFtDb250ZW50X1R5cGVzXS54bWxQSwECLQAUAAYACAAAACEAWvQsW78A&#10;AAAVAQAACwAAAAAAAAAAAAAAAAAfAQAAX3JlbHMvLnJlbHNQSwECLQAUAAYACAAAACEASLIswMwA&#10;AADiAAAADwAAAAAAAAAAAAAAAAAHAgAAZHJzL2Rvd25yZXYueG1sUEsFBgAAAAADAAMAtwAAAAAD&#10;AAAAAA==&#10;" fillcolor="white [3201]" stroked="f" strokeweight=".5pt">
                  <v:textbox>
                    <w:txbxContent>
                      <w:p w14:paraId="3B3FE6DD" w14:textId="77777777" w:rsidR="00C14658" w:rsidRPr="002B3CC1" w:rsidRDefault="00C14658">
                        <w:pPr>
                          <w:rPr>
                            <w:b/>
                            <w:bCs/>
                          </w:rPr>
                        </w:pPr>
                        <w:r>
                          <w:rPr>
                            <w:b/>
                            <w:bCs/>
                          </w:rPr>
                          <w:t>a.</w:t>
                        </w:r>
                      </w:p>
                    </w:txbxContent>
                  </v:textbox>
                </v:shape>
                <v:shape id="Text Box 8" o:spid="_x0000_s1054" type="#_x0000_t202" style="position:absolute;left:20599;top:14480;width:312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DLxywAAAOEAAAAPAAAAZHJzL2Rvd25yZXYueG1sRI9BS8NA&#10;FITvgv9heYIXaTca24TYbSlF29KbTVW8PbLPJJh9G7Jrkv57tyB4HGbmG2axGk0jeupcbVnB/TQC&#10;QVxYXXOp4JS/TFIQziNrbCyTgjM5WC2vrxaYaTvwK/VHX4oAYZehgsr7NpPSFRUZdFPbEgfvy3YG&#10;fZBdKXWHQ4CbRj5E0VwarDksVNjSpqLi+/hjFHzelR8HN27fhngWt8+7Pk/eda7U7c24fgLhafT/&#10;4b/2XitIk3SexPEjXB6FNyCXvwAAAP//AwBQSwECLQAUAAYACAAAACEA2+H2y+4AAACFAQAAEwAA&#10;AAAAAAAAAAAAAAAAAAAAW0NvbnRlbnRfVHlwZXNdLnhtbFBLAQItABQABgAIAAAAIQBa9CxbvwAA&#10;ABUBAAALAAAAAAAAAAAAAAAAAB8BAABfcmVscy8ucmVsc1BLAQItABQABgAIAAAAIQCdyDLxywAA&#10;AOEAAAAPAAAAAAAAAAAAAAAAAAcCAABkcnMvZG93bnJldi54bWxQSwUGAAAAAAMAAwC3AAAA/wIA&#10;AAAA&#10;" fillcolor="white [3201]" stroked="f" strokeweight=".5pt">
                  <v:textbox>
                    <w:txbxContent>
                      <w:p w14:paraId="19B3A99E" w14:textId="77777777" w:rsidR="00C14658" w:rsidRPr="002B3CC1" w:rsidRDefault="00C14658" w:rsidP="002B3CC1">
                        <w:pPr>
                          <w:rPr>
                            <w:b/>
                            <w:bCs/>
                          </w:rPr>
                        </w:pPr>
                        <w:r>
                          <w:rPr>
                            <w:b/>
                            <w:bCs/>
                          </w:rPr>
                          <w:t>b.</w:t>
                        </w:r>
                      </w:p>
                    </w:txbxContent>
                  </v:textbox>
                </v:shape>
                <v:shape id="Text Box 8" o:spid="_x0000_s1055" type="#_x0000_t202" style="position:absolute;left:1427;top:32768;width:3128;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QMozAAAAOIAAAAPAAAAZHJzL2Rvd25yZXYueG1sRI9bS8NA&#10;FITfC/6H5Qi+iN3UpGpit0VKL+KbjRd8O2SPSTB7NmS3Sfz3XUHo4zAz3zCL1Wga0VPnassKZtMI&#10;BHFhdc2lgrd8e/MAwnlkjY1lUvBLDlbLi8kCM20HfqX+4EsRIOwyVFB532ZSuqIig25qW+LgfdvO&#10;oA+yK6XucAhw08jbKLqTBmsOCxW2tK6o+DkcjYKv6/LzxY279yGex+1m3+f3HzpX6upyfHoE4Wn0&#10;5/B/+1kriJP5LE2TNIG/S+EOyOUJAAD//wMAUEsBAi0AFAAGAAgAAAAhANvh9svuAAAAhQEAABMA&#10;AAAAAAAAAAAAAAAAAAAAAFtDb250ZW50X1R5cGVzXS54bWxQSwECLQAUAAYACAAAACEAWvQsW78A&#10;AAAVAQAACwAAAAAAAAAAAAAAAAAfAQAAX3JlbHMvLnJlbHNQSwECLQAUAAYACAAAACEAj5EDKMwA&#10;AADiAAAADwAAAAAAAAAAAAAAAAAHAgAAZHJzL2Rvd25yZXYueG1sUEsFBgAAAAADAAMAtwAAAAAD&#10;AAAAAA==&#10;" fillcolor="white [3201]" stroked="f" strokeweight=".5pt">
                  <v:textbox>
                    <w:txbxContent>
                      <w:p w14:paraId="49E0ECDC" w14:textId="77777777" w:rsidR="00C14658" w:rsidRPr="002B3CC1" w:rsidRDefault="00C14658" w:rsidP="002B3CC1">
                        <w:pPr>
                          <w:rPr>
                            <w:b/>
                            <w:bCs/>
                          </w:rPr>
                        </w:pPr>
                        <w:r>
                          <w:rPr>
                            <w:b/>
                            <w:bCs/>
                          </w:rPr>
                          <w:t>c.</w:t>
                        </w:r>
                      </w:p>
                    </w:txbxContent>
                  </v:textbox>
                </v:shape>
                <v:shape id="Text Box 8" o:spid="_x0000_s1056" type="#_x0000_t202" style="position:absolute;left:21211;top:32802;width:312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QZOyQAAAOIAAAAPAAAAZHJzL2Rvd25yZXYueG1sRE9NT8JA&#10;EL2b8B82Y8LFwLZUwBQWYgwo8QZFDbdJd2wburNNd2nrv3cPJh5f3vd6O5hadNS6yrKCeBqBIM6t&#10;rrhQcM72kycQziNrrC2Tgh9ysN2M7taYatvzkbqTL0QIYZeigtL7JpXS5SUZdFPbEAfu27YGfYBt&#10;IXWLfQg3tZxF0UIarDg0lNjQS0n59XQzCi4Pxde7G14/+mSeNLu3Llt+6kyp8f3wvALhafD/4j/3&#10;QStIFvHscR5HYXO4FO6A3PwCAAD//wMAUEsBAi0AFAAGAAgAAAAhANvh9svuAAAAhQEAABMAAAAA&#10;AAAAAAAAAAAAAAAAAFtDb250ZW50X1R5cGVzXS54bWxQSwECLQAUAAYACAAAACEAWvQsW78AAAAV&#10;AQAACwAAAAAAAAAAAAAAAAAfAQAAX3JlbHMvLnJlbHNQSwECLQAUAAYACAAAACEARdkGTskAAADi&#10;AAAADwAAAAAAAAAAAAAAAAAHAgAAZHJzL2Rvd25yZXYueG1sUEsFBgAAAAADAAMAtwAAAP0CAAAA&#10;AA==&#10;" fillcolor="white [3201]" stroked="f" strokeweight=".5pt">
                  <v:textbox>
                    <w:txbxContent>
                      <w:p w14:paraId="6E310669" w14:textId="77777777" w:rsidR="00C14658" w:rsidRPr="002B3CC1" w:rsidRDefault="00C14658" w:rsidP="002B3CC1">
                        <w:pPr>
                          <w:rPr>
                            <w:b/>
                            <w:bCs/>
                          </w:rPr>
                        </w:pPr>
                        <w:r>
                          <w:rPr>
                            <w:b/>
                            <w:bCs/>
                          </w:rPr>
                          <w:t>d.</w:t>
                        </w:r>
                      </w:p>
                    </w:txbxContent>
                  </v:textbox>
                </v:shape>
              </v:group>
            </w:pict>
          </mc:Fallback>
        </mc:AlternateContent>
      </w:r>
    </w:p>
    <w:p w14:paraId="10F34D52" w14:textId="77777777" w:rsidR="00C14658" w:rsidRDefault="00C14658" w:rsidP="0046517A"/>
    <w:p w14:paraId="60EA0BB1" w14:textId="77777777" w:rsidR="00C14658" w:rsidRDefault="00C14658" w:rsidP="0046517A"/>
    <w:p w14:paraId="0DCF7B64" w14:textId="77777777" w:rsidR="00C14658" w:rsidRDefault="00C14658" w:rsidP="0046517A"/>
    <w:p w14:paraId="6C564C58" w14:textId="77777777" w:rsidR="00CE6DE1" w:rsidRDefault="00CE6DE1" w:rsidP="0046517A"/>
    <w:p w14:paraId="509485BB" w14:textId="77777777" w:rsidR="00CE6DE1" w:rsidRDefault="00CE6DE1" w:rsidP="0046517A"/>
    <w:p w14:paraId="30E5025A" w14:textId="77777777" w:rsidR="00CE6DE1" w:rsidRDefault="00CE6DE1" w:rsidP="0046517A"/>
    <w:p w14:paraId="6BBD68FE" w14:textId="77777777" w:rsidR="00C14658" w:rsidRDefault="00C14658" w:rsidP="0046517A"/>
    <w:p w14:paraId="5C71C4EB" w14:textId="77777777" w:rsidR="00C14658" w:rsidRDefault="00C14658" w:rsidP="0046517A"/>
    <w:p w14:paraId="139C53E6" w14:textId="77777777" w:rsidR="00C14658" w:rsidRDefault="00C14658" w:rsidP="0046517A"/>
    <w:p w14:paraId="6F4B60F0" w14:textId="77777777" w:rsidR="00C14658" w:rsidRDefault="00C14658" w:rsidP="0046517A"/>
    <w:p w14:paraId="39D2D4D8" w14:textId="77777777" w:rsidR="00C14658" w:rsidRDefault="00C14658" w:rsidP="0046517A"/>
    <w:p w14:paraId="683C2D78" w14:textId="77777777" w:rsidR="00C14658" w:rsidRDefault="00C14658" w:rsidP="0046517A"/>
    <w:p w14:paraId="27040EAB" w14:textId="77777777" w:rsidR="00C14658" w:rsidRDefault="00C14658" w:rsidP="0046517A"/>
    <w:p w14:paraId="70E861A7" w14:textId="7F498464" w:rsidR="00C14658" w:rsidRPr="00EB3CAA" w:rsidRDefault="00C14658" w:rsidP="00EB3CAA">
      <w:r>
        <w:t xml:space="preserve">From </w:t>
      </w:r>
      <w:r w:rsidR="001F5484">
        <w:t>Figure</w:t>
      </w:r>
      <w:r w:rsidR="007B08A3">
        <w:t xml:space="preserve"> </w:t>
      </w:r>
      <w:r w:rsidR="0043351F">
        <w:t>7</w:t>
      </w:r>
      <w:r w:rsidR="007B08A3">
        <w:t>a</w:t>
      </w:r>
      <w:r>
        <w:t xml:space="preserve"> the strong correlation between </w:t>
      </w:r>
      <w:r w:rsidRPr="00023FD9">
        <w:rPr>
          <w:i/>
          <w:iCs/>
        </w:rPr>
        <w:t xml:space="preserve">Sun Hours </w:t>
      </w:r>
      <w:r>
        <w:t xml:space="preserve">and the </w:t>
      </w:r>
      <w:r w:rsidRPr="00023FD9">
        <w:rPr>
          <w:i/>
          <w:iCs/>
        </w:rPr>
        <w:t>Monthly Power Generation</w:t>
      </w:r>
      <w:r>
        <w:t xml:space="preserve"> is clear.</w:t>
      </w:r>
      <w:r w:rsidR="00527D47">
        <w:t xml:space="preserve"> </w:t>
      </w:r>
      <w:r w:rsidR="0043351F">
        <w:t>7</w:t>
      </w:r>
      <w:r w:rsidRPr="00C85592">
        <w:t>b</w:t>
      </w:r>
      <w:r>
        <w:rPr>
          <w:b/>
          <w:bCs/>
        </w:rPr>
        <w:t xml:space="preserve"> </w:t>
      </w:r>
      <w:r>
        <w:t>displays the relationship between</w:t>
      </w:r>
      <w:r w:rsidRPr="00D86FEA">
        <w:rPr>
          <w:i/>
          <w:iCs/>
        </w:rPr>
        <w:t xml:space="preserve"> Mean Monthly Temperature</w:t>
      </w:r>
      <w:r>
        <w:t xml:space="preserve"> and </w:t>
      </w:r>
      <w:r w:rsidRPr="00D86FEA">
        <w:rPr>
          <w:i/>
          <w:iCs/>
        </w:rPr>
        <w:t>Monthly Power Generation</w:t>
      </w:r>
      <w:r>
        <w:t xml:space="preserve">. From </w:t>
      </w:r>
      <w:r w:rsidR="0043351F">
        <w:t>7</w:t>
      </w:r>
      <w:r w:rsidRPr="00695150">
        <w:t xml:space="preserve">c and </w:t>
      </w:r>
      <w:r w:rsidR="0043351F">
        <w:t>7</w:t>
      </w:r>
      <w:r w:rsidRPr="00695150">
        <w:t>d</w:t>
      </w:r>
      <w:r>
        <w:rPr>
          <w:b/>
          <w:bCs/>
        </w:rPr>
        <w:t xml:space="preserve"> </w:t>
      </w:r>
      <w:r>
        <w:t xml:space="preserve">it is harder to see </w:t>
      </w:r>
      <w:r w:rsidR="00D86FEA">
        <w:t xml:space="preserve">a </w:t>
      </w:r>
      <w:r>
        <w:t xml:space="preserve">definitive relationship between the variables </w:t>
      </w:r>
      <w:r w:rsidRPr="00D86FEA">
        <w:rPr>
          <w:i/>
          <w:iCs/>
        </w:rPr>
        <w:t>No. Frost Days</w:t>
      </w:r>
      <w:r>
        <w:t xml:space="preserve"> or </w:t>
      </w:r>
      <w:r w:rsidRPr="00D86FEA">
        <w:rPr>
          <w:i/>
          <w:iCs/>
        </w:rPr>
        <w:t>Rain mm</w:t>
      </w:r>
      <w:r>
        <w:t xml:space="preserve"> and the </w:t>
      </w:r>
      <w:r w:rsidRPr="00D86FEA">
        <w:rPr>
          <w:i/>
          <w:iCs/>
        </w:rPr>
        <w:t>Monthly Power Generation</w:t>
      </w:r>
      <w:r>
        <w:t>. To confirm the statistical significance of the correlations, p values were calculated are shown in</w:t>
      </w:r>
      <w:r w:rsidR="00B51F2A">
        <w:t xml:space="preserve"> </w:t>
      </w:r>
      <w:r w:rsidR="001F5484">
        <w:t>Table</w:t>
      </w:r>
      <w:r w:rsidR="00B51F2A">
        <w:t xml:space="preserve"> 4</w:t>
      </w:r>
      <w:r>
        <w:rPr>
          <w:b/>
          <w:bCs/>
        </w:rPr>
        <w:t xml:space="preserve">. </w:t>
      </w:r>
      <w:r>
        <w:t xml:space="preserve">As all the correlations have a p-value &lt; 0.0001, they are statistically significant and so are maintained and used in forecasting models. </w:t>
      </w:r>
    </w:p>
    <w:p w14:paraId="1DF74047" w14:textId="77777777" w:rsidR="00C14658" w:rsidRDefault="00C14658" w:rsidP="00EA4570">
      <w:pPr>
        <w:jc w:val="center"/>
        <w:rPr>
          <w:b/>
          <w:bCs/>
        </w:rPr>
      </w:pPr>
    </w:p>
    <w:p w14:paraId="316999F8" w14:textId="77777777" w:rsidR="00C14658" w:rsidRDefault="00C14658" w:rsidP="00EA4570">
      <w:pPr>
        <w:jc w:val="center"/>
        <w:rPr>
          <w:b/>
          <w:bCs/>
        </w:rPr>
      </w:pPr>
    </w:p>
    <w:p w14:paraId="3B447F15" w14:textId="77777777" w:rsidR="00C14658" w:rsidRDefault="00C14658" w:rsidP="0046517A">
      <w:pPr>
        <w:rPr>
          <w:b/>
          <w:bCs/>
        </w:rPr>
      </w:pPr>
      <w:r>
        <w:rPr>
          <w:b/>
          <w:bCs/>
          <w:noProof/>
        </w:rPr>
        <mc:AlternateContent>
          <mc:Choice Requires="wpg">
            <w:drawing>
              <wp:anchor distT="0" distB="0" distL="114300" distR="114300" simplePos="0" relativeHeight="251661312" behindDoc="0" locked="0" layoutInCell="1" allowOverlap="1" wp14:anchorId="73A93D1E" wp14:editId="5B010480">
                <wp:simplePos x="0" y="0"/>
                <wp:positionH relativeFrom="column">
                  <wp:posOffset>741054</wp:posOffset>
                </wp:positionH>
                <wp:positionV relativeFrom="paragraph">
                  <wp:posOffset>70196</wp:posOffset>
                </wp:positionV>
                <wp:extent cx="4155970" cy="2053652"/>
                <wp:effectExtent l="0" t="0" r="0" b="3810"/>
                <wp:wrapNone/>
                <wp:docPr id="1097368614" name="Group 2"/>
                <wp:cNvGraphicFramePr/>
                <a:graphic xmlns:a="http://schemas.openxmlformats.org/drawingml/2006/main">
                  <a:graphicData uri="http://schemas.microsoft.com/office/word/2010/wordprocessingGroup">
                    <wpg:wgp>
                      <wpg:cNvGrpSpPr/>
                      <wpg:grpSpPr>
                        <a:xfrm>
                          <a:off x="0" y="0"/>
                          <a:ext cx="4155970" cy="2053652"/>
                          <a:chOff x="-1" y="0"/>
                          <a:chExt cx="4155970" cy="2053652"/>
                        </a:xfrm>
                      </wpg:grpSpPr>
                      <pic:pic xmlns:pic="http://schemas.openxmlformats.org/drawingml/2006/picture">
                        <pic:nvPicPr>
                          <pic:cNvPr id="889745399" name="Picture 1" descr="A screenshot of a computer&#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294688" y="0"/>
                            <a:ext cx="3657600" cy="1271270"/>
                          </a:xfrm>
                          <a:prstGeom prst="rect">
                            <a:avLst/>
                          </a:prstGeom>
                        </pic:spPr>
                      </pic:pic>
                      <wps:wsp>
                        <wps:cNvPr id="1097197454" name="Text Box 1"/>
                        <wps:cNvSpPr txBox="1"/>
                        <wps:spPr>
                          <a:xfrm>
                            <a:off x="-1" y="1368797"/>
                            <a:ext cx="4155970" cy="684855"/>
                          </a:xfrm>
                          <a:prstGeom prst="rect">
                            <a:avLst/>
                          </a:prstGeom>
                          <a:solidFill>
                            <a:schemeClr val="lt1"/>
                          </a:solidFill>
                          <a:ln w="6350">
                            <a:noFill/>
                          </a:ln>
                        </wps:spPr>
                        <wps:txbx>
                          <w:txbxContent>
                            <w:p w14:paraId="6752D62E" w14:textId="2FDEC269" w:rsidR="00C14658" w:rsidRPr="0078544D" w:rsidRDefault="001F5484">
                              <w:r>
                                <w:rPr>
                                  <w:b/>
                                  <w:bCs/>
                                </w:rPr>
                                <w:t>Table</w:t>
                              </w:r>
                              <w:r w:rsidR="00C14658">
                                <w:rPr>
                                  <w:b/>
                                  <w:bCs/>
                                </w:rPr>
                                <w:t xml:space="preserve"> </w:t>
                              </w:r>
                              <w:r w:rsidR="00B51F2A">
                                <w:rPr>
                                  <w:b/>
                                  <w:bCs/>
                                </w:rPr>
                                <w:t>4.</w:t>
                              </w:r>
                              <w:r w:rsidR="00C14658">
                                <w:rPr>
                                  <w:b/>
                                  <w:bCs/>
                                </w:rPr>
                                <w:t xml:space="preserve"> </w:t>
                              </w:r>
                              <w:r w:rsidR="00C14658">
                                <w:t xml:space="preserve">Values of the Spearman’s Correlation for each variable with </w:t>
                              </w:r>
                              <w:r w:rsidR="00C14658" w:rsidRPr="00D46607">
                                <w:rPr>
                                  <w:i/>
                                  <w:iCs/>
                                </w:rPr>
                                <w:t>Monthly Power Generation</w:t>
                              </w:r>
                              <w:r w:rsidR="00C14658">
                                <w:t xml:space="preserve"> and the corresponding p-valu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A93D1E" id="_x0000_s1057" style="position:absolute;margin-left:58.35pt;margin-top:5.55pt;width:327.25pt;height:161.7pt;z-index:251661312;mso-width-relative:margin;mso-height-relative:margin" coordorigin="" coordsize="41559,20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sxh3rAMAAEoIAAAOAAAAZHJzL2Uyb0RvYy54bWycVl1v4zYQfC/Q/0Cw&#10;QN8SWY6/G+fgJk1wQHBnNCnumaYoiziKZEk6lvvrO6SkOE5SXO8AW16Sq+Vwdnbpyw9NrciTcF4a&#10;vaT5+YASobkppN4u6V+Pt2czSnxgumDKaLGkB+Hph6uff7rc24UYmsqoQjiCINov9nZJqxDsIss8&#10;r0TN/LmxQmOxNK5mAUO3zQrH9oheq2w4GEyyvXGFdYYL7zF70y7SqxS/LAUPn8vSi0DUkgJbSE+X&#10;npv4zK4u2WLrmK0k72CwH0BRM6mx6XOoGxYY2Tn5JlQtuTPelOGcmzozZSm5SGfAafLBq9PcObOz&#10;6SzbxX5rn2kCta94+uGw/NPTnbMPdu3AxN5uwUUaxbM0pavjL1CSJlF2eKZMNIFwTI7y8Xg+BbMc&#10;a8PB+GIyHrak8grMx/fOckqOL/Lqj2+8mvU7Zyd4rOQLfDsSYL0h4dtiwVth5wTtgtT/K0bN3Ned&#10;PUO+LAtyI5UMh6Q9ZCaC0k9rydeuHYDPtSOyWNLZbD4djS/mc0o0qyF9eMXNCegohOcQ4YrgRwjt&#10;KxOIKQkjcZNdEO7XX5rVb+lxE12lDagvwnbBoA4kZ0odyFZo4VgQReQ7Aol7t0hYZOre8K+eaHNd&#10;Mb0VK29RDCjR6J2duqfhyTE2StpbqVRMf7Q7woD5lfDe4bwV9Y3hu1ro0FapEwq4DU4qrafELUS9&#10;ESDJfSwSILbwwYnAq7hhiY3/BNgI9MVCQnkEFo/godt3lDqcjyYzNJ6j6nq5Qp7TyaCTaz6c4pN6&#10;wLPmwJzz4U6YmkQDCAEEiWYL9nTvO0i9S0dkiyLBA6hYRuhlvucMozesfVe5PlTMCkCIYY/yygfz&#10;aR4VNur19RgP+btpILBUy8k7VjYJDaa71Mco/0FbV6j5xWQ2nU/bKu6JO6nzyWw0G4+TkPpa/U7e&#10;kFajZNFLLLV7ca0ceWJo1Cq0Kn3lpTTZL+nkYjxICdEmvt6KRGnk4ni0aIVm06RCzFNDilMbUxxA&#10;hzPIKzTgLb+VSPI982HNHPo+JnGXhc94lMpgM9NZlFTG/fPefPRHfrFKyR73yJL6v3cs9hj1USPz&#10;83w0QtiQBqPxdIiBe7myebmid/W1AQPoEUCXzOgfVG+WztRfcOWt4q5YYppj7yUNvXkdMMICrkwu&#10;Vqtkt63rXj9YNLw8kRcl/Nh8Yc52Og/I9CfTa+2N3FvfWAfarNCGSplq4chqxz90n6x0YcE6uRFf&#10;jpPX8S/A1b8AAAD//wMAUEsDBAoAAAAAAAAAIQBXK8sN3WcAAN1nAAAUAAAAZHJzL21lZGlhL2lt&#10;YWdlMS5wbmeJUE5HDQoaCgAAAA1JSERSAAADAAAAAQsIBgAAAG7Z4WQAAAABc1JHQgCuzhzpAAAA&#10;BGdBTUEAALGPC/xhBQAAAAlwSFlzAAAdhwAAHYcBj+XxZQAAZ3JJREFUeF7tnQncFdMbx0922UPW&#10;ZEv2ZCuyFCnkLyG7yBbZs2ffs2XJLku2FkKWkCJkzxZCtiyRECWJcP/3e5rnmneau7zTe2/va37f&#10;z+d+7r0zZ2bOOXPmOc/znOecqZfJ4oQQQgghhBCpYJ7gWwghhBBCCJECZAAIIYQQQgiRImQACCGE&#10;EEIIkSJkAAghhBBCCJEiZAAIIYQQQgiRImQACCGEEEIIkSJkAAghhBBCCJEiZAAIIYQQQgiRImQA&#10;CCGEEEIIkSJkAAghhBBCCJEiZAAIIYQQQgiRImQACCFELeGff/5xr7zyijv++OPdxhtv7OrVq+c/&#10;a6+9tuvatat75pln3B9//BGkFrWN33//3R155JG5+8ZvtpWb3377zQ0YMMDtvffebtVVV/XXXnzx&#10;xV3btm3d5Zdf7saPH+8ymUyQuu7z0ksv5ep4xx13dD/99FOwZ86gHm+99Vb36aefBltmcd9991X8&#10;noq5R1rutwwAIYSoBaB8nH322W7LLbd01113nXv77beDPc59/PHH7q677nLt2rVzBx54oPv++++D&#10;PSLNoNQ/++yzrk2bNm7fffd1gwYNcl9++aXf9+uvv7oRI0a40047zW244YbunHPO8W1MzA6G9/Dh&#10;w3093njjje7vv/8O9gjx30UGgBBCzGVQ5Pr27esuueSSYEt+HnjgAXfRRRfJC1kHmHfeeb0XsRzQ&#10;ZgYOHOg6d+7s3njjjWBrPBgDtJnrr7/e/fXXX8FWYXzyySfu5JNPLlqPQvyXkAEghBBzGUIYnnrq&#10;qeCfc2eeeab77rvvvGcSRW/y5Mnu3HPPDfY6N3jwYDd27Njgn6gtLLDAAq5BgwbBP+dWXnllt9BC&#10;CwX/apZx48a5Xr16+bYBm222mXv88cfdtGnTfJshVOz55593u+yyi98P1157rXvrrbeCf6JU9t9/&#10;f1+nfG6++Wa38MILB3uEqLvIABBCiLkMBgAKP2ywwQbugAMOcMsvv3zOe7zUUkv5eQGdOnXy/0n7&#10;0Ucf+d8Qjom+8MIL3Q8//OCVQ+YOsK1ly5bupptuyhsCgrKIUbHTTjv52HE+/L799ttLPobrLL30&#10;0m6vvfZyDz/88GxzFcJxteTx1Vdfddtss43/T6w68xvC5SD29scff/T5Jv9s45tYd/NiE9t+xBFH&#10;+OsS+96tWze/LQ62n3TSSbk64cM8C8KuosdEY/nJV/T41q1bu379+lUZicHj37hx4+Cfc6uvvnrw&#10;axZfffWV98RvscUWVfLAeQnzKhVCVKjPd9991/9v0aKFz0uHDh3cIoss4rdhjFC/KKz77LOPu+yy&#10;y3yYC9eLQhkeeughf++oS/JFHmlDtKUo5HWjjTby6YjBpy1yH2gH1M/VV1/tvv32W7+PNKR98803&#10;3XnnnZe7V6effrr7+eef/flQrCnLYYcdlpvDkO/elIK1/+g8Gp4hrsP1wO4z+6wu+bZ7TB1DsZhw&#10;zvf555/7/No1KQdzMp577jlvyEeJPg88Z7R12hXbyAOOAOqxLjGnsiiOL774oooM4H+UDz74wK27&#10;7ro+TatWrXKhcFBqeyhGVC5Y+zCK7YeoHEmSjxoje0EhhBBzkQkTJmSyHT/S33/23XffzJgxYzIz&#10;Z84MUhRm1KhRuWMPPvjgTMeOHXP/w5/OnTtnJk6cGBw1i6zxkTn88MNj0/Np165dZty4cUHqWUyb&#10;Ni3TvXv32PT2yXa4VfJ/77335vZlFcNMVmnN/V9sscUyWeW0SjnatGnjr23/7UPabMeaySoamWbN&#10;ms22n/NG8zty5MhMVjGfLa19OGbs2LFB6kxm+vTpmawxkdufVW7zHn/MMcf49Mbzzz/vt5PPV155&#10;Jdg6a3vTpk1nO94+nJ98lkK0vdx4442ZrJIZ7K0e1FVcPduHPD/55JNVzp9V+HN1z/cuu+xS5Zis&#10;Ipz5/vvvM+3bt/f/mzRpktl9992rpKGd0o5oI3379vX1Fd5vH+ola2hWuX64nXCNrKEY7Mn4+xhu&#10;W9FPuJ6j9zn6oc1CuO2SPny/yX+fPn3y5p8PzwrPWZjwOXle892DuPZcm5kTWZSPGTNmZI477rjc&#10;sXZfwmQN3dx+2t9ff/3lt1enPRj57ne0vUTzUWg/7Xfo0KF55Qjth3ZUqsyvCWQACCHEXIbO6pJL&#10;LpmtU6CzOOigg7zCO378+Mzff/8dHFGVcKdb7HPSSSf5DhXobC688MLYdOEPnfXkyZP9MfDII4/k&#10;FJ6ePXvmFLl+/frltqMYoiga4U41+kFR4PylloN6iVP+7dO7d+/gqhl/XvLPdo559dVXfWf85Zdf&#10;VlFOqAdTMosphuHPCiuskBk9erQ/Lh/UD2UkPXl46623/L2M1lnbtm0z3377bXBUfrge1+UYjg0b&#10;GtVh0qRJmU6dOuXKku9DfXNvjLABEP1ssMEGmTfffNMr5WYARD+c77HHHvPnGjFiRK4s+T6kf+ON&#10;N3x6yGcA0K5p32znnEOGDPH1TBs46qijcseYUlfsPpsCl08hhP79++fuX6FP1FAs9DxEP+H2XNtJ&#10;KouKgYPA6tmMR2Pq1KmZAw880O8jDWmhuu3ByHe/o+3F2odRaD+GSCGZxYe8I1srhUKAhBBiLkPo&#10;COEPrPAThmFsQjuIQSakgPAAwm6KLQVKKAgx4lmF1ocQMMHRGDp0aG6ZQ0I57r//fv87q2S5Rx99&#10;1GWVUh9iwnKkLVq08PuYn2Cx4wxzP/nkk35iabZDc126dPFhJ/PNN58PB7JjGNImhCcfhx9+uMsq&#10;oH7Y+8477/RhTlGsHOSHFW3II1AvhFwwcTrbyfvzZJUCvw8ol4VpMFfC5lfsueeebvPNN/dD76us&#10;sorbfffd/Xb45ptv/LniyHbM7oorrnBTpkzx9ZNV+lxWofD7ouFYcXBuW9WJeQHLLrusm2eeeXyd&#10;7bHHHv4DhOiUMhGV8AkLGSPMKK7uSoH7TbgWULf33HOPyyoxvr7JB6tOAfVNXecL2+Cev/766769&#10;jRkzJjbMiPMzR4FzEwbB3ATOxzWtLMxzoY5pE7Rb2ghwffLKsYXgvNQh7Lrrrm6HHXbw9Uz9EAZl&#10;kI5yEstPiBT3j7YMfPOfPPDcFYJ8EybHswCsxPTZZ5/5eqActBnaDvAcv/zyy/53HHYsZXzvvff8&#10;ikRGuD3XNUqVRcUgvMdky2uvvVYlNIzz230nnNDaX3XbQ7ngniIzLMyMdk1d0MZoJza/i3aUNQCq&#10;FR41J8gAEEKIWgBK4W233eYefPBBt/XWWwdbq/Liiy96JbZHjx55O4l11lnHrybUpEkTr+iiqPbs&#10;2TM3f+DDDz9077zzjv9NXDb/AQUapQyllE6SWNvu3bv7fXRMKHhgShOdF+dp2rSp3w508mwvBnnC&#10;4KHM+SANS1dSDvKzySab+ImuRteuXf1ciQUXXNCfh44/DuKBp06d6vN11lln+ToB/pPfUuBaxx57&#10;rI9xp35QavJdLw4mAlts/hNPPOGVzGOOOcYNGzbMGx133HGHzw8fFJVifP3118Gv5HBPmSRsEG+O&#10;wsv9pb433XRTr8DSnuDpp5/Oa+gwd4D0VrdxdOzY0dcZ5zYoB20Q2Hf00Uf7OgbuP+2cOTGAAcp9&#10;LARtkTZJPUYn6xYzHpLw/vvv5xRMFHbqC4OMeqAcJ5xwgm83QH1z7//880//PwyK7cUXX+yPpX7W&#10;X399P3+grlMdWVQM5kThYACOYw4RcK9px2ZEbrXVVm7JJZf0vyvdHvIxefJk71AB2jPtmroA2gnt&#10;3uQJxp+VpdzIABBCiFoCyize4JEjR7oJEya4IUOGuKOOOqrKxFJgrXI8snRsUdZbb73Z0tMhsha8&#10;gfcc8Kwa559/vlc+6Kjtc9BBBwV7Z6WNeiExQuiI+/Tp45VAvHR46otBHldbbbXgXzzsX2655YJ/&#10;sya1MoHUwCCgvkoFZZ8y4PE+9dRT/fEo9qXA6Ev4WhgB9evXD/4VB+WFSbUGCsENN9zg2rdv75ZZ&#10;Zhm37bbb+pGYUj1/DRs2DH4lh3dJMDoCKGgoodzzMNwDFHtAKcnnrS2m/EPc/WLyOwoPoEhTrnD7&#10;Q4G0/YyiMNJTCjwXEydO9CM/TDxm5Gy77bYL9tYco0ePDn45bzBzn8PQTri2gac67h43atSoyupR&#10;sOiiiwa/6i7VkUXhycPRj+1DuTfFGaUfo+qXX35xo0aN8ttoxyjSpA1TqfaQD553m0xPe6Zdh8tH&#10;uzdDEoO4Uu95kQEghBC1DBTxFVdc0XuDUfbpJOk4CBMwWDWHzi8KSjLKchg6GcKMago60xNPPNF3&#10;xii2xx13nH8/AR1dKZCXsCc4DkInCilBpZYHxf+xxx7zChqKPGE/eGrDL1orxpwq3Ci+vJDrkEMO&#10;CbZUhZEdvO8YBKWsBkTdWGgJbcNW06kOeEBtNSWMmThjKmro5HuHQCn3oibbXz5Q9DBI8RTTNvnG&#10;sA2PdNQk4frAuxxXxmj9xY06xT2z/wVqWhZhUPCMAAozBhXvcLDRAEb71lhjDf8bKt0e6hoyAIQQ&#10;Yi6CIsawuHmDWCYy6tm3sACWTsTLBfk8onGx7Jyv2JB37969fbp8HxtCJwwDZfaaa67xHjgU0d12&#10;283vxxO3/fbbB2fMD4p4dTzocwKKAsq1xdYTFnDGGWf4kBZejFUpCFNi1IYlDFmS0+KZw+DpxOAr&#10;NseD+Qt41IF7QGw596g6hMOSiH+OuyYKazg2GoMgCuFMjGIUg3teCELbMGij7c4+0XCzODCSMbK4&#10;t4D3mRE0RtIIratpwgYqo2Nxz1i0/ooZvv8lksqifNBeGQUARqQYgeGZsZAZvP/WpqHS7aGUsvGm&#10;d+YchNt29IMhUwlkAAghxFwEbxieLYNh6nBoThgUpGnTpvnfdHRxL5kiVhqvWBiOY3KmsdZaa/nv&#10;sGcbBatYjDUQNmITR1H+6ID5361bN7+mdZySOLdA+aCzR0mGCy64wE/EIy6ZCa4WK1wpMPBQhAlB&#10;IiaYSdJMqGbuhcEIgN3jfBAaFZ4nMmjQoLzx+YQTMFeCNeqZx2Ex6JSdUSagvTCxEuUjDMaKhbng&#10;QV1zzTX975oC49EMWtZxz9fuS4UYe5vTwhwTFEAMKkbSouE5NUHY24ynmZGxMBhQhPMZPHdhBfW/&#10;TnVkEUpvVBG2T1ghJnTHjGeUeBZFALahXIcpd3vgvR5heNa4RhTauU3UZ38po3yVQAaAEELMZei4&#10;rFNDoWbiYFhZw7uIYUCojXm76DjjPK/sR9lDcSPcAKWeN8Ca0k78KaMJQOy2xdTefffdfhTAJszS&#10;caOY2sgEL4oCPFymUBPLG/bsotBGlaC5CeUIe+QIA7JQF/bFvVCoHLCCjdVj165dfRw4vwmR4GVZ&#10;jOwYKAvFjCiMRjzmNkEX5Z35GkwqtjbD9wsvvOAVH15IxMgSHlJTSJdYYgk/98BgEirpaGu0G9rP&#10;KaecklOgCL3AwKtJ8Mja6jtch5Ew2h33hnZIvLbVGy9LKjYyEg7JoW1bmBSEV40pBB57Ppwr36pQ&#10;Bi84szrkhV/UFyFZln9GyZgfA+SFyeP/xVCffFRHFpXKSiutlFP0Gd1DXgLb2BemJtpDGBwuYcMB&#10;5wLGDPebsl566aX+WYyCnG7evLn/jexkcQMMRuqE543FH5gMTDsnRDFJSF8SZAAIIcRcBiX60EMP&#10;Df45v1wiBgHKKp0C4TLEr9oycihOrNqTz5uIIsiKOSiKKHrEvRqswGGhFHS+++23n/8NpCM9YQoY&#10;GHjQoHPnzrllCekEzWhAweRDR8ZwP0qk5RHC4Q9zA8ofDjVingKT8VAM+E1IjmFKXzlgnoStfILH&#10;Mjzhl86e+RwGIQ62Ek4hWE0ERcImjxLihJJubYZvlFPakoGREB454L6yOg/gfWcZWuqLeqP90I6A&#10;9sZKJTXtvaatMTphihntjXZH+wu3W65P3uLmKYQJh+Qw7wNlnLbJHAvmfRgYEmFjgvKa0YUBwjKS&#10;888/f5Vj4mDyLm9Atvyz1COjApZ/DAIzlkln4StpolRZVCoYUBhSYWU+n3GVtD3kg+fKRqwAZR8D&#10;lvvNaBqKfBzkCzlLOwaOQyaYfKJt0E4oB89o0mV9q4sMACGEmMvQsbCePrHh4Y4tDjoRPPXbbLNN&#10;sKUqdEjh1XvCoPAximDKDgoVSgrb88HwO6/0t04Jo8HOj9LIKAEdGcoQa1izlKFBhzs3oeMl/t+U&#10;DDpowp5Q7lhmEWXAFGiWpDRlraYh/h/vIHXJNejwUU6471zflCKWXcVjz/ZikIYy4LUvpkTRpvCu&#10;E/oUXgqRUCIUIVvvPw7Ofdddd+XmHNQ0KG54ifO1e+qnV69eJV0f76mtuoMxgTJO2+RZYb6MGa6s&#10;sBV+RwXbbbnR6sA9YPUr6rXQc8uIHmu9FzNg/mtURxZVB84bDgvCWcIKZFGStodCMIpmRnMU8sES&#10;n3HQfmnH0dWeDNoPzwHPQ6WQASCEELUAU8bxDrFePeEqBp0GivYtt9ziQ4Po2PIpiQxRY0jgaTZv&#10;Lx0Tsa+8cCu8tCbw/5577vHxtFzDOiiGrFFaGa4PK5jkE8/zTTfdlAtbwihBycGzNnDgwFzHyuS7&#10;Sg1n54OOF29/165dc2VjojLef0YrTEEhNMZWEykH1CH1wXUJ+zGFkbpDiWQuAIZddbzstAHORZvA&#10;+4xSZWXk/JSTtsDoACFAcUoqHk0MN9pL+HhGD6688kp/T1GiSjFKkoACyMuhuA7Gj7U16oVRsWef&#10;fdYbOqVcn2MIZWOFKn4DbZRycK95vgAvP+EjhG4Adc78kPBxlJ9lUDESC0H+GR1hDg3PrYV6cB7a&#10;Fu2KUKBCBsJ/lerKolIhdI6XehmMjsbF9CdtD4UgzzgSkI3WVk1WMsoQ9xI8oP3y8jGW+cRIsHbC&#10;88ZzRzjRSSedlMggSkq9bIGrt3SAEEKIWgVxsBZeQBgIXmE6SSGEqCSSRXUHjQAIIYQQQgiRImQA&#10;CCGEEEIIkSJkAAghhBBCCJEiZAAIIYQQQgiRIjQJWAghhBBCiBShEQAhhBBCCCFShAwAIYQQQggh&#10;UoQMACGEEEIIIVKEDAAhhBBCCCFShAwAIYQQQgghUoQMACGEEEIIIVKEDAAhhBBCCCFShAwAIYQQ&#10;QgghUoQMACGEEEIIIVKEDAAhhBBCCCFShAwAIYQQQgghUoQMACGEEEIIIVJEvUyW4HdB6tWrF/wS&#10;QgghhBBC1AZKVOWrULIBMH369OCXEEIIIYQQojZQv3794FfpKARICCGEEEKIFCEDQAghhBBCiBQh&#10;A0AIIYQQQogUIQNACCGEEEKIFCEDQAghhBBCiBQhA0AIIYQQQogUIQNACCGEEEKIFCEDQAghhBBC&#10;iBQhA0AIIYQQQogUIQNACCGEEEKIFCEDQAghhBBCiBQhA0AIIYQQQogUIQNACCGEEEKIFCEDQAgh&#10;hBBCiBQhA0AIIYQQQogUIQNACCGEEEKIFCEDQIga5J9//nGvvfaaO+WUU9yWW27pFllkEf/ZaKON&#10;XLdu3dyzzz7r/vjjjyB17eWTTz5xLVu29Hnnm/9xlJpOCCFKBTn6wgsvuAMPPNCtvPLKbrnllnO7&#10;7babe+SRRxLJT47hWM7BuTgn5+YaXCuO22+/PSe/4z4dO3Z0kydPDlL/y5dffunOOOMML/NJRz9w&#10;1VVXuR9//DFIMTvR/HFchw4d3KBBg9zvv/8epKos5Jd8Wz9GeSgX5UtCknpJkock9zppe6tUmcrF&#10;vOdlCX4XZObMmcEvIUQcv/32m7v00ku9ov/GG2+477//PtjjfEcxZswY179/f68kb7XVVv7hr62Q&#10;34cffthNmjTJC8Pdd9/dLb300sHefyk1nRBClMLff//tBgwY4A477DD37rvvug033NCtuOKKbvTo&#10;0X47ytpmm23mFlhggeCIwqBw9ejRw51//vnu888/9wrXSiut5B01ffv2dX/99dds5/vzzz/d4MGD&#10;3euvvx5smZ3VV1/dK4kLL7xwsMV5GY/8RyYiB5s1a+a+/fZbr0i+9957/joNGjQIUs+CfqNnz57u&#10;zDPP9HKUY1ZZZRX39ttvuwceeMD98ssvbuutty65vDXBhAkT3NFHH+1uu+02t+CCC7qNN97YTZ06&#10;1T355JNeUd5ggw28olwqSeolSR5Q1q+++mp3/PHH5+pyySWXdMOHD3dDhgxxiy++uL//88zzr+87&#10;aXurVJlKZf755w9+lY5GAISoATKZjLvrrrvcFVdcEWzJz0MPPeQuu+yyuebZEUKI2gpK90UXXeTW&#10;WWcdN2rUKPfcc8+5YcOGuVdffdXtuOOO7qabbnJDhw4NUhcG5f7666/3jpftt9/evfnmm34UFoXr&#10;nXfecV27dvUyG9mNDDdmzJjhvvnmGz+q+eGHH3olPfpBoQwreBgaOIBIf+ONN3oF8vHHH/ffKPgj&#10;RozweQ/LffJ3yy23uFtvvdXtu+++XqmkrOHysu/BBx8Mjig/5K93797uqaee8kbJW2+95cuBwUS5&#10;vvjiC3fNNdcU9HKHSVIvSfPw6KOPegOAesMJRz1yv1GuaU/XXnut3x4mSXurZJnKiQwAIWoAPOHP&#10;PPNM8M+5U0891Xubpk2b5jsLLH8Eg4GX4KOPPgr+CSGEwIOLg+Srr75yJ554omvevHmwx7nVVlvN&#10;e/Hx3pMGz3gxUKpQuJo2beouueQSt/baa7t69er5fcsss4w7++yzvZKHpz0cgvHDDz+48ePH+2tG&#10;vbj5eOmll7wC2qVLF7fPPvu4+eabz29npPe4445z++23n5f7H3zwgd8OjAbfe++9bptttnEXXHCB&#10;H0U1uDahIcsvv7z7+OOPvVFSCcgf+dx1111d9+7dcyMceKz3339/d9RRR/lyUt5SSFIvSfJAe6Bd&#10;LLroor7eGEUB7vcmm2zi7zX9NGksrCdpe6tUmcqNDAAhagAEy8SJE/3v9dZbz3tzEObW2TAMydAf&#10;Dz+Qdty4cf43cDwxpQgQPq+88kqwZxaF9g8cODC3vVevXt7gYIiRjo1tDHkS6ffdd98FR1QWvFwv&#10;vviiO+KII7yXhTwR/5gv7hFPCULUykT5whTaH60LvDvt2rXz/4mpxRsECH4MNgS45Ymh1z333HOu&#10;xt0KkWYIm8QzSsjL5ptvHmz9F8JutthiC/9co9wXAxlLOAYhl2ussUaw9V8aNmzor4NXOKys/fTT&#10;T145R/kLh/jkg5Ahk8k77bSTV+rCLLbYYq5NmzZe7odl98svv+yVe+QOYSdRNt10U/fZZ59542Wh&#10;hRYKtpYX8kc+27Zt6/utMCi6bAfSUe5CJK2XJHmgPdAuOB+GXhRCdAjLoX1ZeG6S9lbJMpUbGQBC&#10;1AB4HeyhpiNheJBvlF+D/QxF2xDy3nvvHeypOYgbxfg44YQTvNINdGQMc7P9008/9dsqBcOZRx55&#10;pDdG7rvvPu9pAWItr7vuOteqVSu/PVxPNQVDuIzEmEeF4VliP6l7vEHE7xLna3n6+eeffWgAYQGM&#10;1pBOCFE5UJDef/99r6wvscQSwdZ/qV+/vmvUqJFPF3ag5IMRWEC5jlPkcdCsuuqq/jfhHAZykmOb&#10;NGniw0dwHuAkwJkSN8lz+vTpXs7i/MkXw41HGUiHgwGPPmXFw08seG2APDFyDYyaxIFji1h16svq&#10;Nx9J6yVJHjCUaBecj3sVhW0o9PQLjMhDkvZWyTKVGxkAQtQAeJLMgge8yHgUeKDxfPMfRTPfKgQ1&#10;BTGFxB/GgZcLBbdSIPgwhDB68oHSzQQ9JlLVNHj4w/GeKPx04Gzr16+f33bWWWf5yWIo+4Rk7bLL&#10;Ln57peNuhRCzQm9QfvCiWlhFFFOuShkBwDEDyCIme8bx9ddf++9ff/3Vp2EugJ2b8BwcAiyCQpgO&#10;iv8555zjPfY4WwwmchIiQr7zeeoJOaI/YNTTlEL6BAwQJpGy/fTTT/cjkiiDyCti0cvhHMkHnmfu&#10;AUZJnBIN5JX84T1npKQQSeolaR5shJuJvjbyHgYD0EZZzOmTpL1VskzlRgaAEDXAvPPO6w4++GDv&#10;ZQ+DoMHDTSeCYMcTThygxSCWg7322st7NejQUHbpuAzzSFQHhtBRnBFc0Q/b2R8Hk5voQIGOmGFs&#10;PCkIXPJHPoH/KOTsq2mod4QwCj6T7RiFwQNkHhbiRM0ziKeHOExTGjAgEPZCiMpgzyXPaU2seoPH&#10;F48ro4BM6o2CIsfEYMAZgaKGrDBlDxlnk0JxniC3TjrpJC9XmThqoSTIc45Ddpj8KAbOIJR75A/n&#10;p29gYjHe6HXXXdfLn06dOvnrVGo0kvzQbyy77LIll6MQSeolaR6sjnDGlUqS9lbJMpUbGQBC1BBY&#10;/TfccINX+AltiYOOiAk/eHrKIdSJcTz33HO914JwFzoSvFWVBk8aHacJWBRr5kDgNcE7Q/4uvvji&#10;nHFCWuuIawq8LRhl3JcwdOoGozN0vMyZIBaXuQl06twbjBe8SUKIugkGQPv27X1c9YUXXpgL/QCU&#10;f1ZlYeJlGDzzyE7iwnFamAcYUBR5xwuTPJlczCcpGBx4epF9rApDqKStJsNcJUI4iT8nfJMR5PAq&#10;RULUBDIAhKhBmBDE0C0dA3GkCO7DDz88tyKBQYhJdOm5moCYxOiqFXPD44C3A2+ZgaIfHWJluDM8&#10;8Socg1sTMOJi8b1hMM7C9wOjjDkTxOGiMDBvAGNAHa4QdRvkMau7ENpHKCLPOIsCMHlz/fXX95Nw&#10;mYsExHszkovDAPlsqwdFwYlh4Z4sJYrBkATWbbcJpIcccog3AMw5gZOEvLJ4A44MRgimTJni9wlR&#10;U8gAEKIM4EFaYYUV/OQx1vZlQjDDxhb2Anh5alqoo/wneSFIIYhlpKPDKx79sJ39UWx424ibgEdn&#10;G94eTl8TcP7wC18MlnrjPQxM8IuCV45RHAwW1oyu6TwJIfJDiAQUitk38sVsRyEk5I477vByGKcA&#10;Bj/x4hj6OGhMya9OGIg5EGzOAE4Wjic8pFh4J/lGLoVDSHbYYYfZVpMBVrMhz4QkEUNebig/94D6&#10;L7UchUhSL0nzYG3HRp0LQd8ASdpbJctUbmQACDGHIDgIu7G4eJTLqPeYB5pwHOJH11xzTb+N4ehS&#10;hToKdTEBVZtAiOEpMxB8UShPeLsJ2GJQt6XURePGjWMND7xrLMdKWADD/8zbWGqppYK9s6AT6dOn&#10;jzdwhBCVwZRiJtvmU5QsPp85O6WCXGYkduTIkTnHBUsJ4zBhtA/Co4LMBSikSEblD3KGa7BcM6Of&#10;cVAm5kuxtCjKvimFECengFEJ5FilMLnN6DUhUnEQtkSYJJNWo3IzSpJ6SZoHW8WHuWRxo7f0Nbyp&#10;F7gWJGlvlSxTuZEBIMQcgjcB5d5g8patMhCFh986FoRInNcHwrGqwEtpajpEppywOkJ4iTSW0ot6&#10;0xF2rK9s4OmKw1bpMFi1J7xmd1IQ5LwdtG/fvn6JNtaD5mU8JnzpSFhaTghRGQh3ITSH5y5udBTZ&#10;iRJFurXWWivYmhyMAWQQ5zP588QTT3gZcNppp/klH+MwowEFD1mHos6IInIpbrIxjB071n+TDtnD&#10;xxTRfP0F12cRAxTISniFKQthkGBljII8RrmlvlCeC5GkXpLmgcnT3EcUdu5rFPpelvLk7c5W70na&#10;WyXLVG5kAAhRA7Ro0cJPwAU8y3j6mdCFJwnwPmAYnHzyybnVbhgJwNqHqMLMmykRCHgyEEAsp1mO&#10;VXLKBd6t1q1b5wQZr0UntAaPCWVCSDPxDcMAeHEKb2sE6oL5AQaT4phPwHHUwZVXXlllec/qwKo+&#10;BxxwgDe+uAYeQSC/hALwhsbdd9/db4NKCWIhxKx5QcS+MwE27BwwcIRgqDN3KDw5Nx8ozyyCwLys&#10;uKUVkdHDhw/3k//tfChqyALkuK3dHgbHxdChQ71sQO4zooj8YMIusFpQ1JuM3GP1MRRJS4fjCLnH&#10;echDnDeZ96Ug61hznmMrAfnjWuQp6q3GiWMym3SUuxBJ6gWS5IH7R7tgUnXcW/ZRylm6lfZl/UuS&#10;9lbJMpUbGQBC1AAM0x500EHBv1mCYdttt/WeJJRNJpbRCWHhA8PNpogCXoLwEDRKL/GfdA68wXBO&#10;VpuYW7CKBqtlAJ4UXq6FAKRMeF2IvwX+MwGOfUCHamFSQAdIR0s6vDx33nlnsKf6sKoPb1TmXOSJ&#10;MB+WRrU5C2PGjPEfQBCTTyFEZWBEFAMcWXj11Vf7lcEsnAOnAaGWeFCRpcRhFwOZguKG8wW5Ycoa&#10;5+TcnA85wGphdj68toQIch32WwgIoPzjuEAeI7+RSwaLC3Dc3Xff7QYMGJC7Ft5oJhrff//9fk4Y&#10;yryB04Nj2MdqP6YYWv5YuQiYO2Z9Rbkhf9Qv4ZE4bcybTnlY4Q5nDuXAaCqFJPWSJA/cP9oO9xOH&#10;md23cF0i95H/NvKetL1VqkzlRgaAEDUASivKLms2I2QKgbDp1auXfz29wfEIBxtFiMIqFnQ4dQk6&#10;LDrL6LsRwmAgoYTvvPPOwZZZ4Bmzl3JFoY6I300Ka2ufccYZ/j7RkfMuA+IziSHdbrvtvMHBPUL4&#10;VzL+Vggx6/k+/vjjfcgjk/F5Jlm5h9ANnleW4YzKBuKxUeyQOXjuDRS8ww47LLc8Ms86x6LAcW6u&#10;cfnll3tnjUG4zTHHHOPlFtfjulyfz4YbbuhXE2IfMgTHjYGTh9XEMDgYScQ44FqbbrqpX06UcEPk&#10;VvgY5A5vJWcpYt4wjMOBFYoos+WP64TzV27IH8s2k1/yTf4pB+WhXJSPEW6bv2AMHDjQ1z9lDM/t&#10;SlIvSfNAP8Jx4fsWrkvaDtvDJGlvlSxTOZn3PNaZKgHehCeEyA8dB0IDzwDeAp4Zi+VH0UWpRdCg&#10;/DPsiNIfBqFCGmI9CXUhJhEvOm/K5Y21xC/aMGGXLl1yk5KIReQFMsB5WVEivBJQsf1x0KHydl7i&#10;7RkmxUti4UphiqUjXhKhTDgQnhXKxIdRDbxueEvojKN1QUdCXTBJjzhLrsMxvEsA4UkHY2Wi4zdP&#10;fSllpX4RunS6DLXideP8wFDvoYce6pWCuNWNhBDlheeTZxdZynOOV5bJm4zI4cXt2rVrFcUKTB4Q&#10;shOWjYBcRdFCluDVJTwDwwCHC84HZIStCmMgt3h/AAo/oUOECuH9tzwgx+PeEUIYp52P0E3yzlLE&#10;yC0MkHCYp4HjgfyhAHKt559/3sf+d+7c2cshZGo0f+WGuqIc4TpDruOEYpGLsGfbMNkbJ3eT1EuS&#10;PFh4Tvi+Id/pg+h3cf5E6zJJe4NKlalUkqz+Vy/bKZe02HW+yTBCCCGEEEKIuQNGa3VRCJAQQggh&#10;hBApQgaAEEIIIYQQKUIGgBBCCCGEEClCBoAQQgghhBApQgaAEEIIIYQQKUIGgBBCCCGEEClCBoAQ&#10;QgghhBApQgaAEEIIIYQQKUIGgBBCCCGEEClCBoAQQgghhBApQgaAEEIIIYQQKUIGgBBCCCGEEClC&#10;BoAQQgghhBApQgaAEEIIIYQQKUIGgBBCCCGEEClCBoAQQgghhBApQgaAEEIIIYQQKaJeJkvwWwgh&#10;hBBCCPEfRyMAQgghhBBCpAgZAEIIIYQQQqQIGQBCCCGEEEKkCBkAQgghhBBCpAgZAEIIIYQQQqQI&#10;GQBCCCGEEEKkCBkAQgghhBBCpAgZAEIIIYQQQqQIGQBCCCGEEEKkCBkAQgghhBBCpAgZAEIIIYQQ&#10;QqQIGQBCCCGEEEKkCBkAQgghhBBCpAgZAEIIIYQQQqQIGQBCCCGEEEKkCBkAQgghhBBCpIiyGgAf&#10;f/yx22ijjVy9evVyn7XWWsuNGTMmSFGVRx99tEpaPjvuuKP76aefghR1F8pAWaLle+aZZ4IUVXnz&#10;zTfdiiuuWCUtdUmd1gbGjx/vrr/+evf7778HW2Yv40svvRTsKc59992XO+7II4+sct6aJK5NFvvU&#10;pnr/rxHXjoQQ6eaff/5xzz33nNtrr73c0ksv7RZffHG30047ucGDB7s//vgjSFU9kDUnnXSSW3vt&#10;tb1cX3XVVV2PHj1mk+30W9E+IN8n2leh26DjxKW1T7F+8a+//nJnnnnmXNd9fvjhB9erVy+38cYb&#10;+3xTb9Qf9ZiEaP1zXs7PdfKRJA+0D9oJ7YV2Q/uhHdGeaFdxJG1vlSpTuaj4CMAnn3zi3njjjeDf&#10;v/z999/u1VdfDf6lhxdffNGXPcro0aPdd999F/yrPfz222/u6quvdptssol7//33g61CVA+1IyFE&#10;HPSH99xzj+vYsaN74IEHvEKNEwbFec8993QXXHCBlx/V4fnnn3etW7d2vXv39v/btWvnFlpoIS+D&#10;2rdv7/cnYYkllnDzzjtv8G+WQoiOkxSU/5tvvtn16dMn2DJ3+Oabb1zXrl3dGWec4SZPnuzatm3r&#10;t1N/u+22m3vllVf8/1J555133D777JOrf87HeTn/AQccEFtnSfKAsn755Zf7dkJ7od3QfmhHtKcb&#10;b7zR13GYpO2tUmUqK5ky8tFHH2WaNWuW4TLhT7du3TLTp08PUs0iaxVlshbvbGmzD2fmxx9/DFLV&#10;XSgDZYmWjzJT9jDUDXUUTUtdUqdzk3vvvTeXn+h9jJZx1KhRwZ7iFDpvTZKvTRb61IZ6/69Rqfst&#10;hKhb0G80btw406JFi8zo0aODrZnMZ599lunQoUNmscUWy/Tv3z/YWpyxY8f6c3HOQYMGZbIKn98+&#10;Y8aMTN++ff35sopY5ttvv/XbizFy5Eh/rqzCmJk4cWKwdRZZRc7LtCFDhgRbSmfq1KmZ008/PScX&#10;55bugyw+5phjfB7OO++8nGwO11enTp0ykyZN8tuLQTrScxzHz5w502+fNm1a5txzz/XX4XrhPiBp&#10;HmgX7KOdZI0xv+2ff/7JvP7667k2ENVLkrS3SpapnFTUAGjYsKEv5JZbbpm7OQYVv8IKK/j9pLNj&#10;/qsGgNUFZQ43OqBuqKNoXcgAKA/hdiplvzLIABBCREEZOu6447xcGDx4cLD1X959993MOuus4xWl&#10;yZMnB1vz89dff2XOPvtsf75bb73VK4Nh7HoogCiJxRg3blxOkXzjjTeCrbP4/fffM927d880adLE&#10;57NUUB6HDRuW2WyzzXw+TTeYW7rPa6+95vWSuDomrz179sx7f+IgHempZ+o7zJQpUzJdunTx1+O6&#10;RpI8kI700XMZTz/9tK/XcD6StrdKlancVDQEKNug/ZD/yy+/7LIPUrB1Fi+88IIPedl0001dy5Yt&#10;g63xMMwWjrvi+/jjj3fZm4VBE6SqSvQYi9fKCofZYq+I6SO2z9IxFBQ9nuHEfv36JY5d3mqrrdy2&#10;227ry0y4TxjKQR1tsMEGbptttgm25odzXHXVVT5P5I0Ytv/9739549coj5WNcv7yyy9VYuaIjcwq&#10;ZVViIy12nqEt45ZbbnH169cvGCNv8W7Um8XVDR8+PG8sXpiHHnool0+GzeKG4bJCOzdXgnNnBWaw&#10;p+apTruL1jH5uummm3zbZhvfAwYMyA1Hcu4jjjjC3zur/2i7DM+x4Pvbb7/1941hRLZZTGv0OIM8&#10;ktfDDjvMp+WYfM8AhOdlXHjhhT5Ej/bIf64Znr8SrZt85y6lHUWfP/IRptD+6uSZ9sQ9CT83xIA+&#10;/PDDieOMhRDJmThxou8PeSbj9IA111zTtWrVyj/Xn3/+ebA1P99//70Ps+V8HTp08M95mAUXXNBd&#10;e+21XkZlFfBgazzIneuuu85lFTkfo48uE4b9X375pVtppZXcMsssE2wtDucjJOmjjz5yp512mpc/&#10;q6++erC38tB3oVOgry211FLB1lnMN998fjuMGjXK/fnnn/53PthPOthll118fYdBJ9h+++399biu&#10;kSQPtAfaBXI+q7T7bWGaN2/ussabb1+0M0jS3ipZpnJTUQNg+eWXd02bNvW/afSmNP3666/u7bff&#10;9r+5Scstt5z/HYX0Tz75pL9ZxEyZ0sk3D+bWW2/tbrjhhtlivMLxf2FFlWtedNFFPo7rww8/DLbO&#10;zt133z3b8Zzz4IMPdqeeemoiIwBlY7311vO/yYedIzwXYt111/WKWj6oD5TkLbbYwp188sm5OMas&#10;dekef/xxH7+27777eqGUDwQf5SDtU0895e8F6W+99VbfIMMNuLrwwFi8G/XGubnG7rvv7pXfqNIc&#10;hQeSegfaS1RJ5XgeFh4q2GGHHXy91jRJ252Bsbv//vu77t27+3IA3yj8gwYN8sYe8X+33Xabv3dW&#10;/7TLfPGk06dPd5dddpm/byNGjPDbOI6YVowDDOow5O2OO+7web399ttzbcKeAcpGW8p3T8jjCSec&#10;4DtTwPCaZ55Z4mNOn69yUSjPlH/vvff29yT83BADSvs8/PDDC07kEkLUPMjy9957zyteSy65ZLD1&#10;X3AUrLLKKj4dCnMxvvrqK7+gBnpFdZTyOJAjOP06d+7s5W7UmMDY4Hrk/eeff845dPgccsgheR2U&#10;CyywgI8zZy4UzrJy9GGlMmPGDPfpp5/633FKNKCfNWvWzI0dO9b36YXAyUL/hzOzUaNGwdaqrLHG&#10;Gv6bvgM9KGkeOIZ2gfG06KKL+m1h2Ma16BeIxYck7a2SZSo3FTUAFltssZwBwMMwdepU/xtPpq0M&#10;hLWV70HlBqBMmvIShUrr2bOne+KJJ4Itzj+IKGccQ+WiXON95j+TPgBlDE9qPuUHZSzfNTmOG1Zd&#10;UETID9AAJ02a5H+TXzOGMABomPmgIePxzZc3wJtw4okn5lVmnn76aTdkyJDgX1U4L+VLao126dKl&#10;yr0wuE8ouzxUheCBQGEFFEgzjAxGLswSX2GFFfyISlQo1wRJ2l0YVhcYNmxY8O9f7DiUUJ6HKLRL&#10;DLk46IwwPuJA6HDesMGEQYA3Pp9goWy0JTrLODDczHiBPfbYw3v4a+L5Khf58owAv/jii/PeL2BS&#10;GAaWRgKEqBz0g8godAW8onGYd7yUEQDkEOdDUUP+hEdMGa3Ek4/+UQzkHJNzgRHUqAcXyDt9OTIU&#10;WYNnmYiGZZdd1t15552+L8MJE3UUMfKAbEbRnNsg7ygH/ekiiywSbK0K+hnOXLznxUbc0fGoO+7n&#10;wgsvHGytCuej76C/wrGVNA92H5mYHacHcH1GZ8D6xiTtrZJlKjcVNQCoSBs2w7NsFhEKCwpQkyZN&#10;vMIbV6l4xvv3759TlPDQccN5qKdMmeLOPfdcv52b+cgjj+TCRVDOUQQAq33zzTf3jYOHDU+fgUWI&#10;lRYHN/qKK67w15k5c6bPBzcSSvVERKEh4pXAikSRt3IhsOz3+uuvH2vJAuXr27evTw8MIbK6EvVE&#10;g0OBady4sd+HEcASq/kIH/v11197j61h1iiGG7Pe77333mCP82EqXIvtZtiF4frkgzTULfmlLgEh&#10;ibekEKyugFJvx6Ds230FvONmFDBagUCvaZK2uygMP+M14Hx47O3ecP8QLNQNdYSQYETGMA9CHJyD&#10;+0qbjN5zni8bGSBP7DODizyTd8pAWSgTkBfORx7jIB354zg6NDrB6j5fSdrRnBCXZ9oMI1DAkDAr&#10;L1Bm6pHyWx0OHTo0J6OEEOUHOQo8p3jG5xRTtnm+kQXIKOQhRgDy6JJLLnE777xz0dVXcOLQj6LY&#10;46SMw0Y5GUkkJBcDAAcbnv2BAwe6Bg0aeEU/Ojpbm6C+uAcNGzbMq3tUB+qY+qYPL/V8SfMwbdo0&#10;/81xpZKkvVWyTOWmogYA0LluueWWXhnhAeHBNCWOYRPiuePgobKHFKUZb6Up4cRcHX300f6hBqxw&#10;U3Z4WLHYUADOOuusnGXI/1Li0KFr167u2GOP9dfBSkSZs2vNCeTfFB7qgLqgTsg71mMhj8Bnn32W&#10;C89hSAkDBW8DIwsYUISc4N0wUNJQ+qKQB2Kl7diVV17ZD1fWBIRYYEyQH+Lkdt11V69wAQ9DPkUz&#10;DB5bq2u8uWa5c//C4T/MqchnWc8JSdtdGNKfc8453sCljjGCw/GmtC9i4qkjvEWlti3uLzGItEm7&#10;58cdd1yw13mjDuMBo848+5ybPJN3IG+UibLBW2+9lRuZC0M6PF/kL0xNPF/lIi7P5IvRExP8jL4Q&#10;asZ9oR6pTzPA6NC1RKkQdRdzMp1yyik+RAc5iMONuUAffPCBD73BAYMsnTBhgk8bBW8vDgsUPuR0&#10;XD+DrEMBRbabUYFMAeQKYUNcg/4BZ0w+R5EQlaTiBgBWsMVHEerCQ2chLyiypphEQRGzMBYULdKi&#10;bNgHy4rJpcBDzsMexsISsOKJ2+dBRfEqBeLwwxM9eKCJDZtTsARRCiFaF2xnOCgfKCcWH47yvtpq&#10;q/nfBnWCsm3n/+KLL2LDgDiOUJswNVE22HDDDX1dGQjE8JrJpUBcHso9hMOAwuE/lHO77bbzv2ua&#10;OW13EK1jPA3hOE/aYnQiUTFQbjGOyIPBb9qCYcOPTB4m70BeyXO4DJTJ9uOpx2Mehfkq0TYWZk6e&#10;r3IRl2e8NzYBDA466KAqdUEbPf/884O9s+ZvCCHqJqz1DzgeCfsLy0wUeebO7bffft7DHw4XDMMo&#10;J3IT5wnHx4HcYBEEHHicz65h8J/FCHDs5XMUCVFpKm4AYEWjcAAPAg+dhVewCgjKUVhpnFNQTB57&#10;7DHv5UORJywBb7kp2qVQnSGl6oAyjEAA6oC6MEUM5cVGHOIIxxGisMelQ6k0ZZ70cR736gxjVZd8&#10;E2SqA4KTMCAUXrAwoHD4DwZAvpGj2kCxOq6uUQT5hhKTnKsUOK95tMLUxPNVLvLlWQhRO7G+lpHL&#10;YiPEpegJdj6U77jwQkZOiUgARgSikAfCeBgxJIY/Lva/VCzGO19fXBtA/6LOcBwVm/9E/Rfrb+j7&#10;qDPOVcr5kNdJ82D32kKBCmFtJ0l7q2SZyk1Fe0erbPNSMhTHBFusYRQ8WxWn2GQYHli8mwzn5/tY&#10;nB6WO6ER9vZhhAATOnmor7/+er9tbmB1gTGEl546oC6oEzBPBSE5cdAIDRpV2CAwaGjsg0o2KqOm&#10;rkdsvy2RhZHEaEY4/CduKa5yUJ12V24YtmZoOkoxIUYMLKMncXnnky8OH+U+bmRobjxf5LOUDjRf&#10;nsMwAT5aB+EPMbtCiMpAv8aHUdd8ipJNxixl0qz1s/mcZICcyAcyFtlGH83SjoXAGUKYLd9xsL22&#10;Kv7G/PPP7+sfBxv9RBxMUGUUFYOmmEGEgcVIC6PQcaGlwPlwgKLrMGKTNA+2ig96AbI7Ckq+hXmZ&#10;XpWkvVWyTOWmogaAdcZUpHm+LXwCxcG8vHFQeVYpeMmZHFkMhvvp4C3el3g/bgoxekx8jVv2qVKY&#10;9xbPtYVEWV0gbAoJJWASsdUXw44oxWF4AFCWLUyIUIho/HZdgYctHAbEyjgW/sOwLJOly0WSdlcJ&#10;aNMYi2FBx2/agkG7ou4og4WC4eWyieNzSqWer+hkccKsbKSsuuCJIQzR4BmJM56FEJWHPo35SEy+&#10;j1OUkDX0aaQrZdEHQi+Rfci8fHH3Nq8szkDgOGQa+ootDhAH6Rgh4JMvbBDFlHTkfW4u9VkIlFVb&#10;edAmNUdBHlMnrFJI31II+p+11lrLy2vmosVh86zQAVGuk+aBY6hbFPa4UQCMOfpvHHlmACRpb5Us&#10;U7mZK+PjDIOZQmJQ6HDHHAWriFVzgJvCpEpCQLCqsexYVpKQGbzmhCFws1GIwhY3YQrmKWZfVGme&#10;G5BnC4kyaFzFwmeoP3tJGA2KSU4of1YfvBCJmEeDteFZHqsm4SFjiVAUwXIrUcT42wRi1ro3Y4mX&#10;fxWaKzGnJGl3lYJlQLnP5IP6xzAKLw3KKBKCh47LDG7aCkuEItR4BvBgnHfeeT7/fHixWbEhSqOm&#10;nq9oOyLP4XuKkcEywZyTTvTSSy/1insSGJUin0afPn386kDUIfeUe8t+6gLjnHcHCCEqA889EQIj&#10;R47MhXiGQabQz/GMlvKyLJwgjMqyYAYLHERB/rFaGgoXK5hFYYU/ZI6F5OaDfsKUQhYZQFaFQa6x&#10;whhylwUgKuXhTQL1hcLLKG60P6Mc3BvAKYdDpRDsN+cd/VO0b6H+cWRxvfDoeZI80B5oF+gGcUo2&#10;Sjnz9Ghf1r8kaW+VLFO5mSsGAA+ShfsYTBil488HFcLkGrPCUQB4ARYdOiMLvHQDBY0HmYl9PGC2&#10;z+AlPwz1UNn8ZulFI18YTbmhXMx9CENdFBI2wP6jjjoqVx+sM49gsTIfeOCBOU8vKxCEl2ScE8Je&#10;EpRPvLxYuEkVslJBGTMDgEmq3GseJh4WlLVykaTdVQruL/eZfDDEyCpLds/btGnjjT7A8GP1CvMq&#10;sP49nRWxieyzSa+UkfOVGk41J89XoXbE/Qw7CNiGAUN+aQcYXXMCXjqeCeDecQ8pB+Xh3lpb5r6b&#10;4SSEKD/IHt7GjSy6/PLLffiNKdN4dnFeoNyxHGcpshZvLS/DBBYnQDnH0AdGBHh54d133+06deo0&#10;25uAua6NoCOPCvUzdh1kLI43lhC266Ag8sZxykMfhoxF1tRW8IhTvyzowFuSbeSEcvAiNJwm9DWm&#10;BBcDeUv94mhhNSVTmMP1z/lsJTpIkgfaA20Hh5Kt7gTcR9oRzjsiLziv9XFJ21ulylR2soUtG1nr&#10;OZPtQKnNTPbByLzyyivBnkxmyJAhfrvtGzVqVLAnk8kqs7l97du3z/z4449+e/aByvTv3z/ToEGD&#10;3P7wh/Nkb2Jm5syZPj1krbdM06ZNY9M3atQod67WrVtnJkyY4I/JKiuZbt265dJlb7DfbhTbHwdl&#10;oCx2zIABA4I9s/KYVWZjz/fuu+9mssLHb6cuqVOD+hg8eHAm23hzx0Y/WUUn88033wRHzIK6tv3h&#10;+jUK7c9a0Zl11lknt98+HBMtY/ieQqH9lNm2U7fUcZRwm+GTFaSZrLUd7E1OuJ1G6xiStLtCdVis&#10;/eSri2j9ZRXX2HtPe3/++ef9MQZ5I4/kNZqeD2WjjJTVKOWeJHm+oFA7gokTJ2Y6duw4234+2U40&#10;06NHj9z/cP2VkmfgHrdq1SqXNvrhuSEPQojKgqzKKkM5WdWyZctMVuHK/c8qZZmskheknkVYNkb7&#10;Hc7Xt2/f3PHNmzfPtG3bNic7kQNRmQ9hOR09ZxzRfEevQ9/y8ssvB6nzY/1RtN+oJOPGjcu0a9fO&#10;55v8Uw6T8/nKYbI3Tu6S3vpYzhOuF67D9aIkyQPtgvZBGu4D7Yb2Y/+5P+F+GpK0N6hUmcpJxUYA&#10;GD4JW1DEuJuXD8soPNk17FUMgwXOuvIM47B2uYVmZJUM79EjVICluMLeRZYjxBvZtWvXXIgRk3nw&#10;ThJvhdcW8g0BlYtwefFkZxtB7nc4thELtVB94Nlnnforr7zSr5YDVh8PPfSQX3PY3n5XExCqhTdj&#10;t912894Ouxa/yw0emuwDE/xzVV4SVk6StLtKwJuWWYGHb+ohK1D8W59554OFhxnkjSXv8ICxNr61&#10;N4459NBD3bPPPuvf21DIyxVH0uerWDsidhdPP+E+llfqnf+UOd9yfKXCORmKvfHGG31+7bq0Kbbh&#10;2YkujyuEKD/IKt7PgVxFJmSVJr84ASEUDz74oPfk4nEvFc7Hu22QfbzPh6WdCRMh/AOvK9cxGROG&#10;kESWRUZPKaWf4Tq8Y4XrIFPtOsg25BbvHmCEsS5AmbMKvc83+beQW/o/XnhZ3XKQnuM4HsL1wnVM&#10;FwyTJA+0C9oH7YT2Qruh/Vg/TbuK9tNJ21ulylRO6mEFBL+FqNUwg5/hU9ZsZt4Eimc0lOy/DKsO&#10;sOIOiiuMGjWqSoyhEEIIIUQpzJU5AEKUik0yZWINHmGUfyCWsthKSUIIIYQQYnZkAIhaDUNwhKWE&#10;J6vC//73v2oNAwshhBBCiFnIABC1mvBcCYP4yvBcACGEEEIIUToyAESthqVhbYIW30yeYbmuYsuk&#10;CiGEEEKIeDQJWAghhBBCiBShEQAhhBBCCCFShAwAIYQQQgghUoQMACGEEEIIIVKEDAAhhBBCCCFS&#10;hAwAIYQQQgghUoQMACGEEEIIIVKEDAAhhBBCCCFShAwAIYQQQgghUoQMACGEEEIIIVKEDAAhhBBC&#10;CCFShAwAIYQQQgghUoQMACGEEEIIIVJEvUyW4HdBpk+fHvwSQgghhBBC1Abq168f/CodjQAIIYQQ&#10;QgiRImQACCGEEEIIkSJkAAghhBBCCJEiZAAIIYQQQgiRImQACCGEEEIIkSJkAAghhBBCCJEiZAAI&#10;IYQQQgiRImQACCGEEEIIkSJkAAghhBBCCJEiZAAIIYQQQgiRImQACCGEEEIIkSJkAAghhBBCCJEi&#10;ZAAIIYQQQgiRImQACCGEEEIIkSJkAAghhBBCCJEiZAAIIYQQQgiRImQAiFrDJ5984lq2bOkWWWQR&#10;/7nhhhtcJpMJ9v5LOB3f/J9bDBw4MJffYp+OHTu6yZMnB0fWXv744w83aNAg9/bbbwdbilOsHlZe&#10;eWVf/uuuu85NnDgxOEoIIWbnn3/+cS+88II78MADvexYbrnl3G677eYeeeQRL5+qy+233x4rl+yT&#10;TzZ/+eWX7vTTT3frrLOOT7fRRhu5yy67zH333XdBiqq8//77rlmzZrOdP/x55ZVXgtT/wnXOOOMM&#10;f37SbLnllu6qq65yP/74Y5Ci8nBt8kBeyBN5I4/kNQlJypgkD7QP2gnthXZD+6Ed0Z5oV3EkbW+V&#10;KlO5kAEgai333HOP+/TTT4N/otxgbL3zzjtu//33d127dnUzZswI9sw5P//8sxs+fLgXdG3atHFD&#10;hgyJNe6EEOnm77//dv3793edO3d2Dz30kGvSpIlXqlGckU2XXnqp++2334LUxfnzzz8TOYlefPFF&#10;t+OOO7o+ffq4BRdc0G2//fZ++wUXXOA6derkXnvtNf8/DEpcdfusUaNG5ZwjwHWmT5/uzjnnHLfL&#10;LrvEXqfcTJgwwXXr1s3nAdmNzAbyuPfee1c7T2PGjHEHHXRQroycj/Ny/kMOOSS2zpLkAWX96quv&#10;9u2E9kK7of3QjmhPt956q/vrr7+C1LNI2t4qVaZyIgNA1Free+89d8cddyTy+Ijqg0A699xz3ZNP&#10;PhlsKQ9fffWV96rR8QkhRJjXX3/dXXTRRd7rjox47rnn3LBhw9yrr77qFfKbbrrJDR06NEhdHBwZ&#10;33zzjR8t/vDDD70yF/3gkGjQoEFwhPOjlHj6GRW48cYbvWL26KOP+u8rr7zSffHFF+766693v/zy&#10;S3DELD7//HP/zQhq3HX4bLHFFj4NfPvtt+7iiy/2IwqMUrz11lu563DdfNcpJ7///rvr3bu3e+qp&#10;p9yZZ57p8/T4449XydM111xT0MsdhnQo0dQ9x48ePdqfj++ePXu6ESNG+HvKdY2keaDuMABoJ2+8&#10;8YZvN88++6z37tOerr32Wr89TJL2VskylRMZAKJWgyDlQawLHHroof7hjRP6fKKdzH+VaD38+uuv&#10;3jOGQFxllVV8GowAOliFAwkhDJw9eGGRDyeeeKJr3rx5sMe51VZbzZ1//vlupZVW8mlKVYp/+OEH&#10;N378eH98qfJ37NixXhHs0qWL22efffwIAPCNV7hDhw5eSRw3bpzfDhgaGABrrrmma9y4cbC1MIwy&#10;oJxyHUYV5plnlkrGdfbYYw/3v//9b7brlJsPPvjAh77suuuurnv37m7hhRf2263sRx11lFe0X3rp&#10;Jb+9GKQjvdXlfPPN57cT/nLccce5/fbbz1+P6xpJ8kB7oF0suuiifqTZ+pp69eq5TTbZxJ199tne&#10;oCONORWTtrdKlancyAAQtRoUxL59+1bbA8IwH8L1iCOOyMVvEnM3t2LtooTnMTD8i4A/5phjfOwh&#10;MYEMO4dDcKgHhgnxSHAMcYp77rmnFyj5RkgQdjfffLPvrDgvx3Huo48+2ntBwiE4vXr1co0aNfJh&#10;Okbbtm39MeybE+jUlllmGS8sr7jiCi+ggQ4W70cYykKZLH7TykpsJsLRykp72Hffff1+0o0cOdJv&#10;D0PaU045xafhwzwFg33PPPOMz5O1D6tTjM6w50YIURm+//577xndeuut3eabbx5s/ZfVV1/de9Dx&#10;2uIxLYWffvrJy1sUOVO6ioHRAEsvvbRX0MLUr1/frbjiim7atGneg28gr1EkV1hhBX9cMQg9QQ61&#10;atXKh4JErzPvvPP6a3GdSs4dI/SF/gb5v+SSSwZbZ4Giy3YgHeFVhWA/6WCnnXaarYyLLbaYLzvX&#10;s3SQJA+0B9oF51t77bX9tjCE9Wy22Wa+fdHOIEl7q2SZyo0MAFHrwfp++OGHS44Zx/t85JFHemX5&#10;vvvu80IZ3n33Xa9EI3DZHo0FnFsghBg2vPPOO72wp7NCwZ1//vl9mRk5QKBgvGDUAOE6hOrgOTj4&#10;4INzZTQ4x1577eVOOukkrxxzXtt+1113+djSBx54oOJx+Ntss43bYYcdgn9VhR2jBYQGUSaUc8sz&#10;ZaUNoPAzMZz7hgA1gUk66oUONQzD6jbci+Bv0aKF/8118AZhZAwePDhXd1anzH/gfpBOCFE5UJCY&#10;SLvGGmu4JZZYItj6LyjEOCpIV6pXnFhsZASx3XjbcYhg8OMMyTdhE+8xjgquMXXq1GDrLDjXZ599&#10;5pZffvkqnv5Jkya5r7/+2ucd+Y1DB6cCH/ojQlrD8hYFHwcEHv6dd9452PovyCPkddOmTUseUZhT&#10;bBQDuG4cOFw22GADH/5iMjofzGWgDOutt56vhzjwtAPpcLwkzQP3hHbB+bi/UdiGQk9EAbH4kKS9&#10;VbJM5UYGgKiVMIyKVW7069fPP+DF4GEjNo9JPflAsPbo0cMbFbUBOoZw3D2ChaFfOgiEFUpxVMEP&#10;g2f8tNNOy3VkKMIDBgzwyjWdFAbElClTfCgOMYd0bggYPPsfffSRP6ZSLL744m799dcP/s0SkAhU&#10;YETg/vvv97/x3NOhku/bbrstN2qAd948MYzomDBlJMG8dgYGnxkAjLbgtQO20Z7grLPO8tdB2acu&#10;MIyAyWIPPvig/y2EqAw8w8gmvKgWVhHFlKtSRgBQuC3dvffe6437mTNnekcE8pLJmIz6RVc823DD&#10;DX0YB6OGjMbaCDSK4OWXX+5lLg6EsKcZOUKYB+fCWYFneeONN/ajnyxogcPi7rvvLup4Yv+bb77p&#10;Q0kwWA444ABvvFQCnDHcA/qNOCUaGN1AWcVxxehKITCeqDvu50ILLRRsrQr1g+LLyDz9d9I82MpM&#10;9DGE/URh9Mf6AOtPk7S3Spap3MgAELUSHla81zZhCqUNAV5MeKIIkg5QGi+55BIvtHnIsfTxigP/&#10;UQLZV1MwiYsHnwc8+im2BCgeaoQ9+WK4Ee8USineehNWrA6BpxtFns6L61mcIx3SE0884X+jNDMZ&#10;CZZddlk/JI1wIxSHjo+ODT7++ONcyA9GBt4r86oD+8wrX5NYnoH7yRJsCEk8YZQfwckoAPVGvtu1&#10;a+frBzCWzNDhPLad9hE2Zhhat0nGtANGgxZYYAH/H6OK6wDnsLAAPD3EYZqxwShE1PsnhCgf9lwy&#10;wmfP65yA/DLFDXliEzxxuNAf0McgO5gEiuJlkJZt9B+MGhM+xDY8xSjxOE/YHw4pQp4CDib2I3+Q&#10;y8hijmH+ASsIFYrx5jg80chpjuPahGzmU05rGuQx/Qv9hsnBOQE5zD3gXKWeL2keuA40bNjQf5dC&#10;kvZWyTKVGxkAotay6qqrusMOOyz4N2tZ0EITgvF8I+DtoUaZQ3hiqeMRwJJnxQWEK5AWT0ttYPfd&#10;d/feorDngo7Lyounm86INCjydDwsG3bqqaf6/WAKK50FZQYU5u222857vjAQ8FKxAgECjM+xxx7r&#10;01USRjaiUB46O/JEmcMeLwyEuFAlOmQbOueeh8OAouE/YU8dxxnMEcE4YJSBDpxRBRQB8oEhiTdJ&#10;CFE3IfQCecloMvLTvLmA0sdIIw4RVmbhYyBzcIAQKopsIX4cBwxyCQWf8EkcNSaXSI/MYBIpE0fb&#10;t2+fm9CLPEa+I6txODHKSdooeInJL9chHh2PMaGILJYQl16IOUUGgKjVEK9pHmuE5y233OIFcBxY&#10;2Hh1DBT9qOeEIbbwZB/i7WoDUeUf8GjbWsLsxyAKQ3qUW8KlgJUu6DRQ/sNLzdGBETrD6AdpCYdh&#10;cnAlJ5aFicbqR6Gzo3Nl1SAm/1L2uEm+YBO7IBwGFA7/YQSB+24wByQ8CoFH7oQTTvDXIUaUjhpj&#10;oNLzI4QQNQsjsoTzodzHxV4jK23Uk3egoIADc4NwDhADzsisrfpCWM9jjz3mlXXi+m2UEWWfkB3+&#10;I2ejspz/W221lR/dJEwobuQZD/R5553nr8PSlVyTeUsYADgoislNIaqLDABRq0FA81INU9hsQjAe&#10;lyhsC4cIhYdnDbzP4e3h9HNKoWVAiy0BGucVDwt8OqK4NKxAYOWhLNQBnQ0Tg5kXEDfcSAfE0Dcj&#10;A9aBVZLwfAYMNPOU4XknzyjhTHo++eST/f3OZ/ABMZ0YNGBhQOHwH2Iu8eqHO2S8dHSqcXG1XIuJ&#10;xhiPrBldk+1DiLTDvCRG4KIfnmHmAxEiAYQEFlN4ayosxvoWrofRT3w3cgfZiTefJSRNfiCrkJuM&#10;JONAYZQQ+V4KFuNtcroQXI8wUOYoIMMwOmziajnBCOEeUP/I0UKEZXc+qENGWjhXqedLmgdrOxYB&#10;UAjrS5O0t0qWqdzIABC1Hjy8hLsYhIqE19c1eHAs9AV42KLwkIe320M9N8ErhKcqSlh5Z6JsnIBC&#10;mFh5woKDTpXOgxERJrG1bt3abw9Dh4uyaxPcKgHCOfyGRJRwjBtGb5iQy0tvSEPZmQjNvWYoPi7/&#10;gGAlhIf0HEcYEHMZzPsftyQcnStrMaOM4G1jwt5SSy0V7J0F56Le8AoKISoDzzEfHCn5FCWL6WfO&#10;TingrS+kFEblKqOIXIPlgVmQIY51113XOxKQZTZhE6WeEMx8yj3biymZUXCGsGgCo7uVmBhqfSjl&#10;ytcvkA+cNRg0UbkZBecUfRHGEjI+Du41oarMs8ChlTQPtooPoytxo7f0k7ZsK9eCJO2tkmUqNzIA&#10;RK2Hh4cY9nBYSxzMyA8vy8XQbdSDywNGeImBkK+t4N3G+wMMPdMJhEHIoeiaQk2IkHk0DP4zgkL8&#10;P3HxKNMWUgUINwubqQTMuWDuhcE9RYknFAtlHDCIGAJnJSNGVRi6pw3kAwU/HAbEcL8ZAMT+IuDj&#10;QJATb8t7JliijTpmkp4JXzqSUlaeEkKUBs97dHSUj837Qd6h8PLcsZhBFHMgkG6ttdYKtuYHucfz&#10;zMiirTYWxSbvoqzlW9UlHyiNrCrEqCbLGxNOZPI4CvIE5wR5ZzQYY4GwIZwU4dDVMGY0oBSidJYb&#10;yo/RAVYvUSgDyi19Zz7ZauDc4b7isONtzHHw0jUgHTI5aR6YoE3d0qfRpqKgeLOUJ6NNZgAkaW+V&#10;LFO5kQEg6gSsg3z44YcH/+JBkcRTbA8PMeR4uLHSUZYRDEyAxTAABC/Du7UV4vWJGwWEBhPCUFLp&#10;FPBmsEQdS9IZdEBMWmUZOoQhHQbLWlq8KfvogIlxR8kG0kRfZGJQb1wrX8dZHRDIvE6djtjyw/wO&#10;wnOATs68dAjk8LrX5hnJB8PqxPkDij+v6geMgm233db/Nuh0WVaPcnOczS2g7WBo8IZGJuwZlRLE&#10;QohZzzJzcRjJCztqDJwgyEDmcYUn9OYDpYvnmtE+W4c9DHIFucRzTrw9o4PkAdmLLGEuURwoeMhZ&#10;c7qgoHMMSiGx+1EPNI4ojBGUSfocQkiQQRgnlBOHR5zX2uYyIc+rs7rNnEAfgcKLsyjqraYc1n+a&#10;86YQ7CcdsPJS1MtOH4Pxx/UsHSTJA+2BdoGDKW55a7tntC/uMSRpb5UsU7mRASDqDKz4EvZex4HH&#10;19KgUKI089Ah4FEsBw0a5Pfxn0lc7AMUarwxCGU+4bfGzi0YMmQVJItRHTFihC8f2wkZwjtu8fQo&#10;rSw1CnjEWaMaEIYsF2oCB0Wc+Hgb1kSwmTAkfCjsaefV9FyLZUDDYVPFiFsOlc6rc+fO3sMBlIkV&#10;iGzEAg+J3Qs6UPKI8UHcK/H6dhxE80KnjSHB8dxzG9HAAGAJ1DAYQdQT95+0hPkQCsW1EMJjxozx&#10;H0AQ02aEEJUBZwSyDPlw9dVX+xFDU4yRWeeee653hiDfUKKLgQeWcD+O4ViTe4Dyj0OIEUOcAvai&#10;QJMRcOGFF3rFEPkAfPOf7bDPPvv49Mg4Jv8iV3DKPP3007ljUBCZxNu7d28vkwg5JAadD9ehrDir&#10;wsfwjVFA/oA6KaW8NQFhT9QvI7I40MybTjlYFYm8hp03xWDRBe4BS6EyqmsKM+clxJNVkThfONwq&#10;SR6oH+oJuc67gOxe035oR9wz7g91bk6vpO2tUmUqNzIARJ0BZTQ8ITgOBDFCEyGbD7wuKH5xb1+s&#10;bTACwNrQhcqMAENJNgHFkCOedrYDy98x5GmKOG+oREgyOnDiiSfmhCH1y8SzckOnTH5tdAOIqWXt&#10;f8Co2WOPPXx+GHZlAlzY2xfuxA3Shb0tEPeadsCw4a3KdAZ0/pSZaxFDygQ/PG7UN8K/Um/gFELM&#10;AiX5+OOP92GBTMbnmWSEj9ANnleW7rQX9hnEY6PYIePw9hs4NJB39Accyzk4Fx9e9sULI9mHPEBu&#10;GiYjyAMjxcgqFD6++c929jP/yGC0kUnD5AX5RVryiXxhQQNkGHLPVm0D5hEQdojXmGPwRnMdvpkD&#10;hazjnOSnUlAPLKFNeCR9x6abburLgYHECCnlYBGJaLgpTjPqH0da2EmDM4hV1jiO4zkP5+O8nJ/r&#10;cEy4/pPmgT6d48L3mvZDO+Ke0XbYHiZJe6tkmcrJvOex7lQJEOcmRDlBcLLCD2vV45VGgWVoNQwe&#10;XYTL888/7//HpSNGD0FAOBDWPLF9fFgyktVxsNCx4G1lB8D7y9CcvRGSzqQU7y9DvqzwAwhtwnDm&#10;n39+/78QpZQVyCMefd5WSdmZ0IaCjBFDGZnoy1uNLW7dQBDjTaDzoQ4Iu2GJO9LRgWEkIdjCxzEC&#10;QKeIIUFsI3mkzujYGLYuFIcfroc47LoIWrwz5Ctc/5wbgYuhQsgPk7VQwhnNwXPG/WC4FcOF+iXW&#10;Nhyvi6JPJ2ovQ+NajJCg5EehnAhdezkYoyOUFRgR4Ti8eBYmJYSoHDyfyFLkAbIeryzyAAMfL27X&#10;rl2rKFZAOuQPYT5dunSpMkGY/oB1+ZFtyBZesIX3386HTMKLH4Y8IAsshBDlkAUBSIeCTh/Cd3hl&#10;No5BTiJX0Jc4hhAewoR4Hw0yJTpvARmI8wNFEBlGiBD5oy9gVIKVyMh73Apw5YQ5CvRlfGOEENJi&#10;ecKICXu2DesD4vpB5uaxjXJQRu6p1QuOlvDcPSNJHiw8J3yvke/0lTjSMKSidZmkvUGlylQqpegd&#10;UepllYPZA89iqIk4YCGEKAeIMd6ajLcPCFsi/KvSHacQQghRaTB0q4tCgIQQdRKUfmJl+RC2069f&#10;P78drz9zJaT8CyGEEPHIABBC1EkI62JiMfH7hPxgBAAxnJWYyyCEEELUVWQACCHqJMTM2nrOBnMN&#10;WC62UitmCCGEEHURGQBCiDoJE+hYuYeQHz6smsGqHowGCCGEECI/mgQshBBCCCFEHUWTgIUQQggh&#10;hBAFkQEghBBCCCFEipABIIQQQgghRIqQASCEEEIIIUSKkAEghBBCCCFEipABIIQQQgghRIqQASCE&#10;EEIIIUSKkAEghBBCCCFEipABIIQQQgghRIqQASCEEEIIIUSKkAEghBBCCCFEiqiXyRL8FkIIIYQQ&#10;QvzH0QiAEEIIIYQQKUIGgBBCCCGEEClCBoAQQgghhBApQgaAEEIIIYQQKUIGgBBCCCGEEClCBoAQ&#10;QgghhBApQgaAEEIIIYQQKUIGgBBCCCGEEClCBoAQQgghhBApQgaAEEIIIYQQKUIGgBBCCCGEEClC&#10;BoAQQgghhBApQgaAEEIIIYQQKUIGgBBCCCGEEClCBoAQQgghhBApQgaAEEIIIYQQKUIGgBC1kJ9+&#10;+sntuOOOrl69egU/W2yxhTv++OPdu+++6zKZTHB0cn7//Xd35JFH5s5/3333BXuEEKIy/PPPP+65&#10;555ze+21l1t66aXd4osv7nbaaSc3ePBg98cffwSpkvPXX3+5iy66yMu4l156Kdg6O+PHj3cnnXSS&#10;W3vttX3ajTfe2PXq1cv98MMPQYrZ+e2339xNN93kWrdu7Y8h7506dXJPP/20v24cSa5Tbrg2eSAv&#10;5Im8kUfymoQkZUySB9oH7YT2Qt3TfmhHtCfaVRxJ29uc3jfaw5lnnun7evr8ipNVGoQQtYwff/wx&#10;0759ezT6kj6LLbZYJqusZ7KCLDhDMqZPn57p1q1b7rz33ntvsEcIIcpPVinK3HXXXV6mIYNatmyZ&#10;2XrrrXP/e/bsmZk2bVqQOhmPPPJI7nyjRo0Ktlbl7bffzrRo0cKnadq0aaZt27aZxo0b+//t2rXL&#10;jBs3Lkj5LxMnTsx07NjRp2nQoEGmTZs2Pv/855NVDjMzZ84MUme8vM4qmbnz8s11mjdv7v83a9Ys&#10;8/LLLwepK8fXX3+d6dChQ5U8UQdJ85SkLpPkYcaMGZkLLrjAp+H+0m6s/vnfp0+fKvUPSdtbkjKF&#10;IR/kh+vQ19PnVxoZAELUQqprAPBZZ511Mu+//35whmTIABBCzE1QyFGkUK5Gjx4dbM1kPvvsM68Q&#10;ojD1798/2Fp9xo4dm1Pc+MQZAJMmTcp06tTJX6tv3745pRFF8Nxzz/XHHXPMMV5eGuzr3r2733f6&#10;6adnpk6d6rej5L/++uv+mpxv+PDhfju8++67Xm6z/Zprrsmd7++//848/vjjvh5atWqV+eKLL/z2&#10;SkAeKBvlOO+883J5QrmmLsgrdUMdlUKSukyaB9oF+2gn48eP99vC9U99Ru93kvaWpExhaBu0EdLx&#10;kQEghMgRNQDiOimEC56LFVZYIZeud+/ewV4hhKhboOAdd9xxXpbhGY9iCjPK1+TJk4OtpWNKOsre&#10;jjvumFe2cm32kRfyFGbKlCmZLl26eLn72muvBVszXrFHIWQfaaJwTvZfddVV/j+K6YUXXuivg5c5&#10;6plm/z333OP3cwz/KwFlomxxdUweyWu++xNHkrpMkgfSkT56LuPpp5/29R/OR9L2lqRMQN6HDRuW&#10;2WyzzfzxDRs29HmaWwaA5gAIUUdZeOGFXefOnV2HDh2CLc5lO7jg179E4xQtVvHss8+eLZay0BwA&#10;YmVtO2l++eWXKrGWq666quvWrZv7+OOPgyOKEz1nVgj6+NmWLVv6bXwPGDAgFztLfo844ggfp2nX&#10;i5ahHOcUQpSfiRMnutGjR/v4eZ7TKGuuuaZr1aqVe/XVV93nn38ebC2NrL7j7r//fpdVqt0JJ5zg&#10;ttxyy2BPVf7880+XNQr871122cUtuOCC/reBrNt+++3dd999l5s/8Pfff7sRI0a4X3/91R1wwAE+&#10;TZTdd9/dTZ061fXo0cP/5zdzt7IKoNt5553dfPPN57cbyKqsouiaNWvmXnnlFZ++ElAmypZVSt1S&#10;Sy0VbJ0FeWQ7UEfUVSGS1CUkyQPtgXbRtm1bl1Xa/bYwzZs3d1nDz7cv2hkkaW9JywRZg8C1a9fO&#10;ffTRR+60005zDz/8sFt99dWDvZVHBoAQdRg6nkKTlJ5//nkv3Hr37l1FMX/77bf9JLh99tnHffjh&#10;h8HW0kFBPvjgg92ee+7pnnrqKd/xffnll+7WW2/1wjkq+Eph3Lhxbv/993fdu3f3ghL4RjkfNGiQ&#10;e/nll91uu+3mbrvtNjd58uTc9SjDJ5984tNHKcc5hRDlAaXpvffe84rXkksuGWz9l/r167tVVlnF&#10;p0OJqg5vvvmmu/jii92xxx7r5VY+mMSL3Nhggw1co0aNgq1VWWONNfw3MhWnCcr5mDFjvFGx1lpr&#10;+X3FwAGB3EQBXGaZZYKtVWH78ssv77744ouKTAieMWOG+/TTT/3vOCUalltuOW+UjB071ue/EEnq&#10;MmkeOIZ2QX0uuuiiflsYtnEtZP4333zjtyVpb0nKZCywwALuggsucO+//76fLIzTaW4iA0CIOsqU&#10;KVO8J/uRRx4Jtji33nrrBb+c+/nnn90NN9zglVqEJV6Mf/75x//v2LGjT4MyjBcf71h1YEWLIUOG&#10;BP+qwvk5ZzHvUBRWYRg2bFjw718Q8D179vRKPB6zKJTh8ccfD/5VpRznFEKUh0mTJvlnE6941CNu&#10;mMe0OiMA33//vXd4rL/++t4AyHduQJlHdpIHRlnjQDFHpuIImT59ul/BBW/yiiuu6D3AyJRDDjnE&#10;K3h89ttvP+/FD8tZ8sA1OD6fE4d8MIJJnkhXbsgH92CFFVZwiyyySLC1KmaUUF7yVogkdZk0D99+&#10;+63/XmKJJfzoSRSuv9JKK/nfNsKbpL0lKZPBiA4j7xgVtQEZAELUAbbaaqtcWIt98FjgyTYPSKdO&#10;ndzWW2/tfwPeEbzzgMdr880398chfBiONvCG4HWpLgxlvvHGG34U4uuvv/Zec6MU71AchDPhXbEh&#10;9caNG/vtGBUI4L59+/q8IrgZgTCinpYw5TinEKLmMZlB2Afe0poAT/tdd93l3nnnHXfKKad4xbEQ&#10;yAK8vCh4cZ7kOJAtXIf0t9xyi5fDeJo33XRTL2/69+/vR0ZxyFjoIWnxcDPSiKMizgnDqAIjF6RJ&#10;Ik+ri41KNGzYsOSyFyJJXSbNg4W/clypJGlvScpUW5EBIMR/AJT/q6++2i277LLBFudjF/FW0LGc&#10;ddZZXvkH/jMSMCfgnbnwwgt9BzfPPPO4lVde2Xu85gTOec4557gmTZr4c26yySbeY2J07drVx9cS&#10;c0k5ifUsRjnOKYSoOzz77LM+9Oeoo47yMrEc4BHGmYChcfPNN7sbb7zRjwIwUkqMOaOJjA4w6kh+&#10;YN5553W77rqrNxCQ3Q888EDOOEA+v/jiiz5cRIhyIQNAiDrMMccc42MTH3zwwZxnO4qF/TDh6NRT&#10;T/VKMIrvnLDaaqv5OMwwxEvOCdFz4pEJx0iS7+iEq2KU45xCiLoBnnMcALxoidHSQqE/c8L888+f&#10;8wafeOKJft6RyRUcD4xCEvqBx/mJJ57Ihfwgfy655BI//2jvvff2IUqMFOBY4RhCNRmVxJGx0EIL&#10;+WOEqClkAAhRB2DVATz3dBR4hRh+hH79+rlnnnkm1qPPtscee8yvbsDqNoT9XHHFFX4C8JxSjuHP&#10;YufEY1ZdynFOIUQyWBwgHMZon4022siH3Fn4BqF3hNUUopgyT5jGNddc40dBGQGNriaTD2QGaVHS&#10;88XmG+QBBR8ZQ94ZaWzTpo0vUxSUfSaOUk4LVyHdvvvu6739OGWY6MtcASalDh061IcscY2aCskp&#10;Bg4SrlVoXoJBvorJzyR1mTQP1nbiVsKLwnFgx1SnvSUpU21FBoAQdQgEzxlnnOFfHw54lBhWZkWb&#10;aAzp8OHDvSeKOH1o2rSpP5Zh6euvv95vE0KI2gLKFR8U4XzKlU3GLDaRkrlNGByscsaEzLDBwYeR&#10;AbD5VYQ0AhM7mXzKxF6MhziYeEqID6GPeOZNKWQUNN+IIiOP0VFT4Nrk74477shdE3lOvvjN6jaE&#10;JzZo0CA4onwwkkFZGDlhmec4KDuTb5noSpkLkaQuk+bBVvFhxZ64+RQo+RMmTPC/uRYkaW9JylRb&#10;kQEgRB0DrwLDwraSjxkBTDozmKjEKj02yYlRAwQSw81M3o1b8kwIIcoJMfgoZ9EPE3RxUBDqgpcc&#10;pTdO+UOeoRiSjveaFAJFknMi7+I+7ANGSPlvMhHljqU8WR6SxQ3iYBlH4BwohCiRLAmJsojyFwcK&#10;I6sRVccrjPHCJGDqhNVtyg3KKqMPkG956K+++sr3Jeuuu64vdyGS1GXSPHAM7YJ7EDcKwDwNRl9Y&#10;qtUMgCTtLUmZaisyAISog+BJYlg7vKLNtdde64Uc0KmGhzTp5MwzxT7WlRZCiNoEK/QQ/z5y5Ei/&#10;bHEU5BaTapFnxV6gxP6BAwf6Ec+4D6OjcOWVV/r/LA8KhKDgfQcm70Y9w3h9cbagFNqkYpTQbbfd&#10;1iuMhO7YZF4DmUuYD0ojL2G0F4WxKhDhmeEXLhqEMJF/4NzkqxJQJspGnVh/YlAu7g1QR8XylKQu&#10;IUkeuN+0C0a+4wwHlHKMKdqXrQSVpL0lLVNtRAaAEHUU3mx49NFHB/+cX0WCycB0NsRFhiflso9h&#10;ToQnv1n60iDWMtphCSFEpcFJsddee3nHxuWXX+7DF5FngGeXkU6Uuz322KNo+MmcwDKerKx25513&#10;unvvvTen5KGU81LFu+++26/gg/fYYKIx8f99+vTxir0tIcxcLIwCViJi2U+WZLa4dVYk430pHGNe&#10;Y+A6zNfiBYXkg/NWCspE/bJoBE4l8gLUAXPOyCtlNyW4GEnqMkkeaA+0Hbz/jHhb6A7th3ZEyBfz&#10;KDivOcOStrckZaqVZAsrhKhl/Pjjj5n27dsjifxn1KhRwZ6qTJo0KZMVRLl0zZo1y4wdO9bvGz16&#10;dKZp06a5feFPo0aNMg0aNPC/W7dunZkwYYI/JmsMZLp165ZLlxVufjuQB9tO3shjmGL74yh0TKG8&#10;AP9tH+lID+U4pxCiMsycOTOTVfAyiy22mH8OW7ZsmckqXLn/WaUsk1XygtSzCMvLfLIySlZJLJj+&#10;5Zdf9vKUNMjRtm3bZrKKov/frl27zLhx44KU/4LMbdGihU9DWo5p3ry5/4+87d+/fyZrEASpZ5W1&#10;V69efj8fyppV9nOyuUOHDpnx48cHqSsHZaOM4XJYX0KdUDdRTHbGyc0kdZkkD7QL2gdpaC+0G+rU&#10;/tOuqPMwSdobJClTlI8++sifo9T+sqbRCIAQdRgmhx1//PG5UCDiIlmDGu8Tq07g7e/atWtuAtn2&#10;22/vvf+kO+igg/y2fMOfQghRaYiR5w3dzGHq3Lmzf4kfcwQIp2CEE08ucdjlZosttvBvWe/Ro4f/&#10;T2gJcvTSSy/1Xl9W/ImCzGXlNcKKCC/hGFZuY2nQrKHhl/pk0q9BWVnph3cDWFl5KRieY+Q4IUAm&#10;2ysJZaOMlJUyUw6gLqgT6qY6JKnLJHmgXdA+aCe0F9oNdUrd0p5oV9R5mKTtLUmZahv1sAKC30II&#10;IYQQQoj/OBoBEEIIIYQQIkXIABBCCCGEECJFyAAQQgghhBAiRcgAEEIIIYQQIkXIABBCCCGEECJF&#10;yAAQQgghhBAiRcgAEEIIIYQQIkXIABBCCCGEECJFyAAQQgghhBAiRcgAEEIIIYQQIkXIABBCCCGE&#10;ECJFyAAQQgghhBAiRcgAEEIIIYQQIkXIABBCCCGEECJFyAAQQgghhBAiRcgAEEIIIYQQIkXIABBC&#10;CCGEECJFyAAQQgghhBAiRcgAEEIIIYQQIkXIABBCCCGEECJFyAAQQgghhBAiRcgAEEIIIYQQIkXI&#10;ABBCCCGEECJFyAAQQgghhBAiRcgAEEIIIYQQIkXIABBCCCGEECJFyAAQQgghhBAiRcgAEEIIIYQQ&#10;IkXIABBCCCGEECI1OPd/7rgpygWtOOsAAAAASUVORK5CYIJQSwMEFAAGAAgAAAAhAEd2d73gAAAA&#10;CgEAAA8AAABkcnMvZG93bnJldi54bWxMj8FKw0AQhu+C77CM4M1utrGNxGxKKeqpCLaCeNsm0yQ0&#10;Oxuy2yR9e6cne5uf+fjnm2w12VYM2PvGkQY1i0AgFa5sqNLwvX9/egHhg6HStI5QwwU9rPL7u8yk&#10;pRvpC4ddqASXkE+NhjqELpXSFzVa42euQ+Ld0fXWBI59JcvejFxuWzmPoqW0piG+UJsONzUWp93Z&#10;avgYzbiO1duwPR03l9/94vNnq1Drx4dp/Qoi4BT+Ybjqszrk7HRwZyq9aDmrZcLodVAgGEgSNQdx&#10;0BDHzwuQeSZvX8j/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qzGHesAwAASggAAA4AAAAAAAAAAAAAAAAAOgIAAGRycy9lMm9Eb2MueG1sUEsBAi0ACgAAAAAA&#10;AAAhAFcryw3dZwAA3WcAABQAAAAAAAAAAAAAAAAAEgYAAGRycy9tZWRpYS9pbWFnZTEucG5nUEsB&#10;Ai0AFAAGAAgAAAAhAEd2d73gAAAACgEAAA8AAAAAAAAAAAAAAAAAIW4AAGRycy9kb3ducmV2Lnht&#10;bFBLAQItABQABgAIAAAAIQCqJg6+vAAAACEBAAAZAAAAAAAAAAAAAAAAAC5vAABkcnMvX3JlbHMv&#10;ZTJvRG9jLnhtbC5yZWxzUEsFBgAAAAAGAAYAfAEAACFwAAAAAA==&#10;">
                <v:shape id="Picture 1" o:spid="_x0000_s1058" type="#_x0000_t75" alt="A screenshot of a computer&#10;&#10;Description automatically generated" style="position:absolute;left:2946;width:36576;height:12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sndzQAAAOIAAAAPAAAAZHJzL2Rvd25yZXYueG1sRI9Pa8JA&#10;FMTvBb/D8oReim7a+idJXaWtSAseRCtCb4/saxLMvg27W4399F2h0OMwM79hZovONOJEzteWFdwP&#10;ExDEhdU1lwr2H6tBCsIHZI2NZVJwIQ+Lee9mhrm2Z97SaRdKESHsc1RQhdDmUvqiIoN+aFvi6H1Z&#10;ZzBE6UqpHZ4j3DTyIUkm0mDNcaHCll4rKo67b6PggO4n+1y+jTZ3h3X5wrQv9OSo1G2/e34CEagL&#10;/+G/9rtWkKbZdDR+zDK4Xop3QM5/AQAA//8DAFBLAQItABQABgAIAAAAIQDb4fbL7gAAAIUBAAAT&#10;AAAAAAAAAAAAAAAAAAAAAABbQ29udGVudF9UeXBlc10ueG1sUEsBAi0AFAAGAAgAAAAhAFr0LFu/&#10;AAAAFQEAAAsAAAAAAAAAAAAAAAAAHwEAAF9yZWxzLy5yZWxzUEsBAi0AFAAGAAgAAAAhAObWyd3N&#10;AAAA4gAAAA8AAAAAAAAAAAAAAAAABwIAAGRycy9kb3ducmV2LnhtbFBLBQYAAAAAAwADALcAAAAB&#10;AwAAAAA=&#10;">
                  <v:imagedata r:id="rId30" o:title="A screenshot of a computer&#10;&#10;Description automatically generated"/>
                </v:shape>
                <v:shape id="_x0000_s1059" type="#_x0000_t202" style="position:absolute;top:13687;width:41559;height:6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I8lygAAAOMAAAAPAAAAZHJzL2Rvd25yZXYueG1sRE9La8JA&#10;EL4X+h+WEbyUuvHV1NRVROyD3mpapbchOyah2dmQXZP4791Cocf53rNc96YSLTWutKxgPIpAEGdW&#10;l5wr+Eyf7x9BOI+ssbJMCi7kYL26vVliom3HH9TufS5CCLsEFRTe14mULivIoBvZmjhwJ9sY9OFs&#10;cqkb7EK4qeQkih6kwZJDQ4E1bQvKfvZno+D7Lj++u/7lq5vOp/XutU3jg06VGg76zRMIT73/F/+5&#10;33SYHy3i8SKezWfw+1MAQK6uAAAA//8DAFBLAQItABQABgAIAAAAIQDb4fbL7gAAAIUBAAATAAAA&#10;AAAAAAAAAAAAAAAAAABbQ29udGVudF9UeXBlc10ueG1sUEsBAi0AFAAGAAgAAAAhAFr0LFu/AAAA&#10;FQEAAAsAAAAAAAAAAAAAAAAAHwEAAF9yZWxzLy5yZWxzUEsBAi0AFAAGAAgAAAAhABP0jyXKAAAA&#10;4wAAAA8AAAAAAAAAAAAAAAAABwIAAGRycy9kb3ducmV2LnhtbFBLBQYAAAAAAwADALcAAAD+AgAA&#10;AAA=&#10;" fillcolor="white [3201]" stroked="f" strokeweight=".5pt">
                  <v:textbox>
                    <w:txbxContent>
                      <w:p w14:paraId="6752D62E" w14:textId="2FDEC269" w:rsidR="00C14658" w:rsidRPr="0078544D" w:rsidRDefault="001F5484">
                        <w:r>
                          <w:rPr>
                            <w:b/>
                            <w:bCs/>
                          </w:rPr>
                          <w:t>Table</w:t>
                        </w:r>
                        <w:r w:rsidR="00C14658">
                          <w:rPr>
                            <w:b/>
                            <w:bCs/>
                          </w:rPr>
                          <w:t xml:space="preserve"> </w:t>
                        </w:r>
                        <w:r w:rsidR="00B51F2A">
                          <w:rPr>
                            <w:b/>
                            <w:bCs/>
                          </w:rPr>
                          <w:t>4.</w:t>
                        </w:r>
                        <w:r w:rsidR="00C14658">
                          <w:rPr>
                            <w:b/>
                            <w:bCs/>
                          </w:rPr>
                          <w:t xml:space="preserve"> </w:t>
                        </w:r>
                        <w:r w:rsidR="00C14658">
                          <w:t xml:space="preserve">Values of the Spearman’s Correlation for each variable with </w:t>
                        </w:r>
                        <w:r w:rsidR="00C14658" w:rsidRPr="00D46607">
                          <w:rPr>
                            <w:i/>
                            <w:iCs/>
                          </w:rPr>
                          <w:t>Monthly Power Generation</w:t>
                        </w:r>
                        <w:r w:rsidR="00C14658">
                          <w:t xml:space="preserve"> and the corresponding p-value. </w:t>
                        </w:r>
                      </w:p>
                    </w:txbxContent>
                  </v:textbox>
                </v:shape>
              </v:group>
            </w:pict>
          </mc:Fallback>
        </mc:AlternateContent>
      </w:r>
    </w:p>
    <w:p w14:paraId="4DCC271D" w14:textId="77777777" w:rsidR="00C14658" w:rsidRDefault="00C14658" w:rsidP="0046517A">
      <w:pPr>
        <w:rPr>
          <w:b/>
          <w:bCs/>
        </w:rPr>
      </w:pPr>
    </w:p>
    <w:p w14:paraId="2C055F40" w14:textId="77777777" w:rsidR="00C14658" w:rsidRDefault="00C14658" w:rsidP="0046517A">
      <w:pPr>
        <w:rPr>
          <w:b/>
          <w:bCs/>
        </w:rPr>
      </w:pPr>
    </w:p>
    <w:p w14:paraId="6523DA50" w14:textId="77777777" w:rsidR="00C14658" w:rsidRDefault="00C14658" w:rsidP="0046517A">
      <w:pPr>
        <w:rPr>
          <w:b/>
          <w:bCs/>
        </w:rPr>
      </w:pPr>
    </w:p>
    <w:p w14:paraId="2B7B1484" w14:textId="77777777" w:rsidR="00C14658" w:rsidRDefault="00C14658" w:rsidP="0046517A">
      <w:pPr>
        <w:rPr>
          <w:b/>
          <w:bCs/>
        </w:rPr>
      </w:pPr>
    </w:p>
    <w:p w14:paraId="2BCEE38C" w14:textId="77777777" w:rsidR="00C14658" w:rsidRDefault="00C14658" w:rsidP="0046517A">
      <w:pPr>
        <w:rPr>
          <w:b/>
          <w:bCs/>
        </w:rPr>
      </w:pPr>
    </w:p>
    <w:p w14:paraId="3AFC324C" w14:textId="77777777" w:rsidR="00C14658" w:rsidRDefault="00C14658" w:rsidP="0046517A">
      <w:pPr>
        <w:rPr>
          <w:b/>
          <w:bCs/>
        </w:rPr>
      </w:pPr>
    </w:p>
    <w:p w14:paraId="5C1DEA7B" w14:textId="77777777" w:rsidR="00C14658" w:rsidRDefault="00C14658" w:rsidP="0046517A">
      <w:pPr>
        <w:rPr>
          <w:b/>
          <w:bCs/>
        </w:rPr>
      </w:pPr>
    </w:p>
    <w:p w14:paraId="1BABAE7D" w14:textId="792A3BA3" w:rsidR="00C14658" w:rsidRPr="00D134D6" w:rsidRDefault="001F5484" w:rsidP="0046517A">
      <w:pPr>
        <w:rPr>
          <w:b/>
          <w:bCs/>
        </w:rPr>
      </w:pPr>
      <w:r>
        <w:t>Figure</w:t>
      </w:r>
      <w:r w:rsidR="00682014">
        <w:t xml:space="preserve"> 8 </w:t>
      </w:r>
      <w:r w:rsidR="00C14658">
        <w:t xml:space="preserve">shows the </w:t>
      </w:r>
      <w:r w:rsidR="00C14658" w:rsidRPr="00D46607">
        <w:rPr>
          <w:i/>
          <w:iCs/>
        </w:rPr>
        <w:t>Monthly Power Generation</w:t>
      </w:r>
      <w:r w:rsidR="00C14658">
        <w:t xml:space="preserve"> for the whole dataset and how it changes over time. </w:t>
      </w:r>
      <w:r w:rsidR="00771BCD">
        <w:t>T</w:t>
      </w:r>
      <w:r w:rsidR="00C14658">
        <w:t xml:space="preserve">he rolling mean </w:t>
      </w:r>
      <w:r w:rsidR="00771BCD">
        <w:t xml:space="preserve">(blue) </w:t>
      </w:r>
      <w:r w:rsidR="00C14658">
        <w:t xml:space="preserve">and rolling standard deviation </w:t>
      </w:r>
      <w:r w:rsidR="00771BCD">
        <w:t>(orange) show</w:t>
      </w:r>
      <w:r w:rsidR="00C14658">
        <w:t xml:space="preserve"> a downward trend in the amount of power generated per month. There also looks to be a seasonal pattern in the data repeating each year. This is concurrent with knowledge on photovoltaic cell power generation being affected by seasons and weather conditions. </w:t>
      </w:r>
    </w:p>
    <w:p w14:paraId="2451B839" w14:textId="77777777" w:rsidR="00C14658" w:rsidRDefault="00C14658" w:rsidP="0046517A">
      <w:pPr>
        <w:rPr>
          <w:b/>
          <w:bCs/>
        </w:rPr>
      </w:pPr>
    </w:p>
    <w:p w14:paraId="6E151FC5" w14:textId="77777777" w:rsidR="00C14658" w:rsidRDefault="00C14658" w:rsidP="0046517A">
      <w:r>
        <w:rPr>
          <w:noProof/>
        </w:rPr>
        <mc:AlternateContent>
          <mc:Choice Requires="wpg">
            <w:drawing>
              <wp:anchor distT="0" distB="0" distL="114300" distR="114300" simplePos="0" relativeHeight="251664384" behindDoc="0" locked="0" layoutInCell="1" allowOverlap="1" wp14:anchorId="4BEB1951" wp14:editId="6E22AA6D">
                <wp:simplePos x="0" y="0"/>
                <wp:positionH relativeFrom="column">
                  <wp:posOffset>397713</wp:posOffset>
                </wp:positionH>
                <wp:positionV relativeFrom="paragraph">
                  <wp:posOffset>3793</wp:posOffset>
                </wp:positionV>
                <wp:extent cx="5090297" cy="2644622"/>
                <wp:effectExtent l="0" t="0" r="0" b="3810"/>
                <wp:wrapNone/>
                <wp:docPr id="1426898994" name="Group 11"/>
                <wp:cNvGraphicFramePr/>
                <a:graphic xmlns:a="http://schemas.openxmlformats.org/drawingml/2006/main">
                  <a:graphicData uri="http://schemas.microsoft.com/office/word/2010/wordprocessingGroup">
                    <wpg:wgp>
                      <wpg:cNvGrpSpPr/>
                      <wpg:grpSpPr>
                        <a:xfrm>
                          <a:off x="0" y="0"/>
                          <a:ext cx="5090297" cy="2644622"/>
                          <a:chOff x="0" y="0"/>
                          <a:chExt cx="5090297" cy="2644622"/>
                        </a:xfrm>
                      </wpg:grpSpPr>
                      <pic:pic xmlns:pic="http://schemas.openxmlformats.org/drawingml/2006/picture">
                        <pic:nvPicPr>
                          <pic:cNvPr id="2081795967" name="Picture 1" descr="A graph of a graph showing the number of years&#10;&#10;Description automatically generated with medium confidence"/>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930775" cy="1950720"/>
                          </a:xfrm>
                          <a:prstGeom prst="rect">
                            <a:avLst/>
                          </a:prstGeom>
                        </pic:spPr>
                      </pic:pic>
                      <wps:wsp>
                        <wps:cNvPr id="1273435917" name="Text Box 10"/>
                        <wps:cNvSpPr txBox="1"/>
                        <wps:spPr>
                          <a:xfrm>
                            <a:off x="5010" y="1981150"/>
                            <a:ext cx="5085287" cy="663472"/>
                          </a:xfrm>
                          <a:prstGeom prst="rect">
                            <a:avLst/>
                          </a:prstGeom>
                          <a:solidFill>
                            <a:schemeClr val="lt1"/>
                          </a:solidFill>
                          <a:ln w="6350">
                            <a:noFill/>
                          </a:ln>
                        </wps:spPr>
                        <wps:txbx>
                          <w:txbxContent>
                            <w:p w14:paraId="53810843" w14:textId="2844C200" w:rsidR="00C14658" w:rsidRDefault="001F5484">
                              <w:r>
                                <w:rPr>
                                  <w:b/>
                                  <w:bCs/>
                                </w:rPr>
                                <w:t>Figure</w:t>
                              </w:r>
                              <w:r w:rsidR="00C14658">
                                <w:rPr>
                                  <w:b/>
                                  <w:bCs/>
                                </w:rPr>
                                <w:t xml:space="preserve"> </w:t>
                              </w:r>
                              <w:r w:rsidR="00D134D6">
                                <w:rPr>
                                  <w:b/>
                                  <w:bCs/>
                                </w:rPr>
                                <w:t>8</w:t>
                              </w:r>
                              <w:r w:rsidR="00C14658">
                                <w:rPr>
                                  <w:b/>
                                  <w:bCs/>
                                </w:rPr>
                                <w:t xml:space="preserve">. </w:t>
                              </w:r>
                              <w:r w:rsidR="00C14658">
                                <w:t xml:space="preserve">Line plot of the original Time Series: </w:t>
                              </w:r>
                              <w:r w:rsidR="00C14658" w:rsidRPr="00141321">
                                <w:rPr>
                                  <w:i/>
                                  <w:iCs/>
                                </w:rPr>
                                <w:t>Monthly Power Generation</w:t>
                              </w:r>
                              <w:r w:rsidR="00C14658">
                                <w:t xml:space="preserve"> over time (green). With the rolling mean (blue) and the rolling standard deviation (orange).</w:t>
                              </w:r>
                            </w:p>
                            <w:p w14:paraId="1826D386" w14:textId="77777777" w:rsidR="00C14658" w:rsidRPr="00555DAD" w:rsidRDefault="00C146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EB1951" id="Group 11" o:spid="_x0000_s1060" style="position:absolute;margin-left:31.3pt;margin-top:.3pt;width:400.8pt;height:208.25pt;z-index:251664384;mso-height-relative:margin" coordsize="50902,2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H3RuvAMAAHMIAAAOAAAAZHJzL2Uyb0RvYy54bWycVk1vGzcQvRfofyBY&#10;oLd4tfqWajlQ7doIYCRC7SBnisvVEuGSLElZq/76PnJXkm2lSOKD10NySL5582aoy/dNrciTcF4a&#10;vaD5RY8SobkppN4s6OfH23dTSnxgumDKaLGge+Hp+6tff7nc2bnom8qoQjiCQ7Sf7+yCViHYeZZ5&#10;Xoma+QtjhcZiaVzNAoZukxWO7XB6rbJ+rzfOdsYV1hkuvMfsTbtIr9L5ZSl4+FSWXgSiFhTYQvq6&#10;9F3Hb3Z1yeYbx2wleQeDvQFFzaTGpcejblhgZOvk2VG15M54U4YLburMlKXkIsWAaPLeq2junNna&#10;FMtmvtvYI02g9hVPbz6Wf3y6c/bBrhyY2NkNuEijGEtTujr+B0rSJMr2R8pEEwjH5Kg36/VnE0o4&#10;1vrj4XDc77ek8grMn+3j1V/f2ZkdLs5ewLGSz/HXcQDrjIPvawW7wtYJ2h1S/9AZNXNft/Yd0mVZ&#10;kGupZNgn6SExEZR+Wkm+cu0AdK4ckQW46E3zyWw0G4MbzWpIH27xdpJTUgjPIcIlScojpiSsM31l&#10;orpJqATR23qN4sDqXjDnf/+tWf6RPjdxu7QBNUfYNhjUhuRMqT3ZCC0cC6IgOxkqUotCbmvCjS5l&#10;gboUMTURdMTZomaR1XvDv3qizXXF9EYsvUXdoJqjd/bSPQ1fhLxW0t5KpaJSot2Ri/BeafQb+Wn1&#10;f2P4thY6tAXthEI4RvtKWk+JmwuwAELdhyIBYnMfnAi8iheWuPhvgI1Any0klCdgMQQPif+oqIez&#10;QW8yGbWizmej3qSfOsVRmiDN+XAnTE2iAXDAAD2wOXu69x2ag0vHYQsgIQOeWGzoeP5AF0ZnhP1U&#10;UT9UzApAiMeeVJj3J4PhYDTLjyp8jJX7p2lInkLq3GMDIKHBfJf2OP8/lI3QqChBueezaZ6Puh56&#10;agjTUX/aNYTxeDCcpH7wVuqQVKNkcRBYehfEtXLkiaGjq9Bq9JWX0mS3oOMBsMWcaBO3txJRGuk4&#10;BRet0KybVLL5IAo+Tq1NsQchziC1iNVbfiuR53vmw4o5PBCYxKMXPuFTKoPLTGdRUhn377fmoz9S&#10;jFVKdnhwFtT/s2WxG6kPGsmf5cNhfKHSYDiKkiPu+cr6+Qp6w7UBA2gmQJfM6B/UwSydqb/gbVzG&#10;W7HENMfdCxoO5nXACAt4W7lYLpPdNrl7/WDRGvNEXlTxY/OFOdtJPSDTH81BbmeKb31b2pfoTaVM&#10;5XBiteMf0k9WetlgvXg6n4+T1+m3wtV/AAAA//8DAFBLAwQKAAAAAAAAACEAfUz3W+NDAgDjQwIA&#10;FAAAAGRycy9tZWRpYS9pbWFnZTEucG5niVBORw0KGgoAAAANSUhEUgAAA9wAAAGHCAYAAABChloA&#10;AAAAAXNSR0IArs4c6QAAAARnQU1BAACxjwv8YQUAAAAJcEhZcwAAHYcAAB2HAY/l8WUAAP+lSURB&#10;VHhe7J0FnFTV+8aPSnd3d7cgIEiLoqjY8bc7f9gKdmI3dqNiIAIKCCrdXdLd3a3+5/vOnN3Z2ZnZ&#10;mZ177txdzqPzWXZmdmbuM++J561z0n8+KAsLCwsLCwsLCwsLCwsLC0dxcuCnhYWFhYWFhYWFhYWF&#10;hYWFg7CC28LCwsLCwsLCwsLCwsLCAKzgtrCwsLCwsLCwsLCwsLAwACu4LSwsLCwsLCwsLCwsLCwM&#10;wApuCwsLCwsLCwsLCwsLCwsDsF3KE8CxY8fUxo0bVf78+dVJJ50UuNfCwsLCwsLCwsLCwsIiuwIJ&#10;vW/fPlWpUiV1yimnBO4NDyu4E8CSJUtUw4YNVfny5a3gtrCwsLCwsLCwsLCwOAGAhF69erXatGmT&#10;KlOmTODe8LCCOwGsX79ede3aVY0bN07ly5cvcK938O+//6pVq1apHDlyqIoVK6qTT7YVBJj73r17&#10;1fbt21WJEiVUoUKFrLPEB2xl3bp16vjx46pq1arWVgI4ePCgTKSFCxdWxYsXt7biA2MITg4dOqQq&#10;V64s84uFkrGzZs0aWQtYeK2t+G1lx44das+ePapcuXIqb968gUdObNi1OT3s2hwZ2l6IoBFJs/bi&#10;B/aybds2WZtZo629+G0FbUIGrt3Lmcf+/ftlH7R161aZs6LBCu4EgFGfeeaZavr06Z4U3EePHlUv&#10;vPCCKlq0qLrttttUzpw5A4+cuGAymjlzpvrtt99Ujx49VLNmzeyE5AOT83vvvad2796tHnnkEZUr&#10;V67AIycumBrxXH755ZfqtNNOU126dMkwZehEAMLyu+++UytWrFD33nuvKliwYOCRExts/l5//XVV&#10;o0YNdemll1pHhA///POPGjVqlJo6daq65pprZGNiN8V2bQ4HuzZHBvby4osvSvni3Xffbe3FB+xl&#10;3rx56pdfflHdunVTrVq1svbiA3u5jz76SBwRdi9nHghuHITwndFeyFpnNgaTT9u2bVXz5s3tRBQE&#10;ok/wklH6x4kE7KNFixbCi7WVVOA1hxM8xVYo+AEP9evXF17sxi8VbGzgpF69etZWAoAHxg68ZOT9&#10;P5Fg1+bwsGtzeGh7admypbWXAJhbSpUqJbyQPWPhB/bRtGlT4cXairdgI9wJwOsRbr5aIgxMTAw8&#10;uwn0c8IN76jmxPLi5wVO+EkU13JibSUSrK2EB3zY+TYt7BgKD2sr6WFtJTKsvaSHtZfw0Jzw067P&#10;5hFPhNsK7gTgdcFtYWFhYWFhYWFh4TS0uMMZYGGRnYHzIlxJoRXcLsHrgptJcMaMGSp37tyqUaNG&#10;4gU80YG509yA2twqVapISpL1AKbWQx05ckRSy8NNLCcasBXqchcvXiwpjra5kR/YytKlS6URFqlr&#10;tkbMD8bOnDlzpAyhVq1a1lZ8wFbWrl2rtmzZourWrSsbEjvf2rU5HOzaHBnaXijhady4sSfWZ8Y2&#10;6+OuXbukr0cyAC+8N/0y7J7FD8YRddz8ZG22Y8gZMPbYB+bJkydwjx9WcLuErNA0jUYbNGa59dZb&#10;bb2lDywSs2bNksYsZ599tm3MEgATdP/+/aVp2sMPP2xFlA9MjWz+vvrqK2nIYpum+cEGZ+DAgdI0&#10;rXfv3hkuMicK2Hy+8cYb0jTtkksusU3TfGBDTNO0adOmqauvvto2TQvArs3pYdfmyMBe+vXrJ03T&#10;7rrrrqTbC2sj8x2ONOZ/bm6vjXyGw4cPyxnI8MIe3M4t/nHEPo51GiFox1DiwNZwBmJfoYEXK7hd&#10;gtcFNwNuzJgxchQLXZatWPBPRhs2bJAz1OvUqSPNNuyE5N8YT5kyRY566tChgxULPjA14r1nE8hR&#10;LAgpayt+WyEbguOeTj/99HQe3xMVbP4mTJggR9QQtbTzrX++XbZsmRw5iIBCYNpNsV2bw8GuzZGB&#10;vYwdO1Yc4W3atEm6vfBd7dy5U7J6yERIhgOA9ZlAAXsW1iAbzfUDXhCBfEf2aD3ngGMHUV2hQoU0&#10;ASkruF2CreG2sLCwsLCwsLA4UaAFN5F3BLd10FtkdyCsiXInIrit+9DCwkPA/3X0+FG1ad8mtWHv&#10;BnXw2EG5z8LCwsLCwsLCwizYcyGgfv/9d3XgwIHAvZFBCve4cePU5s2bA/dkHkTsOVuc7DovgSwL&#10;epQsWLBAMgtCAU9kSVJqZhEeVnBnY5D6OWnSJEmJ5d8W/omUSRFe+Ok1MTt/63z15tQ3Vd8/+6o+&#10;f/ZRr0x6RU1eP1kdOX4k8AwzwD5mzpwpvFhb8QPboDEYnKxatUq8+hb+6MaiRYuEFyIcFn6QXgkn&#10;f//9t7WVAOCBsQMvjCXrPPTDrs3p4fW1OZnARiZPniyN07KLvfD97juyTy3fuVyt3LVSHT52OK7v&#10;nOci/Igwsg5F+lsemzt3rvr888/Va6+9Jr1q/vrrLykBigbmq9mzZ8u8nhEQmwhRJ0Qy4v22225T&#10;a9asCdyTFnx2rgN7CAalGO+//74aOnSoOAvgJZEx9Oeff6qff/458Ju/ZIp+Nj/88ENY7oj+vvfe&#10;e+qPP/4I3BM76Afw2WefqZdeekm9/PLLKa+T0XeU1WAFdzYGEzMNa6grtBtAP5iAqCeEF0oCEpmQ&#10;nMbczXNV7xG91RNjnlCfzvlUfTH3C/X8+OfVfSPvU2PXjFX//GtuocU+Jk6cKLzYDWAqSJuDE7py&#10;e8lWkglshY0IvMSyGTlRABdwAjd2vvWDMcNGEF68FrFJJuzanB5eXpuTDexl9OjREkXNDvZy+Phh&#10;NXL5SPXQ6IfUPSPukdsjfzyipqyfEnhGbEBMI9YiOX6Zk4lSI+Qo/USE0ggVUffuu+9GFHTwXbVq&#10;VXX33XerIkWKBO6NjLJly6rrr79eTqcwjWHDhsn1vPDCC4F7/DyMHDlSPfHEE+r7778XhxW8JDKG&#10;eJ8vvvgi8JtZ4GRAcLN2ci3st7i+IUOGBJ7hLhhjJsbZKU/6EPi3RZzAoL/++mt18803e7bLKE1q&#10;atasaY/YCAJHsdCQhUZYXulsyeC+YcgNatTKUer4v6lHbPzz3z9q/b71avWu1eqyBpepXKeY6R4O&#10;BzTYwFY4+sA2q/GD2jTGDosv9Tl2DPlRoEAB4YSNhm345Ae2QcO0atWqqWLFillbCYDGYMy15cuX&#10;t42NgmDX5vTw4trsFSD8tL0ke31GyJH6jDClQ3g8n4fAwbClw9QDox5Qo1eNVkt2LFFLdyxVszbP&#10;UlM3TFWNSzdWFQtXDDw7OrAP5hT236xDofbCkZ6IUy2eOWmkZcuWcnTjK6+8IvfToG/QoEEiWMny&#10;e/vtt+UoQ/hGmDdv3lyuceXKlerNN9+U6CuZKQcPHlQffPCBOuOMM6TZHwKe12VNJAqMgKTRFt3l&#10;iRbzeroRIBH3V199VX366afyvgh/TnDgWnAKfPjhh+rKK6+UvVgocCDwech2OPfcc2XNwVE1YsQI&#10;iWzzOl27dpX7idK//vrr8tlwZMET8zA/cd706dNHPtezzz4rApvxRxduouhkAiB8adZHqjjOBK6b&#10;7x0n6jvvvCONH7FJ3gvRzO+M3erVq8sJJnyW0qVLy+fGCfDxxx/L83g8+Lvic+JQ6tWrl7rhhhvk&#10;aFoCQDhJLr/8cvlbovpwD5fMDXDJd37dddfJNXFDsON04Dp4D7KryBY455xz5P343HyHH330kVw/&#10;6zTfF/bM9/Xrr7+KzfDdcE0cT6g/J44AMhnYJwfvebgfG3vwwQflfaPB7qqzMRjYDRs2VLVr1043&#10;EZ3IYJDBCz+9AlLJ/1z1Z+C39JiyYYqauWlm4DfngX1gJ/BixXYqEJZwwqRsx5Af8MBGBV686mhM&#10;BuACTuDG2oof8MDGCF4YSxZ+2LU5PLy4NnsB2l44y96r67OI8GOHpO9MtNuuQ7vUE389IUI7OLhw&#10;9J+jau6WuereEfeq/Uf2h/1bfeN9AA5xHHrh1iGcAZQ+bd++XfXo0UPmZeagkiVLyu8ISFKm+dzL&#10;ly9Xb731loitiy66SI4BJbtt/PjxIjARzgi1hQsXiihElPbt21cyVHgfHufoQwQv4GQGgnH8/Xnn&#10;nScBFUQ0oh2QwYFQveqqq+R7JVUbsRdrRBohjvPgu+++k995P8SgPqOdru3woj8jnwFBimidOnWq&#10;fJ6NGzeKo4EjPjmGj8ZfOBBIja9fv75q0KCBnMyCcOZz6jE5fPhwqee+7LLL5Druv/9+4SAYOAQI&#10;SA4YMCBwj5LabkR0cMOxYDAP8j3yudlvwTFp6uCxxx4TZ8j5558vn4MjFXFaAL5fnBB8Jr5vrofn&#10;wgflKXy3vC6f9emnn0757NgBR+DirIB3Tl758ssvJZWfYz1xnDsNu7POxsCAGXzhPH8nKuCBBQtO&#10;+OkVXtbtWScLTiSwMK3auSrwm/OwtpIe8KB58ZKtJBvwoMeQ5SQV1lbSI9RWLC9+aFuxYygVwbZi&#10;x1BaZAV7IU282lvVVNlXy0a98ZyF2xYG/io9pm6cqsq/Vj7s3+pb4/cby/vBRfAtGESNiVSTSYLY&#10;DH6cSCTOC0QYEWXAc4iuEg3lqL5gIOAQtXfeeacI8htvvFGOxIwGbBihiNjlbxDlRMJBt27dJDJ7&#10;1llnyXu2bdtWosiI1FjAtdx+++3q22+/FZFPZBcRjkDWIHWe9HKSmBGQCGecDETUiSgDhPd9990n&#10;nxERyuvydwhebohwjokl4oyIBvz7iiuuEJ6IJlNLrq9LA4FLZPqbb76RtH6cFkTHeY0mTZqk+66C&#10;wWeaP3++RLJxICDUid4//vjjch0PPPCAfDaug+8OLonIwy/imdfn3whxBHe7du3kNYm+I7ZxQvDZ&#10;iUgTrabmXb8vIv/ee+8VPojUOw0ruLMx8DqRDoJHK9QDdaKCQcXkAC94+PjdCyhdoLQ6+aTIw9G3&#10;nKhyhcoFfnMe2Ad2Ai/WVvzA60ndKZzgJfWKrSQb8IA3GF5sDXcq4AJO2CxYW/EDHhg78MJYijWC&#10;k91h1+b0wFa8uDZ7AdpeEDdZ3V4ok/vP918k8BjPiQWk8yKumHvDzS3R5pvQxxCrpBFrh08wtmzZ&#10;IsKdqChRdaK0p556auDR8CAdWb8eadu8H8ITIN6JGhNJ5n2ff/55iahr8R8LSHVHeFJnzeu1bt1a&#10;PhvvQ3QXJwG/8zn5ibgkys/7kA4PEMCIcP04181nDBbE3BfMB68BF1wX14iI3bFjR+DRVHBkMtFq&#10;sggQv6TAkzkQKXsF58ctt9wiKeiIfCLMOAvIKiBi37RpU/mccMljfCd8/0T6icqTPs59vC/Xz1xC&#10;Sjop/4wZIuJkEcA3zhXS3Ukrx8EAcBJwH04GbQPRHAOZgRXc2RgYGV4zWvnbxSsVDEp44adX0Kxs&#10;M3Vq+cgTeINSDVTrCq0DvzkP7AMvKbzYDWAq8DjDCWlG0RbvEwnYCql38BLueJATFSz+cAI3dr71&#10;gzHDhgZe2Bhb+GHX5vDw4trsBWAjpCwTJfSqveTJkUetvHul2nTfpqi3wZcOVjlOjnxud+5Tcqs/&#10;r/4z7N/q29xb58rzEHuI1HDrEFFsopQITMRX8PqNQGee5kxlXerC80OFtgYCjDEbvDfS4jkSEIfB&#10;0O/Pa1x99dVSh0zaOY6Ue+65R+6P97u99NJLpS6auZXadA0+G6/FTTeG49+sUcEOheBU/FBxye/h&#10;9jzBf6//Jtzn5rXJBKBOHacrTjSizZFAhB7HA3MimQmky1OOhHOD19fOfX0d8Mv7k6mASCbVnWg/&#10;9es8ToQc20Dk8zzEPxkFOK0YS9wQ4dSxA56TUQ12orCCOxuDgYF3h4EYaSI50cCgYhDDCz/1hJFs&#10;nHLyKeq1bq9Jw5BTTkptyJDz5JyqTvE66skOT6q8OfMG7nUe2AcTE7xgNxZ+4E2Fk9AmHycysBXq&#10;zuAlUj3WiQi4gBO4sfOtH4wZIgrwQkMhCz/s2pweXl2bvQBsBLFCqrNX7YXviz1Kvpz5ot7aVGyj&#10;WpVvFfir9OhctbNqUa5F2L/VN96H90PU0cw03DqEIKtXr55EmYlsEgEl8oko43cagl1wwQUx2RmR&#10;XEQs2Us0/UI8kqKcGfA6OABIhaaHA+JQ13bHC2qvWW8QklynBmK+WbNmErWm0zfZRYhejqwkihtL&#10;Pw145Vq1QyMzAQfSyuEMpwA16zSoiwS+L66B6DORd/29NGrUSL7f3377Ta6Dxmfc2JMhonke8yip&#10;4bwGaeiId56Pw0U3OYMP/n7Tpk2yFnGDezdhZ/psDIyMCZpUDCui/GBwMhjhhdSVWCZbt9C6Ymv1&#10;+pmvq9rFa8vvtYrVUjc2u1HuO7vm2SLKTQH7wE7gxdqKH9gGkzKcsODajbEf8IBXGV6s4E4F3nE4&#10;YVNhbcUPeGDswAtjyUvzbTJh1+b08PLanGxoeyGNOKvbC5Hwx894XJ1W/jSJUmvkzZFXdarSST3f&#10;+fmY5k/sA8GNeGQdCmcvpEuTpozApfM0TcP4SRo2pwt179498MzoQLhTs/3jjz9KR2o6eOt663i/&#10;D8QwNcI06KKDOJFcunBnBohTXoeaag144D1wdFJzTkM2PjNd2XkMoR+L4CZFHcHNZ+Q1yBSIF2QQ&#10;EHGmeRzOgdCofyzA+XbttdfKderrwBlAKjmp5oDvhrR6vidsgf0JnCK+eU++I55D/TmdznkN3b09&#10;s86OzMAeC5YAssKxYBZZC0XyFFET101Ui7cvVhfXu1i92OVFVb9UfZXzFGtfFhYWFhYWFskF0U4i&#10;taRBE42Mx8FIr5oKhSqohqUbqvKFyqvKhSur5mWby37njpZ3qMZlGgeemTgQWzj8iCQjuvi8RFF7&#10;9uypLrzwwhTBxvOoTUak6rRirgnHD04xBCqP4TQkjZ3nEl2l9OGaa66R16aumWgzP3k9ns/v+rWo&#10;XaZmm58IQe0koBs4opTPyI3PxPsQtQ0njPk7HAlEeHldtIcW/fyb+mbem+fx/mTpcd1EtmnexmfQ&#10;IpQIsE5F57MQDeZxjp5DzHP9pHIj4PlsfHYi1byWfk/EL+Kcv+WG6MVxpkE0mhpumpTBWTjo9+bz&#10;kh4eCjjicdLJuW6ap8GB/gw6Mo4zgc/OZ0LsI8oR7PDENfD62Ct8wC2vy3fBY3zvXCOvHw5Ew8mQ&#10;4HPo9wXcH+uxYCf5Bo4tTMwkKPKnQJ/CfL4wr4GJgbP1MLBOnTqlMZITFQxY6nGp3WCgMXHEs1iY&#10;xs5DO9UVP12hRq4Yqe497V71QpcXjJ29HQwmIGpemFDo4MiEfKKDqZGFgqMsmIRZiLxkK8kCtkL9&#10;E5sN3RjFwp8qSOdUNilsYux8659vaXpDp1k68bKZYnN1osOuzenh9bU5mcBeSINmQ4+ISPb6zHdF&#10;xBOxgcDJzOcR0X78kBwThggvnre4BBZinR/4e96fBmCsQXBjcm6hMRfvyRxGejZHSiGUvRaz5DNS&#10;0806jXBP1hhCqJNZcP3110tEny7pWRmk1nNMGUIeZ4YG92MTlCog9KPBzmbZGEyKdBO2TXzSgo6K&#10;8JKZFBnT+Pe/f9WBYwfk38f+PaaO/5N6TqVJYB/U98CLtZVUMJnCCTVbLGQW/gWdNCx4YSNo4Qd1&#10;bnBCraC1FT/ggbEDLzjzLPywa3N4eHltTiawEWphWaOzy9yCOKYemyh32YJlVa4c4dPCo4H1B0en&#10;G+sQkVqOlKLumyOq2rRpI9mtXgP2QaM0eEkmPvnkEzlqjOjz//3f/wXuPbFhI9wJwOsRbiZpPiPe&#10;R1I8rLfYPxkhomieQOoPaSVeirhsO7BNdf+6u5q1eZa6tfmtql+XfqpQnkKBR80BW6GZBF5RPHjW&#10;VlIXLu25JDXLS7aSLGArRP7hhnQtmw3hB5s+xCUpgXi87RjyjyHmWuZcImGmo1BZBXZtTg+vr83J&#10;hLYX7ESnyCYTfJ5EI9yJAnthv8KNDBFuJu0FAasjx/BPdgo3r9kovOgmZ6SYJ8tWKLnFycp6mB32&#10;TsxNiUa4reBOAF4X3BZZD1v2b1HtP2uvlu5cqm5ocoPq17WfKp4vtfukhYWFhYWFhUWy4AXBbWHh&#10;JpwQ3Natmo2BL4UoFLUU1q/iBzwQiYIXfnqNFz7PwWMH5d9H/z2qjv/rTsou74udwIu1FT/gAW82&#10;nGT2WIzsCHhgo2VtJS3gAk7gxvLiBzwwduCFTbrlxQ9tK3ZtTgU8eHltTiasvaQHPHDT84rlxQ/N&#10;iZ1vvQcruLMxEAs0wuKgdwafhX8yopEDvHixLtc3TabUcCO2qeN2A9gHdgIv2I2FH6Q3wglHTtjF&#10;yw9shcZG8MIG0MIPNsRwAjd2vvWDMcPYgRfGkoUfdm1OD6+vzckE9vLXX39JA0+7PqcC5yZp3nYd&#10;SgtSueHFjiFvwQrubAwGG4f72yY+abFnzx7hhTMGvQaapqVEuP856lrTNOwDO4EXayupoG4LTkgX&#10;srz4AQ9sjOGFSJSFH3ABJ1YspAIeGDvwQjdhCz/gBU7s2pwWXl6bkwlsBMcVzSqtvaQC5wOOTuuE&#10;SAX2obMVLbwFK7izMWgiwbEFHPhum7L4QeMGajDghZ9ea+SAyD7yj99be+yfY65FuLEP7ARe7BE1&#10;qaB5jz4j044hP+CBs0nhJaNzJ08k0BwGTpo0aWJtJQB4YOzAC2e4Wvhh1+b08PranExgLxwH1q5d&#10;O7s+B4FaWs5FDq6pPdHBuKHhILzYMeQt2KZpCcA2TbNwGvO3zFeN3m8k/z6rxlnq1W6vqrol68rv&#10;FhYWFhYWFhbJBGUQ2b1pGlHzGTNmqClTpqhrrrlGst0++OADde2118oZ8aNHj5byofvvvz/wFxbZ&#10;GbZpmoVFNsP+o/sD//JHuN1qmmZhYWFhYWFhkV1AGv4dd9yhOnfuLJkTF198sXr55Zelvjkj4FSg&#10;5ANhjdim3GHo0KFyVjyoUqWKatmypfzbaYwdO1Y+8wMPPBC4xw/OAr/xxhvVpZdeasu5siCs4M7G&#10;oDvsp59+qn744Qc7OANgEv3777+Fl8WLF3uuYc2+o6kLAenkbqWUYx/ff/+98GJtxQ+Sf6jHhZOp&#10;U6fa5kYB4PkfOXKk8GLrclNBoxo4+f33321NYQCMGSJE8MI5/zahzg+7NqeH19fmZAIb+eyzz9S3&#10;335r7SUA5hKEMJFF1qFwcwvCmjWcTNQnn3xSBPeAAQPk34mievXqqm3btoHfnMWWLVukoeKIESPE&#10;aaBBQ8FJkybJnBppfHA/2QfwYseQt2AFdzYGE9C6devsRicEpIDACz+9hn1HggS3ixFu7AM7gRc7&#10;SaeC5iNwQhMfO4b8gAcWc3ixwjIVcAEncGNtxQ94YOzAi+0knAp4gRO7NqeFl9fmZII1GV5sQ8a0&#10;gBecV9H2LPQZoY9EmzZt1EUXXaTOOeccCS4AuJw5c6Y6//zzpcdEvXr1Uh7LCO+++67q0aOH/Jvu&#10;8bz2M888I+9DivFNN90kTlhA6v3nn3+u6tatq8qVK6deeOEFibj369dPHg8H0pap2R8yZIj8vnfv&#10;XhHbjRs3TpO6zOkPvA4OgPLly6vbbrtNbIX3pHHa448/rmrVqqVKly6tzj77bBHyet3++OOPVaNG&#10;jdTbb7+tqlatKq/9888/y99aOA/PC268eSzYmzdvlsWJHHq8WgCj2b59u0xC+sbjevAxmBiMpIDw&#10;t2yEWPT1hMVPDIvX4HF+8nt2mdCoq2HwXXnllbbRRgA0kahfv77wwuTqtaYSaVLK//UJbpe6lGMf&#10;V111lfCSHeuxMgsWRzhhEbXNjfyABzYt8GJ7V6QCLuCETZi1FT/ggSgQvJQtWzZwr4Vdm9PD62tz&#10;MoG93HrrrVJL7FV7Yd+9ZscBtXr7fuO3dTsPyD6dRpUlS5ZUefPmDXyK9EAnIErZ48+ePVsNHz5c&#10;FS5cWB5bsWKFeuWVV2RuGjVqlLrnnnvU3XffLc/LCFyvFq58FjQKgvill15Sv/76qxo/frzUfPPY&#10;H3/8ob788kt1++23SwYU/Z+oD4/mKMD+L7jgAvlcOKDoFcV11qlTJ2WPhhb65JNP1Lhx40TQDxs2&#10;TIT5e++9J03TmH9r1qypvvvuO4mOM75IqV+zZo38Pe+POOc2ePBgeT8+8/Lly+VxC2fh+V0BhvDi&#10;iy+qyy+/XF144YXqiiuuUO+8844YGgIbkdC6dWt17rnnyu3OO+8UgwOIbeovaHKAB+uyyy6TlBz+&#10;VottajJ4DR5n8cPosks7fQYbDS2KFy9uN4ABMImxMYYXfnpZcNOx3M0u5dgJvFhb8QPbwDsOJ3iU&#10;7QbQD+yjSJEiwosVC6lgEwQncGPHkB+MGcYOvDCW7BjyA/uAE7s2pwLb8PLanExoeyFy6lV7OfLP&#10;v+qsN8erDq+MNX7r1X+yb3/0r6w/OXPmlJ+R7IX0bCLK7PERlBytRtQXDUCNNunX119/vWrevLm6&#10;5ZZbVIcOHURjxAs+A4Ia53yrVq1Uz549RVSjM+bMmSNRZlLaGzRoIKKcz50ReC7rCWKZSHzFihWl&#10;aZcGQhwNw2dmfkXztG/fXo0ZM0acAdx31llnSbQc3cMJGhzpyTVz/QCHxYMPPijRbZzFBDmpV7dw&#10;Hp6f6TE2jPSjjz5SP/74o3igEOCzZs2Sxzm2p3fv3uJB4oa3B88OxoQgf/PNN2Ug4V1CWOP5oU4I&#10;rF27Vr3++uuS2vHVV19JugVpIni9tDFmZXANePYYPNnhepwAPJDlAC/B2Q5eQWgNt5sp5dgJvFhb&#10;8QMeWMDgJFKN2IkIeGChh5doHvoTDTqSAjfWVvyAB8YOvDCWLC9+wAOc2LU5FfDg5bU5mcgK9nKK&#10;T/B2rVdadW9QxvitU+2S6mTf+7H+IBD5GYkXUqkfffRR9dNPP6nXXntNMm6IEvM31Hhrp7oGj61e&#10;vTrwW+xAqxA51w4RtAnfFwE8vjuELdoE5M+fX8RzRuD5p512mvriiy8k6tywYcOU6Dzg2hcsWCCi&#10;G13Ejf4q1apVk/kWYU0En5p1HiMKjr4JXqM4QgxHDsDRxd/ZPgFm4HnBjdEimGvUqKHKlCkjKRF4&#10;a3SzHiZmUi10yoSumcCY6OhHOvrVV18tNRxEuBlYeH8A3ieeR5oO3icEOV4nPEnhNpLch7eK9+TG&#10;v70MBg0RftJcdOrLiQ6+b7Im4IW0nkiTdLKw/0jaLuVuRbixD+qQ4MVOtqlgwYKTpUuXes5WkgXm&#10;QVLu4IV50MIPuIATuAm3fpyIgAfGDryw6bTww67N6eH1tTmZwEYIKJE67FV7yXnKyerlixqpty5r&#10;Yvz27AUN5P3Yg5PRGm0dIvMIMYzApc6aCHTfvn0l4ktKOmMRAapBargWoPEAoR0cZeff2DDvj5Dl&#10;PXT2LJ87lvmQFHL0z6JFi0QIE/EOfg+i6nRLv+6669SHH34oN4KTBA55HlqGmmwyfwk+0vWcCHnw&#10;+hScpRYpS8DCGWSJXCYMlQj0//73P/XQQw9JWkiLFi3EM0UaBAZEmgSiGy+O9gLiycFDpD1JGC/G&#10;yf2A7n94v/TgIr2L33k83IYJo3/22WfVXXfdJbfHHnss8Ih3Qd26PsbAwg8mPXjxYukAEe5TTjpF&#10;5c2R19UIN9CdLS1SwSIHJzZqmRbMsfBihWUq4AJO4MYiFYwdeGEsWaQCTuzanBZeXpuTCdYer9sL&#10;Yi1XjlNcueUMiER4QTDHszYjTumCTy012gHRTc016eUE7ai9JqvWKei6a3QFr40zCT3DfisjIOJp&#10;tEaEnnLa0Kg4r01jNZxUROWZY0mh16nsOCJYl4hiM6bobo5DwSI5yBKCGw8MA4PifwQ0qRVEsol+&#10;0wmQ+gPEOF4cDHrChAnydxgY3qXgWglEuvaG8TiDLRhEzyNFrhHkpHdwPh43U0cCOAV4o46kS5cu&#10;abxYJzJYFHC6wAs/vebRo4Y75yk5VZE8RVztUo59YCfw4kVb+fe/f9WqXavUhDUT1Lwt89Q//7rj&#10;5ScNDE7wLHu1ds5twAPzILyEzp8nMtj8wAncWFvxAx4YO/CSmahRdoVdm9PD62tzMqHtheOtrL2k&#10;gv060Wv29bGCBmn0hKK8lPWdzFeE6M0335xS6929e/fAsxMHc+AZZ5whQcK33npL6rzRMIjnWOq4&#10;0R183k6dOqW7TiLnN9xwg2TuPvHEE1KLTvo4wUS0Eu/JekRkm2AlDhv4skgOTvovC4RttBeLGzUX&#10;pH6ffvrp0vggGDzeq1cvaVjw8MMPS93D119/Ld4rNkMAgY63h1oOGhcg0Onsp4Fni8YCGKfuBKjB&#10;5wiO6BBVpyEBKe0YvoVForjkh0vUyBUjVfmC5dWOQzvUO2e/oy6u55y3NSti9e7V6r3p76nhy4ar&#10;vUf3qhwn5VD1S9VXfdr1Ua0qtAo8K/uCeWfHwR1q4baFsgltULKBKpq3qN2QWlhYWFi4DvbBRGgJ&#10;TiH2QvfKXgFp45xcpOurNXQ2H0dpcQ1EhQnicR2UrvJ81l2ylUj9JuBHKj8lDxy9hZ5AvJLOTr00&#10;f8vrIeCpzwa8L/dz3BZ8Ud7KfbwOGoTUduqrEdOh4LnoC0poQ8Fn4vMSgGQPwOtxPXweNBAinmCk&#10;dnDyXB7HUQMHZBzhdOBzcj83XgsQhOR94UBfh4Uf8Mb3hy3g6NHgfrjm+w8+ri0csoQbHqPCiDBy&#10;BjdRFVr8h4LBxdFeXDReJRoMYLikggP+TSoJ586Bpk2bSmM1UkkAKRmke5CmHi5CwefAaPXNRjEs&#10;nAYR7lyn5FJF8xT1R7hdOhbMq1i/d716dtyz6o0pb6gF2xaotXvWqpW7V6rflv2mbhhyg5q+YXrg&#10;mdkTh48dVu9Of1c1/6i5Ovubs9VZA85SzT9srj6e9bHYh4WFhYWFhUV6oBkqV66cRmwDztymr5Ou&#10;r0YUk4lD6reOALPf5988hv5AdyBMeT6PIbIQ2wBxSlZGsEhFq/C3ADFMo2d6TyG+n376aRHKZLiE&#10;A+8bTmwDroWeU3wGgBZB6PPZuQaui/dGn3BDXPNaPM6/uQYEP39P9FyLbcA14oSwYtsMPK8Y58+f&#10;Lw0ASPkgkvz8889LoxG8QqRlkALC70Sq7733XvH+kHqDMTHQqH949dVX5Sw7jByvFV3JAYIbTw51&#10;2TSkoP6bgcj92UFMU89BowQi/Xi+LPye2Xnz5gkv2FZwxoIXsO/IPpXr5Fyup5RjH3SwhBev1FqS&#10;Rj5l3RT1/cLv0zWP++e/f9TSHUtV/+n9jTklmCvwaMNJMprV8P6fzP5E3TX8LnE0HDx2UG6r96xW&#10;Nw+7WX0590t5jtvAVjg+EV50k0oLJZ5uOPnll1/sfBsAY2bs2LHCi1caYfEZmFc5dpHSlGR8Jrs2&#10;p4fX1+ZkAnt5++231ccff+yZ9TnZYNwiYKlJZh3ywtwSDZS6kr7O0Vt85r/++kuEstNg3BB45D3s&#10;GPIWPK8qEb5z585V999/vxz/RYSa9v40CuCxhQsXymM0FcAL9c0336Q0FsADRV0D3iLSz4lmI74R&#10;2dq7Q1o5A1V3LUTQ83h2gfaCWaSFV3lJU8PtE5ludSnX8BIve4/sVbM2z0pzVFow4GbJziVqxS5/&#10;E0RTSBYnOF+eHPtk4Lf0ePSPRyNyYxpwws3rmxy3oXmxSIWXOGF+Xbx9sfpizhfqrSlvqZ8X/ywl&#10;K4ePu9+ky9pJeFheIsNykxZemluiAWFNbTUnNnAcMWWuBANNwtqK95Alari9Cjz2NLHwag033i1S&#10;WXBMUNORHaL2iQJzp06FaBRpNaTQeGliqvFWDXXySSerrtW6qvdnvq/69+ivbmp2k/HPiK1Qq8RP&#10;HFFesBXqlp8b95x6ferrgXvSo2X5luqjcz5Sjcr4y0ScBLZCNIGsGVLTSLNy01Z+X/67OnPAmYHf&#10;wmP0/41Wnat1DvzmDuAFTuCGjCBS2iz80Vzq4XD8kvZnNzx+W2GuZc6FE7hJFi+7Du2SrJBXJ7+q&#10;1u1dJ/flPDmnzCEPtHlAda3eVeXL6c46btfm9PD62pxMaHuBD+bcZNsLn4e5Lpk13NgLn4MbfHCz&#10;9uLnRWfN8L1YTpwB89IJUcNtkTkwAeFZ84qA8gKYfBBP8MJPr01GuoabCDcp1aQ9/uf7zzSwD+wE&#10;XrxiK2x+qxStInyEA46JUvlLqTIFzWSkYBtMrHCia57cxJF/Mj7jGvtwG/BA1hC8WLGdCl1LBzde&#10;m1eSBXhgEwIvjKVk8cIm9Jclv6gXJ7yYIrYBWTIT101U/Sb2Uwu2LpDnuQG7NqcHtuHltTmZ0PbC&#10;xt7aix/YB3MuTjx+WnvxAx7gJJnOTYvwsCM3GwPPH3UceF7c2kh4HfCg63746TVeSBEmpbxwHn+T&#10;D+q43TgCCx6wEy/V/eTJkUe1rtBaNSvTLHBPWhTPW1ydW/NcVTKf83VQAE44QhBOOB3BbVtpVLqR&#10;Kpgrsse0UO5C0q3dbcAD2RDw4nZdu5cBF3ACN16bV5IFeKCTL7wQDUsWL2TLDF0yVG09uDVwT1rM&#10;2jRLTVo3ybXUcrs2pwc8eHltTibggm7T1l5SAQ/MuWRa8dPy4gc8wAk3y4m3YAV3NgaTELUiNGew&#10;G2M/mIDWrFkjvFBL46UJiUY+dKUmzbFw7sK+wXmyRDlpEGYa2Ad2Ai9esRW8swjKO1veqWoVqxW4&#10;149yBcqp+1rfp3rV62XUi0saH5zQK8JJW2HDvXDrQjV53WQ5X5xshlBULFxRXd/0+sBv6XFL81tU&#10;hUIVAr+5Bz77tGnThBccEhZ+kA4LJ3DjFadVsgEPnBICL4ylZGHz/s1yCzfOAPMs4/DAUXeaANq1&#10;OT28vDYnG6QIw8vo0aOtvQQBJx6nD9l1KBWMGwIE8GLHkLdgBXc2BxO1naDTgk0gvHhtU8xm71/f&#10;f6ecfIpENol06066bgBOdO2PV0BaOZHe8oXKy++nnHSKeq3ba2ro5UPVrS1uVSXy+c+aNIVgW3Fq&#10;8SKadtXPV6mLf7hYXT34anXRDxdJAzQ2/MEgZR6nwl0t75JotkaR3EXU/a3vV/e2vlee4zbggTkF&#10;XuyCngq4gBO4sbykQttKMudbylJynBy9zjR3jtyuputqW7FIhVfXZi8AXrjZuSUt4MNykhaWE2/C&#10;Nk1LAF5vmsZXS+d1IoC2AYkfcMKiRboNNYVeqv1Zt2edqvRGJXVG5TPU3a3uVtcMvkbd3fJu9VDb&#10;h1ShPKmCywTghQgdP71WPzd+zXjVe2RvNXPTTPl9032bVOn8pY1/Rrhg44f3nOYjTtREzdk8R902&#10;7DY1Y9OMNEe+5c2RV13e4HL1ZIcnJbKtwWegrv+ruV+pO4bfoSoUrKDeOfsdaZSWP6e7Tdw0+Exw&#10;AjfMK7am0A/4YAwxpySzXtlLwFaYa5lzc+f2C9pk8ILj8vZfb5dxdPTf9H0PcHDSoPKyBpeJw9M0&#10;4MWuzWkBJ15dm5MNr9kLc50XmqYBPoteg5zkBVskq2DQoEFymhFR4zvvvFP+3bBhQ/XJJ59IxsF3&#10;330X+AtvAF64TZ06VV133XVqxowZ0oPGIjHYpmkWUcHkgyPANiBJBTwgnODFax0cOQaKNHKiukRj&#10;OI+bjeLx/8xHneEBO4EXr9nKlgNb1PaD2wO/KTmL2o3PyHuw6YMTJwQUmQofzfxIjjoLPV/90PFD&#10;6sdFP6pxa8alSXvlPallz5XDP8HzbxrFFcjlfhM3DflMvk0fvFixnQq4gBOEZbK+G68BHhg78JJM&#10;AUWE++bmN6tqRasF7kkFc27P2j1Vu8rtXBHbAB7gxK7NqYAHr67NyYa1l/SAB256XgnHy6xZs1Sr&#10;Vq3EnpiXy5cvLyKUc6ozgnZy4FhA1CPAEVU4hMDll1+u+vfvL/92GrzHs88+q2rVqiWnO1SvXl3d&#10;cccdcqwYuPLKK9Xdd98t/w4FPLAW8Xnph6AdExbJh90tZWMw0Di+JxkNn7wKeCA6By/JbOITDnuO&#10;7JHJMn+u/H7B7dskIrgj1R06CXjATuDFS5zwWai9RHD7llS5b+fBnfLTNHhvFi04YeFNlJdVu1ep&#10;xTsWR+wsvveo/9zx3Yd3B+7xA3GOMwa4VdMfDfBw4MAB4YWNiIUfcAEncOOlMZRMwANjB14YS8nk&#10;RY4QPPcjVSxPMfmd+aRsgbLq9lNvV091eEpVKlxJ7ncD8AAndm1OBTx4dW1ONrS90IDQ8uIHPGgh&#10;zM9IvFSuXFl99tln0hdg8ODBav78+er222+Xx/gbspI2btyoVq5cKT0EGJOxAFFMcz/AHLdp0yYR&#10;5+vWrZPXosmdXh95H747Xn/VqlXyvA0bNsjPcHjhhRfUl19+qd577z01d+5c9dVXX6nWrVvL69CU&#10;U6+/y5cvl+uiNIXPw3vy3nwGrsvCW7CCOxuDiejzzz+XlBhbK+YHE9aSJUuEF35GmqSTAYlwn3Sy&#10;pAprwS0Cy4Uabuzjp59+El6wG6+ArsEIbn5yVBo13LsO7wo8ah4sonBC2Uii4pJroOt8NBw6dkgd&#10;/yct/xxdFCy4Q6PjbgNbGTVqlPCiNxwWSriAE9vYKBWMGZrIwQvRlmSjZP6SKZGwgrkLKnokvHnW&#10;m6p6sepyn1uwa3N6eHltTjawFwTY999/76n1OQ34vtiruHXzAVFJtBrBGwlEwAsVKqRKly4tqeCn&#10;nXaamjx5sjzG3//2228SPb722mvl9tprr8W0rn3xxRfyfDBz5kx14403qqeeeko9+OCDcv+tt96q&#10;VqxYIY8TGX/77bfV1VdfrW655Rb1yiuvqPPPP1998MEH8ngo2G+cffbZ6owzzlBVqlRRbdq0UVdd&#10;dZWqXbu2Gj58uJozZ46sM0Trn3zySWmQRgp579691TXXXCPXM2zYsMCrWXgFVnBncxQrVkxSUixS&#10;QWoRvPDTSyDCKRHugODWTdPcEljYCbx4CUR7N+7bKM3RqhSpIpzsOuSe4CYVDU5I5wuXshYPSAVn&#10;wx+p0Rnd6YmykeEQDAQ4x8WBo8fda6IXCfBArRK82JTyVMALnMBNoraSncDYgRfGUrIxY+MMcVox&#10;Bolw49RMRuNBACd2bU4Lr67NyYaeW4oWLerduYV9yuwBPvX5ufnbvO/l/Vh/mFeirUNErMeMGSMO&#10;C1LAR4wYoRo3biyPESEeMGCAatGihfr000/Vww8/rL799ltxKMcLIs5kaDz22GPq448/llMZvv76&#10;a3E68v6TJk1Sd911l/roo48ktX3ZsmWBv0wPhDZOAZ5LHTlRbl4fXHjhhZImf+6554qofvPNNyUj&#10;BGcM8wlR8fvuu0/+xsJbsLulbAwmoh49eqgOHTqIl8/Cv3CRYgQvlSpV8tTitffIXt+APFnlyxWo&#10;4SbCfdydFGLso2PHjsKLFzbGGohrBDdClCOwcpyUQ+087E5KOaAZBpzUq1cvYVvhvPDu1burUvlK&#10;Be5Ji4alGqq2FdtKDX8wcLhgG8ALEW42Ny1bthReqOW28AMu4OTUU0+1jogA4KF+/frCS/HixQP3&#10;Jg8IbpyYVYtUlVKdA8fcOQYsFHZtTg8vr83JBjZy1llnqc6dO3vXXv49ptSIh5T69V7zt9FPiOCm&#10;P0SRIkWiOmgQo6RxE4UeOnSozEl9+vQRIUzqNdHxnj17qho1akgT5Pbt26tvvvkm8Nexg/p6otZ1&#10;6tSR2mtehyMRiaL//fff8vrssbBxouE4TyKByDUR7dmzZ6uBAweql19+WYQ0KelcK/MH147AxsFL&#10;A2cyiLp3764aNGig2rZtqy677LLAq1l4BXZXkI3BgoVXlAnJLl5+wAMbY3jxQrfPYOw9nBrhJnVa&#10;13C7EdHkfbETePESJ4jrDfs2SOfu8gXLS1Mjt2q44YEmPnDiRISbvz+/zvnSgV7XkQKcK83LNpdj&#10;vpqUaZLufSSlPBDh1iUGyUy35PPZCHd6sBGGExvhTgU86Ai3E13+EwElHXO3zJWyjrNrni2CmxMA&#10;kgF4gBO7NqcCHry6NicbWcJeTs6pVPd+SvV4zfyty1PqJN/7sf7oCHckXhC2iE9Sr0kXRxBT68wa&#10;ihjm74MzTcqVKxdTU7VQ5M+fX+Y6vSbyO6np1FZTc817IMqBzuSIBJyTdER/5plnJE0coU6U/M8/&#10;/xQHQiiIrPO+dCOHB66pYsXU004svAG7W8rG0B486lATrT/NLmCSpY0/vPDTS3VipJQH13CnnMPt&#10;QoQb+8BO4MVLtqIj3BUL+QR3IZ/gdrGGWy/IcEKNlBO2Qko554efVfMs+b1onqLq7e5vq096fiJi&#10;nLrSUAQ3TUMkYBP/+f5LFuCBmjR4sfWnqaC2Ek7gxkvzSjIBDzT5gRfGUjJ5Wb17tfSDoLTj1HKn&#10;yrx64GhyItx2bU4PbMOra3OygY0QxaS5l2ftxbdnUU2vVKr5teZvjS5R/518iqw/CFB+RrIXhChC&#10;F+HdpEkTEd+PP/64NDFDoPL3zNkadAInCh0vELrBop9/85kQ1zhKeA/dkA0hzncZDfx9mTJlVNOm&#10;TdU555wjx1HRaI3Pi6AOtgOEPhww1/KePGfhwoWBRy28Aiu4szHYAFLXQVMIuzH2g8mIuh14oaGF&#10;lxZ1RBWTbPCxYG42TaNWyEtNWYhEbT2wVUQ36eQpEe5D7qWUc+4inJDa5dRGp2jeoqp4Pn96LfXa&#10;59U5TzUq3Shd7bZGcIQbHP7nsCud6yMBWxk3bpzwEq1ZzYkGuICT8ePH2/k2AMYMDX7gJXhTmwws&#10;3LpQSjNalW8lji8+W7Ii3HZtTg8vr83JBjbyww8/SEq0Z+0Fscmxem7dfCCyS6dvnHmx4oILLhAR&#10;Tk131apVRQzTqI81njpuIsm33XZb4NmJA8FNzTg12z///LOkl1PnHe0z9+3bVzqr01GdruNDhgwR&#10;AY0jAOdB2bJl1bx580SA4zjgOqpVqyap8Kw/PJ+mbhbeghXc2RiIN9IbSW0J9ryd6KD2BV5IcfQS&#10;9hze4xuQJ8sZywjLlJRyFyLc2Ad24qV0WM7bXrNnjUR9yxQoo4rnLe56l3LShOGEFEcnoTuRI5wz&#10;Olc8uIYbkBqb7M0oHnWbOp0WcAEnOm3Qwg82nPCS7NrTBVsXyDg6vdLpqnDuwklPKYcTuzanhVfX&#10;Zi+AaCz2YpEKxo5O4Y4VzM80L/vwww8lzZuUbWq8O3XqpF566SWpl6aJmlPgM3bp0kUi66S08z5E&#10;2+k4ztwYDnXr1pWGa/xds2bN1CeffKJuuukmdd5558n18m8chqTHU9dP2voNN9wg3dhxKDz//PPS&#10;rdzCWzjJt3GzbsRMghQfmizQwp8NqIVFIrj8p8vV8GXD5azYeiXrqd4je0vK4/vnvK8alm4YeNaJ&#10;A1LJHxr9kJq2YZp6q/tbkmJ/9c9Xq5rFaqq/rv0r8KysiZuG3qQ+nvWxKp2/tBp2xTDVolzkBX7+&#10;lvmq1/e91PKdy+X3/j36q2ubXKvy5LANyywsYgHd/a8efLX6YdEPaty141SxvMVU/ffqqx61eqgh&#10;lw2xotfCIg4g9ogsk7pcqlQpSXG2iAyyEhDFiGXmGjLnSG8nok63cQvvgzIXvjdS+3EManA/zXXJ&#10;4MJZGA02wm1h4RHQNE1quHPldz3C7UXgbKDuElHKsWCFchfyp5S72KXcFPR53ETZdh/aLf+OhOAa&#10;bkCEO5kp5RYWWQ1kylC/zUkBNYrVUIXzFJY+CJx7b8eShYWFSXBEGGnelEtQGnDPPfdIN3GO/7I4&#10;cWAFdzYGXkjqP2hCwr8t/HVi1LzACz+9lOBBuiPeT900TY4Fc6mGG/tYu3at8OIFW+F7Id1z9a5U&#10;wV0wV0FJKXerhpvPQF0unLBgOmkrWnDz3Ua7Ht5T13Bz7Thkki0SsA+OIIEXr9T7ewFwASdwY+db&#10;P7Bfxg68MJacHEPxgOyQLQe2yGkAuXPklrmEc7hxZh067n4fAuwDTuzanApsIxlrM+9Dr5C1e9ZK&#10;v5Bk2Wg0YCOkPbNGW3vxg++JyDF13My9XvzeNEgd5zNSXz169GjVsGFDqSEnBdxpwAOZB/DiZU5O&#10;RFjBnY3BAMerxgC3jVn8YAJi4YKX1atXe2pCStOl/CR3u5RjH9gJvHjBVog+IUTZJJcuUFqajIng&#10;JsJ9cKdr3xtpQnCyYMECRzc6iGjAd5tRTfrhY4dFZFPbj20kO8IND5MnTxZe4mlWk92BoISTKVOm&#10;2E1xAPDA2IGXzBy14wSYKxDciCpKN3KfklvmVkoyENz0UHAbdm1Oj2SszYjsT2Z/oh776zH16B+P&#10;qmfHPasGLx6sdhzcEXiGN4CN0DBt5MiR1l6CgKjkBBF+ehnUil9xxRXqgw8+kDTyJ554wtixXYwb&#10;HFZOnaxi4Rys4M7GoF6kevXqqlKlSnE3lsjOYPKDFxPexUQgEW7ff/lypXYpF8HtQoQb+6ADJrx4&#10;oZ6RjfCqXauEh7IFykrndpqnEeUlInXkuDsLLL0Z4IQaHSd5SYlw+wT37sORU8oR1jhiAI2eKDdI&#10;tuCGB7qkwout3UsFXMAJ3HhhDHkB8MCZsvCSrGZyjJeVu1dKWUazss1EbDPP4sCTCPcx9yPcdm0O&#10;DzfX5jW716jnxz8vfUI+nPmhGjB/gHpz6pvqgVEPqM/nfO7qaRgZgXFEF2rWaDu3pIJGjNTTJrsh&#10;o9cAJ8F1xhbegJ3pszGYhDp06KBOO+00u6gHwGJVrlw54aV8+fKeWrzYEOoIt67hlpRyFyLc2Ad2&#10;Ai9eWLxwNCzZsUQVyVNElStYTnhBdOc8OadEv/cc2RN4pllwZAic1KhRw1FbOfrvUfmZUUo5whpB&#10;jkig7pToXLIFN7bCMSfwYhf1VJA2CCeNGjWy820AjJmaNWsKL4ylZIAsmbW710r9dqXClcRph+Cm&#10;JwSZJsmIcNu1OT3cXJuZP7+Z/40auGBgmvmXtXbFrhXq/RnvqxkbZngmQqjtpW3btp5Yn70Cutnj&#10;nLHrUCoYN3SzhxeTY+hEgxNzgZ3pszEYbPbokbSAByZnffSIV3iRNKCQGm5JKT9+VKIwpiHv66Fj&#10;wYgAL925VM6sRnADRDdRbkCtnWnAA1FLOEFMOclLcIQ7Wkq5FtwI7aJ5iorDAcGdzI0gPBCthBcr&#10;FlIBF3ACN14YQ14APOhjwRhLyeBl/Z710jStfqn64sCTz+D7n7kkWTXcfAY4sWtzKuDBrbV5w94N&#10;avza8REdt2RETF4/WXpneAFwoY8F84K98BkQ/pRGcEsG+AzMuXwOfnqBFy9AfzfcLCfOgS7z2uYy&#10;C7tbysagfm7NmjVyOL6tKfQDobJv3z7hhZ9e8WCT1oj44hxuIrnJaJqGncCLF2yFyNPSHT7B7ROZ&#10;5QuVl/uY7GTD7PvPjbO4sQ3qcuGEI1CctJWUGm7fdxvNeYDg5nx2Gj1x7ThhtK0kC9gHx2PAS7I2&#10;W14EXMAJ3Nj51g/GDGMHXpLVNG39vvVSq9ugZAOJamvw72TVcGMfcGLX5lRgG26tzUS1mVfJlgoH&#10;5l262iej3CAcsBEapnEUrVfsBUca9eT0ZuBoJPp5uH07cOCA1Cvzk/kl3HNOtBs8MH7gxXLizO3g&#10;wYNq165dKk+ePOLIyCzsOdwJwOvncNOp8MUXX5RD9m+99VbxGp/oYLGaNWuW+u2339TZZ5+tmjVr&#10;5okoHQ19yr5aVpUvWF6t+Z9vw3F0n3p6zNPqnenvqKGXD1Vdq3cNPNMM8N71799fGm08/PDDSU/R&#10;or6u5ts1Vfca3dXn532uiuUrJvdzVvn3C78XTs6uebbcZwpMjTTv+eqrr1SrVq1Uly5dEppsg3H6&#10;p6eriesmyr87V+2sfv+/3yWCHwqORntyzJPq2wXfyvNmb56t6pSoo9466y1VpkCZwLPcBcJy4MCB&#10;asWKFap3794SkbJQssF54403pPzgkksusfXtPrAhHzVqlJo2bZq6+uqrXa9BpdfDG1PeUI/88Yj6&#10;8NwP1TWNrxGnFRkmvQb2EqfeO2e/Y3x+DYVdm9PDzbWZ/iA3D7tZjV45OnBPejx6+qPqgbYPiKMz&#10;2cBe+vXrJxHuu+66yxP2wvqI0KWxKJ8vGVKCZmmIS3hJVo8ILwJxyNxL/wwb5XYG7IlpdBc69uI5&#10;h9sK7gTgdcHNxvinn36Syah79+52A+gDizrHjsycOVM1b95cGpF4QXCv3LVSBGbt4rXVojsWiWf9&#10;6bFPq34T+6lfr/hVhKfJiRNbGTFihCygF154YdJtZdSKUeqsAWfJBvmjnh+liNHbht2mPpr1kfri&#10;/C/UlY2ulPtMgamRaOWYMWNUrVq1pG7ZKVtp+VFLNX3jdPl324pt1cirRkpDtFBQ13/vyHvVn6v/&#10;VOfUPEdNWDtBIv7vn/N+Sqq922AhnzBhghx/1bNnT7vRCQAvOJ2EaZpmay39YL6dM2eOWrZsmerY&#10;saMqWbKkqxvAjfs2qsf/elz9tuw39dn5n6kzq58p9yO4rxl8jZq6fqp67czX1Hl1zpP73YJdm9PD&#10;zbWZ93pszGPqrSlvqf3H9gfuTUWFghXUez3eU+fUOscTggV7GTRokESVe/To4Sl7gUs+n9tSgvcj&#10;Q2TevHmqbt26qkqVKlZc+sD6PHHiRBGC3bp1s3OLQ0Boh5uPrOB2CV4X3BZZB/M2z1NNP2yqWpRt&#10;oabeNFWahj037jn19Lin1eBLB6tza58bNgKaXfH65NfVk2OfVA+0eUD1bd83cK9SD49+WL06+VX1&#10;erfX1Z2t7gzcm/XQ9IOmas7mOfLvU8udqn657BdVtmBZ+T0YpD3eNPQmtWDrAnVxvYvVyBUjJRX2&#10;0/M+VRUKVQg8y8LCIhzmb5mvbv/1dtmIv9X9LdWkbBO5n1TyO3+7U4R4vy791OUNL5f7LU4ckN3Q&#10;98++aujSodIXA7DGls5fWt3Y7EZ1Z8s7Van8peR+CwsLi3CIR3CfODt4CwsPY/9Rv5eds5aBPocb&#10;UMedzK7UyQACk+ZxVYpUCdzjB0djuVXDbRK6aRq1+vw7UvOe4KZpUsPtgaZpFhZZAYyRbQe3qWU7&#10;l6kaxWqkE08px4IloWmaRfJRq3gt9Vyn51SbCm3kd+ZYMiCe7vi0uv3U263YtrCwcBRWcGdjkFpC&#10;etaCBQvk3xaBTdi2bcILP70iXBDcfBY2gYCIDOIKj7sbAgv7wE7gxQu2guDG+RBOcAO3mqZRlwsn&#10;69atk9Q5p6CbphXLW0yOCKNDfTikCO4cgS7lNE3zCYRkN00jRRheqN2z8AMu4GT58uWO2kpWBjww&#10;duDF7SaVjDF6QdCUsFrRaqp4vuKBR3zzq++/ZDZNs2tzemAbbq/NNYvXVHVL1pV/07X+1ua3qhua&#10;3pC0/hiRgI1Q3076tLUXP7APGrZhL1u2bHF1bvEysI9FixYJL9ZWvAUruLMxGGx//fWXmjJlit0A&#10;BsCkTN0PvGzcuNEzk7Q+fqRAbn+EG8FNl3IioG6cu4x9TJ48WXhJ9iRNxHfx9sVS01y1SNXAvX7o&#10;Y33cOBYM0HwEThBRTtqKjnCXLVBWygeiCW7pUh6IcLtlD9GArcydO1d4sYI7FTTwgRO4sfOtH4wZ&#10;nDPwwlhyEzQcnL91vhwtiOOO+TQYWnAnoxO1XZvTI1lr87YD2+QnTpgcpyTn6LqMgI3QS2TSpEnW&#10;XgLAPugjgr3g1HPLXrwO7GPq1KnCixXc3oIV3NkYNO1p0aKFatCggScag3kBLKY07oEXtxv4RENo&#10;SjkgmqlTiE0LLOyjYcOGwkuymz2t2rVKHBDF8hRLl9ZXOI+7KeWFChUSTuhO6ZStsDFgow8Q3Ijv&#10;WCLc+liww8eSK7ixFZrIwYvtrpwKupjCSc2aNe18GwBjhrEDL4wlN8GcOm/LPDn5oVLhSunGL9lE&#10;RMGTEeG2a3N6JGtt5oQQwJyKk8aLwEZoJNeoUSNrLwFgH9TOYi+lS5cO3GuBfdSvX194sY07vQU7&#10;crMxGHh0y2WitpN0KnQX4TJlvJM2pgW3TikHiG23Ipp6QYeXZNoK51L/uOhHdcrJp6jSBUqrU05K&#10;u2C4HeEuXLiwcFK1alXHNoCIbX3+q45wE8UOB7zV4Wq4kym44aFevXrCS7KPj/MS4AJO4MYtseB1&#10;wAPdpuHFTcGNU4s5de6WudJcEMEdDD4XKcTJquG2a3N4JGNt1oKbMh29DnsN2EibNm3Uqaeeau0l&#10;CKVKlRJ7KVeunJ1zA8A+OFIPXqyteAv228jm4EgAeyxAWjAxw4mXJuhIEW4EN2fJuiGwkmkrbJDH&#10;rB6jmn/YXPX5q49shH9a9JM6b+B5au7muSnpYm43TdO24uTCJYLbdz1cB53JJaX8aPgI98HjB6XG&#10;WyLceQMR7iQLboDn3M4r6QEnNqqQFowdeHFzvmV8cNTijoM75Bg9otyhEMH9j7+GW88vbgJO7BhK&#10;C7fX5qPHj6asJdiMVyPcwNpLephYn7MD7PrsTVgrzcYgOvb333+rFStWJGVD4VVQSwgvbtcURkOk&#10;CLcWWDoiagrYB3YCL27XiPHeY9eMlTO2iUhpIDSHLR0mR4Et2rZInicp5b5Flgi3GzbNueRw4mRT&#10;FlLI9fdJcx7SWvceDi+4dx7aKcI8T448qkDOAmITROTcuPZI4L2pmYMXzl+18OPYsWPCia0nTAU8&#10;MHbghXPK3QCiiSOfPp/zucqbI69khzCOdBkHYEwVylVIHf/PX8Nten4NhV2bw8PttXnHoR0pzkt+&#10;hjuT2wvAXhYvXiz9ENxen72MPXv2iL3s3LkzcI8F8wnn2cOLtRVvwQrubAwaJgwaNEiNHDnSNk8I&#10;gMlo1apVwsvq1as9s9mhZplNX7Ii3NjHiBEjhBe3bQUB+d2C79SKXSsC96TFuDXj1F+r/xJhqmu4&#10;JfL7j/mGXXRBhZP58+c7Ziuy8fe9FI4DBLeklEc4FgyhgA3Q4ClXjlwiuDkmjvTHZNkui/jEiROF&#10;l8OH/efXWijhAk5sY6NUYKN0VoYXxpJpMF7emvqWavdZO/Xj3z/KPPH+zPfVzcNuVtM2TEtpVgiI&#10;cAPGX/D9bsCuzemRjLUZwa1PfBDB7dGUcmzk559/VsOHD7dzSwDYx5o1a8RenG5qmpWBrYwePVp4&#10;sXOLt2AFdzYGaSUtW7a0jTaCgMih7gdevNg0TW8CgRbcbtVwN27cWHhxOyV2w94Nkv6pj8oKBZvm&#10;v7f/LbXMnM0NJyyukRqNOYmCBQsKJ5UqpW+6lFlwnThXEM8l8pVIaZoWbsOAgMAOyHzQGQ8IdrcF&#10;QjCwldq1awsvtoY7FXABJzSUs/OtH4wZxg68MJZMgvHz5dwv1dNjnxYhpcH8OWTJENVvQj+1cV9q&#10;92vKNLQDi+e4Cbs2p0cy1mZKDoIj3F5NKcdeqN9u0qSJtZcAsA+apmEv1Py7YS9ZAdgHDXDhxe29&#10;nEV02JGbjcFg69atm2rXrp0deAEwKdM1F16c7DydKMLWcCOwfLfD/5g/hxv7wE7gxW1b4doyuj79&#10;HJqpEeVmcxQpKuwUsI3ixYsLJwhMpzY6UsPt+49jijgbmAgLG71wIhrhgIMBR4x2wACcEMkCPNCU&#10;BV5y584duNciT548wgnc2E2xH/BQp04d4aVYsWJG59stB7aoAfMHyHwZDqNWjlJzNs+R8cbnoCEj&#10;Rw8S4U6G4IYTuzanIhlrs0S4//1HHJoS4fZoSjk20rVrV3XGGWdYewkA+yhfvrzYS+XKlV2xl6wA&#10;7IMGe/BibcVb8PyuYOvWreqLL75Q9957r7rtttvUE088IQe6AzbgmzZtUu+++66644471GOPPSZn&#10;oOo0Ch5fv369eu2119Ttt9+unn76aalr0I+TmkMKU79+/eTxF154QVJTbMqOhdsIV8Pt5jncyQSN&#10;w+girMVkKKhfrlmspghtwHFhjO1Inb29DhHW//kdKjhYqDHlOz5wLH10RSLcvuchuBEI2AQp9cmo&#10;O7Ww8DJW716tth+MnLZO6cqSHUtSarlPPulkGX/JENwW3oCOcNcoVsMvuD2aUm5hYZH14XnBfeTI&#10;Edlc62NoaGKEOF67dq00TPjoo4/UH3/8IV50Gif06dNHmrSA3bt3qzfffFNNmTJFzqXjb5566imp&#10;JZMNu+/vEdmIdM7DRIy/9NJLrtSauQEcCxx+P3nyZFvLEQDf+4YNG4QXfvK7F5AS4c4dJsLtguDG&#10;PrATeHHbVtj09qrbS1UpXCVwT1q0Kt9KnVH5DBGmoFjeYupf33+mBTe2QfMeOHGyWY2OcHM9fL8c&#10;94UYCLfZ0zXcOGLw4CO4ifInq7MygAfmTHhhfnYD9DGYsXGGmrBmgpQgeNEBBRdwAjfWaesHPDB2&#10;4IWxZNJmGU+I6GjgOTisgES4c/oj3NiXm7Brc3okY21mfiXjoU7xOjKneDWlXNsLvTOsvfiBfRBw&#10;gxfbqDIV2MfUqVOFF2sr3oLnBTfnMl588cXqqquuUpdccokIagYZC9XmzZvVn3/+qa644gp14403&#10;SvR779696pdffpHBh8AeO3asPHb99derRx99VJosjBs3Tl574cKFasaMGap3797quuuuU/fcc480&#10;R+KWHTZMDDZ4mj17tt0ABoBdYDfw4mTn6URB0zQQmlKO2HKjaRr2gZ0kYwOIkOxcrbPq17Wfqlio&#10;YuBe//V3qdpFPd3hadWwdMOUlLGieYvK9+ZGDTdOOThh3nDKVnQNN03QEAhF8xT1R7jDbPZ0hJuO&#10;ygDBgFAgwp0sYCs4J+Hl6FHzjetGrRilOnzeQZ337Xnq4h8vVl2/6qqeH/98yvm5XgGCG07oJmzn&#10;Wz8YMzTAghfWZpOoU6KOqly4sm9TE35bUyR3EdWiXAspzQCkuycrwm3X5vRIxtosXcp9/NcuUTtF&#10;cHvx+9AiiuxOay9+YB/btm0Te0ETuGEvWQHYB05feLGC21vwvODmLLn8+fNLfRz1CEw6+/btk4g0&#10;re8xLpoD5M2bVxpt8G8MjcGH0eXLl0/qGXi8atWqEgmfNm2avDY/adLRokULeZzaO5ovIMLDTWoc&#10;gbN//37ZOHDjc3gZuu7n9NNPtzWFQahQoYLwwk+vQIutNMeC+TaGEuH+57BEdE0C+8BO4CUZdT+k&#10;jZ9f53zVs3ZPiUDd1OwmNf668erXK35V7Sq3S9kkAyLcCFbTNdygaNGiwgmNsJyqEdMprXy3RKtx&#10;ILDhD1c/uPPgTpXjFH8NN6DRE06YZKaUYyvMlfBiuoYbsd3z255qyoYpauP+jWrz/s3SQO/JMU9K&#10;N2ovlRXABZw0bdrUzrcBMGYYO/DCWDIJ5pCHT39Y5cuZL3BPWlzX9DoR5TrCjbMrpYY7Qt23Kdi1&#10;OTzcXptJKZcIt88uAM5Qt20hFmAvXbp0Ue3bt7f2EgBzCwE57IXGjBZ+YB9oHnixtuItZIlvY8eO&#10;Heruu++WRhpEql9++WVVvXp1Sf1mk1OokD/6wwCkMQteLwQ3jyO4CxTwRw3147we4HE2AXojzU9+&#10;JzU9nLeMyHj37t2lgRI3Glh4GUzSdLakE2oyRJQXwQRUunRp4QVnixcmJElp/Mef0pgmwk2TLJ/Y&#10;IsL9379mxRX2gZ3AS7JshQ3wtgO+sev777za56lWFVpJFFiPTw0iwkQj3GiaVrhwYeGEBd0pW5EI&#10;t29+kfTwk3yC23c9COhwKeVEYBDm2hEjEW6fSD9w/EDSPPrwgIiCF5NdyrH7J8Y8EXYDzCa5//T+&#10;atWuVUnjIRSsRXBiu5SnAh5oaAQvrNOhY9lJ8NrdqndTgy4dJH0eENacXV+lSBX1yOmPqAfaPCBN&#10;CvVnkBpu3+PYmdsp5XZtTg9sxc21WfaIh7bLXFK5SGWZj3GGJjN7KBKwEQJDdCm39uIH45ggG/ZC&#10;oMzOuX5gHwQk4YWApYV3kCUstEiRIpIuTnr4iy++KHXWnHWKMTFpBkejiULnzOmPhvE4jwWnVYQ+&#10;HppyEfx4KPAu/v7779JYjduECRMCj3gTcHPs2DG5eWVTmmzAA985nGAbXuCFelwEJBtEago1EFop&#10;TdMMR7i9YCu876b9m+TfZQuUlZ/hIBFu33PdqOHGRuAEm3GKl+P/+Gu4cagER7gjpZRLDXeYCHey&#10;AA/Mk6ZtZcHWBWrtnrWB39Jj5+GdauqGqbJh9gLgAk7gxiQvWQnw4PZ827V6V9WlWhfpjUDEe8w1&#10;Y9SznZ6V5ozBCK7hdjulXNuK6TGUleC2rbDm7jq0S36y3uDURHCzHnsN1l7SAx5MrM9ZHdZWvIss&#10;Ibjx2HA8T82aNdXVV1+t6tatK4e6lytXTurmqN8ADD5qLfURAUSlSPum0zmg3pBmHETKAc/jMdLE&#10;AT+JjpPOFM5bhkAnYk6KOzf+7WXAx/Tp07NNTbpT4DuGF20XyQZCi4mRVEgi2hoS4daC27cpMAns&#10;Y968ecJLsmyFzc62g9vk3+UKlpOf4aBruN1IKad0BE7oB+HU4iXnjfteStdjS4T7+KGoXcoL5fZn&#10;8eioeDJTyuFh6dKlwguLuinEYvfwFuv3wvOIZHIWMzfh0KHvFLC+wAncOPm6WRnwwNiBFzdLsLCL&#10;vDnzqqZlmkr0MlwztTQp5S4Lbrs2h4ebazPrLt8782mJfCVkjvWq4MZGKHWcM2eOtZcgkKWKvXip&#10;H0+yAQ8LFiwQXqyteAueF9xMwNRi85PBRd01TVhq1Kghgpno92+//SZdCol6s4BRu4DgprM5KY+D&#10;Bw8WoU03c44Jo24KkHKBYB8yZIjauHGj+vXXX0V0N2/ePFukp+D1o1MhXdrtwPODyUh3QuU798Ik&#10;rSPcWlRpILS4IRLcENzYSTI7WyKgDx87LKKS1M9IIF3UjS7lgJMO4ISMFqdshU1dmgh3oGlaaEo5&#10;z4MTqeEOSSlP5qYQW3GjSzmpwGQzRELeHHlV7eK1w4qpUDB+OIP59Smvq75/9lV9/uijXpv8mpq2&#10;YVrY888zA92lHMeVnW/9YMwEdyl3C4wPmqeRERIJCC1pmvZvakmPW7Brc3q4vTbvPrxbnC2FcxcW&#10;OyGLiDnXiynl2MuYMWNkj2vtxQ/sI7hLuYUf2ApiG16StZezCA/Pq0oEcv/+/dXDDz8st7ffflu1&#10;a9dOXXTRRVLvQ4dyFi0ee+WVV1SnTp3kcQQ3h+LT3Zw08AcffFB98MEHqkePHtLUBlAHftlll6mB&#10;AwfK499++63q1auX1GfrOq+sDDIDzjrrLKk1t3U/fujMB3gh08EL3zORTQSBThvW0DXcbkS4sQ/s&#10;BF6SZSvUbxP9LZ2/tFx7JLjZpZzMGjghq8YpW0npUq5ruH3XE+5YsH1H9slzcbro4+IkpfykHCIo&#10;TG9IIwFnJM5KeDHZNI0sh8sbXC4chUPXal1Vo9KNYhLcMzfOVL1H9lZPjX1KfTbnM/X53M/VM+Oe&#10;Uff+fq+auG5i4FmJgcaecEKtpa0n9IMxw9iBF8aSW2BOxS5opBYJfEfJinDbtTk93F6bteAulb+U&#10;/O7lCDc2Qv8g9rd2bvED+yAbFXuhIbJpe8kqwFYIKsKLnVu8Bc+PXAbSNddcI0eDIbJvueUW1bdv&#10;XxlodBY/99xz1SOPPCLC+n//+58c8UWjI0DKN3+HGOfxe++9V912222qYEH/mbY8zms/9NBD6sor&#10;r1QPPPCA/M7j2QEMNroJcwa5naT94Hun0Qa88NMLk/TBo4EId+DoJw0d4aZplGlxhX3QaANekjVJ&#10;I7j/+fcfVaFQ9A61cg63jy83mqYxF8BJpDKTzIAabrLBRXAH13CHpJTTQVfq+n2iADsA+m8OHk/e&#10;phAeyDCCF5NN0+D/puY3ScOrYOFEZLtnrZ7qodMfks1yRmOYiFCfP/uosWvGphFWRDUnrZskHc+x&#10;u0QBF3ACN3a+9QMeEE/wotddN8CcyntFi3AjyGmalizBDSd2bU4F35ebazOCm+wWmUN8/6XUcCdx&#10;bo0E7IVAUcOGDa2ICgD7wImHvdBkz625xetgPiG7F16srXgLnp/pSRlv3bq1ePe44bmhIyFggNGB&#10;nIgC3pwOHTpI1FsvYDxOZ9RWrVrJ4zQ9K1GiRJrHeX1a6PN427ZtpYu5HbgWbiIlpTxPWsGNuJIa&#10;7mPmI9xeAPXbbHgyEtwS4fb9h+BOVpQ3EaSLcOcpKpt+agqDhR8ddBEFnB+s5yRSynXTtGTVcLsJ&#10;NsP3t7lfdavWTX6vWqSqeq3ba+q9Hu+pU8udGjUTQmPulrnqr9V/BX5LDyLcszbNCvxmkR0gKeUZ&#10;RLgZexLhPn7U9S7lFslHpAi3F1PKLSwssj6sazUbg2651KdTu25rOfwg2rVq1SrhhV4AXqiH0inl&#10;4Wq4EVdE4kwLbuxj9OjRwgt2kwwguBGjGUa48/jrenFEsGEyBcQ8vSPghCYkTtkKmzpdw40o4Hvn&#10;p27io7H9oF9wF87jz9gBROxSariTpLexFcp44OXQIfObU65fCyKcLY3LNJZ081jENli9e7VwHgk8&#10;tmLnisBvmQdcwMnUqVPtfBsAY4axAy/0YHHLQRaL4OZxqeFOQoTbrs3p4fbaLBFu33qTIrhzeTel&#10;HHsZOnSolEcma332GphLaMiIvaxYscITezkvgPmE+m14sbbiLVjBnY3BBEQTucWLF9vJKAicsw4v&#10;/PQCUiLcoSnlPkGB6EZwc/SRyc0q9rFkyZKkds2NNaWcWneiU8f/Ox727GonceDAAeGE5ixO8S9N&#10;unwvletk/xnj0rAnV0FxvFDLrUFKOaKA4400dGdz6c6dJMUND2yM4cWtBX3dPn9THOwD/uLJQuI4&#10;KFJGI4HHyhcqH/gt86BjO5zAjVvC0uuABxpgwQtjyS2QFszYYbxEQhrB7ULZTjDs2hwebq7Nu4+k&#10;RriZT3TTNC8Kbm0vf//9t51bAoAHGjHCC848Cz+wFU7KgBc7t3gLVnBnY1C/QY17586dbS1HACys&#10;dLeHF318XLJBZBPBna5pGhHuwDFhplMesQ8assBLsmwlJcJdMLrg5jsjDZvNEY3FTIIaMTih1tIp&#10;W8FRoFPKAT+JckuE+1j6CHeo4CbrgU1hsgQ3JTmU6cALjcJMg7GxYe8G+TffebwdpUk9b162eeC3&#10;9GhcurFqU7FN4LfMAy7gBG5sXa4fjBnGDry41TSNjXgsEW6dUs6JB8yvbp7nbtfm9HB7bd51eFfY&#10;lHKv1nCfc845cgKPnVv8wD7oD4G9VKtWzbi9ZBVgK5TXwoudW7wFO3KzMRhsjRo1UnXq1LGTdABM&#10;ytTxwwsbQC9M0lo8Fc6VmjoMEFa6WZbpiCb2QTdheEnGJM0meeuBrbLhySjCDYrkLSLRTpMRbmyD&#10;Rk9wwpn/To0hmqYFC24yGTiahmsJjnCnpJT7HtPIlSPQNO1o8lLK4YENDrzkzBlbWncioBu9bpCH&#10;fcRbRgBfr3R7RTUo2SBwjx+MrXol6qlnOz0rz0kUNE2DExp92vnWD3jgtBB4od+KG/OtthGJcEdp&#10;msZnoQEfzyOlnFput2DX5vRwe20ObpoGdNM0L9Zwa3uhGZYVUX5gH/RcghevNMD1AphPOGkJXqyt&#10;eAt2ps/GQMRwNuzRo0dtGlIA8ECNC7zw0wu8RDoWjIlT1/ma3gTAA3YCL8nghI3OzkM7JcoUS3ov&#10;ncr5m31HzUW44YGULDghddopXojig5QI98mBCDcp5UHfs3Qp920i0kW4T8qR9JRy0qfdspV1e1LP&#10;WM2M4AbtKrdTT3V8KvCbUvVK1lM3N79ZvXnWm6pr9a6BexMDXMAJ3LjBS1YAPDB24IWx5AYv2mkl&#10;Ee5TIke4GVvMr4huEdz/uie4ta3YtTkV8ODW2sxr7zm8R77zdBFuD6aUa3vhZu3Fj2B7cXJ9zuqA&#10;h2Tu5SwiwwrubAwmo1GjRqkJEybYWo4AmIDWrVsnvHDGuxcmJBZ4qeEO6VIOdCdr6Upt8LNiH+PH&#10;jxdesBu3gXCGB663ZL6SgXsjAxHK5sh0DTe1hHBCfbtT/PO5eS3d9Cs4pTxNhFt3KQ8W3EFN05Il&#10;uLGVWbNmCS8s6qaxds/awL/83MWbUg6o0w4uVTirxlnq+U7Pq85VO6c4PhLF4cOHhZPZs2fb+TYA&#10;7JyxAy9u9cyQ7A8fyBDSJTmRwHPy5vQLbumt4BLs2pwe2IpbazNOO9YO1l293ugabi9GuLEXmpqO&#10;GzcuKeuzV0F/COyF5mkm7SUrgflk0qRJwou1FW/BCu5sDAbenDlzpNGGXdRTQYMNePFKo42ULuUh&#10;TdOANMnyCaxgIWYC2Ad2Ai/JsJVdh3bJprdEvhIpQjQa6FRONNx0Dfe+ffuEkw0bNji2oAcfCwa4&#10;XpwtoU3TwqWU6xpu0/YQDfCwcuVK4YVormmECu7MpP7C99aDWwO/+Z0c3JxMQ4QLOIEbu/nzAx4Y&#10;O/Cyf79Z55iGjlBSv834iQbGUr4c+fwR7kxkTmQWdm0OD7fWZl2+Q3ZDgdwFxCGnI9zMw14DNjJ3&#10;7ly1cOFCO7cEAA848bAXThOx8ANboRkjvNi5xVuwgjsbI0eOHOq6665TF154ofzbwp9GSN0cvPDT&#10;C3U/KRFu34IfCkSB7kptEtjHRRddJLwkw1ZIJ6dxUdkC0TtKa6Q0TTOYUg6o3YYTJxthUcMNtODm&#10;p67hZuOvEa5pWoo9GM54iAbqwmjeAy/58uUL3GsOa3avEZvQWQ1H/o0/wg1XW/ZvCfzmj4JmJlIe&#10;Dfnz5xdO4MbWzvnBmGnZsqXwUrZs2cC9ZsF8ir0Quc4IIrhzui+47dqcHm6uzawbzKGUJmEDQNdw&#10;S/aQx0QtNnLNNdeoSy+91M4tAWAfNWrUEHtxsqlpVge2csEFFwgvdm7xFqzgzsZgs0PDmjJlytjJ&#10;KAB4oHkPvLBB9gIvbP4jpZSnRLgRWL7/TAEesBN4cUpYxgMEN0fzlClQxvdhAndGAecx0zTNpOCG&#10;k9y5cwsnhQsXdsxWJMLt29BRuw2i1XCnSykP2EMyozDwQHMjeHFj87d271rZFFcpUsUf4c6EMJII&#10;94HUCDf8BTs3nABcwIlXmjF6AfBQpEgR4YWx5AYvemwQvcwINM7TKeVuCm67NqcHPLi1NpMZxXde&#10;PG9xcWAC5mDmCexA99nwCrS94LRycn0mArpk+xL169Jf1YQ1E2RNzSrAPrATeHGrIWNWADyULl1a&#10;eEnGXs4iMox9G2woGczUEJBqp280N+B+r3kQsyP0d2D5TgU8aF70v5MNNogIbjzsoZCu1IGIpkG9&#10;ncJJsmyFlPLMRLhN1nBr+3DaVnRKuU6dl5TyoBpu3odr49gaSSnPE5RSnsOfUs7jbtacBkNz4pat&#10;rNmzRq65WpFqct2ZOSKPz7nlQGqEmzHndITbbV6yAuBB86L/bRqMITad0Y4E09ARbv7GTcGtObG2&#10;kgptH27YikS4fd958XzFU0QJdsDagx047YxLFJoXp+yF11i+c7m6bsh1qukHTdU5356j2n3eTlV5&#10;s4qIb/YjXoe2ETfsJStBc+KUrVg4ByOCm+Yxq1evVt9//7269dZb5azJZs2aqdNPP11dffXV6t13&#10;31XLly9X1EdagzAHnB0//fSTGjFihG2eEAD2tmLFCuHFC7WWvL9OYQuXUh5cw+1bUgL3Og/sAzuB&#10;l2TYys7DO0UAIbhjgUS4/zN7LBjYunWrcEL9nFO2gmjkqwxOKee7xw64AY6sAXQkD7YLSSn32QNI&#10;VpSbhZxmT/DCXG8ScE6XchHcRf2CO7MR7mDBDc9On21/6NAh4WTixInCkYX/+6OWEF7cqrPEcYVw&#10;QkBlBOwqWU3T4MSuzanAVtxamyXCfSw1wo2Dhnm1QK4CMr84PTckCmxk0KBB6tdff03YXmRO3btO&#10;PfHXE+rLuV/K3kJj/d716rrB14noNsm/E+DzoTOwl2XLlnn+87oF7IOGafBCgNPCOzAiuL/55hv1&#10;0EMPqYEDB6pKlSqpW265RT3//PPqgQceEOE9ZcoUdffdd6vPPvtMbdmSugmycBZMQJs2bRLRYJGK&#10;gwcPCi/8TDbwJGsxHU5wB9fsmgZ2Ai/JWLh007QyBWNLsXSrhpvjNeBk7969jvHC5+b7xpkCJMId&#10;aJiHA4EIOHzwHKLbWmADBELOk/yRcYRFMgAPNKuBF9NiAZvYdmCbcFS1SFV/hDsTkWk+89b9W0WI&#10;waGJlHJENpzATTLGkBcBD4wdeGEsuQHttIolpVwi3LppmsvHgsGJXZvTwq21GcEtEe6glHKyifLn&#10;yu/ZCDe8sF9OdG7BUT1z40w1ZOmQwD1pgfP7g5kfJG19iQc4OeHlwAHvf1Y3gXMTXuw65C0YEdyL&#10;Fi1S99xzjwjvxx57TF155ZXq3HPPlaZM999/vxowYIB6+eWXpeEObf0tzICawjPPPFO1b9/e1nIE&#10;gJjDCQQvFStWjEncmQQLu66bCj2HG+iIpukIN/aBncBLMpqyBDdNiwVF8gaOBTtiNsJdrFgx4YQm&#10;Pk6NodCUcjZ6RONIgd17ZK9s+EgnBzT1CYakyub0d19OVoQbHlq0aCG85MmTcdpuIti8f7NsEHFG&#10;lSpQyh/hzmSXciLc8MwxQCaaplGjDCfNmze3820A8FC3bl3hhbHkBhDcepxkBMZgMmq47dqcHm6u&#10;zThq+c4lpdw3lwJ+6gi31wQ39tKtWzfVsWPHhNdnnPfzt86PmB3GfMvJECt3rQzc401gH9QpYy+V&#10;K1c2ai9ZCcwnbdu2FV5s0zRvwchM369fP/nC8+aN7GFu0KCBuuGGG1STJk0C91g4DQZe7dq1VbVq&#10;1eyiHgCTMk184IWfyZ6kWfyO/3dchDW3UMgxUCeZPwYK+8BO4MVtW0FE7T6yWzY6NE2LpYZbjgUL&#10;NE0z5cXFNmjKAielSpVyzFZCu5QDxAHRFS24cUBwXURgQkHkLtmCu0KFCsKL6QV9w74NIpYrFqqo&#10;8ufML5tB+Im3xhAuEdw4tSoUquCv4XY4bTRnzpzCCdzY+dYPxgxjB15wsLsx3+oIN5HrjCAR7pzu&#10;dynHPuDErs2pwDbcWpuZZ1Mi3IEMIr4HrwpubS/Vq1d3xF5imT+9XseNfdDMFF5w5rkxt2QFYB9V&#10;q1YVXuzc4i0Y+TaCPXC7du1SY8aMUV999ZX69NNP1SeffCI30s0ZINYgzIFN5pEjR+RmU0v8gAfq&#10;WuCEdFjTvLBord69Wk1bP00t3r44XW0niz7CkYU+nNBElDFGEOYmP2sybYXUNSLVRJtCI7qRQOdu&#10;hJjJjTI8YCNwQsNHp3hJ6VIeJLjlPFifDZDqyPWQUg7C8aHPF05mSjnpwfBiulZ5w94NvjdUqlLh&#10;SikpwvAXbzddxPXuQ7ulMSHi3VRKudO2ktUBD/ABL27Mt0Ai3L7/YolwJ0twwwOccLO24gc8uLU2&#10;S9M035oaGuHGqedFwe2kvbB+1C1RN2KPA3goV7CcqlykcuAebwIe9PqM3Zi0l6wEeNDrs+XEWzCq&#10;dkkXf+GFF9Tjjz8uBfzDhw+XJiHcEOEWZsEkRFr/0KFDZWKy8E9GNNiAF9ONNlbtWqUe/+txdeVP&#10;V6obhtwgP2/99VY1b8u8wDP8KeVEeAvkLBC4Jy1SItyGa7ixjyFDhggvbjfaINqAAKIumy7csXiq&#10;iQZzpA+bIx3RMgFq5uBk1qxZjtkK3zfOgjQRbt8miM1ecEo5z/Gi4EZYMn/Di+mmaRv3bRQeEMnY&#10;BoAfRHc82HZwm2SS4KgpXaC0kZRy6gnhBG5MOyKyCuCBsQMvbtUrx1vDzfNooOVm0zS7NqeHW2sz&#10;zjrSqZlHiuUrllLDzU+vNk3DXr799ls1ePDghO0Fm29RroXqVq1b4J60KJK7iLq68dVpjqP0IrAP&#10;muthL0uWLDG6l8tKwD5orgcvbu/lLKLDqOBmMDAQ+vTpI53J33rrrZTbU089FXiWhSkwAa1du1Yc&#10;H3YySsX+/fuFF36aAjVQz41/Tr0x5Q01af0ktWDbAjVr8yzpCtp7RG+1YOsCeZ6klCO4fQt9OMix&#10;YCefog4ePyjCwxSwD+wEXty2FRHcPvFYKn8p2QzEAjghPdi04MZLDCe7d+92jBe+b4DDQAMRjQ2I&#10;4D6eQYQ7yTXc8IB4ghfTYkELbtLAsQ0cUIjteMURr8Pfl85fWhXOXdhISjlcwAnc2Pk2FWS5wQtj&#10;yQ3w3eK0i1VwJyvCDSd2bU4LN9ZmvmsENzaCuAyOcOP4xg4O/+O9CDe8rF+/PmF74bqJXvdt31dd&#10;UOeClOadoFyBcur17q/L/bE4vpMNmqXBC40ZLfzAPmiYBi92bvEWjApuUsmKFy+uTj311JRD+/WN&#10;ui4Ls6CmsG/fvuqOO+6wzRMCYBGhqRG80DHfxKLCJDdm1Rj1w6If0okiomqT1k1Sn8/+PKVDOXWp&#10;4RqmAaKgeN5Np7hhH3feeafwgt24iT1H9ghPJfKViFlwkzKKcGJzZFJ4VqlSRTjp2rWrY+UviEVs&#10;BGeKBo2bUgT3v/4abhA1wm3wuqOBkqErrrhCeClQILyjyClIDbePKwQ3ThauHf4yK7jLFiwrPOOk&#10;cXpTXbBgQeHk8ssvT7ixUXYBY4ZmT/BCYyM3oLOBYhHcOL2kaZrPFtwU3HZtTg831mbA2MfBS3kJ&#10;84kGc6pXu5RjLwSu/ve//zliL8yFzco2U291f0t1qNJB7mtXqZ1acfcKdVWjq2RMeB3YR+PGjcVe&#10;WrVqZcxeshqwD06Gghe393IW0WFEcO/Zs0duNL4oUaKEnEuKl1vfz40zuC3MggmIjR83Oxn5AQ9s&#10;AuGEnyZ42XFoh0SzEU/hwOaOiDe13QhuIp4s9OGA91m6lBuu4U6mraREuPPFHuFmc0TnajZHpiLc&#10;8KB5cdJWdJfydCnlNE07GpRS7vu+vZhSDg96DJm0Fa5fN01DcHPNXDv8xJtSrgU3ERwEN3+P3cRb&#10;Cx4NJmwlqyPUVtzgRSLcvv9iEQ3YBBFu5mAyHtxqFKVtxfQYykoIthWTY4hxT4SblGnmYP0+zC/M&#10;DV4U3CbshdfB2a9tnrGgs6eyAvj8mhc756ZCc+KkrVg4AyMj68EHH5Rb//791bx589Sjjz4qHhfO&#10;4daPcS63hVmwYSUV1skzhLM64IHURngx1VSC6FtGYohIN3WDLOxs+vG2h5scdYSblHKTgAfsxMnU&#10;6Vghgtu3SS6Zv2TMghuu2DDBNfW4JgAPZOnACfW5TvGiU8pznRzSNC1nAbX3cNqUci92KYcHUj7h&#10;xWStMjxxdjaQCLdvHCQS4SaaSf02tfK8Fo369HfhBOACTuDG7THkVcADYwde3Gomh6Bifoglwq2z&#10;JgBzrJP2EA3wACdurc28Bw4F5pXdh3fLdbrxvvFAPqPhtRlIhNs3d9IzRB/NCJhTdYTbazXccAEv&#10;BKuc5IV9iHZe6qyqrIJge6GXiCl7yWqAh2Tt5Syiw4jgLleunNxII2/durWcv12/fn35XT9WpkyZ&#10;wLMtTIGGCTRP+Ouvv2xjlgCYgNasWSO8mKpxwUuua07DgYWdaG6J/CUyrOHWEW7THnfsAzuBl2Q1&#10;TYtHcMOh6Qg32LFjh3CyaNEix8Sl3uwGb/ZSItyBlHKvN02bNm2a8GKyaRqZImwI85ySJ6WbMI3T&#10;EolwU7ZAFIfoJ52KeS2ngLCEk+nTpxt1RGQlwMPChQuFF8aSG9DzQSwRbrEp3xyL80vPxW7AzbUZ&#10;59SibYvUV3O/Ui9MeEH1m9BPDVwwUK3avSrwDG/AjbUZhEa4NbAFr0a4sZfffvtN/fHHH47aC44F&#10;fUwl821WAvZBTTv2smrVKmP2ktWAfYwbN054sU3TvAUjgvuxxx5TF198sbrvvvvUE088EfZ2zz33&#10;BJ5tYRJsAvECWqSCCQleTE1GLNqnVzpd1SlRJ3BPWtC4qWu1rqpkvpKpx4JF6FKum6ZJSrnvP5NA&#10;PMGL29Ap5fARc4Rb13D7xKnJSC+CAU6IzjmVnhUupVwi3D67QQSy2YuphjtJghtw7IhpW9myf4tw&#10;pZ1XjAN44r64I9z7/YIb4Q5/nNHMEWxOCyw4gRuLVDB24MWtDbFEuGNMKeczYRc4vzbt3yTZMm59&#10;TjgxvTYzf03dMFXdO/JeddeIu9TLk15WL058Ud067Fb18OiH1dIdSwPP9AZMr81AIty+uVMEd1CW&#10;kXQp103TPCa4Aeuz0w5OBHdwhDuriVZtL046IbIDmFfgxcJbMCK4mSxJH0dwv/LKK+KZW716tSy8&#10;Fu6BGo4zzzxTtWvXTv5t4U9FrlixovDCT6dEVDB4TY7d+F+r/6nqRasH7vWDyPbtp96uetbpKc+T&#10;qMp/x1WB3BEEdyClnOeZBPbRvn174cVNW8HZQBo1G5x4U8oL5/E3TTMZ4S5WrJhwUqdOHcdsRYvF&#10;YMFN5JZUZzY/Ow/ulAgM8GLTNOrlaG4EL7lzp3a4dRpbD2wVrioVqSS/OxLhzltC+NMR7nhfJxry&#10;5MkjnNDwCY4s/LZSt25d4aVo0aKBe80iRXBnkFLOnPP7it+luSU29euyX9WTY5+UppamhYdbazMO&#10;3efHP69+X/l7GhG5/9h+ue5nxj7jmWwM5lfTazOQCLfv+hHckVLKvSa4sRGaD3bo0MHRuYV+Mno9&#10;gheTa6nTwD7ImsVeaMhoyl6yGrCVtm3bCi9u7uUsMoaRXQFf8nXXXSdp45zB+fLLL6trr71WXX/9&#10;9erVV1+Vc0ppomZhFkzMLFx0hbeTkR/wQGdleOGnKV4Qgz1r90yJcjcp3UR+tq/cXt3W4jY5Aguk&#10;RLgzSCmXY8EMbgLhATuBFzfFAtdPozDEEBsgnAuxgM2R6S7lcIKIghMaQDplKzqlPFhwc/1s9qgz&#10;XrNnjVwXj3NfKJJdww0PJUuWFF5MLuhbDmwRrioV8gtuqeE+Jf4abpoCbdq3SbhNiXDn9Ee443md&#10;jAAXcAI3puaVrAZ4YOzAC2PJDV5ENPjeJprgxiZGLB+h/jfyf+q3Zb+J44Vo70ezPlJ3/HaHiG6T&#10;cGttnr9lvvpj1R+B39Jj8JLBaulOb0S54cGNtRn7SIlwB83BzKnBKeVeivZiLxUqVJByTCfX5+AI&#10;N8hKaeXYR/78+cVeOCHCjbklKwAe0F7w4uZeziJjGPk2+JIvuOACde+994rY5gzu3r17ixcKsX3z&#10;zTerSy+9NPBsC1NgwSCrwK1mNVkB8ED6EZzw0yQvCCIWNKLa97W+T+5bv2+9LPQaLOyIikiCW0e4&#10;TXvck2UrbHz2HN4jnJDmG+uiqVPKEUymvPLwQPQHTsjacYoXncYcvNmTzUPO/CIGEdzULhfLU0yc&#10;LaFIiXAnKaUcHuADXkxGx3RKeeXC/uOkuGaunTKCeCLTCGvGIk4NMgYQYiK4HY5wm7CVrI5QW3GD&#10;F77rjFLKaUz4+F+Pq8XbF6exAcTW3C1zJQXbyQ72oYAHOOFmkhOcCFxTJJA5tWpX+Fpurn/6hulq&#10;5PKR6u9tfxuPhMODG2sz64Wu4Q6NcLMO07mb+detjvWxwJS9SNO0IKfjtgPbAv/yPtyyl6wGU7Zi&#10;kTiMCG42j3j7CxcuLCkfNWvWVFWrVpXfDx48qGiMYesLzIMBR0bBJ598IpseC/9kNHfuXOGFDvom&#10;J6R1e9aJx7h2idqqS7UussCv37M+Td2cbtQTqYabCDdCgU2TFmomgH18/PHHwgt24xbY/FDDXTRv&#10;UUkXjhXMMW6klNO8R2flOLXhZINDDTcR12AQzUYMrtntj3DT4CscUgR3kiLcbG5++ukn4eXAAXOf&#10;gQg3XFUqHIhwnxzUpTwOobx5/2b5yfjj77khuLG74M1moqA7OZwMGjRIOLLwOyEYO/Cybt26wL1m&#10;octv+J4jgQj2gq0LAr+lx/SN09XMTTMDvzkPt9bmYvnSl6SEItgBrAE/7T9vrzp+0VFdMPACdfpn&#10;p6urfr5KhLcpuLE285rMm9y47tAIt84owsHt5NyQKLCX1157TX3wwQeO2ktohHv7we2Bf3kffJc0&#10;ZMReZs6caXQvl5WAfXzxxRfCi5t7OYuMYURwY/iI6gEDBqibbrpJDqe/7LLL1N9//y2p5tRzjx8/&#10;PvBsC4vsifV714vgrl+yvizk3Wt0l9qxyesnB57hX9jxqBfMXVCiMqGgaRobAWBSWCYLEuE+skci&#10;j9E2yKGAE92lPFmR3syAuZHvG4Q6GCTCnTOPnM/uZcHtBuCJGm5JKQ+p4RbBHcdmGMHN2CpVoJQ4&#10;arTgJsrlZITbIvlA4DNP8j1Hi3Dr890jgcc27/M7arIy2ldqn1KSEQ61itdSLcu3DPzmH3eI7RuH&#10;3Cg/mWMo+6Gh1rcLvpVGa8t2LMuy4ob5hHHPTxy2wU5PbIbfKVthXSaTJrtDZ9hpZKUIt4VFVoMR&#10;wU2HvCZNmqh+/fpJPdt7772nJk+eLN7cq666SuqWLMwjZ86c0rjuhhtuUDlyxNaMKruDRRUHELw0&#10;atRIfjcBNiTr9q5TOw7uUHVL1pXUtXNqniObQQS3TlejNpsFL1JKOdFtboCNjylgHzfeeKPwgt24&#10;BTZ0EuHOE2eE2/cfGyYEE7yY2gBWqlRJOHGqWQ3ftf6swemMABsgwr1279qMBbfvv2Q5GsheuvDC&#10;C4UXauhMgPGRIrh1hPukoC7lcQhl6rcZ55wOAOBPmqZRw+2g4KbuFE569epltLY9K4Exw9iBF2oK&#10;TYPvk1Ro5gdKVCKhWtFqKfNqOCC8KhfxlzKYgFtrc75c+dTTHZ8W2w926OY4KYeqWKiievust9OU&#10;rZBi/OXcL9XyncsD96QF9eB/rf4rjUhzCm6szVwf6w2ZY8y3oSU72ATOOBHcvjnYK8BeKNG85ZZb&#10;HLUXnVKunfrbDmYdwY19cNww9kITTxP2khWBfVxzzTXCi5t7OYuMYURws9lAWFerVk1t2rRJzg78&#10;4Ycf1KhRoyRlaOPGjfboFBfABMSA42YnIz/gAfuEE36a4gURSISbBa128dpy/EjHqh1lo7No6yK1&#10;/YA/devwscNRm6bpqB6bJZMCK1m2guDWEW42QbFCR7gRZqSQmkj/gwcEA5ywiDnBCxvVf33/geAj&#10;aQARbgQlG0KuiwZf4SCC2/e5kiW44QE+4MUJJ0Q4IIaJRLEhLlvA76DVKeVshDMV4Q40KpQIN8eC&#10;Hd2XcgatE3DaVrIDQm3FNC8IJaLTfN/RHHjNyzZXp1U4LfBbenSq2kk1LNUw8JvzgAc44WaSEwTk&#10;xfUuVs90fEaO1wPMO2RbfXrep6pztc5ynwZlUIjtSI4o5mtS8Xcf3h24xznAg+m1mRRqeoaQUcY8&#10;EAr4whnnNcFtyl50Sjn9QlhTM5tSjhN516FdasPeDXLKhhsZEG7YS1aEKVuxSBxGdkt80W+++ab6&#10;7LPPpEFalSpV1NKlS6XujzrRZ555RqLdFmZBeh11czg93JgAswLggVpLeOGnKV5IzeJcVyILbPSZ&#10;+PjZpEwT8SLP2zJPRBULOynGkQQ3IMWNxdBkSjk8YCfwYro5TjC4JgQmC364DVA0EIlggwSHHG/i&#10;NOCEc0/hZPfu3Y7YSnCEO7h+EEgNd1AabKQIN8/BHuJNKed92Wyu3LlSrd2zNtNOCl5n27Ztwoup&#10;WmVKMfheaTioedLOJzbC8aR7Mg4RYMER7pQabgcj3HABJ3DjhK1kB8ADYwdeGEumecH5Jv0RTskZ&#10;NYJNqc4TZzyhWldoncbRh8OrY5WO6oXOLxhzJgE312ai3G0rtVU1i9WU35lnHj/jcdW5alqxDXD+&#10;6uyrSBCnYQbPyQzgwfTajMBk3BfMVVC+61DoCDfP85Lgxl7Wr18vwSon12eJcPvmwHKFysm1Zyal&#10;nL/5Zckv6sUJL6q+f/ZVz45/Vo6c070zTAH7oIcI9rJv3z7j4yirAB42b94svLi5l7PIGMZWFBYr&#10;zt087bTTJP2QNDsi3jQ5QIjT/MHCLNgAjhw5UurlbRMfP5iMmIjghZ+mJmnSYUll5RxuxDSCG8HA&#10;Jgcv8uzNs0XwaOEQVXD7BIIILIMRTexj3LhxwoubtsI1cQ53vDXc4sU9OadsnERw+24msHPnTuFk&#10;8eLFjtiK3qwiAEPTGXXTNA3OjA6HYHuI9TMRMR62dJhsiO77/T51/+/3q2fHPRu1cVQksIjTpAZe&#10;KB8yAS24yxUsl+Kll2PBfNfOBjGeyLQIbt9rhApunD1srJ2aAxCUcMJRmHaj4wc80LsFXtw4ClTK&#10;bnxfJ9+vtptwYPxwROOr3V5V97S6J2WevrPlner1M18Xx6hJuL0244igDhswb0RKCS9ToIwqX7C8&#10;ZGKFA84JuCK7yGm4sTYjMMmoYt0It95owc3c4yXBjY38/vvvjjbvBBLh9u1DmGdFcB+KT3AjtjlK&#10;r/fI3uqVya+oz+d+rl6f8rrqPaK3emvqW7IHMgXsY8OGDWIv9IwyYS9ZEdjKxIkThRc393IWGcOI&#10;4GZCWLRokfrmm2/Uww8/LOdv9+nTR02ZMkXVqVNHvfLKK9JBz8I88ubNq3Lnjj1V90QA6UfwQqqj&#10;KdBheeO+jap6seqSvgYQWR2qdpBU1oXbFsoGiMVOC4lIkJRy3+bx4HGzTdM4Jxde3ALRFLjguuLt&#10;Ug4QrGySRXAfMyO4cRzCCVk7TizoXLPuUB4qCHTTNI2oKeW+/3DWRNo4B4PN9qC/B6kHRj2g3p/5&#10;vpy9SwTipUkvqduG3abmbJ4TeGbsyJUrl1FbofcB4kkEt+8/gEgSwe0bM/FEpqWG2/efTinHzsgS&#10;ILOEtHUno3VwAjcWqWDswEs0AewUpJ+D7z/GUkYgc4K08ltb3Kqalmkqc8mFdS9UjUqb6+0RDDhx&#10;a23GuaTThZk3iPKGm8/oi3FenfNU+ULlA/ekRYtyLVS7yu2irleJwPTaLBHuw3tlTY4U4fZiSjlg&#10;febmJMgMYy7VTpZ4ItzYz5jVY9SHMz+URp/B8+jG/RvV57M/FyevSSGs7YWfFqlgXoEXC2/BiOCm&#10;FT1dyfv37y9e7c6dO6vHH39cvfjii+qJJ56QzuXcZ2EWLFo9evRQHTt2tBNSAGykOA8eXmiIZWJj&#10;xQJDhJuUqhrFaqSJXtOsh3OFWaDkDFifeGCBRzxG+iwisHxiw2RKOfaBncCLSUdEMNjQUAvItYV2&#10;jI0FbBBSBLfvZgLFixcXTurVq+dIiunx//wp5aEN0wDXkibCHalpGiUGgc+ij0CKBN4LwYm4XrJj&#10;SRqBDmcT101Uz49/Pq6oCe/dsmVL4cXpDaCGRLiPHZaNoB4XCdVw+16jdAF/hBsHF1EsNtdEu5wS&#10;3Gxw4OTUU091xFayA+CBxkbwwlgyDZ1SzvcbC7ALop3MP4wHyT4xsCaEws21mTmAtYMxpYH41qcl&#10;BINrp777qQ5PSTmHBnMzHc/7tu9rzCHBa5pemxGYe44GItxBzk0NiXDn8F6EG3s5++yzZd/slL1g&#10;FzggyBZinmV+jaeGe9fhXbJ+0Bw2HAg6jFs7TvZCJoB9VKhQQeyFY4dN2EtWBPbRvn174cWtvZxF&#10;bDCyK8Cj/eGHH0rN9ssvvyzdj9u1a6dq166tSpcuLd4XBruFWTABFSlSRBUqVMhORgHAA/YHL/w0&#10;wQubG5rPIG4Q13rzx3ux0J9W/jSpoaWOm2gD0RhEZyRowW0ypZzPhp3Ai1u2QnofUX44gYN435cN&#10;ApEKU4Kbz8NcBieIKSd4YXPDpj6cc0E3TdOIJLgR6/rvOWYuGnivKRumiHMnHBAnHP+zaPuiwD0Z&#10;Ax7oyA0vpoSljnATaUsT4T7Fn1Iea4QbYb4t0HlXp5Tz+SWbwPdaOHzCCY/MAC7gBG6csJXsAHhg&#10;7MALY8k0LzIP+LYW1C3HCuq5GXfM27FkjDgBeIATN9Zm7Bs7ZzzRKwPbjyS4AY6/yxpcpuqXqi+/&#10;83w6nf90yU9SEmUqug0Pptdm1pyMItw6pTwep55paHspXLiwY7ywNuBUoIlnSkp5HF3KKVNCTEdy&#10;WPK6zOMmGuyBYHvB8WvCXrIi4MHtvZxFbDCyW2LjQe02jS+oUSLFTm/MxKt25Ii666675PeMQP0X&#10;Kel4sEqVKqW6du2qZsyYkSLYZ8+eLe+FJ4cFnRvRFw1qGP766y85moSacjw/1Njpv6db+ogRI+Q1&#10;ihUrps4880xJh88ODgGugevnlh2uxwnAA9E8OOGnCV5YYNbsXiPdlUljDRbT1Om2qdhGzoGdv3W+&#10;Onr8qCzwsQjujKKZiSAZtoJ3HcFNPSC8xAs2CAVyFpCNJDenAQ+aF6dsRUe4QxumAZ3qrAVmpJRy&#10;FlG9Wcwo6wFBvXHvxoibIsCma8v+LYHfMgafX48hJzgJh4g13DlTI9yxvDf2hYiC72L5igXu9Y9D&#10;+KaJXDRu4gGfx+S8khURaiumeYk3wg2wDWwBu+LmxnfHe8CJyTGkwVhhfDNnVCxcUQQ1gpvvJRLg&#10;RAslHJs4q0rkLxE2M8cpwIO2FVNjiDVH13CHE9xcnxdTyk3YC9eHAwJowc13HqujAf7gMRpw1mRm&#10;bY8F8KB5sXNuKkzYioUzMBOeCGDLli3q008/FcFLmjlfPvddfPHF0owoFiDaabZGPThNnZo1ayZN&#10;2IIbsJB+RNdzOjhyo1kA4P0WLFggUfbTTz9d/fnnn6p169bquuuuS+lqOH/+fEl179mzpxxfxnvd&#10;eeed8r5ZHXD+7LPPqnfffVcdP+6O597r4Dun4RO8BDtenAQL+qo9q2RzUzxvWtFE05kGpRvIYkWE&#10;m3QsFiQtssKBv+HxeLtSxwPs45133hFesBs3oCPcIrh9C3O8YCPI37I5ksiWAaxevVo44UjDaBvU&#10;WJFSwx1m44qwLJy7cIoYRzREsk8tzKlBjgaegx1m5NApW9B/9FYsYCFnPoYXE/Mk14xdaMGtoSPc&#10;OjIDjxmBmkQieTi/gjmAW0QWG0ynBDdrCpx8++23wpGFv58LzZ7ghcZGphFPDbcGx2TpqK3TNf2R&#10;4ObazFghvZe5krmAuSNahBvwN4xBgMPKZPMrDdNrM68nNdxH9goXYVPKTwpEuP/xluDGXp577jn1&#10;xhtvOGYvZAnh8BdnZN5iIrgBqeKxAAdMy/ItIzb3LJK7iDwePIc7Cb5PjhnGXqZOneq4vWRVYB80&#10;pYYXt/ZyFrHBqOBu1KiR1J18+eWXMiDoUH7PPfeoggULqvfeey/wrOigHq5v374ilGm4dv/998sx&#10;I8uWLQs8w29gdCvk6DHa4ZNmou8nWs1Glih506ZN1aOPPipGOHz4cIluEy0n9YK0dx5/5JFHpEMm&#10;kfOsDq4bZ0S5cqlRIgslKZ/wwk+nwaS/+9BuqdGuWKhimqga4Hsg6t24dGNJ8yW1PNYIt0nBzefC&#10;TkzVzoUDgopNHSIz0xFuwzXczCVw4lR6FptXNvThUsp192C+a/77Ys4XavK6yXK+aSh0BO/g0egR&#10;bl6LTU+kM4UR5O0qtVN1itcJ3JMxxIZLlRJeTNSfIpqIPCOc6JqsnVE4WBDJgM0wzouMsPWgP+Ux&#10;dNOHIEtJKY/hdWIBXMAJ3Lg1hrICyCyDF70um4QIbt8cHC56GQlk3zHHMp+4JbixDzhxY21mrNDH&#10;gDTqSoUqCTekDkcT3MzL+nHmJJpguQGja7PvPzKCWEdD+2VoYAMiuH3riZcEt7YXapadsheujxs8&#10;4ACmcSkgDTwWsLZ0q95NXVL/EnFgBIM1/Zxa56hedXtF3dskivz58wsvpFBb+IF9lC1bVngxPbdY&#10;xAejgpvBcNFFF6kmTZpIpJuO5WxGENtsYOMFC+n06dNlAa9YsaLcR30Yrzlnzhxp0kZTtq+//loi&#10;DKSur1ixQh5nogLUwNSqVUuENoJ75cqVqnz58vIcgJFSZx5OcOOtR6zzd9y87j0izf6KK65Q5557&#10;rpGNcVYEE1DNmjWFF346PSFho0QPiAhUKFQhXYQbUJvbtGxT6dDNBpHNf7RFSQvujNKHEwH2QZYH&#10;vLjVaINoA2IysxFuohGktJkU3MwFcEJmjRO2wuYVG8lxSlqO2egPWTJEjV45Wq6F+reH/3hYXfzj&#10;xar/jP7pusdKhNv3eTJywvAcROuDbR9U9UrUk7RsDZoDdarSST18+sNx1WLzXEp04MVE0zTENnyw&#10;aWNjrHlHeBONwRlBdgRcZgR4Q0CFRvB1hNvJlHLWIjiBm3j4zM6AB8YOvOg11iR02U28DjzmWGzL&#10;LcHt5tpMJDMlwl2ooggsSSmPcp0iyP/9RxyD/OTEDeYtk2Ccm1ybmS+I3jKPcO16Lg4G87IXU8qx&#10;l8svv1ydf/75jtkLqePMo9gD64Leq+jMhlhAxgRrC+fZ6z0Mztv7W9+vnuzwpJzSYgrYBxmp2Av9&#10;oZy2l6wK7IOGafDi1l7OIjYY2RUMHDgw5UZ6N186tdikZzKRUjM9dOjQwLNjByL5/fffV7fffrt4&#10;hgE/iZpz1NgzzzwjEfV+/frJ+yGQDx06JJ714KNa8J7u3btXHufsVDZKwcBRQHpgKIiqv/322yLq&#10;uXn9aDMmIK6dm52M/IAH7BFOmJic5oUFbNXuVbL40PAp3MYPIVG/ZP2UNEbAwh9pQ0NKuWnBnQxb&#10;SZNSnokINxHPArnNRbjhARuBE6caPrHJQ0yTxqrB9z5381z16uRX1YJtCyQSo8FGl/NMf178cxr7&#10;QDCycYwl64ENZM/aPdWj7R5VtUvUlvuwP4T222e/rRqWDh/9jgR4YD6FFxPCEhGMM4q60eDUe96X&#10;DTFNrnDWxBKZRjiwuU4X4fbZmwhuB7uUw4WTtpIdAA/wAS8m5ttQMA8wfnQGSKxwW3DDA5xwM82J&#10;jnAXylVIVSpcKTWlPMr44XHmKk7ZINLN76YFKDyYWpv5TmdsnKGGLhkqrztq5Sj14oQX1eT1k9PU&#10;LEuEO0c+mV+8JLhN2AvXxw174LoR3Kwx8QhugOhmT6MzkbpW76oebf+oUbEN4EGvz9iNk/aSlQEP&#10;en22nHgLRgT3kCFD0twmT56sSpQooWrUqCFncXPf6NGjA8+ODUS2X3/9ddWqVSs5VkyDVJK6detK&#10;ZJrGaldddZXKly+fHPzOBggxTaSbiLQGdYf8HY8ToUGUB+PAgQOS9h4KnlumTBmJrnPTot+rwKGw&#10;ZMkSieLzbwu/uKEkAV74GUnkZhZErJfsWCJRbDb54SLXPIcNjF6gFm5dqB4f87hsCMIhJcKdQfpw&#10;IsA+sBN4cctW2ByL4M6TyQi3b5NgMsKNbTAXwMnWrVsdsRU2ubxOsJDEkUKncGr6wwHROHzZ8DRR&#10;bjaFIFYnDJHiJmWaSIQLEJG4q9Vdqm7JuvJ7PMA+1q9fL7yYqD/dfWS3CJ9SBUrJdxwMshpwQEmE&#10;+7+M35suunAeKrgRZJJS7nuvaKm18YCMJziBGzvf+oGtM3bg5eDBg47Pt6GQpmm+99DjI1YQ5XNT&#10;cGMfcOLG2oyoommaRLip4Y4lwu2baxDcDUo1kLkDx168Qixe8L2ZWpunrJ+i7ht5nxq6dKhc9/SN&#10;09XLk15W/xvxPzV+7fjAswKC2zc3sJ54SXBreyFj0yl74fpwLCC4cV5Txw3i/Z5xkIoDJzCP4sAI&#10;t+9xGtjHnj17hBd6QpmeW7IKsI9Vq1YJL6bnFov4YGRU9OnTJ92NqPPzzz8v9dj8TmOyWMAgopEG&#10;YpuzcG+44Yao6ehsABHQ2qtevXp1tW3bNtkEAQYotd4tWrQQLxApKdR/8xywdu1aaexGPXcoENmX&#10;XHKJuvnmm+V25ZVXBh7xJkirJ8OAZnN24PmBPfEdwwu1+k5P0gigpTuWSnSORk2hYEP4w8IfJE1Y&#10;i0TqTL+Y+4W6YcgNaur6qXJfMBDceCpN1nBjH9gJvLjR8IlND8eKsMHlvGW4iPe7kAi34RpuFnI4&#10;Wbx4sSNjKNw53NgMtfyRjrqCK0Q3aaEabJIkwh3HUXFwpAU6GyL+ywzggWwjeCFDyGlwbA92IRHu&#10;kFp3NsQIIzaKCIKMoFPKw9VwO51SjmMXTliv7HzrBzyQbQYvsTZKTQRSw+37L7Mp5WRWOGUP0eDW&#10;2sxcw1jB8UQNt6SU++YORFW0btRaQBER54xmXiO0rMVpmFqbcbg98scjcjxi8ByL0w7h/fhfj6dE&#10;+5lf4EfEqO9xN2whFmAvNB+kAbFT6zPfP9eJ7Wc2pRyQPcG40WCtcgPYB3t37IWGjE7ZS1YH8wkB&#10;R3gx4RC3yDyMCG6EcUY3UstjAY3W6M5YvHhxdd5550lUevv27bLRw7DoQj5gwAAR0fPmzZM6caLZ&#10;pJaTZsJ78bzPPvtM6rxfeOEFEeNnnXWWCG6EN97Ujz/+WOq26ViOsA4nuHlvXlPfSGfxMhBpNE9w&#10;o3YuK4EMCHjhp9PQEW4ao4Vu8lkQ2Pi8MOEFRXfy4NRhFj6OCXtizBPpUv0QBqZTygF2Ai+m05Dg&#10;4fsF36t7f79X0qsHLR6kzh5wtvpg5gdxCcjgCLdstA0suMwRcOLUebk6pTxYSOpNXjTwfDZGGhLB&#10;832cePiCI21D/ORzZAbwwBGK8GJiDtQRbgQ33AQjRXD7NsOh4yQc2PyFE9xEsRhX0qXcIcHD+gAn&#10;cGN6DGUVwANjB14YS6ahHW98v/FAC263ItzwAiem12bWGMYAQpMIN70MuFZ+j9aNGsHNXIXYRnTD&#10;K2uXaZhYm2dvnq0mrp0Y+C09iH7r7DLpUu6bW+GNa45ljnED2l7oKeLU3HL0X79TQWq4T/YJ7sAx&#10;lBzJGA8oe2Lc6CPCsB23QAYrvFAGapGKkiVLCi92HfIWjAhuhHFGXb45vuu1116To7iiAe/44MGD&#10;pdEazVdocEYq988//yyP4zXXqebdu3eX1x02bFjKxFS/fn31wAMPiCeZZjZ4fmjgRso4jzds2FA9&#10;9NBD8h6dOnVSy5cvlzptE10y3QabYY5QgxevOwfcAt85WQ/wQnaDkxMSUYDRK0ar9XvXq5L5Skqz&#10;qlBMXDdRrdi1IvBbeszaNCtdajEbJKKRJgU39oGdwItpWxn09yB11c9XSZd2wGI9b+s8dedvd6ov&#10;534Z84YXrzw13GyOEJOxRDzjBRtiOGncuLEjtsJnxDHA5l6jcJ7CqlnZZlJjGQ7Ue9cpUUdVK1ot&#10;cI9fUBDhjscm2EDqLIlEHBQIS45ZhBeTTdNwWoUen4bgRihznE0s37eklP+XPqVcdynnvZxKKWfz&#10;Bydt27YVjiz88y1NU+GFTaBpMB6w60wJbt84c0twu7U2w8WGvRvk+kgZZt6h3hZhGU1AS4TbJzbp&#10;Q+KW4Da1Nq/ZvSbqGOexVbtWyb95T+YX+MGWTKwpmQE20qtXL2mG5ZS96Ag3Y4W1FPtgLQ13KkY0&#10;0CCWCDdrGK/jluDmu6pSpYrYi4kme7GC+QIbo+npyOUjJUPLhPM/VmAfXbt2FV4IDFp4B0Z2BXQm&#10;J/W7W7du6umnn5YzW3/99Vf1448/ypnYdFvs3LmzpOAhoqOBM7uJQJBGQ42cvvEabGrat28v6Y2c&#10;y43YHjRokBxHpgcfBtexY0c1duxYiWSPHz9eNW/ePOVxvO5Euzm2jNcgbQeRnqzB6yS4Bjjilh2u&#10;xwnAg+ZF/ztRILS/mvuVqvxGZXX7b7fLfT8s+kHd/uvt6u9tf6ds4FjMth+IvhixyQlN6RLBfZL5&#10;Y8HcsBVS6u8cfmfYDRD3PTnmSbX/SGxnO+OVZ7Mgm6OjB2Xz4CS0fThpK3y/LMbBEW6+29Mrna4u&#10;rX+pRBuCwfOovb65+c1yvRpacO8/Fvs52GwgtUDne8issNCcOG0rcIMAXrNnjZyVSxbI+j3rUzpP&#10;gzQR7gyEMjaBgIKn0PKOfLn8Ee6Dxw+KmHACpnjJyoAHzYv+t0mII8n3X7w9IURw53A3wu2GrXAt&#10;G/ZtkAwa+orwXiK8fddKKnA4MD9pwY2jSgtu06nC2j6cthXq1qPVFPNY5SKV5d+8J/OLzA0eEtya&#10;FyftRdLmfXsXbF8i3IGU8ngj3Jv2b5I1u2W5lvI62I5TWUPRoG3EaXuJFYyTdXvWqd4je6uG/Ruq&#10;8747T3Uf0F1Vf7u6em/6e46tK/FCc+KkrVg4AyOCm8Zl1Jpce+210pmc47qefPJJ6SRO8zPO1KZp&#10;Gmdec8SXhRkw6VHjwtnkyfS4eQnwQNM8eKEhVqK88PeI69t+vS1NjS0b+S/nfameH/+8eIB5nm9J&#10;UFWKVkmXJhsMNkZEFYKhBbcWSybA58NO4MXkYjl9w/SIGz1APfuEdRMCv2UMBCniE26cFtxwglMQ&#10;Tuj9kKitADZwklIeErnlCDk6u95z2j0SKahZrKaqW6KuurDuhar/Of3lGLlgSAq6by2NxybYACBC&#10;gRYmmQE8UNYDL07VE7K5/3v73+qu4Xep16e8LimvH836SLX9rK16bfJrKVEXiXDrpmkZbIZ3HvbX&#10;qZLqGFrTy5jiBkgrdwJwASc7duxwxFayA+ABRze8MJZM8yKbXN9bZFSiEQqe72aE2621WQT33g0y&#10;R+qU4SJ5isi8GbxeBYO/2X5ou/SbqFCwQqrgdqGG28m1WaN52eaqZfmWgd/So0XZFmkeR3AzN3hJ&#10;cGt72bRpk2PrM3Msa6aklFPDHbCPeGq4sRUR3Mf2qxblW4hd8ZrxOIIzC+wDO4EX7Mb03BIKyrlo&#10;vMcpIsE17DgcCCp8OvtT1z8T4D3pQwUvJvdyFvHDiODGq8J515wDR/o2aePciDJzVNjdd98tqeEW&#10;ZkHDBGrXf/rpJ9s8IQAmIxpgwQs/E50Q2ax/MOODiMJn8OLBkiKuN3Es/qeWO1X+HQ5dq3VVtYrV&#10;CvzmB952xpRJwY19kIECLyZtJZZr0KIwFrA5Qkzxuk4LbkDWDJyQAePE4sUGDpsLjnBrVClSRT3X&#10;6Tn108U/qS/O/0L9cPEPakCvASLAQ4FAwIGTSA13Zm0fYTlq1Cjhhc7TiYLPwfFcL018SX0176s0&#10;NsLmr+9ffdWHMz+U56VEuI9nLLh3HNwhdYqhZ3ADHFgIcb6HeJsERQKbPziBG6ccEVkdjJlp06YJ&#10;L4gF08h0hPuUPOIEc0twu7U2cy2UOFGXXCJvCbmvaN6iMoboXB4OzCnMwYgwTgpAcDPecIYmul5G&#10;A6/t5NqsQdS1X5d+0nE9GHDQpHQT9UynZ9JkD2nBTWaNVwQ3NvLFF1/I/tmpuYX1UgS3by3h+jPT&#10;pZzxQubDyb7/OEKOPgHYnFNzajRgH5SAYi/0ejJpm+HA8a80u42EVya9Ene2gBPAVii5hReTc4tF&#10;/HCl0Iy0bRqn2HPh3AUpJdTPcWwa/7bwgyPq4IWfiWLFzhVq4/6NEaOFeHoXbF0gCxu2T1rfw20f&#10;lvQrFnYNNojn1T5PPXT6Q+m+Kzci3LwndgIvJm2FWmQ6i0cCPIRujKIBDone4GVfuWulRGKcXHjp&#10;9QAnOAidmLvYwLEhCY1wa/A9kwXRumJrVb9U/YjfhT72KNYyA96TDaROc0OYZFZYwAM1lvBCA0on&#10;QD0/tf2RQLSbzIjgCDdR8Whg08e4C9dLAdC1GcGNMHcCcAEnTveGyMqAB8YOvLjRFwUbZy5mTogH&#10;zLHMJW4JbsY1nJhem+FCp5TrCGbRPAHBHSHCTTM1xheRcHghrZysHLJMmDdMwsm1ORhtKrSRshzm&#10;V4Rhrzq91N0t71ZvdH9DdazSMfAsP7TgZr31iuDGRugj4mS5I9k/umkaZVk6pRznZ6zXTTQXu2CO&#10;pQcJvWuwOTcENzzQoBJ7caM/RChoxkfpUyTgiFi0bVHgN/eArdSpU0d4MTm3WMQP+21kY+jmCTQ4&#10;sgPPDyZputDDS4UKFRJfvHx/TqQxGngP/Ryi1V2rd1WvnfmaeuKMJ9RNzW5St7e4Xb3S7RW5IUhD&#10;QfSFjUI80cx4gX20a9dOeDHZxKdSkUrq+ibXB35Lj4vrXayqF6se+C062BCxoJFlwHFqnGXe548+&#10;atqGaYFnJA4WdDipXbu2IxsdqeH2/Uf6aiKQGm7f54nVCcMGCvvRncm1MMkMsBV6b8ALTlQnwFn0&#10;0ZwHRAqW7VgWV4SbTR+bynDH8wEi3DlOyeHY5pAGcnDCCRd2vvUDG2XswAtjyTQ4YhCHGzX68SBP&#10;TnePBXNrbeZadEp5rBFuBHewo4pxUiR3ERmfTpVfhAO24ujaHAzfSzHn4qg8t9a56tVur6onOzyp&#10;2ldun8756UXBjb106dJFehY5tT6nRLgDXcpxsLDPYM6MtY8KPWmYP8mCYG9TMn9Jsbl4G69lFjRQ&#10;xl4qVarkrL3EgIz2fSCW5zgN5pM2bdoILyb3chbxw+4KsjGYgNgQk2Hg9mTkVcADkxC88DNRXqi1&#10;JQJASlU4sFlpVKpRmkWdaEObim3UPa3uUU93eFo90eEJdWOzG1X1ouGFJguZjnCbSpuCB+zEdBYK&#10;1/Fg2wfVlQ3TnmFfIGcBdXWjq+WxaDXuGmwKhi0Zpl6Z/Ios+JsPbFajV45W705/V+rpw51nHi/g&#10;gcULTmi+6AQvbOD4DiNFuGMFNgRidcKwsQquM0vEluCBaK6TtsImNxrYuMBZiuCOoWkadhFLhDva&#10;8UjxAC7gBG6c4iWrAx4YO/DCWDLNC70zQLwp5YgO7MrNpmlwYnptJqOFVPDgGm4i3IyliBFun1jC&#10;oVW6QGn5nTFHWQbzh1POqXCAByfX5mDwnUpqfa58qmbxmpJFRClSuPfADqRpms+WvCK4tb1wc4oX&#10;arglwh1IKccmSAnHKczRjLGAWn9sonLhyn7Bnc8vuE3aiUawvTi1PscDSr3o+B8JHGtZv2T9wG/u&#10;AR7c2MtlBMqJcKSPWzNOnOW2ntwK7mwNan04m5x6KGvsfiAyaPgEL040N2KBuv3U21MEUChoetWg&#10;dAMRmsFgImTBL1OwjBx/xKYm0uSIt53HaGKD0DQB7IMj+ODFdP0pmzfS+BA7/Hyr+1tqyOVD1Etd&#10;X1K1iteKaZFg8/f0uKfV8p3L00Rq2UCQ6vXQ6IcyTDnOCNjGvn37hBNquZ0YQ2zg2JAkKrglwu37&#10;L9aUcjbQ+46kCm4i3JkVFvCwcuVK4YUTI5wAfQ0QApHAecANSzeUccLGju851gh36JFgGpQ28D04&#10;tTk8evSocLJq1So73wYADzTvgRc3GhtJSYnvv0jzcSTolHLJAnFBcLu1NnNGMvMg6b66lEdHuCM1&#10;r9Qp5dpRxZhjDMGNSSHl9NocDF4rtJY9EuDGaxFubS+LFi1ytob7+FG5Vur1WXcRzDgyOS0iFtBI&#10;DwcNmWuU+khKuY9rNwS3vM/OncLLtm3bHLWXWEBn+xua3hD4LT0eavuQjDW3wXyyZMkS4cX0Xi4S&#10;5myeI0e/nv/d+er/Bv2f6vldT3XH8DvUku1LAs84MWEFdzYGg23o0KHSsC5ZA89rYFJes2aN8MLP&#10;RCdpFqmL6l2kPj3v0zQLOREWJuM+7fvIxiUWERkJLIhasMeaQhwvsI8///xTeHHDVkhnJMJ4ds2z&#10;1a0tblVnVDlDHA/BzWuiYfK6yVHro0grZ9JPFGz84MSppiw4TSSl3LepSwQpEe4YBTfCEycFGRfY&#10;UyJdylnQaSIHL4cPO3P0CRu2O069I/BbepD+yZjSEW42ijHVcNM0LUJKOSJEargdamwDF3DiVIO9&#10;7ADGDGMHXhhLJoFQ1j0K4o1wa8GN0MQ5ZXrz7tbazPnAOJVofqbXEKnhPjmXnKsdzrkgEW4Ed/5U&#10;wc0YIvpvMlXY6bU5GFynCO6cPsGdLwbBfYr3BPewYcOkIaNTcwtrAt+zjnADLbhjKR3g+6GGm9Mg&#10;iHAzhtxMKef9161bJ/aCA9j0mA0Fc8z9be5XvU/rndJTBeDY+ujcj9S1Ta5NaN+XWWArY8aMEV7c&#10;2MuFYv6W+equ3+5S3y/8Xi3ftVyt3btWerR8MusT9egfj0rfoxMVRgR32bJlpbaCW6lSpaQBRpky&#10;ZeR+fqeW69RTI3dqtnAGpPA1bNhQGiiYrBPLasD+4MWpmkI2JJfUv0R9d9F34ik+s9qZavYts9WH&#10;534oDVpCo9vxgtenqQkw1bQG+6DWEl6M24pvXVyxa4VsfohcsiGEo3gWJyI30QQji36kGsV4kD9/&#10;fuGEucuJxVNquH0bA4ReImCB5/PEmlLOxooIN5ttNgTYUWYzAHjfqlWrCi+k8iUKXo/PxJFoD7Z5&#10;MMXBRJovJRuDLhmkLqx3oTyPsRDLsWBwLII7hpRyp6IxpJLDCdw4YSvZAfDAPgBeGEsmgVDWApK5&#10;JR5gUzrrZO/RyI2QnIJbazNn2iMgSQ/XNlk4T2G5D2GFYAqFRLgDKeVk0SDGiHAjuE1HLp1emzWY&#10;D9bvWy/iMibB7ZuDvCS4tb3QZM+JuQU+mEN1DTfzKkAwsy7EIrhx9uK04bVYx+GNv5e51yfCTQMe&#10;OFYYXpxushcLeH+y9XAUd6/RPXCvUh0rd5SSuUSz2DILbKVWrVrCi/G9XAgYL9/M/0ZN3zg9XckX&#10;JQy/r/hdjVw+MtN7j6wOI9/GBx98oN5//3318ssvq7POOkuaMfXt21fO4b755ptV6dKl1f/93/8F&#10;nm1hCmyGe/bsqTp37iy1Lhb+yYgNMbxUqVLF0QmJBYiFq1qxalInlqjQ1mBi1xFNUxFu7IOmLPDi&#10;hIiKBoQyghsPcaR034xQtUjVlE1COLD4VyxcMfBb5gDvdD+FkwYNGjhiKyxIiIJEF2OdUo49sMHJ&#10;CCx2bJg5+kWnlupoYLzAVk477TThJW/e+FJ3o4GN8Hl1zlP1StaTLv5fXfCVOK7Or3N+4Bl+5xPf&#10;LYIg2maYxR7hwHMo2wgHORbM9z04JSLgAk5atWpl59sAGDOMHXhhU+yEWIgEBARji3ERb0o5n5Mx&#10;hcM0Wudhp+DW2rx692qJZutoNWAMkepK35FN+9If1UZ0MthRxfODBXcs801mYHJtJrMopXlcFhTc&#10;2Mu5556runXr5sj6zPzId6zLL7B7QJYeYyiWlPK9h/eK4MYxgxNH1ktquH3/mXbMAN6PZmnYS/Xq&#10;1R21l3hA5hiOK64d+1q0fVE6sekmmE86duwovJjey4WCLBKun7k4HDi1Z+6WuWEdfScCjFgoXzS3&#10;mjVryibkueeeU3feeae68sor1bPPPquefPJJOZPbwiI7gQgiIjve6EosMC243YQW3PAUKd03I7Qo&#10;1yLqeeadq3ZOSsOSjMAGjutPOMId6MKMaI5lcScFm40BGyMa1IFY09HdBJ7v4/8cF2cJ33FoYyM2&#10;/7qGO9p102WXOnWer4+7CUVK0zQX0h8tzENHuHWGRLzQJQtuCG63QEo5AlI3QNNAdCJQQgU3YlrX&#10;cNP0CcAJkTzmCx7TWQRZCbsP7Zb5D2ejPm86EuCLOYb5wyuC22kwz7J24Jwiu0OPl3gi3BwfRrNS&#10;1nDtxNUp5W4Ibq+AfR/N42iiVqFQBRlz2NuJCJw4GfUZYm7JruMqIxh1CR04cEDqtuiWF4wiRYqo&#10;FStO3Dx+t0D9xqxZs6SGztYU+sGGggYb8OJ0ow0mXjzFRgR3jryyOJoS3NjHggULhBfTdT9ESjbv&#10;2ywb3EjpvhmhQO4Cqm+7vunOMyfVukvVLuqpjk8l7PHGNmiaBifr1693ZAyx0LAhSTTCLfbgE6KI&#10;91gi1Sxy2CdRXUQ3G6yDRzNnS/CwfPly4YVGYU4Cfqi7Dt4EBoPNv0S4M1i02QySNo/YjsQ1XDh5&#10;LBhcwAncuDXfYqNEC5bvWC7RBa+JIXigzhJeGEtOzrehYBxw/Zmdf/k7twS3W2vz6j2rxf6DI9wA&#10;wc1atWl/WsHNZpnrZ2xpkc7ziN7xEyFmqqzJ5NpMpJ/vFrEdvF6EA4+nRLj/84YwwF5mz56t5s+f&#10;78j6zPfLeOFauWmnZkoNdwxdypljt+7fKtkPOC8Bf8/3ZjITQoPXR19gL1u3+lPbkwEcOTSPo/xJ&#10;N32dv3V+4FH3wXxCcz14Mb2XCwXzCg4YnTERChzcFQtVlGbDJyKMCm7qtTG+d955R/3yyy/SIOTL&#10;L79U/fr1U2eeeWbgWRamwGAbPny4ZBO4PfC8CibltWvXCi9sBJ2cpJl4EXmmBDcwJbixD+wEXkzb&#10;yqqdqyTtjGNqEM6ZAZunTtU6qVfPfFXO7kagNSvTTPVt31e93v111ah0o8AzEwMLOpzQwd0JW5Gm&#10;ab7XSTTCzSYaDnx6OyabwPOMfRIx5igTFsTMRrhZ0KdPny68HDkSPnUss2AjyKY/V45cYRvopQju&#10;40ei1oGREkmEiohLpGhn8LFgTtSU0TQNTmbMmOGK4GaTR70cjWju+/0+df/v96uXJr4kR7B4Bdg6&#10;YwdeTDdN0xHuhAX3YXcEN5yYXJvhPmqE2zcu6IURDFI+mU9Yb/SmmD0c8wZp6AhuUw4JPq+ptRnB&#10;zViPpYFpGsEdxannJrCRESNGSGNTJ+YWLbiJ5Ac7JLELBHcsKeU8h6Pl0kS4Edy+/1hrTHOHfeAI&#10;x144GcJJe4kVzDfwwLhgjDUt3VTGzsxNMwPPcB/YyoQJE4QX03u5UNAjplv1biKqw6FuibrSIFfb&#10;y4kGo4K7WrVq6qabbpKjYz777DP1xhtvqCFDhkitKCnmFmahazmot0xWfYvXwGJbvnx54YVmPhkt&#10;vvFAp5RrcewkSCnns5oS3NgHdgIvputPF+9YnOLpjCSGYgGborYV26qetXuKeG9errm6vun1jqaS&#10;k40DJzVq1HDEVhB2klKeYIQb3hAIvBbCMiOkCO6c+VWRPEVEzMbacC0U2Erjxo2Fl9DspUTBJo3P&#10;igMlnJccQcRjPIfnRtpkIQqIxEnn+wjedhZ9vgfq2+EmUcAFnDRq1Mj4fLvz4E716exP1aN/Pqo+&#10;mf2JGrJ0iBq4cKB6bvxzIsCX7lgaeGZywZihtAxeaHBkElkpwu3G2kwmER34sXGdHq4hEW7fHBAa&#10;4cbZwBrDfMocrec85tpS+UqJuGCdMwHey9TaLLXsPiEdS0aVFtzMHzj/kiHkQoG9dOjQQbVp08YR&#10;e2HuZN2gG3uw8zfWlHLGGY7KbQe3SbkB2UKA7CnGkF5vTAL7oJkp9lKxYmL9WjILSrWoYyf7kDHF&#10;0ZXs1WZtmhV4hvvAVmhKDS+m93Kh4DtBcF/T5Jo0UWzW4Calm0hX91blWzk6trMSjO4KqN9mkujT&#10;p496/vnnpZabn3fddVfSBsiJBCZmBl4yuhV6GTTCghcyMJwEC4wWQk7DdA039oFQgBfTtsIREWwC&#10;KxWuFLgn82DiRkByY4PJRsDJybxQoULCCc1ZnHhd6pP5jMGbnMwC8Ryz4P7XtwHybZQlwu3bFCUS&#10;4YYHuqDCC525nQQbQYlw+za90SLcXDdp5ZE2w6Q7IsCIuERy6vA6cMhmafuBxJu45MqVSziBG5Mb&#10;Cq6Zs+bfn/m+WrtnrdiTBmNg+PLhcgRL8P3JAjwwduClYEH/ptwUsAeuObPzb0oNt0tdyuHE5NpM&#10;kzD4KJanWErPBw2dIh4a4cbZwBqDeIALDYQZYgwhZkpwA1NrM6n18QhuIr9wx9zqBcGNjbRo0UI1&#10;adLEEXthntURbspqNLALrjsjwY3Q5Bx3noszRwcZsBnWYta5WKLkiYJGjNgLjZhNzrmRgFOGMcSa&#10;ynXXLlFb9mrJjHDDA40q4cX0Xi4cyIQhmMIehxI/mjO2r9xeDeg1QPWq2yul/OBEhPFvgzQ7UuyI&#10;cFPjRjdBfrc13ObBwGNDzC0Zk5EXAQ94/eCEychJXhDcbGK0OHYSLGgma7jdtJUlO5bIpsYJwQ3w&#10;pHKmMp5mPOtOAR6wETjBZpzgRaeUc/2JQgS377UOHo9uEzyHdFsENn9DSjkiNLO2BA90PzVhKxLh&#10;DtRwh4tMI8I1dxLR9P0XDrqGm6hcJMHNZ9dcONE1ldeDE7hxmpdgIKqnrJ8i6cLhwPc8ef1kieol&#10;G/Bgar4NRVaKcGtbMTGGNDgSDNumxjZ0DBDB5r7Qpmk4G7TgDnZ4SYQ7fyl/Srkhh4RJW5GU8lP8&#10;KeUZARtg/mG9ZSxFmmPchNP2kiK4fdcZ7PzVKeXUcDOWIgEbwaFDCjG2pD8TPxHtvL5pwc17Ob0+&#10;xwvWGLJE6A0AF9WLVpd5hH4alPwkA/DgpK3EC/Yb0zZME8fcZfUv830gf+ZD3ZJ1xeF/IsOo4N65&#10;c6dEtR9++GE1cOBAEdnUnyC4X3rppcCzLEyB+g1qLefNm+d6LYdXgf1t2bJFeKHRhpO1ljqlPLMb&#10;vmjQHmRTghv7wE7gxaStMBlLhNu3yDsluBFNTOgIbqJcToHPumfPHuGE2kKnaud43URTygGLVywR&#10;blIEEaAgJcKdQEo5PCxdulR4MdE0LVoNN+MLwY0YF4EV4TthswcvROXCvY4GXPCaTghu6tnhBG6c&#10;nFfY+OIw+XPln2rAvAFq/NrxIpT47iNB0okP7pC/xd64JQPwsGbNGuFl7969Rj+HFtw4lTIDLbjd&#10;iMy5sTZrwV2+UPnAPamQCLdvXBCdC/5OWMNEcOdNG+EmEiqC2yfETEW4sRUTazPXl5JSHtI8LhwQ&#10;Kay3PF+yphwcy5kFNsK+ec6cOY7YS4rgpoY7JKUcEMGOtq7g5EVU8nzEZrCww7Yo09FrjinwvdJc&#10;D3vZvHlzUr4nOGQuhgMi3KyviG7A8Veh0HP52NVj1ddzv1YT104Urp2cF7EPGuDCy/Hj7vcgYN7h&#10;aDDmj/9r8n9ybSdq1/ZQGBXcS5YskeYXX331lTRJwxsFOnXqpGbOTF7KxYkCBt6oUaOkgYIXFg2v&#10;gEYb8MJPJ2E6pZxFDY+qCWAf2Am8mNoAAsQfTZ3YzDgZ4UZ008CFxczJxWvXrl3CCSLKidfl+omY&#10;OJZS7vtMGdkEUXVEBNEM/gZbSiSlHFuhAyq8mGiaFq2GG+Cs4Hb4mF9ghQJOdIQbuyBSFQlskhAe&#10;TgluOKGbsFPzLfb8y+JfVLMPm6nOX3VWV/18lTrnm3PUBzM/CDwjPBAKI5ePlNTy6RunS2QyHFem&#10;wXfB2IEXxpJJYDdcY2YzjLTgNl17CtxYm8mAwPY5qigURCUZX0Thgo/X0ynlOuVcgwi3TinnOU7O&#10;scEwsTYzpyAOOY88tHlcJOhmYjglkzFuQoG9jB49Wo0bN84Re0kjuIOcv3zPjAPpaxHFsYKNrNu7&#10;ThwzlCwEgyg5r2/acYUNbtq0SewFh3gygFNi4/6NKYIbNCjVQPaBoXXczOW/LftNtf6kter4RUf1&#10;f4P/T53x+Rmq05ed1OiVox3LzsM+Jk2aJLyYmluiYfqG6TLeulbvqqoUriKOYWzBC+Mo2TAquA8d&#10;OiTpddRwBYNaN1LNLcyCNJvWrVurpk2bpjg7TnQgWsuUKSO8OF33wwLF5t1khDuzUcmMgH1gJ/CC&#10;3ZgC6Vd4xxF+oY18MgtJKffdaCTldAZA4cKFhZPKlSs7YitsRNgoOBXhBhkd7yURbt+CpzdT/MRO&#10;Myu4sZW6desKL8zlTgFe4IfNngjuCJFpnDU4LHREMxhsamgYtmDLArEFxOa4NeMipvexSWJztO1g&#10;4ul/NE2Dkzp16jgy38LHH6v+UA+Nfkgt2rYocK/vft9/GR1XtGznMvXYmMfUzcNuVl2+7KL6/NlH&#10;6r3dBmOmSpUqwgv9EEzCqQi3W03T4MTk2rx271p/hLtg+gg36a/MQcf+O5bmHPqUlPL8ITXcpJTn&#10;KyXrD6I72hn4mYWptZlaY+YU5kuEUSzgenWE28S1xgvspVWrVqp58+aO2EuK4PbNs8HfM+AoxYya&#10;niE0EVXYCTW7wUgR3IYj3NgHNf/YC83TnLKXWMH8jFMX+woV3DirZm+aLb8Dnjth7QT1yOhHpP+G&#10;zk7Ctiaum6j6/tlXzdg4Q56XKLAPmprCi8m9XDiQnUb9+pb9W9TZNc5WpQr4S7ooE2MsnegwqsIK&#10;FPC3fifSjYcOY+JokG+++UYWGguzYLDRqTAZA8+rYFLWnVD56eQkzWaFyUWLYydhuoZbbwBNd7Zc&#10;sdPfu6FykcppmrUkAjbKpAYTOUZYOeVJxTborAwndFp2aqPDPEi0JVGkpJRnEOHWKeVE/kRwn+IT&#10;3ES4PdalnGthY8z3x2Y3YoTbJ7YRC1x38GaYTSLp1nf+dqf68e8f5XW+nv+1uuSHS6R7NzWHoSAC&#10;zvs4EeHWXcrhxglbYYPy898/q1W7VwXuSQ82y8w50cDGuf+M/uqVSa84NjZiBTwEdyk3uSnWgjuz&#10;Dk+EOny6kVLuxtpMhBvbCBfhZvwgrJiLKMXRSBPhDnJ4wQsiHYHGGctw7TRMrc2kk7N2UsseyYkX&#10;imDB7faYCQdtL23btnXEXpg3+Q65ztBsKwS0RLgjCG5sBjshowxxHerESEkpNzyOsI/gLuUm55Zw&#10;YL3C+cQNzlhLQIOS/gg3KeWsvQDn9tClQ6V/TTjw3FErRmW4lscC7APnDLyYmlsiAScMzmFOAGlV&#10;oZXsW+lg74YDJivAqODmWDA6H3/88ceSQv7TTz+pxx57TE2ePFnddtttgWdZWGQPsDgz0WZ2wxcN&#10;Ok3SiQk5mVi+a7n81HVOToBNFIs+kzs1iV6ISEQCkUlJKXcgwl0gZwHZ/GTkhOE92RTAD6JCItw+&#10;kWnKeZNZsDkhQg1IdYwkuMNFuOGBWjrOoR69anSaWn7qTt+d9q56f8b76TbPTtZwOw2yQYhKs1mJ&#10;hKZlmqqrGl4lZ9F3r949cG94fDn3S2m2tnDrQonKwFl2QqJdyunkjbB0o0u5acDDuj3r/CI2TIQb&#10;6AwjLbj5G7K0WGMQUsGRT16nQO4CIiwYKxn1jfASdC17OMdDJGjB7ZWUcqcRHOEOXYtwxBCpjJRS&#10;zvrKOstrIK5Dz1Qm6n0iCCzWK5y4rEWk1rNmgerFqovIZP4m0gsYYzh+cESEA3PXil0rxJmVlYHY&#10;xqnQpmIb6fnAvKEzHjhy8ESHUcFdvHhxdfnll8u529Rw08Kf9LKnn35azp+0MAuyCn7//Xc1fvx4&#10;o3W5WQlsMukrAC/8dHLTyQJlUnDrrqkmgH1gJ/Bi0laW71wu1+Gk4AYIbiK+bASc2iBhG2TkwAlZ&#10;Ok7VzvG6oVGFzAA7izXCrQU3fyOCO4GUcnighhtenKzh5nsjSs0xIvATKWLBBlFHuPV3zU9S9Ugf&#10;DwecDoMWD1Lr96StDS2S259S7oTgpkwKTuDGCVvhc2UUtWlWtpl6pN0jql+XfuqyBpcF7g0PIla9&#10;R/SWDABu701/T5wUcEc0dNr6adLQ0Mm6P15r8eLFwgtNVE2KfO2AybTgzuFeSrnptZnoIoKHccQ5&#10;yeFAPTPzB5FKAH9aZBHNxv6CgbDifsovTDjrTK3NUsvuG0eZEdxeiXBjI9Tkjh071hF7SRHcIU3T&#10;4Im1NFpKOWKcrBtEJU6b0KwBRLgbghv72LBhg9gLjRlNzi3hwDXizOGYK0SlnquZf2oXry080TwM&#10;sKZlNJezL+K/RIF9UMMNLybmlkjAWb5w20JxEp9R+QxxZgO3SgyyAowKbhoarFy5UvXq1Us6lT/+&#10;+OPqnnvukXSHwYMHB55lYQoMtmnTpkknVCc3UVkZTMp0QIUXOlw6OUmzQBGVMyK4fWKJudhUZAH7&#10;mDt3rvBicpJGcAO8wE5Czpr18S4R7kAalxPYt2+fcEJTFidshYWHDZwjEW7fBpjPlJFNyGKna7hz&#10;+QU3m+lEBDcOCHhxsku5TnOk1ADhE2mDwgaRmxZYgL+lXCFal3qcDqF1zNI0zaGUcriAE6e6lJMC&#10;W61otYjlB8wJdUvUVdWKVFNVi1aNSVBM2zhNjVkzRlLVnx73tHrirydEhF8x6Ap1w5Ab1BU/XSF1&#10;3/M2zwv8RWLAPhk78MJYMgk2fAkJbt/facHt5LoQDqbXZhwpjAmiTIz3cNAdu7fu90e4EdFE9xFS&#10;zBOhm3+yY0xGuOHcxNqcklpfMBOC+5h3BDddp+lS7oS9sCbgsJQId5DgBqyl0SLcRGlX7VolKdTY&#10;VygQWPw9861JYB/bt28Xe6FLuekxGwo4JIuE8YKTQYN1C0co+5BFW/2CG+dWjaI1hO9wYC7nDG+4&#10;SxTYx/z584UXNwU3WVNzNs8Rh02j0o1S5h0ruFNhVHCzKRswYIAMhGLFikkjDOq6Dxw4oJ555pnA&#10;syxMgfoNnB1kF7hdy+FVMBlWrVpVeCHbIiOvY6xggUEAsLCLOHYY+jUzapCVWWAf3bt3F15M2gpp&#10;U3DueIQ7XzHZENIx1MkNElk5cNKwYUNHbIVFmKgSm7lEoYVFRtEmNt4sdlLDnSMowp1ADTe1hPCS&#10;J0/4zXxmADdEVkRQR3FIhEspRxyEpjaGAmGtG81pSEq573qI2iUKuICTNm3aOFLDzZi/tP6lqkax&#10;GoF70uL0SqerztU6p3BFzVy4DXA4UNZAmuNX879SH876UE1aN0kt2LZAsgS+nve1unvE3Wr+lvmB&#10;Z2cejBnKyuCFsWQSh/9JMMIdENzYIK9lEqbX5g37Nsh4qlw4crNHiXAjcg+mCm5Elq7VDv07xheb&#10;aQR3Rmf/Zwa8n4m1efWe1RJhjDvCfXLiEW4RP75x9OuSX6V7c2adwdjIBRdcoM466yxH5hYEkI5w&#10;h/ZSYS1FVEfK9OBvV+5eKXNnuK7vKQLr8B6jIhj7oJkp9lKjRg3H7CVWcI00JqRha6hQbl6uuWRV&#10;Ldy+UH7HnnrV7aXqlawnv4eiRbkWqnuN7o7sC7AVsorhxeReLhQ4s2kUR5lTxcIVUzJkgu3hRIdR&#10;wX3s2DG1f//+dIMOL53b3qgTEUzMdBOuXr2665ORl0HzHnjhp1NgYQZMMpnd8EWDTik3sdEB2Ad2&#10;Ai9OLOjhwAKuoylE5JwEG0F4l42mT2A6hfz58wsnTnXNZeFh7guNKmQGCDKudd6WebKpixT50Isd&#10;iz6RK10fndkINzzQpAZeOIXCKbCxJULNpiO4fjQUOqU8WHDz/NMqnCb1h+HA2CES3LB0w8A9fugu&#10;5U5EuHPmzCmcONXAh9doX7m9eq/He6p6kVQHFbbTo2YP9VLXl1T9kvVT3guH00tdXpJ/xwo45BYM&#10;voOp66eqT2Z/knA0jc/G2IGXfPmcnxeDkWiEmzk2x0l+uzO9OTS9NjMPwgXNKSMhtIYbB5wI7rxF&#10;w278dUq5qQg3MLE2J5JSzhyZWcHNvHz+wPNVq49bqfMGnqfaftpWnf7p6eLcihfYC6cfONm8k3FP&#10;A83QtSijLuV890RuWceYH0L5IdqLU5m9Cq9jEpwigr0Q0HMbrL1rd6+VlHJ9frkGEW44pl8G/GB/&#10;NYvXVGUKpD0HnvmmS9Uu6rVur4lQdWIu4DXonwUvpvZyoSDgxOkgS3YsEedBcN8I6tvhwo1SHa/D&#10;yLdBLRuep6uvvlpSx+vVqyceS24cEXbZZZepK664IvBsC5Pg4PtkHH7vZbBQwImTTh+9OLFQO9V9&#10;W4NFS0cxV+5aqYYvGy7duJnknIRpW2FxwnNeqVCldJHGRMEmQSLce51NKde2kqjw0GDhYQFOxEaw&#10;hx8X/Sidt3k9OnKf+tGp6qIfLpKzP0Ovn99pHIZAR4zoLuWJbJpJVXPaVtjAIJoQ09EEt0S4QwQ3&#10;mwycOPe0uied4OJaERdPdXwq3esSpeHxXYd3OTKe4MTJND6u64wqZ6gL6l4gjoFbmt2ipt80Xf1y&#10;2S+qSZkmaTZo/PuKhleoT3p+IqnmOKFI+4zGZSQQ4aUeL1qH9FjB2IEXJ+fbcEhUcMMfjcFwzphO&#10;hwVw4vQY0qCZE1xwDm4k6BpuLbglwu1bxyTCHWgAFQwd4d5xaIc818T36fTaTEYYDgIyesoXCt88&#10;Lhy04A6NcPO5mE+1o4p/h35Wfkdo3f/7/dKZmtRt5jbWvikbpqjbht0mojvea3TSXrTgzp0zbdM0&#10;bD9Sl3Kez7n+zT5sJplk87bOUz2/6ynXQzmP5onxR4YE4zGSaHcKcAgnTq3P8YD1grPIQ1PKQa3i&#10;tSSbjCZoUt7hsxPKeEi57lSlk/pfq//JfH5pg0vViKtGqBblW6SZyxOFifU5HNhDrN61Wn0+53O5&#10;sQ+jDIrxo3GiNNGLBUYEN57+9957Tz300EPq/PPPV2+88YZ699135fbRRx+pP/74Qz344IOBZ1uY&#10;ApPQxIkTpUN8MiYkr4LeAvBC3Y9T0BFuRJ+TIOrww8IfVO+RvSXyxPm6LHLnf3e++n3F77IIOgHs&#10;AzuBF1O2QoMRJl4aijgNHeHefmh7hk3E4sGePXuEk1WrVsW9QQoFfy8bNN9/mT0WjNf4demv6q7h&#10;d6WkggJs4+fFP6unxjwlafv6s8qGxMe5NE3LGdSlPIGUcl5z0aJFwoujNdw+brgOIi5RI9y+x7lh&#10;+8GbYVL7bjv1NnXHqXfINSI2axWrpc6sfqYaeNFAEa6hQETo90pUZMEFnMCN5t8p6GwEur82LtM4&#10;XaMiDTbP1zW5Tk28fqIactkQ9fl5n6tW5VvJRjpeHD1+NOGxBA/0cYGXvXvNRji0PWRWcAPsQRww&#10;QWdTm4DptRlBhMiLFuHW0TYEN98TNkYUCsEVrtYUJymPIaRwUPH6TsPptVmfWoETge82VjB/MJaC&#10;BTc/EU+jV45W70x7R7037T311+q/pOlc8HhHrLI2c+5yOCzZsUR9v+B74TFWYCM0wqKOO1F74bOm&#10;CG7f9xwuwo2YDK7h5m++mf+NunnozSkOGoDNUJLy4oQX1c6D/qaIzE2sx8zlel9kCtT8Yy8bN25M&#10;8x24AbL1cDyxzjAugoHtkE3F4+zZCJT8suQXWXP/d9r/pBwIMC9HmsszC+yDxp3wYmJu0WC9fHva&#10;26rFRy2k78eEdRPEsc91kt2BjQHsSQS3TSk3I7ipG+jRo4e66aab1IsvvqjOO+88qT3p1q2b6tSp&#10;k6TGkG5uYRZ4uWbMmKEWLFhgdOBlJTAp05AFXpxszMLixOTpZOSWz8bi/sSYJ0REaTB5TVo/ST0z&#10;9hk1c+NMR64B+6DRBryYarRBah+bEZqDOA14l3MwfVSwyXIKiAQ4caJrLn+vN6nBUYV4gJ19Oe9L&#10;yXAIB47EIh1YL3aAjR0LPZtIxIgI7gRSyrEVGoPBi5PzOBtaRJ5EsEM2gcHQjwd3KdegXqx52ebS&#10;fbxHrR7q0/M+VT9f+rNqX6V94BlpgdjW3VQTPZIFwQ0ny5Ytc3y+ZeOK/ZC+mBGIlLABbFuprepZ&#10;p6c6p9Y5/rERB4i+kCYZGrmJF3xmxg68GBfc/xyW8ZWI0xNRRhqm6WiMybVZON+zTsYG33ukeUun&#10;lO84uEPmi4wi3IwVSjBw3NEgyekMKz6n02uzLjGqUiS+mnCEqKSU++ZNPccs2b5EPTT6IXXh9xeq&#10;B0Y9oO4bdZ/qNbCX6vNHHznySYN55O/tf0d0VmnHeTzrFDaCc8apJnt8d2RKSZfykLUIsawj3Po7&#10;wAH19tS3pfdDOAxcOFBOOMCZzNwhgtu37uw/Yk5w89lomoa9bNni77TvJtiTYSOlCpQKu56TIs68&#10;PWXdFDV48WA5kpFMpVPLn+pPu/d9fhOZNNjHwoULhRdTezk++2dzPlOP/vGoZLxoMI8M+nuQ6jeh&#10;n9p+YLs8j3VEBLeNcJut4aZmiy984MCB6tVXX1X9+vUTAc6tf//+gWdZmAKODw6/5wg2t2o5vA4W&#10;3fLlywsv5cqVi2sRjgYtuOPxomcEog2kpBEZDoc5W+aoMavHOFJPh320bt1aeDHVaENHuOuUqBO4&#10;xzlogZArRy4R9k6BWkI4caIpCxs/vXnLrOCGw/V716cI91Cwaf57298pYpoNkF7oSClHbIvgTiDC&#10;ja00btxYeMmVK/EmLxpck0S4fdxEjXD7Hud2+FjaCLcGG11upFXTLRWbiAY88CBRwZ07d27hBG6c&#10;nm91pCgWwR0MxgVp5lc2ujLlOgEOl4qFKqpyBcoF7kkLNoRdq3WNuQlbJDBmqDuFFyfrcsOBDT4b&#10;PARhZiGC2/ef6ZRyU2sz0ccfFv2QUjv67YJv5fx1UsxDgVMGxxXCi7WGOUPXcIeLcAMENym0nLdL&#10;1I6sFKdgYm1mroSHqkXi6xnCHBmcUs6NKO7X879O46hElH4651N5TM9F2GCk+VmD52b0nGBgIx06&#10;dHCkISPvTXSbtYHvOXSuRSzzHNYSXYNNfa4+Pi4c4IGoJn/H9yaZEL653GRKOe9TpkwZsRen+mbE&#10;AwQ3a2q4OZTTWHBKMa6+mPeF+nT2p7Lmnl/7fHEKww/8m5hnsA9OgoIXU3s55pnPZ38e0YaHLRum&#10;FmxdINdom6alwqgKw+v0ySefqCFDhqjPP/9cTZgwQbwur7/+uuLcPAuzYLA1b95cNWjQwNjAy2pg&#10;Ui5ZsqTwwk+nJmnZEPteyknBzQLHhoHJKhxY0KixdMJziH1gJ/BiylZEcP9jRnADahLZQBDdcQLY&#10;RqFChYQTFvRENzosTnpTFi2CGw0x2WvwU/7zC0k2Vdgmiz5RDYQYTW0yEy2BB0QUvDgquONJKfcJ&#10;7nARbja7OKDYLJJiHgvPbDABabKJAC7gBOdMorYSCok2+f4rlKtQ4J7YUalwJfXw6Q+rN858Q93V&#10;8i51fZPrU37nZ6NSjUSAa9Dw5vZTb1fn1zk/4fkRHhg78FKwYEHH5ttwQEQwxhKOcPvGhhuCG06c&#10;XJvZBH8480OJvuqI63cLv1MPjn5QvTLplXRn0DOGZDP833GJclPvLCnlecI3TSPKSa0uPP+27Df1&#10;4KgHVd8/+8rG2glgG06vzbpbOxHueBAsuPn75TuWS6+MSBgwf4A4IAAZM5zCEclpwZzEmAzX4TsS&#10;sJFmzZpJx/9E7UXEtG/ux875jMFjH5AFxbXjwGIeFcTyVQSew+tytBjZStpRaALYBycfYC9ONTWN&#10;BwjuPDnzpDvnnkj/A78/oEYsHyGZAvy+eMdisaPNBzaLE0OvOezdQtewRIF90DcLXpyaW0LBtUdr&#10;NIpTijPIuWbmGOZlPZZOZBgV3IhqUg9JLW/SpIm68MILJcp96623Sp23hUV2ARtiSSl3sIabDpah&#10;i2EoECYscF4Hiy8pdGzuTNRwA6JxbBRCz1r2ClhsEhXcHPND07lIdoH90bla2yEijc00vOjoqI5w&#10;81lMH38UD/g8bPL4rNEEN4/Dn67ZDQYLO5tENjoI7lia0xFtAIlGuE1C11PGG+HWoEMzUe7Hz3hc&#10;PdPxGfVAmwckvfHaJteqD8/9UDIBQO9WvdVXF3wldfDxCIJkA0eLjnAnWsPNxj1R54vb4LrHrxmv&#10;Pp71scx/wam/CHEEIT0eQscLYgGHLs9hDcPhFS6lHCHOcXGkkfJvmkX9tvw39caUN9Rdv90l0U0v&#10;IqV5XCYFN/MInNBAMEV8hgECA2EFiHp2rNJROlWHA9H2nrV7SqZAMgAfOFeYQ/meg4Uq/2bupRSB&#10;+VVH8+sUr5Ouw3YwcATSxJG9CPsgBCVri8kId7KhI9xlC6QKbhzYr095XTITQ9dWUq8/nPGhBAQY&#10;YyCNUyMLAdvJyMHB+OE5XCs2gYM8K16rkzC6Uz948KB4/Umxo20//+acRTqUjxo1KvAsC1OgSyHp&#10;/MOGDXOlY2FWABPi8uXLhRd+OlEPBfDeOV3DTVdVjpJg4goHumByrqP2liYC7AM7gRcTtkKDLxZf&#10;FnJTG/lS+QKCe68zgptNLFk6cDJ79uyEbUULbjYlmW2UgiBAJOn6y1B0q95NzmPWghXBvfPwTuFF&#10;b/CCoxqZiUBQJjR27Fjh5dAh5xrUIZZjinDrlPJARDMY1CbuP7Zfrq9ATn8DrIxANAYkKrhZ7+Bk&#10;3LhxjtbOYYf6e8KJkFmw+SHaUK5QOYnC8TsCvmX5lqpmsZrC1Vk1z1IdqnRQxfOFP14tXjBmaOAD&#10;LzQ44lpMADtAHGHvHH2XWUgWiI8H0xFup9dmHAR0vkYIhwPRKJp4bdmfNi2YdFjmJZyhXLPMEz6b&#10;CB43fGdEtt+Y+oa8PhxrIComrpuoXp30asLzo4m1ObiGOx4wR2qnKM4u7CIj6OcwrhDbt7e4PU2X&#10;ePYHOEOf7fSs6lS1kzwvVmAj33//vfrll18Sthf4IAuIOTTc3oK1idIB5lctkJgvep/WO6Jzn7IV&#10;HOlcI8+RlHKfmDQZ4cY+aGaKvSxZssQRe4kHZDRISnnB1JTy5buWS5lf6LqkQWf3qRumiiOYv+V5&#10;2pnqFLCP4cOHCy9OzC3hwL4TJy7fdzjQQ4VeKswjeu9BZN+kPWQFGBXc1LTlyZNHHThwQGpypk2b&#10;JpsSNiSmUh0sUsEExETkRIfl7ITdu3cLL/x0CuLJ9c09Tka4maiuaHCF1KKGwxmVzxCBFU2cxArs&#10;g27CphYuNnQs8mx8Mis2MwLNS/DYO1nDzXwFJ06IBRZXBLc+6zczYJOGKOp/Tv80dYlEZC6ud7F6&#10;usPTciyH3szxmekeqzfSgMd4PsjMAshrrl+/XnhxckFn488mTQR1YLMbDjzGLVyEG8FObbo0h8uZ&#10;ejRJNOja5kQ7U8MFnMCNk/MtGxVdS5nZCHc0YA9khzCP4HSIRwhkBHhg7MALY8kUcLTo0ptEItxs&#10;DBEMpusNnV6bsXmi1KHjQQORjCgPdSToCDddzbF/IpXwF2wD2N7k9ZPVql3hj4jD0TFt4zTpvp0o&#10;nFyb4SKzEW6uHx4QDHuP7lXtKreL6OQEOC5aV2gd+M239/WtQzi2tAOefcGvV/wqpweQWRJvnwFt&#10;LytWpJ5AkVnAB0KaNSGs4PZdMwJbItyBPh/wwWkP9DcIBk6GO1rcIaUpOP55HuOHf7shsDhFBF52&#10;7XI3I4X5hn2GpJQHRbg379scNYrLHoDSDr4DIr/8TsaIk8A+Vq9eLbyYckIwNh5t92jEvecNzW5Q&#10;NYrVkH+nOGB8a7MV3AZB7RbRbTpOXnDBBdI5jwPZH3nkEXXXXXcFnmVhCjly5FDXXHON6tWrl3Vw&#10;BMCCULt2beGFn8Ebi0Rgomkan61lhZbq/XPeF3GtRQibQsTVS91eknpoJ64B+6DkA16wG6chgvv4&#10;oZRJ2ATYEBGZIMLtlOChKQucnHrqqYnXcAci3Hi3E/nOWORISVx21zJ1f+v7RTzf3Oxm9d2F36kG&#10;pRukiUIER7iDIzBs+HheZrrIwkPXrl2Fl7x5M9+gKhRwwyYNO4/mlOFaeE64Gm6pG/RdExtdbCEW&#10;nnWGSHC31cyAJqFw0qVLF0druNnA6et0cn4JBg0H4ZyeEU4CHlq2bCm8UGdpCtgN44s5OLNH7gH4&#10;5TObTil3em1mPBOVjAauLdR+EAsS4d7rj3Dj0Al1WCDIORUhOLIdChxliY4fxqqTazNOE7JdEIlE&#10;4+IB7w0PzLWs7cwlT57xZODRVGBvRCrf6P5GujR8xL7ur4JTonuN7iJkM+Mg1/ZyySWXJGwvzCXU&#10;cDOHcl2hkAh3bn+EO7hBHEed8bddq3ZVf1z9hxp62VA199a56q2z35Lj5/T3xU/mVASWyZRy3od+&#10;GfBCzXKi9hIP6J2DWC6cK+2RYGQGhXNiaGAvBAZwahTLV0zGntMRbuyDk6HgxcReDsA1e5BBlw5K&#10;yeLArplPHm77sLq/zf3CC8/jhnPBdE1/VoAxwc2Gt3jx4rKgILo5Cuynn35SgwcPlkj3//3f/wWe&#10;aWEKbBwqV64snT+d3ABmZTD4ad4DL0428WEi4bWcTCnXOK3CabLAnVPzHBFXfdr18YurUg0Cz0gc&#10;2Ad2Ai8mbEVHuGsUNSe4SZdlA0H6ZDQvc6zg+0RQwgklMYnaio5ws9Fh4U0UbIxobIW3nWsOtyFm&#10;HiZyxSYguGaQTSKfgQ1pvMA+SpUqJbw4uaDDD5s0LagjISWlPNClPNi5Il503zWRTh66AY4ELbgT&#10;TSmHCziBGyfHkD6aiGsKdqY4CbqSk3nhVMNBDcYMYwdeGEuJjqFI4HvHfhBJibyHCG7ff6Yj3NgH&#10;nDi1NpOlwToRKQqLgOI8dsqUgkE6rES4ffMzTgZKFkIFNxtp/i44zTwU8FYmf+Qa31jA9+bk2kz6&#10;PJt8PjvzRbzQgltHIBGfWlToY/Yal24sRw8StQ4GcxKOX51RgEOIW2aBjVSqVElVqFAhYXthLmEt&#10;Zp4NJw6ZY1JSyo/611GE4ZClQ6Q3AL0gSIk/p/Y5kk0VOifxOwKLv8f56ZTzOxTYR4ECBcReaG5q&#10;am4Jh2U7loktVCxcMc37ko3YslzLiGOFgAOZEPwtYxZeyaBwEtgHGcXw4sTcEg0cOUkPEK63R80e&#10;asoNU9RznZ9LU++PPWgHjBXcBjFnzhw5Doy0D4AAP+OMM8R7aWEeTHT79u2TlH5Tk15WAzxwXi68&#10;cIawU7xoT25oBMEpIK7qlaon/2aydnoihQfsBF5M2AobOkSwyQg33Ettqu8/JxqnwQNpwnBy5Ii/&#10;IVMiYGOLKIgmJuMFGx7sgRr5SFE5Ik8iuIPSkdlMshBm5mgweKB2G16cTFlj86FTyqM1OxNB7nvO&#10;0X+PStf7YEgao2+TVyB3gbCbyXDQEYpEo5pwASdw4+QYYtxINMVn26aQEuHe52yEGx4YO/DCWHKS&#10;l2DwvTO+cEgmsvEWwe0bF6ZruOEBTpxam7nmjlU7qqsaXZXSkEkDsX1e7fPUxfUvTieOEI80styw&#10;f0PECDfjCLFO/XE4kFFABhZzUSKAByfXZk75YJMfXEcdD8gaYG4lAkk2zVfzvpKj9Pp16acub3C5&#10;iIwH2j6gLqx7oTwvGIhNItw4BXUadiLRXrjYv3+/I/bCPIvzgO81nFOS62KuYS7WEW6uZfrG6TI+&#10;zqxxptwXCay/iEnpp+ETWAh8E4AH7AR7wW4S5SUecEwa3znd5oPBvuyh0x8S51eeU1JLmuCUEjDq&#10;4HU2ACKUed1ESrnJvVwocE5iS3Tmr1SkUro5BntgjZW12QpuM8Cg6ETOF8/h9JkFtRl//PGHHCv2&#10;8ccfS9MIUtQ1MKjNmzfL0WMffvihNArYtGlT4FH/4xs2bFCDBg2Sx4my83m0IbJJWrt2rfrhhx/k&#10;cV6H93TDUE2Dxj1jxoxRU6ZMMVbLkdXA97px40bhBbtw6ntmMWVicbKGOxREL1i8oh3HkFlgH9gJ&#10;vDjd8IkIKw1G2IRUL1Y98IjzYM4hYsOEr4/FSRTUEsIJTXwStRUdjWWhTkQUBIPNMRvdvYf3yqYo&#10;FJJSfiht0zQgEW7fZ8jMJhBbmTt3rvDCRscpwA8bZBHcIRvYYOCw0E4LbCoY/P2+Y/tkHIZLlwwH&#10;pyLcCEs4mTdvnqPzLZteuEmkYVpGoIbbREo59r5s2TLhxcmeGaFgM8fmVWduZBZacJtOKTexNjP3&#10;saEn+sj4aFCygepVt5d6pN0j6vEOj4cVxNRwI8BIKZca7jARbuaJqkV9YqF1b3nN4LHJc0ktvavV&#10;XQk7gbEVJ9dmzkHGLhA4mQHXxrUiiCaunSjHn1HCxfU2LdtUnBOctxw6B4FtB7dJhJ0UY+2ETyR1&#10;WNvLxIkTE16fmUvibZr25+o/RVh1qNwhardywPgRx7fPbvh75mRTYO8PL073zcgIEuE+Kb3gBnRr&#10;f6/He+qe0+4RWzmrxlnqmibXqBe7vKgub3h5ij2I4PaNPadTyplPpk+fLrw4uZeLBErWGCeR+otg&#10;DzgBZW02WGKQFWBMcAPSPPbu3aveeOMN9dVXX4lYHjp0qNxGjx4deFZ00CTixx9/VAsWLJCmTl9/&#10;/bV64YUXUjZ6O3bsUF9++aUaMGCA+vvvv+W5zz33nGx+AA1bEOp0eFy8eLE8j3PA9SLHgH333XdF&#10;kPP4p59+qj766CNXDNU0uEb4w6Hg5AYwq4OMC3jBNp2CnjRNpJRrsNCxWCZaKxcO2AfH+DnRlEUD&#10;ToYtHSZntdIhlw3xoL8HOXZuazhwhjAbBs78dgI0eoKTYCddZsHiyvcnNdwJiIJgcK21iteSWkE6&#10;8oaCzxxWcOcMpJRnwuPMa+LUhBdHm6b57EMEd5CgDgcWd6JqfH5qEYNT6bUXnU1NvCnlCI5EvmO4&#10;gBO4cWoMATatjE+TgltSyn28mhDcrNHw4mRH+1CI4PaNL23XmYUW3KYj3KbWZtKnqVdmXrix2Y1y&#10;1jr1lJGizyK4feOOaDAikaZp4ZzG8IJ4f6XbK3KkHMdEwdMl9S8RIcEc5AScXJt1hDtRwc3c+u60&#10;d8W2zq55tohJ1hkc4BwFRvQ7FIht3p+oH84sbDIRYcU4Yv/LGp3o3MIaxJzCHBtWcJ+UKrhx9hGp&#10;/mvVXzKvkk4eC8g04RQVuEHcmwA8EMXFXkw688Jh6c7wEW4NjlmkG/2b3d+U+v6Xu74sfXeC+yyQ&#10;BUB2idPlK/Cybt064cWNfT/7CxHcQfuLYOB4kQi3reE2K7hZYNl8zJw5U4TyZ599JoKWGxHlWEAd&#10;Aud4P/DAA+rBBx9Ut99+u4h3vOYYFp346Hp+/vnnqz59+qiHHnpIWuLj3cHYaNQ2adIkOYrs0Ucf&#10;VXfeeaeIb6IQbJA4soQb78HjV111lbw+C2FWBzWFPXv2lCY+tmmaH+Ktr1pVeKlSpYr87gSYSHgt&#10;6ixNgQUemzcR4cY+sBN4ccJWWGQR1w+MekB9OOvDlONqPp79sbp92O1qzuY58rvT0BFupzqVlyxZ&#10;Ujhp0KBBwhEcFldEAYuTU8DLznEsLNoZRrjDpJRntmla69athRdOoXAKzNekMfJZo3HEOMuVI5d8&#10;fmoMgzegkgZ59EBK07RYoAW3bA7DbJ5jBTXKcHLaaac5WvLhWoTbt9Gm0zXi1SnAA2MHXkqUKBG4&#10;13mwmdMp5Qno7TSCO9iunIbJtZm1iHmGHh/UmHI9kcCmH+FF5AmBGC7CrcFjnIpBR2qENsK8ZN6S&#10;jmUtOb02cz0S4S6cmOCesWmGGr1qtCqRt4RELAHrTIrgDiMoeW9ulFCJ4PZdSyK1utjIueeeq848&#10;88yE7UUE93F/l/JITdP0OdwIc7LTFm1bJI6GLlW7BJ4VGVwrvPF8/p6bCfA+NGbGXqpXr56wvcQK&#10;5gVSyuEpkuAGcEB3fJxRrDGhn4/sB8apiRrujh07Ci+mmqYFg1NQuNZIgpuSCq4f55cV3AZRs2ZN&#10;9fbbb0s6OFHl559/XqLP3O6///7As6KDDW+zZs2kw2mRIkVUrVq1JHpNBFpHFNj0tW3bVhZ0nkuT&#10;tt9++02eh+AuWrSoat++vTzerl07aShAhJ3HqTPnd/33PXr0kAlt8uTJgU+QCt6PiBdp8txMHnPi&#10;BBh4dIVnUnJyA5iVwaRH5gW8ONloIyWl3GCEm/OrTUW4sQ+assBLorbCgkTN9kuTXpKjYtgIa7CI&#10;T1g3QT0//nkj3lc2QggHJyLc2AYiCk7oP5GoregINxtcp+yORV8Ed4QIt/Yqs7nSqWxAp5Rntmka&#10;3dvhxfGmadRw+/iJJrgBG0WeE7qZS4lw54w9wk3kCj74fhKJNsAFnMCNk/MtDgS4YQNrCmywEat0&#10;U3bSoYeNMXbgxWTTNB3hRiQlHOH2fXfwEC5V2CnwHnBiYm0Wwe2zl4y6lgPGEJth5iU4jCa4Ad8f&#10;z+lYpaM48EasGBF4JHHIazu4NhNlZj6J90gwDeYE+Jm8brI4vXA26G7nRLjpNo3wgu9g5wz/Jp2d&#10;90dw0x8h0Qg3NoIzgjU6UXvBNpg3IwluHDQS4f7HfywY50ZzbFynKp3SdOSOBtLVmVNMC26a62Ev&#10;hQv7U9jdACUGdO1nncKhlVkw7vgunE4pxz5orgcvTs8t4YBDHy4ipZTzveiUciu4DYIOgrTrL1u2&#10;rAhUBC3dyuvWrStiPF4wkZH+Xb9+fXkN0spJGed9EOMAA8M7yvmWNFTYsmWLDEZugLpyjJH0HAQ0&#10;qaJsCDgzHLApoMss59iFgkh6t27d5CgCbqeffnrgEYsTHSkp5WHS8ZwCKeVELHkvNhJeBZs3Fmm8&#10;/+HANXCu66LtiwL3OAena7idBIurCG7fZiQRURAMBHfN4jVFHLDJC4224JyBbzZWwbapa10z0zTN&#10;FOCHRmgZ1XADItxce2hKua4TQzjFGuHGXrTo0Mf4eAkpEe5c5iLccEkkDnCWbFYD3zv2I03TEhhb&#10;WmQBp5sZuQHSfxE42Eto87RI0N87YNzEcn59s3LNRHgT+eRcYa9Bn9yA4yQzEW6E9HcLvlOb9m9K&#10;yXqZsmGKmrp+qvyb6CQN51iHV+xcIXxrYIvMxYgLUvlFcPtEh1fsic8qNdw+kYToDoVOKcdRruvX&#10;yXzhRIxYRS1jyHSEO1mgISvZagRAEtnvpXQpz4LzTDDod0GZXFTBbZumCYwKbiLI3333nWrRooWk&#10;IP75558SmSZ9++mnnw48KzYQDevfv79ErklNRzjr+/lCgz05/K49jvwMN0kEPx7OC6QfDwZR8hEj&#10;RkgaO7exY8cGHvEmcDjQCI7vAOeChd9eFi1aJLzw04koK7bCRIKdmYxws8FBRDBxOV1jiH18++23&#10;wgt2kwgQQDThCd6EhILIKxEApyERbp94IKU83BiOB/w9zXvghIyXRPs66Ag3aeDh5qTMQItFNs14&#10;3UOjk9zHBorNT/A8R1SXv81MExNshbIdeMGR6gTgGn4kwh2D4NYRbjaO+nvmp/aiS0p5jBFuQA0z&#10;gi2RCDddhOEEbpycb0mbx24Y/6aAPSIgACLDKTBmKOmCFxpiJTomI4E5EYGAYE7El8UY0amRJjfC&#10;ptZmxgNiExTKk7G98L3ro8SIbGNjzAsZgec1L9tc5noaajkBJ9dmRADOROwBcRwrsM9Vu1apPn/0&#10;UT/+/aPYlca8LfPUdb9cp6asnyIc0XUajrk/eK1jbeZ4PeYU5mUcZaTVJtIwCnuhtxClmYmuz3xW&#10;RDBiG8dlKLg2XVrBtc3dMlfEIZ23Y3VmieDOXVjsMZEynWjAPtiHYy/z5893ZC8H4Ifu8iOXj1QD&#10;FwwUDhhTeu7Cmc+/caYkso6nRLgTsItwYD7RTaATtZVYgFOf7ztiSrnPjorlKZYiuIPHyokGo4Kb&#10;JmY0I3vyySfVZZddllJ7cuWVV4r4jgUYNqnbn3zyibwWKeqklQNENynnbHT00WM8n46FpN7ox2nA&#10;QXMFwAaARmk8TgogZ4Tu3LkzZdEjak7Um1SvUPB8oumkO3EjncXLgAuum02xniws/N8xvDg1GTGR&#10;MCGzGAWn7ToNJncWcDaWNHhyEtgHduLEURLwUKFwhagbN8QQDXucBq/J5M+mxwlvKvMFnBw+nHh6&#10;aXCE20kgnukivO3gNhHYweA+HBCh6ciSeuuzp8zUcAPmZCdsJRgIbsYSDdEy4ohIJt9zcPSEzT8b&#10;PKL98US4QYn8JeS7SSTCredbp5uDuVHDDXT3YScFN8DxDi+JOqyiAbthfCXaNA1onk0Kbm0rTq/N&#10;ZHwQ1WXzi6MtI8CVjnAzJ0SKUoUDR4HxHqNWjnLsGpxam3cc3CHjRjeQixXY0Ng1Y9Xw5cMD96QF&#10;YvzT2Z+KvTHnEglGkAaLCNZmoqCkGxPZEye8zyQ5SSIR6GPBEgWflXmTOTbcHMm6gBjHhjgKjEy1&#10;zlU7y7iIVWASPZcIt88eTUa4sRPsBbtxAqwfX879UlV5s4rqPqC7uuyny1Srj1upKwddKX1n2HtR&#10;085aQ0O8RCCCOxDhdnIOAE7t5WJBhk3TfP8VyVtEfur1+USFUcHN8Vr58uWTRg+kamtQMx18tFc0&#10;YDR0Fh88eLA0PGvatKkMMhZvBDXNEtj8TZs2TUQ3ncZp0sZ7kiZO+jldUjl+g8dnzJih6PTYuXNn&#10;eZx6bwQ6bfR5nNpuNtdt2rQJfIKsCxwEl1xyiTr77LNTnB0nOlgwKAeAF6cabbCwMwEjMNnwmQTR&#10;CMT97iPORrixD/oXwEuidbnwwLmtDUs1DNyTFky87Su1l063ToNNI974f33/OdFxmfISOGHeCZcJ&#10;Ew9SIty+xSlRURAMojhEWxDXnMcdDCLevB9n8QZDIty+/zJTw/3/7J0FeFTX08YHS5AQCO7u7u5S&#10;CrSFuru7K9RdqLsLpbRQoUWKu7sT3C0QLITg3/lNcvNfwm5y7927ydIvL88+Iclm9+7cOXPmHTvo&#10;CtU+yMXXrgcD1g/l5Hy1VVJuHEKcfTZw/gYgX9otkC2lfk4CG5rhNn8fTOUIskAmzAnx0t5iXyAC&#10;oSbcVoabclivwJpp1KiRyoXgd6ighNvcPy0pD9Kmk5kDoWwvCNXeDLlBFnwGu3KwCDdrxomOta/Q&#10;XtfYjC0zPCFVXu7NZN24Jnqt0wv8pgUVLmQ0WXP+gI1aE79GZ4SQ4bQIN7pnQTPcB7foQC1+r9li&#10;8y/YoWmXX365Dk4LVl+4VuxmoB5ufo/uY4ORI/8vlr+YfrVL4PjbzOjhpq8dfSEJF+y657MNXTFU&#10;Hvr3IR14ZwGCOGTFEHl1yqtaubBh/wZ9rheEm70L+fjOuQkW2Nzzzz9f5RKsL2cHWlJu7nd6JeXo&#10;GfYl1AGYcEdICTc3mzKPtEc8cJYgpNsOmCA+YMCA1PIRjviitJwp5dzImjVrSosWLbSEguPHXnnl&#10;FSXL9FqjePSQ4yxzdBi/f+edd3STo8yd62vatKm+xueff66/p2znsssu0z7wcx18fjL19NAHSxb+&#10;K0BnqFJALnwN1kgDStcwnL79f6ECzhEZDK8z3OgHeuLFEB9kSraM42NqF6t9RqaFo0I4J/bJdk+G&#10;TCdxdNgQ/U3tdgI+BwMZkQkzIoLVldQMd05vM9wEGRgMtOfwnrMy3BBuq6TcF+gqn8dNFQB/B3lC&#10;Ll6RBe6XFflGPpTdpwerpFyDXSlOoNVzCOlCJk4cbRxK7k2wQ9OQCbIJVld8gYPCtYWccKdUnHiZ&#10;4UYODC1FLqwlL+XiC0imVVIebDDLchxDmeEO1d6MriALzUbalAM9xsAiYNZ6ygjVilbT/mhsDCQ1&#10;WKAbXuzNXP+OQzv0/kF4negD68wqyQ8ECOmJkyd0n4E0UWJMlg/w3vyfYG/56PLaRw/h5rMEOzSN&#10;2UP4zcHqC58Ru+mvpJzr59jOrxd8fcZZ9N8u+lZemvySkk07UMJt9hyIPY9QAJkWKFBA9YVq02Bt&#10;C4GS7xd/H3DdMyBwwY4FErsnVv09qhfsrhV/YI2yN6NvXs5SQT8Y3IlcvLQt/mDpO3t2evtTZujD&#10;uYCQ3g3KtskQQZKZJk52+YsvvtDHjTfemPKs9IHzQjl6y5YttVSP8/Z4WCUkvP6tt96qJJqMN5kX&#10;pqBbx9Wwod11112a0eb3PXv21OO/LEXEgD344IM6AC0iIkIuueQSeeCBBzIlMhRq6GKIj1d5BWMY&#10;/ktADlQwIBe+eiEXJdzmdZyU47kFgzqUcPtshl6A60dPkIsXMiGD2qdWH3mk9SPqmEBoGLrybIdn&#10;5aOeH0n9kv6z314AJxCnwt/UbidADlTTIBOqaIKVC44a16XncAfpHPhCS8oLV9aqB4bb+EbLyXrr&#10;ZpeStbOgpbfmGtwQbuRA5RFy8apvDgeGvjlIMlmzjOQDMaBU1Hfz5nOThYF0Oa00QT8JiAST4abq&#10;Cpl4XcqHc4zepL2HXiOVcBuy4hWQA2sHubCWvJSLL6yhaU7vuz9Ycg62BDg9IAdk4vXeDOFmf8C5&#10;tRNwWrlnpczbPk//D3H+feXvMm79OFsEALvSvUp3JfjTt0xP+al7IIdg92bIEuXgvyz7RW0hn++j&#10;OR8FHOCZFpBjMtf+Mr8AgsScEALK6EmF6ORjoRbtSj7mEtlzQgdrlnJ2SAiZPexZMITbK33hb7El&#10;2E3sLKTbF6yh16e9Ln+u+lOfZ4F94ofFPySfLuLz80DQkvIQZ7j5LLSrBKMvviCYgO2zKqbSgnv6&#10;3aLvZOHOhfr94OWDtb3AbWCf/Qv9oGrCTaVZICAHqnWRS7AyyQgEybm/2IL02in5PZ8VvQuVPpwL&#10;CCnhhsxeffXVSn4hsBzBxQCVm2++Wc/NtgNKwukBT/to0KCB/h5DRuSP87Mh0nfeeadGdixArMlW&#10;8578/pZbbtHoj+XQkaGhjIlBbk8//bRcf/31Ok09I4fvXAB96SNGjNAzyUPZP3cuAQNESwFy4ax1&#10;LwySlWVLL8LnFUrkL5FcUh4EMfAH9GPixIkqF6+G+GCAqxeprnJhwM4z7Z6Rx9o8JrWL1055Rmig&#10;GW7zz4uScuY5IBOG+ASrK1aGm83Hy5JynBvIEk4izp4vidahaWZjJ9PjCyoNtKTcBeGGZNPCg1xw&#10;dLwAcmHzJrONE5gh4c4dqc/1nVKuhDvJEG5Duvh8TqAZbvO5gikjRhbIhPYkrwIRIJGhaeb1Qm1f&#10;UoemeUi4uW6O5kQutHaFClZJuVW5EQwsOYcywx2qvRlnNjXDnYEcyErfP+p+GbFmhH5PEJfJ3I+O&#10;eVR/ZuckjPOrnZ9MuDdPt0XE0kOwezNBgj9W/iGPjXlM/ln9j+7LsXtjtRT44X8fluW7l6c8MzCo&#10;jmlboa3uV/4A0eYsbrKbyLdmsZpqb+Zum6u/R/70+NLCw3rC1ivhNv+CKSlHRxjGOH78+KD1hful&#10;p0GYfSNtYIHAxN+xf6d8dzYIZDCVPSPwua2MJjLxws9KC16TdlD0hVOJgn0PAlQZrZnR60anlpv/&#10;teov6TehnwyYOcCVr4FOsC/jz7nZhwMB/eBEJeTilS8XCFZlB/sxtjcQVB8ijT6cyCbcIQMZZfq3&#10;7r33Xj2H+80335QXX3xRyS8lQ9kIPYhyWQPlzmVgTBnwNGfbHO0Z252w27WBtaKifPUCVkl5oKER&#10;XsLKcHtNuIEVFfUS8UnxmjmBeFP2THY31EgtKQ8yww3YsJCJVxluSDeOjpfASWDjhnRzXqpvWTQZ&#10;brIyaQl32GW4zWty7isbsx35QMoJJPhu3lZJOZ/NaabTynAHQ7j5DMgkVBnuUBNua2gacwB8qySC&#10;hZXhDqXzB4ngmlWvzb9gYMk5GF2wA2Ti9d7MesCBx7lNTw6s25envCyTNk5S2Vlgb1m6e6m8Oe1N&#10;tdsZ6XGb8m20fWPdvnWeBDjd7s1cJ/21kB+y2r76S1COrD2/y8heYROZPfJM+2ekXYV2Z9giqoio&#10;0Lqg+gWpxIw5JAT38EsAvsDafWt1n+bB87Sk3PzzIsPNXKRgbQvyAFpSnibDvTJuZbpTxdGvNXvX&#10;pHwXGOzzBB0g9tgvbGso4JvhDhb0ZNMGkF5lSFq7CPketHSQjFw90nHACd1gX2b92akocYLMynAz&#10;nJDAPfYmvfL1VMJ9PLukPKQg2oKRIGJJFGrZsmV6tBfHa2UjtKCq4KabbtIyeS8Hs2QFiCZ2/rGz&#10;9B3cVy797VLp9lM3LRVzmoXAyNGzj1z4am2cwUAjuBDuTCgpD9WUcvTj0ksvVbl41U6hTkJivJI+&#10;ppbjmGUGINxsfl44gLSkIJPmzZsH3Q9lZbhx4rzQO1+wmTEgiOPYfIMxOM1WtsEXwRBudKV79+4q&#10;F4ZiegHWD44ejlpaJ9AfrCnlbN6WU8G6sErKneqadSzY/iPuA1nIApl069bNU3uLM8a1pb2HXoOg&#10;A8EZMpvByMEXrBlmrCAXKstCBZxWAlroRbDIjAx3qPZm9iJkkVGGe8WeFTJ109SU784Gg8AsEpke&#10;eB8GZLIfMcU5GHC9bvdm1v7sbbP1XHB/4NzkqZunyur41Sk/CQxsY/eq3WXwpYPl9yt+lw96fCA/&#10;XfyTTLhhgtzQ8IYzjlurVayWPh9ZYduRPxlghptCuAFTyvkswRz/hL7ccMMNQQ/Cws4ePnpYSSXZ&#10;7bTkkn0kI9jxc7AjfG6+Yr98gzpeAZlSnYq+MKvJib74A4GRu5vdbUsGvqB1YfrW5LPKnUIz3Ke8&#10;zXBjT/r06aNyIekZSijhNjqU0d7EXs260Qx3SsDn/yNCSriZRE4Zd5MmTeTKK6+U2267LfVB+XY2&#10;QgsMUKFChTwZKJGVoMTp8iGXa68ZA32YoksU/pHRj+hwDyfGHDkwnR650LPvhVzov8HpT6+HxStY&#10;U8q97uFGDugJcvFKVygRJgKMM1Q2qqzjrKNb0MONY0FvVTARXuSAc4NMmEAdrFwgBFwPm0+wWbi0&#10;YMMrG11Ws/pnZbhz5jrLiYCUui0pRw4Mq0EuwQYhLOCs0sNNmbid6eKQcuSYtqRcM9wue7i5hmCy&#10;msgCmSAbr9YQGTnrM4Y6w408yXJD7tEbL4AcWDvIhbXklVzSQgm3ue5zpaSca0QmXu/NFrnBHqRn&#10;Y2gboO89EJAlR1tlBK6dPm7Wzfwd81N+6g68ltu9mbWLvedrIBCcszuBH/tCr/YFNS6Q+1reJ9fU&#10;v0YqFq54ll2pUqSK6guVXBv3bUzOcMenZLhTzjdPLSkPQp8sfeE42mD1BZuPnfU30Z+j3qzr9geC&#10;uq3LtU75Ln3w+pBuAg122hOcgmtHT5ALehOsXPj7C2teKD/2/fGMUnt0Ib1AHraZgJPj5I/5Z5WU&#10;e5nh5nN47csFwt6kvfoeGQUp2Ft4DoQ7O8MdInBE1+LFi/X8bMob6OGyHgsXJg8eyEbogHNPOR/D&#10;5oIhHlkJnHCOacABSAt+9sa0NzTKZhfIgeE9yIUSRy/kgrHkdULtEAPfknKvynkB14+eeFE6bYGN&#10;nZ5isof0vKVXquUlIJ4WmQy2RJgKHWRy7NixoOWCvuIQsvl4DTYznCEcaYIxXCsPJpfjXKUtKScD&#10;zEZp6a4T8HxK+JCLpyXl9HDbzHDTM6Yl5ccSzR8n/yw1w22c4vT6yfzBItw4TQRG3EDJsZEJZY5O&#10;ZRoIOCjW9YS6ggZ94Oxg5Jh22r1bIAfWDnJhLXkll7SAZHLd3Ptgg1mphDuIntuMgByQidd7s1VS&#10;zmdIz94SWElvnfG3DP2yA06d4H3pCeerWyAHt3sz10tLTXr3HtJkHYFmB6wHHrw2D/6fFtjyeiXq&#10;6e/JcnMcGPsOpJXjKUFUZPKU8mAIt1f6wt9S4o3t9EcimVr+Rrc3JDrC6I8PPeDzUSL+We/PbLWF&#10;8Xmx0bTZIY9QEG4+C3qCXLwayMjnZC4BbQJMoP/qwq+0suHa+tcG1C2LODttKURGqSXl5p54BeTg&#10;tS8XCFTQqW6k8S/SQgl33tAO0TsXEFIPGAeEAWacdR1MGUw23AFj9NNPP+kZ5sEO2sgqEDWHtAUC&#10;mRh6uu0CA7R69WqVC1+9MEgYS6KcmdHDXTR/UTVwXpfmoB9//vmnysWrXksi29w7nI+MDLKXYKPH&#10;oaR/bFfC/87TdIMdO3aoTDhhIVhyCSGAdNuZwu0UVFeQkSFrRRUImzj/hzQEzHAbPSJ4w3OdAF2Z&#10;MGGCyoWN3QtAdq2haXZ6uMlABByaZj6b05JyHYJk/iELtw4BDg4y8WKwkQVkwudCJmkHHIUC5QqW&#10;U4Kf9jx3t2DNMEQOuezc6d353mnBfWNteZrhDuGU8lDtzegudo/1np4c6havm26mkt9TKm4HTPWm&#10;qogM88IdCzXbB+l3urcGszfj0Lcq10qHmPkDpc18XnquvUbDkg3Vls7aNkt7oJE9wQqLmKZOKTf7&#10;oVt/A30ZOHCgDB06NKj9GVtJkBV55c1zNuHmOq+se6V81OsjaV+xvdQsWlMfXSp1ke/6fCe9a/RO&#10;eWbGwF6xLzF7J71qCrdAlpx+hL6sXLnStWzTgh78fUf3aQD7xoY36pwCHoGCNQRr0T2rhcAuLKLu&#10;dUk59uSff/5RuXjlywVCakl5Gv8iLdA37Kr2cBvf9f8rQkq4ObKLsgamH69fv162bduW+gjl5puN&#10;/4FAh5c9YpkN7dFMcagDwamDTOkncvGqHNbKEmYG4WYTI/pMxNjrkkdk4mVgjCExSrjNRhTq/tO0&#10;oPwPp89uCWEg+OpKsI485ANiqT3c5p+XgFRTSWCdC8u6oX8eoDOU9vkCZ4uNEjiNriMHbApyCVYm&#10;FljjSrjNxmwrw20+k2a4zdr3JdysCc1wOywp5/VYvzg/bnstkQUyQTZeyYX7yOfSwUsevWZ6gCjw&#10;fm76EQPB0hWv7K0/YA8JFDi97/5gEe5gqmPswNIVL8F6sDLc6dkY7sXzHZ+XNuXanJHpxDbVLlZb&#10;nmr3lBQrYO+0FtZrg5INdHAag8moOmOQFMO1nFaL+NpbJ+A6md3xaOtHdfiVZdsAQRhKpR9v+3hI&#10;dLBhqYZK6GdtnaW98QTvuBYL2sNt/llr2S2QC4+g7IAxlbTAKeHO5b9MmjV0fYPr5Y8r/5CfL/lZ&#10;frn0F/0/x3z6yjUjpGa4zfuFgnADZOG1bZmzNXl2QaNSjVKD4z2q9tAsN8kD33XFnntF3Su09cCJ&#10;bEAq4aak3MMMN7BsbqhhEW5bGW5DyjVR5DKg/V+A99bHB5SSzZ49W1555RV58sknpV+/fqmPd955&#10;J+VZ2QgVWHS9e/eWzp07e76xZxaqF00+VioQyGTVKV4n5buMgfGsWLGiyoVz4oPavFKQmuHOhKFp&#10;GDciqpATLwk3+oGeIBevdMUqKdcMd2TmZbgBE9HZyKwjPNyiaNGiKhOOJwxWV0JZUg6KFyiuDwg3&#10;md+9R5JbLdgMIae+4BpwiIDT/jGcGwZhIRd657wAASt0muu0W1LOZ8CJtYAzm3osmLELTkGwAp1x&#10;O02Y4y+RCbLxygHEQeFzZUYwD0C40VOvSsqRAwONkAtrKVQgw42cII/BBrNSM9weBzR9Eaq9WTPc&#10;RhYEODMiAI1LN9YS4cfbPC6X1blM+tbqq0Oj3jnvHT36Kr2+VV+s3rtazzDmiCDOb35rxltyz8h7&#10;5PGxj8uy3ctSnpUxgt2bIbaX17lcHmn9iE6bpqSbieJPtn1SPuz5oQYFQgFKyrFFy+OWy/zt89Xe&#10;0pphgQy3dS+c2loLkCfkEuxARvwU9mWuN737i+yxh03LNFU9wbdxej+sDDf2NFQ93FTQIpfKlSs7&#10;vr5AmLM9mXC3KNNCvwLa1B5u/bC82OlFDUagV9fVv05e6PiCPNH2iTMCLLZhLjcmb4yuV7d64Q/o&#10;R8eOHVUuXtoWf8DHQLczSqigbzwHPcBG4Qf9f0RICXdMTIxcc801ctddd6kCNGvWLPVhnaOdjdAB&#10;Z4fJsMWLF/fMGGU22LhubnRzyndno2/NvgHLyPwBOTBNGLnw1Qu5KOHOpAw3xo2ycshJMMeMpAVy&#10;QE+QixdkAYMK+YHwZkWGu0J0BSUri3cu1rJyN+VmyARCiUy8GG4EIUjNcHugd2lBtJ3Hhn0bdFOj&#10;vwrygePkDxYpdRpx5tqx7cjFqw2d+8P9YmO2XVJunsu187c8yKIQaKD/zmkPNwiWcCMLZIJsvLq/&#10;FuHWPtAgiaQdKOE+5e3QNAY9IRevhlSmBfeeMmqvSsqt8kj0INg2kkAIxd7MtbIe0BfNcNt43fol&#10;6+tRVwPOG6CPlzq/JD2r9bQ9AJT3fHXqqzrV3Bdcx9+r/xaOHrMrQ6432L2ZfaZxqcZ6BjaZ+v4d&#10;+ku/Dv2kbom6Kc/wHgSUWTcQ2di9sUq4+d6CRW6V7B53VzqMLEqWLBm0vnANqSXlNgMqbkFQFLsV&#10;qgw3cmAgI/ri1aBKdJXhvNja5mWbp/w0GdzTO5reIW92f1MG9Bggb3V/S+5qfpc7sm3gm+F2qxf+&#10;gByKFSumcvEq8BsIFuHOKMNNIN3yj9E/ggz/HxHSu0GU8r777tMHpPuee+5J/Z4jDrIRWmA8mBTP&#10;kDq7m164gcVMxPqhlg+d4QQQNb663tXyZLsnHWWz1LE/ckTl4tXAGgxIZma4idx7neFGP9AT5OKF&#10;rrCJkN1GvvQ+uck4usXcbXNl7IaxGgj5aclPctOwm+SzeZ85ztqpI3/smMokISF5En0wSM1w5/J+&#10;SjmwCLdmuI3DS7kXm28gws0aAk4JN3LYv3+/ysWr/tNT5h86Ddm2k+FmuA9lnEq4U/4R4EG+lMu7&#10;cSYpBQ2mpBxZIBNk44VdAb4l5ZkBnErez8uhaZxLjlxYS17JxRcECLA3gOqGYNeWleHGKQxVKWwo&#10;9maul7PsWQsZlZRbwD5QNgtpoBcbwuqEuHAM18g1I1O+OxsjVo/QMms7QDe82Ju5Zzyo9kGfIZeh&#10;hO+wOOwHGf+BSwbq/geQJ2SDz+M2k2npy549e4LWF/bFTCHcKW062sMdoqFplr54NSCM+SccJ4q/&#10;4i9Iw71kPkyNojV0SB/+mFvwWhBVgoVe9nCjHwypRi5e2ZZA0KC++RwZ9XBjiwiGonPo37ET2YTb&#10;c7AAli9fLvfff7+0bdtWxowZo038H3/8cfY53JkAHMBffvlFhg8fHvKFF0pg4IhSv9H1Df3+vCrn&#10;yV9X/iXvnveuDndxYvTQyTVr1qhc1q5d64mRTi0pz6QMdyhKytEPBm0gFy9IFA7PxgMb1YGDBKYt&#10;aQ4V6L+6edjNmtmGfDE1dszaMfLcxOfky/lfnnFGtR3s2rVLZbJgwYKg1xDEwMpwhwL0XBLc2HNk&#10;j5Jt+nDZ6IrkT59wo79OgH5MnjxZ5YLD4wVYh5xIgJ7YORYsbYYbuTKsCdlG5Yly5QhphjsIwo0s&#10;kMmUKVM8C0SwziHA2BYnRMgtIChaUp7ojbPGa3AiCXLZvdu7vnBfcM+QEXBT2ZAWBGzQI4JAXjrC&#10;vgjF3gzZhtjQm8v6yAxALtMLSnBN9HLbgVd7MzLggX0L9b7DkLh7R96bSq4B/39r+lvy4ewPU2ch&#10;WAEzt/qEvgwePFiGDRsWlG1BplaG24u1kh40w01JubGnoQhc8Vk2bNig+hIbG+taX3xBCwRVRQzC&#10;s/bHUALCje3itA2n8w4CAXsycuRIlUvIh6bZzHCzd1n6EKoheucCQkq4N27cKO+++646IvS3HTx4&#10;UBcFvVzffvttyrOyEUp4YYTCATjD9EoB+rqZoEmpstsN1Uu5aIbbvF5m93C7JQbpwSu54PBs2r9J&#10;s/FOjmIJBmxYr017TVbuWamkwQKOMxvDx3M+VufP6Wf0SiapGW7j7ISCPOFkE5ziK2fB7jy8Uwm3&#10;dTxNWliD1NxkXZAJD68+h2a4jXNuN8PN5s3aR6Zk9rgWjkPjs7Opu7kuq6Qch8AtLLl4BSvDnRm2&#10;BVhHK/G+XtkXr2WSFhBuHkyt9yKbiY0lY8NaDYWNteC1TAhYsS+g/6yNzAjQ0N6UEQJV2ARCsHLB&#10;mceWYN+oggkVIDYfzflIS5B99xuC79iibxd+q4Scz0PFAT8PNoDjhc5wDZma4TbvF4oMtwUv1xGt&#10;EVxr+wrtQ75+sLNWqx3r1msZIZdQfwa7Q9MA+7rqAy0GIdSHcEZICffWrVs1Gte/f3+pUaNG6s1v&#10;1KiRjvHPRmiRJ08eefDBB+XGG2/MlImFoQTGSSPWZgNlsbKpujEm9LQwPwC51K9f35MeFwgLzpkV&#10;xQ4lMG44OXx+LzPc6MdNN92kckFvggXXt+nAJh0KQoAgM0B5Iw/uhT9AQGdunekoulquXDm5//4H&#10;pH379kH3K59BuM0/r8F6KBNdRjc/Mk/0rvMz7oE/uO3hRlf69u2rukLvnBfAOcDp0Ay3jQoAnDmL&#10;XFlZbjLclJq7XYdF8gaX4Y6KilKZ9OnTxzN7m9rDTRAhBDqTFjhFlOKyRhiCFSysAT7IhbUUCgeQ&#10;IMmJk8kD07CPXrwHa4i16rYEOCOEYm+GZCrhjkwm3JmBdhXaSeXClVO+OxtVClfR59iBV3uz+gfm&#10;EeoM95r4NZoRxWb4A1Uis7fNVsJJwAwb5Vaf0BcqRW+77bag9mcl/YbwZBbhxm7x+dFLL4kxQD8Y&#10;yIi+NG7cOGhfjuujPQDbZ1dngwF2ChlRacDaxdZ7AezJddddp3LxwpcLBNYY1XHYXKsNJz2k9vQT&#10;gHHgg/2XEFLCzWH0RAHTOmX79u3zbJPJxv8PYJwoNWVhY5iI5ocLrJJcO0YnWCAH7eE2n9/LoWle&#10;wiJP9BJTzowDnxlAHlZpaSBYfb4Z4RQELvG4rNhxUKasiZPVuxLkUJKxZ0E4DWTgId12SqbdgrND&#10;fQk38LqHOxSwdAZH0E6GG0ea50FC2cDJkMcnxac6eW5gZbhDOZ3aKSzCXTBP5mS4AVUSOFNeEO7M&#10;gJXhxqHD+fMCFuEOVxvrD6wf7hv6T7Y/M8A6ZNhamagyZ8iewDg/e7fHu5lG/i3gzPMIdYYbu2PN&#10;DggEa08iswfZDWXFhC2Y7QvSzz0JNeG2gp/seVSYsUa9Jt1eAru/du9a/X/LcvbOoA8W3Af8Rtat&#10;74kb5wKo4kCfInJGpFbLpQfdm/NEqf7xef8/IqSEm0l5TPmdNGmSlpMzIGTZsmXy6aef6vEG2Qgt&#10;CHZQZcCZ5+Fs6OwCZ1wJtzFMbqOByIEBWMjl8OHkUvBggFPG9bCZZmpJ+cnkHm6v7iuvg54gFy96&#10;Crk2zsAma1gsX+ZkuMnupje8g8wpx4VZmVF/OHHylGzZlyiTY+NkwJhYuf27mfLED5PksZ9nyheT&#10;18ms9XtlT8JRV3K3erh5f6dZON7v6ImTcvzEqXTfG8KNDJiWqyXl5n0CEm6XJeW8P8N7rAomL2AN&#10;TUM2dgMSVkZTZyiYa9IMtyHhbgm3NTQNR9oNkAUyQTZu9MMfrJJynVLuUGfcggnPXmW4kQND5JDL&#10;0aPu1k1GgPTw8JRw5yus1+pWFzJCKPZm1g8P9D8zSS5nEH/U6yNpVrqZfk/GmyPGPr/gc+lVvZf+&#10;zA5U3h7szVbggYBierY+WNDShs0IVHnCfsMpK9gpyzdwq0/oy7Zt22THjh1B6Qt+CvYSuTCrIFRg&#10;PdLWtH7fepXP8NXD5e9Vf+tAMq+AHNAT9MWLoaa0mx08dlDPcc+sJAEBIXxadNarDDdyYPYMcvHC&#10;lwsE9lv0CVtpx+7q3mz2MYJO+K//HxFSws3ZeJRijhgxQlasWCFDhgzRM7mZKHjnnXemPCsboQIO&#10;4N9//y3jxo3zzDHOSrBJsHFhmIIh3MwWQC58DdZIM23RKinLrKFplJTjhGO4Msro2gX6gZ4gl2B1&#10;BZlu3r9Z/8/GhZHNDDBpt2f1nhpJ9YfmZZrrI23JMtebdPykrNp5UIbO3ypvjlolDw5eKH8v2iYV&#10;85+UNnk2SP7D2+X76Rvk6d+XyvvjVsuoZTtk5wFnOkikn/fi/e2WB/P8A0eOy/S1e+SHGRtl3Mqd&#10;knA08D0vU7CM9oVtPrBZB8bxPulluC0HzAnYxGfNmqW6kpTkzcbJ52RNs8btZLhBKuE+ltzS4dvD&#10;7QZWhtttFopZJcgE2Xjl6CATJdwuP5MbeEm4kQNBduRCICIUQD48GBbmGeFOyXCHinCHYm+2CDf7&#10;UCiJZloQIONc4lsb36r25pr618i3F32rRNxJNQ82wIu9GbJtZfpDGXjA1p5X9byAlW31S9SXVmVb&#10;JRNuMtzm8zi1tRYsfRk9enRQ+oK9R6eVcIcow01gec62OfLI6Efkh8U/6HsOix0mt/x9i/Sb0E9J&#10;uBdAnlu2bFG5rFu3zrW+WCBIfeDoAWlR9n/nb4caVoZbCbdHGW70Y+LEiSoXr2yLP1gDaAPNiEkL&#10;AqKsg+wMd4jA2bX0+t1yyy1y77336kHs9LcNGDBAqlWrlvKsbIQSnNvIkLr/ApRwmwWLE4qBcgsG&#10;+CEXvgYLynEhUkQqQ7WB+QKHBhlASnhvL8uBixQponIJFjiq9LeRQcUp8coJzgi8z51N75SbGt50&#10;hhNEyROOz6NtHpWKhStqpvD4yVOycU+CTFm9WwbO2iTvjImVV4avlNdGrpSZ6/ZKu+rF5Inza8l9&#10;3WpJ23pV5Ko21eWeTtWkXEw++d2Q8pf+WSFv/rtKlmy1P/XcKim36wxTwj5m+S55e/Qqedlc29uj&#10;Y+WD8Wtk7e7A0XyIAkPqGCRm9XAH2hDd9nCDQoUKqa54MQMB8HlY08jGcYbbbOA4dRDuYDLcSrhP&#10;JZ/D7cZ5QxbIBNl4BSvDzZq3G6QJFpSUE0j0qqSc3nbkEqp+Qu4ZDy8z3Mw9wI6FsgQYmXi5Nyvh&#10;PpmkZZuhLKX2B4gDgVXWIbqqx7O5qMgIdm/mnhEsQh9CXVKOrl3X4Dq5pfEtZwQ1Cag2KdVEHm71&#10;sNQpUUfloD3c5pmm4wIAAP/0SURBVJ/bAA6v4ZW+YC9DSbh5/TemvSGj1o46IzHCWuKYzjenvan3&#10;yQtY+sJ53MECwk1lXqYS7pQMNwQ08YR3vlxMTIzKJZSwMtyBAvppYe3NoTqX/VxAyD3h6Ohoad26&#10;tZ67zVncl112mZQuXTrlt9kIJeiTp3S/TZs2QQ98CgewSWCctKTcZTSQjat8+fIqFy+G+LChkMXR&#10;zT0Tyvi4XgwXZcMcJeE2Yp4W6AdH9yGXYOcrUB5MeRaOF4Q7MwGhfq7Tc/LNRd9IxwodlVReWe9K&#10;+bDnh9KmbFeZv/GwfDButTz860J56velSmTfHbtas8frDQHv3aC0vHZxPXmqZ225pmUFaVGrgsqk&#10;R5vGcnO7yvLchXXlpT71pEbJgjJs0XZ5699YmbNhry2CBtnG0dAMtx+94zUoad99MElJ/eNDFstr&#10;o1Zq1j1vnpzSrGKMbIk/IlNWx8nhAFludLBioYrq8PJ+GWW4gVMdglgypAa50DLkBZCLRbgJkNgB&#10;w2ZwetnAkR0OgA5mcUm4KQ/lOghAZNSb6Q/IApl4McDHQpZkuAumZLiTgifcyIGBqcgFJzAU0JJy&#10;Q7CsAIwXsKaUhyrDHYq9mfWjmV1DfO0G9bwCcmc9YttYPwT8nMKLvZm1wpqBCGD7Q70nc4zeE22f&#10;kO/6fCf92/eXh1o+JG92e1M+7vWx9KnVJ3XdRkckB4Dd6hM60rVrV+nQoUNQ+oKdDHWGe+nupTJ2&#10;/diU787G0JVDZV38upTv3AP9gEugLxUqVHClLxbwJ8m8o7tWa0RmQDPcRjdYu15luNEPOBdy8cq2&#10;+AMBbvQp0FDWtLCqz9C/7Ay3h4CAzJkzR7744gv9/ocfftCb37lzZ3106tRJz1vMRmiBAcLJIeMS&#10;jDEKFyjhNsaJDdU3cuoEyAHHGLnwNVi5YCQhNpDLzAIZQMgBRIloshdADugJcglWJjiqZLizgnAD&#10;3rNPzT7Su0ZvySV5Jc/J6jJ1RbQ8NHiFPP3HEvlq6gYZsWSnrI07LGUL55PrWlWUD69qLF/d0Ewe&#10;Pa+mdKtTSsrH5DObYU7NyiGT/PnzS76I3FKzVEHp27isvHpxfbmsaTnt6X5ndKzMXJdx325qD3eu&#10;3LLn0DHNqvf/c6k8ZMj/7T/Ok2u+ni2Xfz5Tbvxujrzx7yoZvXyXFC0QIS8akv/elY3kzo5VpUrx&#10;KPlr0TbZdTBwPyx96vlzJ2evNaocoKTf6uF2muFGP8haIhfPMtzmH4MAWeNOM9wEnpBrsD3c6CuE&#10;QZ0fF/YF5waZIJtg15AF7EtmZ7i1pNw4RPGJwRNu5MDaQS6sJa/k4gsIN1PKQ5HhDhXhRg7IxMu9&#10;WTPc5oGuZEbw1xd8BhxqSC77EgEQp9DXCHJvRhdYM6xjWgwyY81QEXJhjQvlsTaPSf8O/eXOZndK&#10;q3KtzpjpohnuFLLrBl7pC9cQ6gx3Rmez8/4b9m1I+c49fPWFTHcwcuHs9B0JO/RelitULuWnoQcZ&#10;bnTD7Z7jD8iBRCdy8Wp/9gcdmmbgNMPN/c/OcHsI+gYGDRqkGy3Yvn271K5dWx566CF5/PHHNXr5&#10;3Xff6e+yEToQ+Ni9e7cOq/OqpzArwSahPdxmQ3U7pZwNhxkCyIWvGZGkjEAZEIQ7MzNQOBM4hDg2&#10;bsqB/QH9QE+QS7C6YhFuZMKk2qzA6dM5ZH98PSlw6GmZsqiefDl5vczdGC8F8+aWOzpUlt/vbiOj&#10;HmgnH1zdWEvFu9ctKXVKR0uxKM53Nm6a2bTQDQY9IZNDh/5XZpwnV04pXyS/ZsGvbVVB5m/eJ2/+&#10;Gysz1u4xnz2wPvlmuD+dtFa+mrJefp23RYYv3iHjV+6SWev2ysIt+yV25yGpUiy/fHF9U/nmpuZy&#10;cZNyUrlYAWlVpag0rxQj2/cnyZgVOw0R8/9eZPnJcAPuQSAdT81wOwzaoB8MwkIuTnrEuI6EpOOy&#10;yMjrxxkb5dHfFsntP8yVbfuO6O8oh2WNszHbgUW4NcNt/gUzpZz7bdkXnAE3gawTJ06oTJCNV/YW&#10;R0wz3ARNQs8dFKkZ7iPxAXXHLvh71g5yCdnQtJSSci97uJmDEErCjX4gEy/3Zotwo/+ZXVIOCJRB&#10;uN1muNGNYPdm3hf/APvH9QRDwpyA90FnmK+CDNK+rxWQd1uRZukLcxCC0RfW9YnTJ3SKPRUJoQBt&#10;TRkhOm/wJ7qgH8zNQC7BDsDlRJW4w3FSr3i9kMnFHzTDTQ83x4IZvfUC6IdXvlx62H9kv+67dgm3&#10;VX3GGsBOhWIvCHeEhHBzkxcuXKjnbQOMD/+nn5uSckg3Tf3ZCC1wAD/77DP5+eefQzo8IbOAQ6wl&#10;5UFkuFnky5cvV7kwyC/YRY+RJHPpxsl3C81wQ7gNKXBDDPwB/Rg4cKDKBb0JBvTAbju0TckLk8Mz&#10;C9xLCO92Q+Bu/Hau/Dz9pEScri5F8udTYjzs3rYy7L528kDXGtKkYowUj84rhfLlkXwRuYxu+T+/&#10;l2AhMpkxY8ZZm1eRAhHycLcackvbyrJs+0F5afhKmb1+r9EHsw350Ssrw71j/2kZsWSX+f6UvHFJ&#10;ffnu5ubyl7m2iY93lIXPdpfVr/SUwXe0lvPqlpKY/BESkTv52vLmySXd65SSCobs/zBj01ll5bzn&#10;wh0L5a3pb8m2g9v0Z9yHFl+3kCmbppx1TW4z3Mhh+PDhKhcc44yQdOykfDR+tVz86Qxp/uo46Wu+&#10;Pv/3cvlz4TYZu3K33GZI96Gko9o3zBp3muFmDUBKOfItmHO4ea3CkYWT++lcBLKQBTJhSKgXjg73&#10;CzunhDtP5pzDDUoWKKmOlBcBPeQwffp0lQsTlkMBJdwnQ3QsWIh6uEOxN/sSbtZRZoNAGUQ3GMId&#10;7N6MLrBmqPCxa0cyA9wTPk/CUXcBHPTl888/12rRYPTFOuYOohdouGiwaF+hvWaKA6FKTBUdXhos&#10;kGdsbKzqy5IlS1zpC+DvINy7D++WhiUbqh3JLPj2cHuV4UY/fv31V5VLsL5cetCWIyNypxluYB2X&#10;9/8NISHcKDCROGvAQ69evaRLly6pQ1M4Liw+3puBLNkIDJx0eqLoc/FHJs41WBkoSG4wxomST+TC&#10;12CBc4FjxnWFGsdOQNiSp1zjEKpD7NGgDfQDPUEubsuQ6D9movby3at0I8Fxz6xABHLhvf+Yv1Uu&#10;+mSaLNi8X0rFHJV9kW9LjZpD5YFu5aRe2cLGCXP22ShZQyaFCxf2u4YKG0J8V8eqcnv7yrJ9/xF5&#10;dthy7en2l3xmgzl9KoeMXZokicdOyQ2tKsmlTctL++rFpUG5wlKpaJTEGBKf21xjoPXatGJhaVS+&#10;sOw9fFR+nbs51cng67Ldy+SJsU9o/xxZDAsLdiyQe0bcI1M3Tz3DKSETA5xmXbg2BrIgl4x6xNBZ&#10;SuffG7dGNu09LEWjIqV5xRi5vnVFLcvn86zceUhe/GeF5DidV9d4oAw31+57/VYPN4TbiraT5bQC&#10;CU6BE0qWCtLiJhOFLJAJsvHC3qIvEBc+V2bYFwsEMiz7wtTeYIAcWDvIhbUUClBOjqwgEF4R7swo&#10;KUcmXu7N6C0ZzKwoKQesWyvD7WYGAgh2b7ZKyjXDbfbJcAEZXdYx1ThuwJ6MXMqUKROUvhBAInCH&#10;fEJVbsxnfbHji3okaNr1iG4yT8Ur/SxQoIDKhQHNbsB+go3lCDMqeuqXrG+7wsoLIAdsO2vXqww3&#10;+lGqVCmVi1e2xR+YUo5O2yXc6AJ7Nnaa4XRu2k7OdYRmxRkwNXDDhuQ+jaZNm0rdunVThzERjfqv&#10;TM4OZxDgYEL85ZdfHvQgrHCARbitSL4bsMnQ3oBcatWqFfSmA/HPjB7u44bMDl+yw5C5eENicmgP&#10;N46NVxlu9OOKK65QubjRlYOG7E5eHSdvjFypmcuonFWkfHTllN/ax4lTp2Td7gRZF5cgCUmGoPoQ&#10;LH/g9xzptXzbAXlj1Cp5/p/lEpk7p1zVorwMuLKm5C+4Vg4d35Ma2XcCNiscHGTSsmXLgLoCibyt&#10;fRW5wZDIPYeOCtPLN5jrTwsc+FwnK8u6XRGG2EXI7R2qpPzGPiJy59Ie8hIFI+W76Rtlb0JyJglH&#10;c9z6cTJ9y3T9Pi0YYvfb8t/OCFS5HZoGsezRo4fKxWob8gcy/f8u22muc4NULR4lr/StL0Pvai2D&#10;72ylg+eublFBXr+kgVQpXkBmrzsuUSd7Sp4c/s/OjT98VIMo6AWvC3xLyvcc2aNBnmCye7wWw7Ig&#10;WZwhj43JSP98gfOHTM4777wMAxF2AHnCGcRBtoIjmQHkVyJ/CbUvOEbBgDXTqlUrlUuoAr+pJeUp&#10;+uAFCLxw70NFuL3em9UOQrgZmsYayJH5+70v4XaT4fZib/Yl3JlJnDJCakm5y/0aHbn55pvl6quv&#10;Dkpf2AcheaG0J8ido+He7fGudKvcTRqUaKBnsxMA6Vixo3St3DXlmcEB/ahevbrqS7169RzrC0E6&#10;MttDlg+RSZsmaQUagVtKyzMLVoZbCbdHGW7045JLLlG5WEnOUICZKcAu4QboHQ/2lewMt0fA2WjS&#10;pIkMHTr0jIP6+cqwtC+//FIz3tnIhhPgCPpOdHTiDIcKXAdlk6Em3HsTjsp7Y1fLI78ukqHzdsnx&#10;Y4V083aTifMSZJY3xx+Wn2Ztkn5/LpVhi7fL33MLSqFjd8n++Dqyeuch4wTaK4FLPHZCxq3cJf3+&#10;Wir9/1wm3xqiNnXNHtmx/4hmz31x1JDsjXsOy4x1e2XQ7M3ywt/LZcSS7dKwXGHtrX72gjpStnCU&#10;ngOOnA4eC444ZAR6v29qW1kuaFBaYncmyIcT1sq+w2c6nadO5ZK8J9pKntPFlWyWLuyuV4w+7qYV&#10;Y2S3IfeDU7LclHet2rMq4KZ97NQxWbdvnQ6HsZA/ItnpwkEOBTgybYDR2fyRueXODlWkV/1SUqpQ&#10;8jA6C0x7f97cq5IFC0r0yQsk8mRTc69TfmlAAIae7w/Hr5U7f5onTJSPO5QcbNMsjSFY3N89iYZw&#10;G0cS58UNkOGWA1s0o8v55V8v/Fq+WfCNLNm1xHW2LlhAniAufE5sXyizFb5AjqybxGOGcCeFdt14&#10;gVAQ7lCXlHsNyIIV/IVwe5VBdAKIFkE81mNWrRn0gKovnZgeRiXl+Aea4T4W+EjHzAD6zBqxhmqG&#10;CsycuKHhDTLo0kHyfd/v5e3ub+tskVnbZql9zWqwtpfsXCKPjXlM7hxxp8zaOktPV+k3sZ88O/FZ&#10;2bR/U8ozQwvLpyW4yj4cDj6tXeiUcvPP7pRywF7Gg32WyqT/bwgZ4SYSt2jRIunXr5+8//772n/y&#10;9ttvy5NPPikJCQly4403pjw7G6ECRJCeKIIcXvQUZjUwTmxcOBUYJzcRMiUn8fEqF74Ga+C4jswY&#10;mkYpNNO080fmkq+mbJWFa8rKiaSqxin2xrFBP9AT5GJXV46dOCXzN+2T98aukS+mrJMihnTe16Wa&#10;REbNlxPHomXq8iLyyogV8vOszZq1TkuafQGJgjhzFvaybQc0o/nJxLXy7LBlmjH+efYmWWiI1/xN&#10;8TJ0/hZ5f9xqPTP7OfP7t0avkl2GfF5pSOzzF9aR3vVLG13JqfpSPH9xdXLcZLjRDWwVMtm5c2eG&#10;ulK8IKS7kjQzhHjUsh3y9bT1GhgA/C3Z7ciT9aRCTCHp09h9bztZ7mtbVpQCEbn1yLBt+w3JNpfG&#10;5pceuIaNew/LaHNtTFU/cjRC/w5i5QTox6ZNm1Qux4/71z+u6fPJ63Qg2tXNy8uFDQOXQnaoUVwu&#10;bppfcpyOlO07a8rCLfs0kBNHQGHOFi03/2HmRqM/p2Wp0Q0y3SC1h/t4MuHmfpOZdIOVe1bKC5Nf&#10;0CNt9h7ZK0NXDJXHxj4mj455VGZvna0OWkZAFsgE2Xhhb60MNyTGKyJpB7puINzGtgVbUo7OsXaQ&#10;S7CDjQIBcqcl5V5PKTf/WBtp7z3f45DTwkEAy45upAX6gUy82psJqBH8JWNmBaIyG2dkuM31OAW6&#10;EezezHoh8MB1hFNJudUSokGRU857sNER+trpWQ5GX1IJt5FPqIG9Z4hc49KN5aKaF2lmmzkbBDK9&#10;APrBgEr0hSFhTvSFeSGvT3td/lj1h+qrBeTz3aLv5LWpr7la105hZbh5L9avF1lf9GPt2rUqFy9s&#10;iz+o7JOS92HusV0QCLMy3ATH/r8hJFaZ0g7OgWM4WkREhIwcOVIGDx4sEyZMkGrVqsm7776rpSDZ&#10;CC0YnjB27FiZNm1ayBZeZsLaKNhIIVFuytYwFFu3blW58NXNpu4LjKSWlIe4x5Ky5ZvbVpbnL6gr&#10;XWqVkv0HykveI1fLum2lZE9C8BMf0Q/0BLnYGcrCwK7hi7fLayNWala6TdWi8kzPWnJbu8pyMOIn&#10;kegh0rVOQVljiPZHE9bIc38vk88MAVsEmfJpcOa6IeMfT1gnn01ap2Ohnu5ZW164qK483qOmliJP&#10;Wh2npP7Ff5Yr+WIi+BdT1suK7QelWokonTL+knk+X8mY5syZTOzQk2L5i2nJsdvS2H379qlM7Do6&#10;XO99natJqei88tPMTVpez2c8dPS4HEmoIrlPl5ELGhaXMoWDO5KlcYUYQ1SLKbH9btoGOX4ir1Qr&#10;Uk17mP0BWZw4Vkx+n5sgr41cJS8NXyEfjomTwsdvlaRDDY0sD8iRY/Y2e+TAUEzkwuTptEg0uvHr&#10;nM0yfe1eaWv04o4OVSUyT/oZt1rlD0tCrjGyetch+X76Rj2H/K1/V2lVB+ejkyEnmLH74FFZsGmf&#10;6l8q4T52WPYm7lWi6CbDzed5dsKzMnz18DMcHippxm8YL69MecVWxi4pKUllQqDZC3vL+2PjsHmZ&#10;SaBwAikp96KHGzmwdpBLqOa2aIbb3B+vp5QDgh5UGligNePFyS/K3SPulvtG3if3jrhXPpj1gVZH&#10;OIHXezN6QnAAXUk8lkP+WLBNxq3Ype02mYVgS8q92JvRBfbkcMxwA6sSwSnQl3HjxsnUqVNt7c+B&#10;QOA5swi3L7gXNza8Ud/3xyU/yvaD/6u0cgv0g6Gm6AtBTif6QoB1+JrhKd+djUFLB8n6+PUp34UO&#10;BCUIkLE/U5mBvQkW2JOZM2eqXILRlfSATbSqK2lvtAs+K9UV2SXlHoNz8bp37y4vvPCCZrh5vPfe&#10;e/LUU09J8+bBTyjMRsZgMdeoUUMqV66caeWIoQSfgSnEWrZmFrtb48RZlsiFYT7Bgs2T6GSoS8oB&#10;06rbVi8mT5xfS25sU1pynCoooxeLvG4I1Nq4BHMd7kk3skVPkEtGurLREKABY2Pl7TGxsmVfolzX&#10;qoI80aOWtDLk6uCxfRKXtFGio7cYwlxXp3B3q1NSlhtyzDFYTwxdIg8MXijDl2zXLPaiLfs1g03W&#10;ulKx/PJy33p6vjVHYJHRJ2P97hUN5ZIm5YwjeVI31Z51S5mfNZJPrm0i/XvXkVsNye9Uq4RODfe9&#10;djZ5CLeWlLsk3MyiQCZ2B2HxnKaVYow8ahrH86R8Y8jwzPV7ZdWOg7Jky3E5kWOnNKoYIZG5gyv5&#10;RBfu7lRVp6wPXbBV3h2zQUpFNpVmZZqlPMMHp3NIwZzVJGl/F5my6pDE5M+j2fHFWxKl4MnecnR/&#10;D3n0t8Xy0K+L5N9lO4zDmv4mzWcsW7asyiVtPyHBlAmrdsuwRdv1fR45r4YUK5jxsKykU/vlaORE&#10;OR2xRKasjtNBa7wGAZX3r2wkd3esKj3Mfed8dErVIeEQbsjhGRnuSOcZbpyvEWtGpHx3NiZumiiL&#10;d5qFlgGQBTIJdrCRBauknCFwmUq4rZJyQ5zcrhsLyIG1g1zS6/cPBsFmuJkJsOtgkraAWE675QTz&#10;ulYGDLLdf0J/eW/mezJq7SiZvGmyDIsdptmwATPelfGrV8ngOZs1APbNtPXy9dT1xuat06//Lt1x&#10;RmAUuSATr/ZmJdyUUueKkcGzdssAs34Iqt0/aIHOUaBdJ9TA3kKoWI9uS8qD3Zt5XyXcKfcvXIBs&#10;GBaFr+CbUbULdIQkVZUqVYLSFyvDjXwyG01KN5HOlTrrCRpDVgxJ+al7IAfOm0ZfOHPaCbD5BDQD&#10;AR1mkFqowWdIDVQdM4TbJ7jnFrxmxYoVVS7B6Ep6QI8IHkXkdHYqCIEwdC+bcIcANOwzLY+BaRwL&#10;xkCMIkXsN9hnIzhQ2k+vPNUGbgaQhCPYtHBAIVFuougYIMgCcvHCMbZKxEJdUm4hJ8a0SH5pVNUQ&#10;lALfy66k5TpM7YZv5ki3AZOl8zuTpPPbE6WTeXR+Z6L0+mCKXP/1bCVTrxgH7IvJ6zR7OH/jvjMc&#10;TKsqBbkEGvi080CSvDVqlVxjXo/yb4aTPdOrtiFD1QxZZthVTnVKec3yhcpJucKFpF314tLPPOfb&#10;G5vLVc3Ly/7EYzLKOIDP/rVMLv1shvakM2ytY83i8nKfeub5xZRMcl84Bqti0QLSsUYJebh7dfnh&#10;lhbytXmdxwyZ7d2gtDQsX1jPwy4QmVvlkhY4XKkl5WaDcAM2cmSCs2NXV5BDj3ql5f4u1XTI1zuj&#10;Y+XXuVtl1c6DcjjXNImM3O/3ep2idulC8tUNzaRKsSgZYXTgt5lmvZd5QNpX6KTkMxk5pEJUQ6mW&#10;50nZtbekyveVi+vJp9c2kb/uaSPxuT+SIzkXyv6kYzJuxW49rutLoyNp+899ga40bNhQ5ZJ28vRK&#10;8xkHz90iuw8lyYNdq0sdc412kGgcnFx5DkiDKvulTploSTx6Upj8/s7lDaWDuf+F8kdo1UD7GsVl&#10;xY6DWt0QmZLR9M1wuykp37BvQ7rBO+wM58pnBILMyATZeGFvuSYIBM5YZvbkIscSBZKHpnkxpZy1&#10;g1ycOsV2kZrhdtHDffzkKRm/apfc/uM8uf+XBdrOQtCI1yGIahFuiNIvy35Rou1rS2jj2JO4XwbP&#10;j5XHhyzWNhfmDFCR8/64NfLB+LX69ek/l+pRhQSS1u0+JDmMfiATr/ZmdPQIAcnE9rJsE/3n2PXT&#10;5rPt1tkad/40X8au2Gm7isUNlDjkdp/h9mJv1tJ6syd7keFGNw4cOaatUNY+6RZ8Fqrg3BJu9uTO&#10;nTtL27ZtA+7PdqBD03KEdmhaIBAQe7Dlg7peBy4ZmDp0KxgwiBF9cTqR205gNtRVixZYN/iP6IUX&#10;GW7sCUNekUswupIeIMxUdhbOV9iRzdUMt9E99pWMSsrxqznm9J/Yf/Srm1aMcMN/g4Vlwy8wQDiB&#10;OMVuNq9wBIQb4+S2pBw5kIlCLnwNVi4YSS0pz4QMtwWuOV9ETsmTf7W0b2AeNfMqQVq/57Bs4LE3&#10;UTaax4Y9iYacHJKpa/fIsIXbNNtKNvnxoYvlii9mSqvXxxtiPknuHjhfPp64Vkav3CNzNh9Sp5NB&#10;aAcMOcbZYGAbZeG9Ppwin01Zp2W9fRuVkW9vaq4Tswvm/R/hXRG3Qg1w9SLJBDVXzhx6dFbjCoXl&#10;yZ61ZdJjneTtyxpIZUPQub4dB5Pk6hbltYS8duloJatp7wmvUTBvHildKJ+UNKQrOl8e40xlbLog&#10;DlpSbnTFTaZOr99sWOgKwUMnukLQ4M4OVaVrrZLac0yJZ+LpdZKUc7F5TW+cXuTCEWFfXN9ULm1a&#10;TlZuT5Rhs6Pl+qpfyOhrJ8nAiwfKH5eNlgaR70vcvmIauKBcv26ZQlLCyLF6yWg5HjlDcsf8Kj/f&#10;UVteNUQcvD9+jTxmyMPWff57bpEDrULIxVcm6MlvhmxPN/p2RbPy0qV2Ccmdy57MkvtPc0jTikW0&#10;cmHMIx3koe41pFwMQ9aSX6NQ/jzSqjL9Yjlk/qb9knAkh+oa95cp5dzv9ErKKUMn23jzd3Nk3ob/&#10;9fzZ6UEj45sRkAUyQTZOdCUQNMNtCERm93DjkBOowrbRcxkM2UAOrB3kgiOYkVxwqiZvnKyTg3Gy&#10;7JRbQ7Zx3pxmuCFUE2N3a/BvydYDMm3tXrln0AJZvHW/fmaCN1wP2S5Kxudun3tW4I6j7Aqe6CV5&#10;Em6Qg4cLaGsNpxVwNj/tNXd0SD69gEoNBkh+OmmdnP/BVLn1+7kyZd1+2Xf0tBL8YJF03MggobFE&#10;JvWSmHyFtAJo9EMd5a1LG6q9ZPjkPT8vkNt+mKcVIsFUQwUC2S7N1EG4XfRwoxvB7s2a4YZwG8ee&#10;67EDyu4/MfsbQxmv+HyGdH93sjR9eazUe360+TpOepn7tXx7cIEnwHAsa/6MUyAL5BKsL8c+yBoJ&#10;9dC0QOhYqaO0KttKp4NDpIIBcrD2Z6f60qFCBz22NBDKRZeTlmVbpnwXWhAYwsbrunHh06YFckBP&#10;kEswupIelHAb24h/5QSpGe6k9DPc87bPk/N+Ok9af9NaLv71Yv3aY2APmb99fsozzk2EbBdnw+JB&#10;D0EwG3Y23ANnZfPmzdrn4kWfWDiAknI2dZwgN8YJXTx06JDKha/B6iZGEtlmVobbAtkcSH6u3Ifk&#10;2QuryMynu8jcfl1lnvXo302/n/RYRz2KiYzmi33qyn2dq2vJdiNDgCn5PZh0XJ2xTyaukZd+my6P&#10;fTde+nwyTTq+NUkavjRWaj77r7R8bZx8aEgYKnRRgzIy4oF28oZx5KoUjzKbd44zjDqTstnQ6Sf2&#10;hW6Ohjjlj8yj5eG/3dlaRj3QXjPflKOXKOj95sBGBnHAAbM2CCdAN44cOaK6Qi+3U12hAuDpXrWk&#10;dqmCRm9zyKk8S+RUrs0qH68+K68DeabS4JnetSR/RG5589+1MmZhlDQqeoF8NS5SVu08LF1rl5Tn&#10;LqyrlQjWe/M1KrKAGCttrum4kuQPr24sLSsXUZ248otZMnn1bi1H9f3s6Pvu3btVLidOJP+OyoWB&#10;szZpdruF+fsrmpeXIgXsO4dKuHPmUtKELhBcIaji+/foGkeIMaGds853H0rORGILrJLyQIQbgkH7&#10;AtlGZgI8+cdSrbQgK9iibAupU7xOyjPPRvWY6tK+QvuU7wIDWSATZOOFvVXCfSILCLe5DzhSkAMy&#10;YsFkXdANereRCz3ugdYQtvzv2L+l/mf1pdMPneSKoVdIy69bSq9BvWTWllnpOmf8joeTc7g5OWH0&#10;8h3y5FCm0J9Scnxpk7Ky//BxDcjQFhEVEZOa4aaKAh1NhfkYuU4WkcLHb5bCJ26WU3JY2tbdKU/0&#10;Li2Pn19LWykIGD3Qtbq2AA26vZUMvbuN3NCqopQqlFfmboyX/gMnSe/X/5Y6z4+STm9NlGu+mqWB&#10;rvfGxso0s/7IrlpH4AUC8uSzLNh4WhasLWmc2TzyZM8q0qxSEckXkUsubVpW/rm/rbxxST2pWbKg&#10;vu+nk9bqyQ+B7oVb6N4ckUK4jd46fX2eH+zebJWU4yOkl+G25MZMkau+nKWnKTBzInZXguxJOMrt&#10;1UByYbNHbt6XKH0/ma5B53jzu4zuSSBklOEm8MKQTWZgYJeOmesj4I3tsnw5etuDsS1Z1cNtAXv+&#10;eNvHdeDW5/M/l+8Wfic/LPpBW3a4Nif3nOcy1BS5HDx40NHfoqevdH5FfSiOXbSAbApHFpbPL/hc&#10;cufKnKP1qMRLzXB7UFKOfuDzIxcv9iF/IBDL/lA0n7PjndE7Hpwa4y/DzT2EVD8w6gGZsHGC7j28&#10;D1+Zp8LPF+xY4OhehxNCuovjeMyfP9/vYJ1shB44gN9//738/vvvIRuekNmg/EZ7uCkpN5u6U7BQ&#10;GeKDXFavXh30wmVzxyBE53V3HJFbQLghFxBJjHSMITfFDVEpZj2ikr+vVCxKna+e9UvLDa0rqSP4&#10;1mUNlYSPfaSjDLytpfZZ39OhsvQptEUuyLdautYopqSrYblCShZrlIyWixqWka9vbCbvXdlIapby&#10;/1mR5Yo9K3RTJUKcnmxzGzJVu0y0tKlWTI+NCgXI1FHyBBEjogrxdgomLKMrc+bMcbx5IQdK3jmi&#10;7OqWpaVhJUMQc56wTUKdgAoA7i9BlSYVC8sfC7fLZZ/NkLW7E6R7nZLygiHbFcy1pEVUnih1ApEN&#10;w+ZaVi4q7xj9uLJ5OUOCTsttP8zXYAvDzBKMI8g9RQ4MZEEuBCToradN4cup642uRMk9nasavXG2&#10;HnA2cHYgTemhXEx+/XwMi9sYd8o4pDnOINyBSgU5rxwik9t8xiblC+u58S/9s1xnBxw8clI+7vmx&#10;VClc5Yy+T84yrhBdQV7u8rIGAjJCYmKiyoThRl44OjgZZApxUDKTcPNetO3gBGJfsLVugRzmzp2r&#10;cmEt+QM6NX79eHlk9CPaW2kBh2z0utF6TM+K3SsC2hOex8NuSTmkhmGGT/2+VEkp8wEeMeT4xYvq&#10;ys3tKhnimEvu+mm+nDrc2lx/fkMEDhu9jJao3KUl9+lSkudURYk8VU+KHn9cok52l2M5VsmByK+l&#10;dIn1UiR/8tn2aUHwiBaYF/vUM7a3jTxzfg21tT0KbJJqtOPkyiFb4hNl6uo4PV//hm9ny0ODabfZ&#10;rf3laU94QBYQsvjDx2RybJx8PH6jOrEVyq6Q6mWOaoUNwNZEReYx67mCfHxNYw28TVm9RytETniQ&#10;WfeFleFmP8SeYFecgM8U7N6MHrAnowuBCDeEOfkEhM1y988LdGgnwx3ZBz+7rokMvLWlDLu3rYwz&#10;++P4Rztqa1BZY3c+mrBWHhmyWOZtjE+1hRmB50CeeX6B3EXk1Mncsv9Iopb2Q6ypCtq897Cs3HFQ&#10;pq3dIz/O3KhtBwRFBpnro/9+1vq9smjTXvnu+x/kl8G/yp6DR8y9d1fmnpU93BaalW6mejJz60y5&#10;5e9b5KZhN0mH7ztIvwn9HB0ZxudnGjf6wgR3J/IgqHh1/avljW5vSOmo0upXVixUUbpW6io/XPyD&#10;9KreK+WZoYf6tMbeKuH2oKQcX3/YsGEqFzhAKGAlMJwSbi0pz51fCTvBsbT3jMArczEg1f7Az6mM&#10;8KISICsQ0l182bJl8sknn2j0KRuZD0r4GjRoILVq1dL//xdglZTjZLs1TkWLFlW5eDFPAMcCByPT&#10;M9y5/ke4k04GHv4RCDhikDTKiy8wZPreLjWkVZMGKpfPrm8mv9zRSh3Dn29rJT/d2kJev6SBEndr&#10;Anha0EM7dv1YWbQzeULz1E1TZdLGSZ70abkFn5ESJo742X90f8DMQnqIiopSmbjtKcTRJqjwULfK&#10;Url4HiWFvhF1L8F7dTMONcShT6MyUs4QbI7jet6Q7bIx/h0s9FadQp/sHX/3TK868hA92GWilQDc&#10;/8tC+ck4g5RWJhlnj2FPyOWU2UL+XLhVz8mGDN/dqZpxXosF1JNAYB0RIMmIcEOQOGud4MHCjcfl&#10;UNJpJYTpEW4ymN9P3yCLtx7QWQFvX97QONHVtff/7dGxenxbjZiW8uWFX0rv6r31dUpFlZI+tfrI&#10;++e/r0faWESOLBROMk73+JW7ZFLsbs1GzjZO8dIdCZKzaEU5apyQdXGH1ZFfH5eg58Vv259oHBRn&#10;BAT7hlPCPUI2mQnuQ5F8RdRBx9a6BWuGtYOuFCjgn4zSEvDb8t9k0wH/Z99O3zJdB5T5c7LQXS0p&#10;Nw87hBtdGLF0h7z493KJyR+hJxtc37qSBv2ijD3khIFkgpVPDu7pLDkSesmklQkyctERORLfXYof&#10;f1CKH31WSh57RSJOV5bEnFNlX56vpFSROGlToZWt3lDaYq5sUVFl0rFFQ/nu5hby8bVN5I1LG0i/&#10;3rXlHnMNnYyecgTevYYQvjZihZ4EQbsQx/pxPCK6x5F5VGzQN77z0D7JkX+S5C24TPLmOVsG3Afm&#10;YZxfr5RWNg2ctVH12EtAYqx7wD11WlEEgtmb0QV0BFsCofM3NI1gCyX1DP18d+waQwByyc1tK8kn&#10;1zbVfbCNsV11yxbSQCmtUIXyJesIbVAdaxTTKpmn/lgiA40tpA3hwJHjmoFOixNmrTPzZMa6vXqk&#10;5TdT10vSwTYiiZ1l1JJE+WnWJvluxkZ5b9xq83pLtarihm/nyAfj18hIo5+/GLL9zujVOnvlmq9m&#10;m9/NlTXHi8jyI9Hy0cS18vuCrea192hAleAhVUj7Dh+V7fuPqM2BwKMvkH1fcGJHVvVwA4Iwn8w1&#10;nODYmZwAP+ajOR/JgBkDbAdq0Gn0BH0pVsxZaTOA5J5f9XxpWa6lku2XO78sf1z5h1xY48KUZ2QO&#10;fEvKvchw4+szMA25hMrvpweb++TkSDBglZSzZ/v7rLsP75bVe1cH9O3xdWP3xurzzkXkeoEx4iEA&#10;i4HMNudMstEyDIM+i/8SCCQMHDhQ7rjjDu1TCzew2CDbVatWDdnCy2xgmHG+diTsUOeYTKoToJcM&#10;70EufOV7t2CDH7xssCzfvVzua3GflCno/mxlp8DgIYe4xDg5v9r5Uja6bMpv3AH9QE+s4AxyoQSc&#10;wWWUKVt9tP6A8ftqwVfy/MTnZduhbXp+7bwd89RRJnpbo2iNLIuo70rYJf+u/VePruhUqZMUzmt/&#10;+i0ywHYhk5IlSwalK5AWAhJUAHA8ilO9tQuukcqGZhVjpHbpgnJ50/LpTgnniJZ9Sfvk0tqXSoVC&#10;FVJ+mkze6xvHE8Kd35DcrfuOyNgVu2S5ceQOHz0ptatVliYN68rfS3bJgDGrtU/0fkMUzq9XWvKk&#10;ZNecgHLi2D2x0qNqD2lYqmHKT/0D0o1DOW/jAdl7coYknd5mHO2j2md9V7O7znImp66Jk9dHrZJy&#10;hfPpwD2CTBwfR2nvpr2JmkUi49W2Uh1pUaGm/LXqL2lTro282e1NaVO+TWqmDGeWjCNnn/9oHGac&#10;XgbNTVy1Wwf/zdywX3bnKiqbkvLKDEPAKcunn53M1ez18dorWq1EwXTXki+W7lqquku5e9cqXTN1&#10;DcUfidf3Zv0yWdhOD7s/oI+sHdYQa8nfGqKf8+elP8v6ff6P4aGsu0pMFWldrrU6yb5gaBl2hkz4&#10;ZXUukwYlGyjx8wcym5SKowsnje1+uFsNbX3wPTEgl7F99csV0tkBMzaslgMHq8iSzadlgSG5ew2h&#10;OXYyUST3HjmSY6kk5pouCXn+kVKFc8k9ze/RwEza6wsEa2+uZmxuAUP0qUgiiET1EIFNKoxKG30l&#10;CT1rw16jX3v0iEX06a+F22WI0cExy3fJDkPqIPB1Kh6SXaf+lNLRhXQ/8HdUD7IvFhWhwSD61Qkq&#10;kHX3Crw+pcFUK7Sr0E6alGmSunbsgL8PZm9GF5bsWiK/rfhNiVS7iu1SdYFAGQSUNhJmmcwy65HW&#10;FKob0IH0qqy4DjLcVP/kM7YN+REAgXDrrBNDeLGXnBhBJcLa3YdVz6ieIWM9xthNnnvoUHE5fayq&#10;rNuZU2Zv2CdzN8Qbm5IkkXlyql1oV72oViN1r1NKWpj34ujHBkYX65aOlorFoiRnTBmJzxWj1Qn/&#10;Ltulp18s235AVu9K0CGo2CBs0biVu/U955jXj088JlF5c6t9xu6wT+89sleuqHuFVC5c2ej0MX3e&#10;fKPfDKXEtoYSWw9u1ax2IELFDJhr619ra5/mvjDVHn2BeDvVF4Dvwt5DcOaGhjdIpZhKrl4nGFBK&#10;jy+38/BO6VGtxxn7sBtgW5hmj1xC5fdP2zxN1zmtVt2rdk/5acYg2EMiZtbWWXJ5ncvVrvvKm1aD&#10;MevGqB4EQp1idaRblW6OfLlQ4tixY/LWW2/JE088cdYQ2bQIKQvjQmbPni0vvfSSPPzww3ouNxfF&#10;4/XXX095VjayYR9kXlJLyrO4rIQIH1E6CGamZ7gpKY/4X0l5VoGgA475Z/M+k80HN6vTA5ANk50/&#10;mfOJTNk0RZ+XFUBOOJ+UMHHsRlYBeVAJoRnuTNjQ6Z9mundMgfQHB/nLcFvgOhuVj5GHu9eQ/r1r&#10;y9UtK8geQ0wpd+TIIc7JJiPDx7mvSzVtW7BKWZ2CI41wDuyUbhc35IQhfJT+Rp5obmSbQ0tJcZpY&#10;E77Yti9RS+I56uzaVhX18wAcS44Ze+r8WtKxRnH5a9F2ecMQsRlrD0mhyBh11LlXEJ61uw/Jt9PW&#10;6znwkDXKkYvkj5C+jcrKhQ1LGzkXV8e4fJF8UtA47vzNwSMn1Jkly0WpMA76W6NjtUogoyOajp8w&#10;a2fXIVm69ZgkHc1v7F1BW6XSXkIz3HmLqDMYTEm5XWRU9RHo91TTWPsAaz1QJQA6Tt//JxPXamb3&#10;3k7V5OIm5ZQopQWzAiA99arGyon8w6Rr/aNyYbOjcrrgb5K3yEh5sFt5ubFdtDSsEm88yIManLm5&#10;0c2OBwilh1KF8snVLSpoxpsjBhuWLyTLDGkjo1kiOlIuaVJWf0erCC0rFzWKkeOn92uwKb1hYUWN&#10;XWAOBwT/W0M8KVf3AhBahmwePU6WO5/rDHcw4P0IbKIrefPkTV6/5rpoh/lyyjqzflfIB+PW6Hpk&#10;UOdTPWtJl1ol1I7YQYmCkXJz28o6L4N7Q2ab0zo4lhPbgD2k4oBWlbf/jdVgXGVDlB/uVl2Hgtar&#10;tkKOFhgoPZsmaBXSixfVk+cvqqP3j3vJQMvbO1TVGSe8PgP3aHXgOp8xv+/XK/m5zOKgCqNx+cIa&#10;BCRb/oX5fH8v3m7I+D69pwSXVuw4oH3nL5nP/dPMTcYWHdH1nMO4/YlJueXPBdvkjZEr9fSS10as&#10;1ABBqLFs9zL1WQKBiho7RzB6BWwHWX/WTUbVVaGCZrhTSsqz2qe1C+4h/oxTm8c+hqxZm5SHr9q7&#10;Sm24BTLmlQpXCmjD+Dm/d5pZDxeEdBfnDFvO3ObB/wEbn/XIRmhBL8esWbNk4cKF/5kebhxyjBNG&#10;0k1JOXpHLyFy2bVrV1B6iHHE0QdZQbgZwoLhS+88SbtAP9AT5OJEVyjlJWK5/dD2lJ+ciQ37N2h5&#10;OZHLrIBVUq6E22FJObpx4MABlcnGjRvP2BicQgm3cQiVcAcgD1kBq4cbwhsIVDi0rlpMScqrF9c3&#10;DntpObx7syycN1cSjxyVJw1ppXSdagi3gPDbKSkHlKtzTjtZyPwnW0vO08lZRQJxvhk1LSWfsVGn&#10;7neuWVwdWd/sMnMEmlcuIk8bB/rG1hVl3qZ4GTzzsJw61FU27ygnn0zYIg8OXiCPD1kiH05YK5Ni&#10;4zTr/1Kfevp4yDjSDMXCKWYw1mPdqkqP4ofkmpq55eU+deU1IytaMSgVfu7COlre+cWU5POZKQP1&#10;BwY28fsnfl8iw+fmM3zuFlm2tp78vYjy0UNKIOxgt3G6OQLwocELdRBX/z+XysvGseaIOnpXIUfp&#10;wSopx74EU1LOmmHtsIZYS/7sLdU5OFH+SoABa7hWsVp+B+KdOH1Cy8kBfx8omLVq5yH5ysh1pfl6&#10;S7vKGnzJSF9LxhyVIxH/SO6Ck2XP6b9l14nxck2T1nJXq8ukX8fH5PlOz+taZh9iXTuB3b2ZrPel&#10;Tcor2Xr/qkZ6TB6k64GuNeSmtpWkl1mLZELzRpxW+5Z2DaQF8mlVtai0rVZU5yAQSHIL1heVJr/O&#10;3SzPDVumE97/nJ1f5Gg9STiapJUJThDs3qyE+9hh/fwROSMldkeC9kM/adYS0+EpxccOvNK3niGz&#10;VbXKBRtgF8iOTHi7asYWdq6m6/u1vvWNbSwiS7cekG+nb9D2m7VxCXJe3ZLy2iX1dd1D0i9uXFaq&#10;l90nxyOnSt0KB7Wnnsx6z3ql9WQGStgj/egj78nPoyNzyZbYxXJy93rpVa+k3Na+ijxpiDjzWBiI&#10;+uX1TeWTa5rojBVszsvmM3J9veuX1jYgTiF5+NdFsj++gRw/1E6+mHBE3jayGblsp9p37uU3Uzfo&#10;MZahhB37bifoCtAP5kShLzt27HCsLwD/DZ3Bp7T7vl4DfcV/9OocbuzJ4sWLVS5OfDknoMISwu20&#10;h3tnwk498QGf44v5X8gtw26R24ffridSAOwX1Sm1itfS79OCai8qeHjeuYiQEm76/J555hnp37+/&#10;Pp5++unUxz333JPyrGyECiy2yZMnuxr4FK7QARNBZLgxykxwRC58dWOkLUB0cSpw9DLbWGuG2+rh&#10;9oBwox9UoyAXJ0aacmTKsjCg/oBRpvyfyHpWIDXDbTaIwyecE4f9+/erTNatWxeUriAHK8Od2dnK&#10;9MBGz73zl+H2BVk/suUQXc7X7lX2mNTNuU1evqiW9GlUVnshg4FFuJl0bAccs1SndLTky1VM8p1q&#10;oTLlPvsSLsorKRdnVgFZKUo+04LnM22fLD6ZxMNJeeVkQheJ29VW/ll4SEYu3alZxfPqlNRz4Dkr&#10;nuBCjVIFtYqAB1PiyxTOJ6WicsvWlfPlWNxGqVUqSuoZck55MmW7ONzvX9lYdQin/PM0Z51DpP9d&#10;tkPPg/7U/I6+bwZp5TpZXmK3xsi7Y9bJrd/Pk1dHrsgwQ87rQuzJ5v6zeIf8tXCb/DZvq/aSQgoG&#10;GEf7vXFr9ISCQOA+eNHDzedlsBFrCMLtD9jzq+pdpX2U/tChYgc9TgjbnxaQLAgvNjgQ0SQL+N20&#10;DTqFmuGPEFX699PDuPXj5PeVQ+XAsT3yy/IfZciKIVrqeUGNCzTQSYalcanGGgjYfGCzZmqcwO7e&#10;jH7SosHpAi3N2oNco69FzFqk/N0CeyGEWzPcfuTkCwjWjW0qSSGzLn6Zs0VJs11wPxdv2S9v/rtS&#10;rvxyptzx0zytDPltPj3Fe2Xz7oKS78h1smN3RbOmnfkcvHYwezPBF3Q1Mmch+Wv+AXlg8EINuMXu&#10;OCS9G5TWYywJrnWqWUKKRrk/XouAH/3drO8LG5WRfr3ryODbW8mz5usT59fU93m8Ry21GVXNvYIw&#10;8146pdzca6eBX8DfTZ06VUkU/6dCh5kZHAvZtVYJHYbXtloxbUfA5nDEZrvqxeUxcx0fXd1YWlSK&#10;kbkb98mx/edJ5JG+sm7XaalhbOibl9aXj65pLJc3Ky/7jxzXe+l2CrsdNCvbTE8OCQR+R+uIHaAf&#10;BGbQF6a3O9UXoBnuY8kZ7ozWTahA1hYbSNDbTRIpLdCPefPmqVxCRbg1w21sr5NMc9zhOPlw9ofy&#10;V+xf6gsxs2P2ttkycPFAuWfEPUq6WSe0otQsWvOMxAT7O8P2Xur8krQu39r12s1qhNTzo6+Zvm1u&#10;PK3ibLz0XCxYsED27NmT8qz0wfM++ugjPfCfXrBPP/1Ujh9PdhRYZBdddJG+pvVo1aqVHkMCULzl&#10;y5fLZZddpgfjd+7cWaZMmZI6uY/fE2Hu3bu3/r5nz566AYZKSTMbnFGIPBo1ahSyXo7MhhLulPIb&#10;ooFujCx6hFz4Ggx4fwg3xjqzSZRFuDHQBB8wfsEA/WjcuLHKBb2xC7JPXEt60M3MJpHyGpQWUhrr&#10;JsMNoqOjVSYVK1YMyshDanlAKsNps9CScvOPQUN2QIa4iHFWWzdpID06t5fz65cNKrNtgffXknKb&#10;ZX2UAuM4F84XIVHHz9fNGYJoAZIFwaT3/EnjBHPue3qAjF/fqpK8fmlNKRS9XQpEx8rNHQrpNP/J&#10;T3TSjDbHnUGuA5XNc/42uuKvd44+YQa24fzSE/+9Id2fTVor8YePasnrnT/N16nUZMo4HYATAS5t&#10;t0n2FnhEOjXcKG2qxsjuQ0kycNZmefqPpTqd2h846ohs1g+GaDAk650rGsiPt7aQT69romcy9zOE&#10;I8LIjvLRT83zOJvcH7gPVqAKh9Qt0PVKlSqpXAoWLJjy0zPBczpX7iwf90qeFK9dKadzqK2/oPoF&#10;8mqXVzWz4W/dYH9xmgl4+ltbVBIwgOqvxdsN6Sgi93aqqi0J6QGy3XdwX63OYc1qsM4QOYb58Dur&#10;xB6716liJ51bQb+9E3i9N5Pltwh3ehluCxCyi5uUlYNJJ1QP7OyjTEUftmibZkq/mrJBFmzar1Ub&#10;nc06ZKjYmIc7yN2dy0m+XDEyfUVp+WbKTjkSQL8CIZi9mT0w8ehpyX2km6zdXENLqCm9H/FgOy29&#10;b1IxRom2k6x2RsAOUZ5PAO6alhXkulYVNRBIQCTt+7BfQzTc7EPoSIsWLaRJkyZn6Qs6bz18obba&#10;XAeD4C5pfUhyF/1CEmWFJOacKzvyPCtHoz+R6mUOaxXFnR2qSOlCeTVIOXqZ/9MEvADHcDEZPBCe&#10;7fCsBibsgM9bvHhx1ZdSpUql/NQZWDcW4c7IjwkVvM5wox8MTEMuXtgWf3B6LBj2BUL99cKvlaz7&#10;gpM4KC9/cdKL8u+af+XzeZ/r8F0CsD/0/UG+vvBrGX3daBl/w3jpWb1nlt0nLxCau5ECyPIrr7yi&#10;Pdz//POPbNhgNjBDcil3ePPNN1OelT4gvxDpW2+9VZ1e3yPGuIkMYnn22Wf1GAkeI0aMkMKFC+vv&#10;iH6RWWejHzJkiJL2Rx55RLZs2ZL6e77HIeDoLBwlsu9uo2XhBjb1jh07SsuWLR2RqHCGEu48nB18&#10;OrlPzCx6J8AAMcAPuTA9NxiDxMRESpIIAPhG4zIDZEqRA04mE7idlu+lBfqBniAXJ7pCOWijUo20&#10;NNkfmNrbtHRTKVGgRMpPMhcYZ44G0ynlZkNzsq7Z0Bneg0yqVasWlK7gDPLgbM9wzHAnHbdfJWFt&#10;6MglXz5vNj+cUHTZLuHm3rSvXkwK5Tf3WGpI5Kk6kvNkST1CZ9jCbfLGqJUyb9M+HULUq37ps5zR&#10;tOD3eQ0Rblo5QurVnC2nCg6S5tWOGie9iGaxCSqQ5U8PDExBJvXr1/erKzjAzSsXlXevaCRli+TT&#10;KcU3fDNHLv98pkyM3W30NI8eTfTdTcaxrhAjp3IckaTTO6V9zQLy3lUN5c9720rJ6EgZtXSHPPX7&#10;Etm097C5d//TZwjRO//Gam9u9ZJRegb8xY3LqcPN9PqLGpVRUsBEbDJ0P8/eLN9N3yAJSWcfzwKB&#10;1Qz30UP6QEfc7InIgbWDXNIbhIU9O6/qeXJPk/5S9ug3Uj5psDSO+Fq6lnhHkhIr6rFuZPYJKDAB&#10;2roW1hROMxlu32Fp/J4hdUx8/nbaRqlarIA82K36GefQ+wNHTfYb389vVp+95oPZH2hJJK+PjBjE&#10;GJcYJ8viljlylr3cm3X9nkhKPULOTqYOXWZgWOF8uTUzzYC/QPeXn1M18fXUDfLcsOWy82CS6tE/&#10;97WT2c90lXevbKRVLtVLFJRm1Q5JiVIT5Zjs0OFkt/043zz/iLlPgXWH10ePyYhvO5ZXFh0vJd8v&#10;2q/zEl4ZsVxeHr5c+6I/nrBGs/H+jsTie47327y9uhQ8fpmUjyks71/VWIk2fdRkmTNav8EAnYJg&#10;Q8AD6VdG53CnB0tfWrdu7UhfkMu0LVPlrhG3SmzC3xKX90XZGzlADpyeL7+u+ElemPycDi0sXjBS&#10;22O4Dx9MWC2cN24XvAe2J3bnIbVNTE/n/wQICXgR1GPd8jxkw3Cyry78SitG8Juw++Wjy8uH538o&#10;tzW5Ld316QueB9FGLiTMnO7Pet1hkOGGcONDsn5Zx+hIMEA/aONFLqEYVK1r7ZizDDcyJptNC6I/&#10;8NmHrR4mPQf1lKfHP63zf/AbKR+/tcmtOiSNo3edtu6EG0Lq+TGhfNu2bfLtt99Kt27dUhcEmWay&#10;3HZApPOGG26QW265xW8UCwJ/+PBhzWpzJiy94taCheBDrhnYRrSHYW2Qb86QBVzDoUOH5KmnntLo&#10;4aOPPqqEnrPDUaq04GcEAKwH7x3O8L1ef5/nXAROFdN6KcPBEXTTJ8Z9s+5fMHLBOJ44eUKJr91N&#10;wivwfhhp3pujt6xecrdwqyuQRyaedqnc5aweTKLZfWv21ahkVpFMCDc93Dg5FnGwC+RgySVYXeF9&#10;cdjZMDI7OJMeNMNtPld6PdxpwfOtNRSMTHyRSrgdtGZwjFPeqFjzv5NSLOlVmTSvk1z79Wx58o8l&#10;MmFVnJQplE/u6VTV0Tnv6DCD17ge1rcT2NEVSHezSjHyoiECHG+2KT5Rpwjf0raSjHq4g1zWrLyW&#10;EBNQtCpoWOOsn1qlouX7m1tozyeT15//e7mW99J/uT/xmA5q+tqQnFqlC2oJPUQ7LbAb9KHTx0qm&#10;lxLzX+duOeNcYXTVqgjBrkzYMEGmb56u042d3m+e76sr6f09/etjFxaTXKeLyckch2Tn/lzylSF5&#10;HJfU+Z1Jct1Xs3W4EyXyO/Yn6WtRRqwZ7lyRZzhjEAcmer8/brUUjcojd3eupuW3GdlpplwHOp4M&#10;IINZ22apjNDX6kWr64kDa/au0Yy4XXDtyMSLNYTjy0wT7Ap7o12nlEqVB7vVkENJx2XQnE3GPp69&#10;lyLH9XsOyxspAxIhZs9fWEfnNlC67FvWDvLliZTT+RZIqbJjpUbp0zJ3U7xc9cUsPcaM86bRUyZ5&#10;W5+Z16daY5Yh/U8MXaLHY305Zb38ZnSS0wB+n79N/liwTQcV0od9o9EFBoFRFcIgROt1OGXgxxk7&#10;ZfKKPJIv7wG5pWMhHYboZTY7WLAfsge4adFwqy/YECaTBzrfesTqETJjywy9LtotONJx894j8sPM&#10;jTq8MT1wHZwnzr3geMVLP5shDw5epEHEHu9PkZavjZfWr4+Xnh9MlddHrpSVOw5psAT9vLXxrTLo&#10;kkGaxexYsaP8c/U/etKLk5MYeH9LLm73ZyoEsXPY2CzLcJs9B8LP+oWY4lMGA0smXtgWf2BP0OSF&#10;+WeXcGOjaE9ygt9X/a7Z7lB8hqxCSK0RBJgIC9EnXxCBYYJ5sOC1yX7PmDFDSTOEedCgQfq+LEDK&#10;yfk9Z9IBykP5Pz8HS5Ys0SyndX3lypXT7Ce/5+/TgoEeo0ePlqFDh+pj+PDhKb8JT/AZli5dKrGx&#10;sf8ppdUy5jx5tTTFTWaX4AxysVoP3EIJd4pDnBUkSgm3edBHbQ0Ocgv0Az1BLv50Pz1w7NeDrR7U&#10;Y9HYtJqUaqKb6IMtH5RnOz6rA5GyCmxmhfIW0q/xSfHqnDtBQkKCysTtUBYLqYQ7R+ZMKbcLnECu&#10;LaMebl8gB4KZyMVq7wkWTkvKLUQXWi1JuRbK8VzLpEaZo9LHOI3XtqwodxuizdCi2mWiHWW2yHJQ&#10;+olT7JRwIwtkgmzS0xVICr3wTCbm3OcPr2ysQ9c4F9oC69nKmOKMWQErMrSvXlxPp2gv2LRPey45&#10;ro3py2TMLbLdvnrgPklISOuqReXR82po9p5+bwiN1dO9Nn6tPDP+GRkwc4B+P2jZILlg0AXy3MTn&#10;9FgfJ0AO9OMiF9ZSIHC0EkRrY1xuScqxQuLyvCaRRf6Qa1sVUyJQr0whc09Oak8+Q+z6D1umWVfs&#10;L04zLSsQYMB7WrI5aW7Dja0rSffaJW2RL5xv1kN6sErKWcdUAbQs21IJ97p4+3MevNybkUHC0QTV&#10;XfZGJ8HNy5uWk5qlCsqizftl4KxNGsghQzl7w149a57vn/ljqZaSc1TZc73r6PDBQD3w2H8eOSM3&#10;y3MXVZFLGpfVYwTvHbRA+73fG7taRizZocdkcV705Ng4nfLN73jfatEinYodkdtbFJfHjH4yV4G1&#10;8bj5ekPrilI0KkIrOB79bbH8Omezzleg0oPp4N9OX28M/iYpUGS8lCm6L6zINsCuOLW1Fix9Wbly&#10;paP9mew1x+0F8pMI1BBkIhiNvKiKKRCZS8+q58zxQLpJkI9j1gbP3aKtMIPMvahULL9c3qyc9G1U&#10;RvvXqUAiKMPrMUPisSGL5O/F21In45PxL12wtBJwDUS72BctX85ui6ovNPhh1jLEMSsz3HxuqzUP&#10;UupF8oRqX+Ti1JezA4ICXCP3DP/BDgikU9FgNxho4f1Z72vv938FIbVIVs/WihUrtG8aRWCq4I8/&#10;/ihNmzbV3wUDyPTdd98tn3zyiQwYMEB69OghH3/8sZasA7LXlPnlzfu/yFVUVFTqxs/v+d4X+fPn&#10;14y5P0Ozd+9eHVoxfvx4fUyfPj3lN+EJIlzDhg2TcePG6f//KyAKioFyQ7i5rzjEyIXpuYE2FDvA&#10;IcbwaEl5FpAoiD4bBRPAncohLdAP9AS5uNEV7odmfIpUly8v/FK+7/u9vNj5RalapGrKM7IG3Bey&#10;uGzunC3slHCzkSOTZcuWBaUrSrgpKTcbTlZl+/0B3eVz2e3hBmzi2EHk4tviEwycDk2zULDAUYmP&#10;eF8O5ntPru1wWMtbmeLMFOHmlYqYjd5ZuS7lfegKxMuJTEBSUpLKhOGDGTk6DF5iANadHatK00ox&#10;Z5ED7Io1DIwghBXQI3hAPzpk5DJDliAcHElEeThnpvc3hCg9sm0BuXAkEhUABfPm1gFrn01aZxzj&#10;LfLWhOEyaMFkPTpITifLjxJCjv57a/pbGRJSC+hV4tETMm/hYpXLqHmr5Z/F28+ahEzp93Dz82GL&#10;tsvpnHGyL+ILOZ5rveTOt1LOb5RT+4M/uLqxTn5/1BAvjoSDnP2xcJscM34FwQmcZdYWGdOZ6/bq&#10;EVAcyQahvNQ87J4vXDmmcrrnu+IUE2C07D3PhXDTx02Pt93Ap5d7sxJu4wRzbU4qRADVH7e3r6Kk&#10;GDJ8z8AFct+ghUqiHjGk9pFfF8uKHQeVOHM8VYeaxbVsOhAswk0AoER0Hp3SzRR/jtCLisyjRO6p&#10;P5ZoSwRT8x/5bZH8u3ynrtX7u1SVmxsUkBL7lkrL4qf0aKyrW1bUr9eYr7wOlRlXNi+vOkNW9ZUR&#10;K+TVESu1SqN2mVxSqtQ8o9wrzTU4k0NmwCopd5PhRkdoyxwzZowjEoVuZPR8fU7Kmq5VOlr70Dkf&#10;/PcFW8+YFXHSvA5H6q3YfkD+NmsVuaMzJ06dlqubV5A3mI7ep568c0Uj+fz6pvLFdU11ZgWT3HlN&#10;5gXQksDfzF6/15CPCJ0TQbuXBjjNPYXEs36peNDzwTfF63R5KnnWGVvnW9XAVypYWUfr168/4+db&#10;9yXKKqO3HAtJBUfalobjRp7b9yea1zT+26kWsnNvSWMvjqr9yAqwZvBrNcPtgS83ceJElUuwtsUf&#10;uEb8qMKRhW37Mnw+7GTDkg1TfmIPJJPmbp+b8t25j5B6fhy+zpCHr776SubOnSu//PKLZqIZVHbv&#10;vfemPMs9IMcMeqJHjAel5yVKlNCMt/V7sg6+2fTExMTUI8r4PdlwX+A0+Zal+6JOnTraE84QNx4v&#10;v/xyym/CE1QSdO/eXdq1a+e4vyWcAblzS7i5r1Q0IBcqGoIhylme4Tbvy8OLknL0gxkHyMVJj5gF&#10;JpHT016raC1pWqapZrXDhVhCKikT3pu41/EU0CJFiqhMqIwJRleIpluEOyt0JRC0h9v8c5J1QVew&#10;u8iFgKYXgOBCuJ1muPPnzm9I2mF9FMkXmCjZBQSXqD1rG5nYJZcAWSATZBOsvYW4cQ04KvT9++qe&#10;2rAi+eX2DlV02jQT4ptULKzn+DKp2C7yReTWs8jvMqSfwU9fTV0vLxiHeMzCaCl8/DaJOX6L+Xqt&#10;RB3vKXlPNJU8p8rLD4t+kU37zy65JuOFc75+T4JxmA0ZNs46JcBv/Bsrv687JXOPl5OPp+/U4ABl&#10;4dPWxKkTzIO+ewbc8RFjis+U4zk3Jg8RMjqx7eA2DUaUjM4rLSoXlSualddsZ2TunPL7/K2ycMte&#10;df4g3DmN/kxdHSevjVopsbsOyVUtyssNRj70q9sFMymurHtlwDXavUp3aVCyQervcZJrF6+tZIoz&#10;hvccsZdp83JvxrZYhJuHE/ApGOZHtQPHV13WrJz0qldKs5NNK8bo8WH0vlN6XqdMoQxtoHUNXA/2&#10;jono3AfK0AmEQdohXwzzglwxq4ChhgSKbmxTWVo1qKFy8bc3c142z+d6OJeamQTLtx+UMSt2Sbc6&#10;JeTOTmUkKmqHBh2cBh4yAzo0zcgEvXYK9IW2zA4dOjjSlzLRZTSLbFV/pEXeXHmlWpFqukcCJM6J&#10;CnVKF5Rpa/do+8bk2N0yyKzPAWNWK8l+2Tze/HeVkmDsB/eUe1KXaqKcyfeMwCD2pXjBvNLY6BGV&#10;PE+b57WqUkSGzNsir5jX+GtBvJ7CEH8gWv5ZtEePLCSA8hI9+9bjH75focEZfve2eV+qcShjh+hT&#10;oYq+VKhQQb/nCEiOVeT1uU6u97WRK/W1OYudI+y+Ml+pqnhj1GoZtSC/FD52u0xfVlpnFHCcokXc&#10;MxPoKz4t6yZYXw5dodcfuWTky8UnHNPgB8M6CajYgV6j2Z/0VJAUO5gRWMvYyYdbPawVkE4y3VQg&#10;/FcQUo8YZ/XKK6+UPn36yCWXXKLHhDGV87XXXpNmzZqlPMs7sFCsTDo3GCf54MGDmtEEZK75v1Vi&#10;Xrt2bS0VZXgaIPtO2Xgg5xpDxyRaHCse/D+cwWJr06aNBj0yWnjnEjBMbOrW4AYn4L4yCwC58NXf&#10;fbaLVMKdRRnu/BH59b29KClHP6g6QS5udGXHoR2a8SdDFG5goJuV4bbKdO2Ae0oVDTLBdgXjGJNl&#10;gLwxgyArdCUQrB5uJ9lc5EDwEbl4ZQMht7yuY8KdJ7n3Laf5hwMQLKwMt5WJchLQY09AJuwrwegK&#10;gESiq4F6ctGh0oXyKXnhnO/nL6yrU9SdgtJghsqRmXr38kbSpvZhScyx0kgzn+Q71VwKnrxYCp+4&#10;VmJO3CZFjt0neRPuNI7qGi3rxbF9e/QqeeaPJZoRffS3RfL070s1u/yWcYw/nrBWS07XHjF2qnwd&#10;aVWrnJLm8at260AsHO8lW/fLjzM3yZZ9R7T0O1+B5L26bvG6Kn9/vadMGyfrSW8xpapkzpjpMX1N&#10;vLw7brX2it7arorc0aGKlDJE3QkIEt7T/B51DH0z3ew5TEx/ou0TUix/sdQ1zPMZ+MT1kokZu26s&#10;luhmZI+93JvRUdeE23yO6Lx5VI8e6FJdz5Z/xJDvx86rqeXc9Gpfb35HwMMOeH/IA6WxBAIA78G8&#10;BY7Hoxz9fvM+ZL7RW9oqyF5XLRGlrRYZ7c38rFC+CJ2M/lC3GvL6JfV1MBrXWadMlOoMNiQcCTeB&#10;PMgDfoNTvwUdgUThNzvRF+aXXFbnsoBDSzliqU35Nql2F/liV2jLYa4Dg+8grpBtWk+oRmAQGgGZ&#10;Z1OqFzgtgqMX/d0vC9H58uiZ48/04m9q6ryGwbP2ycZNreTovr7y+5zj2hJDVpojFjlhgRkctBAU&#10;NDYqT64csmZ3gvw0a5Paln5/LtWz36dsOSpFq9STDYkR2kLCzz4cv1YDb8wLWLhlv/wxf5u59nXm&#10;52uUeDOL4NvpG7VK5kDSIckRsVmOnIqTPxZu1SMb+dyZDdYNtl7nEgXZw83eQ9CXdZRWV9jr4w4l&#10;6UyFN428Hh2ySF74Z7kMGBsr8zbuS3lW+rCCArrfOnBl8DX61Oyjp1G81e0teajlQ/JMu2dURwMB&#10;G8xxYP8VhJRwky3GIevbt6/2V/fr109LwBlglt7i9AUEGkJMTwKEOS4uToex8TOmif/888/6Pb1Q&#10;7777rg5p69Kli75+9erV9dgAMuz0a/OVsvCuXbvqa0MwuD6OGqNk9Msvv0z9ebAOUzZCBy0pt4yT&#10;wwy3l2DjxLHKygy3VVIebFQ0WJDhhiBUiamS8pPwAYae7AIDj5yWlHsFzXCbR7iVlLvp4Q4FUjPc&#10;Dh1l7ADA3nP8W7BgHfOaOECUxQYbyHIL1jP2BaKXXjaATCH94BzzxEA2N4B0c2QS54v3aRIt+/J8&#10;J3si3pHdEc/JnjzvyKFco+REjq2S63QRQ8Jby4Tlx+XDCWuUUOOgQnopFaYUlFJOsuXn1ysl/XvX&#10;ku9vbi7f3NhM3rqsgZ5NDNGCyG2IO6ylpZQW83cXGNJPZu3oqeQjYyg/RCf89YznypVTCWKNklGy&#10;dMsJWbcjnyQcKi9D5hyW5dsOyl0dq+iD7JobkBHs16GfDL96uLzf4315o+sbOuDpo54f6XWlPXYL&#10;feE0htg9sdJ/Yn+5cuiV0vfXvjJ109SUZ4QWvoTbacAKsHaoImB4H2TWOlu+tCE+ZWPymzVpn+Bx&#10;Dbp2zPVAHNJmC8l8Qr5qlopWveVMcTd6yzUTBOhaq6Rc3aK8vg72lZ5cbIgbOYQa7EGA++W00sot&#10;kNOFNS7U84t9j3AiQNWtcjfp176fcJY8z7MAuaVShiPVaMXg2DDK+N+/spH8cntL+fCqxhrggECj&#10;I3bvH9nvaiWi9Bz8AVc0kuaViktCYiE5efK0tKuR37xuI/nqhmZ6BCN24oWL6mog8NWL68ublzbQ&#10;371zWUMdBrlxz2EZaoj0m6Ni5d6fF6odGTR7s7E/R7RK4ztjd7hOzkQfdEdL+fTaJvLoeTW1DYdp&#10;7N/e1Ew+u76eNKu9QnJE/yUXND2ln5MjBH8wNi2zQaWBVxnutGANMnX+32U75Nm/lsntP86TZ4ct&#10;0zPqp6zZI0ePn9IBkwzKQ64ZgX1RS8oNGXbq90ZFRkmrcq3kzmZ3Sv8O/eXxto/Lk22fTPnt2biv&#10;+X1SMiq443vDCSH1/OhlIyJ36aWXyjfffCObN2/Ws7mdYP/+/fLOO+9o6dW0adPkww8/1HH3/Iwe&#10;bEg0vdsXXnihzJw5U9577z2pV6+eGpDSpUvrMV8MmuC87t9++01JP+XngAFpzz//vL7uBRdcoH3Z&#10;lLxzTJivATpXQbCCHjF6zUPRy5FVSM1wuygpJ9NI3w9yIWDjpB8qLSCYvL8S7izQF7LbWlLuQYYb&#10;/UBPkAt64xRkuCkpD0fCjZzIWkK4nTg6ulHFx6tMCPgFoyuQWrIamuF2uEmFElpSDuF2kOFGV2gL&#10;Qi4EVYMFusu0aTcl5dgC5MlnIOjjNHOUFqxjnB8CWWTpnARokAUyQTbB2ltkgq5C5pyU3wUDHOKu&#10;VdoawpxHTuTcLsdyrpEjuWbKwTxDDAF/T3blfUxOFXlRjy67pkUFuaVdJS0VhlD/+2B7mfR4Zxl2&#10;Xzv55JrGSq4vb1ZBS0hzHdopaxbOlFzHD2vGmdJlzgcHsbsSdHo4Wc6ShfJq8BC0LJdMuCkp93dP&#10;eR1K4Y8fj5TEfZ0lKb6P7D6QV7Pad3ao6qiM3B8Yhkb2D8fwgZYPyAU1L5CKhSueRba53p8W/yT/&#10;rvtXj7YhQLBqzyoZvXa0XD306oCk28u9Gfm4zXB7Db0Gs34gDU5nILjZm9FZjvwCyIEMN9cQjhlu&#10;2h5oWcFncHIMI0Bf8E+nTp3qWF/Y+65vcL1cUOMCtbE3NLhBRlw7QgZfNlg6Vup4lqywgcUKRsqj&#10;3WvKb3e1lvcM0aYqoWe9UtKgXGGtRiAgE5HbHX3Ib0g8wZYBxgbc2n2b7IzoJ01rbJNudYpr4LCs&#10;IfFk2cl0E/ChfaZC0QJSq1RB6d2gtLzYp678bezMu1c0lPblckmxQ7FSOneCIdLV5Lc7W2t1RrNK&#10;RfQ6eT3aEBgyyVF29xuyTSVNxxolpEbJfCK54yRvRJK0rVZcHu5eQwrlyyOfTFonP88KfFKBF+AY&#10;te37/7c+uAeaRPJgaBr6ARf6d/QYGbF4q85iuOiT6fL40CXy67wtsmLHIZXxw92rq93+ytjvrrVL&#10;yISVu+W3eZu1giE9sMbYn9LLTKcH9Iv9lQnnkPZ7W9wrr3d9/YyAOf3h/dv312G8/wUuZiGkhJsS&#10;GM635ivnY3fq1El7c6644gr54YcfUp6VPooVKyZvv/22lnszoIeBZ2S5+Rmle5MmTdKBCTjETA3v&#10;1atXapkjU8zpS+W9GZBFbzfZdkr/uImQf7LdGDJ+z6AByHu4l4rbBRsWn5njz4IhC+EGDBOOttsp&#10;5VRHIBfaB4JBVp7DDTTDHZFfe7iRQ9psghOgHxyHh1yc6gqBh7jEOL2GsM5w08PtoKQcHDhwQGWS&#10;0eTpjKCE+/RJyZMjT1hluNFdPpeTvkKezyBM5GJnSjnP5/Pz4P9p5cgGDqgqsjs0jdeAzHy98Gsl&#10;OrxGz597Su9BvWXBjgVnvYcT4LCztpwSbmaFIBMCvMG8P+B9ccozynB7DezJy51fTu75xKTlMPcs&#10;xzHzMPqRM0EG9H5cLm1aQSdHP9C1hlzZvIJ0rFlChy2VMoSZ7HYhQ3bJmuOQ8xKsHeRCexcga3Z+&#10;3dKafeIs6Ie7VZd6ZaPlhHHiLF2oX6K+OqEEE2kFSQsyspSnX9SwrOQ+XdI8Ssht7QzZ7lhFM6he&#10;gHWKLlhBj7SOH/eYyeQfz/1YqxF8wVonAPTi5Bf97lFe7s28frgQbkgl18B+eODoAV3zThDM3pya&#10;4aakPAwz3OgP9tZtMAK5MAvJjb6wltARAr6X1r5UzzWG8ASyLVQisIaLFjDr2awn1ixrzgvyw2uQ&#10;FS9SgCqK/JI7T5IcOr7H3L/j6b4+v+MaKF8ns36BId83NIqROjl3yiNtS2gAjlMcuG7fkyms96NS&#10;g5kCBGj4nnWDD4lsChq716VWSXmsR021W/3+WiYjl24PaMf5+alTyceiMdztyd+XSNs3xsvtP8yV&#10;dbsPib9z5/kbjsRjfkXvD6dJ2zcnyK3fz9EZFrlzcMJA/uTKED/2Ii14LevBoDfej2PcNtFmM3ez&#10;jJs2W2YZ0v3gLwv0hIG9Ccf0NAJaOCY+2lF+vaO13NGhqlQvWVCqGJnd07Gayo7hm+NW7DKEOvAx&#10;a1ZQAMLthT7gn5Hljr0vVkZeM1Iri1bcu0KrMmjf+S8hpJ4fxLVu3bpaRj5w4ED5999/NdM8YcIE&#10;LePORmhB/wYBhPbt2zvq+wl34ITiBAUzNA258DUYg5Haw51VGW7zvjxwbJwSybRAPxjIglyc6sqe&#10;xD3q6BCt9O17DBdoD3dESg/3yaMBNxJ/YA4FMqlV68yyO6fAGeQRjj3cOjTNOIB25QIxpu0GuRC8&#10;TA/oBcdMkQX8bO5nMm79ONl9ePcZFRkW2efINDJAGYHrnL5lutw38j7NJlrACRi9brQ8PuZx7aN1&#10;cp99kUq4jxrHwuc6MwKyQCb05QbbksRnIaDHtWQm4QZkwz7r/ZlOlLWOfaldrLb8ePGP6qw7AbrO&#10;2kEurCULZCbrli0kT/asJS2qFNXnYc8haBBdyACDF8kg7zqcPGMlLYpFRch59aIkX/7tUrXcZunV&#10;KK+WRGcWuEezts7yGxAArKt1+9bpMLW08HJvxq7gBKMrabOVmQ3uI6SSSoCDSQcdDTzib4PZm60M&#10;NzLI6sCDPxCEwN7iM6QN0GQEdOS8887TpJVb20IVGtcQqJ87K4CuWMHwYyectXuhH1Spoi8VK1Z0&#10;ri9m3aCj6Ar+JOAIQgKABSJy6UT1MSt2aiZ6x4EjslMfSfp/jkx7e8wqufDjaXLVlzP1qLskQ3in&#10;rt0jV345S6fmM9EdUs4+xAT2VTsPaY/5nT/Nl50Hk6R0dF6ZvWGfnj3/3J87JH5feUk4klsSDYk/&#10;csys6aTjsi/xmJ4xz3vSrrMlPlGPwaP0m9fjOjjh4Xnzur0+nCrd3pssLw5fKQuPlpAtBapL+xol&#10;5MWL6mom+zdDsm9qU1mrBqzhdgC5ccIFJ1bkzZNLPp28ThZt3mdsccoT0kDL3oPIcPsD11CsQDHp&#10;Wb2n9K7RW9t6nN7PcwEhJdwcqTNkyBB5//335dlnn9Wp3kTn+MpRXtkILTDSLVu21EF1/6We9NQM&#10;N0PTjNF0AhZxyZIlVS58DWZRp5aUZ1GGGzlADDDoHK3hxLlJC/QDPUEuTh3AuMQ4Pc+T4UEQynCD&#10;tanjjNF/ZFdO6AZD05AJG3owa0gzvMb2aaYsC3QlEHAAARlVu2sJOUCikEt61UAQkU/mfCKtvzEb&#10;/bCb5L5R98lFgy+S2/6+TWZvm52aPea+IBMcHzvrEWd16IqhZ5BtX8zcOlPGrh/rKDvtC64DndEM&#10;9yn7rwHhRibIJlh7i0Njp4c7FMCu3NbkNhl3/Ti5seGNSoCfbve0XF7ncsfrGznQooVcoqOj072/&#10;SrjNGqG0kAxl5cKV5UDSAQ3QBEJUVJxEFv9K8saMkXyRx10HWdyANY3zmR74PASd0sLLvZk9KFwy&#10;3IByUTLdBIKd3I9g9mbehwAIwTsId1YHHvyBzxMM4UYubofsoas7E3bqWi4RFT6EG3lY81Wc9rUj&#10;T2Y0IRfaR53oCyBAgw+pLUS58+vPeI0bWlfSGRDHTp7Scuxrv54l1389W278do7c8v0c/XrpZzPk&#10;51mb+Qsd4Pdg12ry/hWNtFydYxYZ6vb0H0v1PHuGvf0yZ5M88MtC+XvxDqlSPPlYxyF3tVZyzzDB&#10;vQcj5dDuiyVh96Xy7+JE7af+YNwaPTXiwcEL9T0v+XSG9Dakuvt7U6TzgMnS84OpcrH52aNDFsvo&#10;5Tu5FGlWsYhWHV3Xq4M8f2tf+e6WVnK9uaaKxQoYOxNYPlQOMPyOYZRMav9k4jol+P6ArWFfdDKl&#10;PBvJCCkLW7VqlTz55JN6fiAL4/HHH5c333xTM96hmFKejTPBJkTvDz0dmemIhBrqWOTJm5qBcvLZ&#10;eC5OEHLhazBySc1wQ7gdGnsvgPNLfxbZBCLETsv3fIEc0BPk4lQmcYcN4TZGuEKhCgGPH8lK4Pyx&#10;qUNcCA746wn1By91hXsDoeUawqmk3CLcyMRulYQdXeHnA5cM1JJanCkLrJnha4bLm9PelK0Hturz&#10;ICSsH9a0HZCpoZQ3EBkmWw8ZD5R5zAg469rDbeyLE9LOZ/HK3vK+3A/Ib2YTbsD9IOPAQCWCeqwb&#10;CI1TIAe7awjCzRqhfxqbVqVwleQMd8LZGW70dUXcChm5ZoRsT9gka/atkmGrhsnKPSttr+9gwX2p&#10;WqRquuXLVPxgF9PCS10JS8KdM0Lvp5MgsBNdSQveh8GP6E+4lpQDqq24X05LyoPVF2RDAIS9p3j+&#10;jM/pzyxY1WdujuwMRl8AuoKOsmasDDeAmN7VsZrc3q6KElh6yelZjykQoeXshfNFJB+n2KmqTsn/&#10;8OrGcnuHqtK+RnHtH+/Xq7b2RDMFHcLOoLJ3x6zR176mRXkdGHd9q0qaab65XWUd7nZPl/JSseQB&#10;STwaKV9P3SGfTlwrw5dsl6XbD8ihpBM6HJNj1+h971qrhFzYoLT0bVxGh8BxigD95wyW++L6pvL8&#10;RXWlT8PSUiY6wpFMaMW5rEk56Va7pMzasFcn1B/2M7EdW4PfHY7VjOGOkHp+DCd74YUXtK+aXr+R&#10;I0fKW2+9pQPP+H82QguMMz3us2bNUoP0X4GV4Saa7cZIM8keuWzfHrhHxw5Se7iNQ5pVkT4INxsG&#10;Zd3BEG70Az1BLuiNE/DeGOFwzXBDHpgijCNItsxuJhcwtBGZrF27NihdgQTwwEnPiuBMIBCM4JqQ&#10;iV3Cja5w6gNyYa6GPyDnX5b9EtCxHL9hvCzcuVDfl3WMI2iXLOBcZ+TIc68yek4gcB2pGW4HhBtZ&#10;IBNkE6y9xa7o0LQsyHD7olDeQmpjIL1OyustcB84RQS5sJbSA9kmbBjl5LQWcMQglTv+Ssrp0390&#10;zKMyYOYADQas3rtagzuPjXlMFu9anPKs0ILgYpPSTaRdhXYpPzkTkM6La1+sZ3unhZd7M3YllXDn&#10;Cg/CTcDEaQ93MHszz2W9WpUyWblmAoFrc5vhRl8mT56sfdxu9IU9GlsLucW2hQusDDfBUacl5YBe&#10;f/SFYXtO9AWwbvwRbpA7lyHdhlC/0reeTkrn8ZJ5MLDtJfOAaN/TqZo0r1REe8Yt5MmdU7rVKaXP&#10;vbdzNSlqiPLm+ETpUa+kPNOLuRfVpXqJqNRsM73mkPkLG5aQmpWXyaHIH+Tylnm1l/ypnrWlf686&#10;OpiS13ulb315zbwv782Rem/xuKyBPHdhXR06yXA4SPNpox9z5sxRuTj15coVyS83tqkk9csWkiHz&#10;tuok88Q0pNsi3JrhDiNf5lxASAk3ZR633XabTgrnPG56uFAESDiZ7myEFhhmpqAyDCvYTT2cQPQa&#10;I4lDTRbKqWONkUYuwQ5NO6OkPIsMD5sV8vCCcM+bN0/l4lRXcHiVcBcyhDsMM9wA4pBKuB1kwBia&#10;hky8GpqmPdzmX7gAvaWcDpnYdQKRw/Lly1UugYambTqwSfYc3hNwbULEY/fGKqHVDLf5Z5cs0INY&#10;sVDFgP3evE61ItVc95gp4c6T3MPthHAzNA2ZMFAuGF0BqSXlWZThtkCgiiwUpBdb5xTIgbWDXKyh&#10;aYFAP6US7nyGcBvCRkk5diVtzz/2CXJNv75vQIf/j1o7Sl6Y9EKm7HesnbIFy+rZ3F0rdz0jq4ru&#10;MX33jqZ3+K1o4fqQiRd7M/eFNaSE2zyyGprhpqQ8yVlJOXC7N1u+AHpDkCociQDXhK/AcWlOj2G0&#10;9AX/2Y2+sIZYW6WjSoddhZXbknJ0i2HKyIUAjVOwHxMUYs1YJeUWuFd5cuXUCekcOcfE8xolC0qt&#10;UtE6IDKjUxDIit/SrrIebcaxZpw9znBJzqP3p5v5zDVERhyThJwzpGfDSM1a921cVrrULqET13nv&#10;sjH5dCgl7508lDKXEva0QD84KQO5uNEVyPbdnapqVv2Lyevkk0lr9UxzgMyxyVpSztC0MPJlzgWE&#10;dOUxcfKLL76QBx98UJ544gmNuNSoUUOeeeYZee6551KelY1QgV6fa6+9Vvr06eOq7ydcwYaBQ4zD&#10;zRRbJ0QTY8f57MiFr243ZgxPakl5Fma4oyOidcMItqQc/WCCP3JxoivIgZJyHD5KJ8NpM/cFx0xw&#10;nyAObLR2QS8hMqF3zq2uAO4ND8hTuMkIJxCZULFhB/ScdunSReWSN69/Bx+HO6PPCUFh3WgPt5Ft&#10;2ixDIOCk9anVR0m1P5B17FK5i2vyAWFXws00VgdZ3Xz58qlMOnfuHHRfbmpJeVZnuCHcRt6a4XZR&#10;Us59ZcAecilRIv3eUZxf9BDCTeCO81chb9gXyJSFpbuXao9+IIxZN0aWxZ09qCwUoP2gQ8UO8nGv&#10;j+X+Fvdr/3mLMi1k8KWDte+9TMEyKc88E17tzdhf7V0+kaj6Hg69y6wd1r/TkvJg9mbkgI5QVWDX&#10;jmQF3Ga4LX255JJLXOlLXGJcMuEuWDrlJ+EB9h43R3YC9KNKlSoqF6dDTXXdGNtuVYaEQmeYig5Z&#10;7lKrhBJwf+TYAusWW8894pqC9eU45hi5uNEVsu/tqhXTYWsMUftp5iZ5d+xq7e1GdwkWcX1eDk37&#10;/4KQen6cuz169GgdmtK/f3/57LPP5NVXX1UCjlOSjdACp69q1apSoUIFR8Yo3MFnYeNiU6fHD+Pp&#10;BAzCQi4M8XELDA5OMV+zOsPNhkGG26kcfMH1oyfIxQlZQAbxScnTv8O1pBz4ZridZOogUciE4wmD&#10;ucfoSTiWlAPkwrXZLSnn+qleQi4cvegPtYrW0nOLcwbYYgiANC3dVB0NCDfk3C5B5v07Vuwob3R7&#10;Q4+PsoJdyLZjhY7ycpeXpXHpxq7lzHWwpp1muJEFMnEzwCctIFEEQLI6w02fnpaUH3ZXUo4cWDvI&#10;hbWUHiBorBN6uPk7bDwZOcgCNsYCU+/Tuy/YInr8MwvoS82iNaVTpU7a914qqpS0rdBWihcI3Cvr&#10;1d4MoWUQJHJjLdldQ6EE9sQqKc+svZnPT0uCleEOR2Cn3BJu9AVyiS/tRl+sDHegAFBWAXmQNIhP&#10;ND6E2X+c6kvBggVVXwoXdt5PTEDVWjdZHaRh/1NbnyO3VoZwXW6BfjDlH7m4DfySPe9Us7h8fUMz&#10;KRoVIUPnbZW3Rq+StXF7VXe5TvZIwD07ceKUJB0P7mja/w8IKeEmsv3bb7/p4DQyIpUrV9bhaQUK&#10;MDEvpG+dDQMWnu/jvwQWOxmy/UecTedOKxO3csHhs5w+HAzzSvr/zAbOMBsGEeJgjbQbmeBUEfQg&#10;E4ZznlVyyAhuerjTysSJXNKC9+ShhDvMZMRa0gy3TSfQjkzQSUpt0U9/uL7h9VK3RF2VRWpJuQOy&#10;wOtfUOMCmXv7XBl/w3gZePFAmXLTFBlz/RjpXKmzBuPcgte2MtyscbtOhB252AXkNiwy3HmTM9xa&#10;1u0yw21XLlbPb5H8yceHsV4J4pHh3ndkn/4M2DmbNbPPb+Vz0XvONVvZxPRgVyYZAd0kUEFFALoS&#10;DtUzyMAamuZkT0orEydy0ZJys16pegvXDLf5RKlD05wSbrdyscAa4l6EHeE28iBpQHDRTUWEW7nw&#10;PviOrBtsfVa3wnHtXAd7j2UH3cKtTNKCyeX1yxWSr29srpPV/1ywTV4dsUI27U3Qff3EyRwyfuUu&#10;eXzIYmn9xnip/8IYafLyGOn+7mS59qtZ8vDghfKaef6QeVvk6HFnveT/VYTcOtMD+ccff8gDDzwg&#10;t956q5aSr169OmDvXza8A9Mbhw8frueeOx2eEO7QDHfu5Ay3E+NET8vGjRtVLps2bXLV4wJwxMmk&#10;4FiwyQdj2IKBb4Y7GCONfowfP17lgt7YBZsWD0rV2CyySg4ZwU0PN84sRxsiE3qW3eoK4N5AatnY&#10;w66k3Gz0Tnq4kcPs2bNVLklJ/v8GPehWpZs80vqRlJ8kR/G157XNE/Jk2yc1A8jzEo85G5pmgb9B&#10;5zpX7izXNrhWWpdvrTYhWB3kOghCWE683XWFLJCJ2z5LX0C4uR9KuHNkLeFm0BLrxk0GCjmwdpDL&#10;3r170/17KgrQQ0rKAXpZLrpccobbZ+I8Q8pqFK2R8t3ZoLqiTfk2Kd9lHiix5H5Rfp+Rzni1N/M+&#10;EBUCTNi3cLC/SrjN9WgPt/lnF+iK270ZvTqU9L8e7rCEuTVRke6mlKMvI0aMkLFjx7rSFyvDHW4l&#10;5blz5VYfBn1xOieCe86wNPRl/fr1jvWFdkTeF18yHNYNgSKux2mgKi3QD9p3kYsTX84fkEuVYgXk&#10;vSsbSZtqxWTWuiRZv7G9RCU8Ln0+WiF3/DRfRi7bae7baSmUL4/uyXEJR2XptgMyduVuGTh7sx6P&#10;ds/PC2R9XIIh6cHti+c6Qur5xcXF6XC0d999Vwk22e1ly5bp1HKc+2yEFhiV2NhYHVoTrAMYbsAZ&#10;wzhhNNNz4vyBabnIJaOpuekBwo1TjJHMyjJq7eHOlVedUjclfBbQD/QEuTh5DQIePCj9tDv0Kivg&#10;tqQ8MTFRZYItcytbAJFAxv+FknI+x9atW1UuGW3oTCAHBBrKFSwnb3d/W17v9voZk5utHu5wKIcF&#10;rGdkQiAN3bYboGGPQybIJhh7i54xlIaAHkel4ZRmFXBGLZLge7ybXfBZGGyEXFhL6cFyNMkUg/wR&#10;+VVPCCb62nnuD3rE4Dzf4BVrq1KhSvLOee9kiU2mwgeytzsx4yoaPgsyCXZv5nWw++yF6Gw4QNeO&#10;y5Jyt3szekNwLJzkkBY5zD/8Fm0XcZjhRo4kqtatW+dKX/APkFG4ZbgB6wa5OAmGA9X9AwdUX/bt&#10;+18FjB1ohtvYdvTUKo3OaqC3muEOsqQcuRC4Qi7B2BYL7M3VSkTJs73rSJfaRSQqV1XJc7qKVIyJ&#10;1uPPnuhRU365vZVMeLSjDLuvrfx0awv5+Jom8trF9eRx87uG5QvJzPV75ZHfFsnUNXv0qDGnduG/&#10;gpASbo7SwUhwDBj925DvIUOG6OTyAQMGpDwrG6ECAxO6desmbdu2dTU8IZxhEW6nGW6MB/0tyKVc&#10;uXKuyY9VUo6RzKpyJDJCsXtj1bEhOvzxnI9l+OrhsjPB+fR19AM9QS5OdAVHmAeEm80iXEEUnXsF&#10;ufMdwJQROFkBmTDsMZg2GHTUKikP1NecVUAuWlLuYGha48aNVS6RkYHvOZ95xpYZ6mgycZoMDwTJ&#10;lyQBJdzmX7gQboBMuB7sy4nT9gI0DJBDJsgmWF3BIeerZriNzmQVeO+ieYtq+862g9scZSwBcmDt&#10;IJeYmPSH7FillPRwA+4BQRqIOBPvfZ3xntV6ylvd31KCzfMalmwoV9W9Sj7t/an0qNYj+UmZDKtt&#10;haFHTFxPD17tzafMP98MdzgAAsP1WPfTLoLZm61qFM1wh2tJufk8BLDclJSjI127dpUOHTq40hct&#10;KTfkKxwJ9xnVZxkEqnyBPMuUKaP64ngWgjFjvhnucAAywM4Gm+HG5rZu3VrlEmjGilMg2+olo+TC&#10;piIFi0ySgsXGyZuXV5UvrmsqN7WtrJPbo/NFSLmY/FK/bGHpUKO4XNSorNxsfvfhVU3kooZlZOu+&#10;I/Ly8BUydP4W2ZPgvFrqv4CQen6cS8qgFN9BDxiLTp06yY4dO/T7bIQOLLyGDRvqBMdgHMBwRGoP&#10;t3GInTiB6GHRokVVLnx1ZKR9YBFuHOK0BCIzAGn8a9Vf0n9Cf1m5Z6Vey9sz3pabh90sb09/W51j&#10;J0A/ateurXJxoivIn4dVUh6uQFdwiAmO7EiwZ3vQjaioKJUJG7tbXQE4EhCGcMxwE7zi+uxmuNEP&#10;Bvgglzx5/B/NBZicz/nIOMCUl/P6ODlp4XRoWmYAmbC2yTbYzbogC2TCrJJg7K2WnB4/khqEyOr+&#10;QnqqybQr4XboJKHrZcuWVbmwltLTfRxN9NAqKafCgLYD7gNrFj2xALFqWbalVC9aXarGVNWJ4J/1&#10;/kzOr3Z+lgUosH8E9rhf2w+lf0wR+oFMgt2buR/IDXmEC+HmOiAyXJcTfUE33O7NvA97ovZwG30J&#10;V1iE2+mxYOhIgwYNpE6dOo71xapOITgTloTbmq+S4CzDjX4QEEdfqJ51pC/mH61w6Au2PhzAdWiG&#10;+2jyaQ1ugX7UrFlT5RKMbfEFlWqTN02W4eu+k20nf5U9p0bJ6I0DZXX86pRnBEaZwnnlifNryu3t&#10;q5jrySGfTFwnn09eJxv3HpZT/89Itzd3IwCYOElf2z///KMTyyn7WLx4sXz66afSrFmzlGdlI1Rg&#10;EyKqycOpoxTuYOOyMtxOPpuvTIKRSyrhzoKScq55RdwKeW/We7Jo1yLdUC2wsX6z8BsZuGSgoyip&#10;r1zsyoTnpRLuMC8p183ZEAeI945D9gg3n8+NXPyBe8Emiq44cQwyAzo0zTg6drMudmWydNdS7VWs&#10;Xay21CleR18fXUkLNnNkEnYZbkMynTg/XukK9wKZYN94ZLW+QIAhMZBIp58rrUwC/T3rw+qXt0rK&#10;+dyUm0K6eW8yx75An6jmwfbUK1FPS9+zUla8N8PaIL8ZEe60cnEL5BVuGW6uAyLD/XGSyfWViVO5&#10;pGa4w5hwa0m5sbVuMtzB6AtT7CH4Wq2SEswKJ1iEe1eisyM7g9UXgr+s1XDLcDutDEmLYHTFH46d&#10;OCaj146WR8c8Kt8v+l7bE7Yd2iavTX1NHvr3IVm2O/0jGLGLMfkj5NqWFeTR7jWkUrECMoSp5//G&#10;yppd9qsN/wsIKeHmLMWLLrpIh6bdcMMNcuWVV8pdd92lme/HH3885VnZCBXorxw8eLAOT/ivDU1z&#10;W1KOAaLVAbnQD+XWIPlmuDM7AwWJmbV1lp5H6w84YJxFa5dYAvSDwBhysTtogx52hhnhPHAUTjhn&#10;uAHOBkO1MnKGfbFr1y6VycKFC4PavNBRnAmcnqyoiEgPbPROCDcb+eTJk1UuR44EztTM3zlfdaR9&#10;xfaqH2S4/RHusC0pz2UIt4MMN7JAJlOmTFEZuQUOOYSb4AyZXcqTvXCc3AICzL3BycJRdQLkwNpB&#10;LvRyBwK6Z1VY+JICCDfncfsj3PS4Q7gL5yuszwsHKOE2pA9ZpQev9mb0Ah1leGf+3OFBuCEN1l4A&#10;ebCLYPZm7KtmuMO5pNz8czulHB359ddfZdiwYY71hT2amRC6/xmfKdzgZqApQD/oVUZfaF11oi88&#10;l72IdRN2JeXG3gdDuNGPUaNGqVyCHZqGnEjivD7tdVmwY4HqkQXO/h+9brS8NuW1DPc7SHdU3jzS&#10;pXYJeaZXLWldtahMXh0n/f9aJku2pj+v4b80aC2knh9n5F1xxRXywQcfyFNPPSV33HGHDlB77733&#10;tHw1G6EFi2XNmjVqlJwYo3MBVkk5UUqnTiCDNpALX93CItwM9snsDDeO6ZaDW87IbPvCit4yLdcu&#10;0A/0BLnY1RWIEgON2LBweMONSKYFDgc644RwQ6KQCdPKg1lDbKBsSlpSbv6FCzTrksdZSTly2LZt&#10;m8olPedvwXazQZs1wtnYJQqUUILkL0DGsWDoTjhlppRw50nu4babdcG5QSbIxq2ukIn6dfmv8uOS&#10;H/X/VLH0HNRThqwY4sgZ9RKsG0iMG8INGDiIXNILzkCmGSbF+vTVAyXcBUrqe/sSbuTL99gfnoPT&#10;Hg6AcENqMiLcXD8yCXZvNlZFz5/mPcOFaLKW2Z8JRPse52YHbvdmZGgNTQtXwo3ZpwoDewLhdkKq&#10;2DuQC9O4neoLhInAJ5UgWVkBEgisX4tw252XYeHgwYMqF6dD00A49nDryTtHnSWR0gL9YMo/cgnG&#10;tliYu32uku1AmLBxgqzasyrlu/QRmTuX9nj3711HzqtTUhZt2S8P/cowtbiUZ5yJhZv3yS0/zJV1&#10;cWcGW89VhMRD5iZTQn7TTTfpAJn7779fF/oFF1wgrVq10n5Ir3oLshEYDEx46KGH9D54NTwhXOBb&#10;Uu7EOKGH9EIhl/r167vegHwz3JlNNCH4HNWTHoj04/TYBfpx8803q1zs6gqEm/IinEzuRzhu5r5g&#10;GJMS7gT7hJvhPciEYTXB2CzIkma4c4TplHKcQJtD05jDcfHFF6tc8uf3n1UjSk//Nq/LMU7WuciQ&#10;JGtyuYVwLCknCMH1aEm5TaJboEABlUnfvn1dDTYCvyz7RR4Y9YBs3G+ImPmHEzpzy0y56a+bdGZD&#10;VoB7h50jUOXUgWPNdOzYUeVCL3cgEHSBFOB8+64PiDSEO22GG72yhkPGRMaETR+mZriN7c2IcHu1&#10;N3M/wq2Hm/vH/kRw0d/MhkDg79zuzawVlUOYl5ST4Qb4Dui7XaAjDz74oNx+++2ObQsZbiXcYXYk&#10;mAXWOOuXHu4TJ+0TbvSDxB36As9wqi/4juFYUo4eB0O40ZXrr79e5RKMbbGwaf8mtbeBQPAoI3vn&#10;i1w5c0i5mHzyysX15PKm5WR93GF5YugSGbHkf/vLwSPH5f2xq+WW7+caMr5Hvp++UX9+riMkTIFI&#10;/wsvvCDz58+X3r176zCZV199VcuEspF5wNmhjz46OtqRMToXYJWUU16ddNx+eRZyYLIycuGrW7mQ&#10;rePB5p7ZJeU4MwwMskhMWlAmVb9EfalepHrKTzIGckBPkItdYklvGNOD6bEMl00rPVAaSwTZbqk9&#10;MsF2IROGPwazhthAIW44S+FWCaAZbnNtdjPcyAFyiVwCOX8M8sNx4EzkYgWKaYkpAQ+CNGmnxEO2&#10;wq6kPCK/rm3NcNsk3MgCmSAbN7qC/J8Z/8xZgQ+cQ+wcRNzuPfIS3DctKT+4zbYsLCAH1g5yYS0F&#10;kgtkmoodzrL2ReHIwlodAXEjU2e9P1+3HtyqQUX0K5i16SWwydjfjIZWOtmbcUKxH5AmHvzfckz5&#10;P+uMvTBcCDdgjyIw7JRwu92bkQc6FE6BB3/ADuIvWMf+2YWvvtjdny1YJeVkuMMRHG1KVQLX6FZf&#10;OCHCqb5YGe5wCNZZBBvfgMADLYFUhzgJylhADlQXIxenuuIPtIOlV5VHYA0f0Am4xqhIwwsvri8P&#10;dKkmexOOyUvDV8gvczbL9LV75NYf5srHE9fKsZOn5H7z+369/xsV0SHx/CgzXLJkiXz11VdaPv79&#10;99/rNMGdO3embhTZCD10E0pI0PNP/2tyxwG0+sTik+L1qx0gB87LRS58dSsXy/lhc89sAoWxalKm&#10;idzS6BZ1UH2NIc5e0zJN5b4W9zkytsjh8OHDKhe7Mkk4nqAZ7uL5zxHC7bCkHDkQPEQmzJ1wqyuA&#10;CDEPzXCns3kFBETjaIJRvCNcWMoPvQGkhWuz21eIHCgPRi6BercY6kepa5vybfR7NmXICOQaguAL&#10;SDhrKKwIt1nXXI+TknJkgUyQjRtdmbJpih7vFwhUZjC7IbOBjUEeBAJw3p0AObB2kAt+QSC5QJYo&#10;Kacf2xcEyHDmcIrJtFgkhXuy5cAWzRgWy+c/8JgVsJvhRg7IJKO9GUccGzt101T5fN7n8uX8L7Xi&#10;geADf8c/qjDCjXCzH2DrnJSU83nc7s3oDnYE2YeTHfEF+zZBCO4TvgPDqOzC0hf2aCdyAVaGG+IU&#10;jsidK7faGKoTnLR7+erLsWPHHMlFM9wpU8qz2nfh3szdNleHkk3dPFX9qhv/ulFqf1Jbh5T5VvbY&#10;AXLAriAXp7riD63LtZaaxWqmfHc2WpRtoQkeN2BNPNitutDXffLUaXnhnxVKtlfvOiRtqxWVn25p&#10;KY90ryl582RuUitUCBlTOHTokJ6/CUqWLKnHPOzfvz/D5vpseAccnNGjRwc9xCccAZkkMoojH5/o&#10;jHDT7oBctmzZ4tog4fhpSXmezJ9SDsj6PNjqQXmm/TN65BKlmKBn9Z56Fm2jUo30e7tAP9AT5JJe&#10;X64v2AhwBnEyzwXCbZWUU4pqN1MXHx+vMlm1alVQmxeOsxJuo6+OAjS8JyR761yR2Z8bJjvMKF/6&#10;Z/w6BQ4g8rBLuNEVqpeQC2QqLZDT8rjlmslOS7gpH6fX0hc4ymy84VQKCsHDcWcgVaBZCWnBiRzI&#10;ZMGCBa7sbdrMvz84db68AKSXYBWZuc0HNqf81B7QBdYOcmEtBQKfi3JSy475AsIdky9GNh3YlEpS&#10;rAw3dge9ChdQRQPp23kofRtjd29eG79Wnhr3lFzwywXywL8PyH2j7pNeP/eS5yY8p5+f90BHAYG8&#10;YGyUl+C+sC8SsLILrt3t3mytHQLO4VpSDrD92Ft8BycZbvRlzJgxMmnSJNv7s4XUHu4wLSkHrBsn&#10;wXALzMtAX+hZdqIvrBurMsRJ653X4JppH3p16qvyz+p/VC8sEHx9ctyT8vuK3x19NuzJtGnTVC5O&#10;dSUt2JepIOLYRY5f9K3m5H41Ld1UXuz0YlA+cC7jy1/ZvII8dX4tqVWyoNQuFS33dq4m717RSBpX&#10;CI9hmF4hZISb6MqECRNk5MiR+mBh4KQxPY/vJ06cmPLMbIQKLFKmLO/dmxwN/6+hYGRBNQBsKE5A&#10;Bgq5pDfEJyNohNoYRzbPzC4pt8CZmo+0fkS+7/O9dKzYUa/j+vrXOybbAP1AT5CLHV3hOTjJDC06&#10;VzLcOPOQBwge/cVWGVd6IHKOTIKNFivhNps8xJNNzDYObBWZ973Iv0+JTHxVZPJbIjuXmhvgXQDN&#10;Ity2h6YZ0rx/a6zsWjFNTm2Ybj7cmZs6erEufp0S1WZlko9/JJMAaSPDHaikPJym3CMTHHeCA2TP&#10;7Nx7HB10hcCyG12pW6Kuvm8gEASoVaxWyneZCyaFQyQhvU6AHAi+IxfWUiCgM8iZfuy0wL6QAcMx&#10;PSPDfXCL2h3rGLFwgJbf58qrWaq0lRy+QC7IJL29GZvx1vS35LtF350RaKFy5LP5n6mTPmjpIH0f&#10;7gvPo0qC9ZTV0L2ZknKHQ9Pc7s0EHXKafwTJsiIAbhduCTc6wpR/N8M7rZLyUgXCM8MN2BvYm51m&#10;uAlyoi9kdJ2ANcOAtqwm3OyR87fPl3Hrx6X85ExQvfLz0p8dVRYhF4KbyMWprvgDa+qS2pfIcx2f&#10;k5pFa+ppCPib97e4X7688EtpXrZ5yjPdI19ELrmgYRl59eJ6+ripTSUpGuW+5TNcERLCjZAqVqwo&#10;Q4cOlYEDB+qD0o+lS5fKoEGD9Ps///wz5dnZCBXoKezRo4e0b9/ek16OcEN0ZEqG24ExQjfLly+v&#10;cmEgltsFnZrhNk55ZpeU+4L3LhNdRokNslga5/+osIyAfqAnyMXOUBYcXuTOJGUc3vSIQjiArPbg&#10;ZYNT+7eJHL8/631Zv2+9fh8ItMIgk5o1awa1hiC0ONBKuM2/DAH5XTVKZEx/Q7LfFCGLVb6lYae7&#10;RdZNSC4v9wipJeXpDU1j404yRHn9ZMk57T1puudP6XF6skROekFk8eDk600BWVCGfZWLLidlo5MH&#10;ZVkZbu3h9pPhRo/Dabow+syUckggswrsgD5CdKVJkyaudKV60epyae1LU747G9c1uE4qx1RO+S5z&#10;weAygiZOM9zIoVatWioX1lIgWIQ7bUk5gHBDZM8g3GY9Qbi1hzuMMtxkfXTwm/mXXlm5nb15ffx6&#10;tVmB8MOiH6TfhH66drkvb894W8tSR6wZoXY5K0EghDXvtCfX7d4MMYFo875u9/TMAEFxi3A7KSlH&#10;X7p3764DCO3szxYgXOdShtvJUabcZwYwoy/wDSf3Hd+FNcq9wK5lFagqW7V3lc7o8Ad8BmTixO5i&#10;T9q2batycaIr6YF1RWk5e1T5QuXlibZPyKtdX5XGpRqnPCN4UDZev1xhqVOmkETkDt+gWTAICVNg&#10;OAq924888ohOVuTx2muvSf/+/XVyHt/fcsstKc/ORqjAwqtatapUqFDBlQMY7rAI995E+xlujDLD&#10;JJALX91uzrphQrizqKQ8LYg8ch1Ldi1J+YkzoB9sWsjFjq6QDYXE8vlxhrkP4QqOR/ts7mfSf2J/&#10;ddIB5VsvT35ZXpr8UkDSjW4whRuZFCsW3GAmzXAbx5h7dFaABjJrHCI5etiwT6PLZLDHvyQy1pDt&#10;VSNEKncQ6fmWSPtHDfuoJbL0D+Nhms/hQfQa6NA0c20BM9wQzpV/i/z7pGbac87+VEqf2i5VazeS&#10;3MiOzPvMT8zzkon0un3rtNWgSekm6kSBMwi3T4YbhzB1Snmu8Om95HqRCw4yzhk9fxmBibDoSunS&#10;pV3ZW/TiybZPyiW1Lkn5STJonbmt8W3yVDsj+ywK7qUS7v3OCDf3lbWDXNIbPAjhTrekPG9ySTkO&#10;qma2zFfsD45gOBFuPh/VANyn9Aan2dmbl+5equslEAiQ+f6egMX8HfPlnRnv6Ht7kd1yCx2aZtaO&#10;U8Ltdm8mw41tzcpspR2gF24y3Ja+VKpUyZFt4X2wt9j3cO3hBla7l5MTRNAPhsghl8KFzzzdICMQ&#10;hEBfovNm7UBh3jsj34nnOKmiRD8IXCEXJ7qSEbA1rDP2gkqFK2l1QFbK7lxESHZvbnLLli3TfTRq&#10;5LzsNRvZ8EUq4XZYUu4FziDcDoxhqADhRhYQ7sxwtCBnRF5xkHVwW5gaXmQxY8sM+Xbht1quBvG1&#10;wHmXHLX0y9Jfzvi51+AaeH0e3COV1e5VIr/eIPJDH5FvzzePHiLf9xb5qa/I0FtE5n2bTHR7GaJ9&#10;/usiVbuIVGonUrFtcpZ75T+GxTs7szQQIJZcGw4gmcNU0P+15DeRX65OLmlf9nvyzzsY4n3pNyI9&#10;XhG58H2zGBIN4f7YEG9znQm7tZzcItyUIQM+N1kMLSn3yXCzhnhvsg3hNOyIewRp4PqdVNAEi2pF&#10;qsl5Vc9Tx7xr5a4y4LwB8seVf8jLXV6WioUqpjwr85FaUn7QWUm5XVCCrSXlxpakBeWmOOSUgVI5&#10;QfAD20PWrlBkId0HwgkQm4wItx0QTHCDhTsX6tm5kKysgpsMdzDQDLfZh7Fl4QxIHoQb3XVCuN2C&#10;NUO1A5V44bZOfOGmpDwYkKRhqB/BzKwE96VByQa61/gDOo3dr1qkaspPsg4Exlln2jYTpoMJwx1Z&#10;Ey7PRqaAMn4qDb799lv9/38NGCk2dScOMX2WixcvVrkwSd/NcCOQ2sOdO/OnlPtDtaLVNAPFoA03&#10;AQj0Az1BLnZ0BWdhR0Iy4faXlQoXMLSHyc6ByjvZQGZunakDiNICoswQH2QyefJk1wNIIAiW84u+&#10;5jTkUiYZcrpquMiGySJbZolsmy+yY6Eh4isN+4gTqX2RyM3/ijS6VqRQWWOpc5k/NptcDUPOYwzx&#10;mvddcpm5B8ABBBAeHoqDxvH5+16REY+KbJ5hnlTckP93RK4dKiea3yF/zt4g733zqyRU6i5y1c8i&#10;kIP538mx0f1k48apGglXwp1SrsdX7eFOyXBbQSHrTG7WULht4tgXovisJztBLHqV0ZW//vpLp9u7&#10;AcEHnGQcwd7Ve8s9ze+RTpU6aVYhK4NaDGlEd52WlLNmGPSEXNIbhEUgxt+xYIB7AOEnA0aZNa+x&#10;Yf8G7fkvEVUiLOyvL7hXXJM/m2LBzt7ctnxblbtTIEfu0xnBs0wGhBty6WRoWjB7M/YG/TyXMtxO&#10;SsrRkQ8++EC+/PJLW/uzBfY3ypWpEuF+hCvYGzTD7YBwox/Lly9XfXE6qBLCrRnuLA5CoA/skxfX&#10;ujjlJ2eCYZHsAdYebQfsPT/++KPKJb25GU6BjWZvyibc7pFNuP/DwDFh2JPTgRLnCtxmuNmwkIuT&#10;jcsXyBXCmZrhDoONDINMFBRnK3ZPbMpPncHJsWCUdJ4LhBtng8Fu6ZUEQwBx2PwBwoBM/E3jtgtI&#10;FPcF6LFgmwyB3TAlmaTeNU3kEUOynzREpr8h2s+ax1MbRS75wnghlc0f+AwSg3CVbyFStqlhqkbn&#10;F/yIMqb80j0gNAwcoqT3GNnqWEP0f+wjsvhX8565RS7+UuT2CSJNrk8m/+aajiQlJesKv6/YxpDu&#10;QXK6WA3Js3SItDN/3y6qjJQtWDaVDHH0C6W/yIEMtyUPq9cUQs5zwglRkVEqG7sl5Za9DWoY46nj&#10;StQYOkWmFMcG+5LVFSRaUp4ruYfbjn3whe+xYIGgPdwnj/u1JXx2dAkStyZ+ja4n+rlx0DlbOKtl&#10;kxYEB7im9Mpj7ezNnAX/apdXXVVQUU2SlYEIDYY7PBYMuN2bqVZinYR7htuXcDvJcKMvBPTYo52A&#10;fU0Jd35DuMOgEi8QrB7ujKb7p4V1bKdTYrk36X8l5VkJ7ASzTl7o9IK2DbFuuE88qPqKyhMlDUs2&#10;dGTj0BXrWDAvQbCcAFo24XaPbML9Hwa99PTM33zzzdpf+F8DhBuj6STDjeFq0KCByqV+/fqunDXt&#10;dzWbJU44Ge5w2cjqF6+vzuiqPatSfmIf6AdzFZALepMRNMPtU1IeruD+EN0PNKiMnxfKWyjgZ6AX&#10;CpkwrMZtPxQboOVE5DKEKgfZafqYOzwmUqqeUeQyIvkKmZsQgYLq8wKC4E6Dq4xHW0pk1meGsQZX&#10;ssm75TY6UzxPPimQsEtOT3hZ5K+7Rcz/pW5fkXumG8W61Fz4/+wHg1guvvhilUuBAsbBNdd8skQt&#10;ie/xiuwoXV8ulFzSTyIl14Fthkgll4/jaEKYKKEjSm5ltq1hMU4i+JkFsswcM2TXvkRFRalM+vbt&#10;mzqshntPcIqgDsEFvk8PBD2YM4BtI+sTLmANEXwgY8b9swvWDGsHuTAIyx+QSeqU8nz+16Ev4cbu&#10;bti3QZ2+cOxLtUrK08tw292br61/rbx//vtqnwhKEbRqUqqJ1C1eV4Nk/lClcBVpU66NBqOzCgSr&#10;rL05I523EMzefDDpoO7D4Z7h1mvMU0Cnhjsh3OgLs4/uuOMOR74c6zXpeJKu36wMwGQE/AjWM5PD&#10;aRuxA/SjTp06qi8MqnSiL5rhNvciq0vKLTAM84sLvpD5d8yX4VcPl8k3TdasNxWLA2YO0P2SDDMP&#10;fIn01hT6cf3116tc7PhydsD7ZWe4g0c24f4PAwNUsGBBdYqdGKNzBakZbodD0yIiIlQufHUjF7Jz&#10;9DBD1ihrDJeNrF7JemqM3RBu5ICeIJeMZILxZRNnaBGOYDhnuCHTTNesUKhCyk/OBNdO6SaT3tMC&#10;ObB5IZPISPdHVJyR4d44TXJQPk5ZeNOb9GeOUaGVSLkWIol7ROZ/zw1J+UUG4HlklDlqbNeK5LO9&#10;102Q6FUj5elTeeT2zQslmonjTBbv+oLIRR8bYn/2ZFvkwAAs5AKh4vPF7l0tjyz8Wi7fs1j+lZPS&#10;7tBumTPkWvlmymsSdzhO/45NGn3BCbQIt/U1nCaUWyDLbPVw2yENyAKZWMPBIJGLdi6S7xd9r8c7&#10;fT7vc5m9dXa6Zba+GW6yPuECazgiSI9IpgVyYHo7cmEt+VtD6A/ZEwKZgWwJRyCS/bEy3Ov3r1fb&#10;G5aEu0DGPdzIAZlktDcjd3r665eoL7WL1Zb3zntPJtw4Qb7v+700Lt1Ys4IWIBDlo8vrUZEVCldI&#10;93VDDauHm/ua2qaSAbhet3vzuZTh5p5qSbl52IVdfUkLK8NdIn/4tV74gntHMIlrtGtfkAOE0o2+&#10;xCfGJ2e4s7ik3BfsH0wBP7/6+dK2Qlt5q/tbul8yZ+aTOZ/Ie7Pekw9mfyCj1o7SFrlAexJysOvL&#10;2QX+C/sWX7HRvnYnG/aRTbj/w6CnhbP43JzdeC4Ap5RN3UmGGzlQbmOd3ehGLmShyFqR8eHhlVEL&#10;FjhlVobb6efi+egJcsmoF4oMEzKHUGB8s7osKz1wb9qUbyO3NblNKkRXOMPpIKt6We3L5Mp6V/p1&#10;RpCJdQ435XxudAVwTyATxcRs8OsmSg6Icst7DAN1KTeyzc1uSS5JXzhQxM5wJiaQ0x9OGfrY50T+&#10;vk/k1+tEBl4qBce9INecPC0V8haSpJq9RHoPSC4fj0zOXqcFcti3b5/KhTJhMrdvT39bflzyo8w4&#10;fkjelKMyzZDuy48fk9PT35cfZ76nMoAgcewT2d5zgXBDGqyScjtAFsiEc7jJuP2+4ne5edjNct/I&#10;++SVqa/II2Mekat+v0q+XvB1wCAh5ASiRuYlnDLcgCwzQUYnhBtd8T2H298awpZaAcxADjABMe4H&#10;PdzYX0rKmWofjoSbvmvsCQHJQOWxTvZmiBnDxziOhzNvCSJyDCRn4N7R9A45r8p50rlSZ7my7pXy&#10;etfXNSuOrLIS2FZrYKLdPm7k4HZvJvNGCfu5kuF2OjTN0pe4uDjHcmF9WToZztA5EeYeWieJZATk&#10;YJ3b7lRf9hzZo/eCoYvhCrLel9e9XIOLHGP67MRn9RjAq3+/WvqN76dVPv6AHDjfH7k46WtPD+hq&#10;fFK8rmursjQbzpFNuP/DwAEcM2aMTJ06Nd3+uXMVVoYbhxiH3g4wRgzvQS5bt251ZKQt4BTjIJKx&#10;y8qyvbSoU7yOfqXP0iIydoF+oCfIJSNdwYlkU4RAkfWyBmOFKyinwzF9vdvrcmfTO6VH1R76c/o/&#10;n27/tB5xEQhsXMgkNjbWla4AAhQnT52QDoZw1z5y0HgWdUVqnp/yW5eo0FKkUgfjzW4WmfBq8lnY&#10;2xcZ9mJe3/c6+f/edclTz8f0S37u1nmGTBdM/vvW98ihNvfLewWi5fOiFWRnyzuS+8RTnGV/YBNn&#10;SA1yoT+XrOOQFUOSf2n4+Sw5Ja/KMZlvvt4lEVJ03veyO26VrhcCNGRdLP20ergp/Q83ENCDcEN2&#10;7PRwJyUlqUzmz5+vg/ooBVy8a/EZ06I52uqDWR/IiNUj/OoTZXtxiXH63kXyBz63OitAlpkA1haO&#10;pLMJdGXVqlUql/h4/4ELdAFSiTOHTfEXwKQHFaJJdQSE37I/rOFwA5k6WhGYvB6o/N7J3oyzy5wS&#10;Mvy+hJJhS0yx/7T3p/JJr0/kw54fyjX1r/F7lnlmg30xKk+UBlHs9nEHszdD6iEBvGc4gywmeq49&#10;3ARBbYJ1NHbsWMfDO32Hpp0LhJt7aDegh35s375d9WXjxo2O9AWfER0Npwx3Wuh6SLG1vvsPiQ6C&#10;269OfdWv34t+TJ8+XeXiRFfSA7pKVQDyCvegVjgjm3D/x8HwEbcTc8MdSrhz5NbzSBMZ9mQTbF7I&#10;xW30j7IaosY4fOFENtmwGNjDUConWSgLyMTOsBqcBY6eIcMEMTgXgGyurne1vNz5ZXm7+9vaSwwR&#10;yqgXiU0PmbBxOdnQfcGmWNToWo/TOaUCpVhkjwsEeXYwhLjdQyJFqogs+VVk3Asio54QGfGYyPQP&#10;k4ey7V0vMvvz5EnjU95OznDXv0zk/DdEerwm0v1Fkc795UirO2VkVBGZljuPJEQY4mujYgObYunK&#10;st3LtHQ0FebPyXD3lySJNV+vOpooOae/L5FHEyQmMkZJSOKJ8M9wQ3DI0jkZyohMDhw5INM2TZOV&#10;e4y8/YBhg6PXj/ab5baOrqOUMNzIg5XhtpuBssDaQS6B1g86gEOHPQ9ECgh88P7cj4kbJ+rfcH8C&#10;9XxnJaxAJJ+XLHcgIJOM9mZeQ51dQxDU2U1TMo08GJZZu3htbUEIl2orwPVyPU6OBnO7N0MsIWvn&#10;1JRy87ALax/i4QQEN2n/CveScsBgRu6h04CeG31J7eE2OhquoFKR8vFAGLx8sB7B6Q+++7MXwN+1&#10;bFBWV8+cy8gm3P9h0DN34YUXSpcuXVKH+PyXgGOTN08yYbJb9okDUKlSJZVLxYoVXTkoZLgxQBDO&#10;cJqszGZVr3g9vbZAhjgQ0I+uXbuqXNIbysKZ1jf8eYMMXjZYMzg/Lf5JPp7zsU4CD3dwr3FK65Wo&#10;J41KNdJI8eKdi1N+6x/FihVTmdStW1ezE25w2jgDjU6ekm6SWyIqtE6e6m0IRNAo01jkki9F+n4q&#10;Ur1H8gC1FX8ZtvuuyPBHks/zhmhvmW1+f55In49FOj0lUsM8t2Rd4xGXMUwmv5FLshOIXttxApFD&#10;y5YtVS70thO8SIvTZllNl1NynyHdO06fkKIrh0vpUU/JXbti5aJDcVJw53JzvWRfkgk37x9ugNyQ&#10;qdyVsEv1JFB5sAV6lZFJnUZ1ZFvCttS+/bQg0MNrkslOCy2Vzp03uQTUpb6FCkq4zRpyQrj5DPXq&#10;1VO5FC3qv0SeDBxZ3PQIN+9bsXBF7R0cvnq4OsulCpYKy+oarrVsdFkNnHCf/cHu3kxmyyoLJrh5&#10;LmWXqEhwkuFGbm73ZoilVa4dzuAa3WS40ZcLLrhAzjvvPNu+HPqnQ9NOhv/QNMARf8jHrn1BPxhq&#10;ir5UqVLFkb4QRMVfCud2uJVxK1OHivoDQcfVe1enfPc/oB+dOnVSuaTnyzmBVWVDCX64r7FwRjbh&#10;/g8DA1S8eHF1dJwYo3MFbCCFIwvrpk5Pjh0gB4YaIRdruJFT4EizWYZbSTloULJBMuHe54xwIwf0&#10;BLkEksn0zdPl2t+vlWGxw3R6JnJYunupPDfxOfly/pfq9JwL4PN1rdxVI//zd8xP+enZ4HkMY0Em&#10;TKB2oysgZ+JeqRy3WgyFkqO1eosUrsCLp/w2CBDsKd1QpN6lydnq6/4UuWaISLNbRSCwu5YmHyF2&#10;za8i578uUqWziHFqdNK5D1hHZJi5n3YIN3IoXLiwyoXNvVW5Vn77jU+ZjzjTkO6HChSSnEWqSIHt&#10;i+W8g7vl/kPxUm3cyyJfdpJGMz6RGMPOwy3DTcDqzelvapaactW+v/aV3oN6a6l4ICALtbcxRTP8&#10;PGRs/VVXQLgJYIRjb7KWlJt/Tqpn0BXWDnIJNNjIToYbVCpUSeU2aeMkdZY5Tsftmgw1CE5AeHYe&#10;9p/h5rpVVzLYmwny7Dm8RwMLyCfc23d8wfXy2ZwEw93uzew97MX/1Qy3XX3xBX4AQWWy41l9TJwd&#10;OC0pRw4EOZFL/vwEju3JhXWJTirhDpMp5f5gJxjAGksL5FCkSBGVi12ZZATsM4Sb98vOcLtHNuHO&#10;xjkNekLZSOgvySxoSfnJ8CspBxbhZtCGl8Dxe37S89qD6tuTSgaGCbHvz3pfyUKgstFwQ9cqXbWs&#10;GcId0ms2m3ve+PUSs3GazM+dR9ZGFfMmu22BDZXycvo2OSO7SgeRLv1E7pgg8vR2kat/MUylvfl9&#10;zFlE2wIkimoNuxnutCB78mTbJ1O+OxOQ7ht7f6jneB+5d7aMrX+JDJYTsse8lxzYLFW2LpB3JTKs&#10;eriZgYCuf7XgK23PQMcp9R6zbozc/NfNMmfbnJRn+gfOLRUUgRwTZM28BX+T8zfs26BkndaQcANZ&#10;Wxw4JyWfdkAfPxkUsidkuAJBM9zG5rJueV75guVTfhN+gHCjN5wrHAzYazgmCZKGfLxyoDMDXC9H&#10;lzk9i9sNtKT8HMhwW4TbmgMTyr2HeRAQbkiSvyqkcANl79xDN+1wTsDQTnwY3ssfYQ0XdKrYSU88&#10;CARsDCewZAZ0aJrVw52d4XaNbML9HwZTYV9//XX57LPPPO3nCCdAuHFC7PZZ0uvDUCPkwuAnp70/&#10;gAmjkNpwzHAzqRzjuHHfxgxLYM1ur4RQThyT44kH5NNPP1G5HDuwW4T+Uo5zSjD/T9glK7fMkE17&#10;1wR0ECiPpdwcR+JcQIsyLZT4sLlzxIY/8FkZxoJMxo0b53wACSWDaydKzpGPy+Gk/TIhIkI22Tlr&#10;2y14XR4Qa/QyT2Ty1wzez3ICmf5sp8yR/rBff/1V5cIEarKOdza7U57r+Jw6MZT90oNMe8Nvl/0m&#10;l9S5VHKY5+SOqSSrSteTO+WwjO35qpy6Y4ocLVhGbpQIaXbYOOWhDHzYBGtm6qapWsXhO6gG8P36&#10;feu1msNfYOLgwYMqk6FDhkrnCp2lb82+qmO+IEDXomwLubHhjZphSYuNB8I7w42uYGvtzsxgzTDs&#10;Cbls2rTJr/2wMtyUTKeXhWO4oXUcDc8rXbB0QHuU1bAy3FQC+YPdvRlisDsxhXDnDd+Jyv5gBQjs&#10;9nC73ZvZi9nzWE/hnuHGPnIvAddMQMUO0Jc333xTPvroI9u+HGSbBwFAbHS4B2usDDfBTYJwGa1t&#10;9GPJkiWqL3PmzLGtL1bFBfchgv04TMF8hje6vaFZeN8z97F9VHYyLNFfSyP68dVXX6lc0JtgwX1g&#10;jVkZ7uyhae4R9oQb5WESIQtr9uzZsmPHjtSFhSJwLMDq1atl7ty5snjxYj2uxlqofOW4AKak8vul&#10;S5fKgQMHzvh9QkKCrFixQn+/fPnyoI7/CTdgYGNiYqRQoXMrMu4EmuE2/5ycxU0ZEnLhqxuwSeIg&#10;4vyFG+GuUqSKOvlsKmRGjDKbnckQRYjU0YTkPl/6CuM3iOxaLrJhqsiinyXHpNel8IGVEnN0q+QY&#10;eqPID31Evu4m8mkrkY+aS4nhj8qFh/dLAyPrYuYlc/pZIkSOz5W1Q6aMI3ZwBlfErUj56dngnE90&#10;hZI1R6DiYtEvIn/cJsfNvfinYDEZZqzt6XQIRVaBDRySR7DETsAEW0KZMHKx+owZYNW8THMllH1r&#10;9ZWhVwyVGbfOkMvqXKa/BzgQbNg4ncj9WLGqMr18EzluiGzv7UuMAgWXDfQCZMqYLI6j6g/HTh2T&#10;NXvXaEArLZAFMkE2lWIqyfOdnpd7mt+jNgpQSdCtSjedJl2/ZH39mS9YOxv2p2S4C4RfhpuMPY4e&#10;JDBQqbQ/sHaQS6B+QquHWzOi6awPHD2GZAKugXVLyT+EPdxANQD3M9DQNLt7MwEgzrFXwm3kcy5B&#10;e7jNZ3MyNM3N3my1MmF7wj2TizzYe9BzdN5ugNquvvjCItx6kghVUGEMrpPAN/qOf/XF/C9kedzy&#10;gHbYAjNEnOoLvhG2mKBwOIP7fEXdK+TjXh9Lq/Ktkod4Gh0nq/1tn2/lghoXpDzzTPB30dHRKhe7&#10;upIRCIDQWsX+nV1S7h5hT7gh0EOHDpUXX3xRLrroIhk8eHBqpokjaRh9//TTT8tLL72kXz/55BPN&#10;NACOafn777/lySef1N8/9dRT8u233yrJZjPk92RqnnjiCf09z/vll1/k8GGfibvnMHBwrr32WunT&#10;p4/2F/4XwZRajIrdDDfPrV69usqlWrVqjg2S6s2JJC01tZzDTCGZJ83GvGdNMknm+Kctc0U2ThdZ&#10;P0lkzViR2FH6yLduklyXt6g0ObRbjjJAa+U/IkuHiMz/QWT2ZyJTBoiMe1Hk7wdEfrlK5GdDiP59&#10;WnKt/Esuilos15aMldwMsqIH1TiNUqqBSJmGUtxshO+cyi1/Sn55USLlEsktDU4bgmE+eg7zIIIO&#10;2feXtXMMggIcbxVCcN/blm+r5Y7pEe6SJUuqrjRp0sTeECt0Ye9akWnviYx8zLCNInKw2S0yv2on&#10;2WP+Pj1CkVVAFlYPN05gRkAOnTt3VrnQawnI5lHCSKsFZLJ9hfaasfRdX/yfzZoHcj924phML1JR&#10;xsoJKXxwR/LRZceTUp6dBlRiEFQLsV4QzM0oy4+c/GW4IZbIhIE1yKhakWqaoahRpIb+nrXBsU0N&#10;SzXU79MCpwaCBmkIx5Jy7h9l8NzrHYfM/bIB5NC0aVOVC2vJHzTDbfROgzEB7Af6MnDJQD0LFmCD&#10;6bG//o/r5S9juxIIJoYRrKFpgQi33b3ZN8ONfM4lcL0QG7uEG/1yszdDBHgfAjK2bHQWgs8EaaI6&#10;Dh2mWs4O0Jerr75aLrnkEtu+3BmE27xnuIKAyS9Lf5Grfr9Kh69SSfTomEflqqFXya/Lfg04GwZZ&#10;MiwNfalVq5ZtfbEy3OF4wkFasC9f1+A6+faib/WsfdbUa11e06B2IF8C/WDAHnLxYmgaNgiZcV8I&#10;ovmbPZINewhv62RA5KpVq1by+OOPS506yecMA40e79wp3333nTRs2FA++OADefDBB+XPP/+UmTNn&#10;6u+3bdsmX3/9tXTs2FFLcW655RYl7GTLwfr16+Wbb77RTe/jjz+WSy+9VAYOHChr1gQunT2XgAEq&#10;WLCgFChQwLYxOtegQ9PMZ3NCuBneg1wCDfEJBKKv9PwOWjpIM1E8+D8/y7B8O1jgUEKU/33KELnH&#10;RUY8IvLPgyLD7hP5626RP+40jzsk4u/7ZcDhBHlx3w4py/P/uE3kz7uS/27aB4Z8/yayeaZhDUeS&#10;B241vl6k/aOSo+tzEtWjvxQ8/znJ0esdkQsMYbzwQ5E+n4hc9LHIea/IptoXymYjryslj3wteeV9&#10;Q7yfM49bzPc3xtSS5oWrSq5gCSVBhUlvJh9txf9DtA5x0NqUb6MTgDl+wx+BQjfYsNAV7FCGunLy&#10;hJHtLJHxL4vM+tR43U1FujwrJ5vdLEdzR2hm15OAhMegQsTKcNvp4UYOkEvkYjm4kFAcayo+INSB&#10;Kj/o/4KIQ6AgWQfM4xk5Kgd5/vI/kuWX9p5DttdNEpn4msjiX0QMsQ8VcNorx1TWAJI/cA8p9/ZX&#10;8o0skInvAB9ItJXFYk9J7/QAnY9g7AgZ8XAd5kMfNdeY3nFXvkAOrB3kwlryt4YyGpqG3EauGSnv&#10;zHjnDDuPI7hg5wJ5e8bbMnf73LDasym/x0Gl1cbf3oAckElGezN/e85muFMqFuzOV0EObvZmCBnP&#10;PVcCEtjGVMLtIMONXJwM7+SoRiXcecM3w82a5Zg/1jD7sNXGQ7CKDDdrfurmqX7XNnKgAs2pvmiG&#10;2zzXqjwKd3Ct5aPLS81iNbUCi5k5yCcQeD52BbnYlUl6wAZRLYmPwJoORx/mXEHYE25KI1q0aKGk&#10;GwWywALcsmWL7NmzR/r27auRrm7duukRJKNHj9bfU0pOSfnll1+ux00Q9SlTpoxMnTpVX2PevHnq&#10;BFxxxRV6DAXRQzI29BH56wchs05WnTJ2Hvw/nMFnoAd169attvtbzjWklpTbJNzoBRUQyMVp+8Ds&#10;bbPlkdGPyKfzPlUDxPEVH875UH/G70IKjBwZPkgdZ18z6bpMI5GqnUXqXiLS9AbzuFlON7lRVlZo&#10;Kd/lPC0LyjQQaXO/SLcXRHq+JdLLPHoaMnu+efR43TxeFen+kkiHR+VUg6tka/66sjFHBTkFUSxV&#10;T6RYteRBXDEVJUfNnhJhSPkq8z5P5DwhP8sJMeZcbpUIecOQ7hePHpMy096XHGR2144X7f12IFvF&#10;rhXJZJWzo2cYwj3BXN+WOShyyhO8RY2iNXQDYUiWPwKBbrDO0ZX4+Pj0dYX7sn6iuWZz/atHi9Tp&#10;kyzfOhfJKeNgsWmxUYV1htt8BjuEG1uya9culYt1jjCOIyQaQh2VJ7BTmD/CEPWIgpqp5L0oJ14i&#10;p2RppTYiB7cbQj3IfPXJnh47IjL3W5Gx/c3Xr7X9Qas8QgQcYQIxTUubNeAHxfMXlwtrXqh9kWmB&#10;LJAJsrHsLZUwBCMATtLa+LX6f3/gdzjjZaLLhG2mjgw3RJezxO2ANcPaQS6sJX9r6IwMd46znTkc&#10;5NHrRmtvpz/gmE/ZNEUrLMIF9KNyLyE9BPXSwu7ebDm7SrjPsR5uzXAbO2A3w41uuNmbrQw3duVc&#10;AHoBeSHIZDfDjY4wAwGfNz198QVkmzVBhjtQADGrAYEcv368Ji/8Ye2+tTJhwwS/awj9oFoVffFt&#10;Fc0I50pJuS/Yn0tHldY2xg37NqS7T6MfJBuRi11dSQ/sX8yiOBdtULgh7Al3IFhKRQ8HJBpQSgHx&#10;JnPN4kPhIOmlS5fW3/Nczu3j52DDhg1SokQJ7YsBfOX7QIrKII/77rtPiTmP2267LeU34QkCBCNH&#10;jpTJkyd7svDCERBuNnW7PdzoxebNm1UufLVrpHF8+k/or9FWItMW+D8/e3bCs/qckIFBFRDm3gMM&#10;aX5DM87S1RDpzv1EOj4p0v4xJc6n2z8iWxteKa9KkgwvVUtOt31IpPU9Is1vFWl0jSHnFxumeZ5I&#10;+eaGSFcyiyLKMK6cqh+TJk1SuQQaDla2SBXp26m/jC5QRD7Im0/mNrlO9hjCXqTNQ1I6upzkif03&#10;uZT6X3M9v98uMtpc28rhhkAZMpuR/u1cJjLRENTVo5LPjDYEX2JHGgL+YjKBtUEEnQCdwSFkqjvl&#10;sQzD8oe9e/eqTFauXBl4DXHfqRqgXH/HEpEWd4h0eU6kXLNk2RqideL0ibAl3FwTGzqkOaNyasCa&#10;YeYFcrGCjjiOONZkiNMbqpI2w639t4ab74Rwc0b5uonmfhs9whGFgHP/Jxt9j99kdLaVuSHmPtFK&#10;kUJivQZ6wTntTF2n5cC3FLNcwXLyVLunpE/NPvq8tKBFCZkQyLXsCnMNcFh4HbI3kOpA2Yk18Ws0&#10;E8VxV+GKioWSM9x2S8pZM8xIQS4Qb3+gCoD2gkAZbrLEBMQg+v6A3hI0O3gstO0GTgDBKZa/mK4L&#10;ymTTwu7ejO74Tik/l6A93OYfa90O3O7NSrjNesSunAtwk+FGX0aNGiUTJkwIuD+nRWpJef7wLSmH&#10;/NK7bQUl04Kfbzu4zW/QBv0gYIW+4LPb1ReLcJ8rGW6AfjMkkuAJ+0R6+zT2hKQicrGrK+mBe0CV&#10;Dfv6uWaDwg3nLOEGTOAjE0BZiQX+b01x5PeQcN8+hrS/pxTFFzzXytqkBX1F99xzjzz77LP6oIQ9&#10;3EHAwfHAp3MImuE2TpqToWlWGZKv3mSERTsXKbEOhCmbp+hzQgYy3KXqi5SsI1KshkiRyubDG8e8&#10;YCnDYoomHwtlHJyc+WKkQsn6Em+c081JB0Q7G4lu+yEIaWGVIaUHzluON5tfzoIlpXvbx6VM8zsk&#10;RwdD9i/7RuSGv0Qg+PmLJxNQenIpfR94iciwe5OJs7+NgowlZHvNGLPIDNkmqHDeyyLNDWnftkBk&#10;rCGvS383nvWRlD/wAZss5faJZkMmy+wAkMwmpZvI9oTtAQk39gOZEKzzR7L0/QkWTH7TfF1srvmW&#10;5ABHTMWUJyQ7BprhzhG+GW4i5xCf1XtXy+6E3Rk6L1QCIRdLJmzKODKa4U5nqAqbNpkoHCgrww0i&#10;qNggUMH7UlrOwLnhRncW/GB036zTS78S6fCEuSHm/9vmGi/b26OpfAG56VGth/x08U8y6NJBUj2m&#10;uv787e5vy61Nbg3Y+6dOv5GJ1dcOyMzgVNPPzf3fc2SPEgR/YBgbzjjlg+EKpxlu1S2zdpCLv95T&#10;9MzKcEPQ/K0PdDMjwgCBQXbhAj43gRPuvT/CDZBJRnszFRLIB520cy5vOMG6n3Yz3MDN3kyWlPc5&#10;V4Y5WYQbnbeb4UafKCd30h5oEW727HDNcHNd1skDgcBzAq1/N/rCPkWQ91wi3IAMN0E8CDezUtKD&#10;1fLlBbD3BP3Y28+Vto1wxTlLuDE6RYsWVdJM+ZGF/fv366HvgK+UsVFWboHfFy6cvND4Pd/7gpKm&#10;QJMg+btGjRpJ69at9cEwmHAGwYOrrrpKS+n9OTv/BRQ2RJNopZMebgInyKVq1aq2Ny/KeAJFYQG/&#10;4znhAIwix9Lg6GEo7QD9QE+Qi2+AKi04axuSRDlWlZgqEhmRX3JQZgRhqtDSEO4HRK4bKnLPbJHu&#10;L4oUM2SFiehLfhX57UaRL7sklwhbw6/iYkUmvJJMxqv3SM7iFypnHoZ0dHxcpNPTxnPYldyDPu87&#10;8/84ka3zk8n8Pw8nT1L/oIHI+/VE3qtjXr+TeZ8bREb3F5nztSH+5jooS/YDyvog3ERv6a315/ww&#10;6AmZNG7c+GxdgRzu3ywy7vnk3uMGV4m0vFuEgVc+zz1l/qEf4ZjhhvAwmOa9We9JwvEEbZFo9lWz&#10;5O+Ns+YPBDmZi4FcLHIJsfi/9s4CTMqqi+MH6e7u7u7uLgFREQUDFexO1E+xUBG7MEAUFURKQJCQ&#10;7u7uZulaar/7O++8y7DMbBA6cf/zzLO7UzD3Pffc8z9JJAtiwMHsDxrhJqXcGD146TXCbZCS6FTe&#10;aiLlbxPZNstpOLfByAR9Bu4ZL1LMyEb2kiKF6hvCvURk7wp9340CBjFjqDqU6CANCjZQHcP859iM&#10;eowc1qRevXrRKeFuSjn7kfpnvrO/OdYa4TaGJZH0QIU2Tbt4Md7zpdkzNBxkXcgeiwmMOfQJP6lb&#10;95VSntfoghJZSvg1zClhKJ+9vBKLQALXHJ1ChD4m/J7NRLtPmrMMR+PKEZJy3lfyZVRyeWHzXEmO&#10;rhvYRmSE0TFT3hZZPNhpmkkpDtMmaIz5t9FFv94lMqCx85p4ZKzcKGhKubnhdIrt7HRxtWezm1Ie&#10;LGSALBacvQmJcCMjt912W7wb4OLgJbsGYhbIXcohkaWzltaz2BdSJUmlGUe+emYgHwULFlR5KV68&#10;eLzlxY1wB1NKOSDCTSkTjtnYItzIR8uWLXVdYrPlwLnz52Tqlqkyeu1oWX9wvc/sK/ZusJa1BBoC&#10;nnBjEHLAkxrB79z53d1sPMc4MKLS1HMwj69KlSpq8NBMDTJOKjjP02SN1FCXKPM6xoyR8sbzPEea&#10;ur+OxPybMe+BDP5/eP64B/r/9WqB0uS7oURjS81zwWtRSKwJP+O7LjTBQUn7A89Re/lfg+/DYU7H&#10;cAi3vzmwMcH74iMrdPTGKC6csfCVewQyiSedlOLMBQ35fFCk+58ijywQaW6Mv0yFRYgkj3vakOQK&#10;TtQbIg3ZLtHaSZNnDfn3uRO15zN4HEI24SWRD4oYkm2MSRrHUc+73xib5886/zY1nBB4Pm/+105q&#10;+w8tHDL+myHhiwY6KclExM2BldT8GwUNqcqaOqvWkMWs42Yd+I5+ZYVmQPz/txpjt2Q7kTpPmv9/&#10;Tuf/7gUOsUCMcKNLf17xs9w7+t5oOSHqTG8CusR+vfBrn2USrAMHubesQCw0wh1XSrl5DsM4OsLt&#10;yVpQgytVJpFSN5vNZvQz61Spu8ht5hqTLUCGh7lOUripIST7RXbOFzntO1LsF+b7aqo6ndD5Xvwd&#10;C/huOEkgc1y3pXtiz2Dh9awJa+Oui5KNC+fVUCqZpaRGtXBaxQTXwq3hpsN1oEIJt7lBImOrI3Sh&#10;a+jRt+wld11cQDqQAfpwIBsxnwesSbfy3dQ5FpOQ46BoWbSlNCncJOHNfLj+yAGEdewzIr90cRo2&#10;Ql7JmEGfYNjyPa+4GzmCRMYiQy7hPnjSK8Kt/+Z5SWR0UNLtMyXpkkGS6O9XjH66U+SrOiLvFRB5&#10;3+jJAY1Eht8neRf9qHPqy0aelEQRmwwRXyiyarjIrP4ifz4hMriDyJe1RH40+odsIpo1bpxovtNK&#10;kenvGV1p9gvknf9zHPJ+vYFjjX2D/oP8xQVvWUnI2RydUh4kNdzIMKM7IU3ohviA78e6eOvc2MC+&#10;QvcwRs+fIysQwJ7tVKqT1MlXJ3rknwv+z/UL1Jf2Jdr73NusQ6znsx/QP4TXEqwJJuRInUOypMwi&#10;245s02vLmeELvmSF17IP0UfufdiqYZL/4/zS6MdG0v639lLxm4rSY3QPJfTexNsl3Ohnm1J+bQgc&#10;688PqBFcsmSJDB8+XMkx5JpO5DyWI0cOqVOnjo76GjJkiLz22mv6HrqNI2j58uWT6tWrawdyupMz&#10;+ouoOCNtQNmyZbXz+bvvvitDhw6V999/Xz2rEHVfhDvYwCY7cOBA3A2fghgoAA51jD/SNeP6njxP&#10;1gPr4q+Jjy9Uz1NdKuQwJNEPKuaoKNVzV/f89d+C6FyhDIXUKKa2EeUan3VBTliX2F4L4cYALgx5&#10;jg9Q+KS+1+gpcv8kszm/EyluyHVyQ8pWjXAiw6WMsdiot0OsPAdENJKmcGrPIez5jWGZpbhIAWOY&#10;Vr5HpMU7Inca4/MxQ4Se2SjysCH23caIdBwg0rSPQ9YL1HXI+vbZIuMNAf+8miHhLZ368uW/S9Zj&#10;e6VOuvxy5NBm2X9s52VGKetABg1r4o4S9Dwh2hQOsq1p8E1EGpjPzpjPeT4GeF8gRriJYEOs/eHd&#10;me/6rL/k+9CkhnVxnVwa4TYkWlPKk8aSUk6E21wPjGSMQjfCjfdcQSNAygk6D3Qa+lEu4coEUZoc&#10;pc1rKjqkiMwJ95rEBV5HxH6JIfBjzXdeO86Z+232RlyfUTZbWfNfSCRL9y3V7+4POIJZE+8GPm5K&#10;OVGmUllLqZHNnowJ1oLIN+mTgUy4+R5EnXAcxKeMh3Vg77Au7KWY68d6EOHGmCMK5xqIMcEotc9b&#10;fa7GOc6+fOnyqQPjgcoPyJuN3tRsmwSB/wckdOtMh6gu+UlkxzyROZ8a8tpe5MNSIj91cvTE9A9E&#10;ZnwoMvMjQ3Q/FpltXjP7M2fcIiSYsUU+nL1cR64955KCf4/a9xXDJWpgazkw+F45NP4tidJ/2+NA&#10;Sp1FJJv5t8nkMHpvVv6a8lzSm2RMpS4id48V6TLUmR7R4CWRKvc5utS8Roq1EKnaQ6SxsYHQf7f8&#10;IFKwntkjm53Rj3MMEacnQgLLbq4FXE8yQuhd4G+0kzeQjas5mzWl3NyChXBHR7gvxD/CzVqwLvQU&#10;ic+6sKdYFyKS/Fv+9lUgoGTWkvJh8w+la7muUjRTUbXpINsNCjTQMh6yW3yBdaBvButCFmt85SVY&#10;I9ycm0T6sSO8O7rHBOvgbcvhNMehTiT7ywVfyoDFA+Tz+Z/LvaPuvaw0iLP4h6U/yJvT39QeHbyX&#10;O7YL7+fsDrY0/EBDUBDuefPmyeDBg7X5GYIEueaxjBkzysMPPyxVq1bVBgG89r333otuokbKOOPE&#10;mNHHPG5qyd58801NbUMB8X5Ieu7cuWXkyJGSNWtW6d27t8/Ut2AEUXvGpjHH/Ho0Twg0QAboDo5C&#10;gXCjTObsnBPr4Y4CoXs967Ju3Tr9Oz5AyfVt0ldKZbk0mg4kuymZlMlaRuft+vLC/tvAM7nvxD41&#10;4InYDl01VH5f/btsOrzJZ7TSBfIxbNgwXRd/PQwAHYH5ntSkJhjm4JcSrURu/dEQqkGGhD/s1O3S&#10;9C2rIdL+jILEScyp3NaJdt5nCG53Q6pbGyOYRnCQ8DTGSE2aXCS92fd5qzgEHoIPSe/6u7kbw7jZ&#10;Ww5JxwjFe7vWfMaYRyXfiJ7yRsQu6Xpwq6QxJOzUrkWGg52Jlovdu3frmkybNU1OnTWHOtHR3UtE&#10;JvYWWWk+G0Lf0Bi//P/9wI1w48EPJMLNOLvYSg4gCnN3zvX8dQnIysSJE3Vd3HIdDmWNcJtDObYI&#10;N8YfhjFOIAxCt7N0NOGGVEMgihsC4atmlUZ/+cw1J5NhzzKHxMQHXHO6508xJH7FbyKjjeyRJUFT&#10;P8oCYtEDGIQQYSLQEGh/YC1Yk7///jta37pN00h3hnCjp7YevTLCvfPYTo0cY9AEslHDuUmKN9+D&#10;Uoy4gEOGs5p1IcMsJiDuRLghZnHVaVfMWVF+6fiLjLx9pPzU8ScZdfso+aTFJzptIMHA0bN6tCMD&#10;B9eLlLvNcdLVetyTZVHBsJbDRk8Y+aCUhQ75874WmfuVIa+fO1MURj0q8svtDhmn2R9yRLaNR5ai&#10;a7jJnKHnwGp0zhMamT5/6qj8kOh2+T11d7lQ35D61uYzOpt/565RIvdPMT9HirT/TEbnKiW/JU8m&#10;EZRW5K5kiLjRX+XNv1n3Saf85nZD1im56PKLM4Gi1iOO/kPP3maeY0oFJH76+yLjnxPZMt0s+vFY&#10;5f16QvsdmH+KvR4XrvZsDrqmaeYc0Bru8/Gv4eZMHjhwoAaOYjufXXD+Ywcp4faTrh1IIG2cWdPs&#10;aZxoOCUIcJTOVtrziiuBfDDCF3lZtWpVvOXFdRQGG3lExilLIkMMO8zf9+XsISjJupw9d1ZfyySd&#10;9r+2l8cnPC4Pj3tYnpr4lJaQ+cKItSNk+b7l0VFu9DN7jLM9WMo2AhUBT7ipp6ZR2ZgxYy678xgC&#10;mCdPHnnhhRdUERHJZoQY6SWA5xkH9r///U8j2P3799fotfs8UexixYrJO++8o8/37dtXSpYsGRLR&#10;bRd0bacze6iBdGk8dXePulvrJDFs3pj+hqbEkCYbW2dURs2xLgltKoHH9YkaxmAyIMLSqmgrebDK&#10;g/JJy0+kYUEna+K/xrqD6+T1aa+r0sTLzc8eY3rIc38/Jyv2x173SkYI6+IPKHg3pfyqCLcL9hfG&#10;YyNjaFLnna2k54lYYPaypDLGG2lg/B5fJEnm1JFTG0xEvJMxnDFuG71iSHkviSrS2BDANFI/8qTk&#10;N4b0GWMMH5nzqezdOU/WHFgjw9YPkwWnF8iwLcNk+LxP5dDcLyQKo5noPJFtIvMYw7GAg4su5ZDt&#10;QCLcdIaOCxCimECvkl2ErKBLkQsMR41wG7IdG+EmOwLDGALLHmbvAoh4vEANWZ6qImmyOd3MY9nn&#10;l2H/GpFphqBQ8lC+q0jB+k5a+lhDXCb9T2T5UJHDhgj7MGJoVEMqNUYsTeX8gbVgTVgb1gjQOdsl&#10;3ERkIarbDTHzTtkDWzz9H+gCHkgy4gsQScZdrdy/Ug2xuAxdsspYF+Zxx4Qb4YZwIxtxgbMZ47xu&#10;/rpSNHPRqzuriUZT/zzR6B8cPvRdaPCCYfRGLugbQYM+9EQrQ1Ibv+o41OgloXfzOhyE9Q15rXy3&#10;I4/0kxj1kFM/Pe9L529zr7BzqXQ7HyVltxk5m2T0HIR3n9HB9CNo3FsKla4seUtXF6lyj0jJNo5c&#10;ZzBnNVk9HvkhAkXtOpkFCQYOq3pPO2MgizR1GllOMN9hoyH0Pvb1jQCEO74RbnA1Z7M7hzuUu5Tz&#10;/VgXxte6uiU2QJI0wp08vaRAnmID+5fMhzj28Y0GexnnZteyXVVPYsvwMzYgJ6yLO2koLuD4duUl&#10;2CLcgPMBOV+13xBuPxFugM3PuiBjfWf1lV9W/qI620Vs7+VMxlZ0154Ajru/4n1OW/hE6DBLiytA&#10;LWGLFi20wZHrZAgFYOD9tfEv+Wz+Z1oP6SoPjNg1B9fIJ/M+kVk7Zvk0BFEcEEvWhZ/xObxc8O/w&#10;b+AxvrnEzfJxi4/lncbvKBGPj7F4o0E0iXSgYauHqRHrglQhiPfbM96OTgGOCeQDOWFd/DXa4HO2&#10;Hd2m3zXBKZyBAK41dcI0d6tgDnVjQE8q3lSevem8PCtn5NuLp+TE3qVy05Q35eJfL8qyiS/IFwv6&#10;yKSo8bJl729y7p+3JGpKHzl1dIdE1XzEiYgx+isOIIcc9IGWUk7ENTaPNZFoxqbFBIYR/S+QFbKG&#10;ALJBtDqupmmAf5PXcZC7RkB0hDsucA2JPuYw/y8IxMGNZoF9y3Q0aELFfHRIbZlOIk0MidKxeoYg&#10;FWrgRL4pD6AbPkSMaKTXZ6IjquSsosYxDid/gFCyJvQIcYmgG+GGMLFnuP4HTh0wjx9zUny3me9g&#10;/r2thzfp62nUFsjA0CNzBmfJpws+1VGJo9eN9hv5VyO6ZEldF7eZqTcwCKMj3GQ3/Bug4R5TBdiL&#10;kOdq9zu9F1yQqZQ+t5MNQzkLhJhsmmo9nNdSqlLDkHRKH3DiQcRp+EezP4g1UXNzL7NokPS/mERu&#10;223+vU2TnGwcHH3N35YkZTvqmsR1NtOc7qoJN+BcwrmEY5MUdIgvzqUTvjunX29AatB/sWWGuLja&#10;s1kj3OZ2TSnl7EXS+rfNFtk83VyvKU650Lrx5iKsQol7XnjtSJLYK8IdT8KNjLAulEPGx5aLjnAb&#10;wu03ws13OrbHKaf4512Rozs9T/y3cNPK957ce0VfFW8gH2Snsi4E1uIjL5xTOJEpQQjGBmAQbmry&#10;iVrHdNq6QD4otWVdNh7ZKCPXjvQ8E394285McXF1UKA7gwMddvVCGCggRknQPTe+h1cwgI7kU7ZM&#10;0fmNvkDH6enbpvs85FkHmkmwLvFtQOKCKN6CXQska6qsUi13NY3yEs0LlLVdF7FOibU/jFk/Rh0S&#10;vsB3QE5YF3/fh9pTjGO+f6B1BE4oOE4Onjksby4eIEOPbZZf5bz0kbPSyxDvseZnll2LpO7GqfLO&#10;uXOGjJ+TvkZVdjbn28Kos/KCsWFPV+8pks13bVlMkCqsKeXG+A2kA4sa00eqPuL560rcVe4unwQQ&#10;+aA7ObICoeLg17o48zjEKXmS2Me8uISb+aquFz1BaY+QIwgOWDdWtA7bH3iO2fAbDeHJW90pYUhl&#10;ZJd+AWQ9NPmfSNuPHXK1/m+RqYaI08xv5EMiEw05omZ35XCpmbW07n9/+wewFqwJa+PuIe8abiIE&#10;NF88cypCDlFL/pchakQ9Rz0iRZf/LjWibpJC6X33AQgELNu7TNMRqR/EoKfc4OtFX2v2DGUrbnmA&#10;N1gHnDKsi3czOReaUu6JcMeVUn5dQCSP+mtD0jSNvNytTtbM1YBoD1FpaqfpN0BtNSMNIeHN3pLI&#10;Rr3llZsuyIDM+eQ4zjleU7azkd9chusn1jWJ62zefXy3JEuS7OoJN8D5wxSJinc6DkIcA5rNEYej&#10;6jrAjXAfiYy7wSHrcDVnM5+NXr3qCDdjHUdSYvKMsx9ptsnepH6f0qE/n3Rq+0/HL0ofF0gpR99p&#10;DXdsussLrAUjweI7FkwJt6eGG3J/Bc6echwKNCJlSshso+eWD/M8+d+C84MslmNnjmkZjz94ywvj&#10;feOzLjghIJOcPz7XJcBBSjlyvuXwFp/6FrAOri2HgxgnQ0KQJmkaXX+y0AD13FyTa9JBFgpLuEMY&#10;1HKsX79etmzZ4jeyGYzAuCc65s/DR/ouhoovwo2yZRQc68JPb09eXMBwXrDbEO7UWTWdMdBAd0nv&#10;yHZMcAhjLPsC8oGcsC5u/WlMMLaINS+epXhA1KtfKxbuXqjXU2HO6v2JouQvuSDPSaR0llOyyRDl&#10;lpJWmktxSS1Z5FNDvJ+U0/LdqV2y6JD/1OKYYM2IcpKKH0iEm4P5qZpPyQu1X7isno1IUa8qveSZ&#10;Ws/4zNxAVnbu3Kmycu6c05CPqC1ecMh0XN+R6AUGD93Q3S69CTJ++D9BkCHNK0c4UTt/wIhcNsSQ&#10;KmMsENGGeLjgc6gJp+aVev9bvhfJVUm0kR9j7OYPcOpzjeHdadnv0uZClKwjlc+PzmAtWBMmXbj6&#10;1h0LRpdy1qVx+gLS89BOycnnYvDSyG3XQqmxa4n8KCml88ox5v871InKBxD4Pu/OelcdmYzwcsF3&#10;W2/2Qr/Z/dSBEnNteN/+/ft1XXw1NiLKh0EY35Tya8a2mSKbpzgd73G+xJVuGxcw8ilbyVRQpFgz&#10;Jy2dVPMqd8v5infJ76nSyXBzP0hfAl7jieLH92y+ppRyb/D/JGqf2xBurh/jxOhHcYORIXkGJdzx&#10;SSlHNq7mbHZThIn8JRhEdSHXyAQ9TlJlMeuUVyRzEZHsZUSylvB0fO8nMryHyNZZCLXnzVcHjXAb&#10;uUtIhNuVl82bN1+SF64fUXlKZSa94TiSlv5q9Mok7W+R4tQhyZ6MCLeXjLOmZAXhSKB5JBF8xlji&#10;PKIUItI3ifs3wbWslKOSOgxiI9zIBw0qWZfDhw/HS15wzuAAz5Qqk/47wQbOaUapITex2XJbt27V&#10;dbma+v12xdtFT+YA2NLooGAPsgQCLOEOYbjNE2hw5I9EBSMwzuOKolFr4nrovIFS5tBiXTB24nuo&#10;A+rC8RgS4SXtKdAQnzEX2sTGB5CPCRMm6Lr4kxV3XAS1qMEOjEDKESAM3rhozuA9hniPM8T7VkOu&#10;e0kamSSt5Q0pKu8awr3OvO+0OezIoogvkDGcQIGWUg4w5HvX6y2jbhsl1XJVkwKGEH7d5mttAog3&#10;3ZdRwoE+e/ZslRW6xGLAMPqIfRmfpiq8hv0J4cZwYEROgtcle2lzLyfC/P21Yz0PxgDzuolM0SSH&#10;etyc5vW+jCycR4yjgzB1+MqZId/dfCYRy1qPiaTNLdkiNsnXUcnltQPb5ASdrX3oDdaCNWFtWCOi&#10;V0Qh2DOZiODO/1b67lort5+/IMmIxjV/xxmbd+9fMjJddiNpiSQ36c7jnhIZ2MoQfWMUY+ATyUiA&#10;nroRILI/d8dc3Te+gPE3d9fcy8g4QPaXL1+u60LX3JggyoeTkDKEGx7hNgRHZ/NT909JyPUe44gM&#10;c+ZwNpm9cJOR8QxpcshR8x2PeHoVuIjP2Yzs4DTmHLsu0SUcGmSG4KhaM8qRqxsMN6U8vk3TEno2&#10;62dDuM0Np02CcOaYU3dPaQqNGO/8w5mO0PEbkZu/cDJf+EnTTRx1lAX88YDTgI6RkPEFRP6ckT3W&#10;2/ybSSNPSGbDmVPQnDOeEW70CY19aQ584dhekQXfOV30h9zmOAXnfi4y9S0nSj/8Xin/9/9k9LEj&#10;0nfNBMnx481Gn7QW+f1ep2kfI+SWDHbkofmbIrcPESlQT4SO1TQC/Y/BtWQEYHwI9/bt21VeNm7c&#10;GC95ofwAfZw5RXCSR2wIJsRAgJfsNeebD6BPJk2apOtSLWc17UHiD6TWu0DPdCnTRV6u97LO/HbP&#10;fiXcRqfhNLa4NljCHcIgxZFaKLq2uzWFoQCa9jCqh/E0vkCErmL2ihqJ9gUabbAuCW2aRgol60gt&#10;pj/i+l+idt7akjed/wZ5edLmkfr563v+uhx8L+qhWBd/suJGuKn9DXZwqOM48YcL5qwh4j050UlZ&#10;mmirbEp0SE6av6M8fC07UYF4gjXTGu4Ai3ADDlXKIsjYKJO9jF57ZDu2SDXvYZIDskKaMN9PI9zm&#10;UCZ6HRfclHKNcF88f3VlGUQKi7cUYR8uGGCsL2PBYnDpT3Ong/aMD5xu5jTFKm2MztiyMvj3eR6n&#10;FTPkCxgDvPytTtOpHhMl0c1fynljoJY9vFXSDL3LabR2cIMzFoo67FWjJPGyIZIvxSlDzudJohEP&#10;StSwu+XJHUvlj6iUku/n27VhVUpDvkYmSy6DK9yiUVCijpFZisnzUSclr5yQE236O46ECGNozv3M&#10;Id79y4oMu8eJupMKGg/D8nqDbva+Gui5wOmy+9hulQVvcF2p3UZW/DZNo4Y7eRqN/N0wsGYb/jbW&#10;42KHaFMSklCZSyD47uiJM4ZY0VDQG+yzuM5mMgYA51lsjQgTBEbqGXnTKCczvW8wiCS6EW4IUVyk&#10;KKFnM9kR6BB0VbxTyvk/4HyZ0U9k/XiHTHcxpDOt0ensf+7U99J0jp8Faos88I9I/RdFThuiPe1d&#10;kR/MviQyTkR53xqHUOO8hUCTnUJjuimGAA9sI/KOOZPfyibytpG7d/NK+o/Lyyvzf5AtkRel9Vjz&#10;GcMNiedzINJ8BgRdf5o7jS1PHpREu5dKvvSJJU/kRkn0eXUnOs2oS6NLnXFwRh+h50q2k6hcleR8&#10;ykySKOqCpDGyl/jQFolSHTXCEO0fnYyg8l1Euo923svYTv5GxiDv/+LoOH+okLOC6gbK2Bhf6Qt6&#10;dqVOrfJCs734wJXDYCaPBHs4a5fs8U240SfoFdYlS+os8lKdl644y7F/KG0Y2nmo/N75dymXrZwG&#10;UnpU6qH2nXcGI1k2OMVtSvm1I7CsP4vrCozhLl26SNu2bePVaCNYgPLoUraLNitDEcREvfz1pHmR&#10;5j4JA8qoaNGiui5FihTxa+z4woztM5QslM1uDOAABEry05afKpGE3HmDdLv3mr7nNxUc+UBOWBdf&#10;TdM4pPA2Y1D7m4sZbMBBUSRj7N3W95vbr+a2xNzc6F6JzCWkdj5jhMUTrJ0b4Y55XQIFRKdJGaNu&#10;zl9tmAtkpUGDBior1Cvz/WiixV6Mb4QbZxljpYiIpollbnesoOFZhvzG4F3lGJObpzkp5kQxxz7j&#10;zOrOV9MohGc9b7hKsGfK3y6vl2wmfROdl0MY1XO/FPmsisinlUUGGaP6j/sl1bT/SZdT30n9I8Mk&#10;8eYpknjrTClz6rDUS5RMkp8/LVG5q8r82o9J9wtHZenpS/N06UUBaUhrDP00lbqLdBtpSP4k8/9+&#10;zom8ke65earICEMShxjiHo/519cbzH+NLe0fXZsnfZ4rdC76tVKlSior2bNnVyPZGy7hTps07Y2N&#10;cFOzzdxsQ160URpp4DcYrEWO1Dk0gh9zakZ8zuadx3eqzsiW+jqOKUWWaKLGfPulhmTGcJBcT0CG&#10;6dGAsxFn9bgN49R499d5+mrOZjIA0MtE5+JdlgLZplEYDizSZDt95zjuYgM6oN5Tzri2wo3MlzNy&#10;xGeMeUzkS6Nj+hYQ+aahc+9fyuzTzkZHfOFMR+Cz0VOUr5h7lLkfMeSFkqUjZw7JRUP6o8Y8KvJh&#10;cZGv6hkCfr/IL4YAf1VX5ANzPr1fRJIMbCa37+8rN58dLklSm89jdN2tg0V6Tnei1DUN2W7yqkTd&#10;/LkcuuU7+ara3ZJVTsg9xRvKwg5fypHbh0gU0Xt6DNw53Inee5fXMHGDySNHtvnPGPqXoE66FJmk&#10;YIaC6ujbcXSH55nLwevoxI28FC9ePF7yEh3hDmbCndlDuPcam8RzhngDfdKqVStdl1TJU8l9le6T&#10;Nxu+qecskXH0SZVcVeS3zr9Jp1KdpEmhJtKscDOhQR1rHfMzoyPcNqX8mhF/tmFhEUCA9L3f7H1V&#10;JnQQLp21tN6JnJFaxs/rCZT0zO0zNdpAdD1Q0aZYGxnQdoC0KNJC63AYZ4Qx0r54ex1jdrXAywwx&#10;wIi8qrm3AQYOazIgXqjzgnb+xNvrgkOJpiF4fJmz7kK7s2coJP9r8L8EyZfbNC0QI9wu9EA1RggG&#10;LHXHvg5yf2BvKOFOQEo56+c6MFIlu8q9mjy1SOkOxsJI7qRL/mR+ZzwTHclJ+85UyBnrFI9Si/ig&#10;kDFSPkiWRH4oZoxqGlAxg72wMVQxfit1c+bK07GaevDWH8rehi/Ie5nyyIup02rkOlH3UZKxdEcj&#10;DU7Nu9uhnRncpNYTuVBCChkkEsk4KqJQd/3hzJHPU01kxxwnMkeU6l9E8czFpW6+upelIHqjTNYy&#10;Uj139QQ7lLRLOU3Tkt/ALuVEDIk4Et3OWcGZUf0vgCgSjgq+I4Z+QrHzqCHcZj2vK+EG9D9Il9tp&#10;JHh0t+fB6wsiid8v+V4nY7DPp2+fLh1+6yB3/nGnTN0yVdfkesAl3GTWxHTm+ARke9NkZ646r6eR&#10;XY4ynifjgNH/mpLf0by34wCzP1926vUhq9kNycaRQE02MoZOqGsIevvPRe4dL9JrtshDc+V8rzmy&#10;8Y6h8kqZNlJWTspLOYrJ30UayB5IPM5BSjIYV0iGi5EfrSWnu33x1o6O4d/s+rvTb4JRcjE6bZM1&#10;9OrUV+XVfwz5Nm//af1IaTLuAem9cYzsyG10ShWjJ/PVcL67N5IaHUonfrB4kJNJ8x+C84gZ3Dhl&#10;+U7XC6SpK+EOYvJIkICzlrGlOCzjAuctwam86fNKjTw11D6c0m2KdChhzksDyrtYa3ojMYXGu68A&#10;a6V9JMz1sBHua4cl3CEM6n5Wr16t9S38Hmog9eWTFp/Iz51+lu/afSdftv5S6uStI3OMUTpm3RjZ&#10;fHizpuV51+lCJA4dOqTrEt9GGwDFT50iNWmBHOElIkLTi186/SKDbh4kr9R7RVPgqcGMNSXUyAdy&#10;wrr4khVSuzCSaNjh3WArmMFB07l0Z4383172dmlUoJE0LdRU06q+b/e91jLfUeIOKW1uJVKUkHbF&#10;2kn/Fv11fRPS4IlDCxnk2gQs4TaklagChy3GsvehGxPIB7VzyAqNwvh+EMiEEm4X15QuS6o46ZBl&#10;bzUGaXdnZFPtx515ya0/cEaIEZ26DqiQo4IcN+RwddJkcoFO1ESKug41xu93+m+dq/e8rE7fULZn&#10;risXS7WX/cawnZIilSxKm03OF6wricz3TJcinWRPnV0jnugUAOFGPnw2YoSEZi1uvpsh+ESnMhZ0&#10;IrUrjNF9zn+DxOsNokfP1n5WoyExS3kglreVuU11Q0zSg37du3evysrJkyev0LfoJCKh1HDfsKZp&#10;x/d5ZrYb0gvhiIeMXg9ohNsQbo1wx0gpj8/ZjFygM/yVRl01qOGmuzrn4vJfPQ9eP3CNGUXUZ3of&#10;1Qsu0ClTt06Vd2a+I2sPrL1CFvg7oWczY/dAnKUsfBb7BUfcHEOC2Xs1HjLspbGzx+IL5DtVRpHC&#10;Dc37e4q0ek+ki1nD2waLtPvM3D81v//kEPK6Txui3MKJJCdPIxcNaVlmzuHnp7woPyz9Qc6Yj/py&#10;5wzpvHGUvJI6jWyjzwR9IxhZ2NL8Tv34rT+qnrnYeZCsKXSfrM/USC5Cwn1Ec9HDH8z+QL5Y+MVl&#10;M5dxSvAYz/Eav4DAo1/2LHMaR/6H4CwhgLL/1H6/hBv5oLke8hIRcSljKDbg+MJBE8yEmzIV6rJP&#10;nT8lmzzjJL2BPtm0aZOuC7+zLsgAxJlgUa28tdTB6epqMouYRsK5TF+bCK8MKgItvJfrEYhllMEG&#10;S7hDGOfPn5c///xTpkyZ4rcxS7ADQ5CIa/U81XVU1x1l71Dj5vMFn+u4mhcmv6AHDd5AgPLZtm2b&#10;rgs/46OkASSewwqjONA9fShS6tnK5yivXkyiT8xtjG2GMPIxefJkXRdfsrLtyDb1ppbKVuoKozqY&#10;wSHTuVRnddx83upz+aL1F/Jhsw815apOvjrSu0pvaZeonbRI10Ieq/aYtC3WVol6QoCMkTodyBFu&#10;/l8uEcbTHVsEikN83rx5KiuRkZFqwLgR7vjMNuV1yKe7FnHN7Y4V1ONiqLY3xi71z0Ss6j3jzEtm&#10;BJIxcq8XihhDF8cEqXeHjBGin+1l+NI0jTWZP3++rhFGL4QSB5X7XXk/zejQUS4ZiSbccTViJBJH&#10;hAtiStMkyAPR238JZH183PJjeaX+K3JnuTvl1lK3qpMKuSEygvG3ct9K1RWuYc86rFq1StcFo9gb&#10;7AvkjDW6YWPBqEel1pXu5KTnEy28UcQ+BtCTRKdJmceQVWPfc97E52wmpZzMm2yprnOEG1ks2c5Y&#10;2qlElv0mEum7RvZqgf74Y+0fqhN8gfTyeYZ4nz24zok4e3A1Z7NGuM3rYtU7ZyHaM5zMkKlvOyUo&#10;jIRjRBt12tcKeg+gh/JWdSLgabJephdccH7ibGB0J2TJBRlF3y/9Xt5Z+Llc5DNwIhZt4jgL0+fR&#10;MoALZh+xLn///bdfedl+ZLsSeX8YuHSg7k2/YA2rG72Jbls5XBLUxZ6SiZV/iEz/wKyz0cOzPjFG&#10;0xci8752up/TDf2w+bfjqa9cwo1jkjRnX+PTooyO2bFtq67L5pULJSoeTQBDIaUcJxzZdzg6l+9b&#10;7nn0EtC5//zzj64Legbbg72IcwqyHnNePXoKBwS27ZYjWzSN3wVnk2sbXE3Hc4vLcaVWsAgZQEYr&#10;V64sZco4zZBCHShSPHIYr8v3L5fha4bLT8t/kjemvSGPjX9MVu5fqa/LmjWrrkuWLP67N8bEP9v+&#10;0ZTHqrmqBhXhxDmAM4ID7I815kD0A+QDOWFdfH2/rUe3qnFcOktpzyOhA74v3tsSWUvobHXm3rpr&#10;kCxlMjmT9YxsurhJIzRXc+2RS00pD+AIN9+LSDOGK3PuYyPcvJYaS2QlumnaSadpGgdzXOD9kFB3&#10;isA1l3+Qgg35vYprkxBgqJAtAqHAEIkJZsKyJqwN35FaeIxsb8LNd6aEAUPSJSR8FgZlXP0EFEWb&#10;iVR7UIS6xvnfiOxfjeXpedILPIaRitGMgR4P8hIfkN3DuLh3G7+rmSFvNnpTu9sPXz1cHv/rcXlk&#10;/CPy0LiH5M3pb2rPB9Yhb968ui7MhfUGeproNvKD7N2QCPfxPY6xD7Er08FcxBw3XE5czN81X4au&#10;HqoOhbHrx8rj4x9XIsoZFZ+z2Y1wX/eUcpCnskiW4oYd0/RvlufB6wNKj3BKcV29kcSIYJGoRNL1&#10;/EUps2iw3ESfBQjw8b2eVyT8bD521pNS7otwMzd7zZ+e2dovOmOzyHJgHFyV+5xxWP8icHiP3eC/&#10;PnrIiiGalecL7CPWpVy5cn7lBfvGX4MxALF3bSC/KHOLWRezR2iot/dKMncFDLmT3cucBnF/v+pc&#10;T7qlc2e+N+U9k99wJi6MfcrpCr96jLlwZl/GopPQBfky5FNnLPsgZoaInDggiZYMkcyLP5bKp/6R&#10;7MvNtaV7/D70of8ovts0LdjTo3FGIBMr9q/wPHIJPF66dGmVF2SFM4g1JFBAfx/33PUG9g+Bqy2H&#10;t8i+k/s8j4o6OwgUkJXF51pcG0KfhYUxaJ5Qu3bt6I0XykCJ0tzhm8XfXDGLmr+nbJkifWf21b9z&#10;5Mih68LP+CgRPnvatmkagSHyGUzg+1G/g9EG4Sba4gvIR5UqVXRdfDXx0Qi3MRxDoUN5QpAyTUqR&#10;fCLLI5ercXc1wPDUlPIAjnADooykZpJSFhvhRlY40JGV5MmT64FObRxOnfgQboDBQ7QXXFOE+18E&#10;DjfkH8Ltq5EPa8GalCpVSteICDcNoi6LcCdJrqPXNMLtSSl3y158ppTHBHOjy99mLK6OoiPDFv8k&#10;cuKSgaRG7In95vEfnbnBP5nXDW7vjBCiERPdzumwDhG9SmAM506XWyP1pEynTJZSnTToSO40x+o3&#10;p5+8NvU12XxksxQsWFDXJX36y0kRDiycEuhVoifXfW/gcNi1SGTjZJECdZza1RtVJx4DZEQ9MOYB&#10;XQuAwxJC9ezEZ1UPXzA31iS2s9kl3Nc9pRxQxoEDgprh5UMdublOoO+Fdy1/OvPRnaKSyOeSQoZI&#10;SukjyaXqwU2ShBnSTBj43cjppql6ViXobDZkL0nEZrnjYmJpfczIPBFVumxD/v562ci/IdUTXnKa&#10;w1FfXf9ZZ+RXjV5GARX81xwvLihJi02voi82au32leBMrlWrllStWtWvvDDbOy7EGaVMnUWk3K0i&#10;R4x+owwjto7lZ447JQnjzbouNXoolSGxrT5wGrK1MLZWE6Nn6GlRradI1mKGvS1wrvdEc02G3W3e&#10;97zjEDmy84p/h2tP+V7BjAU1pTw66gpRn2PI9dDuhtS/Kdl2/y21s5+WXOe3SyKyfkY86ETY6RTv&#10;Atkmi8PISm7zvZpcTCRFD5h1XjXS/P+HiSz52WkUZ0h8sICaayLcK/ZdSbiRj4oVK+o+Qm6QOdaQ&#10;kjFS0X3tK54rlqmY2tDeZZicc+j7G+L0C0MErvVncc1gYzGKBUMwzsMryAGpmbdrnl8PLo2r6DK+&#10;LmKdRuVYF37GZ13w1hOt4bCqmKOi59HgASMfaHqE53LS5kmeRy8H64CcsC4x1wSHAymRKG5SysMF&#10;un+SpZAs6bLIwTNOStbVgAiMEu4AjnADiC/kMK6UctYlWbJk0bICQSdtjf0RX/KMR931tF+3kUc3&#10;GBDDUlkcwr392HbPo5eg8mLWhLXh98si3J6jViPcXinljIyiTpH1i9dsf/O5GqWtYogzKfNLPcYi&#10;TY6IdhNlYmTR368YY3aME70knZZGURjQq0cZo/d7Y7R+GbsxHQ+4jsjZO2Z7HrkEUn2J5g1bNUwS&#10;J0ms64Lxx7q4IKpPRA65wRHh/dx1AbWIkEkyIIo2F0mf11m/GwyyWZ6f9LyW8Xj3QmBSASmbb01/&#10;S1NbWZPYzmYl3DeiaZqLMp3M2hgCttMQIUNGrhcgSYUzFpYCiZLJS1HJZI6klq8M2e4uSSW/2Qez&#10;EyeRTY16i3Q38kmKP+n+ox+VRIYsJzl/Wtcl1rMZp7Eh6FGGXDWc/YX0u5hEOu825/4/bztp4xCy&#10;hd86Mk/dKaUmd41wxmblruQQw39BDmIiPs5If6PNWAvWhbu/damRu0as5Qc8R9Os2GE+W+XCkPcd&#10;80RI+48JCCzp4RPNNZzwssg+s/YV73K6vVfsagyOziIVuohU7ub0TKj9qFPbft8EkaZ9nDpxGhgu&#10;Huh0ef+hhTP+cCzEfYgxuMzn7V8jWY7tlhYpskhWQ47PrTfvnWzeO6iduc7vGpmdL4myl5IkHb6Q&#10;FHf8JEluHyyJyt/uZGzM/NAZxzbuOcfB+G0Tka/q6DSJR7ctlB+ikkspnDN/Puk4C3DKGPnT2eRX&#10;ecb/2yDCjS2Bjjnvw1nhbctxllNuQBq9v1R6ot+cS/xk/KubKQFRV8J9vctawhSWcIcw3Pq5DRs2&#10;6O+hDAg3XV1jprF5A8Wz5/gebczCuvAToxFgJBEF/2P1H7LaGK7e67Vw10KNVDEbMt6zPgMIRObo&#10;Wk4EcuAyc8j5AN8XOWFdYsoK0UtNfzVLhRc0XIBsXIy8KGmOppHU51IriUBOEgpkMtC7lAPIska4&#10;40gpRz6osURWaJqGI4dD2TuSGxfwqAdlhDtbKSXLeP5j6hrWgjVhbVgj7xpu10iGcDM+C7JJhJva&#10;Z9KqMyTPEP+mNKxxznJOaizjnUjf/K6pyNf1RWYbw5Y6zVyGWNC86VljgD6zQeSxpSI9DfmGePBf&#10;WWvIDl2qrwHoBNKm/dXqojd4ftH6RbouMZumaYTbrBFd6l1ZuG5gn+4yRj1zlvNWd0Y53XR9mufF&#10;Bcb1LN1r1tsP1h9aLzMNyWRN/J3NOGJwZGmEO9UNiHADIucl24rOlt7wl+fBa4S5vskMGesvyWX1&#10;TRnkDfOzuDEz18lF6SWnpZyclDGlW0sasjSod77NEKxmhkgd3ydR0/rKoZ97yKp5ky87mxX8Tor4&#10;okEi37cU+dmQuhXDJOrkfpkg5+SrCyflh+QpZDuf2+R1nRIg95hrf884p+EgXdmZhuCHrP4bYFxp&#10;bM6TvOnyaqd/X0BGaIK1fv16n/ICcFy+0+Qdz19X4u3Gb8fPuZnerFUpQ2z3rhDZNttZe4go+4n1&#10;Zwb4ICM3dDOHwLX73OmdQTM3SntwpPIT0k6/E/5NIudZSxid1UPkzj9EHl0i0vg181hJJ80fck/0&#10;e9TDRo/VMwS5tuQY0kX6bJkvA48elAqT33ScKRHrnV4Md/8pUXcMlSM568qqnUckIlkuiWphiPjd&#10;5pqj++hXQ8kN4yJJjz+8VaLMmbb14nlZLOflAk0DGStZzJB9fuJ4opke6fGx2JCBAsqScOBQJhDT&#10;+Yt80IzRteXI8Nx2bJtmlflrFsf5lCttLpVBMjFIvQcQ7htW1hKGsIQ7hEHDhBEjRsiECRP8NtoI&#10;FWDo50qXywi0f5HGqCM9b/PmzbouW7Zs0QjUryt/lXwf5ZPGPzaWTsM6SeUBlaXLH120IQVEac6u&#10;Ofqzbt660YZzMIH/MyPBUNDUEpIyRGo5Rn+0w8HIB3LCuiA33iDNCMXuekDDCREHI+TIkiNS3twO&#10;nTp0RblCfAAxI7oFKQ1kwk1KeXwi3Bzis2fPVlmhURgZIER/OdDjuz9IF6RWHgQL4cZhgqFDRJbv&#10;7N3NFZw+fVrXhLVhjTTCHaNpGj9xamDAkCZJxg17sUDGAgnTLXwe9dx0Zud3Y1AqgaLz8v1THWLN&#10;+CsM3TTGWCKFltFFpFYzKu3oTiftnNRRb2KTACAjcWV9nDp7SuYtmqfrcuDA5SmbboSbrudEuK8r&#10;aKBEzS71qMXNOqTL6XnixgO5iM3xC/YZgsma+Dub950wBNTc0iRNc+OcvMgbmRJEjEm7j6t5Gt8J&#10;vQBBomyB9F4i4zs9aftLDHn+40FJ9F1TybJ6tKQwRGtO+jzSJmVyqWvI9jBDiNtV7iGvNnhd8qbP&#10;58g7OqDmIzr+LipbGdm8+4CMGD9NtgzoLlEflRfh/nEFkU8MifqkgkSNfUpO718pCy+ekWfklBSS&#10;43KHnJGnE52Re49vko67psu83OUlqsIdTgkBZI/9kZC9dYMA2e3TsI+kS5buCjuF9GAadiahAZsP&#10;uLbcuHHj/NpyrGfXsl3lrUZv6d842NHJNNhiFNRd5e9y1jw28DxNtWiqB7GnLvpjcw36Gv3xbWOR&#10;cc84aeRk1NB07nZzzSlNwC6Iz2dzLfiOGfKY627I9T1jRZ5eK9JjikjL98xn3iJCFl220joacX/m&#10;gjIt0UXZlKmAnEdWH5gucsdvem2jjD7etn27rsvGjZvM3+azc5n/K6MUIfV8Hv8/HI3Pb5VTjy+X&#10;e7Pnl1aJTsuZW76TKEardfhKpNO35v9i9CZp1NPNe7xLdAIUpI3TFBcdSsd/byAfkyZN0nVBbnDe&#10;4SCGbJNS7g+50uTS800Jd6RT6w6Z18aNlnBfF1y+6y1CCm4tB/WW/up+QgUYsqRU+RvZxYFWM29N&#10;TQmlIQvrkjlLZhm1bpQ8Mu4RJZUuMCSHrhoqfab10RTAhbsXqgFF1+pgBWSZdHgi9S9PeVk+mvuR&#10;dkulSQtOB+SD2lPWJaas7D5mCLcxrEl5DWTCeCOQNm1ayVY4mxxJekQjv/5q4GMDB1dQRLiNQQg5&#10;dCPcl0WYvIDRVrhwYZUVGoUR4Sb6m5CxIbzWjWriQff3bwUS+N6Qn8KZCuuIFe9uroC1YE1YG14L&#10;4T57/vIaboBjg2iCEu6DhnCfN4Q7fQHPswkAZAUjtNErTqf2B2eItHjb6Wbuz/jl/4ExTYo10Ssd&#10;L3Z1M3f5Hhhi/mQaUpEpVSYpXaS0rkvMpmluDTdOvOse4d4wUWTHXDXapWhTz4P/Dph3C9nxBxxv&#10;BTMV1DXxdzbvOenU2OdIG78+I1eN3FWcyOPhLU7pAY4Kcx4o+WBPcsepgkNn+zyReQOcNF2ikB+X&#10;E/nUrC9EbMhtTlOsTZOc1P1qhnh3GyM1H1smL98+Qr8HZU2PVH1E989l4PtBjjv/IFkqtZOK2S9K&#10;ljRJnYg0dcnIObX36XLKueKt5MeCNaV1kvPyYaJzcoCl8VoeSspoloqjK9DAdYcQM1qyTv462qSK&#10;OwScvRRb00RkpEKFCtpkLzZ5YC+iW9hPTBEYfftomXnPTLmv4n0+m2X5BPKYpZgzS1wj1eZ9OOuK&#10;mH1EszkyCG4d5NRqU5t9rUhu9AJN/Ko/4IxT6zXTkOQZkuj+ybKoeR/pnja9vF+gmhxs8LxDqD3f&#10;n3XIlCmT7iOa7UWD5xn3xufhdDT68JT5Dsv2LZcTkSdULxFkIaCiDkNkizR6vh86cdGP11xu828A&#10;ew7CvWzfMs2Scs9QZKVkyZK6LuyNg6cPagkL6eSxNYujg3m+9Pm0cRrZVzj8tGmajXBfN/g+KS1C&#10;AtRBtW7dWho2bKj1c6EMlC8RbmbFcohxuHkDo/fFOi/qOhQoUEDXJWP2jDoq44oOmB6M3zheRq0d&#10;Jesj1msEhjm8wQqMew4alOigZYPkpSkvSbcR3eSBPx+Qf7b+I+eizkmjRo10XZAbb7gR7nAj3MgU&#10;zplStUvJ8fTHteaWgy2h0Ai3MWA5CAOacCdN7aSpGSOEyCOy4gvsoWrVqqmsUCdGtJf9Fl/CTbra&#10;pkObotdywe4F8tfGv64gsIEI1oj6VL6zdzdXkDJlSl0T1ibRTYZw+2iaBi4j3J4Id8EMBT3PJhCs&#10;eeXuIkT0SC+PCxijpIGSjs7PVcOdGl5SsBMIvlftvLU1KuILZBPVL1BfGlRtoOvCXvImC26E+7oT&#10;bprRMZ5IG0B1dn7+iyiRuYQ0Leyf5OMYrpq7qq6Jv7OZ0ifAbPMbCqKNNMkiWj3/W5G5X4ks/EFk&#10;2a/OmCf6AJBqO+YJkV+7iPzzjtnAO0QyG9JcqKH5sm0NWbnFWP93Gpm6X6TBS4Y4f29I2WuG6JQ2&#10;3y2pVDGkvm6+upo5Q32oTxi5uClTfinQrKe07tJT8t/2ntzEbGvmUHc2dwjebT/JQUPA5qbJIvv9&#10;EGqI9oaIDbo/AxE4Ne+pcI/8cesf8nPHn/VO5Jm90HtKb9WNe4/v1fp91cEeEuXack2aNLnifPYG&#10;vSC2H92ujkHGpNbOV1udXrGRdJ8gI6Te0079+y1GHrqNFrnDyETLd53rXKC24xC5wYDo4cBi5KCb&#10;5uyC78QEBNalUKFCPh1XgPNsxJoROj2BJo708+H3jr91dOw/Rpq5fTGyFnd6AOB8CmAg35wbyDuT&#10;D75e+LXM2zlPZQZ9Ur9+fV0XzqHNhzarA5C1jC2TiE7/BGZYV23wd+6M2n6c7ZZwXx9Ywm0RMmC8&#10;UMeSHeX9pu9Lz8o95ebiN0u7Yu30cRQOaazeIHrNCBN/6X8YzHQ91wjeTUl1xEuscywDFBzaPy77&#10;UaZsneJ5xAHKmrr192a9p03R/EUZd5/wEO7MRTVKG26AZCE7Vxvh5oAPhgg3Kd4cuni0D548GN2p&#10;NC6Q/qop5SniHrWCp53owhvT39D6MDB5y2S5b/R98sm8TwLWUHahkahMRdQQoU7XzRCJuXcwoHEo&#10;cO1JIfc2eJEnJdynPISbCHfGq4hwXy3M9dUZvzQ4IqV86S9aQ2u+hOcF8QPfqW7+uvJA5QfUYeAt&#10;2+jb1kVbS7vi7fwa+6yR1nBfz5RyvgN1pjR7yldTpEgTzxP/HjD8X6n3irQp2uaycgmcCjXz1JSX&#10;6r4U+9xoAzIocHjdcMJNCIxsh2wlzD+61Gk4RSMsamnpcs+dzt84wwo1Eqn7pEjzt5wmWG46bqcB&#10;Im0/cmqxqdElOurl8EbvQf6o9Ufe/Z0zCiLapBtnKWLuRR0CxP8tW0mRTIXkovlcSGVs4Dz3V+cc&#10;CGA/EG1k4gn3J2s8qV2nR6wboeP0ek/tLS9PflnP5WlbpyXIycv3hnCjp66puz06gjIU9k+OsiIp&#10;M5j/+L9/dkH08qXLp01r3ZFeCQGvx6H7/uz3NRLsbetBvj+Y/YEGVvRz81V3mr/xO80nD23xvDIW&#10;8FrS65mGsHiwNvPTEo0bCJwx7858VwYvH6x7gQxMmjQyknH0utFKul3w/MbDG9WRHpcuQX8XyFBA&#10;15w+FNi96Gf0Fk4bi2uHJdwhDGo5ZsyYIQsXLvRb9xNqQLG0LdZW+jTqI/2a9dN76yKt1ZD/dsm3&#10;eiDt2bNH12Xf3rhrdYhua62iIZwvTHpBD0RSboIJfHc8vP4O7lk7ZsmCnQtkzvw5ui6urHAIkVqE&#10;t5PUT1IBA5kwXm/w/Y8cOSJblm+RNCfTqCf81PmER7j5HA4+iGwgOyy4thABSAKHrT/CzR5auXKl&#10;ykpkZKTKV3xSylkHjINP5n8iaw6uucz4gWAMWDRARyb5c4AFAihN4RqSFfPdku/kib+ekJcmv6Tf&#10;i7VgTWhWQ+0yRBpjhQgu73PhRrjZW+sPrndquK8mpfxaQF0wDbPy1xbZMMHpYE4qcXwAmSHaZP7f&#10;WVNlkR4Ve0j/5v11Pvfd5e+WqrmqqgOGaEmO1Dlk06ZNui7sJTVsPXBSyk+oQ/S6Ee4DhmhTm873&#10;I4p/o+qf4wDj4z5o9oH0bdJXHQ+gReEW8l6T96RhwYaabcSa+DubXcfTDSfcOEMgVs3fEWnZ16l7&#10;bWXuzQypbviiU1/d/G3zn3/XIdS1DeEuZgi6Ib/a7RuC7Meh4gK9VzlnZXVM4aDCiPcFZMM9m/np&#10;LSsu3FFR/tKjVe7S578xo9RuEJjtj2MKffvh3A9Vr/y4/EcdY/r0xKdl/Ibxqk9mzpwp8+bNi9WW&#10;cyPc1P7fsGZ7/yL4DnnS5dGMjzk756gtgvMaIB/79u1Tedm1a5dPecFumb5tus5A9wUCLhM2TtDs&#10;C3USlbtNpHgLswGXG8PoY4dM+wPEGoJNd3zmvGvX9peczJALl6YT+AT/V3omEF0/edBxeB7b7ThA&#10;udMjgedjpLZzNg5aOki+X/K92qQu0KWL9iyS/nP6y5r9a2TRokW6LufOn9PsADIecqaNW5fgOGXm&#10;Ns5kAlLAe4SnxbXBEu4QBooZJc2hHsge3+sNPMikOxYyRkGRzEXk+TrPq0HHiBpqvDjMWZeUZ1JK&#10;7jS5400iMbKHrR4mPy3/KaBJQUwQSSQ66y9FmEg38z9nz5ut64Lc0JEbD+q9o+5VDzAH+ZcLvtTR&#10;auEESMK6xevkpqM3OU3TribCbWQFY4rUrEB3WBCNJe2RdGcikL6ALoFUIitnz56NzgCJK8KN550R&#10;UtQt+wIRsMmbJwdsajnp4eyF31b9ptcUI27M+jHy+YLPpeefPWX2Vmf/aEduY+ghKxg6OCO8o7wQ&#10;TOZX83nU12EsQU7/VfD/YTxP+S5OavncLwzpnujU6dKNeI8xOPevNQR2vVEgC5yZtXRAH/e8yNBu&#10;zv23u0T+eECyzPhQ2h3YJC+mzidv5msgfao+ouSKDuUQR5pTsi5Hj3qlhJrnc+5ZIU8f2iW3RSWW&#10;1D6M5QQDQ3zhd8Zw3WUYbwcROhH/h6C0ieh/t/LdtNEeDsuy2ctq9D+us9kl3DhmbjhwduSv6TSs&#10;IuuBUU41eorUetSJaJNqW7Ce073aT1Ov2ICzibnt3InO0bTTF1iH3bt367rQ2f74meNXkCj2TpOC&#10;TaR8tvKeRy4HZU+ti7VWp1awgO9IPTHwtivOXjwri/culr6z+sr+4/tl1qxZMn/+/FhtuWjCfa0R&#10;7gABZwa2CDryo3kfyT2j7lGbBAenS7iRF3+E+9jZY1qHzPt9gfXC2Rs9aSFVRpF6RsdRJrNmtDNW&#10;EOIL8cYhyZl45pgh1SNERj5kiLZ5LWMWIc2MuKORJmUX875x9FFM8H/EKTjpf0aHGv059G6R383+&#10;Gm72HNkkf9zv3H83f/P8r3c4rxn5sNG9z8rZ8S9I/iU/y8ORZ+XxqKTygLm3jUoiWT1fnSj+vB3z&#10;ZM6CObou9BChfCttMkO44+G8w5mVLU02dYivObBGH0MH+ctSskgYLOEOYVDL0bRpUx2A76++JRxA&#10;N0ciL1uPbpUflv4guXPn1nUpUaiEPpcQ7x3KH48phkOwAGMvrsgqJKtunbq6LnTU/mXFL/LsxGdl&#10;3MZx0QRo4uaJWvdNmlu4gKYs9RrWkxz5cyg5uuou5YZwa0p5gO9DCDfGGtfcX4Sb70BDFmSFeZ+k&#10;lMenhpvIFsY2Ro4vkH6N4UM6eyCCdHjNcPF4/l3gsMIwfmPmG1pjydpEXoxUWaEhEs4Ib+B0IWqA&#10;UxDZYM0T0nDuugHyxLisYq1EqBlmJu3w+0SGdTdk+k6RX24XGXKrYxDyHB2LmZ279k+RzUYHbPzb&#10;GJ7DleQmmtlfMszoJ7mnviMNpvWT3xOlkWp7VsqG9eOkWJHCKisZM3q+47kzEmVIeqZJr0v70yek&#10;044lkn3JEIkiquPDaI43GC3EqDPIVt2nnWZP/yEwUnG24FyhQzBRNDfdM66zGRIA4hOVuu7AuDb7&#10;WTtPkyFAevE1gHVAp5TLXk7PTUbhxQTZV4ysfHLOk/L72d/l2fnPSqtfWmkDNG8ixWdR/35fpfu0&#10;q7ILSH357OU1s43xW8FEENZGrPU5y97F4j2LVb80btxY6tWrF+sZgs6GYHKeB3uEm/3y9aKv5ffV&#10;v2uwgLK3ebvmyS8rf5Eeo3toRDdXrly6j/Ll83S9NyACTj3zxI0TNRsxrmZx7NHLXkM5A9keEOsp&#10;fZymgAMainxT32kW+F0Tow+fc/obkLnU4AUR+g20+VCk4ctO5Jtu51Pfdgi6i6O7RKYZHTrMEGhG&#10;lm2aIrJ1puPQZBzZ/tUiEZtEDm50nJ48T/bRmlGG+P9mBGGQJDP3Dkd2y/OSTF6V5PKWuTPjfpSk&#10;khejkkneC+dl1/EdUqlqJV0X1g3CHZ+UcoCeonEacvT3ZqPfDf4THRSisIQ7hOEaxuHQpTw2QAZe&#10;qf+KKtVJmyfJ7EOzZV/afTJmxxgZvX60GsYYv/EBCoyRCTFHAgUy6NxO2po/0k2aXrU81aRK+Soq&#10;L0ciDbGY8abWmHp73FHCjImAiLtpXaEOupRXrVJV8ufNr95yHC7eaxIfYDBCMpVwB7jKVcKdNHbC&#10;jWFTpEgRlZXESRI7EW5jtMTWARVAPDEEYwOZKMxlDkTM2TFHPf/+sGj/IkmUy+ngDgmHRGDooH+8&#10;wfqx59wRLfzunXL+r4K1rtFLpIIh2MzRTZNdhPpiumxDdDAY0Y2knlfvKdL+c5EHp4s8a4zCJ1aK&#10;3D3Wqeet84TT/TxTIUl2ZKe0On9enj9+WGpN6C15JtwtFY/8JWmPm/dQFzm4g87U3XtitzEUz8q+&#10;s0cl+byvJcKQ+/MYnFdDuok+UUNJOibjhjLk9Tzx34MSDaKNZBm5hDuus9ltmgZZDwWw7yHEONxi&#10;Em706c/Lf9ZpITMjZsoSc1t7yiGhOHiZJOINMgSIWHJvWaSlfN36axnfdbxMv3u6pmYH2+hKpoDE&#10;NoaRs2OHIVEVKlaQsmXLxmrLobcpeyKi6W/mcjCAM5NxV2QPYY94g+u+av8qeX/W++rEYx9lz270&#10;lsHULVOl8jeVdcRrh986SNtf2spvKw1Z9YMUiVPo5Boas0UD4l6sqaNHSDVn7Bb3/Ub3Q4qJUKMn&#10;238hct9ER38yygxiSvNKurdzdtJskBTz43udKPhPHY3eM0T84AanK/pjS0WeN/rwmfUiT5nPfWKF&#10;ecwQ7ceXOKPSnt0s8qh5DSPT7vxdpOO3ss+Q+0/SZZU+ckb6G905UM7JBrkgVSSxvGbI9yxJLffv&#10;Wi6VMieSihUqOB3KzfpxDsWn8RnlH0wTQH4mbDJk3+BfybIJE1jCbREWoC6lV+VesvLASrll6C3S&#10;7td20uPPHmpAU3O468ld8k/3f7RrKF1EYwNpbRCTYAFkiLR6PJwxCV+ym5Lp96Vpi+shnrl9ZqwR&#10;fDzyeN3DBRDFDMkz6M/9J/ZrKnB8geGAQcmdwyzQHV9aw+1JKfdHuL1BFAKDkLWJa09AyNlrEExf&#10;IBMDo/xfr2eOJyBB/soyAE4o6rIBHV5x5JFS7k24kQciUETuqGcFZN5UHVBVBi8b7DeN/4aBPZ/e&#10;GFSt+jozce+fLNJzpsgj840BuMwYgqucMT2dB4o0NMYjacc5yxkGlcUhtaQi0+WaiDKNs+4ZJ4me&#10;2yQn2nwk01JnkN3nTsq5vYaYzzLPDWgk8mklObd9liy8eFo6ySm5zRiOd8hpmXLxlKTbvVjOfttI&#10;ojb9Izqe6sxxp3s2ae5Lh4hM7uNEh75rITJ/gEbKlZxzp5aSCHe63M7oIo8uCwRwXuBcwUnr3dDI&#10;H7TUwJPiGirGLk6HMtnKqLN66+Gtl/UT4XcahZ25cEb3l+t84nf20MNjH9bUWBc4PSlXwIHxePXH&#10;pUflHtK8SHNJl+JK51YwAGdMbP9v1oORTcA72u8LdKQmsMDr/c30DgbggJi7a250dl1MkIW36sCq&#10;aAco68K0lW4ju2laNdlUOB4oAzwc6UyhienUxAFeMWdFubPcnVeuP383+Z/IKxEivc1efNmQ5hd3&#10;GYK8zbn3nCFS3ug9mskZ+ypa3/B7yTYiXYcZ4yq10/H/s2oi44x+PLJdpKjRXT0mOaSc3glGZqPv&#10;ZJO4d/5m6kRm85rcFUUKNRAp1U6y13pc1hSoKZ8mFnkz0Vl5NlGkNDH6s46clF8N+U5s/t8FdsyX&#10;ZANbGT3ZTCJn9pMSNyWXAoZsJ+P/GIf88HypjEWkQbIM8pU5in6JSiE1Th+XKKL97EE32MDnYB8Q&#10;zT9hzjyi/fTOIGJPJJ/Xo8PR0Zxpcf27YQJLuEMY1PrQPGHFihWx1v2EC9z62czmVtncspoboIvl&#10;t4u/1VS0LmW6SOdSnbVRhy9gOFTPXV27OQYTmCE+pNMQbdhDUxnIDZHMnlV6ytO1ntb62+XLl6u8&#10;UKscGzCESK8NBxw7dkzX5PjB4+olJpqbEFLEWrnEVQl3ENRwk/6p39NP3RvGzYYNG3Rddh7eqYYM&#10;ZDouAw+HjrvH+He8DSDkkdFBd1e4O2CdEnQSj600I3mi5HJi2wldGww+t4bbNeZYN/YNHWZJlfRe&#10;X9a7+8ju8vOKn/V1QQ1jhCYq20nmVL1XaiS5KO9nbyALcnSV41mryun0uWWwubwtDNmem8icSUYE&#10;Fpif3QzxHiBn5TgjGn/uJDKorTFUq4r0Ly3yQ0uRP58yLzQke+sskUMbncjR5NedZkNkG1FvSW0w&#10;dccYqwEEN72XaNOJcw7hju1shmzjvEmZOGW8M68CHeg+nAekq9LECcelixnbZkQTK85k77MZMCUD&#10;8uVi2d5l2j+BOcRkbwW6To0LOCJIk/cHIo41ctWQxYsW6xkdmy3H2lIiF+yOGpy4xyBtsQD9uXX3&#10;Vt1H23dtl68WfhWdGRITbiSbvgp0PWe04y2lbpHPW32uZYU+AUHlLEpiSLSWV6RxCLZ2bL90dvkE&#10;9dx3/OZ014d4F27ijFfr9I0zIeIqyzQ4G5+o8YTKPsEScN78V+YbHfpEiuTybblOcrRaL1mZoros&#10;2nNeii3/Q5ZeTCEv7VxpyP/3opMIcGLi8PI+Z/gd8nxgndTY9I8MOX1GbpYkhswnkUbzvnVS6qf1&#10;dZyfOA6I0q/4Q2TUI46exhFKmv2gdiIflXUeG9xRZMxjInO+FInY7GQhhTmCW1NZxAoas0yZMkXm&#10;zp0b9oSbOtMvF32pRn5uc2tkbrnMzTX6GVOExxxSwKgOOu9yaHkf5hDUZoWbyb0V7w34SKUvMMJn&#10;wp0TNIrP9yCayYxUIt/IB3KCvBRM778LLMDpEGwOh6vF4cOHdU0idkZoPS7EKKER7mjCTUp5oBNu&#10;IxMQbvYC39MX+UNWli1bpuuy85Ah3GbPuOnRcYHGSc/Xfl6erfWsNCzQUCrlrKSjku6reJ/0a95P&#10;My0CFegFIvT+UDd3Xdm0aJMaxdql3BgwWsNN1MMDph7QdNEXcM7QZTYUnFmkJDYo0EBSpckh0/cd&#10;l0kRWeVwyy9kcdPX5b6Lx+VQDHt1d6IoeVoi5X/mHsFYKFJsM+YVKVRfpHQHkao9ROo/73TRbva2&#10;iCFasuhHkUmvOankEPHclUWKNjVWTWBF9jTCnTqLOjJP0IDJILazmSwJInjsFTfrKBTAKCzIIyOe&#10;0KMu3Ki/v7MZ0IQQ4Owku4rPIJ38P+l9cJ2BM+L1Bq9rJ/eY/WQ4ax+v8bhkTpFZ/vnnH22cFpst&#10;R9YMKffe9e3BCDKmaCTJT19ANnDa3nTyJt1HM1bM0O/urz8I2RPtS7SXIR2HyE8df5KRt4/U34lw&#10;3zDkqmRItiG5lNxAtOl+bnTBtYIz88s2X0rXcl01+EMABduifYmb5e7GfSRN49dkfpZbZEqKVjIh&#10;Qz5ZYLZRavqioCt/ukXkzyedFHf6cBxc73RKP7zVGQ85spckmj9AVkYekffkrLxs9PHIqDOyImKd&#10;HJnxvkTR1wNyTVnQ6IcNAZ/tjO9jFn/V+51UeaLxGfOLRB43z88Vmfqm0xuExpuQ/QSW5IUSLOEO&#10;YdCYpW7dulKlSpWgJIjXE0SxMWQxaveY2wxz22tu/A0gGHjOASleRH7faPiG3FHmDmleuLnO9H62&#10;9rPyTuN3pHiW4vq6YASHO970TiU76XemFoqUPuSjatWqKi8Vc1WU+vmNoesH1MnhIQ4HZMiQQdek&#10;fInyGq3EcRPKEW7INne6TOuoFB9AVsqUKaPrEnEuQr9TfAk3yGeMgBfrvigDbx4oA9oMkEE3D5KP&#10;W3yskZ5ABgYeM5Qh3t4OKeZINy3UVF5r9JquCXW51HBr0zSvGm7KChi3Qi8Af6BZFqNvgh0QReb2&#10;Ny7UWLYm2irJCiWT1BkyygmiRH44ZKR5/Cs5JyvokN36Q5EOX4t0HiTScYBIc2O0UVNZxhh6pHK2&#10;6eeks68b58yOxklBx/W02eOOPv3L0BruVFm1ltLtARHb2QzhJsIN4Q4lZEmZRc9OGlnRhd115jFC&#10;DaeEv7MZRzeRScD76FCNE6t2vtq6tqEAdMqAtgPk0WqP6lhTOrHj1GZdqL1NmjSp1KlTR6pXrx6r&#10;LedGuIO90RX6FTsFJ4Qv4FTA4VKpaCXdR9lyZouWF39gT9HLhsADZ80Nt4n5fMho0SYi19kxBOn+&#10;tu238kP7H3SOO2cMZw13vlflypV1XfqmTC6Ppkol26s/KFLjIWdyQ8RGJzuIrujjXxCZ/oHOHY8y&#10;j23bt0K+M0T7QTktfc3Pb4w+vkvOyEPm3u+mi7I8ZXpn3/K9Kt8jYs48ufkL587YwI5GZ99qdDYz&#10;+mki19Q8VvFOEUpkJrwoMu09h4QTTQ9DBLb1Z3FN4FCnCyqbj9/DGd7KeJ+5zTY3fnrD+zXUQN1b&#10;4V6Nun3U4iO9967XO6jJtgu8xqTi5U6bWwk39drIB3KCvGRMlVFH2cRMnyVqhQPiudrP3fjDKgAA&#10;aYBwsyblSpRzCDcR7ovxj3AjUt4Rbu+oTSCCg5s0Vgza3cd3X7YnXHDtS5UqpetyMPKgEu6EdsTl&#10;PTSqqZSrkhKzYJAn1qRJoSbyYbMP5blaz0mJzCX0cUY/MYe6Ut5Kuiasjds07Yoabh/rGRPxeU0w&#10;AKKAcXss1TFZnWK1nE92XjMYMAr9gfUqUKylSL4a2oBN08N9yQbRbGosi7dy/i5YX6RAbafZW4CB&#10;RoBuQ0HSxckcie1sPnDqgOqMvOkCp/Hb9QDZM0UyFdFyCzr9u43CINOtijjX0dfZfFf5u3RcEYb+&#10;hkMbtH6byB5OX5yYoYIKOSrIW43fUudj/xb9pWflnnpmUO5GOULNmjXVKR6bLaeE28hbsBNuzl7I&#10;8VM1n5JquatdFunG8UnfGWr3c2TPofuoSnEnU8+fQxuCzjmDAyNUwJmJHUemGLYcEX7XlqORXPWa&#10;1WXt4XVy2ujQNPTZoJt6y3edufqNeosUaeRMp5hnSPKW6XI8X00ZkqOEvCGRslAuygVMFXM/Y+6z&#10;El2QD8zjQ3KXlePM5+dzINjlb3PIt7sPWX+jw1V3o8NLt3f0dKNXRHJWEFn5uzOvnPR2yoF8ZNCF&#10;MkLfarawMKiSs4oqan/AICqXrZznLwcofYxGlBrpTYEenYwv+F50vyU9lrnkbvMmFxh7dJLl4G5e&#10;qLk8XfNpebHOi/JNm2/k7cZvq9EUbkB23BruBKWUmxu1ZsgOd9Y+kMH/j+62GChaDxfHeUjEHydC&#10;QiLcwQw6INMPAadTy6ItdZ2YrRzTEQeZcMeCuYSb609TOBxX/kBzR9JuQwF8b4zlyrkqy18b/9Lx&#10;NJTpPFj5Qc8rrkT38t01RTJOYOBRH0kjt3afidR9ymxS3303/mtw3XFiufqD7JHYoCnlRgf76yMS&#10;rEAeqOHmTKUGm2g/YH3c7xrTIcn+gXTxGvYTGSI7ju2Q2nlrh0xDORfoXiK7OBeIwJIyTM8VmphS&#10;hkKTMDq3c16TJRETem4f2eaklIfA2kCOWxVtJZ+2/FTeavSW1l6Dz1t+Li/Xe1llyQX2W+fSnTWL&#10;whfq5q0r1fNUj7VULhiBzFBWgbMGufCeAEA2yNEzR/W80WkHfPeMBUSKNXOi3Y1fE2nT34lGt/9c&#10;DtV6SBanyyYRcoGNeAXORJ2XLVHn5FDWYiJZS5gNnZz/gOfZWIDTtExHQ9DfdDq607+BrCRGrnn1&#10;cggHWMIdwjh//ryMGTNGJk+erDVj4YwcaXPIQ1Uf0gM9v7m1Mbd85uYe8BBKUsnDBUQkSdkiikkK&#10;68kzJ1VOkJc9x/bI90u+V2L9ZM0nNY0WgsGB5n3IhTqIqBw4cEDXZNemXZramOCUcvMZ5y84M7iD&#10;JRpDrSVGm78IN7qE2lPWhaZpGMPBPvM1IcDIIRILecY5QcQNY/f06dO6JvPmzZOTkZeapnlHZyDT&#10;NI3zBXQRXZfdaGgogI7zHTJ3kJqnasqoJaNk/Ibx2iAvJiBWD1d9WJ6p9Yyub7zAfspg9FHJtk7n&#10;9AA2pnHY0Z0f/YEzJrazmQg3taihRri5rkTiOEPIrKJjOaCTNF37C2coLK+UfUUeSf+IvFruVamY&#10;vaJmiiAzgMZqdKJmXSAYoRSt9AVIM70tiFZ/NOcjGTRskPw08ie5beht8vzfz6sDyxs4SHFK0KQv&#10;mEeCeYPvQmCgV9Ve2tyMs6ZYlmK6NpytO3bs0H20efNmLfujDJCJIi5Ir6ck8KV6L2kmRbx1SxAB&#10;Zx5N1JhTzv3c+XNa7z9h7ARJkiiJZpJd4Wigr0j63CJ5qztkuEQrSZKpkCQ1535s4CzzzthF/JjH&#10;AABDx0lEQVSKN/j3cJBSFtTmI2cE5ao/RMY+LXI6PBrwAku4Qxg011i6dKmsWbMm1kYb4QAID90d&#10;X6z9ohRKXkgqmBvdyjmY3mvynkPGQ1AZ+wPRayL3HFzUt2PMICfIy9AVQ5Vs0cyqfoH6SgBQ6hDG&#10;cFojcOLECV2TExEntLb5+NnjGpnROqZ4AMJKAyQMhZgp+oEKrndshJvvjoHDuuw9ule/W7hEuL0B&#10;eeZ7z9s5Twn3uXPndE02bdqkabOQBaKaroHC3smQMoOO6CNdFHlyQdTvm7bfyJ3l7wypPcZ3zx2V&#10;W8pGlZVRK0bJXSPukn5z+mntLWMaf7z5RxnYfqBMv2e69sfAOEzQ9+e1pJwbGQxkIAfoUJdw+zub&#10;+Z0oFU499Ax1p6EE6tLJYCBaqz1VjC75YsEXev4wpaB57uaS9VhWaZm7pfRp2EcdVr2n9JbFuxdr&#10;lsSULVPU0UXdd6ifRehVZAayxEi55AeTS/JDyTXK/9n8z+SNaW9oRNsF6eS8B6fGVZGiAAXXGV1Z&#10;MktJJdDU8ANk59ChQ7qPDh48qK9hygUp1hDD+yveL+O6jtMmsWQlhVp02wVOiZJZS6p9se7gOjl8&#10;6rCsXbtWdm3YJUkTJdXSC797hcfRneaeI3UO3Ve+HKKAXiWls5bW110V+LdSpBcp3ECkdX9z6JUW&#10;2fCXyNDuInFMxgkVWMIdwkiSJIl07txZWrZsKbHV/YQDUDgYtX0a9ZEB3QZIibol5PX2r8vah9dq&#10;VCXUveUxwXpQI0VNJRE6asSQk7Yd2kr/+f310L6t9G1KvMIZ2bJl0z1UtVJVyZQqkx7kEFFfKX0x&#10;gUGgkc9zp/X3DREbdAYzj/F3oMJNKVfC7eP/Se0YDVlYlwORB9TIC6fsEBdEWojsL9+3XMlDypQp&#10;dU2q1aqmkSaAEeht/LJW7LvPW38uyx5cJiNvGykT75womx/bLD0q9Qip/YbsbD6yWX4/9LsMNbcd&#10;F3Zo4zCcEdxn7ZilhiL9IoheQa5Yn1AE9cuQp70n9yrhjnk2s1Yr9q2QTkM7yW+rftMylJemvCTl&#10;vyqvJDM++iYYQMkETRPpTI4+JO31vVnvqZPv/sr3S8liJeXWW2+VEsVKSKtirTQbBCdn9W+rS6+x&#10;vVRu/tr0l/Sf29+vfgoV4GwZvHywTja4YG7DzG2MufE7XbdHrB0hU7dMjZaNTRGblHSRQRCKzggC&#10;BOhHl3DzHQsUKKD7qGjRovo3pJqSAwIK91S8RxoVbKQZW6HkgIgJdbKky6016isPrJSDZw5K8+bN&#10;5VAhQ2KNOo1vCSBjPTuW6Cg18tQwb7tcD/M3j99c8uZrn+/OtcheyungTvnUlmkO6Q6Dmm5LuEMY&#10;2lShRAkpXLiw/m7hrEnhXIWla6Ou0rZCW8mcOnNIHk7xAQczhJs0pA2HN0jeAnll/OHxcijykCpX&#10;Gh6FM5CL1KlT6x7Knj27RjOp4d11bFe8DD1SJt+f/b68MvUVbbTGWLqyX5bViI07dzYQER3hPrHb&#10;88jlYA/lzZtXihUvJgfOHNB1CscIN+tUOFNhNUBmbZ+lnYSRFTrmnjp/SiMCrKMv/aLEO1MhHVXT&#10;tHBTjVKEGiAMkzZPkl+3/irrzO20uXljXcQ6GbxscIJKNIIVpJRrhJsa7guRl53NyAeRqRcnvygj&#10;1428rEcEkeAHxzyoxCoUyCXkMFuqbOqA+H7p99EkmprsmnlrSsaMGXVdaFYJymYrqz/JEnIBWf94&#10;3sc6z5509FAl3WQ6rDm4xhnPaG7rzW2TublZRzgiluxdEj1NgoZyZKGFatkXfTIg0mTkcc3ZN+nT&#10;p1d5yZQpk/7N3mJkHI7xcJmkAhgDRwYAvREoScERsfzCcl0THLzxRalspbRB8G1lblM5UgeZ+Xl7&#10;mdv1cSLg1w0Z8op0HSaSu4rIzvkiox8VoUyCrB7OBEYonooQOWbsEM9YwGCHZWEhDJQSdYVnzpwJ&#10;2UMpoWAdqJ9jXfgZzutCVJ/mLHRkn7x5sizduVQGzB+gEU7mkIeyVzg+QDaor0RWSBdmXVizXcd3&#10;yUVziw2895N5n8jr015Xw8gFJLzvrL7y0dyPAlb23Ag3NYG+Imv8vyMjIyXiWIR24qZODPIZjiC9&#10;lSg2taWkAyMrJ06f0HnLkGgMxHDFoTOHtCnj2XNnJYW5xWyIhXEM6SYiFepwCTcN0dyMF/dsxuEw&#10;bds0JdW+APH6ecXPuteCGTSLm7F9hoxeN1qbORG5H7VulMoFhj1ZIt5nMyn1Xy78MppgxsSPy37U&#10;KHmogkwIb2cUeyi5uXmDTBp6hABSyt0IdyiiaCanyzg9Z3C6sIdi2nIED3Bucx4x+z5cQPYmDgky&#10;RmiedvTkUdkesV0dMAltclsuezn5qcNPMu6OcTqrfHzX8TK4w2BtDnrdkT6XM0asQF2j6GaJTHxF&#10;ZN14kZV/iMz6WOTPp0V+6iyyZoznDcENS7hDGJCFWbNmyaJFi8K+htsFSnnPnj26Lnv3XpoFGq6g&#10;qRE1ORM3TpQfxv0ghU8UlszJM2vkzsIQ5KNHVVaoWc6UIpPWNynhjiPFk4OPtEd/wJDULuABCFLn&#10;+Z6HTx/2aeSjS1atWiUzZ86UqAtRWp8aSqnQCQHNm+gCO2PbDDkTeUZlZenypQ7hTmoId+LwJdxE&#10;uCmfKGRudcwtvbnFhPuaUAfOF5qmQaIiTkdoYyP3bGafEckkK8IXSC/fcniLjvwJVnDOQgiJSv+z&#10;7R9tCucCQj1k5RAZumroZWfzmgNrYtWROC+J8Hp/ViiBchWIFNkw3GqbWzVzcx1XRHEZHef2gnBr&#10;uN1u3qEGsqgodWM/EMkF+/fvV3nZtcvJOiO6zdlM+nmolqf4QoqkKZRYs0b0O5g6Z6oUP1lc0iZN&#10;e1Ud68nAIfuxUaFGGtW+oRmy6cz/r2VfkSJNdDyZDOsuMuohkQXfmQu8yny5tCgQz4uDG5ZwhzAw&#10;jJcsWSKrV6+2hNsLNNhgXfgZziCiQD0UdYV7TuyRC/svSEVzI+2RlD1Sp8Mdx48fV1nhQMdr7ka4&#10;43LUuHW9/oCxuHjPYs9fgQW+IyQaQ5g6yZjgu+OAWLNijVEyoiNHfKVNhwMw7CBS6w+tlx2Hdqis&#10;rN3gRGAgWaHaqCc+QIYKZigoBW8qqHoljbl5g8wIag8hFaEOZrijPyhJgTgTufQ+m+Ny4LEX43pN&#10;IAOStGDXAo1w+wIR72Grhsna7Wujz2acMf6i2y5C2a6BPNFhG4c4hJtGr2XMza2vhQjRDAw9Q9o5&#10;mSJENBlhGorgjCH6isOBxnGcQzRNQ16YJgLIeEAmSK8ON5A6TkPCRbsXyYJlC6T0xdJSJEORwM+y&#10;wnbIVFCk4csi1XuKVLxLpO4zIk1edUaJtXpfpHhLz4uDG5ZwhzBozNKmTRtp1KhR2DdNc4HSpr6F&#10;dcmfP3/YEgUOKxTzgMUDnCZg5jbZ3GjKQg33wKUDNeIQzEbe9UCWLFlUVkqXLq0pakq4j8Ud4Y5P&#10;R/JAHRNGZIDoCiUF249u9zx6CXi7q1evLrkq55KLN10MC8LkD6QJ0/iLKNvig4tVVspXLi8nz590&#10;ItxhnFLOXqEPRNIcSR29Ym7eYLxTm2JtdA3DATRvIhqpjkxz7LhnM53raXjkL0uEfUgkk+hesILI&#10;PjXG/PQFzp/9p/ZL4oyJo89mmhLGplvILCHNNVQjmdgmbYu3lcdrPK6OqT/N7W9zA6WzlJanaz4t&#10;VXJV0dfR/Z5sJNYEOQtVKOE23xfCzc88eYwOMfJSqFAh/ZsIN7o4HAk3zk0IN43T9mTeI+MTjdc9&#10;FBRgD2cpIlLnCZHGhmjXM4S7UneRYs1FcpQVMToyFBDUmurw4cPy1ltvSePGjaPvHTp00MchFKSD&#10;9uvXTx/r1q2bjB8/XmumXOAd69Onj7Rv317uvfdemTp1qpw9e6lhSbADw7hkyZK2aZoXUMo0ZmFd&#10;+Mnf4QgicHN2ztEOqIBIwmZzW2tu/E4jlilbp2hqdLgC2aBpGrIS3TQtninllXJW0lpof+C5armr&#10;ef4KPGDoEpWjq3pMoEtomhaVJUouJrqoEe5wBTJSPXd1JUUzd85UWaFp2olznhruME4pZ20q5qwo&#10;Per2kAx5MsjZmy6drdRj9q7XW5oVbhY2Opg9zyx/ItwQTPdsJh20Xr56UitPLc8rL0eetHmkc+nO&#10;2sU9WEFUMq69gJMyW5Zs0Wcz+rZXlV7REd2Y6FSyk2aYxOwNEEpgDR6o/ID8cssv8kCzB6RgoYKS&#10;NElSHdfZoWSHaJmgdpkzieh2KPdecSPclBIAmushL27TNJw6rANO0HADslIkcxFtMDjp8CRZFbVK&#10;imct7nk2CADpRp5TZXLmdofguRDULAxyvGXLFilevLi8+eaben/ppZckTZo0Wr/8xRdfyOjRo6VT&#10;p05SrFgx6du372X1zLx++vTpcscdd0ju3LnlnXfekWXLlsWZLmphEezAG7772G6/9W8u6T54MrzT&#10;7r3hpoTirKA7bmzImDKjvFb/Nc9fV4JRdIHcaAzCrRHuY1dGuF3QDRVdSdO9cAYd/VkrGl+xHqR3&#10;njx7UqOZ4Uy4AVHuFkVayO+df9f7R80/0rm4E++aKHeUvUPTzsMF0RHu47suq1uHKJAefE+FezRC&#10;5Y3imYrLe03fC3rHBHJQMUdFSZfM9/WmvKBgxoKXNXji+zIy7tNWn2rGjQsyR+6tcK+8UOcFXdNQ&#10;d9iQAYKOwfnQu25vOXv+bLTudUFjPYhmoQzx70gdjCCyT2YYjuCYZzA6V0fFmRuOmHAD68KcbIi3&#10;lr2ZG+cSpRkWgYGgD3uSKk20pUaNGnqvUqWKplLTtfCnn36SBx98UAn1c889J0WKFJExY8bIyZMn&#10;Nfr966+/6uPM8XvmmWd05u6kSZP0+VAAnZVZg1GjRul6WDg1X+vXr9d14Wco14DFBmpLvSMmRBHa&#10;m1tXc0tsbiBF4hQapQtXYNDQxAdZWbhwYXQ3biIxviK/3sAIvLfivVcY0DRee7fxu/JItUcC2lB0&#10;Cbev74kzc8qUKXJ84XFJfDFxWEe4AY3TGAFGV9hvB34rf0/+W05GOinlyZKEbw03QFZWLF0hU0dP&#10;lWrpq6ncM2KGfYHzKpygEW5DuIlwnzl75rKzmWwSDGZIU6sireSbNt/I33f+Lct6LpNOpToFfVNC&#10;0r4r5aokt5a+1fPI5YAkPFrtUdm2adtlZzPnT88qPWXDoxtk7B1jZdgtw2Th/Qvl6zZfS7HMxcKm&#10;MRYyMmLYCFk9Y7U6YSDY6yLWeZ4V2X5ku55XoT4KK03yNFIicwmdQ772wFrZtGmTysuaNWtk25Ft&#10;OgEgZ5qcYVOmEhOcOSkTp5RW5oYt98LfL0i9gfVk7s65nldY/JcIem2FUh4wYICUL19eWrVqpQcY&#10;kW824okTJ7TWkBTIZMmSSdmyZWXbtm2aVj5//nwl6zVr1tTnmedHpHzr1q06ZsAX+Dwi6uvWrdM7&#10;/0YgAwVMsyfbjftycB1Zl1BxrFwNOJBIaXYjB6Rp5TC3PObG7xAI0qKpCwpnoEuQFRx0gPE1OCsw&#10;eOICaX68jnUedfsomXjnRFn98Gp5rvZz0Z1lAxV8T7rg+qrhRpdow8Fjjtzw2nAGddq18tWSqIuO&#10;vt2zf49GW8I9pdzFkSNHdF1wAEOQuId6VNIXXMLtRri9z2b+pryHWtybS96skd0mhZtI8qTJQ4JU&#10;cr3plkwZwePVH9dO2jQb1NKaXNU0Zbp+/vp6Jsc8m/n+zO1uVbSV3FL6FimRtYTOvg83Gdq5c6cc&#10;OXBE6uWvp06bVftXRdt1W486KeWhPl2Ea07dOllEzKg/deqUygs2HectPQLorh1usoEcrNi3QkeR&#10;0q3eteXQK7N3zJaHxj6kpNvygP8WQa3JSR3v3r27/Pbbb/Lzzz9L/fr15YUXXtC0cboWQqip8XCR&#10;Nm1aVeR43Xk+efLk+hku+J0NzPO+sHz5cnn22Wflzjvv1Ptjjz3meSYwQaSfdPrmzZvbpmkeoIip&#10;m2Nd3EYb4Qi+d628teSucndp1Jb0o/Hm9ru5EZXjUL+n4j1hX/ufNWtWlZVy5crpWpA+TTQKb3pc&#10;oOkcHmc6zbYr3k6aFm6q7w8GmcuWxn9KObqkTp06sjHHRjlrbuEe4QYN8jeQc4nOyfHCx6Vy9cpO&#10;Dbe59uFOuNkzOMPZQ+ylcAZlJkTomF5AUz3vs3n/if2y6dAmddLQ8ClUu9tTY/xh8w9l6t1TtcSA&#10;Gb+z75stDQo0sGdzLEBGOnbsKB3bd5Q6+evIwVMHlXAyyx4SxXmkKeUZQzulHFTNXVW7/DNKj+Z6&#10;yEvRokXVOUzkOxwbpjEF4K+Nf8nsnbPlgrlNNDdsOX4HjFH7fdXvKi8W/x2C2pqmoRGGX9WqVTV6&#10;/fTTT0uZMmW0bjtFihSqiLyboPF70qRJVZHzPMQar7sLfoek+lP0RMtJX5k2bZrehw8f7nkmMIGx&#10;Qxo9XbnDnTi54NqSzcC68DOcD/WcaXPKkzWflJfqvCQtiraQ3HlyS94CeTWFr1/zflpXGM5ANlKl&#10;SqWyAlng7/hGuPHA/7HmD43MNCrYyPNo8CBbqmwa4aYmLuacZNYhR44csiXRFjlvbhDzcPecE507&#10;G3VWFkUukjSZ01xqmhbGXcoBssLeYQ+lTJkyrPUtaeGUlLiOLO+zmZFONHyiKRRZR6G8TkSsIYbM&#10;+IU8udMa+M72bPYN15YrWqionsuU/JBSTqSbs4axnjjNwyEjjQg3BHPdwXWSOk1qXRcCa5zJkecj&#10;tY453BBxKkLWHlwbPQVgh7ltMjdkAkC00S+xzbW3uPEIKRaGUuJQJ0qdL18+9Qq6ad+knpOSw+FP&#10;ejnp427TNcDv1Gu6z/sCnwdRxwjnzu+BDIxg5ggT1bepJA5cJwzrws9wXxdG80C6qRn8oMEH0r9h&#10;f23SE+5kGyAb1M4hK5Sh8LdGuA0RjSvCvXL/SvUqM86nUo5KnkeDB5lSZdLuyRzgHObeIO115MqR&#10;cujoIU0p/2rRVzJ4+eCwntvOfsmSMotEHImQVbtXqUGoNdxhPIcbsGfYO+wh9lI461sIJNkgEO+t&#10;h7dGn83YJhBuUkEh3IHcTPFGAtmwZ7NvsBauvNAormquqrL+4HrZfHiz7D+5X5ug0pAua+rQzyKh&#10;IRrTQnAG7zm6xzmfI88o4ea8CkfbhewG7wa4Kc0ttbl5g9dwt/jvENSEm7pKmpxt375d6zio3ybt&#10;u3bt2jo/t1KlSppqTr31jBkzZMGCBRqldqNWkO5vv/1WNm7cKJMnT5bVq1dr0zUi56EADJy//vpL&#10;o/H+0uTDDRxcyAvrsmPHDnuoGxBxyJ4quxxZd0Q2zNsgFy9YpewiIiJCZWXt2rUqK/GNcI9YM0IN&#10;bFIl06UIvk7MfEcIJPAm0hh33yz8RoZNGiYVT1SUZObGzPbn/n5OPpzzoUZcwhE4J+rmqiuVTlaS&#10;jSs3StJESbUzM9HMcAZkkoZG7CHGcIY7cNjRjBLC7Z7NJyJP6Pzg45HHNTpHVkw4wp7N/oH9NmHC&#10;BB1dmyFZBo3ycgZtjNioP4ly0+XdzRYIZdAHoVimYtonY9bKWSovK9ev1LIMztxQr2P3BfohkDVC&#10;CRMNcOuaW0tzc0fqESTIlz5frHPtLW48gppwHzt2TL7//nvp2bOnPPDAA/Ljjz9K165dpUmTJpoa&#10;/tRTT+kh/8gjj+i8blLPmzZtqhFs6rd79+4tGzZskF69eslHH30k9erV0ztp56ECmsDhjLC4BG2w&#10;YdYFz6jFJZABwrpYXALROdYEPaKE21PDTfduf95i0tpGrxutZKttsbaeR4MPNDkigk2TJ8D3/2fr&#10;P/L9ku/l3PFzks/c3I72+07uk5+W/6TfO1y96A3yNZBs57PJiSMnNAJDF26bFity+PBh3UPspXAH&#10;DjvKDOgq7Z7NZJCQEUOJT4EMBdQ4DlfYs9k30L00/OWMRq8QxSWDZsX+FbJy30ol3N4j1UIdFXJW&#10;0PGcy3cuV3nZsHuDHD97XM+scBo16AKZaFywsZTPXl7P7FzmVsDcXMJN9/o2xdoEfLPWUEcis5GD&#10;1o1I2hEKyO0qToo3o73cRmh4BUkTh5iTDs5z1Hq49czUbO/evVuVOyQ7e/bski5dunjXO/Nv0/SE&#10;yDlR80ADl5Zuwnz3jBkzWuPPgDXB8ONgR06QGbsuzrpgGLNnyA6xa+KsCTqCTBpKVch8wbCp/E1l&#10;bVhz4JkDkiW1EwX2xuzts6XVkFbqTV7ec7lGP4MRT/71pHw872P5vNXn0qtqLyUGfab3kU/nfypp&#10;otJodDvC3Nw6MQ56Rj592OxDyZE2/BqpLdq1SFp820IbySVLmUz6Nesn3Sp08zwbnmAPkQbLGU1d&#10;rttDJVwxY9sMuWfUPUq8R7YbqWfztsht0n1kdyXc7B26LIcj7NnsH6wN2VasR6ZMmWTp3qXy2PjH&#10;tL9GmWxlZPia4fJApQfk3abvet4R2qAbd+8pveXhSg/LU5WekgUHFsizU5/VPTSmy5iwGzkIcPRP&#10;3TJVz+j1u9YboRE5ZG7Ix6v1X9Uu/+G4Ljca6CtsZhpx05g7NgR1hJtINd0sS5curXc6XPKFUUrc&#10;iXIzo5vnSpQooYrKm0xz+NPlkEZrpJd7k/FQAGtATTrf2x5cDlgHyBPrEu5NfLzBOiAnrItdEwes&#10;AzqGNcEA1L8Tm79pamRu/tKn/9r0l9aSdSjRIaibZmmE23xnN6WcFL4DJw9oBPuYuR00N5dsA34/&#10;dPqQHIk84nkkvFA4c2FJkjqJrg3rxnpgKIczWAf2jtsbhb/DGRBtreE+ulXXJEPGDLL3xF5teESa&#10;bO50uT2vDD8gG/Zs9g3WAqM+c+bM+ju9VyBSy/Ytk4W7FyrZKpI5fCLcFXNU1PNo58mdkilzJjl8&#10;/rBGuItmKhoSY/SuBtgaTEL5686/5Le7fpO+bfvK2K5jZfo906V9ifaWbAcAwlMywwQYe2QBEKUL&#10;d8PPBetAFJd14addFwesA3Jim9VcAutADaq3rGDsYBTz03tGNc9duHhB09wmb56sY0tuLX1rUBuN&#10;RAtwLNDQiUgK9YFuEzBSyZOaW0ykTZY2LNPWuN6MgTtx5oSuzYFTB+Sxvx6T5yc9r4QqXPeU7guP&#10;vmUvhes6uNAabkO4afh04vQJOX76uEYrqb0kJTh98vCs3wbesmLP5svBWrAuri2XJVUWKZnVGX+1&#10;dN9SOXX+lDazPHL6yBVTJUIR1CtDIHEA0zht59Gd2gOBPRSuhBtwRnP+1s1TV+4sc6eOJKUnRLj3&#10;EgkUWMIdwqBp2pAhQ3RMGgeYhXNwUbfPutAszx7qDpAP5IR1QW4sHOzbt0/XZPHixdGykjttbj3U&#10;3cZpkC3qnCdsnCD/++d/Oq4lc8rMQd28hejB2fPOSMUFuxfI0JVDtRHclC1TtC6sobndYW50Q3VB&#10;45bqeaprZDycgFz8sPQHeeLPJ6TThU7SwNxYo2ORx+T92e9Lv9n9tItwOIK1WbRoke4h9lK4g/pS&#10;SHUSc/vp55/k1+G/yvyd8yVP+jxSNHPRoHbQXSvs2ewfnM+//vqrjBgxQn9nCgLOT2/nZu+pvaXC&#10;1xVkyIohqr9DGURzS2UpJft37peRw0bKzCUz9TsT5Q9nwg2Qj7Fjx1pbLgBhCXeIg9o526zmcqCE&#10;WBerjC4HcuL2Q7BwwOHFmnhH/iGUECrSQPGwz9s1Tx4a+5B0GtZJ+s3pJxGnI+TY2WPatZvngw1H&#10;zhyRH5f9KK9Pf11Hjaw5uEa6juiqEdvT509rOl/OlDkllbm5gGzfXOJm6VSyU9gZPIdPH5a3Z7yt&#10;2QA4IKht98a3i7+9LBsinMCeISrHHiLCHe5wM2SIOB06fkgOHjsoi3cv1vGB4dT0yh/s2ewb7CPW&#10;hTOa35lBPXz1cM2k8QZO4BcnvSh/rv8zpB0WOBtoHEcqPXvoyKkjWg5KJ+5wJ9wgMjLS2nIBCCuZ&#10;IQwasrRu3VoaNmwYUrXp1wIMHur2WRdmtYdzRMEbyAdywrogNxYOqJtjTUqVKqVrtOf4HtlyZItc&#10;NLe/N/8tb0x7Q17/53UZs36M1m27iLwQKe/OfFfJVjAZPvxfx28YL+/MfOcKkkhNMvXrD1d9WJrW&#10;bSqpSqeSBoUaKMl+sc6L8kq9V3Q0Tbhh5YGVavieMbc/zW2BuSEfLqhpX7xnseev8AJ7hr3DHqL+&#10;1MLJkOHcSVo8qeQtn1f2nNqj3ckh3eEMezb7B2dyy5YtpXHjxnLB3ObsmCMzd8z0PHs5mBhBeQuO&#10;01AFnfxJqT+Q+IBE5I6Q5FmSqyOckqZwlxt0LtOWrC0XeLAsLITBxuPgypUrl/5u4RzqNNZjXdwG&#10;exaOrCAnrIuVFQfIBp1yWRO6/FN3+dHcj+TnFT9rndyGQxvkswWfyaQtkzzvuByk/f268lcl6cGC&#10;w2cOy7gN4/S7+gLzgvec2CMdKnWQp5s/Lf1a9JOPWnwkT9d6OizJNnAdKpDsneZGM7mYCOVoU2xg&#10;D7F32EO267QDGl6hY3ck2iHrItdpmjnpseHe1Miezf7h2nK5c+fWeu31h9Zf5uD1BllJ6G+32WUo&#10;gtGcJbKU0GZpS08vlUMXDkn+9Pm1F0K4A1nJmTOnteUCEPZqhDAw8hhpxNizcDX4YoJ1IN2GdfFO&#10;Ew53sA7ICeti18QB60BqI2ty6vQpGbVulAxcNlAOnrqSUPkD6eVbjwTPbPP9J/YrocZo84WzF8/q&#10;99l3ZJ+kuphKimcu7hCIME7jK521tDYxIqU8rbl517UDanYr5qzo+Su8wB4itZE9xF6yusUh3KSU&#10;79i/Q+ZsnqOyUzZ7Wc+z4Qtkw57NvsFasC6MuAWJE8UeucRZQQOtUAXfn4h25uSZZfuB7bLz8E7N&#10;EqEhYbgDWbG2XGDCEu4QBgYOjRPGjBmjtagWjjJyG7Pw0yokB8iHbZp2Jfbu3atrMmHGBJm+dXqC&#10;a7IhosFkBBA5iKujKel8M6fP1HWxdWIimVNllmdrPas17V3NzW2a5uLuCnerMRiOoG6bhoPIim2a&#10;5oCU8uSJkkvhXYUl/778ki1lNh3xFO6wZ7N/cCbTNG3kyJGSKnEqKZutrKROmtrz7OVIkiiJFMxQ&#10;UPJnyO95JPSAQ4HMkEYZGknrM60lZ2ROS7g9wJYbN26cteUCEJZwhzA4sPCIMpjdHl6XQBMf1gUv&#10;uoUD5AM5YV2srFwChxdrsvfIXok4FaF1zPEFEU+MgNLZSnseCXzQdIaotb/UvDRJ00iZrGUk+cXk&#10;ui62EZZj/PWo1EP6Nekn6c3NbSaXLlk6eaL6E/JMrWckVdJLDebCDThlkBVr/DlwI9yJzyWWlBdT&#10;Sr50+dRpY2HPZn9wbTkil0R3a+atKS2LtPQ8ezloyndvxXslZZLQLlHA4VA0Y1HNKmJEJT0QbEq5&#10;teUCGYnMBbFX5Cqxc+dOad68uSxYsEBSpQpfg8rCItRBA7HHxj+maeXxgXasNgbPqC6jpEmhJp5H&#10;gwM0+OoxuofOB/Z2MBC1pRP5+83e1zmoFpeDo5RZsHN2zpGzF85Kuezl1IFha1EtXFyMuqhz+m/9&#10;/dboplaQhNZFW8sbDd/QzstWXizig/UR6+X1aa/LqLWjouu5qWv+tOWn0rBgQ/07VMEIsM/mfyZv&#10;znhTTpw9oY8xivPV+q9Kz8o9JVmSyydFWFjcKODcoLnugQMHtPdEbLCE+xpgCbeFRXgAQ/mdGe/I&#10;e7Pe05FfMYG3nVpdGmdBTEnnw4AONrLtYuHuhdqBHfJNgzi+H9/lqZpPSfEsxT2vsrCwiC8wtSDb&#10;D/z5gE46iIm2xdrK+03fl2KZi1nSbREvkGEE8d58ZLOOZqyWu1pI124D9tH7s9+X5yc973nkcnzc&#10;/GN5tPqjdg9Z/CuwhPtfQqATbi4tQsBogEyZMlkFZMCaMMuS1Cw2h+2c64B1OXTokKZQZ82a1a6J&#10;AWtCiuORI0d0f++J3COv/fOajF0/Npp0E8nGs96lTBfpWq6rnLtwTlIkTaE1dsmTBHd624WLF2Tl&#10;/pVy6PQhTVMskrGIdj1lXdzGRox6sqNHHLB3IiIiJFmyZJI+fXq7hwyQFQwS0sozZMggSZMmDdt1&#10;ISrXa2wv+WXlL+rEympujHg6ZG4Ap9bHLT6WbuW7aS+FcIM9m/2DtcGWQ/+ic8N5XSjtKvZZMT2X&#10;UpgbKeUnzO20uYEsKbPIukfWSaZUmfTvcAOycvjwYS3hsbbcjUdCCLet4Q5hsOFohDV58mQ1Bi0c&#10;ZbRlyxZdl61bt+rfFg5ZmDRpkq6LrbW8hIMHD+qarFy5UgplKCSvN3hdo7ytirSS+vnrS/vi7eXF&#10;ui/Ks7Wflep5qkud/HWkSq4qQU+2AZGS8jnKa3oiUTd3xAhRlblz5+q6YCBbOGAtWJN58+bZ2nYP&#10;WAf2DuvCXgpn7Di2Qzv8Q7YTm1s7c2tsbvwOTp47KasPrJZjkVdm0IQD7NnsH5zJf/75p0ycODHs&#10;bbn5u+Yr2QZ5zY19VMjccH6Dg6cPyqI9i/T3cATyMXXqVN1H1pYLLFjCHeLAS0zExeISkiRJouti&#10;I3OXI3ny5LouFpcAyWRNkBk8xUUzF5VX6r8iX7T+Qj5r+Zl81uozeaLGE5I3fV7PO8ID6BQbgboS&#10;rAlRXItLYD1Yl3CfCUtZindPhEhzO2tu3o/FfE24wZ7NvoGe5XzmHu7wHll53tzYR2SKeO8bf2Mt&#10;wwXu+WwRWLAp5deAQE8pJ7pAVMGmlF8C4m7T1q4E6+KmlJMeE+7GMWBNvFPKU6dObWXFgHWxKeVX&#10;gr1jU8ovB7JiU8odHD1zVFPKh60aJuejrkwpp8liv2b9tMN0KGTIJBT2bPYPbDl0C+sR7inlu4/t&#10;llJflJKjkUclubmlMzfvlHJq2Vc9tEpyps2pf4cb2EduSrm15W48bEq5hYKNli1btrBX0N5gHVKm&#10;TKnrwk+7Lg7cg5x1sQraAWsCeWJN0qRJY2XFA9YB8sS6WLJ9CawFa8LaWFlxwDpghLAu7KVwXhfm&#10;Bt9a+lbJlTaX/n3A3FyyDerkrSO189WWZInDMyMN2bBns29wJlOPi2Ef7usCkX6o6kP6O9Ft9pFL&#10;tsHj1R+XHGlyeP4KPyAfBNjYR9aWCyzYqxHCwNPlzm7kdwtnTYjMubM+7bo4YB2QEzu78RJYB7zE&#10;rAmRF7suDliHkydP6rrYWuVLYC1Yk1OnTllZ8YB1YO+wLuylcF4XDOEWRVroWD0aENLsKbW5MRas&#10;ReEW8lqD16RklpJhS6iQDXs2+wZrwbpYW87ZR5RxvVD7BcmSPIvuo2TmRmT7tfqvyWPVHwtrpwTy&#10;QdQVebF7KLBgCXcIg3TYjz/+WAYNGmSbJ3iAAlq+fLmuy4oVK6xC8gD5GDhwoK4LcmPhYMeOHbom&#10;06dPt+TSA1KnR40apesC8bZwgJHDmrA24d7YyAV7Ztq0aboulGCFO1IkSSG3lLpFFvdYLE+Y28tp&#10;Xpbp3abrvP5aeWuFZXdyF/Zs9g/O5E8++US+/fZba8sZZE2VVd5o8IaMbTpW99HXlb+WlT1Xyiv1&#10;XpEMKTJ4XhWeQD5++ukn3UfWlgssWMIdwsDLRy1hXHUF4Qa3xpKfFpeAnNja08tBEx/WxDYguRzU&#10;s1tZuRyk77EmrI3FJZAezLqwlyyMnCS6SUcHZsmYRXJlySUVc1bUNHK7l+zZ7A+uLZcuXTrPI+EN&#10;1oMpGmlSptF9VD53ecmRNoc+Fu77iO9PCRzyYhFYsE3TrgGB3jTNwsLCwsLCwsLCwsLC4vrCNk2z&#10;sLCwsLCwsLCwsLCwsPiPYQl3CIP6uY0bN8rWrVtt/akHJHQw0oh14adN8HCAfCAnrIuVFQfIBg2w&#10;WBO8l1ZWHCAfu3fv1nWx9YSXQL0ca8La2D3kgD3D3mFdbDO5S0A+WBN7Nl8CsmHPZt9w5WXLli1W&#10;XjxAPmgMxrowBsvKiwPkY/v27bouVlYCC5ZwhzBo3DNhwgSZOXOm3XgeoJRRRqwLDbGsknaAfMyY&#10;MUPXxTZ8ugRmk7Mm69ats3vIA9Zh0aJFui6RkZGeRy1YC9Zk8eLFVlY8YB3Wrl2r64JRbOHAns1X&#10;wp7N/oG8/P3339qA0J7PDpCPXbt2qbxs27bNyosH6JNZs2bpulhZCSxYwh3CoHlCzpw5dX5juDeS&#10;8AZNjVgXW3d/CcgHcxtZFysrl0DzHtaEZjV2XRywDsz5ZF3snM9LYA43a5IxY0YrKx6wDuwd1sU2&#10;wroE1oU1sWfz5bBns28gIzly5NAz2sqLA9YBOUFebKPKS2Bd0Cusi5WVwIJtmnYNCPSmaVxaxvZg&#10;FNMp1m4+Z01IgyUalTx5cu2ca9fFWZfTp0+rd5TDy66JsyasB+uSNGlSJQx2XZx1Yf+wj9B7lnQ7&#10;QFZIm0anoFusrDiywkxl0u05g5AVuy7Outiz+XKwJvZs9g1XXlgPdK5dFysv/sC6WFvu30NCmqZZ&#10;wn0NsF3KLSwsLCwsLCwsLCwswgu2S7mFAg8XNahHjhxRr5eF4/07c+aMrgs/7bo4YB2QE9YFubFw&#10;1oTIHGtCdMHKigPWgWY1rIutEbsE1oI1OX78uJUVD1gH9g7rwl6y6+LAns1XgnWwZ7NvuPJCHwR7&#10;PjvwlhciulZeHLAONB1kXaysBBZshPsaQIS7WbNmMm/evICMcJPK9+6772pNYc+ePTUtNtyBAqKp&#10;0bhx46R169ZSsWJFmxJrgDH85ZdfqgH4wgsv2HpLA1QjXYQHDx4sNWrUkMaNG2udbriDNL7ffvtN&#10;Nm3aJE8++WScXt1wAU6Ijz76SIoUKSK33nqrpjiGO3BCTJo0Sc/Ibt26Sf78+W2Ko4E9m6+EPZv9&#10;g/O5b9++miL8yCOPWHkxQF5WrFgho0aNUju8WrVqVl4MOJ8HDBigEVdry914EOHOnj27TSm/0cAY&#10;r1Onjrz99ttaQxJoYOONGDFC0qRJowrJkgWHRG3evFkP9sqVK0vBggWtAWiAYUxXS6JRHTp0sGTB&#10;AFlBidIZtlixYlK2bFl7oBtg6NAFde/evdKmTRutQbUQjbL8+eef2qymVq1aVlYMkJXly5fLhg0b&#10;pEGDBpp6Z/WtPZt9wZ7N/oG8QCyxM1u2bGnlxQB5oTs5JZ3ly5eXokWLWnkxcJ2cOICtLXfjQZZF&#10;jx49ZN++fdpMNjZYwn0N2LNnj7z00ksB7W1EGEaOHCm33HKL3XgWsQIv+qBBg6R79+7Wg24RK1zC&#10;0KpVK9sh1iJWYABOmTJFSpcuLbly5fI8amFxJXDQLFy4UB0RJUuWtATKIlYgL0uXLlV7Bf1inZwW&#10;/uA69Hbv3q0O8evptCJjiey2DBkyeB7xDUu4rwFsdrrSBjI5OXjwoNStW1fn5trGbhaxwU2NIXJp&#10;04QtYgN6r3bt2hrRzZ07t+dRC4srgdOXdPJevXpplNuSKAt/wOn7+uuvS758+eTee++1QQKLWIG8&#10;vPfee+qgefjhh628WPgFjt8//vhD/vnnH+nfv/91TbWHcCODcZ1tlnCHOCDc1atX17Q+G4myiA00&#10;e6KmkMYslnBbxAYId9WqVbUMIU+ePJ5HLSyuBIS7S5cu8uijjyrhtlEoC3/AcH311Ve11v/++++3&#10;BMoiVkC4KenEXkG/2Mw8C3+AcA8bNkymTp0qn3zyyX9SBmxPPgsLCwsLCwsLCwsLCwuLG4DE/zPw&#10;/G4RgiCBAa8xaeW20YZFXKDxU5MmTWxkwSJWoFeIXNasWVNSpEjhedTC4kogK5GRkdp0MHPmzDal&#10;3MIvkBWilgUKFNDMGZsNYREXkBdkBZmx8mIRG+g9Q511qVKl/hNZsSnlFhYWFhYWFhYWFhYWFhY3&#10;ANYdZGFhYWFhYWFhYWFhYWFxA2AJt4WFhYWFhYWFhYWFhYXFDYAl3BYWFhYWFhYWFhYWFhYWNwC2&#10;hjsIwLimGTNmyIYNG7RRUbZs2XS8CqMzKPznEkZERMiUKVN0sHu6dOm08VXhwoW1URrvmTdvnqxa&#10;tUpf16JFC6lcuXJ00wDmLk+bNk127Nihs8ULFSok9evXlyxZstgGN0EGRh8w9mDt2rU6VztTpkw6&#10;5L948eI6MgNZoTHapEmTZM2aNZIyZUqpU6eOlClTJnou4dy5c3WM3P79+6VKlSo+m6jxOZs2bZJR&#10;o0ZpM6R69erZ5llBCPTKypUr5ciRI6o3uN7ly5ePvpZcZ2Rl6dKlqi8YBcYduQFLlizR+549e7Rp&#10;za233nrFaBZkEZlk3BwNS9BdNC2xCD7MmjVLVqxYET06kHOkQoUK0fKAvHAOLV68WM8OnmcsZapU&#10;qfT5ZcuW6XPIS65cuaRr166XyQuf+9dff8n27dv17CpZsqTqL8YVWgQX0Atc63379ql8cE7UqFFD&#10;59UCZGXOnDkye/ZsbWZUunRptTvQQzR6XbhwoZ5D2Cw8hiyhe1x5oREfdgv/jitrNIe9nvN1Lf4d&#10;cEYsWLBAdu3apfu+WLFiek6kT59en0dW0B0zZ87UswrbFjsWvUDTtNWrV6u8YLMw7sm1SfgdOeGM&#10;QxYPHDiguqhixYpq99hGwsEHzgZs1G3btqlc5M2bV5o3b662LuAxuNL06dNVHnLkyCFt27aVrFmz&#10;qn0MR+L9u3fv1uuPbdy0adMr7FdeO2bMGD3vGFHI51wrbJfyIABK6LvvvlPh4LBBsXDQoJA4yCDk&#10;gwYNkrFjx6oCgkhh4HL4cLhBvCBGKCWMGTo6VqpUKZpwc+iNGzdOFRFChsHEIYnSsiQquICh0rdv&#10;XzVAOGxcsoMxgwMFZTR06FCVJ/7GyTJ58mRVOjhyeB+zCjmgONxw1jRu3PgKwn3o0CH54Ycf5Ntv&#10;v1WZxCi2shJ8YOYtTjb0yM6dO+Xvv/+W7NmzqzMPWUBfMOcUWcHQQVbQMQULFlT9MXr0aCXj3JGZ&#10;W2655TICxeO9e/dW3QVBw7BGzjgkLYIPb7zxhuoYzgpI88SJE7XzuNshGPl5/fXX1bjh3MFZwxlU&#10;pEgRfZ4zCsMXIwYD+/bbb79MXt566y39DD7v5MmT+jv/HvrLTk4ILnz55ZfqzOf6Y6OMHz9edQ3X&#10;ElnA7njttdeUTANkifOmXLlyqmt+/vnnaMcORAnjFwJWtGhRff3w4cPl66+/VlnDiYwu4t8qUaKE&#10;Pm8RPPj999/1/EidOrX+zbWGLFWrVk3PDvTFu+++q9cZeUFWsF2YknHq1Cm99gQAkBX0xq+//qp6&#10;BVlCdv78808lasgHsjV48GCVG4i9RXDhn3/+Uf6DvYkeQa8QTGzYsKHKCoSaOdtbtmxRfQHxhjMR&#10;OOIsgd/Mnz9fZYG/sXfRTziGvYEjEDt5wIABek5dD8KNAW4R4DCGS5Qhy1EHDx6MMoIRtWTJkqhS&#10;pUpFGaGLMgdY1Pr166OMMEUZ4YgyREj/NgQoauDAgfp+I1RR27Zti1q0aFHUrbfeGvXFF19EnTt3&#10;Tp8Dhlzre4wi0vv3338f1bRp0ygjuJ5XWAQLDKGJWr58uV5TZGXNmjVRzZs3jxo0aFBUZGSkykKd&#10;OnWiDCmPioiIiNq6dWuUUSZRhlTp6wGyYg6/qKeeeirqiSeeiDJGkD7ugs8wxk5U9+7do+67776o&#10;p59+OsoYRp5nLYIJhvxEGeKk194cUFH3339/lCFMUceOHVPdYgyaqGeeeSbKGC1Ru3fvjnruueei&#10;Hn30UX0PMEZP1MaNG6P69+8f1bJlyyhj7OjjAFm8+eabo15++WV9L3oM/cJPi+DE0qVLo+UFPfHI&#10;I49Evfjii3pdkRdj9EQ9/vjjKi+GbEW9+uqrUQ8++GDUzp079f385FzhDGrQoMFl8sJnGgNYdRW/&#10;8xmGgEfdfffd+lkWwYW1a9fq9eZach699957UV26dNFriazcc889Uffee68+h93y7bffRrVt21bP&#10;LEOs1CZB1pARQ5ZU7/Tq1SvqwoULagvx2nfeeUd/5zPeeOONqM6dO+tnWQQXOHuwRTh3uP/yyy9q&#10;w/IYssK1veOOO1Q2kCdDuKOqVKkSZYiT2jW8n7OI57j+r732mtqwnEGGkOvzu3bt0rMHvYIcYQtb&#10;BB/QCdgc2JzICjwoV65cqm+QlR9//DGqY8eOUYZoRx09elT5Uu7cuaMmT56svAc5QB54L5/x0Ucf&#10;RRUsWFBlxQWy9Nhjj0V9+umnUVmzZtXPuB6wNdxBALx+pNYRScArg6fFXDuNQPHTKCX1DJOORfSJ&#10;aALpVXh2AJ6+fPnySc6cOX1GIYk44TXGG8TdnZXKZ1sEF/DwkZnANUVW8OJ6R5CIYpKK06pVK03B&#10;QS6QFbIi8BQDHiMLwk0DjQk8y3j+jLGkMmURvCC1Dn2CrLDv0TXm0NLnzMGm6ZrGiNUIN68jM4aI&#10;AdEHgJwgL7w/Jog4kIJMtPy+++6T9u3bayYOKX4WwQnKDVx5QX/w05UXoplkNBANQF7QQcgXUUpk&#10;CRjDR+XBl7xwNvHZyBx6DDlBX6FjiFxZBBfImuJ6c60pJUFeyKDDtiBNnKhlu3btVE54Hlkhi8EY&#10;0yoL2CTIA+cQ78U2IUOG96Nb0EMtW7bU5zjnmjVrpjJojGnP/8AiWEBGC3qBfY68cN2JPnKtDTHS&#10;7EwikK7ucM8t9A0lBLyfs4jnsIHRP7yfCCjZWzxPCQvnG88hb6SiWwQfuO6UFHANkReuO2cF15oM&#10;iHXr1un1JpOGbAjOLEomsUXQL8gBz/NePgPdAX/i/YDfyZBAL5FF7G0/Xyss4Q4yQIK///57FRIE&#10;CWOHQ4b0YQxmgJLCSHGNnIQA44j0cwQUxWURvEBWSOEkxYo6SxQHBiyKBaUFkBXkhjQrjJm4wGc+&#10;+eSTSp4g6rzfIvjBdSXFl9QsriuGC3oFmYBQA641Ri+GDAdbXMARyEH4/vvvaw3UAw88EJ0Gakl3&#10;cAN5wdglPRx5wbDZt2+fGrEYxQB54XHOKHRQXIBkDxkyREtZkDNSgzG2H3rooegacYvgA7JCvSR7&#10;nxpsbBdKktAhbmkJssI1xo7hLIoJnMSUtzRq1EhfC2GHlEPG+Zs7ZAryxWdbBC9wyvTr10/r/ZEP&#10;dMDx48e11MklPxAn7FOcLjHB9f/000+lU6dOKhcxwblEKRyOQYvgBrrl+eef15JGAo0EjdAfyIZ7&#10;ZiADOP7QQTFx9OhRlbUePXro6/g8UtapAW/Tpk108PF6wRLuIAJGKhEi6tqoq8QoBq5nBmFxgdJy&#10;H48PeK+rqFBuGMiWcAcvMHypbfnll1+U6GC8ojiQCa61t6zwO4/HR7F8/PHHKh9EyCFk/E6tJrIT&#10;H8JuEXiAEEGc2Ps0D6Fm35UVEFNWEnoAvfzyy9KhQwet77777ru1ERJGj0VwAnmh3rJ///7aJwRd&#10;4C0vbsQbuLITH5nBkfPCCy9oZJNoxMiRI1WPff7556pnLIITZMO89NJLSp6wK5AF9x5TtwBvWUGW&#10;iFhzhiFnZNsAX/LE+7knxO6xCCxArrnWXHfaS8WUlZjy4n2t+ZuAAkSbbM9evXp5nnHAZ0KkINpk&#10;XNHg0yJ4gRP3xRdfVP1AnbW3rMQE1z6mrOAgfvjhh5Wov/LKK/o4dgkBR+xlMiF4DVwKxw7k/Fph&#10;NVMQAOFAuGh2NWLECHn66ae1mQQCxJ1oJWTc9fbxerw5eHXiA15/8OBB9foR4Xr22Wc1Hcwi+MC1&#10;xHClMQTXs2PHjhqNdju3kn4DaMQHeD0GEak18WlKhFxBrun6yGdD6JHJPn36qHKyCC5w/YlU0pCG&#10;LIgHH3wwupQAvYLcuCmavBbvMVEGf+UG3kD/IFOuzHEQksbFTxvhDk4gA5wR7HeMkkcffTS60RER&#10;KCKUNK0BvBYjhci16xyODThiaLJGsy0ioTh+7rjjDjWSSSG2CC5w/YlMP/HEEyoXBAnIXABEjtAh&#10;3rqF6BTpnK6jH0MXmbjrrru047TbfBG4aaA4Yngvd8gaTl9SzC2CC1w/MjKJVmJjkMXpZmySJcOd&#10;5900cH6S5UDaL4BQrV+/Xh5//HG1XT/77LPL7Bnkgi7nTz31lGZJ0JzRIjiBrMBXaA7MNSVzhrMH&#10;ENVm/yMbblYVskHDPJcPuX/T3BMZwaHrZk5gl/DeH3/8USPc6B7+5pz75ptv9DXXAku4gwAcRAgV&#10;nRyJEjHOAAXCHeOVegSMHjoIQ7qpjaIOjvoDgIAhfBg/CBSfR+o4BxbCC4GiJpeoAh5o0sl5jvdZ&#10;BBe4ZhitKBHSbIgsAg4orjVKB48eXT0hyBizRDep+3ZJFPKBrCAD3CFZPMZncyDyXryAdHfEW3zz&#10;zTdrFNNVehbBA7p30imYruOQbQ4eHDbICteTtD6cKhg7HFKknVOu4l5rb/lAxpAbdA3GMnVW9J4g&#10;FRRZ4zMga26fCIvgA7qCaCV1cI888og6ZFx5wfjFEUx3aYxmok3IC5ECt9eDt7xwfvE7GTLIi5tS&#10;zHt4HEcg5J1/Iz4OHovAAn1BnnnmGbVR6G7PNcT+4ByBVNMPgnMEOcFuYXQpryXDAXlgdA/Of3QQ&#10;5w7y4soao0uRQc4i5AR5Y9IKzj10mUVwAccLMsI5gcMNgu3KCk5a7BPkAXsF3UAHaYgQMuQ6ZoiI&#10;cy7xOTzG+5EV5IZzDocP5xGkm+e4WwQfsCPoQg7PgTRz7nCuuGcIjmAcfQQS4DbIDc4YnHbIE2cK&#10;aeTYKc8995xyJ97v6hU+G73EfeDAgUrgP/roI007v1bYsWBBAJqI4GGh5gmBwiBhfq7bMACDBKVC&#10;qjkeH0YmUHeJgCBMGDek52E4o3gQWMZF8RyHE+/De0yUE6Glho7PR8m50QuL4ACKg9m2RLCJUOJ4&#10;4VoCUvqIEHCYUduNwsJJg5HbrVs3NYoxeHiO0gUUFYqLNBuUEbWZkCX3Tg0d8kSWBTMxrVEcfMCB&#10;h7HCIYU8ICsQIBwzXF+uOQcPRJkmjBg7OFkwXLjujJwjnQudQRSSMgNIt9sABxlE99DIBIceugcn&#10;EP0nvFO8LIIDXbp00fMHpyxp5cgL15tzCHnh3OF60+TInYN622236VnC9eYxaviRF4xniBZGEfKC&#10;sYwjGBLFc7wW0kaku3bt2tFZOhbBAcg21xInDNcRWYFco1vIeOC8wfbgjGJEGPKE85YyBcgUJBuj&#10;mcwbxvjwfuQJQo5u4byhbIr3IU+QNhp50izJIrgAoYHclCpVSq8j1xqZQUawS3HaYWsgB+gf7JbW&#10;rVtrFJLMBggUjl1kg7OK92PjIgvolw8++EAfIzjFeed+fsxRUBaBDwKPXG9sC64tdgVygawgJ9im&#10;bsPWRYsW6Yg5shruvPNOtY+JXjPSFj2EnYzuwIGD8wa+g25ybVzsYYKRlDlcD0eeJdxBALwyCAKd&#10;GVE+CAR3IpUYKUSliCbh6YE8YQxhFLsEivdzgJE+Qaqe2/Ec5cRrIPIIE4+7n80do9htPGARHIAY&#10;cycqgGfOvZZul04IN148DGTkBhmi5ol5lG4KFuk6OF64/ighlJj7Hu80LWQLw4cULgxm7+csggMc&#10;QGTCcI1dWeE6Q5wgOFxXrj3XFocNpQQ0yXLJDwQJ/QFhJ6OCz+E93NFFvNd9P/JHHSayyXMWwQdf&#10;8sJ1RV64pvzkXOF6Y9AgLxAuV15w2BBZQN+QqcXnIFfoJz4LncM5xus525idirGEk9AiuEAEEZ3A&#10;9XRlhWuKrQFZxvZAb+CIwR6hyzjOFRw3ZMvwmipVqqjh676f97j6hM9Bz3AOYXxD1nHMuGnnFsED&#10;rjdOOc4e91pjv2DXYmMgH+gMdAy2MDOXud7ICMEm9AXvR77c9/MebFrA67CLKUXw/nzmdFsEF7je&#10;7H1XNriWnA/YofAjfucM4nH4CzoIss3f2LXoG2SJs8qVBT4Hx557TrngtcgUeuh6BB8TGeP8UhcC&#10;CwsLCwsLCwsLCwsLCwuL6wKb02dhYWFhYWFhYWFhYWFhcQNgCbeFhYWFhYWFhYWFhYWFxQ2AJdwW&#10;FhYWFhYWFhYWFhYWFjcAlnBbWFhYWFhYWFhYWFhYWNwAWMJtYWFhYWFhYWFhYWFhYXEDYAm3hYWF&#10;hYWFhYWFhYWFhcUNgCXcFhYWFhYWFjrD/5tvvpE///zT84iD1atXS9++fXVGv4WFhYWFhUXCYAm3&#10;hYWFhYWFheKmm26STz/9VFauXKl/Hzt2TD7//HPZtGmTJE2aVB+7FkDqL1y44PnLwsLCwsIi9JHI&#10;HH5Rnt8tLCwsLCwswhj79++XN954QxInTix9+vSRESNGyG+//SYPP/ywTJ06VRYtWiRZsmSRm2++&#10;WTp27CgpU6aUtWvXysCBA2Xx4sX6vnr16sn999+vr4Owv/7661K2bFlZtmyZLF26VF555RVp1KiR&#10;51+0sLCwsLAIbST+n4HndwsLCwsLC4swBgQ6e/bs8scff8iaNWtkxowZ0qlTJ/nqq6/08V69ekmO&#10;HDnkl19+0ddXqFBBNmzYoNHvdu3a6d/Dhw/XiDik+tSpUzJgwAAl7m3btpW77rpLChQoIOnTp9f3&#10;W1hYWFhYhDpshNvCwsLCwsIiGmfPnpXBgwfLk08+Kd26dZN8+fLJzJkzlWQnS5ZMnyeiTbS7X79+&#10;kiFDBrl48aLeMSkg6UTHhwwZIilSpFCSXbx4cX0sderUnn/FwsLCwsIiPGBruC0sLCwsLCyiAamu&#10;XLmyNG/eXBo0aKBp4QsWLNDHypUrJ1WqVJGPP/5YX3fy5EltqvbYY49pKjkR7h49esjp06fl0KFD&#10;nk8UKVmy5HWpAbewsLCwsAg2WMJtYWFhYWFhcRkSJUokSZIk0Z9EqSHS48ePl0mTJumdeu633npL&#10;smbNqlHuw4cPy4cffijjxo2T9957T6Pd3s3R+Aw+y8LCwsLCItxgCbeFhYWFhYWFX9SoUUMOHDig&#10;zdGSJ0+uaeFEto8ePaop5BEREZoyXrRoUSXV8+bN87zTwsLCwsLCwhJuCwsLCwsLC7+oVauW3Hbb&#10;bfLdd99pB3NqsT/77DPtSk5aebNmzZRk8zgjxCDiFhYWFhYWFg5s0zQLCwsLCwuLy0D99fLly7Wj&#10;OPcTJ05oHffu3bv1+UyZMknp0qUlb968mk7Oc/v27dPHiXYTDa9du7ZGw6dPny4FCxaUQoUK6Zxv&#10;CwsLCwuLcIIl3BYWFhYWFhYWFhYWFhYWNwDW1WxhYWFhYWFhYWFhYWFhcQNgCbeFhYWFhYWFhYWF&#10;hYWFxQ2AJdwWFhYWFhYWFhYWFhYWFtcdIv8Hov0FR4dkeeAAAAAASUVORK5CYIJQSwMEFAAGAAgA&#10;AAAhAOpqLmLeAAAABwEAAA8AAABkcnMvZG93bnJldi54bWxMjkFLw0AUhO+C/2F5gje7SayxpNmU&#10;UtRTEWwF6W2bfU1Cs29Ddpuk/97nyZ6GYYaZL19NthUD9r5xpCCeRSCQSmcaqhR879+fFiB80GR0&#10;6wgVXNHDqri/y3Vm3EhfOOxCJXiEfKYV1CF0mZS+rNFqP3MdEmcn11sd2PaVNL0eedy2MomiVFrd&#10;ED/UusNNjeV5d7EKPkY9rp/jt2F7Pm2uh/3L5882RqUeH6b1EkTAKfyX4Q+f0aFgpqO7kPGiVZAm&#10;KTdZQXC6SOcJiKOCefwagyxyectf/AI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1H3RuvAMAAHMIAAAOAAAAAAAAAAAAAAAAADoCAABkcnMvZTJvRG9jLnhtbFBL&#10;AQItAAoAAAAAAAAAIQB9TPdb40MCAONDAgAUAAAAAAAAAAAAAAAAACIGAABkcnMvbWVkaWEvaW1h&#10;Z2UxLnBuZ1BLAQItABQABgAIAAAAIQDqai5i3gAAAAcBAAAPAAAAAAAAAAAAAAAAADdKAgBkcnMv&#10;ZG93bnJldi54bWxQSwECLQAUAAYACAAAACEAqiYOvrwAAAAhAQAAGQAAAAAAAAAAAAAAAABCSwIA&#10;ZHJzL19yZWxzL2Uyb0RvYy54bWwucmVsc1BLBQYAAAAABgAGAHwBAAA1TAIAAAA=&#10;">
                <v:shape id="Picture 1" o:spid="_x0000_s1061" type="#_x0000_t75" alt="A graph of a graph showing the number of years&#10;&#10;Description automatically generated with medium confidence" style="position:absolute;width:49307;height:195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QpkywAAAOMAAAAPAAAAZHJzL2Rvd25yZXYueG1sRI9Pa8JA&#10;FMTvgt9heYXezCbi39RVRJB6Eqqt4O01+5pEs29DdhvTb98VBI/DzPyGWaw6U4mWGldaVpBEMQji&#10;zOqScwWfx+1gBsJ5ZI2VZVLwRw5Wy35vgam2N/6g9uBzESDsUlRQeF+nUrqsIIMusjVx8H5sY9AH&#10;2eRSN3gLcFPJYRxPpMGSw0KBNW0Kyq6HX6Pgy44TO7peLruqXJ+S7/P7vmtZqdeXbv0GwlPnn+FH&#10;e6cVDONZMp2P55Mp3D+FPyCX/wAAAP//AwBQSwECLQAUAAYACAAAACEA2+H2y+4AAACFAQAAEwAA&#10;AAAAAAAAAAAAAAAAAAAAW0NvbnRlbnRfVHlwZXNdLnhtbFBLAQItABQABgAIAAAAIQBa9CxbvwAA&#10;ABUBAAALAAAAAAAAAAAAAAAAAB8BAABfcmVscy8ucmVsc1BLAQItABQABgAIAAAAIQCdjQpkywAA&#10;AOMAAAAPAAAAAAAAAAAAAAAAAAcCAABkcnMvZG93bnJldi54bWxQSwUGAAAAAAMAAwC3AAAA/wIA&#10;AAAA&#10;">
                  <v:imagedata r:id="rId32" o:title="A graph of a graph showing the number of years&#10;&#10;Description automatically generated with medium confidence"/>
                </v:shape>
                <v:shape id="_x0000_s1062" type="#_x0000_t202" style="position:absolute;left:50;top:19811;width:50852;height:6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LYygAAAOMAAAAPAAAAZHJzL2Rvd25yZXYueG1sRE/NTsJA&#10;EL6b8A6bMfFiYAsVioWFGKNivEkBw23SHduG7mzTXdv69q6Jicf5/me9HUwtOmpdZVnBdBKBIM6t&#10;rrhQcMiex0sQziNrrC2Tgm9ysN2MrtaYatvzO3V7X4gQwi5FBaX3TSqly0sy6Ca2IQ7cp20N+nC2&#10;hdQt9iHc1HIWRQtpsOLQUGJDjyXll/2XUXC+LT7e3PBy7ON53Dztuiw56Uypm+vhYQXC0+D/xX/u&#10;Vx3mz5L4Lp7fTxP4/SkAIDc/AAAA//8DAFBLAQItABQABgAIAAAAIQDb4fbL7gAAAIUBAAATAAAA&#10;AAAAAAAAAAAAAAAAAABbQ29udGVudF9UeXBlc10ueG1sUEsBAi0AFAAGAAgAAAAhAFr0LFu/AAAA&#10;FQEAAAsAAAAAAAAAAAAAAAAAHwEAAF9yZWxzLy5yZWxzUEsBAi0AFAAGAAgAAAAhAANs0tjKAAAA&#10;4wAAAA8AAAAAAAAAAAAAAAAABwIAAGRycy9kb3ducmV2LnhtbFBLBQYAAAAAAwADALcAAAD+AgAA&#10;AAA=&#10;" fillcolor="white [3201]" stroked="f" strokeweight=".5pt">
                  <v:textbox>
                    <w:txbxContent>
                      <w:p w14:paraId="53810843" w14:textId="2844C200" w:rsidR="00C14658" w:rsidRDefault="001F5484">
                        <w:r>
                          <w:rPr>
                            <w:b/>
                            <w:bCs/>
                          </w:rPr>
                          <w:t>Figure</w:t>
                        </w:r>
                        <w:r w:rsidR="00C14658">
                          <w:rPr>
                            <w:b/>
                            <w:bCs/>
                          </w:rPr>
                          <w:t xml:space="preserve"> </w:t>
                        </w:r>
                        <w:r w:rsidR="00D134D6">
                          <w:rPr>
                            <w:b/>
                            <w:bCs/>
                          </w:rPr>
                          <w:t>8</w:t>
                        </w:r>
                        <w:r w:rsidR="00C14658">
                          <w:rPr>
                            <w:b/>
                            <w:bCs/>
                          </w:rPr>
                          <w:t xml:space="preserve">. </w:t>
                        </w:r>
                        <w:r w:rsidR="00C14658">
                          <w:t xml:space="preserve">Line plot of the original Time Series: </w:t>
                        </w:r>
                        <w:r w:rsidR="00C14658" w:rsidRPr="00141321">
                          <w:rPr>
                            <w:i/>
                            <w:iCs/>
                          </w:rPr>
                          <w:t>Monthly Power Generation</w:t>
                        </w:r>
                        <w:r w:rsidR="00C14658">
                          <w:t xml:space="preserve"> over time (green). With the rolling mean (blue) and the rolling standard deviation (orange).</w:t>
                        </w:r>
                      </w:p>
                      <w:p w14:paraId="1826D386" w14:textId="77777777" w:rsidR="00C14658" w:rsidRPr="00555DAD" w:rsidRDefault="00C14658"/>
                    </w:txbxContent>
                  </v:textbox>
                </v:shape>
              </v:group>
            </w:pict>
          </mc:Fallback>
        </mc:AlternateContent>
      </w:r>
    </w:p>
    <w:p w14:paraId="3B70CA31" w14:textId="77777777" w:rsidR="00C14658" w:rsidRDefault="00C14658" w:rsidP="0046517A"/>
    <w:p w14:paraId="71099CEE" w14:textId="77777777" w:rsidR="00C14658" w:rsidRDefault="00C14658" w:rsidP="0046517A"/>
    <w:p w14:paraId="3FC08434" w14:textId="77777777" w:rsidR="0004270C" w:rsidRDefault="0004270C" w:rsidP="0046517A"/>
    <w:p w14:paraId="1EF4689B" w14:textId="77777777" w:rsidR="006C654B" w:rsidRDefault="006C654B" w:rsidP="0046517A"/>
    <w:p w14:paraId="23DFC883" w14:textId="77777777" w:rsidR="006C654B" w:rsidRDefault="006C654B" w:rsidP="0046517A"/>
    <w:p w14:paraId="3E976A72" w14:textId="77777777" w:rsidR="006C654B" w:rsidRDefault="006C654B" w:rsidP="0046517A"/>
    <w:p w14:paraId="2CC4794E" w14:textId="77777777" w:rsidR="0004270C" w:rsidRDefault="0004270C" w:rsidP="0046517A"/>
    <w:p w14:paraId="18D63C37" w14:textId="77777777" w:rsidR="00C14658" w:rsidRDefault="00C14658" w:rsidP="0046517A"/>
    <w:p w14:paraId="7C81F946" w14:textId="77777777" w:rsidR="00C14658" w:rsidRDefault="00C14658" w:rsidP="0046517A"/>
    <w:p w14:paraId="50583517" w14:textId="77777777" w:rsidR="00EB3CAA" w:rsidRDefault="00EB3CAA" w:rsidP="0046517A"/>
    <w:p w14:paraId="1098C8D8" w14:textId="77777777" w:rsidR="00D134D6" w:rsidRPr="00F058C2" w:rsidRDefault="00D134D6" w:rsidP="00F058C2">
      <w:pPr>
        <w:rPr>
          <w:b/>
          <w:bCs/>
        </w:rPr>
      </w:pPr>
    </w:p>
    <w:p w14:paraId="35D0DDF0" w14:textId="1A810B59" w:rsidR="00C14658" w:rsidRPr="00F058C2" w:rsidRDefault="00C14658" w:rsidP="00F058C2">
      <w:pPr>
        <w:rPr>
          <w:b/>
          <w:bCs/>
        </w:rPr>
      </w:pPr>
      <w:r w:rsidRPr="00F058C2">
        <w:rPr>
          <w:b/>
          <w:bCs/>
        </w:rPr>
        <w:t>Stationarity and Seasonality</w:t>
      </w:r>
    </w:p>
    <w:p w14:paraId="20A2FAA7" w14:textId="615A84D3" w:rsidR="0070792B" w:rsidRDefault="00C14658" w:rsidP="0046517A">
      <w:r>
        <w:t>To establish if the features and the target are stationary, each feature was decomposed, this is shown in</w:t>
      </w:r>
      <w:r w:rsidR="00F47694">
        <w:t xml:space="preserve"> </w:t>
      </w:r>
      <w:r w:rsidR="001F5484">
        <w:t>Figure</w:t>
      </w:r>
      <w:r w:rsidR="00F47694">
        <w:rPr>
          <w:b/>
          <w:bCs/>
        </w:rPr>
        <w:t xml:space="preserve"> </w:t>
      </w:r>
      <w:r w:rsidR="00F47694">
        <w:t>9</w:t>
      </w:r>
      <w:r w:rsidR="00672CC2">
        <w:rPr>
          <w:b/>
          <w:bCs/>
        </w:rPr>
        <w:t xml:space="preserve">. </w:t>
      </w:r>
      <w:r w:rsidR="001F5484">
        <w:t>Figure</w:t>
      </w:r>
      <w:r w:rsidR="00656AE7">
        <w:t xml:space="preserve"> 9</w:t>
      </w:r>
      <w:r w:rsidRPr="00496BF2">
        <w:t>a,</w:t>
      </w:r>
      <w:r>
        <w:t xml:space="preserve"> </w:t>
      </w:r>
      <w:r w:rsidRPr="00496BF2">
        <w:t>c,</w:t>
      </w:r>
      <w:r>
        <w:t xml:space="preserve"> </w:t>
      </w:r>
      <w:r w:rsidRPr="00496BF2">
        <w:t>e,</w:t>
      </w:r>
      <w:r>
        <w:t xml:space="preserve"> </w:t>
      </w:r>
      <w:r w:rsidRPr="00496BF2">
        <w:t xml:space="preserve">g and </w:t>
      </w:r>
      <w:proofErr w:type="spellStart"/>
      <w:r>
        <w:t>i</w:t>
      </w:r>
      <w:proofErr w:type="spellEnd"/>
      <w:r>
        <w:t xml:space="preserve"> show the plotted time series and</w:t>
      </w:r>
      <w:r>
        <w:rPr>
          <w:b/>
          <w:bCs/>
        </w:rPr>
        <w:t xml:space="preserve"> </w:t>
      </w:r>
      <w:r>
        <w:t xml:space="preserve">b, d, f, h, and j show the corresponding decomposed variables. </w:t>
      </w:r>
      <w:r w:rsidR="00667F37">
        <w:t>T</w:t>
      </w:r>
      <w:r>
        <w:t xml:space="preserve">he target variable, </w:t>
      </w:r>
      <w:r w:rsidRPr="00141321">
        <w:rPr>
          <w:i/>
          <w:iCs/>
        </w:rPr>
        <w:t>Monthly Power Generation</w:t>
      </w:r>
      <w:r w:rsidR="00667F37">
        <w:t xml:space="preserve"> (9a and 9b)</w:t>
      </w:r>
      <w:r>
        <w:t xml:space="preserve">, is shown to have a downward trend and strong seasonal component. The decomposed </w:t>
      </w:r>
      <w:r w:rsidRPr="00141321">
        <w:rPr>
          <w:i/>
          <w:iCs/>
        </w:rPr>
        <w:t>Mean Monthly Temperature</w:t>
      </w:r>
      <w:r w:rsidR="00135422">
        <w:t xml:space="preserve"> (9f)</w:t>
      </w:r>
      <w:r>
        <w:rPr>
          <w:b/>
          <w:bCs/>
        </w:rPr>
        <w:t xml:space="preserve"> </w:t>
      </w:r>
      <w:r>
        <w:t xml:space="preserve">may have a slight upward trend. The other exogenous features do not show any clear trends. The features </w:t>
      </w:r>
      <w:r w:rsidRPr="003B0DC4">
        <w:rPr>
          <w:i/>
          <w:iCs/>
        </w:rPr>
        <w:t>Sun Hours</w:t>
      </w:r>
      <w:r w:rsidR="00EA071E">
        <w:t xml:space="preserve"> (</w:t>
      </w:r>
      <w:r w:rsidR="00703BBB">
        <w:t>9d)</w:t>
      </w:r>
      <w:r>
        <w:t xml:space="preserve">, </w:t>
      </w:r>
      <w:r w:rsidRPr="003B0DC4">
        <w:rPr>
          <w:i/>
          <w:iCs/>
        </w:rPr>
        <w:t>Mean Monthly Temperature</w:t>
      </w:r>
      <w:r w:rsidR="00703BBB">
        <w:t xml:space="preserve"> (</w:t>
      </w:r>
      <w:r w:rsidR="00893030">
        <w:t>9f)</w:t>
      </w:r>
      <w:r>
        <w:t xml:space="preserve"> and </w:t>
      </w:r>
      <w:r w:rsidRPr="003B0DC4">
        <w:rPr>
          <w:i/>
          <w:iCs/>
        </w:rPr>
        <w:t>No. Frost Days</w:t>
      </w:r>
      <w:r w:rsidR="00893030">
        <w:t xml:space="preserve"> (9j)</w:t>
      </w:r>
      <w:r>
        <w:t xml:space="preserve"> display clear seasonal components</w:t>
      </w:r>
      <w:r w:rsidR="00893030">
        <w:t>.</w:t>
      </w:r>
      <w:r>
        <w:t xml:space="preserve"> </w:t>
      </w:r>
    </w:p>
    <w:p w14:paraId="4EB400FA" w14:textId="77777777" w:rsidR="00CE6DE1" w:rsidRDefault="00CE6DE1" w:rsidP="0046517A"/>
    <w:p w14:paraId="26BA9160" w14:textId="77777777" w:rsidR="00CE6DE1" w:rsidRDefault="00CE6DE1" w:rsidP="0046517A"/>
    <w:p w14:paraId="4FB24EDD" w14:textId="77777777" w:rsidR="00CE6DE1" w:rsidRDefault="00CE6DE1" w:rsidP="0046517A"/>
    <w:p w14:paraId="37DEDFA4" w14:textId="77777777" w:rsidR="00CE6DE1" w:rsidRDefault="00CE6DE1" w:rsidP="0046517A"/>
    <w:p w14:paraId="4D8F610C" w14:textId="77777777" w:rsidR="00CE6DE1" w:rsidRDefault="00CE6DE1" w:rsidP="0046517A"/>
    <w:p w14:paraId="39638269" w14:textId="77777777" w:rsidR="00CE6DE1" w:rsidRDefault="00CE6DE1" w:rsidP="0046517A"/>
    <w:p w14:paraId="34892258" w14:textId="77777777" w:rsidR="00CE6DE1" w:rsidRDefault="00CE6DE1" w:rsidP="0046517A"/>
    <w:p w14:paraId="2AF0E291" w14:textId="77777777" w:rsidR="00CE6DE1" w:rsidRDefault="00CE6DE1" w:rsidP="0046517A"/>
    <w:p w14:paraId="3FE6C633" w14:textId="77777777" w:rsidR="00CE6DE1" w:rsidRDefault="00CE6DE1" w:rsidP="0046517A"/>
    <w:p w14:paraId="0EB3C206" w14:textId="77777777" w:rsidR="0070792B" w:rsidRDefault="0070792B" w:rsidP="0046517A"/>
    <w:p w14:paraId="4F6CE19C" w14:textId="2776AC11" w:rsidR="00C14658" w:rsidRPr="0070792B" w:rsidRDefault="00C14658" w:rsidP="0046517A">
      <w:r>
        <w:rPr>
          <w:b/>
          <w:bCs/>
          <w:noProof/>
        </w:rPr>
        <mc:AlternateContent>
          <mc:Choice Requires="wpg">
            <w:drawing>
              <wp:anchor distT="0" distB="0" distL="114300" distR="114300" simplePos="0" relativeHeight="251665408" behindDoc="0" locked="0" layoutInCell="1" allowOverlap="1" wp14:anchorId="7C03F509" wp14:editId="42F1139B">
                <wp:simplePos x="0" y="0"/>
                <wp:positionH relativeFrom="column">
                  <wp:posOffset>244746</wp:posOffset>
                </wp:positionH>
                <wp:positionV relativeFrom="paragraph">
                  <wp:posOffset>240755</wp:posOffset>
                </wp:positionV>
                <wp:extent cx="5238750" cy="6064273"/>
                <wp:effectExtent l="0" t="0" r="0" b="0"/>
                <wp:wrapNone/>
                <wp:docPr id="1278942906" name="Group 4"/>
                <wp:cNvGraphicFramePr/>
                <a:graphic xmlns:a="http://schemas.openxmlformats.org/drawingml/2006/main">
                  <a:graphicData uri="http://schemas.microsoft.com/office/word/2010/wordprocessingGroup">
                    <wpg:wgp>
                      <wpg:cNvGrpSpPr/>
                      <wpg:grpSpPr>
                        <a:xfrm>
                          <a:off x="0" y="0"/>
                          <a:ext cx="5238750" cy="6064273"/>
                          <a:chOff x="0" y="0"/>
                          <a:chExt cx="5238750" cy="6064273"/>
                        </a:xfrm>
                      </wpg:grpSpPr>
                      <pic:pic xmlns:pic="http://schemas.openxmlformats.org/drawingml/2006/picture">
                        <pic:nvPicPr>
                          <pic:cNvPr id="556963597" name="Picture 1" descr="A screenshot of a graph&#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238750" cy="5362575"/>
                          </a:xfrm>
                          <a:prstGeom prst="rect">
                            <a:avLst/>
                          </a:prstGeom>
                        </pic:spPr>
                      </pic:pic>
                      <wps:wsp>
                        <wps:cNvPr id="332676686" name="Text Box 3"/>
                        <wps:cNvSpPr txBox="1"/>
                        <wps:spPr>
                          <a:xfrm>
                            <a:off x="61187" y="5343631"/>
                            <a:ext cx="5037698" cy="720642"/>
                          </a:xfrm>
                          <a:prstGeom prst="rect">
                            <a:avLst/>
                          </a:prstGeom>
                          <a:solidFill>
                            <a:schemeClr val="lt1"/>
                          </a:solidFill>
                          <a:ln w="6350">
                            <a:noFill/>
                          </a:ln>
                        </wps:spPr>
                        <wps:txbx>
                          <w:txbxContent>
                            <w:p w14:paraId="644F5C46" w14:textId="741689DD" w:rsidR="00C14658" w:rsidRPr="00515DD0" w:rsidRDefault="001F5484">
                              <w:r>
                                <w:rPr>
                                  <w:b/>
                                  <w:bCs/>
                                </w:rPr>
                                <w:t>Figure</w:t>
                              </w:r>
                              <w:r w:rsidR="00C14658">
                                <w:rPr>
                                  <w:b/>
                                  <w:bCs/>
                                </w:rPr>
                                <w:t xml:space="preserve"> </w:t>
                              </w:r>
                              <w:r w:rsidR="00703BBB">
                                <w:rPr>
                                  <w:b/>
                                  <w:bCs/>
                                </w:rPr>
                                <w:t>9</w:t>
                              </w:r>
                              <w:r w:rsidR="00C14658">
                                <w:rPr>
                                  <w:b/>
                                  <w:bCs/>
                                </w:rPr>
                                <w:t xml:space="preserve">. </w:t>
                              </w:r>
                              <w:r w:rsidR="00C14658">
                                <w:t xml:space="preserve">Right: time series for each variable and the target variable. Left: decomposition results (trend and seasonality) corresponding to the variable on th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C03F509" id="_x0000_s1063" style="position:absolute;margin-left:19.25pt;margin-top:18.95pt;width:412.5pt;height:477.5pt;z-index:251665408" coordsize="52387,60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SUmAMAAEMIAAAOAAAAZHJzL2Uyb0RvYy54bWykVdFu2zYUfR+wfyA0&#10;YG+NbMuWEy1O4SVLUCBojSVFn2mKsohSJEfStryv3yElxUncoV32YPqSvLo8PPfcy8v3bSPJjlsn&#10;tFok47NRQrhiuhRqs0g+P96+O0+I81SVVGrFF8mBu+T91c8/Xe5NwSe61rLkliCIcsXeLJLae1Ok&#10;qWM1b6g704YrbFbaNtRjajdpaeke0RuZTkajPN1rWxqrGXcOqzfdZnIV41cVZ/5TVTnuiVwkwObj&#10;aOO4DmN6dUmLjaWmFqyHQd+AoqFC4dCnUDfUU7K14iRUI5jVTlf+jOkm1VUlGI93wG3Go1e3ubN6&#10;a+JdNsV+Y55oArWveHpzWPZxd2fNg1lZMLE3G3ARZ+EubWWb8A+UpI2UHZ4o460nDIuzSXY+n4FZ&#10;hr18lE8n86wjldVg/uQ7Vv/xnS/T4eD0BRwjWIFfzwGsEw6+rxV85beWJ32Q5odiNNR+3Zp3SJeh&#10;XqyFFP4QpYfEBFBqtxJsZbsJ6FxZIkoQM8sv8mx2MU+Iog2UD69wOBknpOSOQYNLgj/Olau1J7oi&#10;lEQh/vpLu/wtDjfBTxiP2iJ06zVqQDAq5YFsuOKWel4GrgOKcHAHgwaa7jX76ojS1zVVG750BoWA&#10;8gze6Uv3OH1xh7UU5lZIGVIf7J4tAH4lum8Q3gn6RrNtw5XvKtRyCdwa1xTGJcQWvFlzMGQ/lBEQ&#10;LZy33LM6HFjh4D8BNgB9thFRHoGFKzho9k0qnWX5ZDafRS4GrYE06/wd1w0JBsABAxJMC7q7dz2a&#10;waXnsAMQkQFPqB60MDfQhdkJYf+pSh9qajgghLBHWWXZJJ/n+Xk+yOoxVOLvuiWx7HrnUM/Et1ju&#10;kx7W/4WwfDw+h0hRvrNsmuVZn5OnAh9l8/wCXTwU+HwSKvz/MIecainKQV+xz/NracmOokNL30n0&#10;lZdUZI/ukqHPhJQoHT7vFCIVsnG8XbB8u25jCY6nAWlYWuvyAEasRmbRq5xhtwJpvqfOr6hFw8ci&#10;HjH/CUMlNQ7TvZWQWtu/v7Ue/JFh7CZkjwdkkbi/tjR0F/lBIfcX4+k0vDhxMp2BOmj/+c76+Y7a&#10;NtcaDKA7AF00g7+Xg1lZ3XzBW7cMp2KLKoazF4kfzGuPGTbwVjK+XEa7a1r36sGg1Y0jeUHEj+0X&#10;ak2vdI9Mf9SD2k4E3/l2tC/RgyoRq+HIas8/lB+t+FLBevEUPp9Hr+Pbf/UPAAAA//8DAFBLAwQK&#10;AAAAAAAAACEA/zBXxvRfBgD0XwYAFAAAAGRycy9tZWRpYS9pbWFnZTEucG5niVBORw0KGgoAAAAN&#10;SUhEUgAABEwAAARmCAYAAAAlNiDqAAAAAXNSR0IArs4c6QAAAARnQU1BAACxjwv8YQUAAAAJcEhZ&#10;cwAAHYcAAB2HAY/l8WUAAP+lSURBVHhe7J0FfF3l+cefUom71t0dCsXd3Z0hg+H8t2EbDBvDNoZu&#10;gw2HMYYMG+4OhbbULW3SpkmjjadJavyf75N7utvbG7u5SSrvr5/Te3POuef197zP732k208KcXBw&#10;cHBwcHBwcHBwcHBwcHDYhJ18nw4ODg4ODg4ODg4ODg4ODg4OPjjCxMHBwcHBwcHBwcHBwcHBwSEA&#10;jjBxcHBwcHBwcHBwcHBwcHBwCIAjTBwcHBwcHBwcHBwcHBwcHBwC4AgTBwcHBwcHBwcHBwcHBwcH&#10;hwA4wsTBwcHBwcHBwcHBwcHBwcEhAI4wcXBwcHBwcHBwcHBwcHBwcAiAI0wcHBwcHBwcHBwcHBwc&#10;HBwcAuAIEwcHBwcHBwcHBwcHBwcHB4cAOMLEwcHBwcHBwcHBwcHBwcHBIQCOMHFwcHBwcHBwcHBw&#10;cHBwcHAIgCNMHBwcHBwcHBwcHBwcHBwcHALgCBMHBwcHBwcHBwcHBwcHBweHADjCxMHBwcHBwcHB&#10;wcHBwcHBwSEAjjBxcHBwcHBwcHBwcHBwcHBwCIAjTBwcHBwcHBwcHBwcHBwcHBwC4AgTBwcHBwcH&#10;BwcHBwcHBwcHhwA4wsTBwcHBwcHBwcHBwcHBwcEhAI4wcXBwcHBwcHBwcHBwcHBwcAiAI0wcHBwc&#10;HBwcHBwcHBwcHBwcAuAIEwcHBwcHBwcHBwcHBwcHB4cAOMLEwcHBwcHBwcHBwcHBwcHBIQCOMHFw&#10;cHBwcHBwcHBwcHBwcHAIQLefFL7vDg4OWyGqq6tl+vTpsmrVKtm4caP06tVLBgwYIJMmTZKoqCjf&#10;XQ7tRX19vRQXF0tqaqpER0f7zrYdpaWl1l577723xMbG+s5uXVizZo2Ul5dLQkLCpjzW1NTI999/&#10;LwMHDpShQ4faOQcHBwcHBwcHB4cdGU7DxMFhK0dBQYHcc8898vzzz8sPP/wg7733ntxwww3y17/+&#10;1YRch/BgxYoVVs9LlizxnQkNWVlZ8pvf/MbIl60VS5culUcffVTmzZvnOyPS0NAgy5Ytk9WrV/vO&#10;ODg4ODg4ODg4OOzYcISJg8NWDrRK1q5dK0cffbQRJbfffrvsscce8uKLL8qsWbPsng0bNkhFRYUJ&#10;u7W1tXYOrFu3zjRUPEUy7quqqrLzHiBd0K7wwLWysjJ7Vl1dne9sI3g2gjXn0aTgWcGU1DjHNe8Z&#10;5B+tBv97eQ7pcPDdA3nkXn5DeoFl8sB9lZWVW1wnDdLkmZSrpKTE6oZ65DzpkXfqxQPX8vPz5auv&#10;vjIyAbLDn4wiL16d+OfVg399rF+/3v4OVi8euEbe+U1ge5Eu+fHAvZSDOvHg397+54OVnXT888Jv&#10;c3NzZdq0aUbucA9pomlCHxs9erTdR17IG5+Ui/J7/carj6ban7qlbKTt4ODg4ODg4ODgsK3CmeQ4&#10;OGzlWLRokVxxxRVy3nnnyZlnnik77bSTfPTRR3LNNdfIjTfeKAceeKA88cQTZk6BMBwfH2/3HnDA&#10;ATJnzhy59dZb5a677pKRI0fKhx9+KL/73e/kggsukIsvvtiE7dNPP10uu+wyOfzww02QRvNg8eLF&#10;JrRnZGTIJZdcYuY/PPvyyy+X7t27S2JiouTk5MhRRx0lZ5xxhuXJA8/8z3/+I6+99prdO3bsWBPI&#10;MR+67rrrJC4uTmbPnm0aM2g0kM6oUaPk3HPPtc/ly5fL/fffL5GRkdKtWzcT6knvnHPOkf3228/O&#10;oXXz0ksvybfffmvkAGY0lIPr/P3AAw9IUVGRJCUlydy5c+Wggw6SY445Rl555RUjmRD4yc+xxx5r&#10;ZUDAv/766+Xll1+WcePG2fO4//zzz7c8Ur98QhgMHjzY6mvEiBFWXur43nvvNQKhf//+kpmZKS+8&#10;8IK88847MmTIELvHH5AM//znP60NKTvtddppp1n9z58/38pOXey///52P+TNn//8Z+nTp49ceeWV&#10;Vi7qjvYmP7QR/WKvvfayZ//lL38x8y3yQdkPOeQQueiiiza1EXVHn3j11VfN9IbnHnfccbLrrrua&#10;1tKhhx5qf3/88cfy5JNPypgxY6SwsNDaZcKECXLKKafIl19+aYQL6Z111lly4oknSs+ePa1eeS5l&#10;p0579OhhJMypp57qzMccHBwcHBwcHBy2OTgNEweHbQQInwi9CKUIywjbKSkp8o9//EPefvttE/wR&#10;qPFLcdttt8nChQulX79+ttMPsQC+++47ycvLk/fff9/+hjxAqEb4R/hFkMYk5ec//7k9Cz715ptv&#10;Nn8XpM010uK5kDhoukBgeOB+hOm///3vRrJwD2THBx98YCYvXM/OzjZCg2deeOGFRkqg3fHII4+Y&#10;RgIaGuQJbY/x48cbsUMazz33nJEFEDKPPfaYfPrpp1bmq666yuoBogATE9KAFCCfCPEQPpAG1B/k&#10;zaWXXmrkCITSU089ZXVCnUFY9O3b1wigm266SY488kjTvrjllluMMCCvpAWBQT1BzECScC9aHb/6&#10;1a/sN5hN8Tt/EskDefvXv/5lRMQRRxxhz8NnyJ133mn5oF55Lnn3QH1xDTKGdP72t7/JF198ISed&#10;dJLVL5ohDz30kLU39UT7QoxBOFFWCDV/UFf77ruvkVOQH2gtQZJAbpEW7QIgub755hsjz6hnSB1I&#10;FMoLIGEgU2g3tHIAJBmkC+QL9XHwwQfbdQgUBwcHBwcHBwcHh20NjjBxcNgGgHYHxAjCP9ojaEKc&#10;fPLJJuhDRqARgJYBwjH+M9jdhxRJTk42oRaBGxMOiAi0SyAoICfQEkBIR2vixx9/NJLi//7v/0zw&#10;h1DgOwLz119/bcI4QjUaGJAHe+65p2lQ+BMmmHAgzHuaKWh8QEDsvPPOm8w5SBNNFsoBaYAGAvmH&#10;jEFbAyDs83xIAYR5NEEgKiBdEOohjBDG0Sohn2g5QKTgbBXChTxBjiDk83sIITQucOaK0A9R8vnn&#10;n5tGB8+CTKEOIB8wSZkyZYppXsyYMcPK/4tf/MIIFTRVIHggoCgDmjLU269//etNWizUHUQN5Egg&#10;aIN3331XdtttNyOlaC+eTbpvvfWWacRwjmeuXLnSyDHahPP77LOPaduQNvWB1gZpUr/UO/UKiQZR&#10;M3HixE3Xhw8fvhl5g9NgiCH6BvVCWXv37m155j7/9kQrBO2Rww47zOqaZ0GskT5te/bZZxuJQx1B&#10;9GAmNnnyZKsjSBk0ZYYNG2Z+d7z2d3BwcHBwcHBwcNhW4AgTB4dtAAixaCKgtYFA/uCDD8rVV19t&#10;AjJaDpAYERERdi+CPiYlCNxg9913N7MeyAiEW37PdTRB0DDhOs/HjIMDHynHH3+8HZjQIAijMQEg&#10;FhCyEa6DAb8ZkDFoQ6Snp9s50iKqD2QLQOOFdNGCIQ0EcjQk0Gzw/G1AbPAMr0wQBpBGaD3we7Qo&#10;nn76aSONeMa1115rWg4I8+SXZwwaNMjS9oDQ/oc//MGIFwR/iAJIA38fH4EkB/VBPaJR4tUJjmEh&#10;Z6h3nkUeIZ08YPqE2RFtEwgIE/KI5oxHYqCBA1mDVgztAFHEbyF0yBsECXlNS0szTRdIo8cff1xO&#10;OOEEI5p++9vfmrkMpAll57nUHfc3BcrpHU2Ba2ij0I7ki7anXDybT0DeSY+0KRsaQJ988omRd+QN&#10;wgpCiuvUmYODg4ODg4ODg8O2BEeYODhsA0AoZUff82PC7n1MTIxpJqCNgeDugZ18NEzQPgEI4BAl&#10;7P7jLwOyAOIFPxiQDGhoAJ4HgYBWAAQEJhUQJvwOTRCPAEBwbgpcIw3ID4R3gJYEwjSEB0BrAc0U&#10;fJKQzi9/+UsjaTDlwA8H6SCgU2ZPoOdvvvPp5ZM84ceF30MaPPvss6YFgQYF90LQcL8HNEsgUCgT&#10;5kYI85AdgcSGR2QA6hfigTrx0sJE6fXXXzfSA2IHkojDA4QOf/un7YG8QzZBjnggfQgprgHIFwgS&#10;iAdMa2hLtGSAV3Y0PCgHbYQfG0x8II+8Ogsse1PwL2swBLvuEV8eSIcyUBf0RbRn0LjhIH/4f6HO&#10;2hOq2cHBwcHBwcHBwaEr4AgTB4dtBAiqntmEB7ROEK4hPzCbwUwEXx4I2R4RgmNPyBOID8gSSAOI&#10;CfxKINijEQF4DuYomJlwD6Y8mGqgGYAg7JEXzQHNAwRmTF1w/Ip2xptvvmlmJRAZAPMctBTQisB0&#10;hzQhASBWIDBaEvQpD+Y2aJnwTH7P8zxTHEibYHmFbCCqDBowpI0gz6cH6ghiCdMgCB/yQ51gvsI5&#10;THqoE/LsOTTFCSqECn5F0PxAiwdzKbRIgpENaGyg0UPdUyfUD/WEqQ2mOIA6hBxbsGCBmWHRxpQX&#10;YN4C2YUDWognyg7BAhnVXNkDQRq0K89BU4ayBhJHbQG/5ZmQWPRByDI0kehv9FtIvKa0khwcHBwc&#10;HBwcHBy2VjjCxMFhG4AnBAcKw+zaoy2B0MwuPr5F/vvf/5omBMQFQGD1fIhgugMQtDmPKQgEAMCU&#10;BzMZtFXQDMDXCf5QcECKQI1A3pIwzjPxd4FfEkgEnI5+9tlnlgbkBs/AvwaOXBHWcXpKnjF5wQSF&#10;dECwdDgHMQC5gt8PTEXQTCGfaH8QNQfhv6l84uAUIghtFMoHceKZCiHwQ7rgHPaZZ54xvyCY/HAd&#10;p6iQIfhzIS2iDKH5AUEDmUGd4TsF7R+ct5IGRzACgrR4BoQVmiH4MSGiDnWAjxRA/iFIeAYEDH5I&#10;PO0T6pEIPZATOF/l92jpEJkGkofnt9RGANIJx6zUGZo+EG6YzQSSPIHP4u9g57xP8kMd4uiVMpFX&#10;NIeoPwcHBwcHBwcHB4dtDS6ssIPDVg60QNBEgCjgQKAOBCYdmHlAOKApgSDvaXQAfEtAhHAekxnI&#10;Exx18h2yxV9Qxk8GB4QAGh+kiXYFwjgmPGg2oHXRFCAKvPzwHT8chCqGpIF8IF8QH6RBnviOBgua&#10;GhyUAd8hkAKeHw58l3A/JAl5BhAE3IdWCJoV+DlBI4bvaJ9QT97fgKnOKxvXIIi8cMfcByBcqGvq&#10;nDJDmHAvZaEOvTqBzIC8oN7IP5oq/BYTHq5hloPZEfcGA3knHcpKeUiHOvDAM7lO3UFu8Fx/oClD&#10;2dHkQHODNvLyw3k+KV8gAeKBuiC/Xv1RVrRfqBv6D2XwfJLQ1l76aI/QpvQZ6pV+hBNe7uf3AM0V&#10;8o4WDunzW/ISWAYHBwcHBwcHBweHrR2OMHFwcAgrIEteeeUVE5ohDAj1CzGABswuu+ziu8vBwcHB&#10;wcHBwcHBwWHrhiNMHBwcwgo0DPCngpkKGhBoheCkFv8fTWk8ODg4ODg4ODg4ODg4bG1whImDg4OD&#10;g4ODg4ODg4ODg4NDANx2r4ODg4ODg4ODg4ODg4ODg0MAHGHi4ODg4ODg4ODg4ODg4ODgEABnkhMi&#10;3n//fXnzzTctSoTzy+Dg4ODg4LB1gMhWhBonwpSDg4ODg4ODQ3vgCJMQ8Yc//EGWLVsmhx9+uCNM&#10;HBwcHBwcuhgQJRx33HGHPPzww7LXXnv5rjg4ODg4ODg4hAZHmISIu+66SxISEuSyyy7znXFwcHBw&#10;cHDoapx44oly3XXXye677+474+Dg4ODg4OAQGpxqRIhgF2vjxo2yYcMG35ntC+Xr10u1Hg4ODg4O&#10;DtsaeEc7ODg4ODg4OLQXjjBx2Aw/VlfLNUuXymnz58sZCxbIXStWyPK6Ot9VBwcHBwcHBwcHBwcH&#10;B4cdA44wcdiEaVVVclVWlvw5N1c+XL1a3i4tld/l5Mhvs7NlRX297y4HBwcHBwcHBwcHBwcHh+0f&#10;jjBxMNRu2CD/LCqSryortVdot/AdG/Xaa6Wl8mZJiWx07m4cHBwcHBwcHBwcHBwcdhA4p68h4u67&#10;75bY2Fi59NJLpXv37r6z2y4W19bKlUuXmmaJkSUB+EXv3nLHkCGS2rOn74yDg4ODg8PWB5y+Xn/9&#10;9TJ16lTfGYcdAevXr5eGhobtzn8NpXELdQcHh85Ajx49pFevXr6/HDw4wiREbG+ESVZtrVzeDGFy&#10;sY8wSXGEiYODg4PDVgxHmOyYmDNnjrzwwgvSU9cpWxtpYvnR5XZbF9w77eQrh/6QX4dnxU747aaf&#10;RV6daODgsOOA8c4B6XzggQfKIYcc4rvi4MERJiFieyNM6jZskBuys+WBvDzelr6zCu0eUVq+e4cO&#10;lUv69JGdtrOdGwcHBweH7QuOMNkx8emnn8oXX3whRx111FaxLmO5ZGsmXWVj0sz37jt1s+8bNrZM&#10;nnTfSaS6foMUVdVLQmQPSY2NgOvQ3/tuCABJddN/zREr3j1kCmJkY0A+uuu5DfrjxjscHBx2FOy0&#10;007y5Zdf2udll13mO+vgwREmIWJ7I0zA9KoquT47Wz6vqBALlqxdo6e+PM/MyJDbBw+W/pGRdp+D&#10;g4ODg8PWCkeY7Jj4/PPPZdmyZXLBBRf4znQtNujquqRmreSU1EhpdYPERPSQpJhekhEfKb0TIoyU&#10;aA6FVQ3y5uxV8vWyEhmUHCtHjs+UCf0SJarnllrAYN1GkfUbNjZ5HazXTM3Kr5LVNfUyOjNO+idF&#10;b7ZHVqr5/T57tQxMi5ExmfGbXXNwcNh+AR3w3nvvyYoVK+SSSy7xnXXw0P1Whe+7Qxvw1VdfmY3X&#10;rrvuamzc9oA+EREyJDJSZtfUSNHatTIlPl5+1b+/XNm3ryNLHBwcHBy2Cbz44ouy9957S79+/Xxn&#10;HHYEsNBfvXq1TJw4sUvWZes3bpSqunWyqqJOflheJm/OypfXZq6UzxcXydz8Cpmh575aUiLfZ5fK&#10;TxtF+iVHS68eW+azfu16+WZpqTz2Zbb8mFsmmXGRUlxVL58tKpHKurUyIiNWIntuvlFHui98v0Je&#10;nZknOaU1snbdBonQZ0f16mGaJKCwsk5embFSnv4qx54/PadM8srXSM/u3SSmV3dZWlwtD3+8RF6e&#10;vlLm5FVIWlwv6ZcU7TSLHRx2ECxZskSqqqpkypQpvjMOHhxhEiK2R8IEUBIi5Syrr5er+vaVq/v3&#10;l3jnt8TBwcHBYRuBI0x2TECYlJWVyeTJkzt1XbZuw0b5emmJEQ1vzlolL/yQK18uKZW6tetleHqc&#10;HDa2txw5obfsPiRVRmTESUFVvbw1Z5Wsrm6QIWkxEhf5vzVWcUWdPPPNCnnsq2yJ1fPn7zVYztht&#10;gEwdnCINGzbIf+cUSHpshD43dhMRgnnPC9/nyos/rJSI7jvJwqJqeVuf/8PyciNSVtc0yIcLCuXZ&#10;bzVfWaVy8Oh0OX5yH8s3f78zr1AW5Otv5q6SSr3/jKkDzQzodS1LRlyEDMuI1VQcaeLgsL0jKyvL&#10;ESZNwBEmIWJ7JUzQLHm5pERWNjTIfomJslt8vPRwuwsODg4ODtsIHGGyY6KrCJO16zfKRwuK5Iec&#10;Monp1UPG9E6Qw8dlykk795NDxmTI6D4JkhEfJX0So2RYRpyM1utrN2yUjxcVS1ZRtSRE97S/P1tU&#10;JE99s1xm51XKPiPS5MK9BsvOA5NNSyQxppcMS4uVBQVVMi1byzggUZJjImT9hg1GjjytvztoZLpc&#10;eeAw/U2SZCZESlntWpmmeSJfy0pqJDUuQk7Zpb+cPKW/jNI8TB6QZGY5vXp0t3wkxvSUKw4cLkeM&#10;6y0jMuIlq7havlpaIrsNSpHEaBc1w8Fhe4cjTJqGI0xCxPZKmBSuXSsvFhdLgX7unpAge+jRazsq&#10;n4ODg4PD9o1///vfstdee0nfvn037cI7bP/oKsKESDYDU6Jl35HpctDoDNlneLqM75cgqXGR0rPH&#10;lj7u4qN6yNg+CdI/OVpm5lbIu/MK5dNFxTJ9eblkJkbJ2bsPlBMn9ZXe5l/kf/03qmd3idHj/fmF&#10;5lsEsuMj/d2jn2fLBE3v4n2HSN/kGOmdECXj+ybKboOTZUzveBmjaR2nzztyXG+ZNCDRCBjQs/tO&#10;RuJM6pckewxNkQNHZcjwjDhLMyW2l5XpPU2LdCFXHBwctm84wqRpOEnYYTOs27hRajZskI36vV4/&#10;N+jfWxtQS11cWyuL9GjYSvJHlKGsNWvs4LuDg4ODg4PD9g8iy6BBMiglRtLiIiU6onsLRF03M8M5&#10;ZHSGXHvYSNlraKqMzoyXXx86Qm48cpQcNCpdYqO2NIXmmVMGJ8uh4zLkw4VFcut/F8ijny2TMX3i&#10;5fIDhkmfpGjfnZqnnboZYbO7PvuI8b1lXL9ESYuPlB6E3tkM3SSyV3fpr3nPTIjyy3c3GZwaI0NS&#10;Y+WLrBLzz+Lg4OCwo8IRJg6bYa2+FOt4Mf70k32u953fWvBtZaWcu2iRnLpggZymx8/0+E7PdRXW&#10;az0RVegXixfLKfPmyanz58ulS5bIV3qO0IEO2yG0XQm76FrXwcHBwSFkdOtmGh1XHjRcrjt8lOw3&#10;Ik2SYggd3DTZEt2rh5w4uZ+kx/aSBQWVcuT43vLrg0fIgOQYvdocSdN2RPbcSSb1S5TcsjqZl9d1&#10;6ywHBweHroYjTBw2Qy0kiU/QR1PC+741YEZVlRETLxYVyZzqajteKi6Wny9ZIj/q967Ad5qna5Yt&#10;k38WFlp0oVmaj2f0+3XZ2fJ9F+XJoeNQvm6dfFxeLo/k5cm/tZ1z6uocMebg4ODQBNauXWuRFzBj&#10;ztb34kafpkK1vh9//PFH+fLLLzed59758+fbOcIDe/dWVFTI999/L998842UlpZa+MvtBWh0EG44&#10;Lqpnq82IMOW56uARctuxY+W8vQebZknzGi2hobvmZ9KAJGlYt0FmriiXcO4SbNz4kzmkxXeLg4OD&#10;w9YOR5g4bAbMcdg9B3X6ubUQJuTpmaIimVdTg8HwZseCqiojKbx8dxQwVypoaJBiPRCSMVl6o6RE&#10;pmv6m+VJFy7T9Nxreg2NHYftA8vr6uQyXfgfMXeuXLl0qZy5cKEcM2eOvFtWtl0t4B0cHBzChdra&#10;Wvnhhx/k8ccfl1deeUU26HuzTufS9957Tz777DNZtGiR5Obmyrp16+S7774z/zOffPKJPPnkk0ae&#10;QJa89NJL8sYbb8ibb75p18vLVXjfgYFZzYR+STJ1SKo5me04dJMBKdFm8jMnv1Lq1oVH53hNwzpz&#10;VHvbf+fJXz7Jku+WlkpV3VrfVYfOAGuWDRs2SsN6Z0Lu4NAaqHTn4NAISAAjTHx/16uwv7X4MKlY&#10;v16Wrlnj+2tLZOkCjLx3BCCNfqiqkhtzcuSixYvlYhWa79EF3teVlZKt6QYDdYn2QakuAh22fUCH&#10;3KVt/u+iIlkHOcJunh7zVRi4etkya2sHBweH7RU4U33ggQfsePjhh+XBBx+07w899JARIU2RxrGx&#10;sXLwwQebg/w1+g7v3r27zJs3T7744gsjQ9AiGThwoGmXzJgxQ8aOHSuXXXaZJCYmyscffywzZ86U&#10;uXPnygknnCCXX365LF261I5g4NkO4UViVE8zFZq9slzm5rffLAdtFUIgP/zpUgtd/H32arn5jXny&#10;5Fc5sqZhazMC375BBKR7318siwqrfGccHByagiNMHDYBamQzDRP9vrW8vnqpcBrl097YAnouUq/1&#10;DHatvdC6mFFdbULxn1askLdLSuR1PW5avlzuVAG6pBlCpMPy5NDpWFFXZ5okW/Q/bePFNTXyRRf6&#10;0XFwcHDoaKAZUl9fL4WFhfL+++/LrFmzZPXq1UZ8YFrTFHr27CkZGRlGgHgmJzk5OaY9QqRBIjK8&#10;/fbbdg7Nk+HDh0taWpqRKPn5+bJy5UqJioqSwYMHS//+/SUuLs7Mcjzwmzlz5pi5DnlCU6UjzFN2&#10;VKDNsuugZIumc+c7i+Qvny6VGSvK5L25BXLbm/Pkly/MlIc+zpIP5xfKsuJqqalvak30k6yuaZAn&#10;vsqRV39cJfuPSJPbjhkntxw7Tg4dl2lObP/9wwqprWfV6TQ2OwoQm5CU07JXy4MfLZGXpq+UBz/M&#10;kuySGq423uTg4LAFHGHisAkQJRYhxyNMdFLdWkxy4nr0kH10wRXhW3Btguavm57bX69Fd8Du0hqt&#10;A3ymfFlR0WhuQxr6SV19o0LyqoYGide8kY9N0O8Jem5qfLyk6oLQYdtH0dq1pnHVFAjD7eDg4LC9&#10;Ijk52TQ89t13XxkzZozceuut8pvf/EauuOIKI0KaM0tEQOM6RAYH3/v06SMnnniiHH/88Ua8QJj0&#10;0Pem9xx+w708258A8c55gDBB4wTShM/1652WQrgxJC1WbjxqtOw/Mk0+WlAk174yW+79YLEUVNZL&#10;TGRPmbmiTP74/mL59Uuz5ZY358u/pi2XIr3mL4Cvrm2QJ7/Okf/MWClHT+gtF+8/VIZmxMno3vFy&#10;4d5DZP8R6fL8tFz5YEGBrN+wdaw7t1fMyi2Xu99bZA6Grzl0hLbjGvnrp1lSXNXgu8PBwSEQjjBx&#10;2ARIgOoNG0yTAxIAssDMD7YSnJmRISekpW3WaWO6d5efZ2bK6XqtI1DY0CALMAUKUg8Nem54TIwc&#10;lZLSSJr4kNyzp/xM83R8amqYfdY7dBUGRkVJirZrMLCAH6nXHRwcHLZXYO6CdgfaHvglqays3PSJ&#10;OU1ThAnn0SLB/AZHr3yHLEnV9yMaKxzcw9/x8fGycOFCWbVqlTmCRcsEzRJIEXydZGVl2TPS09N9&#10;TxdJSkqSY445Ri666CL7JH9N5cUhNKBlMqZPoly+/1C564Rxcvl+Q+VO/bz9+HFyw5Gj5M4Tx8vd&#10;ehw5PlNWVdTJo59ny42vzZUP5hfJqvI1sqSoSp74Ikc+1L9P3bW/nLP7QEmJ+d9mUqJ+P2ePATK5&#10;f6KRJjNwMNvFoA+trqmT+fkVUrt2+yDhKFN5bYP87dNlRmVdc9hIOXv3QXKZtit1/hRmUU7Dx8Eh&#10;KLrfyjaBQ5uBx3fUSbHLba1n860dDRs3yodlZbJUFyeYk1AqCIqMrURLAnJkzYYN8o7mEd8qQ3Rh&#10;dPugQXJV//6S2oQw217gO+U9TS8L0sRvl8vDQYm6iOjb1+6bp4vHUZqnG3SR9wtdEPaOiPDd5bCt&#10;I1b7HhFyML3ZbCmhC5CDk5PlV9oH6Z8ODg5djxdffFH23ntv6dev32baCQ7tB6QGpMXnn39uJjBF&#10;RUVyxBFHGLkRDJAdOHHFdKekpMSIlwkTJpg/E3yWoBUySN/j++23n2mY4CAWEx9MgNA+wUQHUoYo&#10;OdOnT5dRo0ZZ20ZGRtrzaV+eyToM8x18rUyePHm7WZdtTSBqTlpspIzMjJP+KdESE9FTevXoLnGR&#10;Pc1kZ0K/BDlwVLqMyIiVFWVr5L35hfLZomJ5f16RFFTWyalT+stpu/aX2Eg2mDYfl7H6rCHpcfJj&#10;brlMX1EmI9JjJTWusY07GxALbCC+/EOeacxU16+TsX0SJLJn177jyRd5yS6tkUWF1fZ9p526Sa/u&#10;ul7Xz9bglRl58k12mfzmyJEyeUCStkI3bcsYWbdho5nnDE2P0SNW73Tz5o4ISGlI7SlTpvjOOHhw&#10;hEmI2B4JE0xw3lm9WlapYBinZarRv09MS5M+W5Hg/7wuzqbpYg3fIKOjo+WuoUMlsYPIEgBxtEgX&#10;dt9omoGce7wu0s7JyJADkpJkRk2NfKuTzB66mER43prqzCE8SNXF/NOFhZu0rtK03x2enCx/GDJE&#10;hjoNk6ah9WXmffrV+fRx6Aw4wqTjEK3v3REjRpifETQ9ID8GDBhg2idNAa0P7ttnn32MWOnbt68R&#10;H7QP5j1Tp04157CZmZlGkKBVAoGCz5IIfZd653jGnnvuaaRNMKxYscIRJh0NHU6NwvmW4wpChRDJ&#10;CNxTBiZJRnykREf0lP1GphlZstfwNP17S7LEoKeSYnpKUnQv+XB+sawsr5OJ/ROMlOkK1K1dLw9/&#10;nCXrN/4k2SW1UlLdIOP6JkhUr84jTSBI6tZu0LpYI/NWVcgXS4rl1Rl58tIPK+WjhUXy6eISmbWy&#10;XJaV1spyPfL1vuWlayy/FWvWWV2iHeQ9K6+8Vh78eKmM7ROv7TFAInp2byQc9RicGi3fZZfJooJq&#10;OWBUhl3zYASS1oNnrt+eOZVn6aOsB7i5eeuDI0yahiNMQsT2SJigvfHm6tVStX69mZUUrVsnJ6Wm&#10;Sj/fTk5Xg8n6Tl0Q1Wo+x+niigg0p+mCzd8cJtzoqW2LKcaKhgZZXl9vjnFBXPfucrLWzSW68AOv&#10;lpbK7NpaGah1hcZBR2m8OHQdPtCFOBpYaTruMV17YOhQuU0X8VvL+NgaUaZj9NOKCguxjc8fxi5j&#10;I8pp4zh0IBxh0nEoLi42J61ol6AxgukMn+PHjw9a12h/YDbTu3dvI0RSUlJMk4T1E2Y4HHwHrKUS&#10;EhLMSSwEivc8HMfyO0gaCJSm4AiTrQXdjBgZmRkvuw1KltF9EkxbxBPemwLaDr0TIyWyR3f5aFGR&#10;aT2MVuEeLZbOxldZpfLe/CLB5Ghk7zjTNimrWWtaNIGaJp7mR3XDeiM46tdtsLJ2b4XWB7/lqGlY&#10;Zw5vK+vWGjmTVVwlXy4uMZ8vb/yYL19mrZYlRTU6drrLpH6JsvfwVOmTECk1+ptlxTWNmjnLy+WH&#10;nDKLPPTJ4mKpql8rg1NijMQCaJdMyy6Tn+8zRIZnxG8aX3xG9eohKdE95fXZBRYZCXLIy9v3+swn&#10;v8q2+vhOn718da0kR/eSBD08cB/ttXb9RunZneduXnau55bVysvTV8o78wotn1lF1XpBJFHTpa7W&#10;aN3xjF493NjtKjjCpGl0004cuHHu0Arcfffd9kK/9NJLbUGwPYCILxctWiTl69dLH13AfKkCznOj&#10;R5sGxdYAwgofOWeODGDHKTpaXtZF2g+77CKDO2F3f3ZNjdyhi7GXdbHYX9PH5AY/JQNUWM5raJBL&#10;Fi+Wt1evNse0fxs+3Agdh+0LJ8ydK8vq6mTXuDj5l/aDl8aOlWN0se8QHMwndy1fLo8VFkqNzxFj&#10;rApKl+jYuR4zOp+Q5OAQbhCC9vrrrzfNBUeYhBeY17z88sty+umnG7nBEjImJsa0TroamAmx4D//&#10;/PO3m3XZjgjCC//zO11vqYB/9u4D5MzdBkoPFcLrVaBu2LBBBeyO0+ClP0N4nP3ENEmNiZAHTp9o&#10;GjUvfLdSHv8qR87dc6BctO/QTffmla+Rt+asklkrKjRvODZupApGZMbJWVMHSP/kmE33rl2/Qb7N&#10;Xi3z86vMb0tGXISRCEuLa0wjpG7dRk17vVTXr7e/MXVCGwRzoEEp0ZKZECnJsRGSFN1TenbfyUzT&#10;K+sgWjZIzVr9/dqNsnFjI8nxw4pyeXF6rkzulyR7Dkux+16enmffrz50lMRHba7pw2/Wb9got781&#10;Xz5bUiqXHzBMRmXEmQbLU9+skH6Jkeb8t7phnSwurJG4iJ5y4i59JS22l2Rp/gsq6qRG223t+p9k&#10;YGqMHDexjwzT33vPXlpcLX9+f4ms0Poanh4rP6G5U1ojWtUyrm+8JET2kJLaRuf54/smyMGjM32m&#10;QQ6dBdrpnXfeMdPGSy65xHfWwYPTMAkR26OGCRFyXigqMrVKSIkla9bIYcnJMiI62ndH14Kd6ldK&#10;SuSMzEwLM/xRWZkJX50heGF+wW45pMiE2Fi5dfBg0yYBaLo8rwJ0Xn29aR8cmZLi/JdsZ6Btf79i&#10;hUzUtj8wKUk+0L64twoLOzejhr6j4+mCArkjN9fCkzeuIrvJWl3gEaYbEyZXdw4dBadh0nEg1C9a&#10;JocddpgMHTrUzHKIoLM1rIOchsn2gZ49dA2aEi0ry9bIJ4uKBUWNOXkV8rdPl5qWxOLCatNGiYro&#10;btoeO4V5jH+9rFSe/XaFnL/XIJk0INlMVkZmxBrpADmSHNNL8spq5V/TcuWpr3NkXl6VJET1lMzE&#10;SInTPJGb6bnlMnNFuVTpbxYVVlkY5se+ypaP5heb/5H5+ZUyLWe1LCggFPMGiY3oIYnRvYwUGds7&#10;UQ4dmykn7txPjprQW6YOSZGh6XGSFhdp97FGZ16jj0f36mGaHlzDj0zfpGjpkxQlY/vGG7HyZVap&#10;zNS8kA5RcX6+92AZlAqJs3md2fP06J0QZfn+XvP26eJi/W2F7DM8VX558Ag5bGyG7KF5GZERJ1nF&#10;1fLBgkKZsbzc2qOkeq1s2CiyXt/x8/Kr5LPFRdZ+EEqzV1bIE1r2stp15mD2jN0GyJ7DUi1cdVTP&#10;nWTuqgrJLa+XiB66Rli/QdOvkA/12fyePCfG9LQ2QKCHJCqtabD0ILYgsyCPHMIDp2HSNJyGSYjY&#10;HjVMVtbVyakLFkhSz562i/5sUZH8ccgQOUUXRFsDbs3JkbtUAPt00iSZVlkpv16yRGbutptMbsKe&#10;OZxA6HtEF4pXL1smY2Ni5IWxY2W8foIFNTVyitYbn2O0Tzw5apSFFHbYfvBsYaFcqS+SWwcNklHR&#10;0XLWwoVyXf/+8psmHB3u6Khev17OW7RIXi0paSRL/KFjCdLzcR0nHREK3MHBaZh0HL7++mu54YYb&#10;jCTBzIYlJD5GfvWrX3V5XTsNk+0LkBIPfZwln6vQHx/ZQ6YOSZaUqAiZlVcuuWV1MiglRi7Ya5Ds&#10;MyJt03vGE6pXrF5jvjL6JUVJZK8em+gBrterUF5Tj48PzIT+12e5hsB+y+vz5LvlZfLKJXtucjzL&#10;teKqevnje4vkq6WlRlQMSI6WXQcnydTBqTIkLcacr3Lf+p82ypzcSnOimqtCf3dNIz6ql4zuHScT&#10;+yZK/5RIqV/bqB2SEhvR6OulV3cjQiCHeuhnRM/Nw2m3FeRj3fqfZFlJtVRqWSN6dDeiBzOenk2Y&#10;OPEbTN8LK+pkhdZ9fkW9JET2sjJCXPhusvtWVdbLgoIq+94nIUqSYntJhI45/s4vrzX/KtN9hBH+&#10;TyByIGumDErezK8KGjWra9ZaW8VEdDefMXnadt9r/eOnpWHDRjNB6p0YpfXbzUJZLynSMtWtNw2c&#10;VE2Xdhiv94zvG2/9pEHL3UMrErMwR6a0HrSH0zBpGo4wCRHbI2GyeM0aOUsFf7RL9sa0JD9fblIB&#10;EdOT0Kft8KBSBbBzVQD7pKxM8vfc0zRNLpg/X97feWc5VBduHQ38uzyclye/yc42nxUvjRkjeyQk&#10;2LVvKyvlbM1bdm2tDFFh+hm8+Gv9OWw/OHfhQnmrtFS+mDxZVmtfPE3HyVnp6XLvsGG+Oxz8UbJ2&#10;rZyjdfa+jtctCBNdzB6TlmbjBHLWwSHccIRJx4HwwJAShBJm7UP9shYaO3as746ugyNMti8gnqCh&#10;MCevUoalx8pAFYwRhDFZmZ1fLn//PEcie3ST244bL70TIqS2YaPkrK6RV2fg86PYTGRGZsTJAaPS&#10;VOhOMmF6SXG1vP5jvszNr5Kzdx9o2g6eLw7Sm66C+jUvz5FL9hsiZ0z12xDRa1xfVVknH8wvlon9&#10;EsxEhYg/gb5ZuI8DvyT16xpFLAT32Ijupj2jL0U7t72Csq9bv0HbY72s0zYAkb26S3wU7/uWyt5Y&#10;dxv0d7na9s9/t0I+XVQs62BUdK6J0HrEj8yY3nGSX16v7VgpRdWEJm90RswniNB6HtcnXvYfmW4a&#10;OhkJkWHXRNreQL07wqRpOOrNYRPwMwC7HNejh0TvtJP00MkFzQrPM3ZXgAH8fVWV3JKTY8QEHfaZ&#10;wkIzg+mu+SzURVtngBpY1/jVoqRgnuOBkMI/qRDIZFyvn5gdOGz7oO9VaDvj6JU+OCgy0szTcPgb&#10;oW292q8POGwOiJBhzfgWGqnXmGccHBy2LeCvBJKE0L9ExiGSDXOlg0P40c00E44Y31tGZsSbpkgP&#10;FYTRZthvRIb88uDhUr5mvfzlk6Xy8MdL5dr/zJIbX5tnWh0n7txfzt9zsKTFRchbswvkN6/OlSv+&#10;/aM8rPdCXuw9LFWen5Yrd72zSJavrrE+jO+UJ77KsYgxx0zs7ctDI6yHa7/vnRAt5+45SCYPTDJT&#10;kWCObBkfmMvER0VIenykHUkxvXyaHdu/0E75e/Xsoe2kZU+IsgMNm9aVnXsIFb6TaRBdd9goefHi&#10;PeTp83eTx86ZIv/8+VS5+6SJcv5eQ+TGo0bLcz/fTY+p8rujx8jpU/qZGdPpu/Y38yE0Wx79Yplc&#10;8/IseX9eoWkPOTiECkeYOGwCESwQ9REIo3Syx2ZwjQr/XUmYEEL4/7Ky5MG8PClWAbVS83h9drb8&#10;q6hIIjSPOJbsDFAHHhGyTj+9dDmP4Ew0neRevYxMgTRx2LaxXtsR7YhLlyyRq5YulaX19VKr7Tqt&#10;qsrIRMJNQ9o5BAdk66np6TIB4cp3zqB1OEGFrJPS0uweBweHbQtocLz00kvmx2358uVSWloqb7zx&#10;hmzQd7ODQzjBK4KNKNMM2PS64EvjH5MHJMnxO/eR7/C3saREEiN7yaX7D5V7Tp4gVx40XC7ad4jc&#10;euwYeeD0yXKbfl6831C5/bhxcseJ4/X8WBXGR8rMleVy6xvzZF5+pfxnZp7MWlkhp6nATThkf0AC&#10;NBIhjQff/TLlEEb8r653kohePSQtPsp8uIzqHS+ZmOb0UPmk+04WMShK22lQaqwcPq63XHbgCPnV&#10;ISPksgOGm2PbO7Wdb9N2jo/sKX96f7H8+/tcMwFycAgF2xRhwgsZVaHvvvtOvvjiCwtrh3oo2KgL&#10;ca5hX/v999/bS9wD13JzczddW7169aYdEa7hKMy7hsOwHRUIhNRKDISJHkaY+EiUrgB2qI+uWiXf&#10;VVYygzae9OVpTm2tEROo/ncGnUMdeIQJwjSECWQJZ8rWr5deOrH37dXL+lWd776uBvkj4pFpwPjO&#10;ObQOaDNdm50t/y4qkkXa12jzJXV1cs2yZZKjn7E6Phxh0jz2SkiQ2wcPllgdGzowzHHy0amp8qeh&#10;Q2U35+PHwWGbBOslwvweddRREhUVJdHR0bamcnDoTCBQoyly/MS+8vvjxsmfTpkod588QY7RvzMT&#10;ojYJ3TERvUxLZbchqXKsXps8MFniInuZicjRE3vLjUeOstC8V780Sx79fJnsPiRF9hqW5sw3tmHQ&#10;dJBacVG9ZLfBKUaa7D082bRNCBftNOIcQsE2RZjU19fLl19+Kc8++6w899xz8uCDD8ozzzwjNTU1&#10;snDhQrnvvvvkL3/5i9x///3yj3/8QwoLC+138+bNs3N//etf7fOxxx6TIhWEwJw5c+Tee++VRx55&#10;RP785z/L448/LiU4KtwBQZQcBJt4Pw0ThP+uEv/z1q6Vedq2Nvv5Q/8mTxACaJ2Q544GaaE9AvhE&#10;WGY/zUgJ/Y6iJaGYe2re0MrpauToWHm8oEBuVqH/5pwcc1qa39Dgu+rQHDZom/5T5wfrewj7vv5H&#10;6+Ns+KOKCtOOwJeJQ9Ng/sD5MY7gGKNHJSfLM6NHm88htxh1cNg2kZaWJrW1tfLtt98aefLmm29K&#10;RkaGTpNuTDt0LuhziTER5qdiVGa8OU1tPRoJlX1HpMmdJ04wHymE2j1vz0E+XxsO2wNo47T4SLl8&#10;/+HSOz7KIhvhvNfBoa3YpgiTiIgI2W+//YRIyA8//LAcc8wx8vHHHxsh8u677xqhctttt8n//d//&#10;GYGCA7AGFRJ5oa9X4YbfXXXVVTJ79mzTKOH+V1991ZyD8bsrr7xSpk2bZhosLTGQ21vIOkqLSQ6f&#10;sT16mMkBHgZMw6SFuugo7KTptlTLxWvXdgqhQw1gisPki0CNhgmfpI0WB8IhoYTRNPFMm7oKy+rq&#10;5MbsbDMl+Ut+vjmrvWzJErlDF7dN+Xwhv5THQaxtIZyaQoHWYYP2BYixBkhGhyYBSecRjZjQMa84&#10;ODhsuxgxYoTss88+po372muvmXbJiSeeuN2tiRx2BECa7CTDM+Lk98eNlX+cPUXG92t05u+w/YB1&#10;O35krjxwmIUq/mB+ofyEE9kwA7kRqwW3kt4+sU294XqoIN+3b197MS9atMjMbvjbM6vZdddd7WW+&#10;88472+fixYvtPOY4u+++u53bbbfdZOjQoWaHu2zZMjPj2Xvvve3cnnvuKQMHDpQFCxZInQqd/uDv&#10;+fPn267K9OnT7bcMDgbi9gDKgoYJgrNpmOixScOkiwTpzIgImRQbu2Uda37wsxLjc/raGep11Mta&#10;TQdzJQQ/NFsw08BsCJMcdsx7o2Gi1xCkOd9V+GdhobxUXGxCvVaeHRBfTxYUyNsBqtMIs0vWrJH/&#10;6P0vFBWZ+VPVDk4CoF2Fn5KmkKj9LrlnT1mv9VvhCJNmgZYY9QQgFiEdHRwctl2w9sIUGq1cNHkJ&#10;MUxYYQeHbRWsMVPjomRAamwbtVQctiUQfvqg0enm7Be/N41boY1Ajqhbu06+z14tz32zXObnV1iI&#10;49bAiJING2VuXoXc9t/58viX2VJW6zS6tzdsczPDOhVU0QD54x//aI7GIEEIaQehkewLL0vn9c6V&#10;l5eblklSUpJdA3h2R7uEHRLujffZ05tXa/2OiQ8h8/zBvW+//baZ7LBIIA8QNdsLmBYgTPhEw2ST&#10;01cfidIVgHy4qE8fmarttYky0faK7t5dTk1NlYnR0baD3Rn580xy0rRu4vXAJAefJhhlEEkFkxwj&#10;TLTO0DDpKjG6VPvtt1VVW2qLaL7Qhvi6stLyB7jnv6WlFq7Zc256NqZtublWph0VtO8+CQlGGm4G&#10;ra8ovbZfYqIMjIy0Nt6R66k1YHxaX9T+R1152iYODg7bHlgvsZ5iwwmz5l76zmMtVYmfMQcHB4et&#10;FJBibGyevEt/iYvsIde+PFtemZEnFWvWSkFFnbw9Z5Vc8NQPctGz0+XPHy6Wsx6bJte9/KPMXlkm&#10;9ev+t6I3ckQPPomOuXbdeimsrJcnv8qWC56eLv+dXWBRm25+Y54sKyH6ku+HDts8tjnCBGdj+++/&#10;v9xxxx1y9tlny9y5c00jBLMaj+RgYGCCwznMeCBC/AkQSBfvGuBeD3wnjUD10szMTLnsssvMz8kD&#10;Dzwgxx13nD2DQbM9gFJ4Tl9x0hildYifhjVMCnZH12DX+Hi5rE8fIyTGx8TI6enpcvugQfKHIUNM&#10;aMWPhGlSdDBoZwiSBBWYk/Ug3DLOVCGUavQ8Ggmp2m96UWf6d1eZtyCQNieUUgZPY2hWdbX8Jjtb&#10;vquosEg/+GLBnOeu3Fx52uf/Z0cE5NyZGRlyro552htAHqaqcHCp9sUjk5MlSc9Tj2gXOTSNlSpc&#10;UXeQnOU6Vhxh4uCwbYJ3IFFxMMFBM/fOO+8002h8w2HavL2shRwcHLZPIBsOTY+1KEoHjEqXRz9b&#10;Kpc8O11+ocf9Hy4xs53fHjlK/n72LnL5gcPM18mVL8ySu99ZJD/mlsssPV6bmS9Pf7Nc/v3DSnnt&#10;x3x5+JMsufxfM+QlPX/qrv0tzPGdx4+VVRV18ptX5khWUZUvdYdtHdsUYYJGB1ojMSo4Dx48WCZP&#10;nmwEB7sbqampsnTpUtvtQF101apV5pwMkx20S9gR8bRKCgoK7P7+/fvbs/gduyY4e+V3/Abv7/6A&#10;HEFrJTEx0bzC87vtDbValyx6LKywHubDRM91lUmOByY5fINcoELsX0eMkF8PGGDmOkQqgSpB2O9o&#10;kA7CHuY46T172t+Y5UCaQEIgQMfpYU5fVTDsKg2TFM3baO2fWxiKad6pxwnah9EgokU/Ki+XrNpa&#10;VKuo5E0H5XlZx0JlJ9Tr1gr80dw8cKCc7At/i0bT34YPl99q36P+IFLoA5BMDk0jT+dVxulQnU/N&#10;JMcJVQ4O2yRYGxCZEA3c22+/XX73u9/JqaeeKqeccooccMABvrscHBwctl6wDh6cGis3HjlaLt1/&#10;mGTER8pRE3rLoz/bRf548kQ5fbeBMnVoqly4zxD561lT5NJ9h8qXWcVy2fMz5XI9Hvo4S16fuVKe&#10;/SZH/vrZUvlkUYnsMjBZ7jt1klxz2EgZ2zdRjpzQR244YrQUVNbJm7NXtdq0x2HrxjZFmFRXV8vr&#10;r78uL7/8spnj8ImWyNSpU2XKlCmyZMkSefLJJ+Xpp5+2e/fYYw8jRvBbghYK55944gkjTvB3gtYI&#10;fktmzpxpkXcwtQE8Cy2T5rC97aZAiqApQakgTHDOiC0noXu72hkoWg+YSYyOiTHfER6Se/UyzRMc&#10;v3Y0EI4hEiBuMjRdCAnSNcJE64e8YMbE9a70YUL6aEcQncTfoIRd/oOTk+WYlBTLO22KMNsUEG5x&#10;frojA9JktAr6aFydrXPFKenppmUCUiBMtA7RmnBoGmiYQCSO0Hos0/7EGHJwcNj2gKDB2gnfcHl5&#10;eba5hFkOB6bPXA8GtHtZm33xxRfm+83flJnNLnzCEdGQNdUGnU9Zq+HMH/9zHiBp8B9HlER+47RZ&#10;HBwcQgVzVWSvHnLSLv3lwTN3lkv2HybD0+Mlouf/Vs3ckxDdS06fOkDuPWWinDyln5y31yD5/fFj&#10;5Z6TJspdJ46X3x83Xh44fbLceNQYGdc3YbPofxP6JciBI9Pk66WlsnJ1re+sw7aMbYow8Uxrfvjh&#10;B3txRkZGyi9+8QuZMGGCHHzwwXLEEUeYtggaJmeeeaZpoNDpOX/YYYfZtaqqKjnnnHPsN1w7+uij&#10;5ZBDDjFHZoTKO//882Xs2LG+FHcc4JgRMxMGPDvCCP/srNfpwgTnpl0FUs7WRZrnaNMfCK3k0UIL&#10;dzAQjiFG0CCBMEFjo0T7YuX69VZ35AWzAyNMulDDBOyekCC/HzzYdvXJJyZEP+/dW+7Wc6N8mlEQ&#10;KH19JmnBgMYM2io7MowQ0faN1HbFEbI/vL7IdYfgqNdxAElC/xusczU+TLpyLvEHxM2qhgYp1MM5&#10;onVwaB3Q6IUw+eqrrzYdECFEHmyKxGDN9dlnn8kzzzyzKWIhYC2HXziiF7JpxXqMdR2bV99//708&#10;9NBDlhZkCefeeust2yh76qmnnM8UBweHTgHz0qQBSfLrg0fIRfsOlX1HpMvoPgl6Lln2GpZqEZYC&#10;wW969ugup+zaXxrWb5DPlxT7rjhsy9imCBOctUJ23HXXXXL33XfL1VdfbZoiEClcO+2008wZLOqi&#10;Bx544CYtkQQVIE8//XT7DdfwgYKzMu/aWWedJffcc49dI1we0Xh2NBANhyNCBzraJRx8R5joDB8h&#10;TQGhNbuuTpJUYPV29z0gtHaWhglLQQgT0zDx9SszyVGhkPOQC/gx4Yo5yu1CwZBBjYYJTmjBmJgY&#10;I1B21nMe/83nocnJprUDqbIJ+t2c6qanS5KvnDsqqBX8+nj+fPxBezMqnElO0yjSukFDbUBEhKRR&#10;X/od7auuBONyjgpgf8rNlauXLZNf63HfypWyoLbW2tvBwSE4IETYpGID6uKLL5ZLL73Ujssvv1xO&#10;OOEEExKCgTUWPt+IXshmlkeszJkzx3yhYAKNqfWaNWvM5GfcuHFy4YUXmin1+++/Lz/++KPMmzdP&#10;jjnmGEsLLRUODzwP8gUiBv90TvvEwcEhnGBua2p+aw7D0+Nk6pBk+XhBkZRWbx551WHbwzZFmADI&#10;EQgNjkDHrIDz+BsJhlCvba+ACPFCfiLYIPijPt9D6xVNE/x1cBUipavATnBuQ4MkqsBFhBp/oNWB&#10;pkSnaJjoQV7QMEn3EREQNVUs0rTejDDR/kNkH4TsrtY7gLTBHAIChAVksIGOPxOc5w7QRTCgLodF&#10;Rck1/fvLOZmZdm5HBm1ere0boe3KWPAHWhPUq9MwaRpFOj6YY+hfmPmBriaY5tXUyO+XL5ffr1gh&#10;/y4qslDafL9dj0V6zcHBoWngvy0jI0NSUlI2OyBFmgIbV+np6eb/jTUW67b8/HwzsWGDCl9ynEcT&#10;BS3f0aNHm/85IiBi+pOTk2P+4whdjO86nlNc/L8dW8x5/va3v8l1110njz76qD0jFOHGwcHBIVxg&#10;DsLE58CR6VJSs1ZenbnK1uMO2y62OcLEof0oUEH67dWr5RFdjDxZUCDf60IF0gFCIE4XMwjOECZo&#10;TCAUduWuMKQEQisRaGJ8QpcHSArInc40ySEKjpnk6Cc+PjA5QAsH8sZ8mOh50zDpwjoDmAvhX4V8&#10;Vmt+gplCoDVxfGqq7KKLUc2wkQC3DRok1w0YYN93dNDm1J3Xrv6g71GjTsOkaUCYMKdg+oWjXAQl&#10;wnF3FSBv3tR5j4N8MTY4GK+vl5bKG3p+azEZcnDY2sD4PfLII03DpK1aHNxvxL0+A00QzGtwss93&#10;fKFAjGBm47+Ty73+v/PAdf/3K2QMGiloCF9wwQXmkL+t+XNwcHDoCODbZHy/BHlpep58l11q55if&#10;WF+6aWrbgiNMdjBg3nJ3bq78YvFiuXH5crk6O1suXbJE/llUZMQEGiYQJiBKvzOe8W3SVVjR0GDk&#10;Td9evTYtpDwgtEKhFKNJ0cGgHiBGEJwhb9A4gJAoUKEQHQPMgzwNEwSwrha8crROvIgktGtTjnup&#10;20pf+zIZDCUCVAAxtaOCJXmN1g3mabSrPzxCyas7hy1R6NMwMcJE+xS+YIho1VXCDGQN5jjms8R/&#10;LtHv+FvhGgSog4NDcHiERuC7uDkw3nEWi9kNn5jeoEUCsfHRRx/J/PnzzeQGsxo0SfAnB5mCo1i0&#10;TwYNGmR+TPBBR1hjiBW0XDygncLveB5HW/Lm4ODg0FFgLkqMjpCL9h0sg1Ki5ImvcmR6zmqZsaJM&#10;/jVthbw/r0Bq6t2aY1uBI0x2IEB8oIL+WEGBOTxEsK9RYXpmdbU8XVhoQjbhUhGXWXLguwFgrtNV&#10;WKELLCNMgjgo9UxyOiOai6dhQnoxKjwjMKNdQP4QnXFKi0YOhEq93tfV4VOX6uIUzQict6Il0VQL&#10;rtNraAIAhH/TSnEw0OZGmGib4s/HH4wT6rcrta/IH5pEP1RVybcqROTr+O3qiFb+MA0TzQ9kJ4QJ&#10;42N1F/evnwLacTM0d83BwSEkYCKDs9f33ntPpk2bJq+++qqMHz9err/+ernlllvkqKOOMq0Vzk2a&#10;NMkcwOKLrqyszBzy47yfay+88IKdHzp0qJnnODg4OGztYFmBL5NL9h8qZbVr5YbX5smNejz5VY7c&#10;+8EieerrHCmv7fhNX4f2wxEmOxDQhvhCBas6hBZGsd/BzirCMr4GNmmYqICD+NWVQuHy+nojcBC6&#10;AoFTUnyK4Hi1o0E9QIJQN1FaR2iZsGMNYQJZ4pltoI2AdklX+n0BECbkC58kTZnkgAItA+2LM1t2&#10;2fHJ4tAIWtAIE21vfx8mkBJEbqLv5ernx7qwJ1pSZwIi4rOKCrnWpyF2mR5XZWXJqyUl5kNnawDm&#10;dPS7Pjp2IRkZN6Zh4rve2YBgnRgba309UBeW8TshJsaZojk4hBlogKARguPXc889V/r167fJXxym&#10;Njhz3WWXXezvvfbay5z348wfMxs0UeLj4+WMM86Qww8/3KIdnn322c36THFwcHDYeoA81U0m9kuU&#10;n+8zRCYPTJITdu4nNx89Ro4YmylvzSmQ+z9a4kIPbwNwhMkOBATn5gQ7hjU7wZACfMfEBHSl8L9c&#10;BX80TPr5HJP6A8EHggeBH22ZjoRpmGg61A2kCFE/SrQucayKaZAJYXoNwaub3lvbwflpCVlr1ph2&#10;CaGFMYvgCIZ8tAD0moUb1k/nxPR/oM0ZM5AlnkkOtfhRebmRFGhLQExdot/vWLHCtD06C7Orq+UP&#10;muazBQUyQ7/PqqkxsoRzEDgASgASlHx1duhciJIyTRuyCWJzk4bJunVWr10B8nJMSoocmZzc2J6+&#10;fJCvY1JT5Vi9hk8kBweH8CFK30EHHHCA/OxnPzOyA20SSBCAyjqkCCQKgEiBLDn11FNl1KhRdg5w&#10;P4QJpEuyjl8HBweHbQXMcz267ySHjM6Qm44eIxfvO1T2G5kul+4/TC7ce5DMWFEuj32RLSVV9b5f&#10;OGyNcKvDHQgI9l6o2WDACSiCDZ8McNMwUaGio8mI5rBKhT128oOZ5AAi1mAy1NG+BxA32dWnbiBM&#10;CHEMKQLBgP8STwMBkom660rCBNOrPB+RM8hHNOHHJBhW1debCdEkHL9qGTojRPO2AtockzUvxDZY&#10;umaN3JKTIx+UlZnGEQekyf15efLoqlV2T0ejQdv34/Jy+ZwQneTL75hTWytvlJbKIv18rqBAfqd5&#10;/Y0e92n+IFU6y2QHTSXGBvMN5ERMjx42NrpSwwQQGeoqFc4IdWx/x8TIbwcMkJsGDpTRjAEHBwcH&#10;BwcHhzACuaBnj+4SG9HDt1xTGUu/H79zP/n5XoNlem65PPl1thRX1ZtT640bf9K1UleulhwC4QiT&#10;HQiZKrwclZIimQjRCE4+4QlCAk0NCBLTMLGzPpMcvdZVGib4CPEICcxLgoGINWhIdLRmBLvi7Joz&#10;YIww0Tyh+cLMR/68KCqmYaKfwcyYqG38OnxTWWlaAGiBNKX50R5AltBmCKtePqsgcIIIy2iYkIcx&#10;mCPoveSvKfOdHQ2QC57TV9MgUkBSTKuqaiQoPOh3wnP/u7i4UwgntF6W1dUF19TQc7NrauQPy5eb&#10;uc5fiYS1apWRPJAn+DvpDKDJxvjtp32Q+SRW68/zYdKVvYtWI8yxpz23f2Ki/F+/fjIuNtau+YOR&#10;SXt29Hh1cHBwcHBw2LFgmie6Ljp8XKacvHMf+WRxidz8xjz5xxfZ8tGiQimqcBonWxMcYbIDAe2I&#10;Q5OTZb+EBIlQgQEBGbJkrArLR6SkNDo01fMMYoQHfA4ggHVVlBz8ayCwoiVB3oMBwgQhpqOdlW7Q&#10;NBBQ/U1yELkYQIlaT55AjSAGQRGolQMJ8UV5uVy7bJmZcFyRlSUX6ydhndl1Dyfwq4KwP1DrjfaE&#10;zDHfJEHqEEeh+C4ZHR1t5IqFl9bfOois1Xpp0LqABPPaFzKqKVRo3XUGYUJe4hmbQcDYRePlvyrg&#10;W7ht2lwPxghaMS8WFzepbRROMB4hMTGl8+YV6hG/P13du5jP6PMAsjWYg2bOfa7j9ZqlSzeNVz6f&#10;KiwM+3h1cHAIH5gD/cMQOzg4OGytME2TXj3k9KmD5Ge7D5Kahg3y+uwCeeDDpfJNdqN5dWeC/DgE&#10;h3ur7GBglxdRYXhUlFzZt68Jygj8/SIiTKhH08QD9yJKoC3RFUJOoQqnHmHS1CDOUCEfYbCjNUwQ&#10;kdhbhriBEMGBJMwwtYWjSEgUgFDINxxv+tfZwtpauSs3V54vKpK5NTWyaM0a+VQFWEI8v1laGlat&#10;jlytN55HvUHgIGBbpJwgaXgRcugPmPDwt9tFb0QNbah15rUtaMo0DMRrP8BErKOBFtjuCQmSSV4C&#10;2pQxCzlhGkX+0D6LH5NZ2g8hyToaRFxiTPbXPDJmojHJ0bxBKkE+diWYz7zZgjwG0wZjvN4TMF4/&#10;0fF614oVNl63pmhEDg4OjfBCGBOGmPDFgQehjRt0/gt2raMPL6wyn8Gud+RBmbsi3a4sc1ek6R1d&#10;lXZX1TVHV6a7rZeZ5+y0Ya2cOCFN7j1hlNx59HC5+sBBMqF3pNQFuZ+jI9ramycwCXLYEt30BeNW&#10;fiHg7rvvttj/l1566SaP79sC5utC4owFC2REdLQ8PGyY3LNypby9erVpm6CZ8K8xY+TApCS7l/PX&#10;L1smx6amyh1Dhmyhst7RIATylVlZcsugQXJZ3762Ux0INDQuX7JEHh05Us7NzPSdDT9Qyz9u3jw5&#10;NyND7tV6m1lVJcfo35gY3DJwoKn1Q048ofl5MC9PLuzdW67Qc4jakBeP6rnrcnK2NG/Sv49PS5OH&#10;hw8P6tg2FNySnS1/W7VK/jNunGk8oMlyq+bxcvLjV4fstJ8yf77M1D4xZ8oU+fnixWZ28Onkyaa5&#10;s6MDZ6p7z5wpv+7f3/o/QHA+S8cP7Q8JYYe2L/X6O63j2wYPtvs6GqXaro/k58tDeqC1AaGI1hMm&#10;d2hPvFBS4rvTD5rPvRMT5ZERI2QcTn47EC/q2P3ZwoVyo9bJNQMG2Ng4U/vaGzqn5EydKunNEE8d&#10;jU/Ky+W8RYtkpc53hyUn29gbrvOhB4gl/NGgDYaG0WbQv0/Q+ZDf9A3TeHUIP0444QQLWztV+5rb&#10;Mdtx8OWXX8ozzzxjoYeDaZls0LmxSufuRJ0HO7tfrNU5e72uFyJ13uhMDRiW+JSZ9Srpdma5qW/K&#10;3QvTzE5cJ1NmBMCe+k4k7c4C6XIgzJJujyZMyTsCpIvAS/tGdOL7tavLjHBPuWlrjs4CaUMuhDtd&#10;hifrSUbpBvNjsjn865sxFe62Xqky4RSVB8477zzfGQcPjjAJEdsiYUJD/6e4WK5Xgfqs9HT5vQqB&#10;b5WWypVLl5rwgJ+Q2wcNkpMzMsw8A5X0y7Oy5NCkJLlPBYTOXnbepwP3Bs3rm+PHmylRMLyj+Ye4&#10;+LMukH6pgm1H4TOti1NVUIYIuVXr6J8qEF6jAhWmB6OiouRwFVTP0npDoP5jbq6cqd+v1fww8XHP&#10;HcuXy5/z8rbU1NHhNzU+Xv6mQuzOcXG+k+3D+Sqo/lcF0+m77GI75RcsXiyX9+0rv1Xh1Z90QtPg&#10;JK07NAA+nDRJrlyyRF7T383WyRKNox0d+Cs5as4cqzcEfwDd9Z7W0b3axmhr4KcjQ+vqrLQ0uU7v&#10;6UyiCdObC7Stv9R8Jmm6V2t/g9D7QPvqL3VMm+mNX3vT1y7IzDTCj8g1HQFMWd7VMfmA9vVPNV8j&#10;o6PlYJ0/IBTv1fHMuJmp/XJkBxM2zQENEcxrCnTOm5qQIH8fNUom+uWH8YoPGMbrFtDy7c54HTlS&#10;JjsnsVstHGGyY6JI55evv/7ahOVg7b5a527Wbvfcc0+nkhasEefOnSvLdM2wzz77WKSfztrFhbT4&#10;05/+ZGGaU3Sd0lnjgfotKCiQH374wcJGEwmJvHQGSPtf//qXTJ48WUbqXN1Z8ATZjz76SCZOnCiD&#10;dK3Ymbv19H0IC+a9zgJlpl3feustq++BvrVSZ4C+zJj+5ptvrJ05OrO+33jjDRk7dqwM0zVVZ4H6&#10;hiCijzGeCcUejjLzXA4I3Z133tlIZ4fN4QiTELEtEib41bg1J0de1wnmPh0MR6em2k75OYsWyYKa&#10;GitHfxW8UPe/tE8f0474hQoW+yYmmkDfWcsLhNA5mp8/qYD1jub12dGjbVeXSBuBmKH5nzJ9utw8&#10;eHCH7u5/WFZmO+Y/791b9tH6YPcZVX0TSHUI4RPmaJ28pmifeLmkRI7SBdEtmh8ICnb8/6xluVWF&#10;sC0Mh/S3B6lAya6//y53qMCE6ZR58yRLhem5U6bID9XV1r6np6fLHZof/7Cpc1XgP0EXcXuoAPjs&#10;mDFyg5YJsmfx7rvLsKgo3107LtCwOnPBArlZFwBXDxjgO9uoMbRcF0WvQj5mZcnVuii6SY+ETtxZ&#10;AUTsOVfb9pvyckmJiJDHVfA/XsdJtrb977WvvaL9ENMwQKvvGhdnZB9aFR21aP5vaalppS3SPNiL&#10;ReuKMXCK9j9McT6oqJB3x4+XPXSO6QpgloZzXshOwi0TdvtpnV8gQTygeQW5c5vW4RbLe/39wVp/&#10;jwwfLsPCMF5DBdGb6IeJnbijti3BESYOwYBwdeSRR8q0adN8ZzoP33//vZEHhFZO6OT575RTTpFH&#10;HnlEUvX90JlYtWqVvPbaa3LsscdK/w7c0AoEYs2dd95pIawR/joLpLtO16//+Mc/5LDDDpPh+p7o&#10;LJD266+/bhoH9PHOBGk/9NBDFvq7swmqcl3/vPjii0YcTJgwwXel4+GV+cADD5TxuqbpLJAuBNVj&#10;jz1mJOQxxxzju+LQ0eg8it2hy4C9PSFFMRXBGST+LDDVwHnhl5WVjT4NVJDmPgTBl1SggKzARAen&#10;sJiRMEg7A5gXIKygFfGRCldE6fn9ihXyRGGhCQmBSPcJDB3p9JWy4xyyu9YRu/Zo6cytrv7f7r1+&#10;ek41v8dUQ4FfBI/zjeze3QQyIyH861G/41h3L108Necbo7VYXFsrD2ndzVNBmlDL72h+aDtCHpNv&#10;C0HrB0IxU9+DNV9cQatoo95XpeccGkMxo32DXxp/cI62xFSNNsT3S2eTJaBAxy0kaHyvXqbZgZkO&#10;GBwZaRodFiqafqv5PTYlRf4weLBFhekoAZK8PFtUJAu1/23q5ZoW88prpaWyBPVVPdXRIcCbA2OS&#10;eSRa84W/GaL51OrhD8YkJKIRIgHjFdOicI3XUMA8x/wM+XpTTo48rOMdTSMHB4eWgaDR2bvQHhBk&#10;2RHuLC0LD6Q3WOf+rigz6EytFn+kpaV1qomGB8yuIKa6YiOVTdzoTibyPQG+q8pM2klJSZ1qCuSB&#10;vt0V6dLH0FKL6UJN3R0RjjDZzsGO6teVlfLrpUttxxSTEcgSCBGIiVdVkEFo2AR9sfFa5TczqqtN&#10;2IEs4OgM/FsFrr/m59suued8NKu20WHqF5qnQLDDitYETiY7CohMiHjdtC7wWbKsPnioL0iSIhUG&#10;2aEO9FWC6j8mQ2iRsHTgSFGB7WcZGWa+gyDWHhBKFq2XO7RNieSyStv4V/o3UVFow2BhhRFcK/UY&#10;4vPFYKGbtS4LfYL3jg6IRciGptrGIkppnZX5j59OAi2Zp+3E5xjtUziCtQhH2u9YnA7QxXmS70XO&#10;JI9WCZoRkHcdBQicZTq/bAHNT4NvTDAquqK+PDAfVms+qAcc0jJrBHMYjZncGbrgxpEvoA7TdLxi&#10;8nRmenpjBLFOBpGu7tN5kIg99+flmZ+i63Ny5Ff6N76HHBwcmgeC1U033dQlAjxq+wcffLDEhcn0&#10;trXAPOXyyy83vy2dtfHlASGaMkNedDbQahni8z3WmYAYo8x9+vTxnek87Lbbbp2qUeOBPnbooYea&#10;xkNnA20t6hvzp84GWkSdaYLkASLwoIMOMlM3h86DI0y2c6BF8nddWH9aXr7JgSFCCyrzj+n5HzEr&#10;CYJ6vRcBDGEbJ4idQZhgivNeWVkjgeO/oEGIr683Z40IXv5A1EHQn19ba44mMVMgz+EGdcAiC8EU&#10;jY1gIMcJeh0NhFrNp//ihN9hFnOSLhyIukIEmz/oBH+zHjjgbQ/Mqay2JRolXjhjUsYvDU42IUAs&#10;4otd+R9KtL7RQPAIkwSdhHfSuixwhIkBwgRxuSnhGDIlXuuMyC/0j84EfStf24m2nxATY1oumJh4&#10;RB3EHn0wStvTC+frhdLtKNCvezYxNgDRpKhJxnlXgdqhXvAt1LtXL4nST+oqsPXiNK+DoqIatYu0&#10;jsfrGL1XF9+/0/EaDtO5UIAfpb/k51s7k18O2vstHeOQzMGiYHU2yAPzDn5+0IT5rqLCSNnOFtQc&#10;HIIBQQMzia4gTNgNhkDobK0HyopQh0POzi43aVLmznRCCihnZmZmp+/Aky5aFpQZXxCdCdKGPIj3&#10;My/tDJAuhAmkWFeU2etjna1ZQ9qUuSvS9fpYZ5v27ehwhMl2jhxdvM7EfCTIghVBAZ8XOgJ9Z3zQ&#10;e3mls6MKAQBZEqgx0RFAC4Jd1KaAgO8ftQJy4JmCAhNs8SeCRgX+OoiuE87QuDyJOmCwDNQXwm76&#10;QjLB0L9O9XsfXQjhmwFfK9RrYI2jqUBoVeqbsMQ8p48uJNq7hMnTNsYUaAuiSNNhN596CswP31c1&#10;NJiZEcI2iNf8xevfnHcQM92gfgJNcjzQB1K0zsq1bjs7FDNECaZ0tPm42FjrTxCcaDcBvmOWRbho&#10;+hh9ZDNNsg4AYY4xV4FI2gyaR8y9MEujzrpaw4SxsJN+Ui+EO0bTan1A+zE+0NRibkEbhbIxtsMx&#10;XkMB7fy1jnEjm4LUL6aVkGJdCUjDTyoq5KqlS+XSrCxzPPzzJUssPDOmno40cegooJbvhdgMND3x&#10;wm96oB8SuYVz/uYx+J6ora21Z7Slr/IMfsPzAn9H2hweyBsOGzkXzESGPKBu3xrwe55Dnv3LASif&#10;f134l9n/+XznPsIwB3tOU+C5Xn0H/sYLTerVRVP1DXiOV3fB6iMQPMvLs3/5ANe8+uY7B+l557iX&#10;c16a1bouptzB8hUI73fcSz351yHXKLOXH+/eYPXNNa+fcb014Dfkj2eRRuDzKBvX+O6l7bWBf7m4&#10;xnnS5p6W4P+swPxyzSsHaXj3cg/n+I0HrnEPeW9LmXkeZeN5pOWBazwnsL4D8+ml67W/f100B+/5&#10;TZXDPz+c4zt5CdYGgXlvDoG/C0zb6/d8evd6bUD5vPu8uqZvtzZth9ah+60K33eHNuCrr74yZnPX&#10;XXc1dnVrBRoXmN2Y2nnAQhv/JBAACHu2Q851HXAck+LiTCMCEx6mZ6LAmMlGB6KXpv9hebks0DS3&#10;EAo0f/iMOCQ5eVNo3FdLSiyKTpVeYypEwEUwxF8LESzwzREO8Gye+ZkKA0T8wLlrkaa1jJch9aVA&#10;kLq4Tx85XPOHlgxC48ma315+fYN7idBBiGJICu7tHwZGHo2QF4qLGzVGAuvNB0LOnte7t2m/AAgg&#10;iKVVWo5L+vY18w18YLyh+eutZcEh8I4OnL7ij+PEtDRzDhqItdqe/9E+SA84gZ0GFaw7CxCLmFuh&#10;QXZ2RoZpWEFEHKHtRlvO0MUgWmVEqcFkDXMxwoUTPryjwLjEFAifGtn6sreRoXUEWfLLfv3MeTQO&#10;p/GxcoSOoa4AhOvb2sfztN6m6hxHXjN0Hidv/mMV/zVoSHAdbTCucQ/jvCvAHExEsx/wkRQ4xrVM&#10;RD06TftgVzqB5V1xc06OvKvzH1pXEFPMSTjwjtOxgdNh5h92yDoaOAHce++9TUW8M9Jz6DogJOBM&#10;lYgVfFboexqNCnZhFyxYIC+99JKFG0bLATMJBImXX37ZnJGigeA5I/3888/lnXfekenTp5swTd9p&#10;yT8BAskXX3xhv5sxY4YJKqTB73788Uf5z3/+Y+dJu7e+fwnZST7fe+8904Bgl9hDqY7vp59+Wkr0&#10;nYJ5QXNpU+ZFixaZk08ioxQWFlq67PATmYb+/9lnn1n+KAefRDEhbQSsESNG2HPeffddeeWVV2TW&#10;rFmyePFiu7clkyHSxmnu22+/bZ9EJvLSXkKkPa1XopYg0FG3lIf6efPNN+3ZnqkKdUXdkYelS5dK&#10;uq43m9OOIF2ExW+//dbS/u6776wtqUfqat68edautB+7/hn6XszPz7f8fPjhh3YfPicQRKkHzpF/&#10;2p08+bdFMMwnLL7+jnSzsrKsrkgnLy/Pzn/66adWt5gB8cnzqVvgmYvQxuT9k08+sYhJmIhhKtUS&#10;5syZY/VH2Wlr6ipK1yTUG32M89TNgAEDpEznX/oX59FAoN+B3NxcyydjoVLXoLRNS/2b+qNOaU/q&#10;F40Knkka//3vf+X999+39mW8QRiQR+qBiFBoUpFPyAciutD/KHNL7ewhR98lPI/+zXfah/7jORKm&#10;3XD4SpmpV/oYfZ60ySNtTd8k/+STvJN2c6CPefMDfZNxgV8Y0qbfkAbtt2LFCumr62ZkQMr18ccf&#10;23iHuKBeySPnyU+2yijkpTXaIMW65vDKwfimnvBVQjk5TzloE/oe9Uof45g9e7bVN2WkbWh72pn6&#10;pn+1po85tIytV9J3CAsG6EvMhHKdCDaD/o0gc5m+KC7SCRWhAZV6tCPwt0FI3Ck6OWF+gqDfGSY5&#10;CJyn6oTWV/OyCeRb0x6teUHI8nav2T1/RSdJ1NM3gWua3xwmbhXMwqaiTvn1IGVIptG6yMKB5sO6&#10;6CCU6036svjb8OFyhU5iCIzk0cyYAtJnl9jU//UTkooyhAO0L8TXFtB0aFMEWXy8+OcGjaFcrTui&#10;ImGWAHBciikC/k86A9RDvr5gvtIF7nQVBLvSGWgwmEmO1o1pBQUB1yAgcMTZGePDH2gTQIJmavvh&#10;gBRB2V/DBEEVR7CjdUHXT+9BW8L82HQwGBuH6CIQp6pH6CfhmB8bOVIu17EBUcKCpCs1TBgDmKfR&#10;on20XphzIJ2oK39AQuIjZoQuSkfqgfDfnPZbRwMyeazWbbcm+iJOiPsEmwM6CbwjvtVFOL6vrCaZ&#10;U3wH/Y5Q12iZODiEG8wpCCoIFwigCAsICghLhJZF2IAYef75502QQZBnFxbBFzLDAwQLwhf3QrIg&#10;eLcE0kbwRyBCeELAQ3BC8OEZCFmkhbCDoAsgL0gbAdYDwg9RdDyh2F+LIBi8MkNSQARAOiD8I+y9&#10;8MILJmBSHwhYkEbcTz4Q9BCkPCCYIQgjlCEAIoS3BlX6vkaQpL55HgQAAjNCNGUnXwiWy5cv1ymg&#10;m6XthVUmL5QPIRxBkw1HBOHWOAyl7SAjuB8hEGKA8tEGCNHUN/lAWEWwJF3SmjlzppUdkB5lxacM&#10;decRSy0BkgGhFCJm4cKFRj7Qbvwe4oL6ph0gnsgn6VJe8sffwCNoSBfShbprTdoQeLQN/Yx+SV/x&#10;r2/qjjKTFumSHsI+BBbgXvoChB35p94pQ0ugP1FG6gsijjqm35EHyEkICAgS8sN91D9lg0SBLKLP&#10;k6cPPvjA2ox+iYDfUv8GtDNtRRrUFelQDp5FuSCr+E6d0v70K9Imn6+++qr93hsnjCnSbg3Im0eY&#10;8km90vYQZrQvaTBvMFZJlzqCUCEtCEz6Am1K3iHiIEx4RmtA/dF2tBHtyu8oM6QRZaDMfIeAonyU&#10;jfohD4w35jrGG+MSEgsihXtpG4f2wxEm2znYET1bB5QtpnVAG3RA4pfhBJ18z9CBiV3+M6NHy5+H&#10;DrVwmf9QAefYtDSJVeEZdXSEiXAJ9y3hKM3TjZofCByEBIRBtEruGjJEdtEJ1wPmBYU6uTQFBHF8&#10;FYQD1Jr5MNFPT0MDU4fzdeKELLlOj+N0wkQDB3ICEw7qjF19f0CSYM9PO1Cf4TLjwD/Kz3v33jwU&#10;sD4b4uYkzddYnWSpi7V+9WGEidYRhBrOS4FHmCAsbi4+hheQCzgefkZfpoTFJSISnzizRCsibERX&#10;O4GQTB025cOEvXz8ckBc+JuKdQYgRxgDA7TNIT7RMCAfnlBP/eKHaJS2PWOIv4M5Nw03qAXIHIgk&#10;iNgbdGwcj+aD1pP5yNH67HKnr5o+oxgfJpBh5DeQMMHcqUDHxzgVniAj+U1XEibgSJ0b0XDD+fQm&#10;6Hd8rUB8Q+ayaPP8GHUmmMuYN5oaB5ChpgHn4BBmICDsvvvucu6558qpp55qfyPgsEOLwMb5yy67&#10;zIRnT7A97bTTZMqUKXavhz322MMcZiL8sPPuf60pIEDjcPKcc86x8J78BqIGoRlS4Wc/+5mceeaZ&#10;JoSRNkIYIX4nTpy4aXefMYvwCYGCxnJrdqJJZ9y4cZYuz4e8IGQywiIC1cknnyyXXnqpCVOki4bL&#10;8ccfb44i/X2oUFbqg98igLXGBwVp77vvvlY20iENtCwgKCj7cccdJ+eff77lCcGSNAjzTdhXz5cJ&#10;WkCQLJAYCJ0cra3vAw44wNqUNoSkQkikndlZJ09nnXWWPd/TmDnjjDOsXSEVSIM8kP+TTjrJBFoc&#10;Z7Ym/C/95bzzzrP6HjVqlLUXaUJC8Lxf/OIXlh6CPeQAoX1xhMp3jzBBiIb48DQ1KE9ryk2/oK0p&#10;C+QFZUagpr5PP/10qw+EaYg4SBXaGg07r75pW/JJPRDWmnqDuGmJuEBb5sILL7S6xqEs6SGcQ2BQ&#10;bxdccIH1Q7QxKBd5oX5oa8Yg9UPfhojkOYcccogRFxAqLYE6Jq+052iVT3gWmiTUO3V70UUXyVCV&#10;WSgzfZCxT9rUFc+nbBAPjDfCDbeGkAOMB/ovz9t///1tHENMQPgxbukD++23nxFSXKMfkU9CWENM&#10;MJYoL3VGfqgf6q01oD+SLmWmv9HOpAFBRNtdcsklsueee1ratCHtTNqMCY9Aof3pjxAmjEH6HHOM&#10;Q/vhCJPtHGiInKyT83X9+xsJgbr+/rro/q0OaKK2YH6BwEUUjQtVwIFAmaCDjMU307gn/HcWYcKO&#10;7zH6gsUnw86aj/uHDZMndOI8UvPnrzKPvw3P90YwZGi5whXJgqnGfJho+v5OLRGmEQIhLPStt+kc&#10;QhgiS6DfFwRcdrcB9RnOOkWYun3wYBmnL03ajigfv9b2vW3QIDNNgvCp9UuPv1eqUIhgu4kw0U9U&#10;5/Fh0hGtTRQVzEju1EXSb7OzLVz0x/pCIMLHAp3sMYEgkhO71FsDPA2TpnyYYOriaZiEi/xqLSBA&#10;SHeg9nPaLVkPXooI/2gyIZyy6485ST/foqmj2tUfpI1DaeYUwvL6mykl6nfqE42DrnqB0+8Zl+SD&#10;uY++j9ZXoIYQdUXEK7Q6GD/kuaN9wLQEiJtTdS5HCzCWPql5PkDn8r+OGGGfM3Rhdb8uin+vY4jw&#10;4kTO6qxa5j1DiHdI7mCAjG1uvnZwCBWeEMz7md1+hFFCByOwIcQhTEFOsOvqCeYQA9zvD86zW81O&#10;Lb9DMG0J3rMQlNCYQOth8uTJJtzxDIQvPrkHgYY0yau/kIwWBgIn6ZFXhB6O5sDvEZgoFwIj3xHm&#10;+B15wQyDtBDW2bUGXh35A8ETQR9hDK0DdshbA8rEHI5mAYI7AhtlJl+UmfwgrHnnKL+/wOoJ8NwD&#10;UYUmBkQPpFZT4Dle/UFA0E58h+ygrUkTEoJnAgRN0gzW1uSdenn00UdNAOWe5uCVgfpm1562hgxh&#10;9x9tAtqdNBBWIW+8dAOFdNqF36ABgeaB97vmQNqUk2dRR2hJIYTTlzlHmqSFZhREEecC25q+z5jA&#10;lcAjjzxiZCLkmkfkBIOXLs+G5EBDhbbi+aQNEQbos5AEPIv76Q+QJLQL5YW8QIOJuqO83EfbNAfS&#10;pj0hlNCAQkuF/s1vaTuIEK4x1tECoaz8TZ+CCIJsoI9yPrAumgPpUj7IJ8gZtGHQRPLMYrw5gTLT&#10;7tQD6dCfmXvo+2PGjLGyclBvEC1Tp0613zUH0qYMHBCQaPFMmjTJnkNfpax8R8PF00ShbOQTTSVI&#10;GtqZ59C2aMBQH+SVMjm0H63rRQ7bNFDXZ0E9RAf2bvoC/ZNOANfp4PJC3HqAkPA0KIAJ/zrQcIjY&#10;mQIhZgUILGiU4LcEk5PA6BumIYPwwETgL3zp93SdRI5igvYrS3vA0yGNyAFkRHNgB50626D15ZlH&#10;eEDAtd1fvSecGiYA05ujtK6oMwSX3w8ebGTJUG1jCB3KgMYEQLOEqBrk7zt9cd21YoWFccYBJoQJ&#10;GgB1YRYOUce/MzdXrszKshDRzxQVNaroU5++g9xBltyoL5l79Z4l+jLqSkCYeGMgGOhfaJh0CWGi&#10;L2sEeMZGL80fxA1CK0I+mhC0IcQdmidomaE5BEEWGGUq3ICkod0gPOmH/ojQfJIn8tAVWhAAsoS2&#10;Ii/49WH+oB79IwhxfYX2TRYeRLDCpInfmUmT/1zTBaCXYbAIwQ0O03kdsvRTXSj/YskSuVGFr/t0&#10;sfVbHUOX699obHUGGAs4sd5Z5x+rI6+e9JO5aT9dKEPuOTh0BCAJME+A8GCHFsEBoYfzCJGAnXFP&#10;MEboCiRtESrQErnxxhtNwIJAaA0QljANQZMDjQt2dhFeEWo8gZoD4QZ4aXtCHAIPQjDCMEIXZUAo&#10;bwmQCwjA5POoo46yXXjSRahCuAOkjwDGXBYMCN4Ic2ieoKXjb6LUHNi9J78Iauzg8xzqm3IhRHId&#10;8sYjL7y6Jh8cCMMIgOz8s1uPTxWEvJY0HngO9YopBiQLmiuDda0DMcRvKS8HQJAFXn0H1oHn7wZN&#10;jJbA7xFQ2dmHVDrxxBONaKFNqV/6AEB4p+95aQIvXeqD9kIAx3UkWgCYxbREHvAc2pr65jjwwAOt&#10;vmlrztOv6V/UC23gwSszB30bDYjDDz/cBGt8quBroyUigWcg9GPORj+BJKK8jCMv35BVEAU8i76M&#10;2Q5/oyUBgUU+ySP1R9/gPv98BgPpcj9kA6ZP9BPS98YQaXKdPNDOlA+SATMg6oZyBo63wPZvCtwL&#10;6fPss89aWxKe2iMAIYYA6VMO0qbu6RNcQ5PNa39IqWeeecaIKjRVWgN+B5FGfUM2ob1GfTOmvfqm&#10;z3rnSJP6Jn/MXeSRZzCerr76atP0oc96+XZoH7qMMIF5hrF84okn5LHHHpN//OMf1rlgZx3CDwQZ&#10;dlfZbcacpKnQuP7gDvxbQBZ0pkC4WCdV0sTnQXP5PDE11cLyYlbCVMiiHSeXd+gL9ACfQBEuoExO&#10;Gi0RJlz1NEwCNUgQYmkHzBM6ok4xN+C5CKuQYZ6GDSQIQFAl5Oc1urB7QF8u+gaRufqiv23FCvm/&#10;rCwLP4yQS67CqT5Pnl4rKZGndGyX6Esd3y5oIgQDyyUiftyqgt+vNZ+Eil6keZym5z7QOYO+0Vl9&#10;0Uxy9DOymTZn13yjtmugv5qOBOOYtqIO8UEDyAeCaZGep+0Q7mlLtGMy9BMtFIgyzHQ6EvgDQfsF&#10;DRNInEBwjrqCjGoNePmHExA1jEE0NNDUQFON/PibK0GALdFFd3+dK/FJhHYEfYDx29mmV4Gg/9OG&#10;p6iwMUjH+CwdG6u0XW/SRS3R0CB+GG+UE/LxDzq2O0szhnfLMJ2LIRkhjhk7mD1drAs/zBcx8Wzt&#10;otXBoS1AgMZ3x9ixY01YQ2hGMEVoYpcY8w+EWYREzzQHoQgzEoQJBDkcayJ0cZ6/PYGrOSCk458E&#10;Z63sLJM2wjOmDAhU7HajjQBxA5HCp5c2ghHpI1Bdf/31ZkKD2cP48ePtXEtzHwI/a2cENIQryoe2&#10;AcQJfgsgMyAhvF1xBF/MGTAPoJyUEWIG3wxoiuB7xXMG2xIQ/B988EEjK0gbAZJ0ENggfBDsEZ4R&#10;dKkj0qasmOCgUcN91Bf5437OozWAENgUqA+EZOQGBGNMNigvwji/RWjEHIa0aTvMNSARMGegzNQ3&#10;xBTtz3PoF5iQ8IzWvGcQ3h944AHTNqCeIKWoe/72tE4oG0IqaVDXlItP0iYvAIGXPocA7BEaLQEi&#10;CwEekw00Nygz6UJGUGbag/ygkUB9kx6yFOnznXMI9vwGcon8QRS1VN+02UMPPWT3Y4JDH6OeMT2i&#10;PvANgwYI/ZbnI8ehGYGGB3/zO/JE+9Mu9FmIMvpMSyDf9G9ICfoR/ZXxRRno2xyYXUGQIE+iLUSf&#10;Q1uKuvZIJIg1xht5QNuFPDUFysz4pRyMEUgtnkP9Ue+0AwQE44UxTl4Y+8wBEGgQN8w9tDl5p66o&#10;t5ZIMUDatNlTTz1l7cvveBbPoN2pb89fDH2bcjDnUf/cS9qUlzaDrKHM9DWPMHNoP7qEMGFyvffe&#10;e001jA7IZEMn5IXlMbUO4QXCO4totA1aO3TQ6ojXCRUhobUCTjiAEI+QEtSRqR/YNcfR6uO6uEB7&#10;Zqje/4y+RM/RlyfCY7jARGYmOfq9JcKE6yaE6f2BPiMICQqpgSDG6znQZKe9QPCjjdGI8C89ggrA&#10;JAezl9f1peJvgoCARUSY53SyZted/tGcf5i2ApLkG31h1Gr5dRXpO9s8yOt7ugAgVPSJuqA7W18A&#10;F+nL8YwFC+S+lSuNMOhI0Oa0D2OgOdMuixyl9+HjorPAWMS8KVVfpB4pgaYL5MgmwkQPQuEyDjDF&#10;Yxzn6m/CaQYWDESOApCYgVphADKPPHjzCf2Q6FaBIDrNC9of0YT6r/bXcLU3foVImbmDsYqJIiGG&#10;GasQKUR6IXoUmlcQn7raaNTU0fsYv12lGQMYpytYQGme9kxIMKfcX+gY+VwXRT/qAou82gF832fo&#10;AhfTnI4GdUc6zN176qIWR7mj9LhfF3a/U0ER8yxHljh0BBB+EZQQfBGyPMeLnh8BBB80N9D+YGed&#10;NSYmMAiLCBQIIAhF/IbdbEgOhEl25FsCghTPJ20Ec36PYAYxgy8PBDoICUxWIEwgCBD0EGC4H5LC&#10;E0C5jqDJTjrPa268UGaEbnbqEcYoMwIVf+PPgvJACCBIIWxC1CDQI5DxbqP8CKAIdpi2UD/cRx21&#10;BH6PEIrwCgFB2phMoE2AiQ/5wkHlPvvsY6QGgjxlRthGgCcfPOOwww6zNoLsgvCAaGhJsKMcCITs&#10;sONHg/rmmRAHaNlQp7QjvjIgc8gLZBn1gRAJOcMz0PZAcOc3pNmauYm+xX3IL+zqI7uQD7QHIMfQ&#10;9MF/BqYj1C3EAe2N4Er5SZP6wZQFbSiEW35LPbYETCuoM9rPq29IIfLP8yEuqG/aG2Gb9Hg+v4NM&#10;4TtjhD4BcYHmAqRcS6CuPX8gOCDlueQDggTSg3O0MW1HmSGmMLuhP6F1RV1RJ5ip0ecQ8km7OaLG&#10;A32LdBmv1Bf1SVvRb6hv8gIZQx1SNu7j+RBqtDllhkjBZM3rL5ALzREmgOdAfPEb+ibtSttRt6SH&#10;qQtECVpGgH7F36RDPmkj8kM6HJyjzlsD8utpSJE2ZaQOmD+YI6hDPtGgoXzUN3XC87mfuYCD++gn&#10;zC1HH3205c+h/eimnb/Tt8yY0K644gq57bbbjLUjCxwMAiaP1gymrsbdd99tLDm7Ai1N8lsDUM2+&#10;QAc2IUhx8toaDRMW57fry+g/OvgP0Jch4VXxf+L5ROgonK4vg3k66T+lE/GurXiZIMScvXChTNcX&#10;8ixdcATb2W4PeP4fdAJ9Q1++9w0btkkdPhiIRvIbXUy8rxPf/vriOELvRdsFbZnH9AWAAIiJxNc6&#10;qd2iCyTCrbIbGw5gxnSetjGaB8+OHm3OPgF+Qf6u6T6geSfENFobWxAXugA7IT1dxuuC60HN51P6&#10;MsXkKRzA3AeHru9q2q0lTDYhyPSUoi+B3+iC9Iq+fc0pcUcAc6Wd9QWN5sYn+pL095/jD0JbnzR7&#10;trysiyR8BXUGlmt9XqILQ8iGx3WMQBbO0r6PuRNtfpq2I5oFmEHcqmOdnNMvaIcXx4417aOOwuPa&#10;d27W/oYz5Et9O5v+uEDHKQL+09o/IWKZlzAhogyELieqzyd6jj47RxcuCOIxWveEROaZROFpD4jI&#10;hObSJJ27HxoxQv6iws6TusAhKhiaWGheIfRD6PD3z3S+3Ffnvgd0/OBUGefTXRVamJDpp6jwxYj4&#10;ZuedzWztep1rLtN6flQX5sGoMAizl8aMMb9QHQHmxm91LqNe0Qz7QfvhBVpnROAigtlDOudMjIvr&#10;dLIEVX127RE+HVGzfYO1I8IaB0QCYB3JzjTXENo47/mLQIjxznFgXsBaDkEFYYn1J7vwCEwtgecj&#10;oCK8INjwfH5L2qTj7SyTH9aJCOsQB14+EXq53+ujPIdncr65fss9CHGUmXR4HmWAOOB3pEFaPBuh&#10;ieuUmTwCykieSI9n8Bv+bkuZeT7P47eky8E1ykyevLU895AfL23SIF/Uh1fn/JY6aw4820ubfFMm&#10;L9/UF3/71zdtAVHCOe+3Xn3znbS9+moJ3E8+qXPKBsiv9yyvPrw65B7OkT6grFzjk/ombfJCm7WU&#10;vpc2v+E7IN+eCRR1S3rkhfrmu9cGwGtr6p88kR7kVktyC8+mnr36A+SZ3wKvHJSB8/7tTFtQD6RL&#10;+jyHMnBfa+qc9KhrfhNY34DzPJO/SYe655xX35wjn/zWG288kzprLn3u4TeQfHznd4wf5g5+Q5o8&#10;j+dweM8nXe6lrF6fID9en6fcPKM58Bue49UhIG3KQdrUNQfpMmd57eml7dU3z+EZ5I2ycjiEB22U&#10;XsIDOgEMPAwlzBdsOqwr3+lwDuEHZgxESsFmvyUtCUCUiAdVeMCUAhV1yIJfqqCBw86ODA9JPhfp&#10;JMCOLurwrQEaAAhc+TqZdEQkC14VaG9Qa83VHTv7f1eB8b2yMinVfEBO/FoFmltzcsyvA6rxkBmE&#10;M0UbgPZAIAwXeBaCPjviqMV7QPD7Sf/GTKO59DD1gCDAtKnQ9+IJB3hmk21JfpqrA8oRcKzWlyMa&#10;MR3ZD2kb2op28q/LQJgPHT1KNU8dDV6Ec3Rs/FnHJeTgUi3/4yooL9W+lUaf0nzQB/FvQlujWQKh&#10;hFYZphH0PwRb6q+jgGYI9YWz2WCgL6Ap8ZSOk4sXL5Z7Vq6Uv+l3/NZcuWSJvK/terN+/0LzWaHl&#10;QPsErRk0o/6Ym2t9tD1Ac4l29TTt8PHCmP5M07tHn48ZC3MIPZI6fK6oyMKXQ5iRn67UMCHcd74e&#10;kD3kz9Nq+q/ON03VChpQ+GHpCKCt829tF8jQO7TuPtY6hGj6QusQDSgIsYourC+HHQMIEwgFaAyg&#10;qcDhCd9cQ1BhbYkADRAU+Zs1Jw4RETK4xjP4m2sIH60Bz0dA4lk4Y+T3Xtqkg8kGhyecsvZlvUte&#10;OUibZ3hAsEIY8j8XDFwnHZ5FmqTtL3yTJ66RHqB85MNL18sTwhd55962lpnfUNek7wllXEPA81/L&#10;8+mfNu3h1QdlIH2vzpoDz6Yc1BnP8dL26iuwvjlH+Xk+93MveeMZXG8NWeGB+7ifZ3l9zGs7L09c&#10;Iz3OUWbK6ZXZqw+uUVfcSx22Jn0vba8MXn17aXv1Tft5afO3l7ZXH/Qt2oxrXv03B55F3ZKeV2aP&#10;OODwyuHVP+nzbO6nP3p9ynsOf7e2zrnH6xuB9c3Bc3ieV9+UjbS9e70y+o838tVS+lyj/rz7KQfP&#10;op65Rjm45tW/17e9e8mvN4ZJ18tPS2QJ4Hlefr3f8WwvbcYq16gX/qZu/dPmGue8Z3DeG5cO4UGn&#10;EiaY3vz1r381lSYYMJzSPPzww2br9fe//91st1Bncgg/WLxiYoCg0JJGA4tvBFJ8TpT5Frycwz/B&#10;8ypA/Ac7wHYKLk0hVwUu0uynE05rNUUoDY4ZYVnx0xBuIJwYYcIk1UTdcQ+75f9Q4Y+oG4AaQkh9&#10;RYWKf2m9oQGCsEh0jjidBBG+eG64YISJHgjx/rQjaWEKhFYRwpYWxHdlc0zUa7aDr/eG0yQHE6Xj&#10;9UUyhrS98vKpx3hNb3994dvr27vWCkAKIEh3FBCsaT/qsrnRAjmFCRTRaToas2pq5DfZ2fKIr4/h&#10;xBWNCPxXIKBCMtLfcnzEYaaOCcw38MeRo+OC+29dsUJOXbDAtJ0gAMINCBP6XlPmdOmaJ/IOCYHG&#10;C+QF9czcRMSka5YtM/Mt66N+B7PQR3odHx7tAWOO0YlJDvMgdUb7fqtC/uza2v+l6QP1Sb1D5Jbr&#10;bxlfXQXIEsYlY/jpggL5B+9KzSvtugU0n7Q9vkMwVewIzNd6of/hY8gjsqgd/KqgpUMo4Y4gsB0c&#10;HBwcHBwcOhOdSphgb4WtHfZ3MF8wYdiUYQvIeQgVVIwcwg80D1i6Qpi0BBa601RoQbNkM+gCnAXw&#10;93oNgbUjsNgnRGED39zOfiBQk4ftXdhOgSoYTFVODwZLU4TJpnoJFOL1fnZiEQIJt9pdBWyccSKI&#10;c57nhgs8i+g2CPD+EYLwYWJqetoHCBt9OIw5F0gbQUeP/ZKS5FwVrtBU4NoW5WgHIJr2TUyUPwwe&#10;LHuxw6PpIlD/TNO7f/hwuXvYMIv0YUSeT/BqCdQffm46CgjW5KSl8YJWB/ULYdKRojTOPPE982FZ&#10;2WZkJUQD5Oa7eiD8M84J0UwbQk5AKt3t2/1nxOLHxDN5eaG4eDNfNu3FGu17+BqhziBrggFfK5AP&#10;1aQbOJb073k6fpuqR8ZLe50RG2Gi/c+fMOGT+awp7SvOcg/zIvXbVYBM9rTA0DKyMRpYhwrafkx0&#10;tNwyaJD8X79+Fv463CAfmIFBkFke/PJBjyJ8Ou8PtHQcHBwcHBwcHLZlhH8l1QwIH3bzzTfLnXfe&#10;KX/5y19MswTnr3/84x/t+P3vf2+OmpoCdmo46OJ3eOjG4RBOuzxg34WzH669+OKLRtB4wN4Oz+F4&#10;uX7ppZfMUZIHfoczJH7HNRxFbU+AgEB9GwLCHBm2ABbDzQkGOG0Mp6DlAYEFZ4ukPC4mplGAbiUg&#10;TIjMMb8jCBM9qBNqLpgjS0Dem1PXR3jgQNsCIY12MMIkjPUIYcIzeba/kGQmOfpJ+kOjoizkMNom&#10;mGwcm5Ym1w0cKA8OH26+LRL1XlQAC8JImABInCNSUiy6hznr7dtXHtY08U1BOFLyhHPIg/UeIro0&#10;qW2i5yGt9k5IkCEdtHMOPMLETG6aAXWNBk+J1i1aPB0FiIK5NTUW4jtQSIZ8oN9TLwiq+P6gj5Ev&#10;ogu9pfOZf9hcfp9fX2+aYuHUyELTAQF5sPYxTJmCAWEfAq05BK1xrVv6TXtD0zI+mA8ZE+TCM8mh&#10;vf1JRn9gzjRI00XbBFOtrgDzBJpCSZoXiBI0hgL7gQfG9uU6vq4dMMDGeEeAOjSzNd/fwUCUqS1I&#10;dwcHBwcHBweHbQwtS89hBLZdhEG68sorN4WfwjENtmnY4fHZnG0dzofeffdd8+wNyfHqq6+aKQ+O&#10;eHB8g6kPZApenfEYTJgpHF2RBl6tCf+E92JCQHGfF6sekuTZZ581ogQShmv+RMy2DoQstAsIEdwa&#10;J5nsAiNYN9U5cGCKJkK4gPYDO+f4NHi2qMiiUeBTAD8qrQV+QRDG2F0PN4ww0Tw2Z5IDEUIkiKa0&#10;YriOA0Z8CiD40Q6QUuHUMKGdEQhxkrmZSY6mBzyfB4SZBTjwfWzkSLl98GAzxwFEyaGM7KaHG9QM&#10;OUBYxa8CkVs4x4GZwQ0q4D06YoTcPHCghYf2rkGceX0RbY6zMjLk55mZEu8rR0fAfF3ogbZEcwI+&#10;RBD1i4ZJ+CnEzdHc88khmksQmRAXjE9IM4TsSu1nWwjX+jcmHkHNOUJEnj6PeYaw5U2NA7Remnzp&#10;6FggLC3aRpsRZvqdPgDZNlCf3R5s0jDRdgOMR/KKmdyucY0O5SxtDq3LBK3TYzU/OKOFKIY06QpA&#10;ihHBZ5Tmg7w3R85xhTHc1FwVDkRoHpjvmNc21ZcfoLUwA+2q+nJwcHBwcHBwCBc6lTABhJQizjwh&#10;0NA0Oeuss+Sqq66SJ554wkIL4xm5KUConH/++eb75Je//KUcf/zxFteb0FcQIcSo3n333eW3v/2t&#10;nHfeeRaNh+uE9iJUHKGvfvOb38gFF1xgoaAI6UbYLX5H2KZrr73Wno95EKHgthewZGXnGfOBpnZ+&#10;/cFi+OjUVDOf2LQY9h1ErcEfBYJiuPBOWZk5lCVaBQIcfj0e0zbDbIBIC60Bu8AQJggVEDDhBoIo&#10;NYdfgGBA8+TQpCQ5RI9N9QX0EzLikORkE2ohoxDCI/U5Ydcw0QMTDdrGX2A14VD/hgQACMpchRRD&#10;gPWPAINGBUIQ94Z7N506RICiDwYL+0y/I09EV/n3mDHy5MiR8sjw4fLOuHFy86BBVo4z0tMtUsnY&#10;DnZmRdvQgrHks5n+RFnIlxEmHdDvPEBkTdB+tAV5o2lSl5NV2B+jdUI/JB8QJmiZQMw1NeLpy62Z&#10;D1oLIkRBmBBNJph2GLXToNebqiXICzSNftG7dyPJp+VA6wONlWv695er9WiKiGkNSNdz+uoRJmgI&#10;0cY4Jd5H5zbOQ8oRshl/PtdpmudpfswfjN5HO/P7jgSjFP8uONzG2S1OfQnN7REm+yQmNjpRDsyH&#10;/h2veWT+K+5gooJWIKwxJJZFXKNdyI+2bz/tqyfpO4I+C/EK0dQRc7KDg4ODg4ODQ2cgfKvlVoJY&#10;1pAdmMY8+eSTFpYXDRDC9BK3Hj8mTQGfJ8Rtx+MwXojRLOEc3oMhRQjjRBx7/KMMGzbMPBYTO504&#10;7RAxXMNLMvHHeQbnIVUIz0R8bbxW88k9xJknX00BfxnbCthRRbsA4ag14YTBLloXd6hgym4+Qj7C&#10;zCk+YXVPiJQwgR1fHFAGaoYgXOMo9ZvKyiYFLH9ABqE5gQp4uM1JSN+LktOU2j5AwLpNBb7L+vRp&#10;FBr13AHaz+7Sc7tpfUJAmKmE5hUhl7KHU8NkrT4PwgTSwz+fJhxqOqjIAxyE0nvTgvVh/R1q/Dyn&#10;LMxCF0/D1wtCfHOmYbTlJK2vszIz5XwVVg9LSbHwzLQvQr6ZyTTTDuEA/jgQXGNaGOemYaIHUXLC&#10;R31tCfrLiTqfHaV1YXo19BttI7QIjtNzJ6ngCmloBIhew6ypt9YX/W4IwrXeG4iddZ6jn4YLhL0l&#10;qo1pmPjOeWAOwvnxr3Re9ScJuQ+NKEg6fNycqnMM93omROT91bFjzR9HU35R2gLTMNFPT+sKEgRy&#10;CSLku+pqSdHzhPt+ftQo+c+4cfLLvn2NiEUbirbGYW04x2wg8O/yfGGhnDR/vvx88WL5hR7Hzpsn&#10;f1q5UlZp/WKqCIF0o+YxU/Nl7eo7ID9/ruOF8RNOH0RNIUPbBhLrTH1HMCbpf4xV3hsXaD74m/m4&#10;q8yYHBwcHBwcHBzCgU4nTNghxRcJGhyYxqD5we7TgQceaNomhBpuDXAU+95775nGCuGTPGexkB4A&#10;QgMyBdMd75oXYsm7BonCNf7GXAgQlonv/I6oKx7wh/K3v/3NtFuuv/56+c9//mPXW7LH3xpghIku&#10;WhFSg+3sBwMCNzuZ7OzvrZ+oX1/dr58clJS0mUZCe8FOapYeW0DTZ6H9owoxrfWXgnYCCPq8doDU&#10;TcNE89ScA0V2v/HH8adhw+RaFSQgmvDRcagK+4gM+HdA+PIIE0iJcEbJ4Xm0NQKTf78kPVJBmAUQ&#10;Sp7z2WDAvIld4bIwC10IytQBZW9NP4QM8PoaZYDIIVxzZ6j5o5GFpoZpmPjVZSDMh4m2M5pQHSdG&#10;KzQPaJjQryAkEI5PSEuTu4cONZMq+j6ho717cUD8aEGBESi/0t8M1fFrJIseON09XAXbi/r0aXUk&#10;qpZA32Pc0V4I9IHzIvn5bU6OzGYu9rvGmKFtOQMRy9+ETu6meYTchaTAfCscGm2YWKFhQjuhiQGI&#10;/EV/wnkpIYXR/oIsPlTrBwI0WtsWQBjT1hBjrZ2PQgGmiIRVxqEqpomYUy2srZWnfdHjvtV6pH4g&#10;sv8xapRc3LevHKf94EJty7+PGCG/0E/TMAnz2A0G2ox+R7sRpewczdMTmqdzMjOln55P1L4FYeIR&#10;tQ4ODg4ODg4O2yJallrCDMIIn3rqqfLMM89IWVmZmclgInPTTTfJrbfeahokLQFznkceeUQmTJhg&#10;z8JJJRonLBQhOgDf8WsC+eHFeEcjBXjXIE24xnd/csT7Hc/1wN9oraCBMnnyZOmjC1OEAp4VLrCr&#10;/Z0u2lm4s1gOFzb5MFFhoLWEiQfUqlH/ZufTX9AJF5pVsde6haRobaos3rk/a02YHb/SX3x5acok&#10;xx8Id5hI4CjSQrxq3UH+oOWDhglCGW0Rbg0T0qB1A80sMDEg7wi1gEgmiJ+YHQQDO8MQJuVhJib8&#10;NZ0of1vADjYaBgisnUGY0DbUFnWH8N4UPIEffzQNHZwv2rC/znNoveys/euuoUPll/36mbNeiEdC&#10;Wi/HpFHvI9rMLSp435Wba6YT/xw9Wv6o9++Hdp7m94SUFNkjPt6e2V58qUL+RYsXm2kdfYw05/tp&#10;jDFHvqvXljEuA9Kj/9PPaFNCBiNco+kxKjZWBmlZIRTDFZqWOYx2ggKhDiG57lu50kgKUuDA58v9&#10;eg7Cwh9EZIIwwcQknCSnPyAU31m9elMbbqor/TTKQdN/taTENE/maf0ek5oq9+o76a/Dh8uf9fP4&#10;tDQZoHXGe4n5vjNATTCmmXEwk8P5NulDdjHXkQ+nYeLg4ODg4OCwLaNt0nMYsEoX9Tm6kEezA40P&#10;NEoyMzPNfAYCozlAasyZM0f++te/Glly8cUXm/kM4DmQH/gfwZQGx7CFhYUyaNAgi7yDFol3DTMd&#10;fJ5AzgzXxSYLPEyBuEaYY5zB8ht/B7SY8BxyyCFyzjnnyOmnny677rqr/S4cYNH5gQoUh82dKydo&#10;+qfocZjm599FRWGxl0cQQBBBUG0rYcJv0IpgJzZcgos/huoCHzXzLaDlRqiZmpDQao0WI0z0E6En&#10;nKAFEOwQnFvrSBHSYZAKsgs0L6tVMKP+ERw2meTocxAuw+nDhN1zBJVAsyuc/UL04IQR4dUIE/0b&#10;MiwYyDt5C7dJDn0Z8og+1ZxJTjBwPxomphEQxjprCvgwIRXMRXSgN55sAp6fk86ICILQTzqp2o8g&#10;FCA8qNc3dD57WYVpf2G+Xr+/puff1rllany8mU9c1bev1SMhrtsbohd8WVkpV2ZlyfM6V/E8SLEn&#10;dI7/9dKlssRHXJLnVT6yOhDkFoIRs5hPKyrMXOyHqipzwDpCxzO/DVdoWuqDdoWwZGb/UOf55zTf&#10;nm8fQP29p+f/qeeNJPYBEyfyielOOMesPyDpCAPdHEh5utb5Pfp+o90pS1/tB5gMAeYnzIooU2do&#10;djCfQHiREhp1HnjP8DcaMv716+Dg4ODg4OCwraFtUksYgCYJ0W2OPfZYIy2eeuopuf/+++W+++6T&#10;f/7zn82G9CX6DWGJcdLKbyFOiG4DMYJZDmGLCSt8ww03mCYLpAfEBoTMPvvsY5FzvGsQJWiK9Fch&#10;Yt9997XoODfeeKM89NBDRsaMGzfOl+r/EC6CJBAICFeo0PGVCgyFuiAv0OOH6mr59bJl8p4KO+2F&#10;Z5ITCmHC/SzAWcxXhEHACkQvXfD/X79+sodPHR/BUzQtQqJepeenquDUWgz37a4u6wDCBEEK4bS1&#10;hAnmLkQTItIPO8ZoDHXTMqHaj7aEp2ESzt1qTG4iNH8c/jAtCE0XAZADwgSTq6ZMcjIjIsyHRLgj&#10;5UA6sRuN4NlWDRM0PRD0EcqrOqAfBgJyy0xyWpFPtA8gVcJBQLQEhGDahj7kEWMI8bNqakx7IhDc&#10;i7YERAT9d6KOp1FRUfKf4mL5XXa2/DUvz8IVh0LM0peeKSiQuQH+h8BH5eXyrs7lPBdHtJBwNrYD&#10;oecgOvGnAoFBOSgP5keY9lifCVKuUEB+qQ8IS+pxptYL/TEQECKYvRB62YNpmOjv8GHSURomjAlM&#10;rVqEtuOPmr8VfvnzwPzHOKnVfHaGJhZUCOnQzv7mXUaY6N+Q7MxzDg4ODg4ODg7bKjqdMMFB6+jR&#10;o+Xkk0828uLcc8+184QHvvzyyy16TVPA7AaiBRMeND7Y3eJA8wSTGZzGXnTRRdK3b1854ogjzKFs&#10;SkqK+SUhPX7HtaOPPtq0U9BqwewGjRGi6mBmw/O5xu86Awhlr5SUSBZChy52N0G/F+iC+J+FhWYe&#10;0R6E4sNkEzQfSVp/CGcIhKEIVi0BG3h8MySpwICvlAu1jR4dNcp2xLGDby3YaWVXE38E81SgoNzh&#10;AL4PKLcRJq2sP4ggHGpCsCDcsMPOLjVaMzwD8oqd13DtVlNS/G6gjbNFHjUPpE1a7AYj9HFPahN1&#10;20fPI1yG3emr1iECVCgaJvQ/CB4EXbRMOhqmYaL5bS1hwjyCoN/RMCFY29PTKADksznTLup9g/6G&#10;T0iCZTqv5Gp/fEznlv9btszMaT4qK2tzX0QbAm0u0t8MmhZzMkQKxBOEHU57B+h42Iw00e9cw0ny&#10;nvHxkrNmjfwlL89Ig/ExMaaN5fWZcIB5FM0pyEPGcrN15js80MZoG1VoeYIRU+EAY/coraf++i7b&#10;rJ6CgHrB1DIQjCrIKeaWcGnmNAfmCfokoyTRb6wwxmk/NEyCkVIODh0B1oM48ces2h3b5rE+yDl3&#10;uMMdnXMwfzKPOmyJbloxnVozOE/9/vvvLdwv5jX4MYG4IHIN2iA4cSV88NYOovpgDgQp42+601ag&#10;FXDeokW244uN+mbQxeheiYny8tix0ptFdIhYrILL8fPmmUPSh4cP30zYag3+W1oqV6tgdXZGhoX3&#10;ZKc13EBgO0bz+NsBA0zjxHbt2wjs+g+fPVuKddCza41zTKJcHKhCSHvATvOJ8+ebkP/+hAlGhrQG&#10;H2uZrs/ONuIEgZ/8/WXECPMdceeKFfLnlSvl+dGjzQFne4HQesfy5SYE/0PH0uEBZT5U6wUNoUc0&#10;fQRkqLkZOt6Cgf4yato0uX7gQHMqGi7g1+JIHfMHJyVZPlprauWBKCtXLl1q5NoV2q5t/X1b8H9Z&#10;WfKU1uUXkyZZxJ7m8GRBgVyu9+N082eZmb6z4QdtTKjZa7RPXdi7t0VKARAd+A0hDHegCE07U193&#10;Dhlivn0uXrJEvqioMFJjE/T3R+gc/DedGwZBarQSaE+dvWCB+QDZ7HlAn3mJttGftP+gHeTl/WbN&#10;I4QmLx1IvF9r3nBYeq22K9oqzIGMs+t1HuA3f9dzj2q+cGzaXhCJi3YlP5T1jdWr5Sqtjy1oLk33&#10;Iq3f+/Uei8hkp36SS/W3n5WXy9OjRsnuCeGLFOYPiJC7dW6gPSF37PUcpG5xSvvW+PFbkKPUGdqK&#10;+EIhNHdH5dNDsfYB0svROfIlTY/+42li/j0/X67PyZG/DRsmZ+i7o6M0NIPhhBNOMOfsU6dO7dR0&#10;HboWK/Wd+t1339km2bbe7t136mZDf8NGNgZ9J7dzQGQzpekUZ3PZjoIe2tbM9Rt2nCJb/wb07x0F&#10;OzGmdfWzITz7pGEF/Y+DzS7k8WBWFjs6Ok7iaAKEE77rrrukWIWfE0880SLPPPbYY3LbbbfJkUce&#10;aVokOxIQ+mxnromXAzvc3qI9VLC/x24jggg7f20FWh6osRN5ob3aLsFAyReoMIcpyYSYmJDIEiJ0&#10;/HzRIhPi2DlepMIRRM+FnoDYDiBQUWpe5kSXaS0gbfD/gobJShUozBzH93uvHRCKwgGeUq3Pog7x&#10;jxIIooLQD/K0fvBlgnPGpkA+KSu76eF8laGaT9tQ9lDIDjSd0ELCpChc9dYU2KGn7K3VMMFHTEdr&#10;vlBi/JeQI9rIA0LzCampclhSUuM8Qt1w6HfCWhOqF00O+uFCn1+RzaDXMEGB0GpLe/fVPrQr5HZg&#10;f9N0yROaY5ATgP5EVJ8PJ06U/4wdK/8aPVq+mTzZnNZCEOBLxCOM0e75Y26ufFxebppd4TLJwYcJ&#10;8xc+Z9C0O1zrC0eplnvS8NUbxDIhrf3nXTN18QlhmDd1FDCV44CUvqR3bwsjbbXilz8i0Fw7YMCW&#10;mmQKyoJzZPpvZ5jkmFNXTYuxGTimGRfosGGOiPBj5I+DQwdi6dKlMm3aNOtr2+qh/9l4WVZcLbNX&#10;Vsja9cz8nA5+//ZyaAmlqm6t/JC9Wspq6/Wdsf2X+aefNso6nUN/XFkmCwurrO2D37d9HQjlS4uq&#10;ZHpOqdSv03VmkHu2p0P/k5+0zMt1TE/T/r2moVGLY2s6AJrSRLD95ptv7G+HzdHpGiYrdHFcWVlp&#10;/kSuuuqqTY5ecbSKWc5hhx1mvkW2doRLwwSgXfIzFfbN1lsXywZtFoSc+4YOlav69288FyJmVFfL&#10;oXPmyLkZGfa8LQScFkAo0F9mZZltPLuu5o8gjED4vXLJEvmuqkoeGznS/Jm0BXRghK4bli3bJHRt&#10;gtYjmjGEuwxVI2GpCpmnLVhgJiHvTpjQ6vpDdZ8d7ee1fSEJ9tFyEdUCIuWR/HzTCLhX2wPhrG0t&#10;siUgImijzysqTMMEYdUfF2j/wi8OQth9eXkWHpr7goFwwmN++EH2V2H7Sa23cGkUfaJj/JyFCy38&#10;aCiaKzO1f6BhgqPgP2o9Ihh2FMgnjlQX7bZbs+QSQDvqdO0fF/fpI3cMGeI7G34QzvYv2m/+vmqV&#10;3DxwoPUbD0zjkB7/0r6G2Q1jYlJMjO3sE1GHv58qKJDrsrMbfdP492H9LWYwaJ+dAoHQhvkBbZFr&#10;tE2IkGMmPfosovCgNXKT5jGYTw7yQn4hUSBpps6Y0RhJJSBdyD/CeP9J6/TSvn19Z0PHN/reuUrH&#10;CA5l6X8I9It0bP+rqEim6TXohdHR0XJ6evr/fCr5ANFyk9YdWkeEHT4sOdm0uAg93N6x6w/q8GRd&#10;sNCGH0+aZKQNmjdfaP7IA45+f6Ztur+OX+pvC2i9/kPv/5W2yVM6diHLOhKzNZ+/1LSs/+iYxHmv&#10;13/e8mnwnK/9FPNKfLR01q6/0zDZelCrYxytYsiMUdon99xzT1szzZo1y7SMWQPuscceMlDnC9aB&#10;LNbxS4cPOu5lEy1Lxy1ayUQ63H333WXEiBFB112fffaZOfXH/HpbBhTxgx9lyeLCarnuiFEyNCW6&#10;8cJ2ju9XVMjDHy+VEyb3lhMnt3/O39rBe7CyfoP84a0FUrdug/z2iDHSLyl0bfJtBZT7kc+z5Ysl&#10;JXLt4aNllwEdqwm5NYAyP/ttrrw1V9/Ph4yQPYe0T/O9I0Ae33vvPVmusgmyrcPmCE2CbAd4KeJH&#10;BF8lTzzxhJ2r1kXXn/70J3vR4aB1R8ORKSlyy6BBjbvG2mEBi8tf6SLz3DDUB34fGAjmNyKExSP5&#10;Mg0TFbSwWQ83EAQgZQiJ2TeIgNUS+D3mLl7dBQInsO1xyAkZQf0Z4dKG+uP+USpQ4ceESDlePQII&#10;FM6zO4uPlPaCHSnaGdOfYMQQ5g/4PMirr7c27NNMPaNFAxmBvxPyFw5Qf2g5IeS1RmsjGNB0wkcN&#10;jpHRQugoYBYBOYEWQmvCSJuGid7b0T5MKDFmVWggBGphIRTi0BXTm+dGj5Zn9SDs8C7x8XaNescJ&#10;sb9mij9w7Mz1tgqXmJv9WdM5VucwtKdOU2H+KU37libIEkAKnrCPQ9pgZAlAE4q+Gk6nr54PE+oQ&#10;jIqOllt17qW+ntHjPhX6905M3Iwsgch+uqBA/l1cbP5/iGh2tQp/mDd9rgJeOHsimnLMV4To7RcR&#10;YVo8N/jy96wKm38fOdJMDIOSJUDPowkDWdspGiZan4xFxmXgvIPjbuoaX0gd8d5w2DZA9ME1a9YY&#10;QYLDfgAB8sorr0id9nXIkTfffFMqKiqM8IAYgQx55513jDzJy8uTF154QQp0DFZVVcm///1v+x4M&#10;zF/sXpNme7CsuEaWFDYSz12Bsqp6mbWiTD5eUCjvzcmXBhWmOxI61cryklpZhJZDF2JeXrl8t7RY&#10;Xpi2QvNS6TvbMWBNsm7DRpmTXymVdc1HJ+tIrFxdI4sKKuWTRYXy3LfZUlXXcesIyrxByzxPy1y2&#10;pmvKTB4q1qyTRasq5LtlpfKfH1ZIVX3Hrp1IM6ekRpbpsb4L7GFIv1rLuFj79PfLSuTV6blaBx1b&#10;/6RZWFknC1ZVSm1D69cCzJ9ukyE4Op0wAThUvfrqq2X69Ony6KOPyj333GNRb2699VYLD7yjAXIE&#10;1fR3JkywhfIAFTSwB7998GBJ0MVve8ALH6d7CAihmvaYoK9HCaYQYRJe/IEdPDbwECZEaGkrKFVz&#10;pkYQE60RfJuCESb62dZnIHQhkKX4BEcEQ0wqeBZaG6jUr9G/wyHW8ApoKkoOwG8NRAAmORBMzWlN&#10;IPggrKGJEK4IF17+6IeemUZbgRNJ+mKhlqGjHG8ChDvqCGKnScHUD55JTkcTJpinYCZFTw8kTDzQ&#10;5xhDtG+gyQa+WI5PTTWtDX2bNp7UT9obTYSR2ldDQf+oKHNUSrqELUZDI7UZQs4fNid5eQkCSD76&#10;TThAm3rtypzggTbO0LzT54ORjWh7PKhCG2Sjwffbr8rL5ZFVq6RU58VwYWZNo4NoSHR/B92QTzjN&#10;9SIjNQfaAfXfziBMaBvmNcamf50Cxjl1zTwC+eWw9aNe+/jrr78ur7322hbHRx99ZIvwtiJO550D&#10;DzxQpkyZYn/zDI8UOemkk8wJP+s/tE3Y2UTb5KyzzpJhw4bJ119/LTNnzrToiWgN/eIXvzDyhc01&#10;f3j5CiV/gahRwebZ73LkoY+XyOqqLSNRdQYKNd0KFeKTo3vJJwuLZW5+o1kx5esI87Z6Hcd//2Kp&#10;PEyZq7umzPVr18uK1bWSEttTymvXyjtzCjeZa5g/kzCXGdRpmre+MU/enLXKd6bzsapyjfTs0U0O&#10;HpUuX2aVyCeLC3WN+L9/4UbduvVy7weL5blvcswcqCuwurbBhPgxfeJlZm6FTFu2elM7h7t/8yxI&#10;ov/OzpffvTZX8srXhPX5rUVV3XopX7NWhmfEydxVlWaaQ/tS3nD7caF8HN8uK5Hb3pwv05eX6d9u&#10;06K9aHn1FUawO4BJDo65eIkeddRRRph89dVXcuGFF9o9qFzuiGChjqr4pNhYE3TGxMS0PaJNEDAY&#10;2aFlMRvqzj5aEezus5PYEYtwtEMQ9IZFRoZEbFB3+GowFV3/iZDveuyr11AVDxWoyfPUYD4DmgOC&#10;N75LPFOrV3XRd+zcufKEClk8E2KDyDa2GGgneAbaINRFsDqEMIH4yVfhjnw1Z1ZF6FXqLVvzTl7x&#10;fcFv2wPyR7QTemB8iP0QkoBQpeWav44UBqkfQsfS71vTG8kXfcNfi8naI8yLEZ7paZg0pSnSHKg7&#10;nDZjzjMiOtrmBEw8/jB4sDnRbaszaA/UF2QR9dBWghcHyIQPNv8c/tC/TeNFv4Yr2gtCu0eYeBom&#10;LYFxColBVCGPKDH4vhOSeXEwvzBtBH3ly4oKeb6oyPo3BESoYw5tD3aIIGc7Gp4PE/pWIGHC+GGs&#10;49uHenfY+kGEBGzYvWPhwoWmDcxnIEnRWtAXiWLoOWIljZKSElsDxug6h4Nr+LUjSkN6err9nZaW&#10;ZubbkCVROkcQGZFPIi2ilewBzRTUyJ977jkz9Yb0ac8OKYLc8pI18tniki7SuPhJCirqZE3DRjll&#10;Sj8ry6sz8+WrrGJ58sts+de0FVJdH96xvW79TzJ/VZWWuVS+UUGuK1CqQvTK1WvkwNEZeqSrsLda&#10;PppfqGXPk8e/yJZ8rZNwA/8w+Il5afpKWV5a4zvbuVi5uk6idc6+eN8hMrl/grz8Q768pmV+8ssc&#10;+XhhkTT4fNiEC7UNGyS7uFqen5YrCwu6RqOotLpB1qzbIOfsPlBGZsbIKzPytH+XyDNf58hz3yyX&#10;0prwyoHrNjKmGuRb7dsfzC+S9V3gXbdyTYMea+W4SX1kUr9EeeGHlfLlohJ57tvl8viXy6QwzP2b&#10;IhZXr5VZ2r8/XVQsNdruDu1DpxImH3/8sYXsxXcJx7PPPmtOZlABuvPOO+Waa66RZfih2EFBY2AK&#10;UaoLCswrwgETVPVZ7dEwIV+o7LME6Yhd9FkqdCDE4NtDVwe+s23DMampclW/fo1kgU/Q4EmnZGRY&#10;tI72gKUJTwwUCFrCp+Xlcu/KlaYRQbnQEEC4un3FClPr53mQKeFoafLnmeQEI9rMJEfTX7l2rbB/&#10;1JRJDrvBN+XkyIe6CEWVnrweNmuWPKDlaI+2Ca98+iHEmGeW1FagCcBOO7/G8WtHvfIQ7iAB6JOt&#10;0TDBaTP9DgGVNiZCCT4kLlm8WG7VuvzRb3HfHlD7aJhQh01pmLQEom3dNGiQ/HHoUDP3OFHHza90&#10;3LRWIyQYEOwR8hGOg2k3NQfak0g6EDdC/+LQuh+rwtTtmk8IwHDNhbQrmkmYirSmXQEpQyAG7Wv6&#10;DOYG+kp7YGNOhdGj586V93ReYP7C5Of+3NyQyk5fjFWBE5M6xnxHAqKHeQGCxzSX/OqVcc5B32hv&#10;HTl0DiAvrr32WvP/ghYwG1lnn322nHPOOXLsscdq87ZtfHvgd6z1OPBZQjpsjrH244BE4RzXMdMB&#10;aJJwLyTJWp3vIVMAv/N83wF+Q2RFoi3y2R6yBKxZu8GESkwW3plbqH83khNoO5TVaj46WKWf3eY8&#10;FZ7YFT94TIYcqsfnS0rkxtfmyVMqXD32RbbMXKHzRBixXtNEq6OmYb0K6/mSX97YBpynzJ7j2Y5E&#10;iQp3KzXdCX0T5fhJfaVXz25y57sLzZfLI58vkw8XFoVdI6KstsFMkLOKa+RFFWCZLtmZx/ks9dGR&#10;0yfpYKaRW7ZG0uJ6yaDUGDltSn89v9F8mjz4cZY88/VyySur9f0iPKDMP+kQKV+zTl76Pk/btlGL&#10;B1Mg2jocJuItYZX27580EzsPTJTjJvc1YvKG1+bK379YJs9oH/9xRbnvzvBgo/bjmoZ1trH1/vxC&#10;IyQpM6Zuq2sazH9MR6OousFIjEn96d99jKC74fW58qj27ee/y5Vvskt9d4YHlHmNlpnW/C5ntSwv&#10;qbEy095o+NTpPOfQNnQqYbLzzjvLL3/5S7nsssvMocwVV1wh9957r5niXH755XLRRRdJnz59fHfv&#10;eODFn6kL3SpdGIQzegqLbiNM9PkhQX+bqvlCwCdSDiRMOIEGA3kzwiREsDv+exWw/jV2rIzXhRcE&#10;Af4ICF+LYNgeeBomrVGH90CdQ4rgFJP62wT9nltfL9/7tDbQ2gmbDxN9DnkMlk/qgzyh7s+k2ZTD&#10;1CcKCuRv+fnmw8Og+UVzgjDI7yPMhQjyh78DhP1QNZ0AjochhIhUgrlGRwDhbhNh4jvXHCL0PvKE&#10;Bs0jeXlyzoIF8tDKlfLPwkK5LSdHzl640HxdtBfkCRMISIRQNEz8MVjHBOQGbdLeWqQdKrWPQMi2&#10;ZYwAhJsT09Pl5fHj5U4dr1f072+OkTFJPFIFIOrVxkgY5hzIEoxn2mISRnmGR0c3SfL10/7YnnkL&#10;PK395G+rVln/MfjG3B25ufJhCGOORSEadRCeHRlNyhbZ1Kl+Qhoyy/mLqowfDjPJCZIPzmPutEwF&#10;Y+ZAnufQtWA8QkbgAwRzGNZn+Je7/fbb5fHHHw+pjSBDlixZIgt0XsTx6+LFi2X48OGmPYJPEzSM&#10;e+iYHKvvbkiPb7/91nyZzJs3T8brvMB58oVJEL5OIE4GDBjge7q+++PjZa+99pIjjjjCPtFmaU9f&#10;QsMEs4VxfeJtRxpNh9m55XLfB4vluldmy19UkP1ySbGZ7nQE6tdvNG2KPkmR0k+Pw8dlyHET+8jJ&#10;u/STP548UQanxchrs1aZQB8uYJpCunsOSZHlKsC/PCPXfD489VW2XPPSLDNP+mF5mZFGHQFME1ZV&#10;rDGhtn9StAxPj5XTdx0gh4/tLdcdNlIOHJkm784tkJVl4d2FL65qkMz4CNlnWIp8mVWqZVwt36tw&#10;eftb8+W3r86RZ77JMS2Mjpqb8N0BYdJXy9xLx8CoPgnysz0Gy4k795Mzd+svxSpkQ45BKoYLq7Xf&#10;xEf2lENGp8v03DL5XtuVNO58Z4GVGQH+66wSGwfhBvUI+bayfI0kRvfUI0J2HZgsZ04dIEeN6y03&#10;HDlaBqfGmJZTONNfu2GjVGhdHz0h0577qY7fnJJqeezLbLn25dly73uLrH+h5RHutuZ5kBcFFfUS&#10;2aO7ZCREyeSBSXLGbtq/x2XKTUeNlimDkuQL7X+QWeECa6ayNetlVEas5kHkc33+ksIqeVrH9HVa&#10;5j9pmd+Zs0rHQH3YZbrtFSFK0KEBh6+HH364HHLIIXYcfPDBZtvKwd8HHHCAqV3uyEjnZa8LjHDt&#10;qjJoIGAgO0L1HQEgTCBdcPwazmmUkJMQCAjwmOS0B5TvpLQ0OSIlxQgOIkkQ1re9sF1aPdpiLoTJ&#10;SIGWLSj0OZAwPJfd2XDUJ6/TWk0TIRiBOhCYSiA8kR7aQsG0UGiLd1VAsxeGf1n1O9oTEECbiJQ2&#10;gt5svnT0M1QNE0CkIoTYAnYcyWcI4HdEZ3mluFg+1jIhuPnD0zBBE6G1LU4/wz/M71esMEFVqF/f&#10;saCmRm7R88GExrYAgRqzEuqvrcREIBBkGc+YVLTXXMI0TDRvkJbB+lVLoI6nxMXJb1QIgiy5Wj8x&#10;SaSXQAzRZ9vrs8YIRX0GuTPn160EeSNiDr5fbOeauqLf6YEfIjRjvq+qsjZmTLcV+D8hypL1jYAx&#10;BznGmGuraRfzVJr2R6JddaSvH4gSTMSYc4KZYkGg0Scw2fEvA+V6OC9P9p81Sw6dPVv2+fFHOX/R&#10;IpmnddhRgolD24AJDr5MiHDTv39/2+yqCbF90A6BMIE4YX2Hr5KRI0fKfvvtZ+dx4HrooYcaCbLP&#10;PvuYpgk+ToiowxqRT7RbioqKjERhDclaMhjCIViiZVGtx5HjMyVdhem7311kguS8VZXSLylKZudX&#10;yF3vLJKvlpZ2SH9tWLtB8srqZHharET27CEDUmLl14eMkMsPGCZTByfLQaMyZHZuhUwPo5aJ52j0&#10;gFFpRk78e1quXPHCTHn9x3zpnRBpZit3vbNQ5uhnR2D9+p8kp3SNZMRFmLZFTxUsjxrfW25UYfKo&#10;iX3se5EKdt8sKzXhM1worq6X1JheJrzGRXY3fyY3vTFfKuvWS4a2PeW/W8u9tLhjzHVKqhqkRPPQ&#10;V/tVj526Sc/uO8mhYzONOPj53oNlZGacfL20zPpjuIAWSWTPnbTM/SU1tpfc8fZCKzNECm39rfbr&#10;m7Qe3p8f3LFyewEZmav9OzU2QmIiekhsZE8t6xC55vBRcsS43rLXsFSLDoVGRLiA1hhaJPsMT5N9&#10;RqTIs9+ukGtfmSufLCrWMR0tJTUN1r+fxq9LB2hTodWRX7FG4rS8GVruCO3flPk3R4yWw7XMB4xK&#10;N3O0GcvDp1mDc1uc604akCT7j0g1Hy7X/2eOvDuvSPomRklRdZ35svn3D7kd7lR6e0H7Vt0OYQf2&#10;5yyW0eQIB3i1IBS1S8NEgUDo+WkIx24vWKkCJuF18/WTZ2bV11t+2wsid1Rp/YXLfAiBkHy1xSQH&#10;oRaSKSj0eaiwcw/CRDjYXZ6BUIK2QzBih7S8s5BTpj4fAH7fHFFnAnuIC1IWlhAmqL+2S8NE65Ty&#10;hUqY4Lj4uqVLZW8V0k6ZP18OVoHtCD0QWr1+DSnEEaNtZEJyK0Bb8/sSLSPjdzNomReo4EHY3/aA&#10;+qfM9J3WmpQ0BfoJZj11+sz2krMeYUK7hkKYeKCu/YkgSkhZ0TCpC6Gt/eGRkziHJuxxW8B4uXnQ&#10;IAuTvGtCgjnHxWcHBOTTKsQRUnoP7U/XZ2fbXNYWUPfNRaKCqGwrSWkaJlpvHa1hAtGGiRj9CMfl&#10;gaCPMi66ad0z13sgNPPNy5fL3Opqix7GWH5Oz92g9ZdTF/4dPoe2o0znQ3yC7bvvvqb1QShffNCF&#10;QkgQFviggw6SG264QX7/+9+b7zr8lKARglYxjlx32203u3fo0KFy/vnnm+k2ZkD4McGfCeSKZ84N&#10;icIzOwoQJggbY/okWGjbnVSQ3XNoqtx+3Dj53VFj5Jajx8rAlBjzC7AmjIKsh8q6dSbADU2Pk5he&#10;jeOqhwpYaCDz/txneKpkqmCLM9hwRReprF9v8y+aDmfuNkCGadq94yNNcL/5mLHyu6PHSJTm5bMl&#10;xR3i/6FeBcpsFZD7p0RLkgrxwMrbvfF9gOnGxH6J8uWSUiMYwoWS6gbp2WMnGdM73nxLULRDx2bI&#10;rVrmG48cI5fvP1SySqrlCy13OMEcx7G8tFZ6aBn7JEZaP6MN+KTsqXGR1ta5ZbUW1SZcwAQFYgai&#10;4KSd+8lPG3+SvTUd+jbtTT8nDx9r/+4IUyzqvKSqXvokRElkz8ZQ89SBd+w2KFnPiXyubR2u9CEE&#10;u2nbxkb2kGMm9JGkqJ6SHhch1x42Um48apT84fixstuQZPlm2Woj0cINzJ/yK+tt3MZGNa4rvfLy&#10;HTOdZO33nywqkvIwaZmgDdag4yopupccNq63pMRGSrqOaUIa085/OH6c7DIwyTSr0DJxaBmhr24d&#10;OgTsyqGeio+GcABRCLV7BORQfZiAVM0TpEu4CJMfdPH1s4UL5cacHFvYf1JRIafNmyevl5SEtFPr&#10;DzPB0Tzm14dnEmAnlRy1RcOEndWDEhM35WUT9Dv+Ig72ab9AUoSjPiEy6vU5CKzBtA/8Ha0aYeL7&#10;7g/yg4lBU2A3nV31UGD9UMvKr9ujYbLJJEfHR1v9M3D3A3l5Zv7Azri9lfVAQ+DaZctkic92fpMP&#10;E02ntRMkRE5zYHHUXg0T6o++koQQ6jsXKpgP0N6AiGhvFBoEesgc2rU9hEkgWEiES8OEeivSNo/S&#10;Z9KubQXj+LbBg+W9CRPkTv0koo4termoz6T8f8nPl8e0b5nT5FYC05nmHDBj7tPWeZt5Gk2sMs1H&#10;e7WHmoMRJlpuzP2o10BQD5CkkGl/XrlSrl261MzUCM+8afzRFr7PD8rL5evKShvXjjTpWqBVsssu&#10;u8hg7es4fX3ooYfsHIJcW8FvcNSK6QyOXmNjY+0cB39zzR+Y1HAv6yB/oHnCb5kXOgr0O7QLont1&#10;l3gVro6b3E8ePG2S/OrQEUZgIOAMTouVXQclyaLCaimoCp8KvQeiePC26p8cFbS++ydHy9ETM83v&#10;AyFDwwFImu7duxlBM0TLiTB1xwnjZa/haRKhQu2w9FjZe2iKmSdlFYffUSgCLZGBBibHSELk5u9S&#10;2jshOkKOndhHCirrfJo14ZkfEN7Z7e+lx5EqVP7lzMlyxQHDpE9StBEpkwYkypDUWJmT17bQrK0B&#10;/mEIcxsX0VMy4oITgHsMSdGy9zRNiHCZgJXVrpNe2o8hKw4anSEPnTFZrjpwmJGA1MMg7d+Hj82Q&#10;nNJaq+9wY8XqNebwtW9ypGnVBGJIarSMzoyTL5eWGqEUDuAkGQIfzZpRmQly10kT5NZjx8oeQ1O1&#10;f/eQuMhecs7ug6RS6xh/NuEGplWryutt7EJ6BgJtpt10TplfUK19rUJ7d/v7N2QJpq7MZaO0PiHC&#10;bjt2nOw7Mk0ie/Uwc6ijx2ea9g390KFltP3t59ChQAuEHTschYZj0ciOkGmY6Pd2meTooh4NCwiT&#10;9hIa7KriE+Mzz68DCyA9cIj62+xsM9FpD9iVjtH8Eqo4HHXoCebBTF2aw2EpKeZgcwg+DqgzPXC2&#10;er0uPM/OyLCdYOqirYJ/MCD0UlbU44Npj0B0IEjpTUaYBJu02SU+v3fvxmgp/nnSfLOrflJ6uvkg&#10;CQVowHhOX9vTDyF1EMwRwtoq6C+vqzOHrLZj718OrQscD3/p64+YvXCQz9ZocuAXplnHrvosiJ5x&#10;uthvD6g//IWghdbeiZslqREm+rz2aphgfkYfpt/Qp8MF6n6Thkk78jhb2/aKrCx5oahIijWv9+Xl&#10;yTcqmIcC6gxTu6XMUf59Q7/jkBATmmwf8dYaQIacpXMBzm83jTk+tcz4TjlO55C2zjsQu8zXmJp1&#10;JGFC34H44H0VaOYEyfVkYaE8o3XO+wdSEtLksiVLLOqQ1Z1//SnYIsDnU0fm2aF1GDJkiIX8nThx&#10;olxyySWm2YE2SCiEybYE3lOVdWt1/aDvGRXcESpH9Y6XGBVq/TFCBRCcv/64EhNW38kwYbkKlLEq&#10;0PRODO4biXf3/iMzzJzhqyXFJhi1F5SZ9UF8VCN5i9CMrwUPpMkuOCr+03IaQ8CGE5AlaK4M9gnt&#10;wbDLoGTpnxIlH85nFz485AGCbJTWNURYvAqQwzPitc3/tz5JjOkluw5sJMcKw0we1KuguqJsjSTE&#10;9LCd/2DI0D6Aj4/PFpWETagtq1nbqImsfZv2HpEZL7GRm5P2R4zvbVogWcXhcVgP6DMbf9pooaOJ&#10;/NMnYXOiFECORelY23d4mtZNjcxYURYWH39oYqE1E61tS7kJ7evfv8G4vvGSGR8l3+eEj5CzyUGP&#10;4qo6WaUHhEkgKHNPbY99h6UbgfTl0tVSF4aINvXrNtqYwl9NlM5nQ9NjfXPK/967uw5OkZSYCJmR&#10;WxGWeWR7x/b99tsGgZCGkGA76L5z7QFTDbt8CDIxAQvUtoBdRARVnsWuYnswR4XLGZ55gn+eNI+Q&#10;Jt+pMNMerQsW8OzaEhYX7ZD2wjPJaavggvr/Rb17yye66Hx9/Hh5Zdw4+XzyZPlV//4WrSScUXJQ&#10;62fiZYc/WCv7axgZYWLftsTRqany2KhRRpBAbrBM3CcxUR4bOVJ2jotrvCkEoF2BgIUw1x4NE+oM&#10;/wyQFM+qQDZL+1Jrd/TR2mqOHMBsgHY2bR09yGdLu5mY+Pxi8WL5AgG8iXsRsq8fMMA+2wO0GBh5&#10;XtjY9oDFMZoqlBNnwe0Bgjljoz2mVsHAaLNw5tpmoZqWzNb+cVVWljy5apW1P895taRErlDB/dsQ&#10;SBN+j9lNUDMZrdNKzStRztoCxtz9w4Zt8hPF/LW3jrlHdcxNSUjw3dV6MNejYYIjXuquo0Dfobxo&#10;rwWa5BAq/q/5+VKkdWXQPHFAnjQ3XhkjRuw6dCkQbnDOSqjed955xxzAErI33ILy1gYi1FTVr5eY&#10;SF3vRDWtNYjwgQbK9OzysAoarDSWq0AZo89m17kppMdFyqR+STK/sEYKK9qvSVtdt96ENRxxNoUR&#10;WmYccn6VtVrK14TP4SwgKg8C7cC0LQVKD3FaJ3sPSTXyYvbK8Ph6IJRxZE8E1i3nHN6xrJsm9U8w&#10;wXNZSXij1VCHRGPqnxhtWgCBsPT1QJsJEDkGU7H2orxurUT03EkigpTZQz8VrIemxcns3PCZAoEG&#10;FeLztK0hIjGJaQojMuJkZEa8+cxBA6K9IBoRr5XIIPUMqGs2aKYOTDQtqvowheBltiSkcV55va6R&#10;upmPnqYwICXK2jq7uCYsDp0hTDAxYx6j7IGgzJCFOw+Ily+zSsxsyKF5OMJkKwNCLUJCoS52w2Gq&#10;wTM8Z5v4ZAgVLMIRVCEPVmve2gPPtCAodBBjF98evx4IHJAC7PSG4uciEBYlR58Tyu45k/DAqCg5&#10;Li3NNDSG+YgIBEzIA3bPwxHtBdMeXgVNmcxw1iNM+kDWNFEW5tVTNZ/vjR8vk2NiZGJsrLyh3yFN&#10;2gMIHYRM8tcW0yZ/8Pv/rl4t01QIRgsJPwg4jMR3RF4rtJIot79pUiAGRkZa+REETcNE722pxQkD&#10;+3ZpqfwUpEwsdiL1OEDrbj892jOe+SXCqefDJLQa/B8gnohsgvDaXg0TTOqMMAlhfDQHWgpyKFTC&#10;hP7ypvaXLyoqGgV2r430c5YK9M8XFQUnPpoB5m5EMgsq1GvbIPAzT7YFPAkTPeatgxIS5G0db59N&#10;miQH6rlQ2zlF57+ftGyQbB0FtH7MJEfz7U+Y0M/n1tTIqrW66AusJ/5uou6G6fjcIz6+kfQNdo9D&#10;p4GINvfff79U61ybmZkpGRkZkpKS4ru6/QKHooSUjY7oYaYSTSEttpeM7p0g2atrw6p5UKGCEs/L&#10;iI+0neGm0KvHTjKqd5yUVjeExSynsn6tTpE7SUIzJFFKXKRMHZosK8vWSHYYyQPWVpghYS4xIDnG&#10;d3ZzMB2ovGlaJvhkwL8GkX3aC0IZI0RjotIU0EYYmBItiyxaju9kGIA5EEItJl6YBTUFoiKN1rb+&#10;YUW51NSHXmbqmXcCBEQ0WjXNvK/RqEKzZlYehGD716ce0PTAuSzmZs31tdS4CNm5f4IsK60xnyvt&#10;hZnk6GeU9rHmMEnLXLFmrUxbvtp3pv0wTaLSWumdGC3JscEJE953mMnsMiDJzOOyV7dfmwgfJhDA&#10;sZFN9y2AU1j64twOcui8PaH53uPQ6cAkxzRMGhrConmAgIVQjoDUnh1gfonaOKr37SVMsMvHaWIw&#10;sFgeFR3d7GTeEjANQIMDk5y2CkSB4P0IocEn5i7hAuVE+CJ/4VBBh4SCnEGrJRhof6K+8MZvTc0m&#10;alvjs8TMQHzn2gPMZxCkEK5aY+YSDNN18f775ctNC8lWUHog7P991SoLh9xSPQ7QPnFUamqjcKd5&#10;2QT9vktc3CZSyExy9FktESaQeoTEbmoVBSExVOvwy8pKuXDxYrlYjzdKSkLzZaJpQHzSF9EMaS8Y&#10;XxCzEBHtJkx0PqAvt8fUKhjoJxAQa7TszGFtBWZbi+grQdqHxSOEKvNsWwBRsq/2k50xr/LPkz4P&#10;NefDkpNlcAgOKSE8MXccoXMfUXmCmcy1BWgEMj7C5fg6GOg7HmESaJLTptbSuuOd8LuBA2VCO7TY&#10;HMIHouP069dPrrjiCjPNOfnkk+Wwww6zhf32DPxKVNWtl1gIk6im5zPmz32Hp0pF3VpzVhourKqs&#10;l9LqdTIwOdoIjOaAlgtT27xVVRaFI1TwXq5Ys16Q2ROaKTPzycGjMiRRBd1ZK8vbtanlD4RZwihn&#10;xkc2Q1LR77pZvRCClSgqy9rha4L5H80gNDxienbX+bbpfg15BWFBlKRwhn0tUiGVzbhBKTGmXRMM&#10;nMVkYpeBiRaWFu2j9qCqYb05UkVbp6n+xRinPsb3SzBTqWnZpb4r7QcmXaU19VZmHLAGA+ljIjWh&#10;X6IK/N20rdvvM4cxzTOj/MytggFyLFb79wfzi6yPhANr1q6XFeW1FgkpOaZpf2VgWEaMmYFNzylv&#10;tykSxBgEcKBPoECMTI83Z8/vzy8MW5m3V7RvVeYQdqAFAGGC+ng4bPcQNCBNEKSDOQNtLVjAQ5jw&#10;rLaqnAdiiAoFp6WlNQpYDFC/4xQVaCfrork9yzIEXUxy8AODINJeIHIwjUA6hAumfaD5pIXbqjbP&#10;S3a+CuofrF4tC3Vhy4IHDQ40V4I5XwQ4U7QdX21HfAmcu3ChhdZtCvQXSC36YXtJJ4BQzgLLE+Ta&#10;CkgGNAUW4R/C//f6vUGf/alea8n3DS/iq1QIuKRPH4nz63u7xcfLH4cMsehKYK0+jzKjjdIcucPz&#10;mqpvANm0UusPofVDbasn8vPlgsWL5emCgjZrm9ACppmlnxZJq52gr5iGiZYzHBomkIntMbUKBmYr&#10;I0w0f601u/IHuWlOmwktq1CI2fGxsfL7QYNk76SkRufJ2pb41qFvXdi7d5uj8ACIB8wHIXtDJRT9&#10;wXsEbS7CwHcU0DBB68mcvvrVI30L0hsTo5ZA/Z2Tni4vjhkjZ2Zm2nO2d6F8WwBRaGbMmCG/+tWv&#10;5L777pM//elP8tRTT2lXb9u8ta3BCJP6dZIQ0fwOPO+d0X3iJTm6l8zNC5/ZQl7ZGilb02AOOG3R&#10;0QwIATs8PVaWlrRvFx6hCs0FhMkeLcxdg1NjZeKAxmg1dWEwlQCEuS3AISaOVpvR9GBewP8EIVip&#10;mhkrVahsR3+srmucG/EFQ3sGA2lCLIzKjDcnqDntJCwAY4g6L62uN40Hwus2CfKlx+6DU7Rtusnc&#10;/PZpAUBONWzYaGRgUySNB8yvWHhgohIuoMlQt26jDNJnQ2A0B8ZXouZzTl51yLIQdc1RVb/WzE8i&#10;ejSfZlpchIzKiJX5q6qkLAyaLaBsja4BaxtJUBwoN4e+idEyMClK06+U0qr2meXglwjiC/K3aXST&#10;dJ1HJvSLlwVa5oLKtWFZf2yvaL73OHQ6WDAiJKDFEQ5BtVYX4giqJiC2Awxz7OIR1tu7a0mnu6Jv&#10;Xzk9Lc0GJ4I5u7Kcu0MF16a0T1oLhjtq89Rebht3kIPBM8lpqw+TluDtyrZl95xd8UuXLJH9Zs2S&#10;E+bPl71mzjRHihAnRpgEWfB8WFYml+s9RnTpPSvq6+XZVavM90ZTDioh12iHKm3rcPhB4Bk8hX4Y&#10;ynSMYE+/C1pTWibICTQdWgJC3JXaz1D9B+yOX9anjxyYnGz1Rzr4vmEhhkZL1po1TTrlpRz7qdAc&#10;xdgKvEf/hlwkX7booa21bcrWrpV7V65ss2NjxjDmFeQrHBom9DzmGcrbHlKRUpuGiZbRM/kKF1is&#10;Qh4jmIeiYQKJsTsmHuTLv330O/0brSLMtNoK+slB2l9eGD1ajk1JkZFRUfL3ESPkTp27QnkegNiA&#10;3KE/hgNoKkK+FGl/C9dOcCBM+0yf7ZE8/kQHpnznZWT8zwSOPATmQ/+G1Dla6xD/SBBYjizZOpCQ&#10;kCBTpkyxaDWVlZVSUVFhx/ZOmKDGzpHoC23bHNgt3nVAsnyeVRoWLRP8U+SU1phqvjlnbGEoxEf1&#10;lAn9E6Sgok4FndDXOaSLeUtqbMvvFYRsIrdA7Lw7tyAsc0tBVZ0JlZhpEKmnJeDfYnRmrDnnLKoM&#10;3X8L5AH5px5bwnAVonHM+d9Zq8ISLQctj9U1ayUpOkKiI1p+bw5IjTESbV5+lZmMhQrKTNqYe7VU&#10;04TAxeyLsLM4am0P6Ca8wuk3Mdq/BwRxfhoIiKTBqdGypKhKitoR9rZRkwitse7NkzT67sHh8EGj&#10;MiSvYo18vqTEd6F9WKXjk2Tpt83BCEFNf3zfePPzsqAgNM0aI+T0wEdOlJYZfzFNgdctvNkRY3tL&#10;jc4B3+HwtttP7j3cBJrpPQ5dAu2oCAl0enZu2wvb2ddPFrXtAQti82Gi39trkgMQWFgsownywLBh&#10;8sXOO8vDKnT0D0GdPRgyVHDh+UtRyW8HaAcEX9olVN8bTQEBk3ptLSFRrvV++/LlFn2CNkCIxOzg&#10;H6tWyTN6DnONQMIEzYxH8/MbtUs8UA697xtdAL+B/w3KFwSeJkM4dqnphwj77EaHUosQiYR2Darl&#10;o8+FCIHQaw1oT4gCfPpgfrOioTEiFQ5cf5WVJXfn5tp9f1q5Ug6ZNUue17ptirzEjOfqAQMa/Xdw&#10;jz6HHNKPg5ZT7yPKyszqtnmfp4+gYUL7hsu5qgnnWp8QMe1Z+Ho+TMKtYQKMHNK8hULa8dLHoep5&#10;vXs3kjmUUQ9MZ05KS5NzVKAPpS96ICTw6JgY6aXPo38G9WvSSjDGmBPDRpjoc3gWzw2dDmsajGXa&#10;HR89wfLM++aKfv3kzzq3H5OSIgO8ed2/n+n3nfGT5MxwtjoQJefmm2+WU089VXbbbTc577zz5Mor&#10;r7Td9u0Z9SpcEf0GM4iWgHBzxITeJnD88b2FstLCAYcOBBZCmg5MilZBuhXkhY69cX0SbNd8aTG7&#10;8KHN4evW6/y6doM5km0Ndh6QKFOHpsjfP18mM5bjfDX0dwfvnZziWtOeyFABvaUZlDkdjZA9h6aa&#10;X4jvc1aH/O7CPIU6a85XjIchaTFy/KTe8snCokaiqIn1QGsBKQdJhJNdCISWgNA7qV+8RcpZVhQ6&#10;OWcaJkaYtLBxRT1rvZw5dYCNh+e+XWGmJaFD19H6DmeMJEb3Mke3zYF25sAsB5857YkQhNlVDaZX&#10;vbo3S8hxhWPvYaly+NhMefzLbJmeE7o5Er2SA/KDd/uYzNZFSRyjY/onzcjc/PKQTe1oMyJJWVSg&#10;ZvzjeJjYP9GI0P/OXiWFFQ00v0MQOMJkKwRCApMFkUDaC3aPeaGEQ5iBMOFZ7Ci311EpKuhoN2AG&#10;sXdCgvQLcWe2KeD0FcGyKQ2KtoDXBOUOO2GikygD0HbPW/HSn1NTIx+Vl+uteq+XFz71IBwnQkyg&#10;LwF8NDSpZaP3Y5bTFBkAcYdw2d5+SMmIxGKESRDhqjVAIN8/MVGmBApXPFP75ZHJydLfZ1LTEhgT&#10;9L/d9VnkBp8o1AFRPf5RUGDmTV69oo3z25wc0zYJBgTl3w4YIM+MHm0CIiYZ9w0dKjcNHGgL2mDg&#10;bPArTYM+Qr5pk3BpOkEoRmseCQscilNV4M0HLAjCrWECbN7SNEI1G4Jkoy0uyMy0sXFQUpI8Mny4&#10;3KMC4eBW9pemgMo+GiUQTu0lFYvXrjXyAa2fcIC2MMJEn8u4CzcYLxC49KGmtBdJ/8I+feRfY8ZY&#10;nTNGPXMlfoGvlt9o27S3HRzCjzp9nzz00ENy2WWXyTPPPGOhhd99913f1e0Xa9dtVGHjp1YRFmBM&#10;n3i5/IDh8sPyCnn26+Xm4DFU1NSvk5zSNTIoDcKkZQ0XMFqFq8yEKFlSVB26cLXxJ3M+iq+O1iAh&#10;OkIu23+oOcZ99POl5h8iVJDnpSXVZjaQGtv6zTL8ayRoHX21tNT8YoQCIgOxOGnO+ShgLY52yTl7&#10;DJS9h6fKXz9bapoS7YERJirQ0s4t+dUgfdYStDUz+fc5RMsJra1rGtZZnRMyu1szywhvjbLb4BS5&#10;aJ/B8sasVfLFkvb5MsHUbVVlg/mqacr5aSDw04ND3Hn5lUa4hII6rWvTMNEyt2SCS13jw+Ti/YZY&#10;/7rjnUWSEypZo+9d8pxbXmckUd8mHBoHgnE4Xtt6jpa5IsTw2ZCgOI8l+lLPHs2vNhv7905y1u4D&#10;pKC6Xp6flivdm+scOzBcrWyFSNLJGQGE0MLtBYIGk2xz0UFaC4QXhPxZKri/vXq1RSYJdTGOkLZc&#10;f8/OY7h2zP2BSQ5lhkhoL8wkRz/DbpLjK7eRWvateSC8N2eawMsgUMME57LN5Zv2xMQgGBDeyGNb&#10;HWMGg2k6aV8JlTABE2Jj5TYVsA5MTGz0daDP668C67X9+8vZKhC31scMdQhhMj4mxhzbMs5map9+&#10;vzyIIztNp0Dr/RO9Rj8IBuroxPR0uU+Fwof0+KXm59jUVNOe4qW5GfRvzk/CaWgbgIYF+UZDpz2a&#10;DP6gb9AemFaE4iMEeJpwmOSEO0oOII/dtcz4yggVaB8hlOODCULrfD36hUGTjZHWW5/N+G2vmaIR&#10;JlpO8/ETBjCueZZpmAT2wTCA1kDLjXHYUp7xVXWkjocnRo2Sf40ebYTis/r9n/r9kORkZ4qzFQL/&#10;JfPnz5dnn33Wjttuu03eeustWa9jfWsHxEOofZ7d97UbNraasKDf7jUsVa49bJQQmvPN2flbTPmt&#10;RX55vZnHDGqFrwMPEA2YTWQV1UhhiOYppLlm3XpJb6UQC/ppHn9zxChz1spOPD45QgG7/ytWrzHS&#10;IjmmdSQVyIiPkr2Hpcjigioz2QgFNQ2N5opNOR/1B+0c2bOHXLL/UOmTGCm/fX2ulLTDTKSsbq1U&#10;N6yT1NheLQq0HvonRVlY2ukrV0tlyCQRhMlPjYRJC9s2lBmi5tAxmXLgyFT503uLZE5e6D5UirW+&#10;SlQgH5gSpc/2nWwBkCtD02PkxxUVRgCEgjXax2rXbjDNpBbcthgod7+kGLnqwGGW5pNf52hfCW3e&#10;q9Lfo2EC8dPadxxtM3VIks0HaNeEAtMw0T4SpfNIa+WWEelxsv/wNNPm2alb+NcM2wMcYbIVAtt7&#10;BAUcbrYHdPlafSHw2V4fJvhC+biiwhbg31ZWymkLFshRc+daaM5Q1OVZbK9UQRyBtT1CdFMgSg4E&#10;T5YKu+0Bdedp04TT6StgF5gnotHQGsIkXcvU3ORH/gKdkGKahAaPnfVfyen3SO1nhLxtinWHMEHw&#10;2sycJwRYGbWP8BSeFyo83xH/HjNGLlKhlza+fcgQ+e3Aga1yMOmB/opWQIb+Bo0Vdsp/rK42XxlN&#10;gQgmLS3Crf59wiPmQTdqvtAI8a93hPZf9usng9q4q04foQ4xkwpXP9yMMGmhbE2BOsEsDIK3I0xy&#10;6O8QquRxCzKrlUB7BrKROTBT+0w4QXuSR+bFULV0AL8Puw8TrbeO0DBBu2SWjpcZejCOlqxZY/N5&#10;U6Z9Hqj7E9LS5Ff9+8sZmZnm/JsFeXh6s0M4QVtifuOZ4LR2sd+RKCsrkx9//FHm6rqDKD5NAYeN&#10;tfWhCTgNaJioQJncCh8mHgjxe/jYDJnYP0m+XrpaSkN0Fpm7utZ2hAfg8LUNGJMZLwWVdSaYNa5Y&#10;2gbGMxoPafFtmRu7yeQBSXLgqDRzCpobomCHs1pIk/7J0RbqtjWgL+LMco/BqRKlQvDCVdUhzXFV&#10;ng8TFVBbBR0C5POMKQMsSs/MXMyRQgPkwXo0mdrQz9B4GN83wUwt0FoIBdUq+FNmouS0BtR1XFRP&#10;OWf3gaYt8c2ykhbn+S3B/T9ZxB1CCptD41YiPrqnjM6Is99iKhIKateuN6fGsdq/erSGMVFQ7t2H&#10;pppJ0qyVlSE7VYYwyde2Gpbeug0y0sVPECHLKfu8ECMEoUVUrnUdRcjsFkIpA9KFpD1x5746jyWI&#10;ToEOQRC69OLQYcAkB2GmvTv79HnCubKMb68w89/Vq+WelSttAb5RBxe+HzARuWX5cvm4vO0vDgQY&#10;pi5McVrLgLYFCNDY0UM6hRTG1Q/4vKAuEQrDCTQTqAME4dbMT4QyxYnlFqYemj92+KnHQA0T7ry8&#10;b185UQUVyz8vOz0Qpn6tgvvBKSmNNwYB/ZA8tsckh7r7uqJCPtcD0uEN7Ucf6cI3FJLNA74jJmtd&#10;sEhC66Mp05emQHhetDV4zq5an0WaL/Yu+Dso9PmYjrET3lrwAjpfhcJ/jBwpJ2vdIwwP1L7+8PDh&#10;puXQ1jybhokekFjhJEwgEagPfLqEAkyt+G20PsfTmAonqDfmLpwPmy+hEMDvmEshKFPDREh4oP4y&#10;tN/g/4Z6DBWmYaLtETbCRJ9D2GjGXFNOi0MBc9XThYVy3qJF8qHO+3lar9dnZ8s1S5cacdL2xbTD&#10;1ojRo0fLSJ27HnnkEdMwefPNN2X//fc3ba+uQLn2teeee86i9dxzzz2Wn4Yg7yXm1cVFNY078CF0&#10;xeqGtfazxKjWC7IgRgXQgalRUlJTH1J0DTQ02E1G04Lwo20BDjS7d9/JTFsge9qK9fobzBaIENIW&#10;QBSNyIi30Mp55aE5BUUQ3vDTRovI0lyEnGAYkBJtflcKK+tMS6atMKev+tlsKGU/QO3yDzMsXpe5&#10;IfisYX6EsCiubrCITMmt7GesJ6if4ekx1lcocyiord8g0b10naiCdFswPDNOBfhesnK1tlcbtYl4&#10;Jaxbv1GWl9ZqOXaSvgmt69+Umc28YTjc1b4WakhlzHHw0cMYbeu6a1zvBB0fG7Xe2qbdQjv/pPWU&#10;V1Zn6VvEoTbAtIniIyS7uMae01agKVfVsM78trR2XFHfI7R/nbfnwHb76NleEV4J0CEsYBc5HCY5&#10;DFoWuHT+9jh9xXzhPRVy89HW8J9w9PvyujoTgNsiLHDnYv0dmjR9mhJS2wmEW0wfCDkLOdMeGGGi&#10;R9g1TDSPPBHhvTW75+xmH5eS0iiY+u7HLwNRJsbFxBhpgop8IDB7wlTkkREj5Nf9+8t1euBzA98b&#10;zZlDoR2BkBmqhgk7V2+VllooXUy46Iv/UmGLv/9ZVNSuHXl81PBrxkhbBWn6M6UmChCmMZCKHCen&#10;pjZqqvg/T/MIqXJwUlKTpktNAQLr5PR0eUwFjyFRUdYOx2kaLRGEaDQREhtNrplVVTa2MGmi/hCC&#10;w9UP6SvMC6ZhEmJboJ3D2IDUIPR4uME49vLYlElUS6AfrtJ8Mt7aoonUGjB+0FSC8EDbIhQwP6Nh&#10;wpwfLh8mtATzASTbDO1D1EE48IM+664VK2SZZ+qoaTCOny8ulidWrTJymv7gsG0jLS3NnLweccQR&#10;EqPvln322UdOOOEEW1R3BebNmyf5+flyxx13WKjjb7/9Vgr1XQLob+sgBnX88bm6tsEiTDQa0rYe&#10;JohWNVg0DQs12wYQfSMtNtL8aZB+W0FEi4KqeumbGGX+DtqCpJheZuaAn4fGCC5tKzfmBhAtrXX6&#10;6oHN+j4J0VKnwtmqEMyBmCbQjIGEGJjSqG3WFiRE97SwsyW1ugbQPLQVaB2QB0wgWldn3POT1TcR&#10;kgor6mXDhrbVNUAALtF+hiCe9P/snQdgHMX1/x/YllWsZnVZbnLvBdtgei+hl1AChJAAgRAgFX4h&#10;kPzTSUJ6AoTQQwvdVNMNNhj33rtly7Ksakm2bLn832fu1pzPaifdSbL0PrCWtLe3Ozs7Ozvvu++9&#10;CSEMCbKTYl0C2C1a36F41XCPIHQQBoQYGIo4xT1P4tDe3WOkqLLaiWuNx1dneBEhZLKPRK27UGAq&#10;a0LPmKmnKV6mXGeaFve1+yUEspNj3AsHPGNCBUFs/qYy7Re6ur6hsVBEZm7qrX0BwhhhTKGCGEgu&#10;pqaIRFzrJlRzhyD8I1yj2TgPEx2INzckB5z3gt4wzclhglHkpqStgwL9PBRjAdc+3kYiDPF2NlJg&#10;HBHKwCwnhFxQF03BCSb6M9yeMF5IDkZNY/onHpAk2CQ5JLk70rT+7u7VSx4bPFh6qDHOg602wQRI&#10;Tknuht/l5spv+vWTi3RATG6B+vBCcpxw14QeFM+Uv27aJCtxn/Y6bd1fnhpbD+h6pkJuKtwjXF/u&#10;EWaPaSw8cMm5wblT/3g4Ib4s1/bIjCq35+Q4QQIhCoHqzJQUuV/rbFBsw9Pg1QXHGhAT44SahsQ7&#10;2sL/1Pi8dMkSuXzpUveTt/lvlZS4e5DQB+o1HGEWGOjkn+Debap4VeZvu0n+thxuuBaIMeQ8aqqH&#10;Cfc99w37iYRgQvtB8AilHQZC3XMN8A5rjrDtUaZl+d3GjfJKcbG77761cqXcsWpVs2cMI2QNEW89&#10;b/a5n717Wn8yqPxs+3bZEIacUUbrs3btWpfklamFSQBL/pLJkyf7P215CrVPjI+Pd0JO79691VDd&#10;66Y59j575JFH5N5775VHHn1EyssrXDLQUPNqIFQzRS8zlzTWdd+DrdO6RTkRwTcFamjH5jvbKnY5&#10;rwlmvQkF3vz3SYlzYSIV7k14aGXHCO7a5ciQRSKOg3CQovWVX7ozZM8DpnvdUlbtBIiMRnodeDDW&#10;wRAkQSZ5JspCyG/BaI7/yGsRreft87ZoTJ2xzRHu+gzJinfXjNwvocJ5b6vc5Tx0EkP0ZEpR4ztL&#10;6wrBhKmgQ4H2jThG+44K0ZsHhmUlSEnV7hDP2VdntMvVzACl7buhJLvBcM54pRDaQohLqJBslmsW&#10;evvWcY3WFcLc6m2VOnb0r2wk2DkL8srd9MyN9WLy4auz3PRuUrKjRtYWhT5OLtux24lkzIYUKmEY&#10;WrZbTDBpg6TowBmjmFCB5kC7x2UeI7E5gglu4in1DOQxLBsyvgPhLeQqHbxjvGBshBs6irfVWHhP&#10;jUyMpd/k5cnpCxbIPToIxEU9FKhDjAF+hlswcTPa6HXGw6QxfRTC1RQ1WDDeSZaIcYXXAqEkGNqU&#10;ri7BxINzaGzSUNoMogICQ1MMakQIZqA5YFh56N9M5bugsulTxVE2PIgQc0IR67iWnA/fdx4W+nNo&#10;XJysrq52XhaDtW7xavhOdra8NXy4vKrLicnJIav0gXBtydWDp0h9IqjXbn+s7ZQpn0mqTGLkV7Zt&#10;k79v3uyM8qe2bnX5g17Vdc31GuD8nWCibaepSV8RgQBxrek1VDcIJlwj52Gi9dMU8P7gunOfNJQl&#10;P1QQYTzBBFGnKdAeKR+iU3Nn4qIN/W3TJrlX2xBeSpCnbeih/Hy5d906Kamn/TXEbt13aT3thD6i&#10;qaKR0bZYv369TJkyRVavXu1yhowcOVI++ugjJ1S0BuRSoW3jjUUZMJg9bxeElOOOO04uuOACOf64&#10;4yWqa1dZuLnM5WsIBd4I4ylBTov6ph+tCww7vBXyy3a5t7uhsKl0h3sL3yelW8h9FOJOv9Q4NaD3&#10;yqaynb4HTgjwBjs+Gg/B0M85Xg1BykyCyh0h1jfGe36Zz6smsbF5RIIgASvnHdJMOVo/iDuU14lc&#10;IZ434U/kEkEwQXQJFaa4ReRJT+jqctaEAsmIOWcS/Iaap4dEoNQ5uVDwIgiVYdmJbirkHSEeFwq0&#10;jZEzpk8TQq/wqGFaZ/axraLxzy/XX+iCYMI+GpsjJ5Aonu8J0bJ8S4X2D6Fda5KuMo1yj+RoN0Vz&#10;qPRJjZXd2tetKdJxsp5HKFDXeG75vKeMcBHe0aMRFog/x5jGEGyqIQPcYggGmFXNeXNJ6AIhCXgx&#10;HHTj6u8YgsxaEkrsPTNKIAaRkDTcb3wBQ/0Ha9Y4LxaMc+eZoXWJ0fkvNSZCxRlquoR9WmHtjLkB&#10;nRdQYL0GQadfpIbOVDWiZ27fLiPVwD8+IcGd12a/twGiCyEjwTlMmgMDN8Jy9uq+MQhDhXLV1807&#10;IUqXpkB7wzuJ3BQheTfp8fDSQODzcnggmBBiQMjZMm0ziIMIUuO0jsORl4Nr3FfbOmE19QkmJE99&#10;pajIzcqDJw5t11s8V1TKT7LNX23Y4NpCc8DDhH4BIafJHib+dsH1CO/d4YOwEq5RUwUTvkFfw89I&#10;hP8hOtEOEUs88ShU8Byi9glRbG4d0h/8p6DAd9/RdgJ+4qU0U9tOU6Fv6af9fV0hYQiYJGI2Dn+6&#10;6nVEmHj//fdl7NixcuaZZ7qQl6b2180lPT1dqrVf3LZtm+Tn57tcKkk67oDY2Fgn6EycOFFGjxkt&#10;fdIT3JSxG0J8M0sSTsIsEEyaMhNZ99guLpkmb/9rahrfn2LIrt1W5bwdMKKbwsDMRDc97To95/qf&#10;uodSqEZofNcuTXopEN+1s/TuHiuby3eG7G3BbEaFagTnJEU32bDLUmN2x+49Uq6GvK+3bxyEIOGh&#10;kRof7QzLUKD/G5qVIEVVu5vk8VCpx8WgxTsmSg35xoJASC4P8luU7tgl2ypDE7+JpCGXR1JMF+nS&#10;BEEQ0WKP7gOvoFBhJqQYbd+5ISY05pw7a1lzU+Nk+44a2VwWmpck9zR1zWwxsSHUtUdU5yMkIz7K&#10;eW+R6ycUNpbsdCJsbmq3JomRhPKkxnV1Yk1jhTm6Z5Zy52m2XxL0vjbChwkmbRA6CQbPGJQkE2wq&#10;uOBhSHOr8ia0OZyfmio/zMnxvYH3P1gxNP+vVy8npoTCSjVOOcdeOihziUjDCAO6j0tLZQXeC0H7&#10;xujEIPXevDYG9oehxvCnLkOhqSCKUQ94h3gGcTAY9w/rAPG65cvlrnXrZKu2B64puSxIvosxiKs8&#10;bYXyhbs+MQYpGW/p6wOje4EaY++qUcZPzqlfTIwLHaoNvJJoS5x/U8AzAgON+gglfw55MKjTeK0n&#10;jF1EpkGEy+g6RJPFVVXOEyEtjEIeA1GmteXtO+WtC7yfMHgbRPe3TMtKO2+OlwnnTr9AAuemhqsh&#10;8lACJ5g08VrWh8thomVEFKONhwr3lSdSRSRfkp5zqu6Xcm7R69cUUQcBmXKSkLa5dUgbrtXTRffL&#10;NX5d+z/CExHvQgXB+EQ1UplZ66BeRstOaBsz4LhZiCLQDoyWZfjw4TJmzBiXJwTvDQSUY4891nl6&#10;tAZDhw6VHB1/PPnkk/Lcc8+5MmVlZfk//RJEHcIlEA1Wbw3Ng5HEoby5T4rr4oy0UCE3A+77hdt3&#10;ys4QnkkkqF1WsN19NyXE/A4eGLMJsQgmlc5ICwVCgbpFI5j4V4QA4Sy9UmKkcleNe6PeWBhXrS5U&#10;Q3DXXjdFcVO7jPSEGOctQhLVUPK++qZS3idpWt+hHJv++QitKIQtwjxCmvaVZ4Mum/U7JZU10jM5&#10;VqKbEBqTlRhNarXQxYM9e11uC0JiEF5ChTaSlhAlywsaL7pznXfV7FWjf7sLveqb1rjZYoJJ13Pu&#10;qm1tJcJFCBeal3ZMpcx3Y0MMyXHXWheSrzKDlS8/UGPg/tsvq7aWS5S2lUEZ8b7VIZIQEyU5STFO&#10;rCnf2Vg7kJ5vv2x32+Nh0vQX5cahtM7Tz2gQBp4MaevLHdIQhL5gTBOG0dw35bjcf6dHD3lWBy4k&#10;Hu2u+2Pa1G9mZ7s3wKFAmAalQTBpTqhDbdCVMl1xXWAohOItwf4wsuk4MYrCifMw0f3ydr+2q8z1&#10;e3zLFvnpunXy9rZtLoxJCyIvq9GD4YMRiZGNgYQxiQDQlDdj9UG4Ad0/oSF1sVaNtLvXrpWLliyR&#10;ry9bJpfoT/7GCGRGGMQRh/7NgsfSFenpMjq+aQ8SYFaWTN0POTSKQ7hHMGjxBEAo8O4JL6xpbmWl&#10;MyaZEjicuXW4Ir31GFzP+gQTBLT6kvAGwkCAa9/UZK0e3LsYwtRJXaJdfTivCv1euJKVBuNmydF9&#10;NzWHCX2od78jsEUCPJLwxMrXe6QpHoFuSl79GQ4PE5cwvI4+gJbyVGGhXLx4sfzQP6tNqBAO+DPt&#10;9ycyW5dej1Rtr8zcxbPgcr2n6SHD2wMZrUFiYqJ87WtfkxtuuMFN4YtwMmLEiFYTTJKTk+Xqq6+W&#10;K664wpXp/PPPly61idp6I/FGt1vXLrK2uFL2hmBc7d6rfWrlLn94SOitOLpzJ+fxsFMN0+07G/9M&#10;WripzM2GMTInyYVcNAU8NHLVGN1cVu3PY9J4iip2uVwHoYamAOOitHg1ZtUAL9ze+BdRJVW75KPl&#10;2yQmiplfmmZEA8kx8ZhYX7zDTaXaWBCV8ExpiocJxGn7StFrhSHdWOjjyQHyxoItLonp+L4pTnwJ&#10;lTRtY7TqTSU7QhIPduu2ePX4cpiEfly8LQhPQdwLBQz+eXnlMqFP95ATC3sgJCZqna0qrHDXrbG4&#10;RLfVuyVGy87sQE0BUY6xRz7hbo2AYQqzP01fWyqDsxIaPaVwMIRrkZuINrO1vPFePeRucrOEaYuz&#10;kJzwYoJJGwWDDQ+RUHNuBIIhjpHWDUM6DAMdvBfGqJFLuALu2byxDGWvzFjDLAt4IfBmep4aqMzg&#10;0NTZL2qDt+Z9CR2qg1ATzWJE8hhmYBDukBwEDkpSrceozfAlSeN/t251CSsFQ9p/fEQfRJNKXY9o&#10;QhJQlHyM7XCWEC8Rjs11flwHzMyC4USbAFyCyQ0b5J+bN7sZk/BEQUDh73/q9ngmfTMrS47Q8g1R&#10;Y4sZfX7Rt6/ckZPTLK8nzjO9a1cXVkOuj8Z6WpCHwXmY6LFdDhmlh+4nV9vMp2U6cNV9kSD3gMgT&#10;Jmh3JKrFI4gy1AYG/UlJSdKVeqljGw8eg5STNtQcaDPcy4SsNcVbhfuYkuLxE967wwdiL9eKkBz6&#10;slAh58FWv4CaXU+/0BzwMOH6kk+nKWV0Hib6MxyCyeC4ONeGXPuppQ1xL5N4GK+1X+t9S16kUEDg&#10;PUqfASP0OIiA9+XmymvDh8u3s7NdeBf9pHH4s12fyyR5/fOf/yz333+/m8736aefdvdTa4GIM2zY&#10;MBk4cKDExNSdJJTkjqN6JqoxuyOkPCa8xd2txkZ8dNP6fnKJ9EiKdWEAjU1CSkjHR8sLneF+2uCM&#10;kEI0ghmZk+gMq7Kq0O7prRW7nGHV1JdXTEeMWNRYo46xypwNZTJvQ6mcPChdcrqHFqYRCLkpOD5T&#10;1oYye4vzMNm1Vw340DxMPPBWIOHtxkZ4mHC+3DeEAL06f5Mszt8uV4zPcdMTN4WUblFuuljyY4QS&#10;BlWt9UNuHUSmpoSIdNVrnKntFM8tzqkh2Aax4pW5m5z30nmjspuiQzrwvsKrh5w3ocxYU+O8ava5&#10;cLWm5DABPHq6ajtb1whxjHNmmbqyyPU/V0zo2aT8JTxHmXWQnC+Ia4TaNRZEYnLkdDpCx07mYRJW&#10;DjvBBJfLHWq0VaqxzRRygfA363kjEpycLPCz4Ie+9xn7bc0BQSBMVckZMJhuKgzeWXCXD6fOyBSp&#10;vFVdpHWJIdMY8IB4vbhYvrVihbxbWirl+r1/6aD9Bv4uKWmSu31dnJKcLEcl6MOIaxmwXzw6Lk1L&#10;C0kw4U0+6jLDmHALJohYGKsIY3gCBYNgUtf1Z/YfDBQEk01qqPHYdB4TYSojb8r/s2WLPFVQ4MSc&#10;d/Ta3bhypdyqC0IXULN4CxHm5ODY/oV6I4EpM+HE6t8pWuf39ukjTw8ZIt/t0cMZh80FUQPPhk1q&#10;EDfW0wJRAHEArwXPwwShoqcaf4v89z/7bMyAIBQQQXp37erCQ+pKDkp7wPMGrxxPTCLMyoWCUZ6A&#10;hemQT9Z23lyvJwQThCPnweFfFwqBOUwiAYN42jkZ55vivUH/h+hMbUYiwTQkaP0hSntJjkMVTYq1&#10;TbiQnDCUj/bwM73PmN2JXFi1ToXtX8dU8fP993IoIMTTjhEAz9A2yH1oQkn7YtmyZfLee++5PCHj&#10;x493Uwp7iVfbMpSOpJLH5HZ3IQvFlY33eiD5addOR7g38E1C74GcZF+ICLNUNAR1OW9jqSzbsl3O&#10;GpbhjKPmMEwNcHIduDCREC4T3h4YVnp5mwRv/xFc8st3NKp9IEy9v7RAspJi5YyhmSEnAQ0kmhwT&#10;akivLap0gkBjqXEeJnt9HiZN6LrIx5HaLcpNi7y7EVMaUy2frSqS/83aJKcOTpNTh6T7PwmduKgu&#10;Lo8JiXbxPmgstA28iOKccBDaSVNHiCwknEUMLHQzQTXMzLUl8qme91nDMqVn96bPNIhYMyAj3l1j&#10;PGsayy69NtW6kJyYWYmaAl41CIKIco2B7V6fny/DcxJlRA9fnqWmwqxZyd26OMGksd5Eu/Zq29Z6&#10;io/p0uRzNmrnsKpNhI1Zs2bJr371K7n11ltl0qRJB4SREh38PfPMM3LnnXfKPffcI++++65LEuZ9&#10;xtsR7zMGAt5nxWrUPfXUU3LXXXfJT3/6U/nwww9lV2PyCEQYJ5hoL9vUkBy8EBA0NvsH44QCNMXl&#10;vjbITUEIA8ZwZSPLt1YNCaaYXRQ0QJ9fUSF/zMtzyTvDBYIO0+diULr8AtrbM+vQzdnZbgkFhByS&#10;nmJ4oPiGE/aGwcp1Jo9EMIgpdYXYcE54GJAXgxAkri37ClcJ5+u15Q20m6mJMuhCCd8vLZU/b9zo&#10;RB7+JlSHnCq1jToQdWiDq3bulD5aVoz8xDAIJR6EzjCzCIJRYwUT7gs8Z5xg4r+ehJWw3g32dN2b&#10;2ifQVhvK2xIKeMKQIBlvh7oEE+Ct/Y979ZKz1eAlp8Ut2l5/lJMjQ+LinMhEouRTtV0TAjG2GSFN&#10;Hs7DRMuGp0FTPL0IieLaRyokBxAjAJE1VCgfoi5hYORCCTcImm/o82WF3gcIiXesXu0S8q7WNt/Y&#10;3tYlfdW2hwgdDuFhlN5n/x44UB4aMECuSkuTWq+MHof7AK+wUMGriHpFJEsI4/1stB14eeTNPkPo&#10;C/lD8Dpp64IJ8Da7f3qC8/RYs7Wxb2b3u1wehJbwNrupZCRGu9AFDMr668oX/vPGgnw1vLvKCQPT&#10;mvTWP5D0btGSrGWfv6nMPZ8bQ9XuPbKzRg3KaJJ2N+34hKfw9p9koCTYrA/qZNa6EpeL4ryRzTOi&#10;6SrJxcG0rXi3+BKwNq59kleD5Kvp8U0LC+flBsflTX5BecN96PriSnluVp7LW3LV+F6uzpoKyYER&#10;18i3U+xmjWncOZODg3JHd2nKs5o6OkKykmL0WSWyqrD++4rrXKLt++3FCGPRctbQDHfspsAzkWtE&#10;4leekyRTbWw3xAxK3AvkA2mqBxXJeanzDU6IrPvAnDMvdj5YWiBbK3bKOcMyXd6X5kDi155a58ze&#10;RVtrDE4k0nsaQS/cNktH57CqTRokHiYk+2IO/qVLl7r1vBV+55133HL00UdLH95kP/20zJ49233+&#10;+uuvO5GEz3r27ClPPPGEzJs3z332yiuvOJGEhGbZapwwn//ChQvdZ/UR6TdqLiRHz5fZUUIF8eFP&#10;atTetmqVm/Vjtn8gT8gBxnlzIXkiYQwkqGys0LFQDWeSvR6C1iPG+VItZ/NL5gNxg7Ch54cNk8fU&#10;cDiNMAftOL6anu7eioYCj3+uA94l4b7ilBODlTe2GOfBQ5yhavgMja1lQKHlGRwT42ZxwcUeDwtM&#10;STxowgH32efl5VKEqFhLO59eUSHr9DM6D2Y5qsvzBpEKYWejlg8PjubM1FQbJGZFgOH8GzvLC94l&#10;3LuEkPAAp/7+smmTfFhaeuBcye3ws3Xr5N+bNzcrqWog1BG5UurzMPGgTSCwkCiWcKaf9+0rLwwd&#10;6ozgJwYNkieHDJHzUlPD4vHk5XJBNArVy4u+BKEJUS/UPEah4IRDXUINHwHCrxAGemif1dQBW13g&#10;8YIH1u83bHBhYQiHhBjyN/1vYSP7RndeWofh8Lry6KNt55rMTLlVn2muXwi+tvo37acpXi30VXjE&#10;ZXPv24CsXdJX+5wTTjhB+vfvL0VFRfL888+7HCbMTtPWoaUjHJBkcs7GEh0fNtyvIa4QKkE4D2+U&#10;mwoz7HBccomQE6UuKNL8jWUyZ32JnDIoXbITmy4ceMR17SS9U2JlxtriRs/esjCvTPZrYci90lQQ&#10;maizLduZ9rX+Pq+4slreWlQgOcmxcsKANP/apsLzzxcGhXCyqrDSGdSNgSSkCFTpTThvxg98F3GM&#10;KYLrC8thLEVulXcXF0hZdY3cclI/yQlxpphAODYLUznv0v2u3VbpPJoaA+VkdpyUuKY/Z7L1nLnD&#10;OG5DLMgrl3XbquTyo3pKz2acswfJgRG4Vut1rtrVuPZNfh4EBJKnNsVm4zuE42QmxGjb3d1g/pQt&#10;ZTvlM73/xvdJkfF9uzfbZiD0a2BGvGzTe4upxxtDSVW1K2u/tG5NSl5t1M1hNdqJ0sHd8ccfLzff&#10;fLObRg4XURo04TRz5851rqNf//rX5Zvf/KZ7IzJ9+nTZsmWLzJkzx005x2ff/va3JSMjw3mq5OXl&#10;OVHllFNOcQnObrnlFklQI5R1u4OECkQZwnkq1FjcqYY/SyRhgI8RHGoOE9zBn9RB/O90wL5By4gR&#10;hDFJeMTP1q+XpXoOzQXxAUOebprZOhoDRktdDzPW8zkPl3CC6HR+Wppcq4YD+yehZ6hgFGIyR0Iw&#10;YQYkQmoQH/6hRvu/8/NlhV4fz0SnDZBo92htk56nCT+ZXeauXr3c1MK8PcdYo5xxel3CcUNzFRAS&#10;9ObyrQgCjxvnVaKM7NZNTvByJgTAfUkySPLJ4IXCbDm85Q8niDUk20SEcOVtBAiQmIietwEeTy8U&#10;Frr2cQAtOx4r/9b7qL5kt6HAPeM8TPT4XhhLXbg8E3pf4UGDEc13h2s9X5qe7jxPmJEkXG0RYxpP&#10;GzwG6sqtUheUk3qiLiNpOFO+GL0mLsFsiCCYUE7yl4Tb1OO+fWHbNl/YnHevaFkpJetJItxQjSLI&#10;ITrh5RMJD5gR8fFyWrJ/FrOg6zte789xQV5K9MHb9XzW7NghG7UNIu6t0594ojDzB59v05/kXcqJ&#10;QJ0abYNezH53+umSps9Pxk3f//735corr3T9eptHmzmJQAdlJMi8vLJGzWRSVLlL5uaVyuieidIj&#10;ue78KA3BrDEpceRa2Om8GOqC0ILZ60qcuDIBwyoM1RoT1VmO6kUoUrXM3VjqX1s/7y3ZqgbhkTKq&#10;V9NDBxArMtSQxasGA7U+Vm3VsbqW7fgBqZKq3wkHw7MTpJca09NWFblZd+qD/gsvgLcXb5GhmfHu&#10;DX5TyUzo6vKSNNS+mMHn09XFem2Sm1XPgQzJSnAeFzO0DVU1wquH0J3pa4qlX2o3FzYWOjw79ktm&#10;YlcX1rO+nnweHA/Pjulri6R7fJRM7J8Sln4DsWZMzyRZWVihbbx+u4MyME6lrTGlMPd1cxiS2U22&#10;V9fU40Hlqx+mAC6tqpEzw+BdQp0hzJEMercOt2fqtW5MYuN5G8ucWHu81nvnZoS7GYdy2NWmd+Nx&#10;Q3iUlpY6d1E8S/gcYQVRpLy83M3Zj6DifRatgzw+w0NlkxqphOYgrvBZNzVK8F7ZunXrIYLINh0A&#10;47VCONAvf/lL57GCiOKVJ5xwbhjG7JlpIknq2dgZIvD6IFcICVYZvAfCAB4vk8aq8PVBAk9c3Hgz&#10;/6kum7Ue63PpH0AYTx0GMzkk+uvnTXWZa4jhcXEyQMv7vBrGH5aUuMSl5A0gHIj6IFdIXXkHXEiO&#10;/iQ3QDivNVMbk8PlM223CCcvafu6Y9Uq+en69QfCljjeOWog/7pvXxmu5cdl//YePeTBgQOd8Uxo&#10;FAYrITmUM1weJlwHkjpGsb9a2gphIxj/gEF/d8+eMjFRH0j+bTFwSe56u95XrMGrAyO/uQlKg8Ez&#10;gplyMDq5RxoDBjTGvZdzA2+SWkM9tA5IeBuc5Lap4E2EAEZZG5qlCYGTUDryvhByFEnwZvE8TEKd&#10;hYZwMO4bEp5GspSUL9pfxlDxBBPqvtZ8Hs0Az6m6pn2nbui7G/JQQpCgfIh/4faAAeqO8K1z9X7E&#10;u44awOsLEYUp4d00wH7wGiHk7s61a+VW7YtuW73a9Un8/l1dEOHpmxD92DZH67SukEHj8Ibxz8cf&#10;fyw/+9nPZJVee8JyPv30UzfmaevQiyEe8IYXj4cZ6/w5tuph0aZyKdFtrzmmT7PGIcxskRoXJQXb&#10;d8nOehJyIi4s3rJdjs5NbZZAEwjjhQm53Z0r/iertjmjtT4w9OfllcrJA9MkOynmoDF1qKQl0I8c&#10;IZtK6zZk8Yj4bE2R8/4ZrYZvOMZTjJIzEmLk1EFpLhnpmsKGPR8+Xl4oywoq5eTBGc6jqKl0j9Ux&#10;jRrjW+pIdkt9ssxeX+I8fsb1Sm5WvhYP6o0QqGMHpMra4io3c0xDzNlQ7HLljOubLIlNmYmJpqEL&#10;oUQ9kqKdCFRfkt0VBdtlfl65nnN3JyA2F86ZF+QT+qa4pKZfrCuW3foMqo+teo99vrbE5fbJSW6e&#10;h8vwHolSsXOPm5a5Nrh1mBlrhparh95Lo3KaJ9AEgtdYv9RY+ULPJa+e+4u2RpLdqauKZUhmvAzU&#10;xQgvh51gUhvkMeFBHuguys3FOj6jIQV/xjo+825ED/7me3weSKwarEOHDpVjjjnGhe94Akzwds2F&#10;vc1RQ/5eNZwZbE9Xg/prS5fKE1u2uIF1Q/C2kxjzQ9CyYtzk62C3KdNzBsL3yU/B8lpRkUsGeuOK&#10;Fc7oryunCW86L0xNdQN4rbQDC4brdZmZzviPFHhfYKwTZnKzlvXaZcvkGl2+sXy5K/f1+vPBzZt9&#10;s9EEgRBBDCQeJmG7WXSf76lh8pheU88dnwXB6TWtw/8FeDxgkAzr1s0ZVAg/P+zZ0+VmoTyIFYgT&#10;vOmm3l0OE/YVBo5NTJRL9Xo5g4hrpbBnQmtISuoJDhyPbc/r3v1Akt2Tk5LkHwMGyAS95sw6g+cL&#10;IVzhhutKmA8CwyRth59oneJBUp8gyP2B+OWFB3XTn7UafboPDMtwhhFxvTjeRq2T+voNvIZoiwiM&#10;4RLB6sLLYeIEE65fCCAKINhhiEdK7ATKR4hSrf1afWgdc73ppyIhmHDv1TWFL8ci3KmheuFaUz6u&#10;dbjLB+yRXDeIrP/UexLhmuncmamK5NjeEblnPtL75werV7tQtHeLi+V17Yue1D7qHb233tLltxs3&#10;ys/1uYRAjjcSIijnx3PQaF8s12fiBx98ICkpKS6fCf0VocuHg2ACTNc6TI2cnO4xMndDmRozdYU2&#10;+/rhd5dulf7p8WrI+72xmgg5AwjV4Hh5JXUbN4vzy6V6916XnBaX/3CBsXbG0HRZlr9d1jUQNrEg&#10;r0xKq3bLRWNz1JDv1Kz7OK1btHSL7iSrC7dLdR1CEbk+5udtlzG9kqWPGoBhgSLrctbwTB3HHyGf&#10;ryl2ngW1QRsmlOO9JQVuSuDxfZLdd5pKfGwXl9NjQ3GVbK8jyS95Q/DswJNliBru4ewrT+ifKtGd&#10;j3SeNbvqCBXhnCv1nD9evs1NHd1koYrv6II30ZDMBBd6UltCZY6HBw9lwhtjnNZxOL0cBmZ0k36p&#10;cfLpikIpaMDLZNb6UpfIeay2t+io5t1jw7MTXdJcPMfqgjAlBBo8xpLDIBJ5kFB5Yr8Ul7Nmznpt&#10;3/WE+s3Rc6Y9Uobm5MkxauewFEy8UBwWfieMhmnmCtXQBG5avEviSJSoD3y8SojDBUQSPkMASVWD&#10;kO/joQLkR8HzhP11DTLwSIBGTO8ll1wi559/vowdO7ZpHU8D5KkxddfatfJ0QYELzcBdG0PwJ2vW&#10;yMs6gG0Iki+Sn+EQtE4wADG8mzuzxoKKCnkwP9+FglRonfGWnllUfr5unXtDWZvBimF2vl4LPBMw&#10;HEd06yanqGHNzCk3qwHuhJQIwBtcl2y2qsrNAkIyxhl6/SdreTkPyj5N//7lhg1OlKLtBIJYgmEe&#10;zpAcwnDIdYDnBQ+hA+jvPOz5LDA3DN4oGFaEtWA4emBMZ+k6pjOt1O8hTIQLZr74pRpV383Jccla&#10;2TPhNb/o3VuuyMjwbeQHacc9rrX8iA+0M4wpEtlSv1zvcAsmCFmf6XWbovcrb7wf0fvlazrIpw2S&#10;ZLa2RwrrnIeJls8TQsbouR3IE+Nde37qQrhCrTlkmggiE2FiCCZ1hb9w7+AtQ9+CER2JPiYQ2hD3&#10;JmJsY/PAeCDSkceDsKhIGPsezsNE23ZTPEy86ZIjIdgN0rZBglV3jQKvp/5OjiE+416oD/onxFHu&#10;t0jWIUInMzCdmZzsniv0aYEg3D61dasswbuNfqSWhfuc0E6eQ0fq9+l7jPYJXrm069zcXG3O+10o&#10;sveCqa1DecnLgQv/8WpUrthaIZvrfDN7hBo6Fc4L4LQhGdrMm39+CC8IiZ+uLJTqWgxZ1s1ZVypp&#10;8VFu+uNwgnF62pBMN26ZvbHE1UVt7NH6mbZ6mzME+6sR2lwQDnp3j5MFm8qdYVcbizaXuySzJw9K&#10;k5io8BpzWYna3/ZKdHVe97UWWV5QoeXYLqcPzZAeyc17tifHRrmpnFdsrZTVdYhTGK8kCx3bO8mV&#10;MZyQMHe0Hv+jFYX+PCq1X+uNRTvcORMS1LsZSXYB2+G4/ilSsmO3LNpU5l97MCTgJbxtSFa3sHo5&#10;0PcwRe9EvadXFlbJ/LwyqS0/keuvqnfLJyu3SXK3ri6kpen49t8rJc7NWPPuErXLgu4pjre7xheC&#10;RBje+D7d/Z80H86ZBdGH5Lkz1tUu/lIGwsM+XF7ochkRumSEHx0JHT7QKHiQr1mzxgkghMmsUwOp&#10;sw7YBwwY4PKYkH9k2rRpbv2QIUNcLG6/fv1kxowZ7rNPPvlENqhxPGjQIJfYjKRmn3/+ufvu+++/&#10;73KekNwMkaU+EFciASEuH5WU+AapHvo7ht4jjfAy4e3hWd27Oxf2A/hv8JFxcXJCYmKzLjpvod/R&#10;8n2uRr0rCQMoFi0jhurrel3qehOMhwsC0OVpafLIwIHy3LBhzmOC0INIsUDby3OFhV8aqP6yHlj8&#10;5cdgeFq3Cw7t4Ew4T8I4wjVYZJ/1BWW4z73yKlx73uYzQ0qgNwRvuDHA6cDZGu+F8JTQR381CP+s&#10;985/9F7BAOyn98RXUlMPMQIxtCkj05jyHQQMhCnqnJ+EbPCGP5wQRnWf3seflJe764OnQ351tfxb&#10;7xFywZRreYKh/yD/AtfSyxdBeBFtkGmoyRVC/XLvHK33yd3ad4Qz74onmGzQNlaXYMJ1J4ktXhVs&#10;G2kw0hFMuIbcKyT0rOsNXTDOw0TL6zxM/OsiAbPkUB/OG6uOeqsNvOloJ1zvSHjqIHLc3KOHm1qX&#10;/Xt1wD3wQ207g7W/bQjnYaKL8zDxr4sU3LWEzuG9NFf770Boc4ibDcFQjfxFCPORnBnJaF0YTxGq&#10;zJiIMRPJ8fGuDfTGbcvQg/G8npib6p6PS/LLte/wfRbMC7PyXL8fLkOHJI28WZ+2qljW1jIV6bqi&#10;Slm8uVwN/GRJigl/H48QMLoHxy9yngC1sXhzmSzUMpw4MM0/zWzzSIjpIucMz3QeFTPXlxxS1Tt0&#10;/ez1pZKV0FVGNcuAPRSuM0LRcXqtS3fUONFk//6Dn2E8+0mOOm1lkXSPi3KiTXPCYzgmU92eOjhd&#10;usd2cWE+gdMLczyM+SX52504NbGfHq9z+O4djo8303H9U6VC63aa86ypvYFzPTjXs0dmq63U9KcM&#10;x2QZ1TNZRvZIkHcWb5GK6oBxFofXZVlBhctlQzLjxAi0b7xk+nSPlal4sdSR3HhNYZWs3FohJ/RP&#10;kbRm5crxnTPJUy8Zky2frymS2euK/Z99CTmQCIUZ3SvJCabhBq+1U/Re3VhcpfV78LPbg3C0uRvL&#10;5Lh+qW4GJyP8HB5PPz+84Zg/f7785S9/cTPkLFiwQB544AEXY3vuuec6j5EHH3xQnn32WRk1apSc&#10;dNJJLvb2vPPOk6SkJHnooYfkueeec7PlEFaDF8lFF13kvFP43gsvvOC8SEgey03S0vBgX1HXoFXL&#10;Q3jDxyUlByeoDAJj79qMDLkgJYVe23kdMAXwiTqov1MH8STpbA685eUNefAbSg8G3i4JYi1gKBbr&#10;949V43SCDtwjbhBSn3iWNMYA1Pql3JxbIJwnCyJBuFoExjqJWw/xCNHj0O4GanvMDKgbBCiEpixt&#10;y4FiBbOHkMMDWMub+HC3WsqDNxBT2TLTEdc3GNojxiyzJ43VbXmrT/4G8hyQ54GZOJgCOVxwNWdX&#10;VMhM3oYHtkMtK9fqA71HOH4wfA9hhzoMDCk6X/sNwhV+0aePy7vya/35gP7tQhYC6ru54IlBvp71&#10;Wid13cOsJQ8R1zKwDUQKPNoQCTGimd77uytXOuGwtvC0YGiTCC3dtayR9I6gTtg7guxMve54aNUH&#10;wuwHpaVy97p18kFZmRN2Hi0ocEmfg98ONZfjtR+7v18/+X1urnw1TY0PvadP12fNRdqmAr3B6oL8&#10;OYTkMIV0JOsQaOuj4uJcXZKsGy8tDwzGQDG2XnQ7vEsi5RVotC4kvMej9vLLL5eTTz7Z5XTbpX3E&#10;aaed1qT+EOORxfs9kMAQn8BtgreD2tbViX/bQZnxMjQrUd5YuEU2lhwqXqzZViEfryiUsb2T3Rvk&#10;cEBejHPVOMWA/UT37ZUFMKqnrylxnhZHkQC0CfXZEORROVYNxTXbKuWDZVtlz96Dxz+IFy/N3uQM&#10;+pE9ExsMG2wsR+emyDA1pBEPynYcPE4gGebizdtlnNZzJIxoGJGTKP3S4uS9pVtlQ3HAOJr612X2&#10;hmL5eOU2N4VzbnrzvWpggBrHJw1Mlc9WF+s5lvvX+ijbudt5QfRNjXWhJJEAD6GRPeJdnQd71nC/&#10;IM59uKzQeRyQhyMcJMZ0cUlNuaZTlm/1r+Wl3T6p2FXjhDpy4iDmRAI8dc4YkuG8hWZtONiLit8J&#10;CfpIy9XpiCPl1MEZYQsJIokqwuDTX2x04XSBLNxU7kSiM4dmNjv8Jxj6XO7Rif26u+m/P9Dr6fMy&#10;8Z0350y/MoW+RkEEjQ5jmJ/xJYeVYEIeEjxCrr32Wrnvvvvkt7/9rVx22WUunwjr77jjDjcLzm23&#10;3SY33HCDC8cBPE1uv/12uemmm9xPZtFBXAHykpAB/sYbb3Tfv/7666U7+RhaAW4MjKpa0c94c3+X&#10;GgF/UsOG3+sCo4w354Tf3JiVJQ+p8ffwwIEuh0hzZ7PACCA2v65HLF4GvA0OBg8AphXGuGJ2hRZB&#10;68x5COjPBtFOh2lwg6dHdUlfdaHewnWzkNzxTG1j5+AJFFBXXH+mCr5Yr1OSXwgBjFfCH0jQGHj9&#10;8DBxRrV+jw4VYy2cBr4HnheEp5CsdHktgp7nYUK7O0q3Q1QjWSphRRjVCCnhNK7wgKAstKnaIGHq&#10;5JISN9NMoLDH96hLzidwRhIEFGb0+XGvXvJL7UvwDhirf4drIOmB4U55yDmDJ9baIKMVcKVGlHLX&#10;NqANRAIEwn9u3uzy6SAyLK6slBcLC+X/1q51eXQQvOqDa8s1wEMlUsb+Bq2rR7dscZ5KCHbkG/LC&#10;rmpF65NcRf+3Zo3Lv0EbpN4fyc93s4QxzXo44bwRFG/NyZGf9O7tQg4RQeoTtQNB/EEwYUakSAsm&#10;gFcMoUTUZ2DYH30yoXfO664eKGGclpO2SRs12h948JLgFe9cvHAJUSaPyWeffXaQcdIYSKo/ZcoU&#10;+fvf/y6vv/66f60a7bq/d999173w+t///udEGZ5da7Xveeqpp9wLLGY5xJMXsYZjs+7xxx+X9Xof&#10;N7Yc5Ac5d2SWMyaf/mKDVAS8kebt9NPT10uXIzvJFRN6Oo+BcEGeB8KBmGI0cNpZcpe8u7RAxvbu&#10;rkZ0gn9t+BnXp7sLRUAo4k27Z1whnry9OF8N/CI5b2S2GvPNn+7Vg1lBTh6YLptKdrr90xdDhRp3&#10;byzK19/2u+lWwxH2dAjadrp36yqXj8txHhevzd/swjI4Jv+R8PTBj9eosd9ZzhiqRnQY+i7aq/Ns&#10;6ZcmapvLW4u2yI7d2r44b12W6jGZFWicXmtEhnDD8RNio+SSsb2cAY1I4MQxDr9vv8sZ89CU1S45&#10;6zkjMsOWcJYFLw9EkbcWFrhcJpwynjRcdzyJThmcLqnx4R/nc2zaz1nDMlzb/d+sjQeS3tIn7Nmj&#10;7Vvb/JQVRXrfZ0qfMExn7JGZGCPnj8hyM+8sYBYqfz3jZfO2XntC204a1Nypsuumd4ruf0CqfLGm&#10;WKav9uUy4ZwZ136wrMCJgV8ZniUDte/RivJ/ywgnh9WIh5slMzNTjjvuODdNMAveIkx9B+np6TJh&#10;wgQZM2aMe8gHwvf4bPTo0e7tSSCBnzFTTmtBEz8pSTsiBAW9CYLBuGJaYEIRHlJDx+uYebvPm2Li&#10;4YE3/NO2b3cDeXJQXKL1wiA5HANywj5I8kmOCu/4Dv3JW/sTtN5rC7+gbMu07H1jYiQ9jN4GDcHU&#10;mYQiHShr4OKhv/N29Tg9L2brCYQ6Z0GooP2FC67Hz9Q4J4FqmtZbshqdvKH+jQ5QSeoaCIYtoRoY&#10;KYHXkHhSvHS4iVlbn5DVXAgzQBCZoe0Koz4QDGu8YBB0SExLGTDIFuv1pl5zg+q0uTDYwfCr9Q2+&#10;Ho+y/CEvT76nA/9ZhI75rzWGKQuCHu04GCc6hVHYCYTQkP+nA/0Py8qcMf0DLdsNK1a4ELyAlui8&#10;ocgN5EJyInyfzKmocFMqu36DdsWixy3Q4/+3oMCJFXXBVLPT9Fww+JnpiTBC8hmFE2b6Qhx+OD/f&#10;ha2QE2dpZaX8Q/u++zdurPV4iCMkn+bcDpyTwj38vpbxzaIivd0Dazx8IJYgOhDasqaeugukQu9t&#10;7h/ac6M9PJoB7RtxEEEzcMps+u6v63OQnD6H9I9+ELuZPQsxl3sdDzejfcG9wcyChDtXaf+9ZMkS&#10;ueCCC+Saa65xogVevqGABwkeK8XFxTJv3rwD9x4iCjMNMishx+B3csu9+eabLo9coj6LEVIQbxYv&#10;Xuy8f1mHN/FLL73kcqrURm3PaBImXjKmh0xeUiBTV/vywGFkvDx3kxoa2+Smk3JdItJwwltmwjUq&#10;d+yRF+bkyW7tq0p37JZX9ZhMFXrlhJ6SFBc5QRzx4OsT+zgD+o0Fm2WHf7rduRtK5dGp6+RkLdu1&#10;+nm430RTj1mJ0fK/2XluBhcgd8msdSVOQBqQGZnxNVed5dh+qXL+yCxnNH+0rNCdP2/+H/pkjZTv&#10;3CPfObmf8woJJ5zThN7JMmV5oXyihnqNHnNnzT6XgJaxUrhmBKqLCX2S5ejc7tq+t8rygu1OIKrS&#10;58rzMzfKjLWlcs0xvcPevrMSYuSUwWmyZMt2mbZqmxMOECWf/Hy9y5NC248U1GV6YoxcNb6ny5fy&#10;zBcbpazK9wJ5xoYSeejTtW7a5UvG5rgps8MBxyQE6oxhmZKREC2vzNvsS3qrl/XTFdtkcf52uXhM&#10;jsSGOTePB8dHKDplSLqb2vml+Ztka4XvpZG7p6etl17JsXrOPZo185NRP53+n+L/3QgB8qQwfTHh&#10;O+GM6yV8hpj9FWqQMPg/RDbRGwfjmfh8xBVyODy8ZYu8oobAbDVceINOglOMhlP186t1EBxO6PYx&#10;nDljwi3wLnAPKy3XMfHxckb37i7JJ28fA9/QYwQ+oAMxRJyLU1JazJ0bEYHy4t1CvgCuFUYDBgL1&#10;yDCC35m+987evQ/xfmHKXnK2kGOAqXKb66HjQc0gdiDmcL2YbeN3/frJ8XrNAkUR3vxj5K3U+vuG&#10;Xsvg5JUIE2/pYJR28RWte3LYNDepb22wxy+0ffGGnuSRgddvk7bFp7dulaF6LrS5qbod7YI37YSX&#10;kLOmMfkcGgu1gzcQZeH83SA8oM4A43q51itiAAIf15jkuM8UFEivmBi5JAzeVo2FxKiIJXhKeLlL&#10;SES6XsuO0UpeIe4ZYJpatiOMCTEtUl4HiEjvIiDo4qa+DT6O/n0iAmLsoW7q8ysrXbjLi9rH0D6X&#10;6HX4RI0cRJ7hen+Hq17pA7+vBhM5Mw6UT39yvbkvCRMjmWkg9DNP6TXGe+egc9LfudfZnn4zEsY+&#10;ggf9MvcjnlaIC/UNlLkGJMv+WPvwc/XeRUyOdJukb9imz4hn9H7trX0F/R3CI+tpg/SThIUifOMF&#10;x/TDfIZoe6H2fyTqnqrlPV8/m6jbcH71nWNrgbF9/PHHuzwcbbF8bRXqCg8OPD4QKJgthxdUvJRi&#10;1hxCn2sb7yCMIKbw01u4Txkj4aVSo+2HvHPsC4+R559/Xnrr85awH5LzE17NyypCrTkG2+Fhwj75&#10;HtMcf+tb33ICC2LLyJEjJdn/YoFjsX9+4qGC4MJLM6+cjEMIy1lZUOESQSbFdJaX5myS1+bny2lq&#10;gFw1oVdEXNgTYztLUeVumby4QHapAb1k83aXA4HjHT8gPewejMEQulCzZ69M0vMkB8Pnq4vk6Rnr&#10;3Zvy207t737qFfdtHCZi1EAlV8fUlUUubwxGHmFJvAi4/thc/zEjA22X43HezBL0+dpi9/b/xTmb&#10;XYjOd07pLycPSg9rf8C+EMDS4qNdcuEPlhe6mYcIx0Ggw8uH8KxweHfUhu/4R0pidBf5aPk2WV1Y&#10;6TynXp6TJ9PWlMhlY3PksqMQDsLXvl396f9Mbcw00h8u2+o8bb7Qtr1kS4Xcom1rWHbkk46SmwRx&#10;6n09frXeX+TleX5mniTEdpFbtQzOuySM1xqYsYakqpMW5MsqrWuu/X+mrnOzPl13bPgFyGAS9PhR&#10;en99uHyrtu09slrb3DMzN7rr++0T+7kQxOaeM6L0dh3Djxs3zr/G8DDBpIlESjBh0I3R4XJB6CDA&#10;5TQJvgH0b2Lxebv7r/x8mVJa6kIliO/nbS+GLblCCAJluWcAAP/0SURBVMvBwyLcyfkwNvAkYBYI&#10;PCV4e4sxikGCMcWAmvJhnHjhObzxfaawUM7WgTZLOB9a9cFx8BoZrwYMuUGYYhMDHqOfN/0Y+4Qt&#10;3a2DNwz+YBCFMGoIK/mKGgzhFiMwn+dq3RBigNjENQsEg/9VHTAS/nBlRoZ7E+3BZ0zrTAJejF7E&#10;Aww2RBNCu8JZxzG6L45DbgjnQaTXN1aPwfUlxOQJNVLx0MEYRQCiHRA2RnvG8A8sdzhIVOMOLyeS&#10;u2IAEhpy6DtxkSKtI/JMYPiT1wQhcYhe53P1WrbEG33guEzHesCTA/w/KR9eCdxLgMFKGbmvLtM2&#10;Gkm4TuT4cKFNQXVBON9X9fi0Ry/0iQE+A99f6bk8r/eyc273f4++iP1R172C2nBTwZsJIa420Rix&#10;ARGTWYwQ77y2zn0yWdsoHhTB5wQY+STFJiwr3FA/eL28of0FbxbpA/F24ljB4XIIisw284SeH6Ex&#10;5LUhRxV5irhXItU/Uj6EMjyb6HOYIYz7l3uJciKkINL9NjdXvq79DX0eYY3kf2GWLgR9vBfpP5nu&#10;PFLlbC4mmDQdxImPPvrIeYTgtUtet7y8PNm0aZPLCxc83iFsZuHChU5QWbRokVv4m+/wfQQRPEUQ&#10;YbgmhOOwf4QUvHoRUBBMEGiY6ZAZCPnerFmz3GfAMck7R066qVOnuu95nsUIJOwPgWXmzJnueHgM&#10;B153jIyeyTFqVBY60WTX3v1yxpB0uXJ8L2fsRgKOmZvWTfaqUffqvM0yY12JnDQwXS4f17PF3gJn&#10;JkTL0oIKNd4LpUQN+VE9k5xnCeFAEbktdKfM3pKbHudylhAas7l0h1wxrpec6MQK/3YRgmveTes2&#10;O7GrfLG2RGZqnTObzbUT+zqxJFz5LIIhkSw5Qtg7bYw8E+SwuWZibxkQwdArD8Q5Eu4yi8vqbVXa&#10;9jrJV0ZmyyVjciQ+hrYW3or31XMXGZgeL5vLdsoLszfJ0q2V8tWjcpynRUTCrgLg+IgVvbrHuKl+&#10;Jy8qcLMzDe2RIDccnytDsvRahLkMHJP220vbN0lV8SB6fcFmd1997/SBMliPGUm8/iw7KVrvqWp5&#10;b4mOHcp3uSTT1xzTR8b0TgqLLWqCSd2YYNJEIiWYADkVeNvIwJW3uO4uDQLjcJUOdHkjrQXwbaML&#10;rusYLxgZGPu8AZ6gRkK436iSXLafljFdjeYpOujmbT8Cz2YtE2/25+qSo/XDNog+GNTzdR0GDmIL&#10;eQ+8DiDSUI94ZlAPGEzMgILHA0bLRzrYuloHZ6epEVUb5MHAwwQR4kwEkzCXmatC6ApvmU9LSjrE&#10;E4PriwFNfeMVwYwkgMHIrEnkoCjTa057oO5nqGHDG3nEi7Bdcz0WZXxWB7OEliDMvaf1hqE3RK8n&#10;gsVjWhaSp/IGGoEAYxDRLleNZ/I7hNtAxTjlmnCeQNsihCP4XiF85yTdhtw0iEsfa7lT9HfaILMz&#10;RcqDIxDEzP9q3bm8FoHH8/9OiAReMICwiEHL33hQRAruPYRO8n0gdgbXG94lJ+i1xFBmqnDuYQQm&#10;ctX8PT/fl/8i6FwILxmm9Yo4GY56JdQQAz5wxigPxNmlWibCX7i38ZTgiHhLIAC4Wbz4XkA5SKx6&#10;XWamu/+bX7raIVSJnDCztN4+0rollw5CJuE65Bui3PTPr+j9gYjGOVBG6pPvkJvnGC1fJGagIQyB&#10;e/h3Gze60DTKgZcT9zPejNxPTC1MWb+Tne2bdUvLhpfedN2G7YAcRZdrn8kzqqX68FAxwaTpkCCf&#10;RPiMb04//XTJyMhwwgUCB+HLwfWJFwiCyLJly9wshiwMuNmO3HJ4jjBrIYIJniNsj7jBepLzb9T2&#10;yCCdbZnBcPDgwa4MCDAcG5GkRO8jZukhVOiLL75w4dhejjoEmNWrVzvhBMGF/HSEageTlhAtfdIS&#10;ZEh2glx3bK4LGyCJY+TwGe+je6fIEWq8dY/rKlerYZOTHDkvi2DIK9I3PcEJN1dO6C0XjenhQgoi&#10;dUuwW0SJXt3jZESv7lK9R6R3aje5dFwvrYvIvn33oN1lJMZIPzUkx/ZOletP6CdDs+IjJpZwPJbk&#10;uCiXO6Z/RqKe9z4Z2ydFLhjTU8cg/g0jBMdmnMN17qPXmWmlv67tm6TCvgSkkbnYHDcxtouM6ZPq&#10;ko5mJsXKjScNkLgwJz2tC44fE9VZBmUnufO+cEyOfHVcT9e+I+W9xTG7dO7kwrpG5nSX8uq9Mj43&#10;TS6f0MuJZZHGHV/bca62sX7p3bR95cgVes49tE8J1zl7XnommBzKEfu9oFIjJEg6ywP/lltucclo&#10;IwEztly8eLHzQHAE3BAY7rUZEgehn+Pl8figQXUKAs3lyYIC+aEOVjCkAsvHsQkR4U3+czrIIZcE&#10;4QgYrrhz39Wrly/fRZhu8lCh5sjBcPbChfKjnj3lFzoYrA28d76n54fnxH39+h3wmAknJKe8XY/B&#10;FL7fyso6qB6XVFXJt5Yvd14yzMZB7gAgZw1tAwM7uN4JOXpj+HA3y8tBnzURhLAbV6yQSUVFzuDj&#10;GED4AIYVQtQ1WsZHBw6Ub2j5/5GX584HuMa/13JjfGN4RYJP9Tp+U4/vZsYJqgvein+3Rw83ow6G&#10;LMlzo3QbhLP/0zbIfRFpTxPKdY62s1V6LZ246eG/H5i2mTf21Op/8vPlPjUg7tQ2yZS1kQTBkFwl&#10;f960yXlkILJipuOVxiwvTDP8nhoqFbodpSa/Bd5hGNWIAIeg5/PzPn1cvR40rXkTwaC/aulSeZuQ&#10;Mwi+Tv52iBfEvwYMkD56jwB5Tn6hhter2u/gBcO38EZBGCWxLzO8RAK8ne5dv17+o/czYVgeHP9q&#10;NfzwZENYRiTBa80lrg1qrwx6nlSDke3D3TcWqNF72ZIl8pneL8HtEC8SQv4Qci7Qa/9XNV694+O9&#10;9jutT9oJoYPcU//Uex2hr7X674a4+OKL5a677nKGc1stY0cA7xPEktdee82F9zBeYsriyZMnOw+W&#10;E0880XmkIH4QisMMh+SYw8OE0BsS/OPxQt4SvFtWrlzpwm/YjyeYBIL3yccff+zyrtQ2LuOtdNeu&#10;UbKrepfsbWD4FC5ofTt279H7CE+AKB10E7LkmxGvJeBFe9eoKKnRaxE8Y05E0ePu3L1XavSQ8WpE&#10;H8ETrgXO2TNpunbp7H7nnFvoUjs4w0o9b0LEmNXEtybycJQuhIToOdfsaclz3i9Vu0gfgEDoO36L&#10;tG3/dcaTpLPe63h0tmj71uNV1ei56vnHRvE8bZnrDNzTCDe078DprJsLL//pd+HWW291P40vMcGk&#10;ibSEYEIH8JYaLL/1v4nkjTBGTqMvmG7PW8I/9O0rt+Tk+FeGD96YU7bf60Cash2E/o1bP2983VS0&#10;QR3orWpo/1rLFTgbTEuDt8TRc+fKpWlp8qAaALW9FScE5Qdq/J+VnCy/ys2tPdFoMyHnwU06ELxF&#10;DaofqKEcmB+EsISr1Whkmuj/p/WV4H/z/ImWC5Gitml+qXumyb1JDe5weMQwlfXZOqj18m8cQP/m&#10;rTShGxiJj6jhj2s/AtNMLbd3zftFR8sP9bwwyCKROwIPl5/poPxxNf6dl4mHHp+8CyTV5G3/QW1U&#10;f0cEe1yNU96URxLCWH6h98n9eXnO48urF2oCURHjkzAW7vdfq2FKDpMH9fp9RQ3XSEMICwY0osRL&#10;RUUu+fDdffq4nCSIoYHlpc4IFaIdkBD2oMe0riNc7b9DhrjkxWF526H7nK7t6Jdad4Qa4gVxCLoN&#10;3mrcv9do+/KYrtf7Gr1vSAvLbFR4Ip2h97AnOEaCL/SY169Y4TzsDtSZH8o4QNsZHjF4AQZ/fgCt&#10;759o/ZMQOtx9DffkV5cs8U2dHnR8+r7RcXFOHGX6+W9r/+wNerlvmGWIvDV4/TCjz8V6jfHW8byJ&#10;2pooYYJJ2wCx45133nGz7uB5Mnz4cLnoooucBwmz5vA2k98ROPBgITTn/fffdwlnCc0566yznOhC&#10;Ulg+w9vkvPPOc/upbdyFCPP000+7sVnwdefvai3PHH3m46HSku2iU6cjpUT72DLtI7KysqWr9kMt&#10;NfTmOPPnz5MhQ4ZKtD5nWgpffe9wXj8pqWkSp9dkP8+TFoBj47WEtxHtq6WgrvGg2pK/WVJSUn3n&#10;3ELXGQr0mc2545nVoug55m3cKEn6rA2eVCPS4P22RcdM5DTiWrdkfW/csN4dNz4hsuE4gXB+iHGE&#10;SNKPkNcpXOfMfuizEacRsI2DMcGkibSEYAIMVpfoQAMPDdzMebtbi9lQO/pdXLv/rsYXxkS4hwe8&#10;eWQWC97mOsMqCI5Xa+PScuG6/4waV6NauHMNhFCEr+ggDGOVt/y15dkgPALBhDfuvD2PRFJGwiK+&#10;s3KlC8P4pQ4aEZo8mNnjSjX8EBx+rIuXQ2UOxo+uJwRAn5Bu3QG0ft1bar3mzQ2N4Po9oQ+jb6oh&#10;WBtMz3uiPqQWahv9rZb9bS3vs9pGDyqTlodkv0xtTbhBuKGMTIn7kBp1hFgh5GHUkzOERL3UL1MN&#10;B4NB+ry2QUKJIuXC6UG41N82b3bCBAlLCZsiBIs25b2p5376rg7yJus274wc6XJEtBSFWj9MxTtX&#10;6xFPiEd14EU4TnDbQoA7Wu9ZQqDw1vHgvuAe+WO/fmHLYQI8nvBmIZcJHg4IPMHQ+yJ6XqeDxJFa&#10;NnLsEAaFVw+eTX/VMhF+FWleUcPgNu0r8msRiB16LrWuD0S3+V1urrvfw50viXvkkiVLas3vQj/h&#10;ZuvS5UHtCwnJ8gxKZma7Ww1b2q7n1YhX1slat0zDzT3tbdtWMMGkbcDAHvduBuFcB95gYtRguLOO&#10;z2JjY13+EuB+Ly0tdTPrdFfji7Ag4G/CcjAQ+H5d15R9EvqD0RoMx8awuuGGG2TSpEnu75ais95X&#10;hCGR2wXBCA+a2soYbqgnjnPzzTfLL3/5SxdS1VIwLiaBMGLXaaed5kKuEL8ijdfO/vSnPzkPpqOO&#10;Osq1q5YCsY+kxuT+GaLji5a6ziyIkIiKZ599doudM8fhPn/00UddfXPOLXVsrjMi0VtvveWuM8me&#10;W7K+H3roISe+jhgxwv9Jy0AYImGn3M8IyOE8Z+5bvPdaWvg6HDDBpIm0lGDigXDygBoMdxDqoDdq&#10;rXApAz/Tvydoo39EjWcM1kiAy/5tauTx5jTw2Bij5IrYWlNTq/cJcfK83Q+eQrcl8UJNmFnjCe3k&#10;SQYaDDPUUOdX6gDn/6lxEG4jBphumTrkLfTfBgw4KPHr8zr4+7Z+dn/fvnJjQIgG4QqE6jA7UvCb&#10;frwAXh42LGwGN+ED5y9aVKtQ112vMbMjkbTyW9p5/1sHpMFtgTLh6fRHNQQD31yHG8LCqEum1S7T&#10;3/F6IeyhVB8mbiaYIBBJ/q31zZvySFzXYEi4ifFJuQhvwtjE84u7Y6OWk1xAf8nLc0Ie9wYhVZEI&#10;AasL8gz9ZM0a540xR41r8lsE9zX8RfJkEvoy+xTeUIglhGVx/SMVZoc3GAKICwWqZf/MykVYybFa&#10;jtv1PsEb5dply+RW/R3PrJYAry+miq6rjA2i9wnhQgjJLpwuzND+btW+hDCs4PIhMpGotof2PW/q&#10;4I98K1xHBJJ/6XPnrrVrD/Yw099pmXdo+/2N3/MuUvd1UzDBxKgNxBQEC8SLlobcK7Nnz5arrrqq&#10;1nCiSMJsRH//+99bVDABEv8iTmHU9dHnXUuBWfPb3/5WzjzzTJdnsKXguIh2iAdnnHGGy8fTUnDs&#10;V155xYmM559/vn9ty8Cx//a3v7n6Hjp0qH9t5OG45DV68cUXXVJoBJOWwjvnk08+2SWhbik4Ll41&#10;jz32mPTQ8c2FF17o/8SINC03GjeaxRF6k9SXs4RZTMhzwU8uKm+CmXnjuzqgHVSLEBAujlYD5RY1&#10;gknuyjGde7aux3ByiUcx+ILLrX8z2wIzz7QmDPJJSlqgxjUJSgNB5JlTUeEShZKI8VM1ZpkZxCXZ&#10;DTMkciXHAm+mXWJQP4RoYJgyzXRw6BKhObfptWUaX+qYa85bX8QS8sPUNh1sUyF3BW/q3XX0FoVc&#10;IMyKgsGM2MP1P0Qc84NcQThZJB1ymRaVaZnJwXBhWpprkwh2tYklnEO8lhvhrqVmyyFfCQlH8XpB&#10;rPHaHB5kGKS3qzG7sKrKTeGKt8dzOrinzlqK/loXTL9MGBhlqM3o5+oyk0+11h/Xnrw6jw0a5LyL&#10;EGUjZZySi4l8SG7/AW3QA48dhE+SZBPWRHJf7pHgWaciCV5z9HnOq6uO+6A2qDG+wzn+QO/pcRF6&#10;s4NoSZ/BbFyuz/BfK3KSkFA6Q38ilNA3eyA8MvuRu4cCz0m/S8tkSmm8kwzjcAAPFQSTlngLHQzh&#10;IRiTntdMS8G5Yrxz7i0NyYM5Z7yIWhqM2JYWpoBn1LBhww54TbUkiFK9dPzXkmDA08Za65xp17Qx&#10;PNJaGkIDvenNWxLaGOfc0te6o2Oz5DSRSM6SUxscgbemL6sBz5tABqwH0A6LRI335eY6kYTpccmN&#10;8O0ePdzgONyx8IGwb46HQEKMPkYz4Q8Y0UypyWD6wNDEP+BOUMP2puxsOVPL1hJv9usCg4EZNfDS&#10;oL68GWooJWEcP1m3Tl7Xz3ZpuZlx6DNdx7mM0O0C84w0F+qM6T0RaC7UQRUzfgDHJb8JZbzILwAE&#10;goHFlLQYupSdPCuIV+foICEcSTc9ONe+eowCvZbl2gapH4QREoB+v2dPZ5wyC85lWsZ5avwzs9BB&#10;7VPJ1Gt+fVaWDGyhgRPXj1mEnMAVVBZA7CGM49rMTGdItiTUHaF1GKbn6DW7Ly/PzTLE9Qb+5b4h&#10;WexRen3DGeJSF5SJpLiEoDE19SH5aoKgDyrRtoA4Rd8T6fuYK0T7J/8HAib34SHinP86U35mconS&#10;dotnWKRz1HhwnzBjD54cCHWIXUwnzH1CqAvlOggtP/0kQhBTnd+k9we5Qbw8ReGG2snW8h0VH+/6&#10;avoP8pmQY4iZpBDK8GzhmeEJX0wpzf1N3+QIupfwNiK/EmWOlFjWFGyWHKM2GLNhSHviQUu2jQTt&#10;J2mPhCO15HE5Fp4OTLfM7y15bOqZt+B4Y7dkCBT01LEJRnRLHxeP82wdh3G9W/rYTLXN0hJe74HQ&#10;pmjbCCYtfc6EINHGWuPYHJcQwZY+LsejjRHa19LXuiPTslfZaDraIY3TDvjajAyfsY6x4F8wJDxD&#10;+XbttEgY+MNevVxuiZZw6WewzLGZ4YWknxgyuNATM+8ZXpSDWSwmaKdGLg7OIxIJQEOBt7qUl+lH&#10;A40Z3qqS8JIZcgLfQxXu2uXCFhBOwgliA/lTqKttamx5ZiB5YfAwIQ8Nb/6D4cp6XkTkwrird285&#10;VQcI4a5XhCXaErlw/qELOS7wyhirhtcQvaaUkRlw8G75emam9NB1ge0zUR9oiBORenMeDElWSfp5&#10;yKw5fgjfIFHtj/QeCcwX01Jk6LXGgEaAYiYaZmtydRUE5ceIddPjRpi1er/iQbWlDs+SQ9BtCNnh&#10;XgicESZi6PEGaPsiUfRDAwe68J9avdcUhAq8YLjOLelhAogRzKaFxw3eGnhnEXp1j96b/H7gztRy&#10;I5acr/0moX4/0bZ4Xmpqrfd5OOHK4glDqNK9WqbT9b5GDEaIJ6QNTzFEEt4aAuUZq+U+ICoG1Df9&#10;Fp/VlvvJMNoiGBrE5re0cADkMUFAaGnjivNELMGwaulz5pgIRK1hwOPdQp23JByX69ta54x4wNKS&#10;tPY5c0zuq9a41pxza7UxzrmlvdU6OuZh0kRa2sMEEEoY7PITrwTi3Um4x9SuvJnkLS/GLV4fLRVm&#10;EMisigp5ID//y7f6Xhl0kI0wwZSe5BdgGlDCJ9oChB68WVzsQjNOSk52Igo5CB7U82AazgPnAPo7&#10;xhihTyRoDWcdk/eDGUFG6fVFBKEcJNX879atzjC5RK9vXXXWEtecTprj40mEEfqxX0wao4NPRCQ8&#10;R67SMhL+RW4L7gi2x/uIKVJv0DbK2/eWAKGJ3Dqfa3s8JKCF66dl/X9qLCLecV4tDWVCjKPtIXaS&#10;u+QQTxj9nbIxCwnhUC7MI4IgfNDWyI1zUDkaAA8nxDTaaEtAWBNtDY+lN/S+JbFvcHkZsiE+ci/R&#10;7lqyL+SaITLgeTGlrMzN0kPfTOgiU/Jy3xCCh9BAklwE7tF6jTu3UP15UE4S6E7W++QL7XcQTQhr&#10;YsYpBFrKT73R7sgNg4hMPqBAAZzZh27R/pz7ujXuo/owD5OORbn2X8y4Q44SDAkMGSDJ6Jo1a9x6&#10;3vhj3LCOGSZYGMN527IN+yAnAuvYT0MgLJK4lu8VFRUd9D3yDHDsYu2n8LDg2OS32Lx5s0tUybaB&#10;Bg9hDZSJ7/FZQ+NKkouSVJX9YTR6YS+UaePGjW5fXnlIyknCW9ZzPyCgAOe6evVqty3lp5yNMcIq&#10;9NnKsTmPwGNTt6znWKxjXyTszdfxFEtgfQPXjeOT0Jft6zP2OS+vvpmqmtl3vGvNeo7DdaC+PYGI&#10;uiSPCtcWAYX9U8/MoOOVk/2xn/quN/vn2nn1zT4Q3ljP7xyDxdsP9UD5qFfqm3Pzyu+1M8pGORu6&#10;znzHu9bUobc/4NjUBdfBOz+m3ea8vPbtnZdXTtoA69m+Pjgudcp+NjCxg5aXe8j7jGNyHrRr9sX+&#10;OS7lZEYs2hLXgG2pY+4F9uEJlvXBd6qrqw/UK/XJ/oC2zDUIPD/OmbqhnCRE9Y7B8Thf6jz4fqsN&#10;juvdK9Qr58G+vPOgndJ22IbysI7rzDl7bZj6CKw3ytbYc2Zbzo3v0d44Bu2Dz7hXOQ5wHOqbY1NO&#10;7kfWeW2edV69NaaNGY3DBJMm0hqCCTDYJnfAyboQ0nJFerrLi9CaoS1Avg2Sg07S5aCpSP3whvJ6&#10;NZwnqnHV2mUNZLt2OsysQolwnUd4IJfIq3oeW/Vn8HkgTkzUhwazSITTyNmsx2IqV4QlxBjqCM8N&#10;wkp4U46bPCEcbWHoH6vXco0+lAjfGKGdNFNfj9OO/Xw1DDGcR2oHjWv/KXqt8SzB+wijq6XguiB6&#10;EUrgci8EXkNtpyQo/UZWljO+WwPuFTxL5ukgiKmNN+i1pz6Dy4nXzpV6zxyl5Y30dV+iZWGGIzd1&#10;b1CbpyyOoPUMAK7R8iHacl+0JMzOhJFPcloGEw4tA0a+l5eGchHi1hogNDAbzUwdyJDbBaERgexl&#10;HfR8TevsV337OhHUC79rafBaYvarh3WQSX+9X8tLLdLnrNB7Z7je14QycY155lB+QnjwmkHQZepo&#10;wiojmbemOZhg0nHAeJkyZYp88MEHsnjxYlmyZInLp4DxwJTGr776qsyaNcsZbYMGDXJG0JNPPinP&#10;PPOMM2S8WT2Yzvjzzz+X+fPny4oVK6R3797u8/rAMHrzzTfdeJBpjzEK+R5GHDOWvP3227Jo0SJn&#10;8A4YMMAZPCSoJDlnbm6uc+n34Lu/+93vnME/atSoesUDznnu3LnyxhtvuPNlOmXaOuEBnCtTK8+Z&#10;M8cZX/369XPn98ILL8jLL7/sZiHyEqFSD+yDY2J8MbVzQ+fMviZPniwfffSRq2/qi6lNCX9h3Wuv&#10;vebWYVCTZwFDj2vAPUlOEc6be5KysZ5EuBi0hBhQ/vrAoPSOzTGoM0JvMBa51pwLdYGxzXljLD/3&#10;3HPuWpDfg/rmmn344YeunpYvX+7KQDkbSoj72WefuWu9bNky1044F77DdaBuvfIwYwpGO2V59tln&#10;3bnSHvm5cuVK+e9//+uuGTMmITRQpob6KNoXbclr34TdkDuD6bppT7Q9jHzaN9eXa8Bx2I7ZiWDG&#10;jBnu+i9dutSVg/boCS91Qf2wH0Qtzh/RgfbN39w/XDv2xzEw1FnHebEeMYxrsH37dnnqqadcomXu&#10;BUSAwHZfF2zLeXC+1C2GP22Eds1xuM7cpxyDtss9RT14CZ253ogoHJv9cH80JucH/cTDDz/s9k2d&#10;ITqwLwQR1nO9OTY5iQgDYv+UiTIiVHANaHckO+Yc2JbrzPEbgu/RHjkP9se9xj3J9aItcW6sp/7o&#10;Azgv2jH1jWhCOb3rz3aUi2vWmDZmNIwJJk2ktQQTYDDOIBbX/jgdFLQFGGyTHPADvVlx6da70/eB&#10;H95aYjy3VD6BxkL4xqfaQZJ35dL0dGek4r0zWzt5EhoedB66LYY/eS8IRwknvCknhwQu8afpg3Ct&#10;PvD/sWmTfKIPnSL9DAGA6453B678rQn5P8hPQ34XEhFTVgz/U7XcQMfMedA+SVbb0sY0R+P41Blh&#10;LQcMaiVb649wBGZTaelyeVA/eVpniItna50hME3Vh51L8OovKwY/QtMNDETrGTiHC8Lo8IhAuDuo&#10;zet6PIUI89qJmOKHLU7TAfLNWpcY0S0N9yghOpSJWZEoM/3OGK1LPF4IsTtD6xbxsTWgbeGt86oa&#10;C3gRMXU0wuJsvc7k8mF2sJb2KgkEYeRP2r8sVeNRH2D+tYqWu1SNErxGqEfPs4nnDd5OiPWn63Vn&#10;SuFM3aatDsJMMOk4eP07RhviB4YqhgNvaDGsaAdM8YpBhTGTkZHhxm4YdogDEyZMcG0EkYMkjuQF&#10;YJpSDCKMysaAQYwx98knnxx4y8zUsqeffroz6DC8MOwRFjgOxx44cKATDwDvDr7Ler7PVKX1vQ3n&#10;nFnYJzODIPawPWV/4IEH3L7POussNzMPBir1wXERRhAwKBe89NJLzrinjkaOHOmMs8aMZxEuqBty&#10;o2DEs1++i3DAOmanwsBGRMFI5ZwQE6h7rhHGtSf2IDBQXrYL9D6pDYxE4DqyHwQDRBbEA0QiZizh&#10;nue8MRKpDwxtDHwMfa4F50c5uNZcY8pJIuCGEpYitFBG6ps6pOzkw0HI4BjUtycqcF25HghB/EQA&#10;o40h9GD8fu1rX3MCB0Y45097qQ/qm/qlzJwLbZvzo75ZRzkQcTg215ryYPAj6CAGIQLQ/ml/X/nK&#10;V5z9giDHPVNf/8hxqVvaIyLUzJkzZdy4ca7eMcyvvPJKZ7DThmgP3E9M78v32Jbr5IlDl112mRMr&#10;KT/lrU8QBIQKyk/dUd94bFBe2g3X/NRTT3VCgXdsBKyxY8e6crL+mGOOcUIF1xtRh2tCO2sI7iuu&#10;B/cE30V04N5A+OBcrr/+encO1C/radu0Cdo69cp1oQ3yN+Xx2gpTLjcE7Ztzo364RxA92DdTc3MN&#10;L7jgAncfIQTR/vH44XPqEiGHtsT14jpTNo5L39KY+jYapnUtL6PdgIEwUh/MuXUIIhiFhLK0NXCf&#10;xzjI086pCsNLwfMA498lX2Qw5l9YT2JTxIFwQxgLYg1JGGeoUfWbDRvkPwUFzgMGN/nXtNO9d906&#10;mawDk5bIadEQXE8MVkJf8JioK1yotSBs424d3FzvF7eYYhkh6mc6aCIUojWNVcQQ7gVCIkjuStJP&#10;ckkwPMY7glwv5AP6Py1rSwmMlIfQKZdgNqDNM3MKYXTkyCGUjpBAPAwQDcmBQd6a1oBBHtcYT43/&#10;6KDsp3qtSUzMPYtXEdLOkFYqmwd1Q66a5TqgY6rohTpYxEusl9Zpa0O/gjBSG/SCeMMEz9BEH5+K&#10;UaYLCXVNiDDaAhg1GEIYCBgK/I2hxNteDBAMK0QRDAm8GhAOMPoQOALbMOIDb9TxIsD4aoxYgmHF&#10;cRFMvGSb7J9jU47jjjvOGZAYshwbAwfjxSsnYODhIYNBzraUvSH4LgIAxhIGGsYQx8A44tinnHKK&#10;2xfH8cJmOC5GI797YIByrhiFCDyUsSGoM89IxzDEwOSc+S6GPEYiLxIRK6hPjHeMXgx579gYf4hI&#10;hHQgIODx0dCxOS7iA0Yh+0Ps8NZxjpQDIxdDGWMbbx6MVu9ac2y25yeGOOIHRib7og4bgjbGvhBd&#10;MGapb7woOBfaANeC+kUo4DPKSRuiboBjI3rQJvH0QACgTih/Q3Bs9k8bZT/sk2tNm0EMpL65jggD&#10;CGRcG9pH4LVmW9oWdYHHE+WknuqDejnppJNcO6HcHJf9IATR5jHaaQt4RNAGEcoQSbjmXA++g9FO&#10;nVF3tEnqi+83BOfK9hybfXNsvFWoc+4r71iIF4hd7J+/qR9PHEDAod643t79Vh98l7IjvHEtEUOo&#10;Q75LW6U8CILUN+2V8lAORCnaI+2C68nvHJfrT5035hpzbL7nHYPvefWN6EIbox/jPDk25fK25Ty9&#10;clJm6h3Rl3r2xDuj+ZhgYoQN3LZ5I44h7dAOkwaGAYj7dmu8iW4IPBEQTPCYmFNRIZ+WljrPDqYR&#10;xlwgKShvWpml5if6ACKZLmEz4YY35rzNXaTG1W/1Qe9m59FO7wD62Qo1uF4sLJQi7UBbmwytF0Qe&#10;RCbyGlB387V8B5tYrQd1SUgGM0eRJPRf+uD6tz5MebvfkuFBdYH3TXcdbG/SByyeEXgYYWAjADys&#10;5fydlps3+i3lBYMHCYIJCUqv0p94EVyuA95f6N/f0UETSaX/qXVIPVKff9IBELlVEH9aE7wcKCvX&#10;lZlemJb5nZIS592B5xOzOrUWTBU+XAev5CfC22mZli1d1zGNb2uDkEP5aoO19NWEAhrG4QLGC2/c&#10;MSwwMHnLjRHhGayIG8T9A8ZJ4E9gW97uYrTwXd6gNxZCAggV8bwrEA44Hgv7ZWGf4B3TM+AI8cB4&#10;xUDibTmeBxjDjQGxhXATjGCOi5HKOWKwA4YjxhMEnqvHpZdeKj/+8Y/lhhtucGXFM6sxsC9CAAg7&#10;4HvnnXeeO2fWY5xxbpwzBqS3vfeThfVsj6hw0003OTELrxCvjuqDc6S+EXgQBTDcMSo5nlff4IkB&#10;gcf2YB94xXC+iEved+rC+y7lpr4RY/CYoLzUN8cF2hrnBYHHZeGYeFhwTRA3+Inx39A5e/uhvvES&#10;4ZpjsLM/PqO+vXMPbmPesWnXCB94Sfz2t791bYxt2UddePug/XghTOeff/6B43jCHm2NMgH7QzzB&#10;wwOhEtGDNu0Z7Jwz23C96sM7NvvFu4L6Rgzz1nvtm/qmLKynnHh4IP6deeaZTvgA7zvez8ZAGTkH&#10;PLcQZ+gTKAtiBHB8tvHqEJESzxfEQgQk7xzxKOL+Pvvss933GsLbJ95CiHmnnXaaq2/OLfCcadts&#10;y4L3DoIr4gnlBK4Nv3ttrKH6NhqHjYiMsEEyWnIa/LV/f/k/7SgRSX6uDzT+ZsrbtpS7xAPDCvd0&#10;jNb7Nm6UW1etkp9q5/fM1q0unwMGK27of1ADlqS1kfCSoQzP6vGW6oOFmVM+1YFfpX+QE8xafWCz&#10;TWtCXb2qA7q5+gDXkZGbDveFbdvk+1p3CE5tiRR9UDPtLV5BhEa0djiTB0Jdrj741un1/FyvN+Fs&#10;hI8wDS6JdAmBaGnwErouM9PdrwgjzIrEjEh4FXDv4u1CYmSEKNY1fvgReRAkmBmHmV7ydeHn/Xl5&#10;8m/eAvkHzi0N4WgkdGVacGZCYqph8oDgZdLaIAQzJXR3ykJfo/ewt+ApSM4kLxzHMNo6vEl95JFH&#10;nGFxxRVXOOMCoxQjB2MLQ5W3tF7SSrbD0PUEFP5mW0IPvvWtbzkjBQ+IhsBgIbkioT8YU5dffrl7&#10;24u3CW/xKRdv1DEaMVoh8Nh8n7LyBpz8BbyNx+WefTYEhhD5OdiW47IPjoGhyD4w3L1ElAgYHNdb&#10;gJ8YVnhhEKJCmRERGgNiEoIFZbjxxhtdXbOwT8QMjHuOTZmA9Zyvd3zKiPcCx+Z71BliBPVRH3yO&#10;NwkeGngVcK29fXC+HBuxie1YD4HHDgRjGC8TPEwagv2xf8QSvGZ+8IMfuO9SbsQAjkv7IVSCN/rg&#10;Hddb+D5tCq+cm2++2XkLcJ0Q+uqDY3viFG3p6quvdnXHtcYQxlOF9VwTrqEnHnjH9c4bkeW73/2u&#10;XHPNNc6zBaHJE3pqg+NivH/88ccuBOeb3/ym81yhvXIf0V75nJ+Uh+MSQkI5jz32WCeieW0bgYZ7&#10;gGvHMb1rUxccm/bw7rvvun0i7HmeKxyHpKjUCZ4WXHsgHIqwNtoE97EnggXWRUNwXLZDWEIAIcwK&#10;4QcQIPCG8ryXuO7UA/cf9wKeMN/4xjfccbkuiEzU3cUXX+xElIbw6nvq1KnuvAmbQwThONQjx6EO&#10;OTb1wHr6C3L3IJYiEiGQsA/qnLAvBBy8jrgXjeZjOUyaSGvmMGnLkPQTDxNi9vHMYJpbwnQ6tcE6&#10;wvAn6SGhL8xIgxBRqJ1NYLdapduQJ+EsPY9IzfJCDpVf6wNgvT5w9WngX1sL2qEyNTPJIjFYWwvy&#10;HtyxerVsCCgvdUbyUkQmkue21KwphyuY8MwqhVBCmyPs6tvZ2c4joVXR60leJMQTRJ1Q3sq0Fggi&#10;f9TBxCTeygaUF68dxAoSk7ZGOCBia4n2KeQuwZOoTMtzvg66IhHSFypc197anxEGyFTmlBWBh377&#10;hz17ur4b76HD4frXhuUw6ThgaJAQkbeseJdguCIEIAJgkGIwsGCAkQMAgwZDhre/GKuESWCQYGxh&#10;EPGGHCMQt3w+qw/2+fjjj7u34IwFOTbjQowrchxwfGbV4JhnnHGGM5o5DgYohg3hE3jDEEbCQnkw&#10;es8991z3Jrmutss5c0zPUPOMQ76LOMRbdt56IxLxlhrjmoSR1BHrMXAx9hnHkoMEAxFjHg8Cwica&#10;Ak8ecoYQHuAZ5IT/sG8EBcIXOJcLL7zQnQNvzKlvBBbOi/sSwxSDD2Oa7ak/xIb6zhlDlOOS4BeD&#10;H+OV+sYA57jUOQvnhsHJ9lxrjGnqBUOTOqLM7AcvEbyCoKF+gmOSH4btaS9ce84ZsYTknhiyGLXk&#10;9eBzrgHf4fw4Z47L+VPfGL6Uk+tA6AaGbn3gvYQ4hmjAvqgL2hjHpL16oiD1zedca699Uz8Y0JQN&#10;bwRCWBBXECE8Ea8uuD733XefC6/ifkKk4Cflp70gCHJvcV9xz5G0mHMkVIdjsH9EBa4/9cC21B9i&#10;UUNQfyRZxUvFE4coB/WNRxbnQ3vjXqE8//znP50tRp1y3ggpiJZcf9o596YnKnr3S21Q7l/84heu&#10;jqlvxCjaF/WIyMa+uV8QKRDbfvWrX7l+g3uBbbmnKRdthXbOdaLePPGwPugvHnzwQddO8RrjmtJu&#10;6Dfw8OE6c03omzi/hx56yF0DQn+oA0REtuH60+9wvfHComy0C6N5mGDSREwwqR/e5GN4tbbLfn0w&#10;i8UPtIMib4g+Lb9cAtFOE28PcnaM0Y4w3INvkqa+ooMaEoDW+x5ct0N0InEub4ZbS5AgXwlTkT5e&#10;UFBrXSFCkQw02zrnBmEGlXf14YzwxL1ygT4A8eKwN/uhwQxD/9i8WbZ497GH/l6lg/IBWqcTdSDR&#10;GvVKHhASNzMrEqIiOWoQKhCkWircqi7wCGTq5eO0bhBKmFEIDyM8sui/w93XtSQmmHQsMEgwzDCE&#10;+B3DCkMLAxxjA4OUxJ60BwxdjFUMDow/DCiMLIwdPAQY1yFuYBA1NLbD8ObtrZeTBKMFA4fj8BYf&#10;gwcDiv1hAGGMYdCwDcYNC+XkmJQdowbPBZb6jDpg3xjm7B8jzjsPjCfKhSDD23HyK/A3Rp1nUPId&#10;joFBiSHLsRAYvESX9YEhidFKHXN8ysGxOWfOhfoFzpn65xgYghjUhN5gDFI3LPxO2XmTzli6IaOO&#10;8/AMceqMfXveMRybslCnnAvnSVvgvLnWiCi0EbZjP7QJPBE4h8b0EXiusA/2z34pO/viulInnDfi&#10;FEY2xj3XmfVePWG4Io5RD4gK1A2JQDmXhsDzB08hFo7NdzDAqUOOi9eGd2zaO/VNWalv79hshyHP&#10;eZ9zzjn1ilMelJNzoY6pW77Lvjg258E9Qw4VPBkQr2j/1DtloI75nYX6Z1vaJqFBfLchODbtkvPg&#10;2NQ3++KcKTfHQzhAcOJ41DXny+98TvtGJOGcvfuNa0HZ67u3qCfqm2NxXPblnTPnQdvnmF7iZNoj&#10;7YDy8F36Ar7DfUTZuV60Veq7IWjPCImUlfOgnOybc+GepX4RmwgT4nz5GzGHa0R9e887vI64r7j3&#10;aRfUi9F8jtBKr98HzqgVVFca8C233NLgg81oe2D4k0j1ymXLnGhRJ/pZnD6M7uvbV26lM/KvDhcY&#10;VH/YsEF+m5fnmwK3DqK1E2TWlHu04w73DD2hwGwqD6lxetuqVYcKJkqOPhie1U6a/BZG7dD2EEu+&#10;v3q1fKGDAuqRHDZH63W9Ux+MJFc10aTxzNWBwdeXL5clOrjRUYp/rQ8E2x/rgONnOshiyvCWhEfr&#10;KzrIvmvtWjdbE+C1c7QO2klSGzgLTWtDWRlotRdwg77rrruc0duezsuoG9qwN5zlmtd33b32Hrg9&#10;YHQ09N264LtQ3/cDjxd87KbCfrzzCdyXt8773cM7tvdZJM65rmN71LVtY+E73n6Djx1Ibcf2CPWY&#10;UNdxA9dBXcfl8+BtG0tzjh14XAjl2IHHBU9QCzxu4OcNbRsKfC/4u4HHC9xf4LZQ17EaU4bg43rf&#10;qe24UNv2de2jIQK/B/V9t7ZtwVvXkPhphIbVptFhaWwHRnJOZuRo3NahEaMdGiFMCYhuAR2fQ/8e&#10;EhMj383Olr8OGOASgTJDSWtCxCszpSAi1VZewpbIFWLUDSEkf9q48YBYAoh20/TvP+XlyTq/cW00&#10;DpIwE6p2CFqn8Xp/DdLPWlosAWbeehx384DrSejfhyUlLr9Ka+ciCqSxfaFhtFVowxgILA21Z+9z&#10;fgZu25jv1kVjjh14vMDfmwP7qO24gX97x/LWBX4WiXMO/Jvfg5dAgv9uDHynrmMH4h2vtqUp8L3a&#10;jhu8T+/v4CXws1DhO009dvD6UGB777gsHoH78n5vzLahELi/wH3Utr/AbQO3D14aA9sF7sejrn3U&#10;tn1t6xpD4Pca+m5t2wauM8KL1ajRIcEdHsPfGfe1GP5u2bdPunXuLJelpspREfTqIKnshSkpEo1o&#10;whsb/0LuF2bl+Xnfvi75JrOotPobaT0+bvzXpac7sceV1V9XJLT8RmZmm5wNqS2xYscOmYpYUgsL&#10;qqpkLp4SRqMhse+12h776v0ReO921fuJnCEnt5K3E9MIz9Ml8A0Q9w/M2L7dzZoT8IlhGIZhGIbR&#10;BjHBxOiw9FYD/3s5Oe7nAUNLF6YqnZCQIGelpDjX+dt69nQ5ByIFQgPCyI+1LGfoMY9VA++rGRny&#10;m7595bK0NDejRWvnOwiEmTV+pOVlmmWmdCU/xCVqsHpT0ralsrZFSP7JzEK1gadJSU3DUysaX4KI&#10;SBgTU0h/Vdshsw2RR+eHej/dpe20Vyt5PNV3nVnP54RnGYZhGIZhGG0Xy2HSRCyHSfugQo2WD8rK&#10;5KOSEjdbRFYX30wReHcgkhBi0lIJVnfo8Tft3i079u2TDD12ui5tcXYhD/KvbK6udjPjpEdFOc8S&#10;y73RMHgWnLtokS/0JrC+tCvO0Dp8cvBgJ9YZobFX66+opka27NolMdon99R7l8SmrcVU7VeuW768&#10;1utMv/Lq8OEuwaoRfiyHiWEYhmEY4cI8TIwOTXznznJxaqr8OjdX/qTLL/r2lSsyMpwhg2jSkrPR&#10;xPpzpYzu1k2y1KBqy2IJEJLTX8s7Jj7eGYAmljQOZkohhMS1LfRqln37pLP+fW5KioxrxaS+hzO0&#10;PwSn0Vp/hK+1plgCTGfMzEcuf4p3nXWJ0nJekZbmchcZhmEYhmEYbRsTTAxDSezcWXqoIZtAMlPD&#10;iCAITd/Ozpaf9OrlhDkM59H68zZdR6gTOTmMw58k7Utu7dFDvtezpxzlv878/KH+/d2cHNfnGIZh&#10;GIZhGG0bC8lpIoTkMMc2ITmWjdgwjFAh9Ipwja01NZKsxnP/mBiJt/C+dkfl3r1uppyiPXtcPqLc&#10;6Gg3vbAROSwkxzAMwzCMcGGCSRP5zW9+43KX3HDDDSaY1IE3zdVeNRiM0PGmB9unhrXdpk2jLdch&#10;yXEx5Uj8STm939valaafszbYNLimXGfqcE9AP0hdWm2GBvexq7cG2iH30lVXXSU///nP5ZhjjnF/&#10;G4ZhGIZhNBUTTJrIv/71L3n11VclKyvLBJNaYJBaWVkpe/bskYSEBBu0NoHdu3e7OqT+Opv7fpOo&#10;qamRiooKq8MmglBSWlrqElx37drVv9YIBR6xJSUlEu+vQ3vgho5Xh3Fxca4OG3qeLFy4UB5++GEZ&#10;N26cPXsMwzAMw2gWJpg0kc2bN0t+fr4NxuogKipKJk2aJOvXr5frr79eYmNjnfFlNA6M+6VLl8qL&#10;L77ovJiys7PNUydEqMMVK1bIM888IzfeeKPk5ORYHYYAfdvOnTudN93ll18uo0ePtvoLEepw165d&#10;8stf/tLV4ZgxY6wOmwB1hsfIpZdeKmPHjm3Qy4RnzeDBg13YrD2jDcMwDMNoDiaYGBHj2WefdQbr&#10;T37yE4mOjvavNRoLb0kffPBB+elPf+qMfSN0li1bJn/+85/lZz/7mfTs2dO/1mgsGPs33XST3Hrr&#10;rTJhwgT/WiMU8LL75je/Kd/5zndciIgROggg3/jGN+Tmm2+WiRMnmggSBtauXes8cPAgS05Olqef&#10;flq+8pWv+D81DMMwDMPDYkmMiOFpcfZGtWl49Wb113SsDpuH1V/z8erOPOyajrXD8IOHLGIJ8HPx&#10;4sXud8MwDMMwDsYEEyNiDB06VI477jjp0qWLf40RChkZGXLGGWdIYmKif40RKqmpqXLWWWdZHTYR&#10;wpp460xImNE0SPhqddg8yBN27rnnSo8ePfxrDMMwDMMwWgYLyTEiBgk3eatKPhNzoQ4d3qZSh9Sf&#10;JRZuGlaHzYPHQ3V1tas/DH+jaZALxuqweVCHCHgs9jxpPtOmTZMTTjjB/5fI73//e7nzzjv9fxmG&#10;YRiG4WEWhBEx8CxpzIwGRu1gXJH7xQz9pmN12Dy4d2NiYszQbyZWh82HOuSZYs8TwzAMwzBaksPe&#10;iiBx2b///W85++yzpXv37m4wxcLvV155pbz99tv+LQ3DMAzDMAzDMAzDMBrHYR2SE5jlvT7uvvtu&#10;NzWm0XQqKytdkrjy8nL3pq9Pnz7SrVs3/6ci27dvd1MIEwLRt29fSUpKcutx5y8oKJCSkhKXib9X&#10;r161vmlduXKl80ZhNpj2+CaW2Ua2bNkiRUVFzqWc8yS/hgefr1u3ztUzn2VmZrr1zLBRWFgo27Zt&#10;c29Xc3NzD5lxiOvCNNcIhdRvenq6/5P2hVeHxcXFro0E1+Hu3btdn0AdkuuAOqROAuuQuu/Xr99B&#10;dbhjx44DdZ+WlubqkO3aI9Qh9yPtEK8b6pBz9qAOqQvuZ+owKyvL1WFg+6XumXEosO4Je1qzZo37&#10;Hvtsr/k66N9oS1u3bnXtijxDnKvXZ/E43bhxo9sG0b53796uLfE9vuN9j3qlnsD7jOvC74GftUc4&#10;R+5Fzpe6oL+irdEeaWvUYV5enqsTniM8a6hD1nt1SHuj7mmHfCeQsrIydw2o+4SEhEM+N3zUFpJz&#10;2WWXyf333y/PP//8gdlzePH0q1/9SlJSUvxbGoZhGEbH4rAWTIIf+PXBYB5j02gar732mrzzzjvu&#10;d0SQwYMHu2keGdwzgH344Yed6MEAmHpm+kcGs0yNy/TCU6dOlSFDhsgf//hHNwgLZM6cOfL9739f&#10;hg0bJr/73e8OiC3tiVmzZsl///tfV3cM9jGmmGqUc66qqpLnnntOPvnkE5fzhfPns6OOOsoZqU89&#10;9ZR8+umnzrDHm2rgwIFun9y61OtLL73kPsOoILnkBRdc4D5vb8yePdvVIbkMvDqkDY4YMcLV4Qsv&#10;vCAfffSRq0MMpeuvv95NhUv7pA6pK4yARx55RAYNGuT2WVFRIQ899JAsWbLE5ZigHi+55BK58MIL&#10;26Vwx73G9KHUF3XIvXjdddfJqFGj3Lm/+OKL8uGHHzqjFkGUdnj00Ue7un/mmWecqMQ9Tt1/61vf&#10;comdEVmo348//tgZvQh7t912m4wZM8Z/1PbDpk2b5NFHH3UGPXC+tJczzzzT/U37w9hEYIKLL77Y&#10;3Y+0QdoZIgHQRq+55ho56aST3D65rxFZMO65LtTtscce2y5DyejTuAc3bNjgXyMH6pDznTJliusP&#10;6StphxdddJGrR4TSBx54wH0faIdXX321nHzyye5epe7oG6jnv//97+4nSbNZb6LJoQSPn3j5xH1e&#10;G3w2efJkE00MwzCMDkmn/6f4fz/swPj53//+5wyjX/ziF26QxFsSTglD/s033/Rv6ZuxhYe+0TQY&#10;xGPcM/hHEHnjjTckPj7e1esrr7ziBIEbbrjBDVARVjCihg8f7own3h5i3ONlctppp0lcXJx/r+IM&#10;if/85z/OgGBQy/djY2P9n7YfqD/eGp9//vkyfvx4Z7xjABxzzDFukIqRhWGAAbBgwQJZsWKFE0zw&#10;5sE45S0s0z5SP54HCQYHBsTYsWPlxhtvdIYDb1UD67c9QR3SlqhDhBAG/LSfiRMnyvz5851Bz2df&#10;//rXZdGiRbJ06VJXh7QnRCj6BOoWw8yrQwS9xx9/3LVdxBeM1g8++MDVZXusR4xMPCKoJ9reZ599&#10;5ox4jHPqAkEK0Q0RZdmyZa4eaV/cx177pe6pI7xJvO89+OCDru0iAvCduXPnujrke+0JT0jiPqQd&#10;4cnA/UudIDj985//dB5MCEZs+95777k+EmGK/pIZm04//XRZvXq1fP75564/RCRgFqdzzjnHfca9&#10;j0DKtu2t/oB64d7i3KlD2t8XX3zh7lXu8X/84x/Oy+v22293QghhtdQh/SB1z3eof/o/RGb24+XK&#10;4tlD+8PjDjEAYdQEk9qh7dL3eeCpWBd8hrjMTEWGYRiG0dE4rF9f8VYUIxyjkUF+4NuPb3/72/7f&#10;fBBKYjQd3uJjYGGwMnjFCOVtHm9SMeRZx5vokSNHOgNr+fLlrs4xTBGqCNMJHvxjvDFg4zMGt57b&#10;dXsEt3LOEUED7xzCIDCwqAPqj7bL22aMLX4y4OfNMwbC6NGjnViFeBII3gJsg/fUz3/+c3nyyScP&#10;vNluj1B3Xh3irUTbog1igOEhglFK3dGeMNZ5E039YJzVVYe0YxauBXXH/nD1D96uvYAh6tUhxqRX&#10;h7RD6hDPHOqOOjzllFOcIEUdsj1ThPN9vue1X4ROBAPaL4Ys2yH80Sb5XnuDNnb88ce7OkBAop5o&#10;Nxj6hCTigXPqqae69RjyGOr0hXyPeh8wYMCB73ltl7rjM+59+lc+Yz/ttS9EvKQOuYfxQqRvpP5o&#10;gxjxPDe8OkRA4rlBHSIqUU942FGHCPdeGwSEJgQT2h+ft9f6iySIdNy71B0eOoEgiiLyG4ZhGEZH&#10;o134+/IG6jvf+Y57c++9TbI3SpGBQS3hOQxSEUYwFhjgks+AkAbAAGAgi0u1R/DgFUPhrbfecp4o&#10;vJnm+wyMg/NztEcIXSBPBJ4RiESIfhgDXk4YDArqhzr08IyCQBAEMCTYx+WXX+72ydtZ3gS2d3iz&#10;zFt6RDzaDQN5jH0WoA6pM0JPPGqrQwxYrsPf/vY3ufbaa104Coa/dy3aM3g5rVq1ytUhb+i9OvTO&#10;nTYZ3A4Bzx7aGgIp3hHkNUEQYB+AJwD9L7kk2jPUAeEjCPcIT15+Is4fEN1Ygu9HPCPeffddOfHE&#10;Ew8R5hAMeJ5huHr9aXuGuiCMCW9Ecg55OXK8/Dg8DxA0qUOeId5zBDGOekIg5XMEJryjqDfEGK4D&#10;37WxQOOh7gi78UKXeel0yy23uN89ZsyY4f/NMAzDMDoOh7VgwgCf2XFwE+XtR13xt0Z4QCwh/AZj&#10;9aqrrnKeEsAAF8PKG8zyO4ZUfQNVQh+IU8fgx8vk9ddfdx4T5FBozwY/bviE3/D2HoOJOqL+MOY9&#10;g576Y31D+Quobwx+EvVh5CM88XaQN93tGQbthN/gCUE9Uk/UIfURXIesrw9CR3Dhv+OOO5zYRD2+&#10;+uqr9bqntwe8nDq0QeqQusLIrK0dsnjwPW9WMt72A/XvfQf4ne82VPeHMxjshN/gjXTppZc60c47&#10;X68u+EmbDKwHBJE//OEPzkOF7wWKIuRFIYcT4gH3NNejPcM9Rh0iMHG+1IV3H9N+wKvDwL6Quif0&#10;Fs8UhGK+h6GPCDVv3jz505/+5PJpkduJMQHfNxoGr55gzjvvPP9vPvCGNAzDMIyOxmEtmJB8j0GS&#10;EXkYwE6aNMm5PF9xxRXOsGRwy9to3gYy2Pfe5mMU8KaaN38enoDiGQ+8/eONFqILAgnu6bhl8za7&#10;vQ5wMfQfe+wx92YecYM6oF7IrcGsEZ67MzH91JPnLQHB9QcYDLzV94wufqfuPIOtPYIBRM4b8h1Q&#10;h94beuqQt9Ms4NUhXhIe/B1ch+Q0YR0CAG2Rn3jutGfBBKMS0YOkrNShl6uFOqQNBrdDvHWAuv/r&#10;X//qBBZylXh1TxgO23qzlSHY0Sa9PDHtDQx26oHzv+mmmw7MCISHBH2YF4pEjhf6Ns9bgvXMQIIH&#10;HjlO+OlBe/vtb3/r6owE2IHttj3C+VKHiEIkCCeEhvuQNsizxqtD6g9PJeqQz2ln1CF94/e+970D&#10;6+kLEaDYH/WOuM8zpT2HKLYEgc8gwzAMw+ioHNZJX0lM6A3ScQl/+eWX3ZtnTomFRLAeJIkjBt9o&#10;GtQtSXXJR+LljgEEEwanvOFD7CDR5vvvv+/iyMkbwYCXN/gkieStH0YCQgE5ENgP14S33AxyGeDy&#10;pt8zMNoTGJv33nuvOzc8IxCXCEei/jAuce3HSMBYpa4RBGiz1C1eOCTnxLOHekMYob2TRJLwCNza&#10;MRqY/YQ33swo4YVHtCfwBrnnnnvcuWO00968OqRNUYcId/QJvF2mfSHsYYCR3wDvHsKhMEqpc95s&#10;Y1CRwJjwMfZF/wHM2kH9tjdIjksdYgjxRtkzKjlX6pA2RnvifnzhhRdc7iLyQ3EP33XXXc6gJa8E&#10;RiziAPvhuwiptF+uCTOgEOaDIBroGdAewGAnXxB1RAJsPEvo4xCdaIckwMVTjvsRbzk+R2Cmff3o&#10;Rz9ywih9I8ImoYwII7RXEpxy73/1q1919zz9K30l+2lv4F3I8xlvOOqQe5E6RICiLeHFgCeTV4f8&#10;xKORevnxj3/sxBbuT6Ad0gYRrQitIxyHBLyE6yAG0od6YrNxMMFJX2sbIzVmG8MwDMNo7xzWggnG&#10;tQfiCLNcBGKCSfjAMMdwZ1CP8c6sBrx5JlEhMc8YW8zsQE4E3vTxpp6BMG+bn3jiCfddjAQGwxgW&#10;vM3HqOcNNgNaDAR+evkU2hsk1Jw+fboTSjCoMO7xBME1n8SHGKIYCSzMPIKBgDGFQUAID4Y+xhei&#10;E0YuCUz5DvWPxwD769+/v5vtBdGkPYIYRx2SrwDxhHPGiKItkSyTBWEKTx7Pi4c2ivHPbFqIdrRJ&#10;6pDrQOgDdYZhSpum/SJo4TXA+vYIM98E1iHtCqHIq0PaIu2TbRBHvTpEMKGd0R5po4iigKBCndEH&#10;0CfQT2C4Mh0x93l7A8GEOqMeqEvyb+CRRCJSPExoN/R5tDXqhfuRusHwJGcMwgB9IJ8jMJF3CwHB&#10;mzYcwYU8OvSjCFrc8+0Nzpdz9OqQ+iTJNXVI38VPhE/aGOIoM4DRzyGUcM9z79IeqXvyyFCHtDWe&#10;Jd5C/dF+8X4ysaR2GiOG0FafffZZ/182jjIMwzA6JkeoEXvYxj/whtjzMGFwhFHE4JRBO27NGE8e&#10;xDzfeeed/r98iWJxK+f7DMaY/tFLdmYcCsa9F+rhNRkEDganwDov7px13iA1cL0Hn3nf82A7Fj5r&#10;jwPcuurPe/vJOj7nZ3D9eeu97fjpfQ+oX9Z7+2uvePXgLRBYh1BXXXjr66tD9s+64LbZnuDcA+uR&#10;82cJPOfa6rA5dd+e4PwC6wK8+vPqgc9ZAuu1ru8RQlLfZ+2R2s4XvDpk8eowcH1jvudBW/TWBa43&#10;voRxkpeHCPCEQpwPhGT65IfzQPTDi8cwDMMwOhKH9aj2yiuv9P/mC3lA+GBwxCAgUCypDcJLPLEF&#10;12Bc+I26wQBiAM/CW08WzxgA6t37PHCAGrjeWwK/58F2gcZXe6Ou+vPOl5/8zeeBdRC4PvBn4Dbe&#10;+vZqpHpwft651laHUFddeOsDfwZ/L7hNt0cC2xPn69VFIN7ngXXYnLpvTwTXn1eHgfXA+bOO7Tzq&#10;+l5Dn7VHajtfFurNq0evDlm8dY35ngfb1bbeqBteODGmWrt2rfubPEeBYgnePoFiCdvhUUUd8/KK&#10;l1CGYRiG0R45rEe2xITzEK+L+j4zDMMwDMMwfCCaeC+eSMYbyP/93//5f/PBSyZeNgEvn3gJZRiG&#10;YRjtkcNaMCGEBk+SW2655SBxhGSDb731lpui0SN41gGS7HnfYYDAtIaGYRiGYRgdCcZMhC3XBSHP&#10;gSHNhmEYhtGROKxzmBiGYRiGYRihwZTqzDaGd4iXv4S8Jr/+9a/l3XffddsglDBzU21iCSE5zEKG&#10;lwkvn5iljRm1DMMwDKO9YYKJYRiGYRiGYRiGYRhGEO03O59hGIZhGIZhGIZhGEYTMcHEMAzDMAzD&#10;MAzDMAwjCBNMDMMwDMMwDMMwDMMwgjDBxDAMwzAMwzAMwzAMIwgTTAzDMAzDMAzDMAzDMIIwwcQw&#10;DMMwDMMwDMMwDCMIE0wMwzAMwzAMwzAMwzCCMMHEMAzDMAzDMAzDMAwjCBNMDMMwDMMwDMMwDMMw&#10;gjDBxDAMwzAMwzAMwzAMIwgTTAzDMAzDMAzDMAzDMIIwwcQwDMMwDMMwDMMwDCMIE0wMwzAMwzAM&#10;wzAMwzCCMMHEMAzDMAzDMAzDMAwjCBNMDMMwDMMwDMMwDMMwgjDBxDAMwzAMwzAMwzAMIwgTTAzD&#10;MAzDMAzDMAzDMIIwwcQwDMMwDMMwDMMwDCMIE0wMwzAMwzAMwzAMwzCCMMHEMAzDMAzDMAzDMAwj&#10;CBNMDMMwDMMwDMMwDMMwgjDBxDAMwzAMwzAMwzAMIwgTTAzDMAzDMAzDMAzDMIIwwcQwDMMwDMMw&#10;DMMwDCMIE0wMwzAMwzAMwzAMwzCCMMHEMAzDMAzDMAzDMAwjCBNMDMMwDMMwDMMwDMMwgjDBxDAM&#10;wzAMwzAMwzAMIwgTTAzDMAzDMAzDMAzDMIIwwcQwDMMwDMMwDMMwDCMIE0wMwzAMwzAMwzAMwzCC&#10;MMHEMAzDMAzDMAzDMAwjCBNMDMMwDMMwDMMwDMMwgjDBxDAMwzAMwzAMwzAMIwgTTAzDMAzDMAzD&#10;MAzDMIIwwcQwDMMwDMMwDMMwDCMIE0wMwzAMwzAMwzAMwzCCMMHEMAzDMAzDMAzDMAwjCBNMDMMw&#10;DMMwDMMwDMMwgjDBxDAMwzAMwzAMwzAMIwgTTAzDMAzDMAzDMAzDMII4Yr/i/90wjA5CTU2NzJ07&#10;V+bNmyeVlZUSExMjPXr0kAkTJkh2drZ/q/Cxe/dumT59uhQXF8vZZ58tsbGx/k+MYKqrq2XTpk3S&#10;pUsXdy34uWvXLlm8eLFs27bNXaPu3bv7tzYMwzAMwzAMI1KYh4lhdDD27Nkjzz//vNx7770yc+ZM&#10;2bx5syxYsEBeeuklZ5TXRnN1VQSTN998Ux5++GGpqKjwr4089ZU7lHMK3tb7u7n1Avv27fP/5qOk&#10;pESeffZZmTRpkqs3D4SUqqoq2bt3r3+NYRiGYRiGYRiRxDxMDKODgUBy1VVXyejRo+W3v/2tREVF&#10;OUMc74Xk5GRJS0uTrVu3Os+TnJwc6dq1qzPS8Q5hu6ysLPf3li1bnKcIhvz27dudlwqfJSQk+I/0&#10;Jezr97//vSxatEh+97vfyRFHHOGEm5SUFLfgRUFXxHYcm+OwjrLgTXHkkUdKaWmpE1tSU1OlW7du&#10;br+FhYVu24yMDPc358C+KV9ZWZlkZma6c2Kf5eXlTpyIi4uT9PR0iY+Pd/sNhM/Zju137twp0dHR&#10;bt9JSUlOvFi7dq37rlcmjlNQUOA8djh36pLvUzfUC3XC9nwfioqKXLmoI+qT7/fv3/+Axw11gnhF&#10;HVG+b3zjG+74nAdeJpSJ3zl2fn6++45XNxybzzp16uSOQ10mJia643Me1AvnwGeIMhzb+5xy8rlh&#10;GIZhGIZhGF9igolhdDA2bNjgBJPjjjtOfvzjHzvxAVEEQ9vj0UcflRkzZsjPfvYzJ5pg/OP1sHDh&#10;QvnRj37kjP4//vGPTuzAUEeEQWw499xz5aKLLjok5Abj/Q9/+IN8+OGHcs455ziRASN/4MCBctll&#10;l8nQoUOdIY9XxdSpU51wgAE/ePBgtz+2e+utt2TatGnyta99TY466ii33yeeeMKFFX3nO99xgstD&#10;Dz0kO3bscAIF4snll1/uzuu1115zwgogKlxwwQUybtw4d96BIELgaTNr1qwDZWA76gtR4cYbb5Tj&#10;jz/eHQ9Bh3P461//6s799ttvdyLE008/7UQPysOxx4wZI5dccokTJl5++WV57rnn3DrKR91///vf&#10;d+FQgCD06quvyv333+/2OWzYMBk0aJCcf/75smzZMlm6dKnccsstrtwIUBy/Z8+ekpeX567R0Ucf&#10;7QQWPIXWr1/vrs8VV1whxxxzjCvPF1984Tx9OE/+Rvg588wz5aSTTnICjWEYhmEYhmEYX2IhOYbR&#10;wcBrA2Hj008/lZ/+9KfO4H/mmWdk/vz5zugGBA48IBANPFjneSbgUYHRvXr1aie83HbbbdKrVy8n&#10;eKxbt87/jS/xvBcw8PGIuPbaa51wwvc/++wzJ8BQHsQCxJM77rjDfb5kyRK3TzxJEEL4fmCYilcm&#10;ysmCZwfHR2j47ne/64QJwo84F0QP9otYQm6Q2rxLJk+e7ASFiRMnOiEDIQGhhgURBuHm7bffduUF&#10;xCdEDEQYxA9EJc6BYyAsnXbaaU4Aevfdd52HCKLN8uXL3U+8RxBgAvOR4P1CmUeNGiUnnnii3Hnn&#10;nW4bRBG8eLxz5RpwrmvWrHFlQsDBU4XjE2Z18sknO7GIcn700UdOiME7BiGM3zn2t7/9bXc8znfF&#10;ihXu/A3DMAzDMAzD+BITTAyjg4H3xw033OAEBQzmOXPmyFNPPSX33XeffPzxx24bPCNYAsM0+D1Q&#10;ZGA/GPWnn366S0SKkY7XAt4mtYGRj1CBxwieEAgthLEgAuBtQTnwjrjmmmvc/vCq4CeGPh4UwPED&#10;y8TfXpk4Nl4geFOcddZZzgvFC4fhMy90pk+fPs6jo3Pnzu57HogvJMLlczxCODbeGfyNCIGYdOml&#10;lzrRBg8UzoftOT7b8vnrr7/uhIshQ4a4/SN0UE945hCqQ9k5NoIK5cR7hDJ7sC/CZAjZQdhCDGEf&#10;XKfA+ud3PFwQVs477zx3/FNOOcV9Nzc3110LFspB3eK9g9cLdYnXDvXCMSgLYhTCC3VjGIZhGIZh&#10;GMaXmGBiGB0QhAlCW0j8Sr6MW2+91QkBhKNgXGOYB3sc8DcigQehOOzHEx4QBhBZPC+VQBAsMPIJ&#10;+yBMBNiWfbBfvEYQLPjcy/eBkID3BZ4ZeJcA+wkksDx8RlkQGhAYgPO47rrrnNcG4sYjjzwiDzzw&#10;gMyePdvtNxDyg3Acvk/ODyD0hZwprOfzESNGOJHjnXfecR4ehL4QstSvXz/nNYIowgw3jz32mDsW&#10;ITgch31ynpQRUQOhqC6Cz7E22IYykp/FCyuivtg39UfdIqiwDo8UrgneJlxjPF7wNHn88cedSIVn&#10;DNsF1qVhGIZhGIZhGCaYGEaHA8MYcQIQL/BiwDsBIQARAMMfAxoj2xM/2N7z0Aj28PBgfeBnwXif&#10;B3pJAMY/wgmGPgY9HhFACArH9IQByoSw4uUi4SflRRDw9sXPQM8Y9k14zs033yzf+9733JTGq1at&#10;kvfee8+JG4Eg+OB1wTG9+uEnx2A9ZUSEwKMDj5E33njDedOMHz/eCTsID/wkPAdPlK9+9atOlOK4&#10;V1555QFPF86fMtaFV3bOyxOt6hJRaqt/7/sefBchiWvNQk4W8sYQsoOnEblX8PgJzudiGIZhGIZh&#10;GB0dE0wMo4NBPg+So5LvYvr06S4R6AsvvOCSijJzDkZ/3759nViCKMDnJE39/PPPnaGPAc7ieUx4&#10;1LYukLq+gzCAZwQhKggmeGcQGvTKK684DwjCSgiLIZyH70+ZMkU++eQTVybKFpjThM9ZPMjXwXbk&#10;SSH0B+oSFhA8EA7wECExK8f573//63K1ED7keZ2Q3wQB4sEHH3SCBd4rgKiCSOLlFkFcAQQgxB9P&#10;JKmvjgDvGMpCfhdCf9gX4pBXfx78Hbyf4HVefXCuY8eOleHDh7u8K3ibcA54zlA+hLD6RBzDMAzD&#10;MAzD6Ih0+n+K/3fDMDoACAwkeEUAQXhgYUaVY4891uUPIVwETwQMbT5DVEEYQLDAkGc7RA7CUUjQ&#10;iocKxjZT8WLc49FBiEogbI9XBuEpZ5xxhvPmwHsDbw8EArweEGnwIkEEQTDZuHGjE1HIJ8KxCdfB&#10;8CefCLPl4PGB5wnr2Y7PSF5Kzg/KwOecK8lkSbpK8lNEIQSYCy+80CWpDRQJ+D45PVjH/ikD58S2&#10;5FOhzGyDEILIQFgPnzHLDOIDnw0YMMB5ajAbEAtlRQTi3Ng3CWn5Lh49XuhRMJSb+qZ+KTPCCWE/&#10;hAQhnJCvhDJQn57HiFcmzp/zI08JdU79Inwh6pBbhbpBEKJsXFvqg+9yDalLwzAMwzAMwzC+xKYV&#10;NowOBrc8RjSCBYICf2Ok4yHheVEA4gaeCHgfIJRgWPM7AgViCt9nexbEAvaFx4K3LhCOwfaeNwmC&#10;AKFBbM93ESNYx+eEyiAOcDy2DdwXx8Bbg7JRJsQNvsPvwDH4niducFyOgacJ27E95feSqNYGx6AM&#10;HAPxgzJQPx7ePikHdeblS/HgvBBJqGOOQfk5JuXivFjP9xBZ6sKrB47Ddogr1DnrOR51xTnx0/ub&#10;ciOocDyEJ8rJ35SHbbzjeWVnX6zjM+orUDwyDMMwDMMwDMMEE8MwDMMwDMMwDMMwjEOwHCaGYRiG&#10;YRiGYRiGYRhBmGBiGIZhGIZhGIZhGIYRhAkmhmEYhmEYhmEYhmEYQVgOk0ZCAsiioiKXSNFLJmkY&#10;hmEYRtuA5zILSY+Z9YlExnUldzYMwzAMw2gMJpg0EqYD/de//uV+Z+YMwzAMwzDaFswAxfTeV199&#10;tZt22zAMwzAMozmYYNJIFi1aJL/4xS/ksssuk6ysLDfFp2EYhlEfgW/37VFjRBam154+fboUFBTI&#10;XXfd5Z7VhmEYhmEYzcEEk0ayZMkS+fOf/yz33HOP9O3b10JyDMMw6oNQCNdN8o8nnFi/aUQOwm/e&#10;fvttmTp1qtxxxx2SmZnp/8QwDMMwDKNpWNLXEGAwxhss73dbbLHFFlvqWPbsliNKN8gR+Qv05zr9&#10;e6eut77TlsgtwDM68G/DMAzDMIzmYIKJYRiGEV7KN4vMeUJk8k90+T9d7haZ/bhI6UYyc/o3MgzD&#10;MAzDMIy2zWErmBASs3fvXtmzZ49bgnOK8Hdt66G+zwzDMIxmsKNUZP7TIp/+XmTpyyLrP9afr+rf&#10;94vMe0qkapt/Q8MwDMMwDMNo2xyWggliybZt22TatGny+uuvy1tvvSVz586V8vJyJ6Lk5eXJ+++/&#10;L5MmTXLbsK0nsPDZRx99JK+99pqLcy4uLvbv1TAMw2g2hctElrwuUlEg0rmrSKdo/RklUql/L3tL&#10;ZOtS/4aGYRiGYRiG0bY5bD1MSkpKZMWKFbJq1Sonlrz66qvu56ZNm5xQgoiyYMECJ6ggkFRUVDjh&#10;hPXvvvuuzJs3T15++WUnrFRVVfn3ahiGYTSZ/ft8YTfOi4QcEl4eCZe8RGSHri/LE9m7x7/eMAzD&#10;MAzDMNouh61gwnSBX/nKV+Qb3/iGnHfeeVJTUyPLly93ogliyIknnijf+ta3ZMCAATJnzhxZu3at&#10;+3zp0qUyYcIEufHGG6Vfv37Oy2T9+vX+vR6MF/JD6A6/G4ZhGPVxhM+b5MjO/r+DOELX87kl5DQM&#10;wzAMwzAOAw5LwYTs9/Hx8RIXFydr1qxxniTQvXt32bJli0RHR8sxxxwjvXv3luHDhzvBY8OGDU4Y&#10;iY2NlVGjRkmfPn3kqKOOkp07dzqvlOBpgqurq2Xx4sVuikLCd/BSqaystMz7hmEYdUH/mDrAtzjR&#10;xN+v7t+rn3XSTrq/SAqf6e+GYRiGYRiG0cY5bD1MYPv27bJkyRLnQbJjxw4nhiB0dO3aVbp16+a2&#10;4XemGSTshqVLly5uO0Bw6dSpkxNNggUTPEq2bt0qK1eudJ4p69atc14shmEYRj2k9hcZdZVI2iD/&#10;CqWL9sfZY3X9lfr5QP9KwzAMwzAMw2jbHLaCCSJIdna2XHDBBXL99de7EB1ymiCcIGx44gbeJSxR&#10;UVFuQQjxPtu9e/eBz4KJiYmRiRMnynXXXefCdy677DJJSEg4RFhpN3Be5BUgB4FhGEZT6RIjMvxi&#10;kT4n+bxKSPw6+mqRU+4WGXKeSFefmG0YhmEYhmEYbZ3DUjBBtCCJK+JIenq6C73BcwSPk9TUVPcZ&#10;uUr4HM8QRJKePXu6hc9Wr17tPsNzBDIzM50AEwh/E/aTlpbmFvaLN0q7Y99ekfItIms/Fln0gsiK&#10;ySLFa0X2mjeNYRhNBJEkOl5/2a+/R4sMu0Sk/xkisclyIA+sYRiGYRiGYbRxjth/GLpM4BUyffp0&#10;mTlzpgu9YcYc8pAcd9xxMmzYMHnppZfcdMEIKeQuYd0VV1zhcpD897//dbPlILSQ/2TMmDHy9a9/&#10;3XmP1AehP3/5y1/k3nvvdfs97OGq76vxTfE59ymRtVNEdpX7jJucCSJjrhXpPdFn+FjeFsMwQuWt&#10;H4vMelikq/atVzwr0vd460uMiDN58mT59NNP5Y477pCMjAz/WqO9w4sxXoYRYh38AswwDMNoPkgG&#10;LERhYAuTM7SjcFgKJhQZAePjjz92XiXkJBk8eLCMHz/eJX4l7wifFRUVSW5urpsxB+8SHqhMQ8zM&#10;OOQnIfHrKaecIj169PDvuW7anWACZZtEPv+HyPynRarLfOtoDlFxIoPOFTnhhyKZw83IMQwjNHZX&#10;ibyp/ceCZ0W6xotc/G+RwdqnWF9iRBgTTDomu3btkp/+9Kfu5VdiYqJ/rWEYocJj+kj9h6f1PrUJ&#10;9h12VqIRSYjQwPa+7bbbXGqMjsJhKZgAxUYAwduEtwmEywTOYONNB8z64FAa73usb+ybiHYnmBCK&#10;s26ayPv3iBTM1xUB9cCMFsm5Iif9n8jwS0S6dBwF0TCMMFCxVeTNH4gsf0MkqpvIuX/yJXw1wcSI&#10;MCaYdEzISXfPPffIDTfc4F6UGYYROthW+/btl9Idu2VT6U6p2FUjI7KTJCnu0FyPRsekvLxcHnzw&#10;Qbn22mvbjwNBIzhs/RYRRzp37uwStvIzeLpf77Pa8o6wjpwnHdptc98ekZ0lOsqo1D+CjRitl5oq&#10;kR3FInt3+9cZhmE0EvoV17fs1//3ieyq8K03DMOIEIzpGNsx/rPFFltCW7CNqtU0eGvJVvnj+6vk&#10;/g9Wyx/eWy2frCqudXtbOt5CG8G2pq/taDZ0B1YMOjjMXtE10ff2N9jJCAOnc6xITLK2kC7+lYZh&#10;GI1kV6Vv6Rzj/9sEE8MwIs9h6jTth7Lvl+qavbK1fKesLCiXWeuK5cPlW2X+xlLZs89mMTQiy9L8&#10;cvnXR2ukonqPnD8ySwald5NJC/NdezQMoI8NdlLoCJhg0lHp1FkkJVek59Ei0cm6wvegdqE6XeJE&#10;sseKZAzT37u6zQ3DMBoNAsmu7SKJPfUpo30Nv7s+xjAMw6iNXTX7ZPLifLnn1YXys9cXy+/eWS5/&#10;/WCl/PODVXLfO8tk2sptsneviSZG+MEIZlm0uVxwzP/W8bly5fhecvUxvaWoYpe8tTBf9lsyE6MD&#10;Y4JJRyYhW2TEV0UGnCXSpZvP6ySpt8jg80RGXyWSMkDXWRMxDCNECMdh1i36kM5RPgHFxlqGYRi1&#10;sm/vfpm5rkQemrJOtlfvkRE9kuSUwelyxfiearz2ldiozvLI1PWycqt56xmRoWrXHlm8ebuM791d&#10;BmfFy5FHHuF+HtUrSV5fUGBtz+jQmDXckcGQyR4tMugrIt3SfdN/jv6ayIk/FMk9USS6m39DwzCM&#10;EKje7hNJUvv7wvqq9XfL92oYhlEL+2VtcaU89vk6SYztIj86a7B899QB8vWJfeWC0Tly7qhsueGE&#10;vlK5u0ZenL1JSqt2+b9nGOEjr3SnbC7bIWN6J0tiTBcXdtGtaxc5Z0SWbK/eLe8s3iK79+zxb20Y&#10;HQsTTDo6nbuKdMW7RK0ZZsNJHyaSNlh/j/VvYBiGESKE4Oxltq0+Ip26+LxNDuvcAoZhGJFh+44a&#10;eX7GRqnQnzeekCv90w5+WYXhOq5vd7l6Qk+Zl1cqby/aInssNMcIM8vzt8t+OUIGpNP+vnzDMaZn&#10;slwwMkveXbJV3l6obW/fPhe+U1C+Q1YWbHeeKYbR3jHBxFDDplpkzy6fQbOPWXHMsDEMo4kwA1d1&#10;mUhUjC/sj1C/mh2+/EiGYRjGAap375UX5mySz9cWy2VH5cjE3FSpbfKJqE6d5PRhmTIwI14N1wLJ&#10;K7EknEZ4QPyo3FUjszaUSmZiV8lO/vKFKWJddFQnuero3jKqZ6L87aPV8twXG2XS/M3y6zeXyl2v&#10;LJS/f7hKFm8qt6TERrvGBBNDjZldInuqtdfUzm43P82wMQyjidRoH7KjVCQ6QSQu1edhslf7GEQT&#10;wzAMw4GB+cHyAnlpdp4c3z9Fzh6RJZ068Wa/9vjFpNgoOWFgqpTu2C1zN5bIvlqScJbvrJGK6hr/&#10;X4bRODYWVcmSLeUyMD1ekrWdBYJokp4QLd89pb8c3be7PDF9vTz+2XrpdGQnGdUjURZuKpVfvrVE&#10;/jdro+zcbd4mRvvEBBPDZ8zs2e0TTPjdVGLDMJoK4ishOMy+RTJpFsJzTDAxDMM4wIKNZfLU5xtk&#10;VM8k+caxfSQptov/k9o5Qv8blZMk2YkxMmt9iWzfdbAwsrF4h/zlvRVy/+QVzgA2jIZwjuW6LNmy&#10;XXbt2StDsxOk85GHCnaIJj2SY+WHZwxywsn3Tx8oPz13sNx59mD5fxcMk+H6PaYjfuaLjRYuZrRL&#10;TDDp6OBNwhthwnJwmd+z0yecGIZhNAXC+5yHSbxIVLTP02T/HpFdNoA3DMPYo2OtmeuK5V9TVktc&#10;105y/XF9JTs5Tj+p3bMkkOykGDk2N1U2FO2Q9du+7FMLtu+Ux6atlU9XbZPP1hTJ799dLrP1GHsQ&#10;qw2jTvZL9e49snBTuaTERcuw7ET/+kNBNEmN7yoXjekhJw9Ol/SEGInt2kUGZiTId07uJ2cMSZfn&#10;Zm2UV+bkyfyNJTJp/iZ5dOoaefiT1W75Ys22WsUUQoL27dvnkhlzXzwzfb28MCtPPltVJIs3lcmi&#10;TaW6lElxpdopljLAaCU6/T/F/7tRD9u2bZMvvvhCTjrpJElKSvKvbQeQb2DjTJE1H2pr6CySNVak&#10;5zhfMljDMIxQqdomsvhVkWjtJwd/RWTdpyI7ikUGnikSn+nfyGi3OE9FcmEprTAt/erVq2XDhg1y&#10;zDHHSLduByfPNMLLyy+/LJMmTZIZM2bIp59+KtOnT5dp06a5v3v16iUJCQn+Lb8Ew2jVqlXy2muv&#10;yfz586VPnz7StWtXmT17trz66qtuH2yTnp4uRx55pCxdulReeOEFWbZsmWRkZEh8fLx/Twezd+9e&#10;+fjjj+Woo46S5ORk/9q2xw41Tj9eXih//2i1e5P/nZP6Ow8TjNHGcKRu10Xr5bN1Rfr9I2VkTpIa&#10;krvUIF0rczeUuSmIzxqWKdPXFMsnK7dJWreu0js11n3PaJ8gOOyu2SvVutAmGtuWPLZVVMsr8zbL&#10;oIx4OWtEZr1thX0H758/Y6I6yWhtx1u3V8vzszbJR9rGF+SVydaK3bK5dKcs31Ihn6zS9hjfVfql&#10;f3kPU3ZElKmriuShT1bLy3M3y4qCCieUTF6yVSYvLpC3FxXIO/pzS9lOGZyVKPHR9XtitVV857rf&#10;efUwZfPhyu7du2XWrFkycuRISUysW2Brb5iHSUdn7x5d/MnDCMUxDxPDMJpDjfYh1aU6gtIHaedo&#10;33TleJjstpCcdg3PkvJNIqs/Fln8isiKySKFK/S6W3LK9krnzp3dsnLlSvnggw9kx44dkpeX50ST&#10;8vJy/1YHgxhSWFgomzdvlrfeektKSsjFsU/27Nkj2dnZ0r17d3nmmWfcPgsKCuR///ufVFZWOiGM&#10;3+vab5cuXZzA0paoUUOwsnqPFFbsktWFFTJp3ia559VF8ofJKyUnKVbuOXeoHN0vNWQDt196Nxmk&#10;Ruf0tUVqYObJz19f7MSRr47PkQvH9JBTh6TLzy8YKunx0fKn91fKWwvypSogfGefWmwY14g3znoz&#10;DkswwKuqd8vcDSVy3zvL5bbn5sp7Swtkl17bUMgvr5bynXtkQt/uTnAJHUSUIyUprqvccnI/uf20&#10;AfKjMwfJH786Sn5z0XD59UUj5NcXj5DeKbHy1w9WyftaRkQSyr933375bPU2uX/yctm6fZd8Y2If&#10;+cNlo+T3l4+W31w8TO48e5D89NwhctnYHjJtTbH894v1UrbDL8gfNiCS7JO12yrkN28tlb+8t1w2&#10;lTQ8HvIJLHvd9dyLfWa0KuZh0kjarYcJbvIbpols/EL/0Id25giRPsfp6CPG97lhGEYolGwQWfiC&#10;SNYoHdmfJrJphkjRapHck0RS+vk3MtoVhHNuXSoy5zGRuf8VWfuRPlc+17aw1heahWdRp4MTCUYK&#10;8zBpOfr16yejRo2Szz//XG699Va59tpr5fjjj5eioiLp3bu3ZGYe6lGGOIAwggfKvHnz5Nhjj5W0&#10;tDS38LYSI2Hjxo0ycOBAKS4udr9/+9vflpycHPnwww8lNzf3wH7xKkGgwWNl/fr1MnPmTDnuuONa&#10;3MOkZs8+WV9cJVvLd8pu/b1iZ40s3lzupv9lNpHJS7bIGwvyZcGmcukW3UXOHJop1xzTS3KDpm9t&#10;LJ07HSk1akC9tXCLzFhbLJmJ0XLdsb3lrKFZEtO1s25xhKR06ypDshKkQMs0aX6+FG6vdp4oq7dV&#10;yqz1pfLWonz5fHWxZCREuzAL4/CC+2Rz6Q55bOp6eWbmRqnes1dwWpi6cptU7KqRPilxEufaQsP4&#10;Zl3aIVdO6OkSCzcHPE0GZSZI//R4lyg2UfeXENNF22OUDMroJmu1/dEeq2v2uZw9S7eUy18/WC29&#10;tLx3f2WoHDcgVdLio9325EzhHslNjXO5VaKjjpTJi7dK5a497u+unTv5j9o4qDPytFBvy/LLZe6G&#10;UicccrxIemDpYd15/+2DVTJbj5mv9+Ic/ZmofUGP5BjpFORtQjl3azlXba2QD5YV6r26Rcp27JGe&#10;3WMlqnPri8Id1cPEBJNG0n4FkwqR9VNFNs/2/Z0xVKTviSJdvpxWrG3B25DIdWyGUS88+SL4YG0X&#10;bFshsnSSSO+JIn1OEMnXvqVgof5+vEjaYP9GRruiYqvInCdEFjwnUrbO52G0Y5tI6Xqfx1HKQJH4&#10;jBa5d0wwaTk6dfIZLFOnTnWeH1FRUbJ27VonhCCk1CWY8D28UfgegklKSorU1NS4vwnzwVvk5JNP&#10;lnXr1klVVZWcdtppbpCOMINgQhgP8B1CeBBSCN1BPDnrrLNaXDDBgHvy83Xy0Cdr5fM1RS4c4e3F&#10;W9zUv53Uvumpht/Efqly2dgcuXB0D/09xWeYuuFM0+6JRDVCmVHn2NwU+frEPjK2d4pEdeF6fDlG&#10;So6LkhE9Ep0xPX11iczbWKYGW4ksz98upTtqZF5eqawv2iET+iSrcX14hjl0RDCo88t2yr+nrHFe&#10;F18ZniU3nZgrpw7KkO07a+T1hfmyZluVJMV0dm2gC42wFnwCwj55bNo6yUqKlnN0P11CFCEC8cJ1&#10;CDcJ9prib2bfQcQrqdotHyzfKp+uKJRPVhY5cY8ksoP0sy+FC98+vKVL5yMlN7WbmwHq9YVbnHAw&#10;NDvxILGB89lWsUuW5pfLptIdLjyoVI9F+9+5e68s21IuL87Okyenb5DJSwpk+poSJx5mxEdLr5TI&#10;hK1RprWFFc7TK690pzvPUwalycz1JfKxnv+oHkmSkRjt3/pLPltdJL+fvELm6D27sWSHS/KMMDsg&#10;vZsTxrj+BeXVEhfVqc7rGylMMDHqpd0KJjvLRdZNVYNmMXe2DmwHiPQ7RSSKBGRtBPKslOVpDzFf&#10;pHyjb11UrMiRTe/YDSMkCCvYtkrvkwUilWockuMHL6wIPGAPe/Lniqyd4hNee47XOlskkjdTfz9G&#10;JGuEfyOj3cBzY4veF3OeFCldrSsYvHFf6MKMSczAljpQl/464oi8UWaCScuC+EG+kQULFhyo+2HD&#10;hsnRRx/tcpPURUVFhRNI8AghDAeRBM+TESNGuP3wN9/Pz89317KsrEw+++wzGTNmjPTs2dPtg2P3&#10;6NFDxo8fLxMmTHB5Tvi9NXKYYMQkx3aRbl27uDfqJwxIlauO7i1XTejlEmSO6pksWYkx7g38AWOy&#10;Gc+P2KjOMlr3OVIXjvclB+8TL4ORPRKdcEKulHG9u8tpQzLksnE50jMpTt5enK9bHSEjcpKc54rR&#10;tsEAX1NYKQ9MWS3LtlTIdcf1lSvH93ReErQDZqtBTCN/yIfLCmVFwXbn/bS+qEp27KqRlLiog67z&#10;um2V8vysPDlpQLqM79u9WW2yIWj3lG2cHqdXcowUV+3Wv6PkxhNzXTuuD76LSNI3NU4Kyqrl01VF&#10;kpUQI33TfLYK9bJoU7k8qPUyaUG+Exi+WFssn68ukqkri+SDpVt1KdRj1jjR5uRB6XJsvxQnqkxZ&#10;WSjdY6OcB0ewt0dzoEzzNpQ4saRg+y65/dT+csbwLHecYVoGEjRXVO+REwam+b/h+05F9W55+NO1&#10;UrVrr3zvtIFywehst/49PYeVWytl2upt8tq8fFlZUCHD9L5urldQqJhgYtRLuxVMSMa47hOfIAHJ&#10;OhAZcIZI1zYy0GSwvfR1kWl/FVnyqo6GPxLZPE9brg7EkrSsLTAANzo4lYW+MIMZD4gse9MnBhQu&#10;05FoikhCj4gOMA47EDc3zNB7dI5Iv5NFskeJFK301VnOOJEeR/k3NNoNXPP8BSIrJ4vsLA26H/b7&#10;+uj04SJZw1ok1NMEk5YFQwZPEm/wTJjOoEGDnNeI54ESCAN/Btx4g0yZMsV9Ly4uzl0zT0ggH0rf&#10;vn3dgqiCcIIYQqgPHiReMllnREVFSWxsrMTExLjEs62R9BUDtHdKnIzvk+LyQOBNMr5vimQmxqiR&#10;18m9uY7EU6Kx+8VrgLL0Se3m8p/kqMGGcd0vPc7lMyHRZlZCtAzIqD2hrtE24N4prNjpQjuWbKlw&#10;+ULOHZEl0V18oTfcD127dJLBmfEypneSE8vWFlXJgk1l8tnqYvlweaHzRhiKJ4dfGCDnydyNZXL5&#10;UT0lJyXynuWBwgf3y/ED0tzvjfHu4LsIhbTbJfnbZcqKbRKt+yLPB+E1//hotZRX18ilR/WQE3S/&#10;w3okyID0eCespCd0dZ5dl43rKecMz5Sj+nR3wsmw7ARZSejLkkInPhDe1ly4TkUV1fL2wnxXpiit&#10;c6ZfPkaPT54lTpWQo9KqGueNNl7L0r1bV+cbxjJjbYm8Oi9frjuuj5yt15dcRMP1XKL12s7ZWOpE&#10;nbE9k2Vi/1QXrsQ1b0lMMDHqpd0KJhiDa9SY2VWmd+penxE44GzfVKBtgZXviXz4C5FNM7WsBb6l&#10;eJVI6QaR1AEiyX20F/VvaxjhpmaXyNynRab/Q2TrYl+YQcUWX9hJZbFIphqCcan+jQ03pTACLPdo&#10;/9PUUB6s9+pGkRVviWSPEel1jH9Do93ATDj0y+s/FanS50ngwFcHjhLTXZ8pp4tkjdQRR+TfhJlg&#10;0rKQsJWQmAceeEAWLVokCxcudGMlTzSpDUJ2nnrqKSeakPwVbxJylbzyyisyd+5c993TTz/dCTE7&#10;d+50Agr5TC688EIZMmRIrcldSRrburPk+EMH1DhCJOH3tg4JPnt3j5XlBRXOG6GvGsw5yTGye+8+&#10;mb2+1Hkp9FADkvMxWheM8J2798hzX2yUL9aWyjfVmD5vZPYhITS0O+4PvA6GZcfLUb3UsM5NkQm5&#10;3aWsare8t2SrC4HJTYtz+Xaen7lBqmr2yteP7dWCYVm+eyUmqrMTdUIJhWFTxL6M+K5uCuJPVhXJ&#10;pyu3ydTVxZKZ0FW+e0p/OWNopjATz4CMBBmclSAjeiY5gWRYjySXr8dXZ74yUE/dtAzkCcnQ7+OJ&#10;1ZQZbLg+1TV75P0lBfKvj1fJMzP0Oq0rdWLQ988YKKN7dQ/ot3z7R+h4b9lWdx0QU1hbuXO3PDhl&#10;rdvkumP7uHOlnORrQfyZ0DdFTh2U7sQSzrGlxRIwwcSol3YrmGxX42/dFN9bQhL3RekAc8CZIrGt&#10;MeAIAmN12p98BtiROvA+QjsGN02l/r49XyQ+WyRnrC88wjAiAUkrp//TF1bCw472x7K3xjd9bvc+&#10;ItnaBkN44LdrCMFY9YFPVBp4htZPrt6rakwveVkkc5RI3xP8GxrtBto+QkjZBpHC5do967OE0R6z&#10;rXXW9b0migy/RCSpV4vcJyaYtCwIGv/617+cwHHppZe6pK+E2RAqwww6wTD4R9AYN26cE0DYfsCA&#10;AW5h3cSJE114DeMsvt+/f38XZsN2eK/Utk84XKYVbmvEqrHI7CVfrC1xiSh7JMXIq/M2yT8/Xn1g&#10;WmJyRRitB8Y4My4RPvXMzDy5YFS2XDG+lz9nTe1wn3XSMUt8TJQL1yGPzpCseNlQssMleSWsh9lq&#10;Pl9dIicNTJOTB2UcJiFZvmdIqrbLkTmJMiQzXob3SHKCw8Vjc1wy2EBBlXpAkKlPlImJOlIW5JVL&#10;yY7dckxuihNyQoHrs3fvfvnfzI3y0KdrpXtsVzlxUJpcMLqHXKJlyk3T51Atx4/r2knWF1U6AQxR&#10;C/Fm3sZSeWF2npw1LENOHMDU6r7vcR6IseSBIXE017a16KiCyeFwdxiRBKFkrxo5eJQw/ec+NQT5&#10;uy2AQco0la6/CGiqGKwMyslnQtJaw4gUvDnHq4TmF/jAow3WVPpCT7Zv9q80XH9Cwk+X48Xv3k3f&#10;gvFcU+X722h/MAtO7ilqfXVn9Oi7P+LSRPqdITLm6zq6HXTw/WO0GzBOCJHxQmO8pTYvEA8+z8rK&#10;OrDwfRZ+x6uEzzEQWAjHIUcK3ip1iSVG8xiSlSg/OGOgbN+1R77z7Bx5ac5mOXNohhzbL1WenrHR&#10;JdE0Gg8GNKFODcF25BVZmFcqX6wpkuUF22WtGtAY0cxas217tVRW10jV7j3y6cpC+c+n62R4dqJc&#10;OraHREeF5lnAvZTTPU5uPrmfE8jeX1Yoc/PKZFiPeLlY99e1c933a1uDc0EsGqTt9qwR2XLR2Bw5&#10;f1QPJ0zU1+/UBvtK7RYto3rGy4aiKtmidd4QnoBVUlntZsYiD8pzMze42X5OG5whf7hspHzrhH5y&#10;yuB0yUqqK9cd4UVd5Cta/qKqahcalV+6w4VN4XVz+pAM7e8On2vSETAPk0bSbj1MEB14I4xYQgfP&#10;XN/kHojP8m/QimB8rXxXpGRNUIfDg0iXnhPbXoJao31RVSyy+kORioKD2yC/45FVvV0NQzUWCT3p&#10;ZIN52VUpsvg1X18y5DxfuNLuKpE5j/tmyOmvBnStgwfjsIZ7AS+sNR+L1OzwXfejbxaZcJNI9miR&#10;6Jbz9DAPk5aFkBzCcCZNmiSbNm1y4TYkgGUmm5Z8+2geJs0jKzFa0uOjXJ6Ea4/tI1cd3UuGZHST&#10;j1YUyqLN5TKud7J7s234DOZ9+ogL9FpgHVM4L93MTESlMmtdqZvJZGfNXrdtTJcjD3gLANvz+X+n&#10;r5cHPl4rHy/fJlNWbtOfW114FAvJSMk98sGyrTJ5yVaXc+Omk3LdFLwY+k0hiaSrvbs7gYGQD7wg&#10;mFoamrrP9gB5RqatLpLspGgZlJFQa11wzQiLwgvkzQX58tyMjfLW4i3y3uIC+XjFNpec9dsn9pPE&#10;uCi/H0zdHHGEz47By4SZjZgumVlzFudvl4vG5LiktG3V48dCcox6abeCSek6kVXvi3TL4FWR7y0w&#10;U4GSULW1IUFgRb4vyavzeqEL0k6GwXm3bJExV4n0GKflbvkYPqODQMLKolXaASzzCXiBD1F+rebN&#10;m/7CbDC8Xe/oVBX5wm+oGzwOuqX58prMe1Kke19fXhNL1Nz+2FEisvRVn0dg13hfKM7Y60R6He37&#10;vQUxwaTlSU1NdbPiIJIQNsPUvzk5OfXOkhNuTDBpHjzaMMTxKhmY0c25/CfGRklCdBd5cfYmN4Xx&#10;mF5JrRoK0Jr4BJFq+WjZVnl74RY3SwsQwrRv/z6ZunKb/PHdFfK/WZtk/uZyN4PJJ2oAT1Zjmtla&#10;KnbVSP+0bi7nBPtCWGH2FHJwfHVcjnzz+N4yOifJ5dwgrAQvkOguR7pZVKp27XHeCt86HrHEl5i1&#10;KeIG32FB+CL8A3GM6+mt78iQ1+VzvU4llTVydN/uh+YG8ekb8p9pa10i1/XFO6RXcqy7Xj3056lD&#10;0uXaY3pLYpw3vmmoPqlzcddgYHq89PInYib87cJR2S4JbFvFBBOjXtqtYFK8RmTVuyLJvbU16MB2&#10;hz4EiDl3yVTbQAeKpwt5VjBY6a2O1DJStpFXiAy70GekdvCO3oggXXRwstefyJTwL0INDqDtjhC2&#10;zjG+ZKbcQx0VHQC6vELL31SL9X2RnWpA41lCHcVof7lYjWlE2X6ntshMKUYLU7xWZMGz2h+n+vpn&#10;cthwrUnM3cKYYNKyYGjV1NTIRx99JFVVVS4HCVMGM/MNoTUthQkmzcWX58H3Vts3puLa9kyOc7OI&#10;LNuyXU4akCZxHdDLBIGjumav/HHyCvnf7DyX62Jz2Q75YFmhrCuqktnrS+SJzze4KXvJWXHuiGyX&#10;g4IcGz2TY2SXfhcPklL93hE6jiX84tHP1suO3XvdTDeXMUNN9zjpm9ZNBmUmuBAppqFGvDpjSIZL&#10;YjohN0Xi/QlAO7q4EW6oT9r+1vJq581DTpfuei31A/8WWB/7nfB1//sr5UT9/PbTBshXx/eUY/un&#10;ydF6bYZlJ/qTI/Odxl6fLwWsgXrd2c/RfVOccNKWsRwmRseEaXtJrtolzmfYIEpgIPKzLYARmnOU&#10;z4sEoyylv8jE20XG3yCS2POgDs0wwg7Ni3ZHDo667glElCM6eDhOZZHIPDWYZzzsEzjxDJv/tMhH&#10;v/HNdIXwhKcJSWGN9gXXtYAZpEpFskf6RBISdHOtCfE02jWIJc8995wUFBTIypUrZfv27TJjxgzJ&#10;z9c+wDjs6drlSDfDSvmOPbKtkrFhx4RcFQgdJFz925Wj5f7LRsqNJ/Rx4RlMAXvFuJ7yq4uGy9eP&#10;7eu8QY7qkyJfGZktN53UT+45d6hcMraHvDxnk9zx/HznscO0v7+4cJgLjalrphOM6c5qhCNSdVTP&#10;npYEgWvXnv0ya2OJ7A0Y7iGYle+skSc+XyepcVFy2yn9ddskmz2qg2F3YEcGI3DPTv25RyRKDRqX&#10;x4TkjDrQxUhsKzDzAsJITIpIbJpIz2NEknIsFMeIPHhJ5H3hMwC7JvrCwTy4V47sIpI+pG2EsLUW&#10;1AP5KwjFYVYhQpfoPshlUTBfZM4TvvvXBJP2BdcZz5LFet259oSndekmLpdPJ71fuP5MVW+0a5jO&#10;F6GEWXJIzkrSRd5AshjtgzE9k2SfdupbynS82EGZv6nMTcN8XP8U6ZEcJ7lp8XLZ2J7y9yvHyOPX&#10;j5frju8rWUnBHlV4EBwpSXFd5coJveT7pw+Qm0/qJ3+6YrTccepA50litB36pnaT/ulx8vq8fCks&#10;P3isMm3VNlm4uVxuOKGvpJPzpS3ZSEaLYIJJRwbjr0YfgBgzvAEmeep+v2HTVjxMSCLJTCQYqz3G&#10;ankrtNw2EDNaCHIybJotkj5UZPxNIgk9RPYiCOj9gVjS53iRUVeIxGf4v9ABQWAtWqF1tVn7Eq0X&#10;z+vLed7oz5LV+s8+/V+3M8GkfbBX++DN83UU+ReRKb8TWTdV3IxShGRtmO5rA87DxAST9g4z14wY&#10;MUJeeuklFw715ptvOu8SZr0x2ge9U+IkU43EOXllsocMph0IvAuY8WbG2hJJjotyeUgc2scdceSR&#10;0luN7MFZiW7K17qgO4yP7iyXjusp3ziurwvfYDpno+3ANUqO6yJfG9/LCYNvLNws+7Wtc/3Ldu6W&#10;F+dsclMOnzYk0xdw441zjA6DCSYdGd4QOsFEDT8Eky5kyva8TtrIQxHvkspCkYwRIqkDRXZuF9m9&#10;w/+hYUQQPCcQS3YW+/L6TLxZ5Py/i4z6mm/a3EHniJylxiJJkjt6IlM8CaivQ9BBBV1JZ+1bEFZY&#10;WhUtTKVez/yFIkWr/eJwO4C6375VZPMCkdKNkRcqqMPFr4gsfU2Pt15krz4zyOezZZ5I3gyRXdpH&#10;E+5pHibtGowJBJPzzz/fCSTkMXn55Zfl+OOPlwEDWj5/jREZCD1ghpbPVxfJzl06buxglFXtljXb&#10;Kl1izrSEpuTg8nmaEFYTOFOO0ZbguhwpJw5Kl3NGZMrrC/Jl+ZZy2V5dI/e9tcwleb16Qi83q42J&#10;JR0TE0w6MrwpR3zorMYeITmddeHtASJKrcZPK7BplpanSqTvySJxaToQRzAhmaRhRJjqSv/b8s4+&#10;wSQ+U2TQWSJjr/UlSE7uJ5I9yi80dmBI4oqYSQLmAzqr/oLoisGcmK1LL58B3ZoCBTk25j4t8vL1&#10;Ii99Q+QFvY6T7xbJn+8r5+EIdczMRNMfEPnf1/S89Nye058f/drn8RMJeG4wu1r+HHHJfV0iZP8A&#10;knrcXeHrs53w3kaeI0ZEIMcCoTd4l/zwhz900wt/8MEHcu6557rPjPbDoMxuskGNxrzSjvfCKr+s&#10;Woora+SMoR3Yk7QDQJfFctWEXi7x6m/fWSE/f22xzN5QJt8+MVeG5xBCZf1aR8UEk44Mg1sMGEIL&#10;MHow/HCpd2+BD1g+rcceHZgTjkMZCX2ITdHBeo1PNDGMSMEUqes/E5nxb5EN03zJkBMy/R8qcen6&#10;jz4022J4CbctiTYRFXeW+QTRSCfeZISROVJk2MVaV6laBoQS//qEnr4kzcx2xX2MEd0aVKsRv3SS&#10;yLQ/+2Y8Kl7tS1Q6/xmRz/8usnV5m+jyQoY2iAj0yf0im2b6wp+2LvQJKNP+pucdib5SK4pQSXKU&#10;HIJ/MMmzheeIheS0ezp16iS7du2SJ598UtasWSObN292C+uM9kP/9HiJj+4i09cU+9fUD2/mN5fu&#10;kN17D/8+YE1RpZ7HPjc7itH+yU6KlavG95S5eSW6lMkPzhwgl4/rKdFdLIyqI2OCSUeGN4UMegkn&#10;ICQHt3mMHWbJaU3jAVGkYIkarA+KbJ7lK1ORGjS7dZBOGUkuaANxIxIwNe6Mh0QmfVcNTjVCS9f6&#10;EpkufUNcGAIgLh6pD869ahDiNdGW4N5YP1XkCz2HT/7gF30+i5DhHEBChsiYr4v0Olqka7xIzniR&#10;EZf7QpaGXSQSk+wzoFtFZNL+g1w0K9/1hY8AYg6zDiAsrf9cZOP0VipbMynLE1n8osjObXpOej7e&#10;KzL69UW6vnCpf8Mwgks53kRcU44V+LCgr5ZOvlWWw6Tds2PHDjeVL4leP/zwQ3n44Yfd8uijj8qW&#10;LVv8Wx3Mvn37ZNu2bTJ9+nQ3mw77YEpgpoImpGfKlCnuc8J9oKioSD755BOZOXOm29ZoHfqmxklq&#10;tyj5eEWhlO/0P/f81wj27NXrWlEtSzaXydNfrJcfvTBfbn1mrtz5wgJ5bNpambGu2E2rezgyd0OJ&#10;9E/vJukJXf1rjPaKm2JYn3EnD8qQn5031C3njMj2T7dtdGSsBXRkmB3HCSZRPsHECy1wHiat5EqN&#10;C/fmub5Egp/83mfgkOT1o1+p0fq6T9ypLlNjtZUfvBgC2wtE8maqwTVNR3WrfMZXgO1gHGbwJgyj&#10;es4TIsV6PQlN4405ySxn/luv86e+7WiDzCjF563lMVEbvPVf8bbIh78U+VTvHQTHT+4T+UDvHc4r&#10;orl/tJ7i1IiO6iaS1EvkhB+KnK3HHnq+SHS8rtfFCUytIEpwr1ZuFalQA44+LxCMf0JIyjb6BNnD&#10;DcrNuQXDeVWXimxboX+Eu1Pq7JvuvffxIvHZvt3Tb1PPPEtS+2tbSPHdH4drqJPRKBAwED7OOuss&#10;+dOf/iTXXXedfPWrX5XLLrvMzZhTGwgmixYtcslhH3roISeOVFZWulCeBQsWOBHln//8p1uPWPLE&#10;E084Uea1116TV155xTxXWomYqM5y6dgcWbS53IkhiAgIpuu2Vchf3l8hNz89R259dp7c/vx8eeiT&#10;NZKZEOOm2sUr5YVZefKDFxbId5+ZI//4YKWsKzw8+lqX8FXb6/y8chnXO9m/1mjvIJrEx3SRK8b3&#10;ltOHZurjlBcDRkenVQUTOqOdO3ceeGvAQ3PVqlWyadMm98bBiDAkfd2jdU9IDjPkdI7xDXwxAiPt&#10;xl8XVfoQJpngmg98wog32N++2ZfPBOOGt+WtKZjU6IBtw+dqjP5O5N2fiLx3j8j7/09kwQs+o8w4&#10;PMHAJGcJ1xDvA+8hyfTVZet9whiiGNOm4kWBQdjqSUwDKF7ja4Mu74/e1xiwlHfzDF3/P5GSdf4N&#10;IwTH4rhM/Z022Gc0U3dMyYxoQkjO7taoL72WeKZ14u1g0MCH7gXPjC762eE4TTkCFSJFMJwXbZh2&#10;GnzOzYXdxarxMPRCnxcRognl4JoPv0Rk9NUi3TL9bbCVniNGi4BhgbBRUlLixm/V1dUupwmiBoZm&#10;bRDCc/TRR8tVV13lPFPYvlu3bnLppZfKDTfcIFdffbVUVVU5jxOW0tJSufbaa+Wcc85xYsr69X4v&#10;sSAoi+VNiSyXj+8lf7h0lGzdXi3fe36+XPufL+RbT86WSfM2S9WuPdI/LU6uPrqX/PvacXL3uUPk&#10;qmN6y0/PGyqPXDdefnzGQOkW1UVenrtJbvjvLLn3tUUyZ0OJ1Oxp22P9WetLpKJ6jwzNZtYna1+G&#10;0VFpVcEEsWTatGmyfPly97CdPHmy3H///fLYY4/JkiVLDrhkGhECwQQDBgMQg4KZPxhwYNi01kCX&#10;kIiti0V2qfHlDBj/AwqjZn+Nzygj7KC1QiFok4VLfCEP854T2ajGKHlWVr4tMvNh/TlZy17h39g4&#10;rEAAIT/OIf2OtkFW7SzVdqf3C+0SQ5TfnRdKGwBxhLwceMbgRYFIwb1MWZm9pGilSMka/SyC9zUe&#10;LoTzRSdqn9LFv1LBcEcwoRx4mbQ09B2JOSKZw7WPi/WvDCBBP0sf4RcXDiMQ6+izk/r4rvcBtLHS&#10;BtKG6TnreUUCQtLwJBlwpm/K7cwxIsf/UOTku0X6nugrF4JJsEeP0a5A8CBfyeuvv+5mx/EWPEEQ&#10;UmoDUSMuLk6Sk5OlSxdfP4GIkpSUJPHx8U4kgcTERCkoKJDu3btLv379pHfv3m5MWFhY6D4HXqyx&#10;DWPIpUuXSkWFPXsjSVTnI+WsYRnyz6+NlcvG5Ui36M7ytaN7yUPXjpPHrh8vv7pohFx/fK6bNje6&#10;i69P4mdO91i5aEwP+ctVo+WfVx8lV47vJasKK+Snry6SSfPzpaYNviB13iX6vHxx9iaXAHRAhn86&#10;YcMwOiStLph89tlnUlZW5rxKvvjiC8nIyHAPYdw8a2p0gG1EDnKY4E2CceNmyYn2GVgYPSytAZ4j&#10;5DAh+ewhqAGIyONymLRA26AICDQl631TkLopjfXvjTNFNkzVusM7B8NUbyPKVaxG6ZopImWbfN83&#10;Di+6qqEfn+EzPgObHwIKRn9ST71PMKr1dyeY6D3SVvJeOM8wvXfqMlARGynvIWJQGCGkhWNEJ2gV&#10;qUF9AL1vu8TpsfXX1hCY0FyZYWvYJSK5p2h/h0cGhdHrmDJAZPRVIj2P0e0Cy9xGoW8sXiuy6GWR&#10;D34p8tnfRKrUgKR9HhCX9TwyR4tM/K622d6+dZGAYyKM4J2T0lekl9Zh9z6+e4N+kWttHibtGgSL&#10;4cOHyz333CO//vWvDyy//OUvpW9fbRP1gEEa7BWyePFiee655+SEE05w38dLJdhrJPBFGh4tCDS3&#10;3367WxBNzMskwmj99krpJrefNlAeuOYoueGEfjI4K0FiunSWTkfq9fRvdgj6vdiozjK8R6LceGI/&#10;efDqcTK+T3f524ernGiya0/b6ytWbKlwST+P75/qQowMw+i4MMpqNXgY4lmC++bKlSudQIJb5qBB&#10;g1zsqoXlRBg3S44OagnJ6YTLug60j1RjgkE5YkprgMHK22AG/QcZd/o7RpjLYcKb/ggLOggg5FL5&#10;8Ncik24Vef12kfd/JrL8Td9b/N1abwglHp5oQr6Lqm1t31Dg+iICrf5IZNNsrVPCnzo4eEH0P10k&#10;VY1o1/Z0QYBAnMsaJdLvVDUQ9f5gQI4XBQZhW8lhwn2BoBPLLDWs8O4dzkF/MLMPxjOGbKQgXI77&#10;EuEp0MMEXEiM1h11Rv/S0mDY5xzlT0DbXf/Wwe+oK0XOvV9/XqX9jtZbW7eztq0U+fh3Im9oX/TB&#10;z0VmP6L90Rt+zyG9yNRvdLLIyCtEzvmDyOBzfe01UtCuXCLf3eIL6dQ6Bq41/TdtAc8no92Ch0hu&#10;bq5ERfnamSeA1CdaIHgwtiMUm7EfL84Iy5k7d668+OKLcuqpp8rZZ5/t9s0LtOLiYjc+ZAYeXqax&#10;zgNPlVtvvVXee+89lyyWUJ9AQcWILM0Rp5LjouQ7J/WXUwany8OfrpVX5+a1uKcJbYWQoMWby2TV&#10;1gpnkwTyxdpi2bN3v5w5NMOSfhpGB6dVe4CuXbtKVlaWe0gyj392drb07NnTeZzwALY3BRHGheTg&#10;JaHGDQlfEST4ySC3NVznoZsOhhjopw72GaZ4nLi3+NpUeYOZPdY37WukBZNCNU6mqjE1S40SZhnJ&#10;+1xk4XMinz8gsnWJlk0frMHNc7+uwFB0BkMbfrgSWsJUqi9e5xOCXr1J5K0f+4STSIZstHVob31P&#10;Ejnu+75pcrkf4rQ99jtT5KS7fTO/uO302uJpgrHYlnKYpA0SGaT3jkvEidGgCwNApvQdfJ5ISn/f&#10;dpHCheTo/YqYdJCHiYIYS9+Ch1ZrCCbcq9yXlI164fecCb7pyrulte37FUh+zZTIJB/Gu608z9dH&#10;04d79yy/0//0GCPSU9tq10i7kGs90jcjmFCfnhjHLFJcb7wUSdhttFsIoSHBKzlIQmHevHny97//&#10;3YkkJH4lASzTEr///vvO6/ivf/2ry2c3cOBAJ5D8+c9/dmNEPE8IzamNPXv2mFhyWLFfspJj5I7T&#10;BshJA1Plic/WyStzNrnZdloCJ9zt2y+TF22Ru15eJD96YYE88fl6Ka3a5T5jJqDP1hTL6UPSZUCm&#10;Pu8Nw+jQtOooMSYmRk4++WTp37+/jBkzxj14eauQmZnp3hR48a1GhGCA7UJyovxGvg54XeJXPEwi&#10;LEjUBW9EB6qBOuxCNUp1ENY9V42aE0SOvkXk9F+IZIzwuf5jeEUKjOC1U0RWvuMzSjAMGIhRV9uW&#10;+YyVLvoADfTCwVuHOkwfLm6WkGAxpa2AsTrnCZGpanwVLNBz2eCb4WfxyyJTfu97i92RIZxkyLk+&#10;gSGhh8jEO0Queci3DkMQMAyZJYf2QFhWWyEuVWTM1SIjL9fyJekK7d4zRoqc8CNdf41vKthI4sQQ&#10;vV9iEEyC+m4MecL+qLOWCKerDWwp2r/n+YC3y+FgYFHENR+LrHrPn2PHt/qQTsbliNFzc4KUfhbx&#10;PkgLwvVGJOtCSKffm4XnCQl23bT19J9GewWPD0QTfjYWXoSlpqY6T5J7771XTj/9dBd+c8UVV8j3&#10;vvc9GTdunBNKEGHIa0Jy2AsvvNB9fv7550t0tD5na8HEksMNXweV0q2r3HhCrozplSyPfbZOXpyT&#10;J1vKd8puksGG5Zqyj4P3Q1up2Fkjz8/cIP+eulYGpHeTPqmx8tzMjXLvpMUyfU2RTF2xTfK1HKcN&#10;yXChRIZhdGxaVTAhHIdp5C666CL5/ve/7xJ78fDloXjiiSe6RGBGhOD5QcJXBrW4UrNgCGIU4hZZ&#10;04pvBj0Bh7fBx6rBeumjImf/TiR7tBpjaqhS9p3lwc/A8LGzTKRwqc+gOujNsz7gEZMSeGOvBjQh&#10;Du7trhaEMIRBZ/tmieCNdWtBnTDd8bZVIlXFvnWBlOWJLHrFF9bkEoPq+bFgbG38QmTdNJ8x2ZFx&#10;g3+9rrS/jKG+643B73m8cZ8QvkP7YMaktgLlS8j2JeGMSfKVEw+KUVf4ziGSBjT3QXWFrz4QkzoH&#10;Cyb0Mdq34NG2B4O+FSC8ypu5BbGYe+Bw8IAgZxPhc9Sv1wZrRW9+7mO2awlPMfoaBBGOGaXX1hPJ&#10;uH/cFPW6QVvJ8WO0Kfr06SOXXHKJC8G++OKL3QuzY489Vi6//HInkLAO72NIS0tzM+QwJqxLLDEO&#10;b9ITouW7pw6Qibmp8ujUdfK9/81zHh8PfbJa5m0scd4ee514sl/2a99GSFfVrhqp2l3jX18XbL9f&#10;NpfskJlri2WWLp+s2CpPTFsnd7+6SB79bL0c1z9VfnLOYPnlhcPkbv25u2af/PKNJfLH91ZKTlKc&#10;m/nHMAwj0BpscejI8vPzneslybv4O3CpCz4j30l5efmBKe2873vwOevJhUKsbGBsIvGyfMZ3+ay+&#10;Y7VftD7cYFZ/uik1O+tgXA0shBP3prIVDQmMmvLNIrEpIlmjRZJ7+4w9jIUoNcYoJzk38OqIBAz4&#10;EW0OMU58D2yXQHLU13xJJHmzyjSq428UOfUekR5j9ftavtagdKPItL+IvHazLt/25V6Z/YRIZZGv&#10;6LB9k89QPCQEQc91n7aH7Xk+o7YjgzHthaq5XBxB/QN1hyjA2/y29gadewIPLCcM6H28S681f0ca&#10;6ozZoehLXdLXIMGE/gUxlj6ntUQK77pyPRFPEEZba7atUKA/QoCi3QU1xQNQ753wgNL7uIbr3QKC&#10;iQvd1PpjQQw7EIalZUDwBrx5OuTz1TCMxnOE9EiOldtOHyC3ndZf+qd1k6Kq3S4ZLNMX3/bsPHl1&#10;Tp4UVuySsh27ZfKSArn9uXnyA/3s5dl5snprhezcpc+7A32NT1ghPwl5SO6ZtFh++OJ8+dFLC+Tn&#10;ry+V/+m+CrZXy9VH93ZCTUZijCTGdpWTB2fIby4ZIeePzpbEmC5y8sBUSe1mIp1hGDrE8f9sFchT&#10;wtRxTz31lItjZSq61157TSZNmiQLFy48JAGTBwLHnDlz5L777pO7775bfvazn7nM6ogvwNRy7Ocn&#10;P/mJ3Hnnnf+fvfOAk7Oq3v+B1O3ZTbakbXrvvQAJhN4RAbGg0uyCFPX/UxE7iiIKdppKFREp0pJA&#10;QkJCKum99+xusput6eF/vufOGybD7O6Ud3ZT5uEzzGbK+94+93nuKXZtAoaBiooKS4F37733yt13&#10;3y1/+MMfZMOGDXbNUwq0LaQK8QHSjzgA0Wej25gxTACkplL7EsHkGD98LaORMR22kP5ECSYETmw/&#10;2LkwHHNSq2MEV5zcviKtu2nZAicPBDxsO9Cl2cR3vzGAVcmsPznBZO1EZy2y4hUXJHLRs86UH9jp&#10;f+D092PQspPhwkSCUxiMf89VjUdoUzFnjqYVhoA3BrRQWLjs034NFjeZ116cEAg07xPzJ9HLG8ID&#10;QV9xy8CVLlRsZEyxztBejRHDBCCYmBuOthGWdQgmjSkMRwrGWn7/MJZr2qn8bvFo2Uqk01j9TFs3&#10;12v57fQVR92a9F7Bggl9TxBxwBw51X5bk0giiZjQOq2FXDm4g/zkygHy588OlV9fN1i+dV5PaZvV&#10;Qh57b4N8/8Ul8r3/LpU/TVknKc2aSGqLJvLk+5vkO/9ZJL97e7Vs3O1ctVlyqvYdkhfmbZH7Xl8p&#10;zZo0kbsu6CX3XNZX7r28r9x/7SD50+eGyo1ndJaMlh/td8xdLL2F3HxGV8sAhHDStGnIb1kSSSRx&#10;SqJRBRMEEaKks0jNnTtXXn31VRNLCAC2ZMmSWgUTgM/swIED5cYbb5QxY8bY90lFjKXJnDlz7DqD&#10;Bg0y087NmzdbMDGirfO5yZMny4ABA8wndtWqVSagIKTUhWh8dE8IIDaYy4n+GFhsBv2FCXbJsZPX&#10;RtroEjyycodISmtHBDxQVk8wwSUnUaQActfpLJF+xILI+mjDT1yIbud+lH2isti1IVYGlLkxQcDW&#10;NW9pu5Rp+2j5qQMEBouSFS+LlK53n8vu6oJdkg3paP/yrI+cLi6orpnTn8IwIqjE3hNMEOqC4Qkm&#10;jL/GEEzoY1ynZj/iBLL5/xTZscQJETwYi7jA4J7DPK4u1S8lmEAzD7gvYomXLSUYtCNrC2Ioli+N&#10;Ae57UDfUrCP0HVZqjSXeRItOZ4j0vMi1rwfmOdZ3rEln3C4y8ku6ZmZrvRrIJcfaU9c+ykHfHrVa&#10;02f7TVF4VoxJJJFEEhGC9MRZqc2lf7ss+cTQDvLjKwfIXef30q3pESmtOiCfH9tZ7vvkQPnV1YPk&#10;/msGyugureWdlSXy7OzNsrtqn+wor5G/z9wgj7y3Ufq2y5TvX9JbrhrSQc7rWyDn9M6Xge1bSV5G&#10;it7n4/t6+EjL5k2lY06qZKaE+f1PIokkTkk0qgpASribbrrJrDx+85vfyH333WePn/70pxbHpLYY&#10;Jixow4YNM39X/F7POOMMCyJWVlZmcVHI5Z+dnW3+sRdeeKEMHTpUtm7dKmvXrrU8/Xl5eZa27pJL&#10;LrHv8vq2bdsCV3fAR5JsPVit8NixY4dFYT95oAQZKxIyu3ibW4ggJ4OWSrURT14hhAginKgGEwRz&#10;hSCgZFMlBcQwUWKbCPD7mF2oBORWJSkXapsoIcAVaMB1IuPucrFUEJVqdish2K8PyGLAHaExACkp&#10;W+/aLfi3HWLIvyt3iuzZrH2q/UrsjRG3iHQ9J1BefUBmCaY7/GaXevVUB4IJaaMRxXicFtKvtCmi&#10;UlMdhwgmDUFOPdRoHy97WeSt74tM+ZnIzAdFJt7jHogoWBcwHolhQowdxsZeHaeJHpvcB9cfhCTP&#10;HSMYzFnWGYSVxoph4llENAukwDWXnFpi0NCnxADasVRk+xKRKlKFJ2i9iQTEoCGDE4F9c3vrWnSt&#10;yJjbRC74hcilv3WxnohdQzvTDw1RVsQms8TS9ZH2ZL0BSnbM4oSJYhYmScEkiSSSiB0tmzWRc/vm&#10;yy+vGSS///RQuW54R7MMaa6v92mXJd++qLfcMLpQpq4qlj9PXSe/fG2lvLFkp33uO/pepzbBlspJ&#10;JJFEEtGjUQUTYoksXLjQrD+w+iCXvpdPn7z7tVmYIJggpvDgGitXrpTq6mpLN4drDbFJEFBat25t&#10;n0E84VrEM0FU4d+4AgEy8iCE4MYTDGKbvPPOO/L73/9efv3rX8sTTzxhAgr3PiFRvUtk8/siK1/T&#10;5znOhWN/tY6AJoHNrcIsTHTja9kNDhiXbnBA7KqLHSmFHHiZFzxAyBBOLIZJAjfitAUkpVVn/VvL&#10;0FxJIGJCfj/9t97/gBJTXBAsroCWg5PrxoqHYEKXkpajJ7xBoD153bOUYPx2GCrS/5P6b8qu75PZ&#10;5/yfiAxUEmZpV09xWNBjJYL0u7VbGJiYkqpjoAFdTCjXTiXwi55TIr/IkdEj2n/ErNj4rsiCJ0V2&#10;r3UiAO5sWR1cPcwlJ8Gk1QQTnQ+40IUTTIxU6zrTmFlyPIsIrDBwt6O84SzDaDOyZL2tc+L1u9xj&#10;8o9E1kwK//mGAuVlUe5zlch5WrazvyPS93KR1l20bQOCFOOVOlKHRMMEE73XUWEx8Dp/sF4iNFIO&#10;xmgSSSSRRBxg701w2IKslmH34Zf0byf922fKfxdsk4r9h0xE+cLYzpKTFsbiMYkkkkgiSoRhWA0H&#10;hApcYnClmTVrlj1wj3n88cfNJae+uCJYgeBig8DSu3dvi7ROKmK+x4LqPTx3GkQT7z3PesVbeEPv&#10;1aJFC3P5ueKKK8xS5fzzzzeLmPrKdNwB0QmS9c7PRF69XTf/usl+7Q6Rab8W2b7A9t8WWwAcjWFy&#10;SBuXk9dGqCukpmK7bvz1R47gqpQpGKQsPQ0Lkz2unImEZdVQkkKZOBWHeHon0t7f6fnaZmlKZhBM&#10;lDw0BiCjef1EMtoxkAMvKiDJjO/WPUVyuuvfQW3J6xAePo81QuFI5+6UhOt3iL1HBLHCCgXj09Lk&#10;ar83lGCCKEdaa6yJKGNg7TJBjDIULRPZsdhZOyE2ZrXXzx0W2bsr8WMTYmwuORlOdA0F4pNnYZIo&#10;y7D6QBvRhog6aTpvmR+sI8HAMmPzbJHpv3MC1Kbp+u8ZLg7Qe/oaVjwN1d+hwEqMLEQFA7Vvda57&#10;loEecI1hTJrg3QCCiSdAYV1ibljeeNRnfkdYimy9TLBYl0QSAQTv95I4dUC/t85oIV8a312+fVEf&#10;+cFl/cz1JiWZDjiJJHwHayxc+ITjw3HiNK1wo9UYwQPLDqxEPHjxRkg7d+2110pTTs7CgGITq+SF&#10;F16wHP6IGvn5+RYT5eGHHzYXnB/96EdmSfLvf//bgsSSy5/vkF3nK1/5in3+mWeekenTp8vXv/51&#10;6d+/f+DqHwdWLLgN3XPPPWbJcsKgfLvI5B+LLH1BGzyINDVT0oA1AaLEWXc4iwNEkrmPO3Iw8ssi&#10;Qz6jI6SBNx8ID1N/rcRkqsj474r0vOBY0WTPNpEXb3Vk4YqHHXFIFHBleftnIgufdpYtw28SGfsN&#10;d3q/eqITnbAqod26nKXteLdIZkHgyw0MSDL9NvMP2kYbmSCOELYdqu34HedaBPkHkMLpvxWZ8nNH&#10;bghi+4VXdCxovZIQ2bVG5L9fdTFdzvuREx5Cse0DkVe+6eLBnHuPs1hINHC5Il7JDCXuWGHhfuGB&#10;Pm3TQ6TPFSIlq0VStDwdh4ks+bf2bz/nSobFVKKwZY7IG/8n0n6IzoMw92KevHu/jtFnRK76s0jX&#10;8e51xqkn/CQapRtcEGQEWUTi8s0iZ+sa0/fKj9Y5Mkq9r+vKnL+5OeWtPYg8TXXNHHqDyJm6XiZy&#10;3QkH2u/1b+u684bI5/4jUjAg8EYQcDF6TT/D/L/0Nzr3BwXeSBB2r9f1RtuK9jxD26TzaPc6gtKi&#10;f4l88A8dj5c7F0CEnAbCm2++KdOmTZPbb7/dfuOTODXA3u/b3/62XHDBBVJYWBh2M1/bAVlDoDHv&#10;DRq77jzqikvoB7yq4RUYXEvu3VjtDhrz/sm6n5p1B4m4P9ck5iexRr/2ta/ZWnuqoFEFk3AgHTAZ&#10;btavXy+33XabpKSEnKIpKDKWJf/4xz+ss66//npzrUH1QmB544035LHHHjMRpXv37iaKdOjQQb74&#10;xS+aYPL8889bXn/eI34KzwgmrVoFBRgNwbJly+TBBx88sQQTSNTaSY78VZcECQ/a5V6vQ5bP+6FI&#10;r4v184d0k/ukkoVHdZN7sz5u1BHSwIIJm36sYMp003+hEvoOI7QMgfcAsQReuU13RxUilz2o5e8Z&#10;eCMB2LNVZOIPlKS85QgxwRXHKyEhmCaEYPZflDh1EItlktPNvQfJbiwQT+PN74kseEr/oR3cR4ng&#10;WCX1eX2UIAa5SWAJ8KaS2w3TldwoEWNcIJg0ZtmPJxStEPmPjv92Sv4RTD6WnURBbIvX7tQ26+zc&#10;mTIaQCjDumDlqyJv/1TJ/9pjBRMIfYdRjvxv1H7N0jWq6ziRxTpOcYUZd7eOg96BDycA694VeUPH&#10;f+/LdMzp/EwNWksR7lbrOvTur0R2LnKBhUnJPeCT2rZ5gQ81ABDCJv1YzHoIEWzbPJHht4oM/Zyz&#10;0gIlq1w5l7+kcyPIioefSeZJjwtFztE5RlashgSiBIJJ6WaRzzwr0krXnVAQ14n6bV8ocpGunZ3G&#10;BN5IEIq1rRDviJmCYIKrH+B3ZJm23+y/anudLzL6a86qp4GQFExOTSCYcKhF1kMsjUPhWTSzF2Sv&#10;15BbX0gGSQeKi4ulW7duYcuXKHDvvXv3Wpy+nJwcc1VPtHARClzh6ReswClPQ4JEEByg4qZf1x4/&#10;EWCM0dZeBk+4Q0O3PWOOQ+KuXbsetaxvKFBX5lxGRoZ07NixQecc92LcEYqhZ88E8oRawP05jO/b&#10;t6/k5uY2aN0BhgiMezwj4Md+3Z/rsJZi1IDhAfPqVEGjCib8wBGglR8SDxs3bpQpU6bIyJEj5Rvf&#10;+EbYHxYm4e9+9ztLDcwCyIDg+XOf+5w9cKd57rnnzLWH2Ca409xyyy3So0cPU8b+85//yNNPP20L&#10;Ce+hkvEjVhdOSMEEc+mFz4i8pRt8yHToDxVdXzBICZ8SsO5nu38TH2H6gyLDvigy6ktKJBrYpBGR&#10;gpN7gCACIQ0Gp+wEvNylhBFBpeOIwBsJAJll3viuEujljhDj8jLhByKtu4rMUjKA5Qkn5ZxcY4LO&#10;aXV+38CXg2BTTNue5rfZpv9L1Kbhv9/QPnxSy5OqZdV2wiImFIhO/7nFERv6l7a89glty5GBD5zi&#10;2K6k/oWbRLronDjvXpGUMK5Ku1a703xSS1/0SyWwDaSy717n5ufS53VOK/FH0KQfySaF5UPr7iJz&#10;HhFpP8yJoMx/UnSP+45I4ajARXwG43vVWy7WB9YEo796rEC34nVtK32vik2jfhYhl/kCkYZopzWA&#10;dQ7YqfN4ks4J0oAjFK9+U6TvVSJjtBxeebGaQDAxi7yDH81T6shc6XWpznNdT/P7uNcbCoggWPBg&#10;EXjZA+FFPISLqfeLrH/XWT31OC/wRoJAZqbpWhba5cw7P1r7IASr3nBiSuez3Lgk2HQDISmYnJpg&#10;K8uekv1hKCnn3+wFf/vb38pVV11l7tYNSVwhqrNnz7ZxyV4Uy+eG2npzkEhcP/a9JEsYNWpUgycw&#10;IFYhB5wPPPBAg7pMcS8IM5boJHig37Fsb0gg2JABFHz6059u0Lan/u+++66FOLj55puNGzUkOACH&#10;q3EojcdAQ4+7Dz74QGbOnGkH4g0p1Hn3uuyyy+R73/uenHnmmQ067rg/IhnjHmEDqzu/256xBT9v&#10;yPnc2GjUmvID9tRTT9mA+v73vy8/+MEPrIMHDx5sGXBqU+HpIEQO3HdYiFHxXnvtNUsxnJmZaVYp&#10;n//8581k6O2335af/OQnJpYA3ue9F1980WKf/PznP69XLDlhwYkoAQ6b0o6hP878Wx+4PBGgj38y&#10;yc0XXTcSuJk0RqyBml1O3ElVQhDOjJs64UqEZUSiAzByoo8pPPEgKA/xDigbhI/MIxAqLEyIq4Ir&#10;Ua1xA7RxD+n3sIqxGA76b9rbb+BOUFMSuL4ujrgUhAN12LPFxV9pjdWB9ntVsXsv0QhX90S0RTxA&#10;aMQqwmKY1HISaDE5dHzSn1giNBRyurr0sV2VDBOzgvYkPs247zqXMcgrcToQBXAdY/6TcYqxlygw&#10;H/brPQBZrTxrDUAMi/eUVFds1n/Q0TrWsIxhfZn3hEjxsobrf4Ql+guLG8Y+YtM+AuIG9V9GnkhB&#10;PydAHS2YPtPOLTJdrCAszBoaiJxmydYpsEaHAfWh/akPwYgTDdqTfrQ05gF3P8Be0Qv8S/8zl5JI&#10;IsGAJLRs2VJSU1NtDxj88F5PT0+3Z4hj6GcS+WjevPkx96c84T6XiAd15Z4cLPLMvjrc5xL58O4f&#10;7r1EPkLbnX+H+1yiHl4/c+/GaHvqS7s3Rtt7c867f0PXnfs3Zt2Zd1jWNMa4a4g5zz1OJbEENGpt&#10;MQ/EaoNgr6igZKUh6Ot3vvMdad8+TNyAIDAgyXaDeSHmTjwzOLwORNFHxeczdGwweA/hhPtznZMW&#10;EBcCBBLHwlxr2PgHNq8WAFQfED8IhJc61f7W19noNiQRNGgZcB3ivhlKaMJlKIFsEaQUscIEgUC5&#10;/QaXRQSBDKYXuPge3G+fPiDUiCe0Gab9kFIEkXCBNfk8WYlmPyoy5Vfu9H/LbEcwIWF+AksChBza&#10;x0hsLYIJr3PaTxvnOiHR2r2hQN8h7uB2VblD/41AEXivsUE5EJRYGomTU5tLGmMTwYQxgnjXUEDU&#10;xNrJCD/ig65tA68XORM3mBztWy0Pc9cCmyL06bglu0qNjtdEtTEEnflAe3Hf4DbDOot+tvUGJh0A&#10;/+Y7WPMwHhoCBCklXTSp05nTlBMxKfjkB8EBy6K2g/V9yquNRllpyx4XOaudxgiOzPzcW+qydhFw&#10;OBwoJ+3P3LcxnGDQb0eDvgav1dqu/I7QdocRiIPaN4kkGgns+8aOHdtoJuRt27aVESNGGHlqaLDP&#10;5SAS0/zGAHv0885LsMVbLWD/P2jQoEbrdzgJSSl4NAbgUkOHDrXx3xjAosk7sG5o5OXlmVVVY4GD&#10;//q4bKKASIJF1QkVc/M4Ry1soGGASSI+Zggljz76qPzpT38yN5oZM2aY9UkSPqBVR5GhXwgQhKZu&#10;sw1h4FSawIVsdi3bQoDMILLwgAQ2FJHxgJjDSSrEBkLIyWUoeK2lEkMTTCoYRIE3fAZl4aSezT6k&#10;M5UfW20jLDgQJRBCyAiSmudOnjnRDbUwgbyu/J+LdTHxeyLv/VZk0g+ci9SqN51w4WfxiXMAASRG&#10;BGTQ0pCGQWWRaz/aOFsJGMSQdk8Yo1bQntyT+6x6TWTqL5xr1Ts/F1n8b5HyLdrvx8FJtPW79mUT&#10;SJ/OEyPNYcAc8SxMjjSgYAIgzvvKHClFtEN8gyTbnKjSOuhrzdLc+IToIzJW7XT1SgS4L/EzWEtC&#10;rcIYhyaghBlbNC0Cdy1N7CtoEy9Ac3NtN0QnE220HbGUCAb9yqMJ7attl9tHZOztImfpPCbYam1j&#10;IlFAQCYANWMTizbL3BR47xhouRB8zJImwdZ3tCe/EYjEiIf8pnigecwKRv/ASo+xmUQSjQwIBKbx&#10;kPfGAIIJ5DH0AK8hwIkw8UMoQ2OA++L+3hgn0ohF1L2xBBPiKhLHgkdjgNghiAa1JdBIJOjv0aNH&#10;S69evQKvNCxwyRw+fLj+ZDfsbzbclsc111zTaIIJwiwiKS45SfiDhl+9goBvH2IJWWwITkNgqtWr&#10;V1tQVvw9Gzo40kkJNteQA0h9++HOBz9TJzAnlaTWtPSoCCYBmGCir0EuEC4aEvjYlW9zG/Es/WE/&#10;5tQyAHMzwiVHN+K1WVD4AiUEWA9AUjhRhnhCDHBdqd6t7ykhQUTBmsOIM4JJCCEtXiky/x8u0CXl&#10;tvrodbd/4LKXEDuE6/sF2o5TezK3ICxxmh5KBrnfnk2OUBNw0wi1LgOcYIclYXGC03uEnA3TtM4v&#10;iMz+k8jbP3IBc4kTMe8xkSm/cClcK7T8iShDVNACWD9qm4SmbQ2GZ2FiFh0NKJjQf57bGnMYMW+v&#10;9jmChQkmOicYZ7jkAHPb0edNM11ciV3rtbw6d/wE96UMtIfdN6gTW3cTydONIi9Bsr33qEeGrkMI&#10;EKHCKO8h/NC2fv0GcE2swLg/5SRuSjNtJ9orWOhkvDJvEfZye7u1Eyu9QZ/Sf/d0c6WhgTCMJRZu&#10;gVgRsfkLt/8LtjBJuEuOtiPjiLGPOBJq9YLYeLpu0BtDeE8iiTCANHHK3lhm5N79GwPevRuaOHrg&#10;vo1B2Lkv/d1Y/e7d33s0NLx+b4xx59Wdfm+s+zd23RFpG6vfvTHXGPc/WdGoLVlTU2PCCOonbjjE&#10;MvnWt74l7dq1syw4wemGk4gRbGpJMwqh6nOpC3CY399l2ajYEviMbmgDPMbIC3EbGnKjCynCbH/Z&#10;f5VYv6vkq0zLpgSBMhvJCgKn1cQXMJcTJRKJOr3kvp5LjqVf9gQTJVLVSlghJLjpIN4YSTkUIHiB&#10;8tB2u1ZpvZSg2gl7APzNZwneSVBZ2tkPQAirtM24dn4/R/Y5/T0Q4ibE+8QvIU1yWp6WX+vFKTpp&#10;av1sS9qPNiBGxYyHRN78fyKTf+Rcknbr2EOYg1TxjHXJwmddKtf1U3Vh0H5vLNCOiBH8yEAEP6xl&#10;g8kcaaHE21yxfBYg6gJ9xBikjAQfxoIMCxOsTmhvhAYsTxBNSpa7jDkVW12a7sn3OrFq/TQnpoVM&#10;rZjBfZmzjDksHPTH+iiYGyNvFWk3WNtUNy6MCx6IFt0m6BjMd21OWY7o/5j3y19zGVZm/UVkxf90&#10;fOhr8ZaVdmPOMv+wgjH3IZ27rH1e/BUTbHUsbn7fzZ1u47V9C/V7iDeJFGdDEFrXfQHBhFTNzNva&#10;wJi1GCZaV8YH7Zoo0J5kGyLeFeMtNDg484P5w3qDuJ1EEgmCd9A2b948WbNmjQV+BQQ5JDMLr5Ol&#10;hAM4Tn137Nhhr23atOnooRwWzYsWLbL9KN8hWGUk4HpFRUUyf/58WbBggZSW6jocQGVlpV2TgJtV&#10;Vc7ii+cVK1bYZ0lAEAz2u2QU2bJlS8SHhZSb74TWnfKvW7fOykV9KSdBJ8mUw2s8e/egTHyf4Ji8&#10;R7kjAd/32pL6EGTSA9cgviBJHdjnA+6zfPlya5Pgz9JP9AV7furi1aE+UCcSN3BvHvzNazxo28WL&#10;F9v9KQuv0VYrV648Wkde49CWMr3//vv2oAyh/RIOfJd6cT2+w/ijHrxOO3v18cYYr9FWBCElA2jw&#10;Z702ZFxEYlnP97imV3euSVBfXuOxZ88ea2MSVXA9Ph/c9l79eJ1+oJ3oK6z9IwHfY85Rd7KOrl27&#10;1urjvefNOWJMUh7GIq/RHpSB7/I56s68pD+8NokEfJd+Y3xzH8pBX/A61+C+XJO259/cn7/5LOOB&#10;+lMuxhllp/2Yw5GAe/Bd2pu255pe0hLeo260Me3JfXjNa2Pqj2EA3/fKyff5PH0WCby6U26+y3zx&#10;2pNrkjSFuntrCHXkNa/ujAM+S3uxLrHe0Y5Jrh0ZmvxIEfi7wcFkfu+99yzdFSZzqHGAxYdBMGbM&#10;mEZRpcOBCUKslfHjxzd4arKYwKYb3kKsiEXPOMuDwZ8VaT9USUngxN9Isi5SnA6DjHZKVnXyb57p&#10;rCqwVMCCItFA0Jn5sMj8vzuRAYKCgMIJJVk/Qs38sfAgvWqrTiKdznBCBvDz8IS4DNs+cNkpaDOI&#10;E5YhEC5OebfOdSfOXc8R2aNl3aL/zh8gUtDfkQfadYd+l3ZGeAkmkbpgWdyTwjF6jV5ONIgXNbpR&#10;w/2Hvhxwjcjat53Q0/OCwKl/AJD7Rc8qAdQfzUGfdiSMTCqQWTKGhLPqiQVUF9cf+pQ0x3s2uHsi&#10;EHESfhR8UB+8V7RU22yRe580zcGZVhoKEMGt80R2LtH+Ge36k7YJBcVmfDAOaGMsKRoCiBOblNBv&#10;X+DSHgPmLGOJOYvgxFxv08ONvaX/0TGhGyH6nQCniFU1+m8Cm5pbirtEXEBwWKHzkX4jjSxCXPB4&#10;z9Z5mt1V75fvrCSIe6GbJQs2TRpfLKMydBwiPmF59P4ftR7v6JzSem6d4+YP6wBWcrGWF0sI+pS+&#10;JT4JAs6mWdo2uj6yzjEuSYW75HmRdXpv5ihpeWkr5hTrDHMl0TDBbq9b/7BmOz1F55G2z7IXnftc&#10;Dx1rtWWcoc2rdM4tf9m1V9ez9TVdrxIBxuFOna+siQi0ZNgKFk0Yg2Tr4f60HYJzA4HNJBtkTMEJ&#10;9pjEyQ0IE1kRIQXs0Qhy2KVLFyMOnos3pIjUorimvPzyy5Z+GIJITBP2mBAMEhBAdCDOuO1EYkoP&#10;IXnppZdk4sSJRoggMNyHaz777LOWXIB7Q0hwS0DUoExYUZM5JDi+AMSJLIwQaDK6RHIyTnn/9a9/&#10;WV25P/VjPw2RfeKJJ0wEgRh5LhEkQiBTDWDPTTkhUiRdQESBOJIEgdh/9QHSRfYXslJRR+rO4SeE&#10;jrqTwIEyQYyJYQExw+2eNsFNgD6C5PGZf/7zn0eJI+Wvb95C+iCE3P+NN96wvod006bU6ZlnnrH7&#10;0A4QV9xhuP+TTz4pf/7zn62c9C/CCd8nAQRtxfvnnHNORG5b3rij/Iwx+pj7IHz87W9/s3FEu3j1&#10;eeutt+Thhx82okwWUFyFWKt4zRu7kHuvDnWBcUdfvv7660cFBy9OCGOLjEiUi/blenAqwh7wOrFU&#10;SK3NvWgnysU4QoDhvUhi7FBush5RP+rOdxg3jKWHHnrI6uPVnf6nnUjOwevwvv79+9s1aCfiV1J3&#10;XKZwH4oEtCFjjDbmmowFxjiCzGOPPWbZqHjdux5tAtekjxkPtBV9zxyhz3GTw30lEtBujBna35t3&#10;ffr0sQCv//3vfy0DK69zH9qTduD+tDEiC3GEWKO4L23i9R9jJ5KYmgggzBfqx72ZC9SHuv/1r3+1&#10;NmEu0cf0Px4c3MerO2UlcxR9zzVoe+Y7bYVlShK1o1EFE4AQwYTlB4tBw990/FlnnWUD6HjpwBNP&#10;MFFCgoUG4scH/9TNdheRflc7cr51tiMibMzxdd+52FkCQLAhJdvmu88V6iYYk/9EAoI6569axidF&#10;qnWz7wUIxIpj1xolM8OUPGvZg4H7yOq3HMnhhJoyQ/TDEdtYgeCxWdsJEt9prCMrW5RgQd4QOyCs&#10;pGmFVJGKlDaDpGC+36yFE3sgW5xWU96j41iJGGSsTW+RPpdr3fS6fpCa8q1KlF75SCSB9FEGCGyw&#10;6MUp+9xH3OnvsM+7E2nIGHESel1UOxmLFhBi2m6Bjr3Sda5vINTh6mpto20CqSfWBnXBHaKhRIhg&#10;QASZMxB5iF6eliPsuNIy79AxgFAGMeVzDQEsSDZO0zGncwOxjnFaslIJ62iRdCWlaye7ec0YRTzB&#10;kozmpY1pfwi5CSq6gabMfoh11aVuDDH2up+nawabbW+8KxiHzOG2Q/R+Ou6YK1i9VOqDMbJF1yJE&#10;H/odKyMs3+gHggHzOvOrVQcncsT6e8DYYp1DxCTlctsBrhx7Nmu5dX6smSQy/wl9bZ4TlhBviL+B&#10;pQbWJaTHRfhJJOibHVpGxOMPntI17g0t8yJtFy0jLlWddTwy1hCIa2sGhNMVug4Q64TgtX70bzjQ&#10;N5S1aIm2pa557bVv6WcP/PZsmuHGZycdm4hlDYSkYHJqAXLJXvHiiy82Es/+kX9DaiC+X/nKV4xE&#10;QBYIgogFMwdygDHiZZAgMChEFlIDIiVQJA+YMGGCCRAQmcLCQjOD//vf/y533HGHlYX7I47wgMhA&#10;ThENIJSAk+fJkycbGUMogbRHIphQ9gEDBshFF11khB2rAkgaRJprf/GLXzSixv6V8kGKIKwQNurL&#10;9znl53uXXnqpCTWUsT7C7oGgml7dIf7EiGEvD5n+v//7P6s7YgRlot0hi5A12gBhiXZAROF14rtQ&#10;F96L9P4kdmBPTl9BPOkL6oeAdeONNxqJnjJlit0bgYa+QdghCCptAUHlnueee66Rftr/yiuvjCjO&#10;DP0D8aft+R5E/TOf+YyNAb5P31M/1iOEOcYi92DsEVeDMQfhpXx33XWXXZN1i36hf+oDdR03bpwF&#10;EkYMoA0Rq7ge/U7/E/KAejLWEIgojyfUUS7mCOmGaXvGH9f0RIa6QP9Qd9LmMnYh48w/6CTknTS+&#10;iF/MReYYZSG1Lesx97zkkktMaMTiAa8CBCDmCPMv0rbnPhdeeKG1KcIY7TZp0iQb08x5xiF1ZGxw&#10;fz6LKMN96HP+Zlx484ExESnggIy7s88+2xKXMLaIl3LvvfdaX9LfiBSMZe5Nvegr1haESb7H3CEQ&#10;Mt+lTRCcKE99oO7MHcYddUUcYX7Rf8wH+pO6I14xNpgD3IfEKLQPrzEWmZsYJdBGtD9tEsmacyoj&#10;QcdPkYFBesUVV9gChWpGhzOByFXOApb0vYoRmJlzkvrm91xgTUgBgggxJNZNcSb5nJrSvpB3yATZ&#10;KrA0KNPP4iphhEU3u4kG1i6bZ7lT6mBCTdn2KFHiFBjS4gHBYptuaBAjNk0X+d/tIi/e4iwqjkRm&#10;xhoRaBeLA6DXRERAdEBcwDwelxbeI4YJwoOZpOszQVaDXWwgZb0v1e9DIPV6nlhCDJkeSiyxLsEd&#10;xg9ALHHJyS505YS8UpbgtgNYcmChA0m0QLZanrRcNwYgW34B4YvrHXVlqI/oQui1zyHECCyeZUGD&#10;g35nM61lsdSotZVbX7d+V0JKOf0ce3XB6z/cSRhHxKFhTBK8lDmLdRbEFZcSPmvjLgi0MdYWCJLh&#10;sjrFAsYZBBmLoGYQ1DBtRr8iPCFalK7RF7S9EEtZYxgnS//tXHAYx7gF2ljQz/MdhFSsalizYobe&#10;jznL9XDH4RlRCWsXYrsgMmCdAcEHzBvGIFYUlKkhxmLxcpG3fyIy73Gtr67RCHcLnxaZ+6iWoUQ/&#10;oH1p81mfWUfCAeG4mW62+RyiRqLAeMclh3ZkHoT2Oa8j7CAC2ZpYS3mTSCJOQAQgHZBfTo0hIhBH&#10;xBNOUyGKkCbIKCfR/BtyE0wO+C5EnpNwiF6w5UddgDhCRrkn34NIQTohkexfIZUQJj7H+2Ry5PM8&#10;e0DIee2114zsQFqiOSTkvtQd4sT1IULUm/pDiCC/kCssDADBV/lOsCDBfWkThBVOvbGCiQQQVa7v&#10;1Z17Q4g5/afuiFMQOdqZfuE92hWhwAPWNBA72p4DSbJk0nb1wYvRwPXoS+rLfch+uXPnTusD2pL7&#10;0yeQVOoZ3PbeNeh7HrhNQO6xFKgPfJf6cn94DK5YEHiIJ/eizxEw6AP+zecpJ+1P22MVAGg/roO1&#10;BO3P9YLHRjhwLfqbz3I9xg//pn2xEKINvLpzH14LrTug/2gz3kdIod0j6Xvuj0UC1+MatD31wJoB&#10;gQRCDvHn/rijIIAgVPEdxoEn7NDnjE3eQ1BgDFGX+sD9vfpQZ+6B+IElC99HIKBtGH/Ui88jRjAO&#10;sCrjO5SbB9fgdT4TCfgc/UeZ6U9vztOHCI/8G+GF/qfe1NcTZlh7AHON6yBc8T04L5+NxKqL73E/&#10;6sM8ou78m7bn3l5WHNqAfqV/KSufwXWIe3h157tYxCCuIOwk+Xb9aNQWovP5sUMwwSTwxz/+sdx2&#10;221HlX1vUUkiCtBmu/THcdafnHk5AT4hC6ScxZJjxu/dibRtYAOLhIkUSl6IqVG2gRf0K0q+PGuP&#10;RAIiYgQ1FFoG6gIRg1gBFhzMvGf90ZmpQ/I5peZUncwzWHP4BTONV/LJM9lGcGvh5JzXvFN7XHOA&#10;xURQsog4ECyYIEQQv2HoF50VDEQQd4Cxt4kM+azLUhPZOl0/IJ0QaQKBQqa5H7EDQtuWWAiQQtwx&#10;WCD5ochQ0n1EP8vJul9gTCHKQN5CQb/SrjzCESleh+zTvw0NygbZpG3oU9qnNhjxVlLoZVNqCDAf&#10;iFfC2OPUHqsSE7vKnCCwXx+M1cx2+pzu6hMM/o2gkqZjOTRQZ6ywwLdKzgkk3ELbJEyXGhBHsUig&#10;fW3N0balfWlr1gFSXdfW3MyteAQej+Ajwli/6VxEBOU13ADJfEVZrL8DD6xM9iP66Vg08SmBQOxa&#10;8h+3hlnWpUAZ+NuyIOn7cx8TefdXTgCvbVwi4NHvCEGJnD+MdyyZGEu0Z2h5rJ11/rDWUI7axkQS&#10;SfgASAcn1lhSeNYZ7B89EsAzhCV4T8n+k4f3N2QS4gBh5jqQkEjBKS3W0ZycI5J436UcPEIRfG9I&#10;JrEEIHtYP3B4yCNSQMpwTUEooO6QIchjaN2DEXx/SCP777vvvtvIP6fg0cQ0wAUFixYOOiHD3NsD&#10;dec+tbU77cRnOAG/5ZZbzFIDq4tIwXURg2h7SCQklPtzferttUFt9we8h5gGcYxGsOJ7lB/rAISf&#10;O++8017n/l6fc63gewPv/ryO0ILYAcH2xA/P+qk+8H3cghDbEGa4hgfuT935THDfe/cGEGusJDy3&#10;muAxUx+4LuIQAhflvf766+26wXX37g9oJw7EsYaA7/E6D68sXntECj7Lfel3RB4O2BEdqKtXB+/+&#10;XJvXsYJhbGNFhYgRDK8ckYLrMl5wcSITDpw1eM57ZeBzPBArcAWE72Jp44HyYBHEa8zDSMD1EJyo&#10;O+sFfYgIVFvbU3f6F0EQKyBPmGGuM+YoE+VLxjGpH5HNjgSBDmahQtX/wx/+IL///e/Nv/L++++3&#10;wcD7SUQJNqfEVrDAhfq3EZMAIMQQFk5Mg1836IJhE0wXVyY7BAwTeUhYYOIlBIgKnJIbgu4DaYbU&#10;4EqEFQeALGI6z0lsYEGycrNIEOBy8fOB13wAPzKQOOoOAcHagPgLnOATB4JglogSAMIAOeDzwYIJ&#10;QJjoPEa/qws0J9rEDRlxkzOZj26Nrh24aeCiAbmCSHOya2RQ/22BGYNAJhp+HHBxAPyNcMNn/bQw&#10;gbi16eZiGyA4mTiiQPyi78w6gpgQ3rgLgL/p76yOrt0bGpTTiKCWkX6tDfQd71PP4GC/CYW2De40&#10;xCTBVY7xhPUSgh0WI8zZQzoWWqSJ5A8U6TDcWRpBbqkXbcu8Lxgk0m6Y+17cCJSJn5KUgChY27hm&#10;TtXWTpSN70LAj1kHAmVmvFKXWMG9TQjTtcLrN9rPxLlKfT/onh546TTqo/enjswRv0F7EMPp/T+5&#10;ODBmQRLcgPwdeDA/cafDdag26z/akLWJMeyXBVE4cH9P+CIWTeiG0yxP9HXGnrVbmPZNIgkfgEk9&#10;xI0YFZ/85CeNOEIGEA4gU17QRU55IacQCIg5BIdniIV38g3p5+QYFxXeqw98FwsJ3G8g67goQNwg&#10;IhBKyoSFAWQEUgO4rvcAEBYIH+9TF74XKXnh8xAxrDooO3VH8KGeiDicqNMGkGNeo7xevXnQFhBP&#10;Ts0pN4SL9z2yVRf4DITvn//8p1ny4CLA96k75SfQJ/t76uNZNnBt7/4A4kp7UzasPPg+1430/tSR&#10;U3L67vLLL7drcGrvucIgPNEG3AN49aYMwfwCDsJnOI2PBNwb0urFgcAVh7bn/lyH+zKmKAPl4fPe&#10;uPMe3B+xifF54403mnsE7RWJlQXXQyyh77HSoO6MeSxrsDSgzykD9/TEgeB7IxBAqgl9wLjBRQjL&#10;BywT6gP3ZszQZvQ/Ygnji77jmdeoA2OfMnEvxBKEAQg77lvMTaxEaB9EI+Ynn43Eusdrezgi96Lu&#10;iJSMIcYZ10QAQIjkHryO9RL3Z57hDsNrILhNIuWb3J97EIuIsY5gQr8zBplD9AviJWWkPPQHsVIQ&#10;da+77jqz9uBeuBHRf1g14WnhiR11was7cYNYd1jvEPloO9YP6kzdaXuEEeY1LnHEiaHtvdhIWKEx&#10;Lq6++moTGilzpELdqYxGjWHCAGKxpUNZVPjhYMLwYOJhaugpdY2NEyaGCaICmWbwecck+xhhRDe1&#10;nPx5ptKOEbjnD/WZwIupeSLFS5WArxLZtU47qdgJA5ALNsF+A9KGsFO0XIkgPxSUiYeWmxgSI252&#10;p+WADBrESiC+hBErD1p2TjLTC0S6n+sPEYREEScFItr/aneST2abje85K42c7s7dBkEEIrN5jra3&#10;bgI6j5WPBThEvMLsn6ZuN9T5+3siUDyAtBSvcDFqlmq74FKARQniDWXEEqbLuGNjgeC6ROyGXpe4&#10;2AOAWDFkUyFGhBdI1A9ATOkTLDAQauhnRKdCbaPhtyqp1x/nsk06ZpXo0+en6YOx2VnLPOwGkaz6&#10;g+75Dkjm6tfcPOp5ofavliGUDBr0tdKNOs90PBB8GGHIr4C5tQFyTeBSYpMQjLbLma6cuLRBkhEf&#10;iRtBeRibxNzAyqhGxzLElb+JsXPmt7S8o7Stg+dQjEBoYDwxxokNQgDVWq+rbYaLC3VAmPXalbLh&#10;1kF8DiySmOesW7o5sPWKrF7DdR2IJ04M83mDjnHmCLE9yDDEfdZO1PGpc4ZxF5xGnfWxic4jhDve&#10;a9NT58sgN7f8AiIOQY7fvd+l18al7pj1OgS0F3Mea5eeFzlRNBTMNeq5r8q1Z7qOiUSA9uQ3hvhM&#10;BBzO0fYMLjtCLeOCdYig2QRxDjuP/AebWYhHMobJqQFcGQhoCQmCTEBA2T9CSiCznGrzGuSAfSYn&#10;zQgsEEqIElYlxM/jpB7rBkzrIRa4FNR38gzJeOSRR4yQQDi5DiQNIuXtGbGA4PSYa/IawUiJo4BL&#10;AkQHskf8Be4HkaEenMIHu83UBixTuD9EjbJA0nGPoO7cm7pzTepOuYirQLBKBBb234hIkGvag7pD&#10;tiCVtEl9dee6tDsWCogEXMdzP0CkoJ29mCrEyEDE4EQeokjdceWhn+gD2oPTcu6JtUmoBUAoII6I&#10;AfAH6oRQwPWZ7xBX6sd9uCb34JoQVwgq8T4g9JB22oq/cYkhxgXCT3319kDbcrjLPRGIEMbgLJBk&#10;3kMEYCwhojHuqCNWUKxPCF3cG6INWYXg8ozoQkBaXq8NHmkmSDF1gRjjfkE56AfWPu5Ff2B5QlwZ&#10;2ptxx3jxxh39xPdpJ+4PcSYeDe1SHyDmv/rVr4yzMQ4YN4hNtD39zvu0BxZXtOcf//hH+xzXxjID&#10;9yVcSmgjxg/z5vzzz7fyRtL+1I2AsYhxfJ55xZjl+ogoXJPxwP1pSwL9Mia4J2IGY49xh2UW/JMy&#10;0X7M27rqT9vzPVzXsKqiDykLfc79mYO0KUIY10KQ4t8IqrQPlkiIdZSDscNYYOxSf55xp6oP3A/j&#10;AsrCA8GJvmS9YM4T5JnXqDviCG3PfWkH6skYoS2oO33PawhmjP1I1pxTGY0imNDJDHIWd1RClGmC&#10;9DCx+VEhYA4Lx/EiloCECCYQIDbrCAVsns1nP846IxwgKGyZ7Swejm5iESF0ISLGBcEXUVMPBJRs&#10;4mhATrE0wAIFlx5cT3DPIUgiViZtujshIMIfk6iQpWWinMQ3QAjBraTreJExX3UE3iNgbMKJZUCg&#10;yGPEG62bjilpP0Kk75X6eacexwWscNYomYJk9rvCWYgQqHKjElLM9wsGOEKNRQdWJ5BWTqERKEID&#10;HBI3Zs3bru0gf5DreIkXehcuVO//wZ04V2x2Y2i39h2kFMJH+lmCVXpEk/dJ3YwLQh9tJzKpAEjN&#10;ytf0c32d4OMX6FPaAgK/W8cS4/GsO0RGfUXbScvVWu+PFQkkkM9yEg3xOuN2J5aFjt2GAPNx+atu&#10;zPe+WOdESMaXYCACIaAxbzqf6Y8IVhcoG0FmydxEIOIOOt6xLmKuMzdSdCwWLXOxcbopWSblMAJJ&#10;+8FOuGI+M/5wByMldrxAXGKtYOywbmA1hDhH6lv6LrTdGPPMWzLAIER6oi2uQaQYHvcdJwYQUJn3&#10;EHA7abuOvNkJofHMawj+ep2He3WOdtd70TbM8dWTtW20LbgXYoqNNQV9SRt3O8e9jkUP7Y0w5ReI&#10;PUPcqMX/cuvtMSJwLaBdcLnqoWuPJyQHA1cchAyCJ9NmCLqJgAnzCDNaB+YyvyvB/c3YYJziPoQb&#10;IhnFjs7nxCIpmJxaYJ+IIMHpOAQOMsQDEgGJ4TWIICfxfBbCA4km1gAkBmIDgUR04LOQe0hrJMQR&#10;IERAOLgW5JX78ozFCXtFntnT8jdkCRKDCT/l5bOQacoFWeH+lJPyR0Ic+R7XR5SAcEGGEBu8OC1c&#10;B9LGNQF1p60QaGgbPgfZo658ns9SrkiJE/X0rsXfXntDiKkv12JfTxsh4iAGUXeIsVd3iDrPlIXP&#10;IjpEUnd4hCc40fbUH8LOM9ekHNyfYJu8xv1pL/qK9uB+fAbhBb5BPYLjq9QHyki7c8LPdWhr2tAb&#10;d9Qfq5F+/frZ52l7yueNFT7DM2WBKENYGSe0Y331p+4cLFN3SLtXd75L/1IeygafohzUnT71xh11&#10;57O0B0Ta66dICDvwxh335/reWOPeXJsxSN15H9AmtAOve6Iafc48pKzMOWKfeJYf9YH7036MI67H&#10;tag/D9qD16g7fUO9KRv9680PPse96Hvqznve9yIZ+/yusH5QfupPWegP+pKxTjvQntSN+U45GJN8&#10;lrrT9pSZsUBZ6D9ej2T8UXfGDW3rjTuuxfe9dvXannvTH8Q2oe583lvvmPPclzKw3kUz9k9VnKYT&#10;L7BDbDh4pwAoviiuDD5+0Jis3kJBhzLwIlk4GwIo5URDJu0bkyQu0OSQnx1KbLcpAfI25FgfcMrP&#10;pjzWeiOEcMo89edK4pVIGbPWa7HRJrYF1hL9rhEpWaGfC2x4EQNwfSHI4Yapdpmjm1sEmEwlF2f/&#10;n8igT8VP9GvDRt3kv/R1R9qHf94RO4ho8Gk1WSuwppj6SyU7xR+VkbphuXDevSLDvuBeixeYyU/6&#10;oav/pQ+40/oNSo7f/H8ugG7vK0Qm/ECJgJJ+Tqqn3OeEiAu13XGF8EAA3ik/E3nvt0rCUl1mmvF6&#10;jXgJK+ICMQ8maxmJT3OUbOnYMlKlpJX7UZ7B12s/KyHjZJ+gksX6PPgGkT6XOUEKF6enr9PXPiNy&#10;wU9jH3u1AdeuyXpfgrle/bdjLV5wZ0GIYi6Q/hoiPUbHAcINRBrihQWCxWXReUE9E7km4Nby4pfc&#10;/Lz8d66std2P+TXxHh0DvUXO/7GOwezAGz6D9YIHMUDmPKLjcJrIKC3jAJ3L5UqMp2gfM17JokIm&#10;p16XiozVNgwWcLDkmahjhWfeI6uOBTLWMRKL5RjWVOt0rSCrjYmzlW4N636+zt8bnSiLwBHadAhR&#10;lJ8U2BBq4ilBqGlrUg+/+V0nAGLVMeyLIqO1rNkBK494UK5tN/lHutZqe52vY7zdIJ0POo//d4e2&#10;k65piBBkyMlo5/oR4a6PznHu+67ObYS/c3S+ky3LL+xa6+YjAWe9dbo+sB7xO/Gpp9yaFArGL+Xd&#10;oL8Bl+maQyavRKBUxxHxVJivZ3/n2DUPIB7Pecy5UGIl2P8TQWtUYoG5Mmklb7/9dtskJnFqIHgr&#10;W9e+kc/V9n5d79UH7/71fT+ee9SGSOsejNByNETdE4FI656oMkZ6/0Qg3nvH0ybB9wb1XSMR7RTN&#10;Nev6bCztEOu9gff5aK4RiljvH3rvaO97KqNhjnxCQDRmzMlIw4XJHD6I5O4mvRjmQ3/5y1/MzA5V&#10;9KQEAxXy/bYSfMgOAVqn6iZ3sv4bNxDI8EfjOzo0CZiwD1CSDJET/Tem5ZygQmYGXOvIKMT9AiXy&#10;F+p9L9BNe49zlCQqecUsPfgkkMl0oFxkz0ZnIZAIYGGA6EC7YH3RdYKzeAk17SddL9llEACwWsAi&#10;h7K26qIk7SYnAPgF/PNxIeG0nHJQRixyiFGCIIHgtPg5Hcwf6Ie1DM2UeGKNAtEOBt/hVBuywPcI&#10;ygnpiRdYFJBFyMsudBTaX/ybE3XKz4kzZSfN8NtKFLcrKeS9+UpmEH9WvelEMIjzPn3dYij4DKwg&#10;aBevLYNBvA0sIrqOc2IhhHb2n7WsOjZxVZjyC/dAKNg63xHuWOdGJKB/EWkoJ+1S12+JxcLQz2Fh&#10;9KEPfVobsETDHWzpf0TWaz8ikGHZsmm2lk8LCMEnkwzCFOPMBNeQpR1LHtxLOPGfpe377i9dBhaE&#10;ltC4O5GA8rBuYYVFEFrGdqX2HWVc9Kxz1QgHxhmprs//kchZdztRFFciXIyqi52g00TbFRcdrHuI&#10;XRKvWALoHy/mhheb5nT9G7GEmETEQGK9xF3pYm2bCd93Vm4IJbRdjc5h5pKfYBwHbWQ+Bovpog8+&#10;4z1wjexxQXjrEsB4pLysD4zjRMHaU++B2Oa1ZzBYgxDsPFewuuqZRBI+gI2/96gLdb0fD3mI5N4g&#10;nnvUBu/e0Vw79LPxlCvae/sJ79713T9RZYz0/olAvPf247uRXiOaz0aKaK5Z12cjvUYw6rpeKII/&#10;G/z5cK9Fimi+G+6zkX43iY8QsqtuGGAChpkQZnCYzV577bUWCAjLDe+BqdBJ25kQ6Fl/cJYgkC0I&#10;C5v5rXOVLP7FnSTHU/W0HBfDADP3NCUdbLA5HR3/bZHCQIwBNrmclhb0UyKlpIR0oAQ4DAsdJpCW&#10;Y4i5j2BDjQABecZUvq6TSMqMBcKZdzmXDk6Ez1biP+rL7oTbL1iWCX1APj7U+hNjZcl/nTUETAdr&#10;EggjliNYaDTX9oQ01uxyRMLjB4gQnLbSD3yGzBsIGfGCvjhdCUnYPtGbQwzJfEMdSBW98CmRLcS1&#10;Cdyb1zlRx6UHKwWsjBB3EFP8BvfivmRRgQCGAmsF+h+LA9wkts8XWayke+7fnNXJon+JzHzIPXDX&#10;iIXgRwrKimhI9hsj6nVMRMj20Sw5WAgkCKwH8x7VvnrYua3hQkXMmvcedK4wWN9YuutN7vPEHApe&#10;O2lf0oyzvhAvBtGM8TD9AZfCFncp3LWiAf3A+CG7lmehwjOWJlvm6JjTa9ambPE5xhuuMVivIb5U&#10;l4qU6ncQWvL7uAxLCLR+zBVAG9C3rC2sfVg2bdPxVr7NzWnEJj5Dn2cWurWENkTkYw0g0C4ihJ/A&#10;nQ9LFsTWo4KCPjOWeA3hGNcbrP9wd8L6bsgXRQZ/VutRy1pN/Sgva5BfbRcOiLC0B/eztMIhYF1C&#10;qEccTkSw3CSSSCKJJJJIIokGQqMIJvhZEVn45ptvtujQN910kz17jy984Qvmg4X/1UkJMpqQyQaw&#10;KfcenHgSfwKXj3jBKTMb51QlHn2v0E32p5WI6Ia7tlSibMiJywGpPZrJgk28liuzg0iukhjM1hMB&#10;iAyxEFoq0UMw0VvWCtqJ09W+l7vysmEvHC2+BzdEwILkUyaC5xJoc/3bzlrCKyBiF/FJlr+sRLTc&#10;nUJz4r7iNa2P9jGkgs/v1feIJQBJxEXHDysOSEp+P9c3BohWgGxB4ukvuu+gEthdK8RcH8wKwmtc&#10;fabtEHt4j5Nrymr18xn0L+SN8cg9Q0HQ3NWTlNDPdm0eOgD4J2IOKaUx8besLAkCQhltaJk/6ll/&#10;IN5NlbhadqTAnEEMrdjpBIzaBINoAOHEVQ73K4uxoWAOHNJ7bp7pLIQQxxAhiA3C500wCVraCdyM&#10;C8yO+ceOAax5Vut4Jf5OqGVUXWBc44oRrq/4N2OI+YB1QV1gbrUb6PoT10Ss2PibDD4IFn4KJiba&#10;KXHH6oGYTVjoIEKVrXdVoN12LhJZ8KSL2+T1J23ZXB8IiX5b2KVkOYs5gqaa6BBYb3GlI/YQ8X7O&#10;vde5EE24R+TiX4mM/WZ4VxwPzC/WfoI/+20R44F1hn6hPRGYwsXu4bcMCy2EOOtDH+ZCEkkkkUQS&#10;SSSRRCOgUQQTgtYQWIegO+EevMdnTlpAKDjNDIcP9XU/SCukD9JCF2OFUV/ARGJq4GeOuTwn1gCL&#10;E6w4+l3tfNT9CKYaDpBMXAUgSQg3HyNhYeB9lpNfgpv6DQgkMVMg+ZAlLEpoz+CiQUoJ1kjmGTIT&#10;4Sqx9L8u9gmn92TAoHx8Lw3XgzwlED4JJhBksk8MvM65J1EwczfQ8nY9x7koQWSIXcL9ITcf4yz6&#10;HcrDe4g51NNvCxPIlbkF6T28GCShgNDjFmGEtLa+19dpa4LaVilZTxQB49QckgeBPb22sgQAIfTi&#10;rOBOsvYdkZl/EJl2v0sTu356/CQbSwism2p0jAeLILQHZUV8pW1bZjjrJl6nnYPbkfgdfI5+OOYa&#10;ir16Xdo+mn7HQo01BWIfallDf2MdkqLjKRKLNILlIrwg3BDTg/HRboATE0yI0rrFC8poQpiWDUEY&#10;K5g1bzohykSdQFvxOuIRmY/4G9DHlAURGeEztL7xgDlMjJGhNzgrEtYH5u6or7oAuB1HiOT1FOlz&#10;qc7za53bWqauI3yvtqGJ5Qnxi0gx7sc6ExbaBt48QTQMN6fpe88lB8HkqAifRBJJJJFEEkkkcWIh&#10;ZPecRIOgtW6OsYj4GNnQTSUn/a27B16IA5yQQoLYWHOSWx8gUsQPISApwRbJXENA0DPucIFUiSlS&#10;2yY9XpCelc09MRZaKjmJ5D6epQkiDqfEfhIZyDjlgQhjkg8h4PpmwRH4SDDIUAPpNJKiJK98k8tG&#10;s/h5l8lm/x7tbyWQJpgcUjKm1463vLQR8RUI1NrvE3r9ApfV4+zvugCkxKlB7DExRO9LUNxQMN5a&#10;6njDGoVrkaEkIRYmSq48C5NaRbdwDRsCa3/ajc8maDCaO5Xeg1gb9RF+xBKsrrAmoa8n/UBkxoMi&#10;8x93gtmke0VWKjGPyyUhUGfqHgprD32YQJGjf2t/IvRYDJPg9gl87mPwXvceUaDDMJfJiDbwroHl&#10;CeuXZUDSNS6SPioY5Eg+gglWH6103SGVM6SfeeKHYELZjvartg9uX8RK4drHtJP+jSiHeGticwAE&#10;x2XcEqvFb/cSLDTIVkUfth/ugmtP0DWY9vWECAQSmzcRtCcfacbY1T+8LGh+A6GE9dGbJ5QvFFjx&#10;4LJGORDEkoJJEkkkkUQSSSRxguK4EkyI2hv8OGmBGDHk886Sw2IHaF3ZfDZVokMGGy/dazzwyDtB&#10;XxEhIgGbcgJv4sJDAEQyhEB+MpWMH0MsfAT1xi2E7m7TM0AMIgQiDsQKdx6u4xcoi5H8fe76BKZE&#10;xCLGir0ZhGPGqbYRwhNEhxPqbXNEdi5UorVHLLAlIhkWHcQxCb1OrOCaOZ1dGXtf7rKnmOuVkhWI&#10;E3Xg9LrnRc6KhPLSVgg3xEDBeghLFVJGm2DiN8nS+1EGTzDxSGAwEJLIkEKZLVtIOOh1OM3O0blB&#10;WyYKHrE2F4l6xjxEEUFtzxYX6BR3OiOH+v3Deh1ihZDVCdEsVnB9+hNCfcxY078h21iAEYeIOc77&#10;FsBX2zkYWe203XQMMLdC5wnXzSEVcASiajAYc2fdqePqEtdWjCXKQoyNITdoHxEDJPDZ2sAYJNgq&#10;ZLp8s0jRYhfDhLgsNm60DX2xMAlci2fKishT2zrDOke7Qvg9IJjg5sY8Zv76DawNEWqw2mGd8YSG&#10;WEEdeRA/KSFChbajuXAxTyhrOMGEdtR25j1EJvo6iSSSSCKJJJJI4gREowomiCKkF16wYIGlAiRb&#10;DmmGX375ZVm0aJHyjtrI0wkOTNpH3KiE4y4nTLAZz1bSQjDTMV/TDXqEAkddMAsJJW+QTE4BowEk&#10;ilNqTlltY+wjdK9t4DSaIJUr/ufiMJjrAhvxwHMkMIsUJXola3RD7uNY4VqcbtN+tAPBGbueLdJl&#10;gv4bCxjIjD4w70eECCcC8BmsNSq3ObKAhQduRBAYy5QTYR3rg11P2wyCx/W9YJDkkqfsWBm10P4f&#10;+nlXB4giWYU4zT7jNpEzb3eiS0utI30QfLLuByCpuEN4bRkuWCXkGkEHC5lm2p+ITrSf9wBNta07&#10;naWfu0DrqeMzUTDBRMuMu0mo+0ooeB8LEwQh3GGsvEoQvWfGcelakeJVEQ/pj8HcNkaL9Puktl+G&#10;Kxtjj0wy7UeJ9L3KiU0mqOi49e7Px7x7Ej+nz5X6+RFODPCA5REBoTvp9aNdIwBWECNvcQIvfUdq&#10;YFLM5vbUMkTw07LpfZF3fqFjbo9VycYyLlfz/+HisdAXfggmXNcj+MzZzLbOeg4hxFxyPGghUrWt&#10;iI3EnPeAFVZTbTcC5tbmShkPiDfCesNY4rchXphopv2J+JkIgYe1y+aJtidlDmthog/i+zDeEO9D&#10;LXNsfAYNUvs7iSSSSCKJJJJI4vhDowom+/btk4kTJ8oDDzwg//znP00oQTR59dVXZcmSJSevYAI4&#10;JUccGXGri8Ux8FNKYJW8ZhcGPhAnINFs7oltEI7Q1wW+g3UCJ6oENvULbLCxrtiz1aW5nXivyCvf&#10;ENk8Q6RqhxKlfzrxBBeHSPbPnJxzso5LDoTcL0AyPHcmCBYElLSnCAwjv6wkU8k92SuG3+yECMSQ&#10;Y4gXhdepxSkvQgZEFwJGuyKeWGwBn8Y2bYrIRLwNCIoH+hxLAyOdWh8sSBhzlHW8ktpPPu5Sp5qr&#10;FURRSSHlRjDxk7xY+bQMkCYEk3CEkNc6jRQ5M+D+1V1JPG3c9xPa7oP1e9rHZHyi/YnrEEz6/QaW&#10;CGR+wXWjXsFE2415Umd5tP5H9rnnWEEWq6GfE2mrJJ/xjisM7TT+bpHO+jf9ZmKJlpe5sPwlF58D&#10;Kyf6krHQ7RyXTar/tToO8p01A6nFR33FWXZRl1hg7iJaf0QSBBTErEiuBYFepuUsIsB1YO7wPdb8&#10;8i0u5grrgB8uMAxnG4N6bYQErGmwxuqj4ytV2wIrCQSyrM7Ouo6Aq/S/B3PJ0TrWJEgwYU1kzTGX&#10;NR/GNvXxXMUQpv0EbclYQ+ThmfFf2zxBHCWOCYGug4Wbw/o9RDIsr0hrTQwj2jUpmiSRRBJJJJFE&#10;EschGlUwqampkblz58rw4cPlZz/7mfzmN78x8eSXv/ylXHXVVSdvlhwPmCxD+snCwKYzmPDGBd14&#10;QqLZpIZmzIgEEH2+5wkHx4gBMQKyQnpUSNLUX4m8/SORla84EmKET++x8wOReU8414ZICCYWFVhH&#10;EFiVVKt+AfGFetMOHnFi4w8hHPdtkYvvd49zfyAyRImsxQvJcJ8zKPFDBCPbB0SshRIuSBeEiNgy&#10;WHL4RQ4gLVg40MdYHZjKo7Dgj0qazNJISSf3pE7EKiG1dJtu+vnAeIOo8lnKB5HxM7uGd7pPdQlI&#10;WxsgeV3OdCLOxb/Ux69FLv2tE6SyO2rbDxdpO0ivEURkEwHqzlg1IlgP8aduJkiEW6eosPZJWlud&#10;44Wuf2KF1z8Ib20Hi5zzPZHzdP4gIuHKgZUWmV0QnnatFJn2gMiU+0Q2ztC+RwBSYHVAGt9xd7lx&#10;TKYV3LFI4Ru2/BECUo4IGK1LD5mRSOVrYklQO1uba/vj2sQa5ksMk8AcAbQDAcUL+rosNKRax4WI&#10;uE38PeIWsVS/wcB6ByGDdcaX8oQASzTGh405H37zWKu4FvPdb1cYroc1FXGb9mrf7y/XZ+1L5kIo&#10;GI+sMYilnnDDWoTr1dxHRd75qf4O6IPU5hun61jCus2ndTGJUw6eK/dh/Y1NPpKP5CP5SD4S98Cg&#10;4aQOnREGp2mFG63GZWVl8re//U26dOki559/vqSm6iYvALLkkDHneMGyZcvkwQcflHvuuUc6daoj&#10;rWM0oOlJVztJyQ+ke4IScIhRvIBEr58m8u6vnLn8Rb9wZDhSkFnl/T+KrJ0kMuYrIr0u1Q14nESV&#10;zCbEeZj/d+emgEASSg4od0prF/iQzBGRuAmw4V74tCPXvS8JvBgnyLoD4dzyvshlv3cCQ21AXNlM&#10;2td/6fNsF4uBmBz9r3GuFIv1dbKUnP9Dfd7msqf0u0pk1JcdeYsXkAzcGiDMWBAQcwaLAtK+vvYd&#10;l7nnMm0b+v8tfR93IFwniEERjE2z9PNKprFY4DrBLgnxAEL1/l+1HZ4TuVDL2euiwBsRgjTC72kf&#10;EFtn9FedRUwiMUeJ3NzHnCURqbibKfkMB07Et8zVsj0osu5tN56DwdzGqmf4rfG72TEvcF95936X&#10;dvvce1zMGkgoaa0n6rpBKvKjwofeGwGq79VOIGlDEOmAKIFAyefJvHPpAyIdhrrXY8UiHd8zHnJZ&#10;XEZqXSNdv6qVZDPelr8YeMEDP0eUVR8ZbUWu+rNIt7PtnZiBuwuxZJb+R/v0syKDrv9o7tGPxPrA&#10;QgtBirkTirItIq9/2xF/Uvv6EWPKA0IDbUiQYKx9hn/xIyEzVpAmnPIi+F6l6w3j0A9QVuJFLX1Z&#10;ZNUruo5vcuJS74tF+hD3qtexZd82X2Tar3UtyXXWk4xDxHAySSGWe+5/iDuF+vtHdiDcBknpHQdw&#10;7502bZrcfvvtkp+v8ySJUwIHDhyQ119/Xaqrq4+rvWOsOP2006SJrktHEIH8cuE9gdCsiTtkOIhF&#10;2ikG+p2zg0OHT71+d+Nef5p1zJ9qw96r+yGt+PGsRRw6dMj4+oQJEyQzM8rDshMYbkVqJGBBwg8b&#10;LjhPPvmk/Oc//7HHiy++eHLHMPHAisjJLETHO6n1A0w0O53V61nWmShPLSkPLho8cxIc7vQwGjDz&#10;S1aJrGCTvda9VluZOMGFZAebcNcF7zSYjbwfgJxS56oirX9z15Z1gdPcjqNEzrzTEUaCNrYdKDLg&#10;ky7jBxYbkGVOqSGTEGv65kOf+pq+wYqE9rQAjIEpDfEjSC3vQQq5J2OMfiUeQygQpygnp+jeabwf&#10;wBwfKwfIG20VLRi/xKmhTyC+iQbtRR9hWVRrWmEdFGRSmfs3kQ3TPj5WsRzD+gnXF2IUMabjcRlj&#10;/iB0cA3cqjy3DdqVgMmIdMekYddyYylDKmzcW4LnL8InfWGBeH3oZ6wjWLdMkI3i54RsOgiRFohY&#10;y8e8s2etK68RqJh288PaiWt6QV8h58HWPhD8tBxXnnBiCcCVjAftj7jiJ2g73B7pU8rmBwiejGUb&#10;goSfFiaIXAufE5mn437nEu0bXU8Iaj33cZclCteaYPD7gUsiY7dih35/tzsgWDvRrUW0Nw8TnWeJ&#10;rNHXCfqr3ZREEtGCs79JkyaZq3d6erqkpaWdsI+MDF1vmrWQdWUHZf+HTSXjBK9PNI/0wPPWyiOy&#10;rerICd+XUT+UiFYeOl3W7j4ozVumHG2PU+GRnpYqR05vJmtLD8o+aabjPvznTsYH/XxYOccarTvP&#10;x2u/Mx+bNm0q7733nuzZo/zmFEKjWphUVVXJCy+8YEFfUau8UwGElGHDhslFF11kHXM8ICEWJgAf&#10;7pe/IZKe507+/TgNhCAtfdGZOve5XGTsN6Mjq2xgl7/srEG6nC0y8ktKYpTwxwrMsJe8IDL1F45o&#10;IhSFA4SJlKIT7nEn1pGUecsckX99XqTbuSKf+KO+wHCujejWA1xHIAIrXnPtR3k4ke5/tTsdre/k&#10;l76cdr9zfyE9M9//3x363Z4u1S/BaSff66xAEFgsbkicwHLnze86snL+T0XaDXLtSxmwvln7tshV&#10;2i4IKq/pPQn2es7/fXyckRZ54g8dSb1E6xDqlhArypUozfy9yNZ5IhdoeTqNCbwRIYq1Td97wBEs&#10;AooSxyPG7jWw3NEvkOZwbjK4izFWz9W26HWx9nmY9Qchcvl/RV65zZHd0OsQcwXCX7FFpONo/buz&#10;i8XSVfudAKy1jf/agOC18Fklqo+5WEe4jyBwQYhnPaLt82udY6HCwpGA+47WAwsNb+xyWoc7HOSU&#10;Mdn9PEdsY8V7umYtfErkrG87y6lo1pkyXQtm/0Vk5atKqpVM0zeMyx7a7jQRa9CFP3fzL1xfRQrG&#10;DlYNaycHMvtcWP9cDsZebedJ2o5YTAy/SdtM1xpc2ywLTDyDUYEIOOvPLu7MGd9yQXzjdUWt2Cny&#10;1vd0vVkh8tl/uxg48YJllbTPr9/lshgdDd6sbxzW+dRuqJvfXcbpe9pX1GvVW/ob9JATSgpHOfGQ&#10;9Xqd9kOokEPfd9OxiJVlex23cfR30sLk1AQWJuzPvvKVr5jV8omOlTsr5XeTV8v4Hm3kupGF0iTe&#10;teYEQvXBw/K7iaulcv9B+X8X9ZZWqWEOeU5SQMleXrRdXpi7RW4e11XO6aXc4BQBdV+8dY/8Yco6&#10;Oa9vvnxqeMfAOyc/qPsHm8vkz1PXyRWD2ssVg9sF3jm+QDnh7g899JDccMMNUljoU9zNEwBx7ELj&#10;R8uWLc2k56tf/ao1/Kc+9Sl7XHPNNTJ06NCTP4YJ4FSRU1+CtFowUD+gm08IM8QulhgmkGtOXPme&#10;+adHaO1RG/idt9PGWsrBZpkTZmJcENCSNLeRBj/ENYFxsnOxbtAniexY7k69owVttWOByAwl9x88&#10;4cgucVEW/FNJ3d+cGAJpqAu4sSA04A5TtkGJ2h73sKxDSqItuKSSLIQZv6w46Buux0muWZgENlWc&#10;3HIqfjSGibYJWTMQaSB6oSALDdYcWJhwPb9wZL8jT4zxWAJamoVJoFyc7jNWYgHjixPybdrHa5Sw&#10;bZjhXC1om+BL0i8IKpS3tvFKm+/epO2p5Qn3GYJ4VilpZRysUdI473GR934jskTJK/WIFljaYWFz&#10;UNsS9wZPlGDtaK3EwKw09DPBwDoqUzcbCDSMBQ/meqLjgjnOmIjXAsGCS+u9CWgc7TpDgGvcUIjH&#10;Mvrr7nHOPe61/AFunJoFi/ZHPKBtLI6OPtNm0RAP2gfrOFJHk9VrvvYlotrKNz4SeeIBlmas1QgQ&#10;VrbA6/EANzLLkkMMkzjXbg+0A66FjOljCql/88+92hasl8wd+gthZNHTIsUr9HvabohfiGO8zmdC&#10;wTUYP8dYSiWRRHQ47SQSFTaXVsu8jWXy8oJtsmmXrhEK3FNW7qiQtcVV5qpzsqKkYp8R54nLdsr0&#10;Naw5bqldW1wpq3ZWyqGT1E0HMoobzirt4/fW7ZZnZm2SrWU19npZzQEj1OU1Pq3pxyk27a6WWet3&#10;y6sLt8n6XVVW930HDsmiLXtk826/ONLxifU6r+dsKJN/zdksO8r2Hq370m17ZNue46vurLUn03ob&#10;CRp1d4If1Jo1a2TOnDkyb948mT9/vj2wONmyZcvJ75IDcI+wAKuQWvejGDf4ZeFabJZjEUzYtELy&#10;IVUW6FCJWjyAKLfuKtKqk15br3kUWk5IDGk7IUgDrhMZebN+thuzMfCZOoC5PgQYIon7wVvfFXnz&#10;O7pRf84RzGjAKfSK13XFmqJ15ruMPX1UbBNZreQI14v6+ocYCKTsxSJg93pnhg55QHzCxcMzu8eC&#10;xy/BhGthFULA4ODTfUgygWhpo8P6oOyQT2LEhBMuEAhwfcFqgQwYfgFBwlxyAmJRtDBXIR2L1BHT&#10;/lgIIPvKPdqPWGgQx+Wt7zurHKyBtn/grg1Yb0ws0i/URV6ZF5Z9KngsB4H+x6WLMcy8xh0K0r3o&#10;eX1e6eZnNOAaENLTdCyRgtm7L1YSBBbudYmbrzj8Mp8oX5teLpMTbmHHzCXqlu6u4YcYgejCPXHJ&#10;4b7RgvKR8nj011ysF6xUWCtIhU39TNSJs4yUz5tv1q9RlJNMLnMeEdk6W9tL5wYWaEu1H7HeI06U&#10;CTGBz8YC6kYdbW1ApPNhA4JLDvVkTdPfWF/AbwgufuHEVoBAZ22rn8MiZ+Vruma+q+3DJk8biDWA&#10;ObFP19aPjf/AmCTTEpY70f5eJdHgYCO/f/9+C9wf+ti7d2+j7t0o24kOhJGtpTp3tC6LtpbL++t2&#10;6TL2oawpqpQfvrxU/jp1rZRVB363TkKUVO6XXVX7TRh5a+kOq2tRxV757cRV8ttJq2T7Hh/3KMcZ&#10;yvcdtPp1bpMqW5Q0v7lsh43paatK5Pv/XSLT14S4Pp4koI709/Y9+2z92LCrSmau2WV/z99UKve8&#10;vESem7tZ9h6Mcz9wHIK6E7Nla+lenedHZNn2cpmyqsheX7CpTO59eZn8e+5W2Xec1J1ynWpiCWjU&#10;nQkmlMuXL5fp06ebPxRmtKQVfvTRR004oVNOekBsOUHHwsEv/3g2KxBki2ESi4WJfp7vQXA5pfSD&#10;QLdWAtfvkyI5PXS2BSbah3qf7G4io74kcslvRM77oUiHkZETa4JuznhQifQuret+51ZCtoWZD4ms&#10;eiM6okVaY+JBQF6svQJl5G82+Zi31yfCQHowf8fShLSou9c5goFVB9dB1IAUQdD9EkyoN/3MfYLd&#10;RyDEFjMlMK5MbGA86FgLdTNhmhEEEysYCCCWKH6BukKaqHcsggmkGQsKylytGwUEmGiBqERQXiyF&#10;iJVA3xQvFVn8rHOHsGwtCk6+rV+07+uyMDGhYoiOaSV4fAdC7j2Owlu79Bpc5zT9NyftnLhHK0AS&#10;hJn+I5tWaPDYnELnMjfmmyI9zhMpPNPNM4JsEgSZeRwKLEyOCiY6JmIF9SVLDz+clukrhh9QvkLf&#10;MkeYNwjItBUC21ELkzjKCBCwEA0RgunXWpWwELB+IJQSc+MAcyLwPcbTtg8+irkRQ7WPgrqR/pkx&#10;ZWXzAZbdKxC/yK91hrbL6y1SMED/1rJ645s2op/y+jrXQ8YVgaYJQoxQaGNCHzYHamkoxk7X8U74&#10;Q9BN4rgHgVWJNffrX//aXJV/97vf2YMsh48//rhs27Yt8MkkYsG+A4dly+4a6dc2UwZ1aCXT1+6S&#10;eUoa/z5zg6zeWSnLdlTI8u0+/k4fR2Dbv1HJcmbLpnLt8I6ytqRKpip5fG3xDrO4ma8EcuGWPSet&#10;hU1Z9T4pqtgvVw1qJxf0yZOpK4vl7RU7jUAjmE1fUyLlNSenWFax76AJhWO6tZGhhdlmXUR/Pz93&#10;i6wrqZH31+/W9+s5uDxBUal131JWIyM6Z8vAjq1ksvb77HW75dk5m2Xp9nKZtX6XWd8k0XjQXUzj&#10;geAxX/7yl+Xhhx82fygeP/3pT+Xyyy8/dXyP2WBCYv20MLFTbd0ss0E1C5MYdvRsuiHQEF5OVuP9&#10;cUrRcvS5zGWOgcThejPsRpHzfyIy9jaXJYj4BUd94+sBxBl3BzbmZg2ioJ48iJOy6s2A+XiEoH7H&#10;EF4PvK4POzEL934QuDcuEGT3gJST4hUhgtN/4JEiCBdWMX4AQkS5uW6oObt3mr53jxOVrE8z9A39&#10;3DHdqf8w4S5gVYQbkV+bEXMZ0jJy79pOp+sC8yNFiTQn2FhZxGLtBIFb+T8nuHhjBBLHtYhrsWOJ&#10;618TsvQ1xmCd4o5+N18JIll7cvu4dobgQ/baDtO3a1tWGUtRiHgeIOv7ysQCyXISHwzuldvDxea4&#10;4iEXB+mSX7kYQASItboGQ/8NmaafLfhwDOXxgLhmfattZe0Veq8YwdBjvDTTPo+3jIB+9URFE2QC&#10;r9cHLDR2rT1WLAG0OeOagLqsMfHMFQQHMld5Fia+tCHl0f5lXUDo5beAv22Ni6OsWR1d/ByCXDNH&#10;aAfW8kJdy8koRapqQH8xn+q7FWXJ6iwyXH8HSNfecYRrhySOexBvrm/fvnLWWWfJuHHj5Oyzz7YH&#10;LtajR4+WrKwQYfcEAi4R1fsP6RCOY67EifK9B2R7+V7pkZ8u14/saCfP97+1UpZsLZfPji6UzJbN&#10;zG1h74E418YQYNlScyBOgTpO7D90WNYWVUub9OZycf8C6ZabLn+ask5eXrhNxvVsIx2zU2T2hlIl&#10;mP6WkwPavVp37t+YKKk8YNY1QwpbyWUD20oz3dc9MHGNrNxRKaO75Miy7ZWyucxfCxvqjvVCY1sw&#10;7K7cL1t0rA/umCVXDm4nRZX75FdvrpJ1JdXyiUFtpUbn5ZJtykd8BHXfr/VmLjXmIX1xxX4prT4g&#10;/Tu0ks/pHMfS5jcTV8nKokq5ekh77Rssbcp8XZeoL1Y9tGsjVv2EQW07+waF5wtFgNe2bdvaj+3q&#10;1avl4MEYzO9PNLDxZNPJpp6TRj9GLSQGMgOJi/XUEmKB+T+nsxBuEwziBXXTB645BDi86Oci/a7Q&#10;+kPiA4iYzOiiWbnTEZdQsGHn5Jf0wJGCVMAE6oRUHe0DfeZvXFuyuyohzg68XgcylKRCLCqLlIgv&#10;1fpo/2IhAYwUKbmGlJvQ4d0nDtDX1Jd+Jo5JMBBrGAO4GCGYIJY0gyxrIwe3s/1bH2ZVpJ8n1ke8&#10;p/oeELYYi5QvFgsTBBOEAsQmyCltFy32bHUWGh9jcFpnyobABqG2ftHy0kcISLWBtsNKA1HiovtE&#10;zrzLpUQlYOX5P3KWJxBhr3955kHWnJwIggeHgrGOaxxjtLa0vVhpYN2U18tZatiJfuC9UOA+w+ex&#10;XInGCisUxKah/ZgfWE/Vdr+ooRfyLEywjqJvYgVdQDmZbybaRUHIEZX4PJZwH0Ogsqzb8bQhdcOq&#10;jfFmcziORqSujPNl/xXZRPYmLRdpzN/9tcjqifqY5CzwCLZL9qpowW8CAYQJfIs1SW5fkTG3O8tA&#10;AuF6aeDTC5xbJZ+3343APDgGvKYPMooN/byLW8X64NsYSiKRaNGihQwaNMgEksGDB+uwPU0qKyul&#10;rKzM3HJOZHfq5TvK5XeTV8ny7brvCTt2E4+iin1SsfeQdMhOlXE9c6VHXrqsUsKMgHDjGV1kWKds&#10;LWeF7Cj3lzgTJ+L3k1fLhhJdkxqp7ogWa0sqJSethXTPz5Bze+eZgJCd1lxuPaurXNg3X1btrJDN&#10;Pp62QxwPHDos/5q7Wf4xc6Ps3d/w3IMyIFhtKKmW5k1Pl/zMFOmq/T6hd75sL98nnXPTlEh3kmZN&#10;TpMFm+uxdo4CXt1fXbRN/j5jo4l1DQ/3e1Ci/bxlT410ap0mIzvnSO+CdFmhfT2hT558YWwnmwcf&#10;bCyTap/7ZwHBVqesMQse26s1AnZU7JXSmgNSmJMqY7rlyMAOWbKqqFou6FcgX9Jx31Ffn7uhVNcF&#10;f/uHuf7wO2tkydY9gjtQErWjUQUTXHJmzZplbjg8MPF8/vnnZcmSJWZhcrxkyEko7AQdSw7dOOP+&#10;4sePFCQagoDPOZvWWMCJPgIBxBmfdImDFHggSCJuLVntXXBUb4MdC9hcYz3DSeoxoP10WCMOUP9I&#10;AcnEJByXoKOWEHodrAbI/ECGE7POqAcIEp7wQpBIygP5YxGmLyC89A2PeME1LV2qLnKQwVDLBu7r&#10;CSZk07E24XOB94+Bvkh7QuY5Oaev/Fg8IZTmkkNZvHaNBlonBCe+a4JJDO2GEIQI8rG5pf+mvsRI&#10;IXAwggnlZVwyL+sD7UmWmTOVNHJCzkk5GZBG3OIENs9aCjKMiNbnCpH8ftrUEVw7GFg6IFoiYNYm&#10;mEQKCDnzgjJYfJA4xAhz+dA2o33rEpiiBS45jBfmUDxxVhB7mYOb3xcp3eiEp+KVOraxoAp8pi4g&#10;5LYdJJLZzn3es9IABM/FdQ0BYt07ep9tsZWT9qMdba7q3IwHzA2s7t79lXM9ox23zhF5/48ik+7R&#10;xw9E3vy+vn+/yKYZTuyKFsxD2oNg21iEDPmsew5eyxmnZJjqMCrwOgtOSIPzT8Ygrlg2N5M4EcEe&#10;7plnnpFXXnlFfvvb38prr71m/y4vj+4UGIGFfR/u2Lj4PPXUU5aykutPnTpVnnjiCXPfbgghhvgB&#10;/1Di+PKiHeYa0xiAIBOroW2rlpKT3kI+PbJQvnNRb/nUiEJpk9FSCVVrOxFfvLXcCK9fWLRtj/x9&#10;5kZ5evYmO9FuDOyuxsLigBRktpTUZk3kzO5t5NsX9pKvju8qPQsyZKz+u+npp8ucDbt9rXvl3oPy&#10;1rKd8tj0DXaS3xg4cOiIrCyqkLZa96zUZtJE63le3zyr/w2jOsnorq1NRCCuhZ/CBmNp6qoSeeS9&#10;9TJrne6zGhh04+HDH8q2sr1y4PARaZuVIhkpzeXaYR3lO1r364Z3lC656TK8U7Zs2F0tGwJBkOMF&#10;92VJYc4/NmO9vLp4e4PHSGEE89i5R+f8gSPSTud8eovm8pmRHeXuC3vqc6F0apMuY7rmWABgv91y&#10;VhdVyrNzt+ic3yjV+xtnvTtR0KiCCUFf169fb0FeFy5cKIsXL5YdO3ZI//79Zfz48UfTDJ/UYNNo&#10;Ljm6uTeXHB9+ANg426k+J8kxCiacGFuwTYQcCIYPP56ckvNgsx0vOYDcF45xRJSYKF75aD4IdseR&#10;7j6RghP3TmOV9AbILn71nc9U8nuTi7GC735Ep7/6GQQwyDSWHzUlLrUv8VawXiD4K6TciL8PfW0W&#10;Jlp3O50OI5jwOiIVFjdYAoS6dNgvhj4gk2QC4XnjNJH5/9CVFJcnJZgQ9lg2qlzXrDa0jLEKJjQ5&#10;7YlVBGXjEW1Zcjq7tKa4mHkbLJ6wyClQQlzQX1dCnYcmmOiDNotGAKBeXhBYxgiWJ+O/LdJbSSPu&#10;RLhpDb9ZZNjndUzmBr4UISgnLlKIlmTIiUYErA2MA+pnWVTiFUywMNG+CbVuigvahqwPtCsxUmIp&#10;I+IFbnFzH3EphYlPhHvKrD+KLH/FtWl9oC9ZYwZe5yyDqCfrog1KfezS68/5qxMj5vzZue9Eu4HH&#10;5Yg1lnUhVnHboPclqCrBVs1NEWgZEQTpoyJ9rWipMrH5Iov/5dpl17roy8vnGTfMacY25Q4FY6vz&#10;WS6d/SAEldE6dlu790x0CjzI4tR+mL6n10nihASxTDZv3myuOW3atJFbbrnF0kzu2hUd6WIvOHPm&#10;TBNNcnJypHVrN14QSxBhSAKAELNunY7ZBILAi6VK1g/pMH93VbFsIfBqCKr2KaGv3Gem7ImAC3y5&#10;18rSLtvNrxFdcuT6UYWSr0QS9G2XKW1btZAZa3dpefU3ywcgPpRp3Zucfpq8tmSnLN3KGvnR+sBf&#10;5TX77X5+ChWhgDRzeaxrmjVpInla5+tGFMqorljqnia9CzKkZ0GazN1QJsXaD36hRolyzYHDsqt6&#10;v/xvyY5jrBio76HDh6VU36tMoAUGGVHWFFeZUJaZ0kx/gk6TAq0/ghlxPbJSm8uITq1lc+leWbIl&#10;gt+wCIFgUrXvkFk2TVxWpOPgozFF3REq91QfkD01B+Rwgsb9fm3fjburJTe9hbTRBxhcmC2fG91Z&#10;OuSkmXg0RP/N9g+LEH9cU7Rfda9AUOHqgx/KOytKLH7OMeNe60+f79Y2OUgKfb+h1z+gYw9rsSzt&#10;87wM3SsrBpprTiddA1JtK0JMl5QWzWTmut1y0Ee3MQuurI1KnCSs6zzQAsQJqtA+31W5X9cjfrcT&#10;N+9PBDSaYHJYBx6Lwbnnniu33nqrfOELX5ArrrhCLrnkErn44oulc2clOacC2FwSO4LTUCMwPixG&#10;nmBiwR1jFJ3MVShbJ4hu5s0lx4cJCnEnFgMm2/FYlwA4S9dxuop8wYkZCChswrMKHWHte0X094CM&#10;thvoSC0m5WO+IXKGbvoh2xD++sBagmUGhMXiZej0ItXmB38Xmf6AS6mJRYy5qSB0xLv4aH09CxMj&#10;+XrtYEA4EU1MMMHCRMdDOAsFroHJ/pLndTeo5d25yBHLd37mTqvnPOrIVrTEFcEIdwjGNJY3sY5F&#10;+hHChdBE+0Zr7YR4NejTIj0vdHONdic+RofhziqkjZJhYOKO3oMT72itQIKB0EjGpzPudMEwM9uL&#10;9L5MSXcXNyaiAXW2OBlaZ07u/YjxYGmFdd3BBZB1J1YQDJpxTPtGIzDVB/rHE0xiDfrKWrryTd1Z&#10;PaM7ghXarzoOsajZNNPNx60LAh+sB1ntRIZ8XuSsu/T5c7rWDHHlooyIHbgFkjlnwdMiK151gl40&#10;MJHcmx9xjDmWkipdc3Av43rssDww5hBOvAfznXYgjTrjK1pQZuaKN47CAZGzxwUi4+4WGf9dXZN1&#10;/uXpOo2IjWsZa/aQz+gafrZbu5I4IcEeLi0tTfLy8iQlJcUEj9LSUsugEw0gJViTIMCwN+zUqZM9&#10;v//++zJs2DD5xje+Ia1atZIPPvjAxJVwOD00hlcMOHjoiJHGoR2zlUSIvL2y+Cgx27Fnrzw7e6Pc&#10;/txCue3ZBUbuEgFOuIln0DqjubROdcTRXNaD6peTpsS5c2tZtq1clmyvsPaLF1ST+Bnn9MqV1unN&#10;5fn5W+RgoO4llfvkuTmb5CtPzZfvv7TErEASBUSqpqefJoU5KUeXsaZNTrc24NGsaRMZ3aW1bCyt&#10;loWbdW/qQ90BcRzQAsb3zJVFW8rlvdUl1q4IJQu3llk8iZv+Plf+PnOTiVmJQEnVASnfe0jaZ6dI&#10;ajO3tlrfa/1Px6pRgatGy2anWwBUv2KOIBR9qP+N7tzKYmYsCFgu7T94yMSJh95eLTf/Y47c/8bK&#10;hPX9gYNHtE/3SgetO+ObeiOSUHcPxK9pn91SZm8sVaLvj1h28PCHUly5X0Z1zrbx9vaqEq33Eav/&#10;Vp3jz87eZPP9W/9aIOuKEVP8B3N+R/k+q1uOzj3qznoWXPfCNqnSKz/NYhf5mSWqSOveOy9DWjZp&#10;Ku+sKNb11dV9064qeXrWRvmm1v2u5xfKxhKtOw10CiP+X5gYQGfs3LlTli1bZoFfu3fvrj9KR+Td&#10;d9810863335bioqKAp8+ycH4g3DwB5v8ePz1PUBiyAoBOY6VYJmrAoKJ/jBAAuIhVgBSTxwNTqVJ&#10;HenHJpnNNyRmwj3OnQZRp/elImO/riS4R+BDUQLCTDkzO4i0H+FOUSMlz7QR5AnLDAKN0rcQ3b16&#10;vQ1TlFC9pn+XaTn1HvRRvOIYv9kHAtdpphur0A2jmfnr6wgmXgyTj4lIWsjybY5E7lyo19I6QFAp&#10;Z7HWZfnLIrMeFpn9V3ciHQ24DqSSciFCxEoIGYsEMKV/sZSJdo5AGMlqM+h6HRe93ViEtPW/1pE6&#10;m38KyzikfUO7xUNeAf2BQMI4YnMVyfyhP6kbcTvMqof20/6tUlIOOW3p00k8fYH1ngmr0RGbY3AI&#10;4qzXoP3oI9+gY5L1AYuLWC1MsLbYMssJlmb5o2OAH3sEYFI7Y2nBXI8E2Yiw1zhxrd3gwNjQzuKa&#10;CEU8GJe4/lRoX0UK1lYv0LcJmXGMOdYa1vpI1nvKzTpcrm0T9bquZUaMN2s5HZNmcVML6D8EJ1wa&#10;R37ZCSejbxM5Qx/n/MCJ3aSVTuKEBWIJB1xdu3a1w66JEydKjx49LK5JNIAcDBkyxCyLccUhAcDs&#10;2bPtbw7PsDrJzc2VkpKSYwQT9o0INFi5bNq0yVIaxwPcAXaW75ehShwvH9hOnpm92Yjpfa8vl889&#10;PluJ4xqbt+t3V8mKBGWpgbxC4Dpmp0pmSm1C9GkyrLCV/WQs2rzHCF684ASZU/S+bbPkljO6yJz1&#10;pfLvuVvksenr5ea/z5XfTV4jp+saOndjmawMOon2E7ikQBzTWjQxK4va0L99lrROayFkjPEr+GuN&#10;tuG+w4e139tKp5wUeW7eFnl18Ta5418L5bZnFshby4qUVJ4uM9eVJCzOx7ayGmmia3nn1um1ctOC&#10;rJbSPS9diXOpCVl+AOFlv7b9lYM7SNc26fLiB1vlpQVa9+cWyO3/WiCvLS6yvifgqt9xczwQs2en&#10;Xrt9DuM+/O9KZmoz6ad9v710n6wr9kewRKyo2HtQxnRtLef2yZNXF2yXqauK5VdvrJQb/zFX/jBl&#10;nf28Ipas3Kl7M5t1/oI5X6RzD3ec7NSP/4YjoKQ0ayrDC7NNTF1k1l/xAR7OA5G0T7tMuWJwgczU&#10;tW7y8h1y/xsr5Ev/nCt/fnedbl+PmNsO7n+nOnTn1PCgk1asWGHxS7xAYW+99ZasXLlSsrOzzT2H&#10;H0tOGE4JGIHRHwcTTOIgMB48CxML7hjBBjoczFWIDXGgXFgKxAM26ARhbaLXszSxPhAsVrF0Jb69&#10;LnTxIYi7giUCJBVSEC0gMFjAEDiR03z866MBJ7e7VouUbQgQEQqoD9qSPtmt72EtAAE0y5B4x7eW&#10;94iOFwSApgghIXU2CxMEE70nAgjElrF2DPQaJVouLEisPF6ZA9eCYFLm1W/oL8bb+u8ofiyoJ+MG&#10;dycIcG07gPrAWDFXFq2ntV8M7QZ5w7IpRduA/iCQJ65wwRY3nmCCqBSvYAK4BuORNsQ1qy4gemGt&#10;sG6KyAf/FJn/d5FVuEStcK5SuNHEa5XlgTUBiwb627LQBF6PFl4wVcYVooFfsBgmjF1dK+weMWxO&#10;92u9LD02lQsed/o3oiDzIdK1lnHLPMI6iXqGzgEb1/qarZPRnEDpd1gXuRzzMnCCGBv0u8QWKRjo&#10;+pY5wrpgj5DyckPGQKrWJ1pXKsQ/cyPStjPXrgh+X5j/ZNDprev0iC+67GhYeyGmxLomJHFcALfp&#10;3r17W8ySbt26ybe+9S0588wzA+9GDq7D92644Qa54447pFevXuaqjZASHLck1IoEq5QpU6ZYOmNS&#10;HG/YsEGHVOxjiuw4pDZtp6T0soEFkt6iqZ2uIhKM6dJGfvupIfL7Tw+xgJRTV5ckxNKgSu9PtgyC&#10;P6bp/WsDxLl32wwjM6QkjReVSli5Tm5GS7OyGNSxlfz6zVXyHyXPEPT7PjFA/vy54QFXICw9/UfV&#10;/oMW+LODkeba1xbcFkZ1yZYPNpfJZp/SzBLDZP+BI9JPyeOVQ9oZQf7lG6uktOagXDu8g/z9iyPk&#10;9vN6yJ6aQwkTy7bu2SfNmzSRrm2C9iUhSNExQbrpKh2ra32yeKg+cMiEA8QIxv3ybXvkN2+tkipt&#10;j0+PKJRHvzBMfnplf2nW9HRZv6s6qm1gpNhZsc+2Qd3bKO8IA8/ipFd+hv6CfSirdNzjShIvaMcD&#10;hz6U1ukt5IK++ZKW0lTufWVjj0fbAAD/9ElEQVSZzN6w22LG/Oa6gfLHzw2VIR2zTURMRGyf0qp9&#10;ZuFUaO43ta9fPQsypEmT0yyluB/ZnKh7uY77Nhkt5OL+bSWludb91eUya0OpjOrWRh64dpD88TND&#10;pUdehsU3SpQ71omCGFhl/DBVq6TEfuw4ocCaZO3atXLhhRfKTTfdZD/A+KqeEllyAMSAzScb7lgC&#10;8R0DXckwPzdTeV10YxUmmLNsvAnoCAmgbPEAAoNggrsC5tp+bZS9y3AKTDDZ0vXOIiYWIHLYCbFe&#10;FOuVkM1ZvWDxtjgYupB9rHr6AgKCnXQjoGgfYWkSD/jVwsIEUtRcx1AoyWdcQVawUDATeu1LiNIx&#10;P3b6j8M65uwUP7TQ/Fsf9BVtCnmPpm25plmY6BiMx6IIUoZFCJtTBJOoT8UDQKSiHUhfTbkqCNQZ&#10;dK2D2h+8j/gUqVVRXTDBBNFNy41bG/0UDiaWbBdZ9KzIOz917lvvPSjytv79/sMi2z7Q72u9iS1T&#10;tFzrH+e4oVyIqdwXC4dYhTuLYcI6o9fyQ2A6Ch1vBHzFLYc2o6+iBeuMl1Y5eHfH34i2iGcmMkYB&#10;xjBjh7KFXpMyI45x30hB3by4VQh38Yw5ioBFYL9PiHQ735UFkQchht8A+phyWln1Pnn9XEDbaOOm&#10;mAjKmNGymwVjhIKLNo+tPfye8Ij0e0kc18Dag0D9v/vd7+TJJ5+U5557Tl566aWoLYS5Dt/BooRn&#10;LJAJ/E8sEyyRiWGCBUn79u2PiW3XsmVL+cQnPmGBYn//+99bqmP2l7GiUgkElhZkaOmhxOyuC3rJ&#10;Dy7rI7+9brD86Ip+FkcivWVzGaDE8oNNZUqe9ffCZ+ASRLYUYnjURZ6yUpobucc8v6Qy/nIQaJWY&#10;BVi1kJHmK2d3k/93cW+5/5qB8ourB8iEPvl28n9h3wKZscY/d5BgEEcDsahL69rFIpqkRbPTjcw2&#10;bdLEtwCtuJq0aHq6Bdk9s3uufP+yfvJj7fPfKmm8bUJPKWydZkJOSvMmJtT4CcYsfb69rMaCvWJp&#10;EA7UHV29T9tMc1tZur3cxmu8QKRqqhdHNCCo7l0X9pafXNVffnPNIPnaOd2t7oXaJ7jEzN2w2/cs&#10;NWD7nhoTA0ilXRc6aR8Qy2V9SZXFXokX1TrmiJ9CuzPn7zyvh/zg0j7ywHWD5IeX9ZWx3XKlZbOm&#10;luZ5zkbSWftf9+LKA2bBQyacukD/9G2bYWIeMWXiBfFLqHuOtif9e8d53bXu/QJ1Z73LteC7pPNe&#10;sq3CYticymgUwQRwUoAgggklP4Y846uKhQm+qogp8fzwnVCwjWSWEyYQOuIBTQbpgxzahjZGwQRA&#10;ECAAECPiHcQDYhFU6yYKAkldbQftI8hmQ6rL0jVK6mM0VzPBZKu2m9ab089ogZUQog31s6Hrjd/A&#10;M2llszvr9XVRtJPzeBdeva5nqQK5DLWqgTBB7hA5GAcQlY+RMv0OaZ4hgrUReuDVp44N3MfgkSsT&#10;TKIkp8GAXDFuuDXxYTbOcFlPorU8YBxz8t66u2ubiu2uHzwctTDRtvRDAKCtceliQ0Omotral3qQ&#10;1QTLkh0LnTUKVkHE3sCyp0zrSuYirE7e/5MTTerqq3qhfY5VCOurkd/A+IwWxDBBMDFLgzjWmVBQ&#10;HMaZWdToc3AfRQoENgKPko2LC1JHxiPzAPcs4hKRGSkaUM/2w50VB2u2iW1cW59wLel2jkhmW/to&#10;RDgqmChMMInj55i5gfULcXnG3+2yNg27yQUb7vdJLZeWj7qzpncao69/0cXXifae/Lbs1/5gXQkX&#10;8DWJUwpVVVVmKUz8OSxD7rzzTrnxxhulXbvofj+JeTJt2jTLkvP4449b2mLi251zzjkmlDzyyCMm&#10;lAwfPlyn7bHzlr2k94gXuHdgNUIMD9agc/vmy2UD20vnNmlKzj/67euthBX3nXkbfSbO+thattdi&#10;VLRrVc/80vL11XJAMtfuinN/poA8fagLCVY1XLtP2yz51MhC6d++lRFGD2O7tZGyfQdk0nIOl/wF&#10;xB0LG9LKNguK33As6ActX7tM6ZmXZjE2/CKPxI9oomsiJPHCfgVyft8CF2g3sO/BXQJ3nSVby+10&#10;3k+U1zjrms5tUqVl8/BikVf3jkpuO7dOkfUQZ/1erGC88SBDS0ZKMxt3GS2by6UD28m5ffIlLwvh&#10;xt2TMUCwYVzUcJvyC/A8RB8b901Pl+65+jtbBxDzeualWyYpPwg8/YhYRd82b9pEzuyRJ5cNai9d&#10;tRzEy/HQv32mVB84bC5wfnFTroMF3U6tC3F7GPd1IU3HBbGLqPsO7bN4sbvygBw+9KHWvYWk6Po6&#10;uluuXD64nat70Pwj4CwWaPM26T5WwYjwpwVOLMT/CxMD+GHjB5WThL///e/y8ssv27+7dOkiFRUV&#10;9npqaqovP4AnBCBvnP5jhUHskXjAJtxOfnVjyylyJCbTtQELBTKLQFjitTBBDCIQKnEYTDDxGZyo&#10;QoRLN+h9YjQXhQBhdQCpwK0nWtCPbQe7QIYEzEUQgYATlyILk/RLRfKVpHDCTZvGainhgUUbkk+f&#10;m2ASQgC5D6fovA+5od354Xe//Q6serRb/6sduae8Zm0StBxC+CF0ECzGQ6Qwlw8l1R5RixWIbbvX&#10;icVi2TxbZMpPRSb+wAXZjGZcIkYyLxCI6F/iXHBNr660JVY/flmY4O7gCSbcp7Yf2f3lItvmO1cu&#10;6x9d9zwia6Rcv893cdlBQFkzWSzGSazgHvSnt1Zw/VgA2ac9sTCJVnyoC4xPyojIxjN9HO0GBeu6&#10;nhfrL/2NusPq5gg+YmWfK0VGf1Xn6cDAB6MAwl27oSIjbnZzuRVBfHVst+qor90q0levTbtGCupk&#10;1jP6bEFf4/y9o90QbdtTxltExn9HZNxdLl7I2f/nUlpTZrLX0A5kduI70YDfJ+LKIGbFI4ImcVKg&#10;efPm0q9fP7P84NGhQwdp27atCR7RgICxI0eOlFGjRsmECRPktttus/0gr33+85+Xiy66yIQYrl0b&#10;/CAxmKezGrZJq7v8nIJnpTSVd1e5wKB+4dChw7KptMaIUfv6BBMFogZEb9WOKiNe8YDsMKxFJpjU&#10;gc5K6tplpcjLC7YZ0fQLGJBu2V0jZOnB3aguYHmT3qKZpRzeokQbS4t4sav6gFltNAsSxkKR0qyJ&#10;xU9ZXVwpq3b665ZTvu+glaFbbvoxAX7DIUPrThYVYt3EFQBUxy5BjXGHaZWCYBD+vrYt0QfuMASl&#10;XbmjQkeKf+MeV7hN2o/ts1MlrWUd408LgZjUv12mxZGh3PGCzEfUJCe17kOfLm3SbU6+sXSnr3Oe&#10;7EwEkM7W9s/LrH3cM+YJ/Nu7IFPboMkxGW1iBXP+oK4b2Wla9zr2Au1zWkpuZnN5fYnuQak6g8HH&#10;NjhREOcOLTbQ8fzIjhgxwkwvCfx65ZVXStOmTc3qhABfgwYNsn/XBj8HbKMDf/2UTCUgSgw4tY0H&#10;kHDvRNbSCtf941cnILn47UOMYiEtwSBmAG4JCBuIQ1Hv1OsBggCnyZS1fGvgxSgBYSYAKuIDliLR&#10;gkWEMuCjP/JLIt3Pc2lJ+1wucua3RPpf5Vx96BOIKveLB2bBwXjRfglnFcG4slNgfd9zr6KMwSBe&#10;BC5SnEaPvV2k2wVKLLUOEEEINd/FyogsL8QdiKbbEIoYi5x8xyqYcI0ts0UWPad9s0nHoY6jnYtF&#10;lv/Xua2sn+Y+Ux8Yu7Q5BBUrAIICV+1yIp630cTSgwdlpczxAhEhLce1MRYmtZUT0QEBxNo7FEEN&#10;zp/E2ClZ7sodKxgnXqBbhMxYYsIA1gTGkwmzPrRXMBCMzOpCr2+xSKLcmPO97I5u7nUcpf3dS2TM&#10;N0XOu1fZzrnax3VvyGsF63Tvi/Q6PxY5624nQmToeEIoNTcn7etIQX8jkgPmqR8inQfqh9UY621O&#10;oUjfS+Vohh9indi6EAMYq6yxrCdcK4lTGpD0SZMmmahx2WWXWQDYm2++2dxoogGHY2TGIT3x6NGj&#10;LUUxwJqkZ8+eMnbsWCkoKEj4IRpuAalKio1A1IoPJS+9pfTOz5SVRRVmFeAXIMwbd1VLWyVmOel1&#10;EzjAaXun1qmyYXeN7K7S3644QOpQkF4XYVXgCjS2W2tZsbNK1hRFcWBRD0iVul6JI644xFGJBAMs&#10;Y0wTmbl2t6XkjQelVco9UptbnIxw8AgrIhXWRat2+Fd3sFvJK+4huJyEbtOC4ZUD6yJcqBBueI4V&#10;fHdnxX4TAFvUc/DRMz9d2iqpxzXl4MHY7xmKspqDskHHPe4mdYFm4dElN82yCK3eWRlz3c26Qx+4&#10;wKW1aFbvuCfOB0Lpip3lUuyjhQ0pjVcVVWmd0qWFjuX6gOsM8Y0Wh6T9jgWkR0fzrE8sQkxDLFut&#10;5SQwsQ6/qKjAyYJGEUwAogi+p9/73vfkrrvuMnccgDvOpZdeaicNoaaXweCHevv27fL666+buSY/&#10;2vi/AkQXfrCfeuopM+8k+w7vMUFw9eE9cvrzPfL8e+81Gjj95PQfMoeJezwwwUSvg8l4C4hfHF3M&#10;CaLnkoPYAUGnnXi2oIL6mUiaDaJoBE8/TFwBNvOJmG2tOjiBZ/cavWcMmwfIPak5OTGHVMQCxJC2&#10;A1w64ovvE7nolyIX6vOQz7prQsbpG7MCitPChGwBuORAVrEmCf2VhdDQh/QRJ+7hhCq+AznFpYCT&#10;94u1vBN+KDLqS078wUJp+C0iZ97hUi1HA8YJY5o2iTVgaU25c8HZtsDNDUgl7UeZSX+8brJ+JgKL&#10;IsYrBJ+xmI5g0l2/t0ukMkgwwZXLE1V4EIsmnnWBtmU8YmFjmaZq2VgjDDA2sOiqE4G+ow6RiES1&#10;wQQTHeMQdtaKWOpoYl2VllnLHo/1UF0wwUT7GQujaISIcCDoaKexOqa7uPETD1ivW+vcIK05cwSr&#10;trmPuNgzq153a0gkbWoWPtr+9Ctii2dVlAhQZ9wMCUBM6uGw4lwEYA4yZuibesdrEic7iCFy7733&#10;yv3332/uON/5znfky1/+slmanGggiOKm3TXmjgMJrx0uve2EPnmWktPP9MLby/ZZWl1cDk6PcD2A&#10;OCP04NIQD3BJwYIitR4LE1yAzurRRvZZylm35/YDZTUHZGNJteRltpDsegich/zMFOmVl2GuAgRM&#10;jQectmOtU4uRxVF0U7JOJpllOyp8iaEB9+Bh6ZSV8xA/JxIUZKVKbnoLWbq9wiw0YsUh/W0trtgr&#10;mS2bWQyXulCQlaJ1T7WgoxX74hPoDPxO6mOTzqFy7f9eBXULJh6w9GijdV+hfbA/jlg6ZJdCLMps&#10;2fQYt7NQmEilj/Hd25jb3hqfgu0ChMq1JVXSPa/+PTLlII5Q99x0nfP7ZbOuV7HAG3MItGnNm9Rp&#10;1cM9cVUa1TnHAmIv1r63nWiCxevjEY1aY9xucMUhXZwnjuCnShwT3qsLdDaBY5cvXy6TJ082wYT0&#10;cmDNmjUmlpCzH//XV199VWbOnCn79u2z4LIvvPCCLFq0yGKnELBs+vTpJqQ0GiC7nksOhC0eIBSw&#10;oYUsYykRDyDibIxxq8BlAHeI7UtENiiB3UQcCSUKvFcfN4Ao4v7ABpvsM36epAYD0pmaK1KyRtsg&#10;yh9PFm5ceRBNiIeCNUas0AXGhKb8/iIdRzpy5Z3G8gzhwjIk3qCvfJ8TX3O9CUMC2XCZtYS2NyfC&#10;jDHKFg68jqiS30dkwCdFxv8/JYQT3BjCxSg3mjTN2pYEUK0scf1OmlyC6e7FiiICIhmMA+V6nR1a&#10;V/ozaLmibpB2LIL2RmCaiJAI8WZMI9q16qzf19cItrpX+x2iu+IV/YyWceVrInOUAJM5KF5Ri5N8&#10;xFDuXZsbDdmoOo52FgBHY4HQTqEPJbm4C+FShOVArKCvIej0BeM9FvLMuEOAaqHliTZwaESgjAgm&#10;OnZZz6z+MQCrPcQqLEMY336Ba26aqbud1Tp+doms1vFDgN6p9+k4+p++VlZ/kRG9qBtTkvmZqHUR&#10;cG0yiuEmxpiP1R2QNNSMZXPJSQompzqwAi4sLLR9Fvsw9lRky8nKisJ18zgBqT3JuELQTwhCndA1&#10;dHSX1mY8uHxbLet6lCB2ysbdVeaaQfDJSNGjIF32a9nXFFfK4Wh/XwPYd+iwlFUflFbEsag1dshH&#10;wG0EK5O5G8kaEr9oABAMtitxR4xoUV/7B0AA1mGdW1nfLYwxECtcguwfEHbEsqZ11B/yiNtEn7YZ&#10;JhrgwuUHEC226NhLb9FEMuqxdPCAFRSWBmuLquJyy6msOWjBjlulN1MeVnfdeZzdK9/qvVn7K14w&#10;Wg9q3edvLLO2R5CpD1oKi7lBANrNu/fGleaYcU+a3qwWCCb1j7nR3XLMuof0yvGCcXcIS6WiSmmu&#10;7d4pJ/L9CZY4e7QP4nFFIx4LKYUJdkvsmPrQp12Wuawt0/WOOV//N04+nLB1xjST/PwEGxszZowJ&#10;LVidkIp43rx55upz7bXXmnkoppzz58+3H3NEFNIYX3XVVfL1r3/d3kNMKS6u28Q9oaagEA5iQ9jJ&#10;NotQjOQAQKIhQfEKJsSfgIxCCIi/AKGc/EORid91z5PuFXlXycHatx15qAuIKuW6STcBpg7SHi8w&#10;jU9vI5a+l+CtxKyIdAOBBQIxIiCl5o6ToDIiGtE3liUnih9b+2XR+mAVQX9AtnAfQSCDuIQLummC&#10;iRIb3uNhxFYvVF+TMNZx0yFmCdfetSbwRoRADNpKENMnRHYsFilZKTLrLyILn9Z+2RH4UITw4p/Y&#10;aVtwwfkbUg1xi4Cw09YQfNyUsK7IIMVwjkjZet3xvqJj+X6R9VPd53YsEJmt5UU0QRSMcRNqoK+5&#10;D/O6NsEEKx6LO3GTCyrKvM1oJ5LTXcvrWR7oA8Grwwhn2ZCq14wVXA/BRHTMQ9hjcckxwUSJM0Q/&#10;XouNcGCNMBFBn7FkiaUP+A71I0YMbcf1/ABFQZRd+l83tu01fRHri51LRJa9qK/rGlRf9iGEZNZG&#10;5qaN8cDriQD3IDMQ1l6sxdEGTPZgMUy0TRk/CLVJnNLgoOmhhx6SuXPn2uHX+++/Lz//+c9lx44o&#10;1/njAGT+gAS2TmtR70k7U5WT3rO658rEZTuVuOkaFSdqDhySZUqAyI5TXwyPYOSmt7TsGmSLqYkx&#10;ewmBVrHwaGWBL+uuOyBLyaUD2plbwMx1xHEJvBEjII9bympMtOnWJs1IaX2AvHPqTyyPtq1aWvBX&#10;UgPHAmKBIDbhesB168MZ2u+kQJ62qtjKHi8OHjpi5J/YNXWlkvZgP49NTrM0wHv2HZCVcbjlFFfu&#10;s/7DHSkSjO+dZ2V8ffFOOaTldj+IsWOvjvsFW/ZI26xUnXsRlIHu0UfPgnTZrWN2XbH+HsVYBu5N&#10;32ekNpOUZvWPe4IBn9MzV97Rfl/tQwwbXLsWa92J3dJOH5Gia266ztPTZOnWchs7sQCrJDJStdK6&#10;R+IKlJ/ZUuueJwt0zjNXI9BVTzqcsFVGwOAUA79XUs95ggbR1hFGEEIGDhxopqEED6upqbHXt23b&#10;Zu/hF0vauv79+0t5eblZqwQD8aWyslJ27dplj927d9trCQGrn8UU0EmP+BDPfTg5ZENrxDwOwYRT&#10;+9Vviax6Qxt1j/6iFikJniuy8T2R7R+IbJunRPMlkXmPubSntbnA1JSJbHrfZf/AVH2bXgMSbSfb&#10;gc/4Bp30nKRC8Oc9rgT9WXevSDIPQW6qdJPHL0dWx8CLCYD1i/4oQK4iJS2IIwhXS5WIzfqbknkl&#10;8iv/J7J7raubWZGE+ZGFKOKuAkEmtfDqiQHXlggVeYJkcu0iJYGRdhbWCpRr7hNKHJVQkvEFVxdS&#10;4s75i7PioO8jBWJDwQD9pQqIWOYKpmWhOAhk7YaLpDp/9zphFiaVbk5QJ6xMMvWaJasC2Wl0nGCx&#10;4rHWfaUuwOrWOdpeSmxjBWII4gZ1tlgcYcD8JyVst/FODMnq4AKIjvuOyOBPi3Q5W18/R2Tgp0RG&#10;3irSYaQTkmKGjgcyvtCGJphQ7yhhsSy0PSHOnvWUr9A2QQxj7FqGrhjWRMYi1k3UsUUr7XefBBPG&#10;Uuk6J7YFt50JWzo+Cd7L+/W5BVoQYgRPHY8JsdIJAlZmGXk6brSvsNiKdA0IBRYmjOWkS04SCvZI&#10;ZDj86U9/Kt/4xjdMLCEmHZa/jYXACh41yDZCHJA26ZGR5uZKMj4zptBO53/x+gojnvGAdKXLdlRa&#10;nAjL0hMhcCPBTWTZjnKLBRELKvcdlrK9AZeUCAQTMKJLtvRtlyW/n7xWyWM9h2b1gJN+YrcQcLZ9&#10;dnTrNBYfoztn2/chcrGArC/0eHpK/cQRjOqSI+N7tpGHp6yVGWuO5Q6xoELHULGOvex0Je7NIykD&#10;pXUpeLFOWLG9MmZLHwKncjWCjtYH5gWixmdHdZRXF2+T5+Zt4VX3Zoyg7YkD1LVNmmS0jHxfg2hw&#10;SLkSFhoHD0W4Pw0B7jV79h6QrJRm9QqFnkD32VGd5LDe7uevrbA00PEAgW9NSY0UZqdIm0jEogBa&#10;pTY1wWjh1nLZVRXbuoNgQrsjktYXu4a60z4XDSiwdeqNJTtsvMXX8yceIlsZj2Og7vLwfuAQTBBH&#10;cOnBvxYQsR2xo7q62n7ced2L4k50dt7je8Hgc1iq4LLz9NNPm1sPm4NIfkhjAubibEAx5Y6FwHjw&#10;XHLYGMdqMo1gQ+DUDVPd5h/iQb0hBMEPTs0RT7bM0nKHIYO8RiaT9/+gq6ISda6JiDHj9/odJaLx&#10;1DMU1Hml3ouAmBB0goRO/7XIe79T0jtP71XPj8lRCxNdCRMpmHjkiLaDdNbnDoE4ULJCZM5fRabd&#10;70SHOX8SmfpLkQVPuTLTz6HBfSFjK5Xwr5+i19C6VegP25y/6TW0TQiiGolVgQkmSlqLV2pZI9yI&#10;cd/t2tebpn8kENjY0XrsVoK5+k1n/RMpaK/OZ4r0/6RYgE0EFMgfZJosKN0mOPJWH7C8ojwIJhB8&#10;LJEQTEjZS/sS2+EYaJmZixDfeNzkmNOehUltgglgWcFSA+GLzxOotN+VImfeJTLh+/r4nsgZd4h0&#10;1/pi/RMP6A/aDNEF4S6W4MNYGphgwnUSIJjQHl5cDyxZmAfRAmGDtYDvpmqbYV3kC/R6JtzVMndZ&#10;P1nb6iszogXrtbVh/aeKcYE+J3MXwpwF4I7NfN3KjMUP60LSJeeUB3spMuW89NJLZl1CxkOsTurK&#10;ZhMtSF2Mu8+f/vQniz1H7LrawCn7QdhMDIC4NdF5kpsROXHp3y5Lbj2riyzeVi7/nLnRrERiBTFI&#10;KmoOSu/8jDrjKYSC02EvzfG6GGMrQILKqg+ZYNK8jiwxwWid3lJuPqOLWVo8+t4GqVDiGSuq9x2W&#10;DbtqTPjJzYx8nWY/TvrTQYXZ1vfUP5afip24dXx4mmS2qJ+wc0/cN744trPka1kfnLxa+y4+4lxc&#10;sc9icbTNSjEBJFLkZxB8OEM2WAyQ2MSyogr9/dc60feR4rJB7WR8z1x5+O3V8sGmGH9LAlgbGLNk&#10;H4qGX+Vp3Yn1QxwTRI9YsKvSfc9ZttR/b8rXXdv76+O7mQvco9M3xBU/ZtuevVJz8JD0a5ep29rI&#10;+50gtf3bZsk2XTNwZYsFFXsP2ry3OR+BdQ3onpchZ/fMk9cX77AAsHW5r52MOOFrywAOfiCE8COO&#10;aOKJIASB5b20tDR7j1gmvAb4m/f40Q8GFisZGRkWXwVLFKK2J9Qth9NPNs5YZMTqXw48wQSiFvOG&#10;Vjf8xPPAquTDusqiCwyuJZxYsokOxa5VIgufceIIVi9cq1o/i+XK4n/r37sCH/QBRctEZv3JiTL0&#10;E9YV5ZsdQV/2H23Xeu5Fm1t99e9YMuRECsQS4lBAqCCr9f26YxWBlc/yl53lBkQHl5xiJflr9PVS&#10;fQ3T+FCLA4SuuY85MYDfAQQP+mnNJJEPnnTjrD6QTYZYGYgyVXWcoiD84FoAcGnB7QaSq/PqI/C3&#10;jivKQGyTSEFfItwM+ZzI+O+KjPmaSPsROldwsUhxFiIIYpa2tw7xybMwYU4wN7A4IOYNZTfXqDA/&#10;lpQfAQPSHivMJUfb0ASTek7hKAv18Nx4qB+BOnHT4ZFd6MoeL6gX4gGk14QPfUSLo7EsdM1KlIUJ&#10;5aPtzSWnjr6tDV57IkSRzhyhzQ9wPYIk4+JyzBjXuaybbnud9+uzAmLOsF6z9jPOEg36Clc0fh+w&#10;9osFjGMENrMs8mEsJnFCgz0VwfsRNXBt5lDq8ssvl169egU+ER84zJo1a5a88cYbtncj9hziDPcJ&#10;Bfs4SEAsVgYcum1X8kHQ0zbpkY9r7nlR/7YmHExaXiTT4rA2IONMWosmloUlWkA2c1Kay9Jt5dpm&#10;0SsGxO8gywwWDpEGmwWDC1vJNyf0sOCvk7X+MWgVBjLEEEuiuxJgAnBGC9wFWinp3bi7Rg4QrD1K&#10;kCmFaqdHaOFAv2MJ8/1Lelta2Memrw+8ExuKKvZaHJN2WS3rTSn8EZTTKHEe0KGV7K7a70SfGOB9&#10;r1WEVk3UPaVZU/nGOT2kZ36GPDJ9nRHvaMGcO6zze8OuKklt3kR6Rhjw1UNmalMZ3slZFm2NUjRg&#10;282jpMpZ17ROj24PM75Xnnz9nO4ydVWxTF0Z42+pghTinCUO76z7kwhB+5PJqbe2FzFFFm8tt7aM&#10;FqU6ZhhrWLNhOVMfuC9uYJcPaispLZqaK1MEXzupEAcTaFx4liUIHggjnGpgFULwWIKQcQqxdOlS&#10;i2VCoFcsTni9ffv25l+7evVqc7NZvHixufbk5eUFruzAjzMuPaTKI97Jueeea5uDWAZmRGAzy4P0&#10;o5Gc/tcGiCGbWjazMbvk6Cyw2BB8v54ZQRBBI00hiy2CwM5luiKtDBBShppeC5eZg0qAts9XUr/J&#10;Pho3+IEkKC2iiZWX++j9LGCkkmTcUPbUY9UAmSUTEHVJO3Ys+AraC/crTqERIupzT6ks0rZaqMRv&#10;lzYhdfIe+h5uU7hw0ddcNxg7lmh76MOIJu2hD77PCTECw56N7nN1gfFDFhAIEsJMKBBdNkwXmf9P&#10;kbmPu2CpBHelDcMRQKYO1yTIaTSAeJLlpPclIgM/7VK4QvRxSyLIJvF05v9Dx9Pm2ucOGYVMMNH7&#10;I5rgI43rCwFZESdCl0LaLS1fd2J99PM6F2IF5DotW8e8lpf+qmtuQ54RxJhLwUGH6Tu/f5ksbob2&#10;E/dE9IwWiBEmmBDLIgGCCdUl1gwiBwQ/hk2wlZH1lPlBP9tFfQCXye3tUm1nd3FjxeKV6BsE5O19&#10;qUgbHTe0cV1AMGFttPkS2UY9LiBsIYIyFllX6ouxEgrWLFycWH8oc6KtYpI47oGg0bt3b0srTHbD&#10;rl27mht0XRkOowH7OoL4d+zYUW688Ua7x/r1649mRGQ/Rhl48DcuNctjCIRIwFVOe7HWIPNINCBA&#10;7CeGdrDTV8hTLOSRWBDrSqqldWpzc7OIFsRA6JaXrteoMvEhWpTWHJAWzU838/xoAIm6uH9bI66v&#10;LdkuZM6JGtpvEN7DukGANHPNaMEpOVleOG2vieHEf2fFXvuJjUasoZyDC3PkMyML5d1VJVIWR1rn&#10;kop9NgYsdk2E1ae8PBAtiLlD5pZo+AmfRaRhzmBVRFrhSEHdO7ZOlVvO6mLpgF2K2+iBO9uW0r3S&#10;PRfyH/m84/5N9HdoQHuXVnr5Dqx3o+FmpBQ+YhlqCCJL3KJIwb2bantdObi9pbV+e0WRlEdp4ULb&#10;Ixat1z4j6Go0QZ494JLUIz/N6k4MokjBvXmQIQehKtLYNQ6nWcDnT+p6h1gTa9ycExUhLOHEAT+Q&#10;/HA+8cQT8uKLL1rq4Mcee8wy3gwZMsQCkJFS+IEHHrDYJSNGjLAf8uHDh1vq4ieffFJ+9rOfWUwT&#10;cv9jRRIMJgVWJ7jsIJ7wSKiFCRtQyAeE6WPuARGCsYslgQkmugCY4BED2BBDJguUmHKSb/EDuLj3&#10;8KCrNcEpCwYpIVFSGAztHyNUEAJW9VBgXUE5/QAbfwJq8hzuXhCTOoUJrROWD5Ar4k0k0tTcLA20&#10;XTjhXfqCyKw/imycqeWr5XQAgcOz3ggFVaW+JgAE/dhB4GgPYp+Etgf/pu3DWQSFguGe20v7UK9D&#10;DJVgYB205HmRST8Umforkem/EZmofyNcQMRJ2xt8b/qG13E1gVRGC66F+FC13YlwiB+49uzSvzfP&#10;cDFrVr7uCF04mEuOJ5gEBBDSUKfrvCfNMO45gB8AHuk6rgdd78qLYBM87KMBpJLUwhD/Gt1UQOJr&#10;A/Es+AwChBH8BIJykeHGBFYdX9H+8DGGaGvWrURZmCB00Ba0WSwxNxD6WE+ZHwhQoXMhHqTpOkE2&#10;qbPucuOkdW/Xz4h6vE68kPpuh3BB+zMewwmMfoP2JO4PbYk1HWt0NEBcYw4Rl4d+T+KUB5Yljz76&#10;qAkYWJjgMsM+bOPGCAT5CHDo0CETTTjUYk9GBkUjegjgCiyFp02bJn/84x/l4YcfklXr1sviLRUW&#10;PDQaEAthh5JmTk5JVxotiIHQKz/dxJqSGGKZFFftN8GGuAQpzaNfCxB6hnXKthSp0VrYQHoI/oh1&#10;BYFsowX37q/EcU1RlbmWRAsMYjaWVlvsDlIExwK+2zG7pQkfO2NIL1xafchiNGDhEy1wpzhNCfTM&#10;9dFbTDOWDx4+YvFLYh17xP6A8K/YUSkHDkUngu/df9BSxeZmtKg3jkU4dMlNk5ZNm8jCGNNLY+Ww&#10;vXyfDOqYFVHQ1VB0zc+wgMdLt1XIgYPR/Z7huUcqbawrIgo2GwTWIgLfki1p8bY9siuGOY/73tpd&#10;1dKnIFOaRBDkOBTM14E677D02BBlemEdcrLbBJOmUQkmbKEo6tVD21s680Mxuj+eqDhhBRNAZhyE&#10;kQsvvFA+/elPS79+/cyNpnv37vKFL3xBxo0bZ69dd911csYZZ5jowXt89swzz7T3brjhBvsc16oL&#10;LGwJBZtmMmJA2tlExwQtI0SGDbHnehATdEYQFLP/JxwBSGmjL+liyikom2UEFZDZUWSgkoUu49z9&#10;gsEpOS4EiEDHtJ3+zT9J/8vm3Q9ApHO6ufoec2qqN2KGYzFS270QUtZOEcuIAhHHkmLBk861x29A&#10;NtZOFln3jpL9bS4ry3sPikz6kcs2FK7fCWgKqceCJLgZrR2pn/YLVhvBp730T2ttD0jNMaQo8B1S&#10;O2dEEqdFr8NJOlYRZAXxwL9JqYpVyXbcYZR8YQGDC9bS5507UL+rXZYXK7T2QQslmP2uEhn62djF&#10;AISmzbN0d7nElYF60r/cw2LuvOvaNdxcpW1pf4thEhASiVXDOCTOBdfCogSrgdFfFzn/ZyIjbtZ2&#10;auc+y21iBf1AlhYCyUKSw0LLbFmytI64bBGUNZFgPJmFibYLa4b1UxQwwVPLyrpVn+tJrDArGL0+&#10;oitWJtGCMpqFCQJUK30hnk4MAeMFl65BnxY578c6rm/QdTJbx0uBzld91Cuua3uzTiNCYM3XEIIJ&#10;4hNlY17jYleXeBcO9AOWeKz1jJ0kTnkgWJSWlkpRUZFZ9H71q181cWPdunWBT8QH0hbjZk38OA7J&#10;CNDPwRWvAyxZSGPModf4ceMlOztHCUyZbFICHg32HiCtrBLH9ObSMqKgm8cCE3mIG4FjN5dGL+4S&#10;PLJIiWPfdqxT0YOVrY8SmA/1PwKARnPyi3VNafVByVTy1CoKK4NgcOp8mrbBB5uiJ87EgCDTSZ6S&#10;/g7ahtEC8grpLWydpgT4gGwr1z1dhPVnX7/34GGXVjelmTSNQTQoyEyRdG276Wtjc8fap0Sfchdk&#10;tYhasKLuuCJ1apMim3ZXuXgkUYDUslX7D0v7VilGhKNFlpJ23KHI0oPoGC027nIWQT3zM60u0YDP&#10;c/9+7TJkc1m1ufZEA4SqUp2vWFkgeMYC5nxR5X6LJRItyqoOap/VyID20c956o7I0q9tK4tdRPtH&#10;MeXNuoUxh0iVkxZ93Un7HUkmq5MN9e3qjlt4rjeIIbfffrt885vflFtuuUVGjRpl7jeYiX7mM5+R&#10;m266ycSRzEw3IRFGeO/666+3z/NDi8gS7WT1HUaq0pV4lulojtHChAULCwZmTjym8jQFgke7QSJn&#10;fVvk4vtFzv6+yAU/FblcCf6IW3SlLFQy3UcJ5sX6txKHcO3H97ueHSA9WjYzXdeyYb0CMeWE3w9w&#10;606jXWYRExZYuFk99A3K2esSV0YP3sKCWLLubZF3f+VSgWI1QZDPGb/Tx8NKwpV8+wXqT/YerDKK&#10;l+oLCDtaENwhts4WWYBLSRgXpfQ8F/QUwedovRSnaf9A0Ojn5imOXAaDzDJ9r3Btb+0eaHtEgX6f&#10;1LaPIE4LfZrTQ6+tmwjiwXhZfbBe2TrfufVYM+sywgOSSOwbgsRSXtx5+P6Yb4hc9oCLQZLXz103&#10;FkCacSVAdDjmEvxD25P+4xHuhxuLGggi7UF7AawPLJ6DXrN8i15C3ycbz+DPiQy42lmdUKd41wbm&#10;NoFaEWZqc39BALIMWfrMZxNitRGEpjpezMJE+5R5EM2vLdiv7YYgwZoVszBbD9i8EgybNkFMihZY&#10;zuBmR5+nxEZE6gTjAqES4aTTGP1b5yRrRiTiDs1N+Uww0TomSnQKBhscLOhwEcNSq1o3+MHdzt+M&#10;A+LT4D62e4MTk1e9JVK0wv02YVXE2KRfkjjlgQUujzfffNP2Ubg8szfjbz+AWNK5c2fZunWr/O9/&#10;/5N33nnH3HMQZQD34t+DBw+WIUOHSn6bbHMzmLV+txyM4rS9cv9BJW6HpUeermcxokubNElr3sxi&#10;kSBCRIqDhw/L3E2lttx1zY19XuFKlJ/eUhZsKYsqvS7txAl5hpLGaAJ/BoNy484yb2OpCVvRAMua&#10;1UUVdlofzz68Y3aq7D1w2ILnRtP+tBWxb0jP3CwGEohrQvusltbvsQQAJYYIhLtHbkZMFj6gd36m&#10;iSXrd0X3O2lZYmoOmEsXol+0SNXxzpzZrMR/UxT3RqjCGobYN1hq5EUR6DcUA9u3kmqtB1Ym0Wxj&#10;SClMf7VtlSLNIswMFYpOOWnmxrZyZ5WO+whvTiH1MWOd7pX1z+55sc/5dq1aWvDbxVvKowq6TIab&#10;Mksp3NxSJUcLahrnrviERGyjJAn/AfHgAYmL1rccMIIhfEYY9ftsaokmFA8gALlKeLEMGPVlkWE3&#10;uhPV0QTeHO5OG/cokWbjDYkNXa0InkomE6w/0tooWe7jUqSO+bqzXoHI+AXI7Vl3iwz9gkjBQHEZ&#10;IZQcEPOCbCPevayddGHBYoI0vXMe1V/sufqa576iD+pDkNUN0+wrvgC3FoK27tIH9z+63OgUxAXL&#10;4r2s1r9DNhsIEZ6FApYmTZTsUy8sf/pqG3qE9fSQkyFcBkZpPw27yaWhzRsg0nmcyNhvah9+yo2P&#10;SJCmRDOzgxKsIpHi5a6dOBmn722chi6bWn7eI/Arde4wwo0bsty00XEQT+BN6mmuFYhioWNby7FX&#10;f4CIjWOZbYJOWvgsYgWbIYieR2wJfrtzoWt/ys1nVv1PSeJErUPVx6sWK7AgoNyQ99rcq4jRYXNf&#10;y4EQluj4EIwXrATMhU/nrk2MKHCgQttH+5Kx6Vcw1Y9BOwBLG9az+mL9hIJ2RICibswd+iCRwCIP&#10;kRBXO9aPeqHt7Qkm9EPo/E0EmAf8RrDm7FziAm/jDogQQvdT7vW65mFhRyazN/+fyBvf0Wd9vHaX&#10;CyK9Z5NbS+n3JE55IJZcc801Jlh86UtfMndnLHb9CvoKgR4zZowdehGLrqCgQK644gpLXRwKiDqi&#10;QafWaTJtdYmR4EhBwNHyfQctVW6s6Nw61eIRrNpZaRlPIgWZOt5dvUu6KWEuyIxdfCaGB3FMOLWO&#10;xi0H6woyBLXPSrFrxAJcSXANWVtSZdYqkQKxZv7mMinfe0gGdYhP1MatJE8fZKzBaiRSbC2rtu8Q&#10;R6K+1LLhQBrmIYXZ5hqxMQorB88d5/11u0y4OLNHrp3cxwLiWbC/WbWzIiq3HMQqxj1ZlqJ1C2Fu&#10;EsujZ0GGpSYm+Go0IN7MB1v2WOwfUnnHikKdd20yU2T2hlLL2BQpcNsjrW7fdhkWzDQWEMeFNQcL&#10;D4TPSMBPLW5QbyzbKR2zU6SDPmIFljHd2qTK2uJK2a59GSn26NpIrKPOOmdbxOAKdaoi2VLHCyCB&#10;WAmQehRiHQ1BQNHHxBp3D8gem3ayqGAFUBtBiwacfrZU4kL8Bzb2nKgipFQriWYTTepe0vji0hJs&#10;5m2kTDcAbK67nydy9vdELrpPCfQXnZVJDIp2rUDsaDvQ3QN3iu4XOLJV0NeV11sPIfmkQiZY6JRf&#10;iGxWwhAu1keNku+i5dofMZxshwMEDhJvAXDDgNfpK08wQWwgw0fRUhdYFQLd9yqR1l11dxKw2igc&#10;7VZfMp6EEmyEFuo+TonORb8UuUDbhLYffpMTl0LrGw6UBcsLlgncbGb/1fUz7i9G6vmRC5QXUBZI&#10;NO95lgs5ncRS+PrR14hD7YYE4qPo9UKFRco69xHn5rRN+/hgQHE38oxgom0EeQYE0mW+0M8fDQ53&#10;DVJhI7p4fREvIMS4hCCI1Ba3B9GGMlIGrAASJkIEwFqDdRKxXTyrtEhh7Ymlgc5tyHMkYykWMGYs&#10;QLK2TbQuOcxp5g/jk0xPiQhMGwwEMSyqWIe99OR1gTZkvjPvsfRJdH/zG0Fa7xWv6Tqtvw1kl5r9&#10;J5FJ33ep3lnrFj7t/j1V10XSmPNbwmd361zY9J7Ign/qvFkQ6PekYJIEU99lHwSvv/66PP300yZs&#10;EHfEL2BNgkhy5513miiDxUltyGjRVAa0z5SSygNK3iNfMwhamda8qQzpELtg0iq1haXF3VGuJDQK&#10;sWbp9nIjL8QgidXCAED2iaeBWEA8i0jdyEuU6FNeAlg2iTFNKOmYx/VsY+0eTYpd7jtlRbGJFYg9&#10;8QCxqnNuqt5/n1RHkN6Z1uGxZFuFpSYmHkS0aVIZ/9R9YMcsEz0it/BwdycN8htLi2RIx1bWd7EC&#10;oQjijKVB5d766+5h0ZY95lLTvU26/tzG9jveWe+LlQh1j8QVjHHJ5xbqvQm6OrJrjsXSiBVYSfTO&#10;T9d+3CM7yzn8iQy0/f5DR2RYYbbWPfpxT98jMHZolWLiT1UU1kXLt1fI5tJqGaV1z4rRqotgtQhs&#10;fXTcYDFC8NdI5/wWvTfZnfrqdyPPypREsqUaG4xvTp4hb5BjyMusvwRiaoQE2qwNEK1lL4lM+43I&#10;qjdFqov1em+LTFfiyIkhJ7R+AquSso1KDnbp9aeIzHtU732/lls32WzEvftBCrBMoE7th4l0m6Ak&#10;vr8SaiWPiZikkI7MfJEuZzqBhnuUKkkIJqmQKAKErnhZf61xM9lfO+Hzkwd6pvvEJLELhyxsnE63&#10;6qhl1s8hNGx6X+T9P7qAqqtfd4QRoQSrHVxjcNvgOogGoTFMPCAqpOeKdBiubX+2E5RSte1rq28w&#10;KB5WOLP/poRJ+xSyT3rmd+9T4qQECyuX/AEfEVFvoSabDS5ECCcQQsQZv9xL6F8sm3CZQSxCmAnu&#10;JMjnni3OOshcrHTsAcYhcwyRAAJO+yGMEN/iGOi1sMqqUsJLLBS/5g33JK3tPm1DLFfCAUKLGwQN&#10;T71ov0TC4oMo0bEYJjreIvyhNSBg4JZlYmgiLTe0DRBbuV/wHI4ECFCeGEbMnkQLEoiz2V3dPMG6&#10;KhCUslZ4IhDNbhYmsROlesE9uBfuh0v+5dZk7o81IhZZc3X9fu+3Ih8EBBF+PxDuWVtoNx5MM9qT&#10;ucGcT1qYJKEgM+Fzzz0nc+bMkWeffdbEkrfffttijjQ0IAuQvqGdspWAnS5Ltu6JjMAd+VDeX7tb&#10;+rfPlPQYUtoehc6RYZ1ylDgfll0RZqpB3PhgU5nkpbfQcrfSn+ag37Nood9FdMCtZvXOCnNPqQ+0&#10;zsodlZYlBeIVM/TepEYlNgKZeiIFmV0QWMZ0bS3ZUQbeDAWCV1cl/gTQJT5DvdCxgUvGoq3lMqpL&#10;jnRqHftvmVkKtEq1WCzEkakPDEtI7qTlO02wOq9vgQXPjRWZqc0sCOeG3dWyM4IApMwVRKVlStwR&#10;a0gnHSs6ar175GVoX1aam0skwA2Kcd8+u6UM7BDHuNfv0W6ITUd0Aq7Qce9GdR2g8fUxb1OpxW7p&#10;mBPfb9kwnbfEgsFSrD7Q7sR6ma91J3bKGd3axFF39yBLEpYm9GVNPXOe+yMSfbB5j8Xs6dI6+Tse&#10;DZKCSWMDwr72HZEZumHF8oGN/rrJIjMfcif6pEqtC0x+RIpFT4nsWKjEAoVbydd+JYgbp4ksfk43&#10;wJGYiEcISCTBSnFXOcSGn42/khnEh5VKVNdNcZtzgDk8aWYpI2JBQ22ysYjJ6yXSqlBkyxx3QgpR&#10;RYBa/IL+SitxoN2NCNSyWHEqndtXya5PZcaCKK+3SPfztS06aJtwX7dwS6aWs89lzmqHf5Miedaf&#10;nLvQ6je0Dbdr+24V2TRDSYsSMjP7V/JCXA5EIQQTrl8bqGO0AhXiwyq997L/atsFNr8IIMRZWfWa&#10;7vR0fPW5SiwoKoIEhK/dUJHht4p0Ga9l44dLXycDjZ+n+whA/fW+474r0u1crbtusri/gXpqnyJM&#10;4GaF+wDv0aY15fqethGBlflMEyX74UQm+oXxwyl6rD9kweD+uIbQVwiMzJsdi11bBgNyammHtaxe&#10;Vp1EgrofFSOwbKp/c30UfAe3K8/CJFGgDbDcYCxC1unHSGEuTqU2JBrEYseCXCN46jwje1N9MVe8&#10;dkfUZFzynCggAtJ+W2Y7oZBxbWtCoE2wHiNFd6k+I9TZg/IEj//Ad1izEMmwiknilAeCCRlyJkyY&#10;YPFLbr31Vgusv3MnVlaNA+IKEIQUAldeUz+J4XR4/e4q6d++lU7f+OYh5JNYBpEGfi2y+B2VMrxT&#10;jhRmx7/XaJuVIv2VPK7bVW0ZQOpD9b6DMnP9biONWBrEg9yMlhaPYck2hP/6gZg1X0krWYHO6hEH&#10;cVTwXR792mUJ3hW0aSSn7RtLqiyl8bDOrU1oihUQ1hFKnIljsv+Atx+pG8T9mLqqRMZ0zTGxLFZQ&#10;b6wE+rVrZRZCK5Q42zpdDxAUSSnM91o2q2P/WCdOMwsJLDw2ltRIxT79XYsAFremuErr3kbHbOzj&#10;jhHDA7GIODJYihFEty7QMmV7D8jS7ZVmWRNL0NNgjO7a2sSvoggzRO3Webl4W4XVvZPeP17gxkf9&#10;N+6ult0RiGVl1ftNMCHmT5uMBFvenmRI4C4tiYjAaR8EFPcZy1ah0x9RgpO8FbqJJRtJXbB4HKtc&#10;QFEIqrfR5fmw/mjjq441iF+AKO9Y5MpnCNyLB+bo3A9SDziFrlSyj0UJlhVWtgYAKyKCR1qBOzGd&#10;95iz2pn6S33+g9ZByUNYAsUX9UEmCQLIdjrDvewHWNUz8kUGXicy/EbdXQTSkGKNMeZrIv2v0X9n&#10;a5tp+2JthBsOhA9ixXchYJDtMiU8jBPalVNghAoTJPiQj8ASh9Nns8wIXJv+4+8a7ecKLQcWMala&#10;ZjYmuGv1vlxk6OeVTOmPAKfXZMOBrMaxEQoL+rZwjItVY25B9FsIEO0QyWzTpA9EFIQQBDAsXkxQ&#10;66JlYxwEPoO4gfCU289ZC8RLsrl3qc49YqWsf1vbUstAfIh3fqFz/i0n2nmwLD6BeWMWJgmeK9QN&#10;lxy6hpTaBNNl3aEp6gPuLow92jGRgolnrVGtY3H1RJHFz7v2jGAjbEIu3+ejWEMl2mIHYCVGrKbd&#10;uhazJrP+YTkUWlxeK1mrj5VufpkrpY4PiyUSSQdECS7JmmFxh/hH8Hzkby0P6wuiWb1zVd+31NwN&#10;JH4ncVyDbDU5OTnSurUSzuxsmTRpkmXNad48PmuBWMHpPlYiwztnKynbFxGJmba2xNwqeirpixe5&#10;mS0sEONSJW71TWUI/bId5Ra/Y3T31nFZGHhoqdcY3LGVneBviMA9hMw8y7aVWxyJ9BbxEccWStaH&#10;dMyWlTsq5NAhXVPqQXHFXnOHGVqYZdlG/MCA9plKAlvKki3lRmLrAwSbNY2U0LEKNnwvVdtuoLY7&#10;sWCK6yGt9DvxLqauLmHlletGFErzGGOXBKNv2wwTDZZu2yP7I0ixO3dDqZb9w7iCjtJkPHoVZMre&#10;Q4fMxaYueBYWuKExPUZ3a61bytjaPRiIff3bZVj8HlJL1wdcl3ChodzxiqS4k2WmNJfVxZFZ1WHR&#10;RaDf8b3aWDrseMDYQ3Ac0ilbqvYdtBhC9WFtcZXF2+ldkBGXK9SpiAZisEmEBSsGhICYJUd0ofFI&#10;kq1C+vc+JfakaoX8sfknLgnCiMXVCPwa86sM8bJT9jALj5nc13/SEDEgIsTi+NhuQO9tZdEfC0g+&#10;gPzjz0+mF0QTHxbGiMDJLVYau5Yr2SoWWfJvkVkPK0n9nyP6XtsFg/ZrrgS/9xXOemHkrUqafcri&#10;44GTZIj6wE+JdD5LCXsnkX6fEBl0vXNloXmwHGE8kLIVccLajGcdD+ZCAqnRRRa3KCOtWEro5tTv&#10;prWYKvzwh+lnXuM9LE94G6GHZ6wWWuqmk3Lt3aXkUfvdixniN8h0Q/thMXLMWORvLSMkGfJKW0FQ&#10;sfJAMEEk4P38fiKDPyPSdpC2YcBCB/Lf+QyRIZ91rk9mBRQHsLxa9bqL/cDpPdsjrA/WTRKZ/ReR&#10;7Yvd56w9dcwi8CBCYFWRaDCHEcX26T3Nfe8BF8uitrTMwTALE8aetpuXotlPcPtKnbcEJaX9WAdx&#10;J3n7p66ciBH1AbcrE24DY6Eh1h4sdmgPrNoImjrt1yKr33RrtwfalgDPc/8msmm6Ex8JPv32j/X5&#10;BW3XyE5nowJ1Zx4iIDMfPjZf9LUWuj5jJWP/DsLRz/Ks12EdQiwJTSOfxCkJMhJedtll0qlTJ7ny&#10;yistvfDIkSNlwIABgU80LBiuzZW492+XZYFXcfmoC7iQzFHi2Cq1mQWLjReIHmTLIZ4C6T7rAgRn&#10;3sYyaZ3WzFxJ/AIBPMl4Q5yE+ojzYi0ngUd7FyAYBF6MEVg3cG+sDKh/fVi6tUJ27NkrZ/XMjSlD&#10;SyggjxDXvkoEVxbVHQQT4k52mPmb90iHnBRzzYgXZJo5rPtICGl92FK6VyYvL5IzurU2ocUP4NI0&#10;oF2mbNhVY1ZTtYG6l1bvN7GqMCfN0iLHC0QXhI/t5fWLFaVV+2X6mt3SPTfd3EniBf3OvBvaKcfS&#10;eq+vo/2pOw8ySfGb1kPHfTzg3jy656ZZPJi6wH2Za6w3GS2bWVYkv0A7EkMJy5HahELuj1i1ZGu5&#10;HDr0oVljJREd4l+lkogPOtkMIftUfUNf0x87XCCWvSwy+ScibyiRf/P/RN69X8nWIvcdyHJ2Z3cq&#10;rRPiKPj7iF4jk9gYhYEXfQDkg+CGWDWYSBMAf5tZehcnjgAEEyxRsNiweBMNAJoAs3NO9QlkCHCH&#10;gLSYcBS6K6CdlABClntdJHLWnUqYPy3Supt+NAHTg2tiIUFKZUzbIVgQZM+agfFAHYK68ihoY0QI&#10;Tng5aceFg/43ouMzUrSMOdqXbGSO6WctGH1P0F4vxkebnm5cMFYpE+JElZLcDO33RJJ/AsBioUPf&#10;YWlFPyKOINB1GefGvXW3vkb/I1iZYKKgXKS2Pk+JKgLZmK+KnHOPyLk/FOmq34UQhg6VaIHlBjGE&#10;cKfy5jkXpaxYPm2eEWhbfe1ApRNYILbUJ5HAQgT3DGK9YKmEKEtsC9Jrz/+H9l09Lny0M33sBXT2&#10;G4iy2+YEhKb1ro2Is4LbH2Um8HB9IjCCHtYblA8rp0SDzFG0KW2JmLlmorNsIwbRytedELprnROn&#10;Zv3ZWQ9i6UbdcJ8kW9Ocv+nzCr1YuMkfB7icWbOd5eIg0X+MAXtD5zexiIbfrGuezmNet/cPurnk&#10;EZn09soIRrh5zvqT3DokoSCtb2ZmpsyePVtatmwp3//+92XIkCE6dFjXIsfhw4ctdfCiRYvssXHj&#10;Rt3UH7JN/q5du2T58uX22sGDOi4jQF5WS8lKbSpLt5XXGVcBYoklBq40xIGIFwQP7ZqXbsEn68uY&#10;wn0JztqvfZalpvUL7ZT8d26dZtYTJXVY2BzQNl+oBItTZj+IKyDjB4LV9LV1/4bQJ1NXF0tOenPp&#10;ke/vHmFwxyyzdHCBb2sfh+tLqmRVUaWdtMcTbNdDXmZzSWnW1FySaoudY6RV2/3d1SVSvu+QxS7x&#10;Ax5xJ35P5b6DsswCgAbeDINNu2pkXUm19Nexl54Sv5UBqXnzM1MsrTSiQDhQdx64SyEujOzS2iyi&#10;/EKX3DTJaNlUx33dcx6xaNXOKpsjBXGkMw5GHx1DpDWuzwWQTEIfbCmT/h2ypHW6P/cG7bJSrP5Y&#10;ixXXIRQi0pLRh9gxxN1JIjokdz2NDWJ7kHYXIh0aR4B/b5giMuXnLoPBhnd1wz3JBemb8ZCzRICI&#10;5fVV8nepki390YPEQiawEMBqgdSzmIr7BUhn93NFCpWocjJp99J7ckLfcbRLG9w88AOIdQfEKpGW&#10;BqGgLFjiEM+FDCD1QuuAa8bAz4iM/LIjD4kmrLQhQUD5YYHUBf+o47oEccFyJHjTCYHBmoI0vVh0&#10;IE5wGo3VRCICRnJ/rG3aDXfloJ8pJ/eCONHPjDFeIzYL4gSxEIivglDGIy3/I4EiEcjSe4641aW6&#10;zh+o41xJHQS5dS8lh+McuQOMCcahCSZBBB93IgSXEbeIjP2Wy95EgFzaOV6wWUGkIX5QuE3bYd3I&#10;Ys1hsUz0w2Sd4W+ERfo0kcBSCeFhywxXDsqHZRgxX1hnsM4KV2YP1p7VbiwkQjDB0mbrB04UNKPl&#10;INCPZLZChKoNtPmGqVofHY/UAyuOunaPfqBU227Ji3pPyqztw9xABCtaJDL/CZHpvxF57U6XppeA&#10;0+Ye4756FLjobJ2n4yCSdSsa6I2wXOo2XmTMN93c5TfB3M907o67W+fATTqP+7k+JVAzc6jLOfqd&#10;83WeBARIYgbhZmeuXPGqiUmcDEDAePHFF2Xq1Kny1FNPmYUJ2XII/hoNqqurLXjsM888YwFk+T7X&#10;LikpkX/961/ywgsvyJNPPmnv1SbGeKb1h3W4E9Cwc+t0WVNUZW4ntWG9kkZSi47tnqs7AX+2w8QT&#10;INsKFgS1rTvUAQuQMiVYWBggtPgFroVbzqriSovjAkkNh7JqMglVSZ+2GUr2/SFvxKPAvWbOhjLZ&#10;U1O7qE2g1xVK6hErsLDxE11yM5TAt5QZa3dJ9X5di0NAeyBoQKxZxQa2jz47Tji0SWthlhZYEGA5&#10;UxvIYkPskp4F6RZrx09gJQURn7WOutcuLkKaWzQ9Xfs+05exl9qiqbnETF21S7bsrt26BauvaWt2&#10;mbCBsOUn2qS3tPhFBD8tqsMtavuefRaYeGSXHElp7s/YQwDZd+iITF6h+98wYAoSnm7J1jIpqtgv&#10;Qwtb+eKCBxDKmpHaWsuwXde6JTvKa53zpE/fUrZPzuqRK2kxphA/leHfKp1EbEBM6P9JkY6j9B/a&#10;HR5RYUPKmCcWBESGeCQe2Gxj6k2AVT7H5rfXxY5oQ7ghuX2v1o3wt/Xa+uxn0E3uhxvDON38k6K2&#10;w0iRFrrwtdGN97CbRQq1Hk11Iw7Bxn0IE3DK12Am3Np+kPXDoT/WYTb4tHVWR5Ezbxc55/+03YZq&#10;W2nZqSOPRAFCDFmHVFmckqAfdUSvPtqXXZWcmLuJlpETX0gK7ju486Rqe0PMEFvoW4vj4TOof0ft&#10;2wk/FBn8ee3zIa48CEqjvqLvjXBlR9TL669jr6sTTLDu8SwUsCxKpPjURMdWh2Had98XufwhkfN+&#10;orslbTf63oLOBn40yLBCjAbayciee9nqyCablNm47xDfBOHSr/5HJDQLm3A/XtxX70nwWQgALi6I&#10;FiaYJKA/g1G+TX85a0mZTf8Ro8gL3BwKXsflpHKrcy9aM0nM3agugSVaYIGDMIKlyVF4faJtiZCC&#10;u45l5Ar6DPOoaIWzxiNlOO/vWOCyha17x7VvIsDmBLGjFNfKkDLTLgTzJjMXGcXMxTLU15l66cOE&#10;KKxOaj8dixmMc35rEBcv+62u399xloKII13H6wf0/swRxPdzfqDz6ff6uQd0rn9V1/ZeWuYqfV/L&#10;zXrDuPZjfiRxwqOmpka2bNkiF154oezbt09SUlIsQw7CSTTAmgRxpEWLFubOM2jQIPt78eLFFkD2&#10;uuuuk44dO1qMFILMeoAY8F3SGHN/Iwr6IN1m37ZZ5qtfm18/n8UlhZSsPfJJqxp4I07gktM9L11m&#10;rd9tYkw4VCmRxwoAoaKHz6QZ9G6bISnaBgu31h7PgnYprjwg5/TO80UwAOktm1sQU6w3iFNRG8hM&#10;Q1pTsgrRV34iN62FBb7F9WBnLRY25dUHzB2qY3aauRHFC1ZDsvSM6JRtYpC5fDAWwwDLDlJPD+2Y&#10;bcKBn8hOayY9dOxhXcM9QsGYxwKF8vUqyJCuufEfeEDYccchblCFXnvm2t21WtgwHxds2iODOraS&#10;Qj8ztOj9iQcyoH2m3WOVWReFLwNCJf3FGCEVtx9AdCTL0ssLt8n+sNYtZGQ6KB9sLjdrEEQ6v2Ex&#10;SVo0lQV6j5paLGywfsINkVTKfs35UwnJFmtsNFXyzIYVV4BhNylhytUXgye6Tm1zDQnaoLJZZQO7&#10;VYlL+Xb3b4sroj+MvS4RuUjJwsW/dOTa4jgEfdcP4AJC0M0JurHGpaHLWY7oEdQUYQTSNf+fujK9&#10;6kj15vfdqbWdpicYtBVZaNjUh66XLKC0kT2UnDTVjQpm6j0u0F96bfejMUMSDNxvPBclXFiMyAUK&#10;y/0RpLB6wJoktUCku5bv7P8TOfNb2u4jnYUJ8SfIngO5NhN5n0EzMDZJ0XyxjqdzvidSoOVK03bK&#10;7+OEEM96guw+WDNRF0gqLgmIaOkJGHvB4Nq0JS44tEu/q/Rxub6hbbl+uphwQ7Na9hntb8SSUPcl&#10;rvGxR+C9eMA1EAo7afsxp41IUxjGoD4RWJa2ZZfOe8SDwdoD95FECyYIdUdFOq+ygboDc28Ks8m2&#10;lNz/EJlynxNdyta7NNPv/FxkOxZdes1aNilRoamOLYh8uHagiFiu4daCMEJQbHMvUVA+rO8WPeOs&#10;d2hXxFOzyntcd2s6Nv0o38eg18QCjLlgCGpTYHGfAqdutQWfpVyIEVi7+W0xFjy2if2T28u5o+Xo&#10;vGUO790lUrrO9SlCaG/9DemK+05391nceBDYiL1C2RAYj9YxiVMZBH0lwCsCCeLJwoULpby8XAoK&#10;wrsaVFVVyfbt2839hgdiC4IIFhe9e/c2t5533nnHrFYQULZt2yYdOnSw9wYPHmzuObzuAaFk2rRp&#10;8oc//EEefvhh2bRpk41zhjoiCJwAt4sDYYKQrtpZKe+v2y3n986XHCXZfgHSclG/AsuUs3xHeNGA&#10;wKAblDgP6pAl+Uqg/EaH7FSL4wIxLg1j6VGz/5C8umiHWWIMV5Lv13xuonuoIUrGcDH6YBPk7OPr&#10;LcE2l20vl7aZKUbyINx+gWs1b3a6EcLDuqZibRAMSPQRXaenr9ml/VMj5/bJlVZ+9D110AcuMe1b&#10;pcosHVek7Q0G9+axaGuZEfWx3Vr7Wnfu36JZUxnQMcvqjjua3tW9B/hTH7jNrC2uNmGLdNZ+YWD7&#10;VtK1TZpMXV0klaHZcrQ8PJZrv9P/F+r88NOqilbkgXDRTMcgdd8XkmKXtt+2p1reXVNiQl0Xn+IG&#10;0YcZLZvL+X3yLX4NllPhUFy+zzIDISwlYs4T+BbBDqGyOEQopO5by6pl4rIiSx/eNY5Av6cy/Bux&#10;SUQPm+X6P8zaMZMe/DmRLNK0urcNvG+LKo8A7N8KsqZMVTJLSkgIC8Qb02myuxBjopkuhvZ993Hf&#10;wDUhelhJQOrbD1dCUOWIydL/KIn6tci0+51bDILJMn1t2m9ENs/WMiLsBFfQZyCYEFgVkQFrDRrT&#10;BBJ9pp0h/FjhZCkx6XuFyFBtc8jZ0XZuAHAfLA8g8FhCeMFTvfcgiqQohTy37S8y+qvO9YSTXtxK&#10;iEsDCUOYwiImETFMgPVzQNzBAiqvj4vLATGFVO/lpE8/g0CFewz1KVrqXMUsSxGCibtUwuD1Gw/G&#10;OxZPOUr0sIJY9qKOyXfc3CDNbEOk6w0G441sS7j6mJsV1jZ6/7ZDRc64TeeNPlNuxiYWJgiK9Dnu&#10;E4kElj/018dcf7QcBP/ETQNBjMCp5nIXmD+IEwueEilR8ozgyLzC3YX1Z9HzgfHgAxAAWcPoy9O0&#10;jN7cMDCg9L5YYpB5iPsyJgGkHysOymwiM9DPsy6yFhUt0XHwcfIQP/QexJFKz3d/h4W+HjxWj0Ir&#10;R9syLrtNcOtpolyygu+Paw2udAg5ZGgj9TprddvBbm3yPsfcb63ziYw/uBfhbpS0MEkigPT0dBkz&#10;Zoy88sorsn79enn66adl+PDhJnCEgk373Llz5d5775W77rpLvv3tb8vdd98tP/vZz0w8+dSnPiVf&#10;+9rX5JprrjGXHB7ENiFOCuAZYSU4jkmzZs2kb9++cskll8ill14qbdq0sfsAXENweSBrC64vwUBA&#10;eX7eZgvMel7ffF9jKXDaPlQJe35mC3NNCQesDDDhR1xoykGNzyAuyQglZqVVB8IGIX1l0XaZu75U&#10;rhnS3tIB+wlO2sf1yJUFm8vM7ScUkLl1EEcld8RbSQSwNMjNaCELt3w8COa64mr556xN0l8/c26f&#10;glpX7FjQLjtVRnVuZUIN7g+hwAJj+Y5K6ZWPRYK/pJV68OhTkClt0pvLkq0VUhOU4pgMUtv21Mi/&#10;5m41oexM7aPTfRItEA1w8bioX55s2F0jm0IyNDEjiW0ye0OpzYszuuv+MAEgeC8Zj1burLT0vR5Y&#10;Ew4f/lBeXrBdtpXtlUsGtLUguX7i4v4Fdp85G4+d87zGY01JlYk4Z3VvY2uEn6D9W+qcH6lzvmrf&#10;IVmx46M5z71p+5e07ptKa+TS/m0tOHIS0SMpmBwPYPLwyNQNNyfzxzKEAIJf4/P6VKVEgVSbxDhZ&#10;+aruKPSHjw0uYoZ3zUTh6PV1QeZklHgNxD+Y8jOX7YF0yd6JKybo698VWfWGEiwlOmHr5xMoE6bn&#10;w24UGfJ5kYIhjqzipoTL0IQfOZNzrHDGf9eR1oYk0R4ghfQVbhGQ5WBQByyIOP3FSqF1Dx0X+uPq&#10;tTkCBSe9BJpEXEmkRYJ3T8SQnE6OjOISUbNLfwG17LjpcOJMLB4sPQhGDPmC+COYNCQoJymNIa64&#10;sc38g8ib2sczHnTE3gK56mcaCsxD3B5Gf82Ntx6XuP5EqMOFznNTY55ASBEoGBOJ7E+mHqIhAY6J&#10;+0IcC28+kiWq7+ViQXxxy1mi83jRv0Q2ztQ+Xe9cSyo2u88ehdaRcYAF2Z4tH835eEC7FfQXGfMN&#10;sdhMjKuPQT9DkFxLm75BefwhJ+Qxb4A3br3+Zq54Qp/f4B7M0d5Xirn4eUC0SdE50FznR9hxp6/x&#10;Pm4w/a5x9SXQctjP+gysx/K1jekvAtHuXOzWccSyYAsXxLvsQieSkLkIUYW0yaSqx6omiVMWWHss&#10;XbpUxo4dK3feeacJJaQWzs/PN8uTcOAz99xzj/zqV7+S++67z56/+93vSpcuXWxjj0sPD/5GHMnN&#10;zZXdu3fbvbAeadWqlaUw9kDcEqxZEGgQTjIyOCRxaJXaXIlZrmUkIdVqsJvAjLUl8t7aXXJen3zp&#10;mvfRd/xCayXrZ/VoIws3l0lRiGsEpGmZloc4KwM7+JMhJRwgxK3TWsi01SVmUeJh1Y4KeX7uZnOL&#10;OEM/46uVg4IUu8M75xhhJVbGMdA+wLKnRtuAVKh+ZMcJh5yMljJe2592XrDJEVjGFEE5n3x/o4ko&#10;nxzWwVfSTDtChMf1znPxKszC41hs3l1jli3EkCAdbCJAAFbEKOLXbNjlfg+pO/FDXlu8QzburpbL&#10;BrSzrD5+4+L+7aRl09Nl1gb2+cdiR8U+WbBlj2VFahYQQf2EWXqkNLfrI9TN2Vh6jIXTB5tLZeLy&#10;Igs2S4wfv8c9rn3n9cszV7y9IdYtuMi8t6ZEOuS0tEC7icIArRdC8fvrSnSd+WjOL9pSJm9p3cfp&#10;nBhcqHvMJGJCYlarJKIHcxei32msO5n2TnCNgDDpQ7sqMNkx48cvftdKkartzle/ZDUrpHs/kaBs&#10;uGBsfk830zudqTzBSCFQx0DLekhfw8+fzyW6bGz4cRs54w5dwX8lcuHP3fMZt+uKosRk0KdEel6g&#10;uxolJ5BTnxfOiEB2HKwwLINP6KZC25XYNVie8BksZSijV0ysh7x0rl5a4UQDSxasErA8gDDhDkQm&#10;ElyZEOo8waRkhY5D7WMLDun/RrROYAnB/ck4sl83SZXb3NwoWab/xl0oEFSTdm0I0GdsDLAI6jLe&#10;Bd2EeHKi2EL7j/eZCxB5XEgAcz/R4xES3H2Cs3Lpd7X2m/YdWZEGXifS/1qX7eWt/3Opbt/5qchE&#10;/XvOI9p+uq7g5kLxrIz68MqKFYdfLndcE0ERV8Xxem/cDBEfjq4b3n313xavBncXfR/LMQS8cGC+&#10;EAQYC61EgPE+SNtv7DdFClnDtRzE9iHeD8GTEaMovz1Y1/WZjGJYjl2kaxPujR3HuL5pCNB+iJqI&#10;HmsnO0GbNsetyutTQJ8iNnoBtMmqRDaf6b9zolpSNDllMX/+fJk1a5YJG8XFxeaKg/vM//73P9mw&#10;YUPgUx/BCE1GhhQWFkrnzp2PPohNgjvPSy+9JI8++qg8/vjjkpWVJT179rR4JsQm+fOf/ywzZsyQ&#10;UaNGHSOYBINyQAyDMb5XrmVueW3RjqMnzmTJINZA26wUubhfWwt+6Te4JmlOcU1AsAgG7jgLN5db&#10;DAmsIBKFAiXOZyt5Jwip5yaAUMAp+4HDH8qnR3aUHJ8DrnrolpcuWSnN7N7BpBU3FUSknNTmvgc8&#10;9eAJFxP65FvWmpcXbz9qYTRdSessLdOnRxbKgASJVT3yMyzN7OtLdppFSTDmKomnNXAdSQSoO1mK&#10;zujeRg4dOmLuN4cCWWtw1Zi4osisO85U4uw3+NVgPI/qkiNvryiWAwc9wk6NP5R3Vhbr+DsiIzuH&#10;n79+YVTXHB1/afLmsp2yY0+NrQnlew+aVVVa8yZy2cC2vseO4SezSZPT5ILeBWbFQbsHg3gyM9aV&#10;yohObcwSJBGgDIg2Y7ply3Kd78Twoe4Vew/IKwu3S2bLZvKJIe0lw4esSKcqkoLJ8QLWFEyxByqh&#10;H6CEPkNJMZtuCFYbJf9kK8jq7D57FEEbWzbhnPqveEUfxA7xyTy+LuxXosKps7k8KGEKLg+zl4f3&#10;t62ZiEA8878EgvuZ60q+WNYTTN3bD3EWD/jwQ0o9ocQrY0MD6wITTLQNQy1MsDTw3AwQ0UID5nKK&#10;TUpi2huSg4iRaBB7AaEGc31cbiD4nNqbYKLvWVwMLTfWRAhmCHjErgkVgxIJ2nHLXN2RrggQOa9v&#10;9Rmiv+k9l61k9STdOX5ksphQeGPsdB1vZPFhXNK3zAHKSHkhoBBWAp1u1GfiRXhxOfwGTUJ5EA8Q&#10;IkijTQwf3NLaDxMTu+Y9IbJVy4UFW3WRSNFikeUvaZ+u8S7AlRxsLuu/serx06KIMiIGEkcDIYHM&#10;Wx8Lhqqf4faIsASgTW+rc51gyYH5wJpIOyLoEdAZiwr+TgQoL/Nj8GddMGzExbYDRfpfJzLyVmfR&#10;0ywghiEk5vcTGfp593lEcqw4mjWQeEubYQ2ECyUWIzXFLog0sYewDrTUxgqIDiIjLleI8ZwGI6jw&#10;OTL9EHi3Qts+iVMSiCQIG7jFEEfkqquukq985StmZRJOMKkLuPZgKYLbTf/+/eWWW24xSxXEFS/g&#10;69lnny3nn3++xUyJFG3SW8gF/fLlg817LF7JfiVxE5fulFVFVXLNsI6WAjgxOM1Ic9vMlnaqXVLp&#10;xGQsPaasKpbte/aaO46tYQkEJ8rEy3h18Q6p2n9Qpq4sspS/1w7vYILBaUddF/0F8RSIaTFtdbHM&#10;3qD7UgXkjXSyszfsloEdsiTHx/gZ4YB7hrPy2SPzlcDuVNL6shJH6n3ZIISyxFg5EPx1TNfWFqfl&#10;NSXp9Dl1L6rYp2Ow1CwAChIQwyIYXXPTpWt+mgVg3Vq2V7aUVsvfZ2w0oeD6EYWJccngt0sfWHhs&#10;31Mjr+iYQyxji0AQYGLm4IpEOt9EgfZvldpCzu+bL5t21+hcK7EUw1NWFlug4csGtbc03lZWX8H1&#10;TrPYILgcPTd3s5RV7bd+33vgoLy+eKf+7B6RYZ0SZ1HmlWF0lxyzvJusc72i5oBZFS3aWiFXDWkv&#10;vQoy9ROJXXNOZjT5kSLwdxJ1gEBjnKaMHz/ezEITAsYxcRZy+7hge5hHk/a0/zXutJWgfJyYH4Pg&#10;wa8rEz7pHkHICGfK7iMIqEimni2zlJjs16Loj68tRCETEuICUSTVa/fzlKyxYCVQq/NuH1jAzeXG&#10;K1vwo1GhfVWsZGT7PBc3ADLnlYk+JPZGmZKartpmxA7BwsMDbb1MCexe3YgQj4IYA7hyJCqWCaBs&#10;CF5b5jvCj5gHgSZrDu4Ii55VYvWalg3hTAHxhlil6HjO6azlT8xJ1jHAhWnNRCfiIeCEjkcECoIk&#10;Yw1RoIQVi5iGGAfcgl0Dp/Wr39J/63jsc5lzJ5n2a5fit1rbi37frUQD9xxcMxCjEgGvzowpBDCE&#10;JkRPBAoIMsISfX0U+nmy41hsC/0OnzeBDAFD65Xd1cVfKhztxqAfber1G32IyIlFE+MNkc7eD/Qt&#10;fYp7CDFKWGeItcP8YG4hnJDumvS4gz+ja6LOM7/KFworrv4PCxFtEhMLEWW76vqNyw1/b9J1MkPn&#10;65DPugfp2bE+svUpUKZElC0UjH/WD9IdI7J7t6RtEZ/4DSrQeU17EhNmyb9dn9uaHfiw1w98joDP&#10;DVHuCEHsC9w3Ro8ebUQ8icSAQK/z5s2TsrIye77ppptk79699ne3bt2kUycdFxGCjDhdu3Y1l51g&#10;1xoIEG45BHzt3r27iTO1gXgnU6ZMkWHDhplo4wG3FLLFQGD3HjgiT83eLGf3zJNrh3XwLbVnOFhc&#10;FJ0WnLZDHPsqWZmkf+MSAqm8YlC7hLlleEhXgkwck3cog85nrEvI4vOFMZ3NZSlRIANHZkpTmbep&#10;zLKi9MzLkINHjsifp66T/YeOyE1ndDFRJVEwK5PTTzMLmiXbKiyN7CIdA7jDfOmsLtIjX3/LEojW&#10;ac2lfO8BE6oOat8jnk1eUWQEHrEKVyy/41h4gBBjZbL/0GET6whyO3l5icXN+fL4bmb5RPskClgW&#10;bStzggnxRFo2O936nYxFt47rKj0I9Ov9jiQIOanNZE1xtczX8XdQx9t/PthqIt1nRnWSjASm003R&#10;ujY9/XR5a+lOKa7aL0M6tpL5m8vkkekbbL5fNKBdwrPTEL+ItNbvrt5lrm9vaFmGdGol14/o6Fsq&#10;YYJtE49q4MCBJpqfKkhszyUROWz90P+xeYZgkvEDc21OK3uc70g1AQEt+4tuZGsDRGf/Hh3RusFl&#10;455I4PoCcSaQJYTwGOi/ITO4bQDK3vMiFz/BNt4JhveDwPPRh3vpuEATJYGYxENe9pUFyGcAxFnA&#10;goMgppzcB2fWoD03znBiFeNg80znNkGsiSpywCeo02k/TsYZm5AlCCokCiuZYiX+C59xAo5XVixn&#10;sFLA2gmRoiFADAZO8eta1o5o++1a4axksORpKOCGQ5Bk5guWJHu0f2kb0vLiLmRzWvuO2D9r3hDZ&#10;8J62YYCUJgLenIDII8wS+wXRZJe2y1FLDiYMD6Dlo9yIEYgQ7QPBnntd6rI3kVnFLDu8z/sAu73+&#10;r5USL+LAjPySy2qFQGexVxS03c4FzrJu1h+1X1eLdD3biT9Y0Fz4C5Gz/5/LSORZZSUKXpsiLGGx&#10;w7xGXOQ17k1qeLKLDf2is4Sxua1jlfe97zcEiCNFumVcKA1B90VAwaWN95gfWKCwRhm8cvI/Hav7&#10;q9yYOJpxKYlTCYgbbJanT59u1h/t27eX6upqswzB1eZ4QZuMFkZSyUrz0NtrjMxep//OUGKXSECM&#10;zu2TbwEm31yyU/6opPGZOS52yJfO6ppwCwvQvEkTOb9vgbRQIveHd9aZcPOZkYUJydIRCmI1fOOc&#10;HhZg98FJq+Xx6Rtl465quenMLr6k8o0EpK69dGC+LN6yR/4zf6uM7dZGBnRMbAwHxAja96tnd5fz&#10;++TJi3rf+15fIf9bvEMGaJuM75Fr2YQSBi6tjyFaz46tUuTJ9zebK9DnRheaq06ihBpA3YkLc8tZ&#10;XaRDVkv567vrbM59sKVcbtF+H9stV4uWwLorKAOZj64a3E52Vx2QP0xda+4y1w3vaBZniQL3barz&#10;7WKd7zeMKZR3V5fII9PXy+MzNlqacURKP4NLhwNdS3plYuTsP/ShPPbeBl1nmptVUesGWG9OdiQF&#10;k+MJttDp/3hwIg/Bwjeek2DcMoi7QcwB/PQt20w44US/i7882S4SDVxbOGGERANPNLFyaTnaDhHp&#10;e5XImNtExilpgexAZBK8YJ4Q4AcT6wuygFQrsfKEJYBbCye9nKxjZRAsmGx416VUxSIBEGx30wxH&#10;FjdM13Fx0LhMQkDfYfnA2NuuhIvMSJDDElx0cCEKIn/giH7O0pX6FAy0PjBXsCKArFojhDSEVzYE&#10;Kaw5GqJMHrg37QdJPqT3xs2laJkrR6iAWK0klVgsiAGJBuXCSglRgkC5CEkfEz8DgDzzYG0h8w+x&#10;NxAkBlwnllKcMR3c/36Ay7H+kWp73LdFLrhPpI+uKaFthuBIbB0C1RJHCVe1bmeL9L5YJLe7+zdl&#10;87l4YUGAZkQlLIUqCX59WEzMJF4R8wcrE8+qxO/2igQmZO/9+PinKLzGe4iiWOMQFwZ3snANx/pP&#10;ivPg9SmJUwY5OTlmVXLHHXfI9ddfb69hVXL11VdLu3bt7N/HCyAQuGd0yFEiO76bdMlNnFtAMNJb&#10;NJNPDu8g3fPT5YUPtkphdqp8eVw3yVMy2VDATeDygW2lMCfVxBIEm4YABJJ4FtS3uHqfTFy+Uy4f&#10;1FbO7Z1v7yUa3ANxYGzXNpYxiHSulwwo0D5J/HrFvSGoiENXDW4vM9fvlj3VB+Tqoe0bRChjvc7L&#10;SjHXlPysFiYQXqpjIBFuSKGg7l1yM+RrZ3czKxssrK4c1M5SCSdUKAoBQYVJG00Moy+O7WzpdBMN&#10;6o4ogrvf1UPaW9wUYifdfFYX7feGmPO072nSW+s6oXeuxUm6YXQn6ZmPxV7Dtf3JiqRgcjxCJ93H&#10;H9pVOd1EzrxD5NLfiwy/VTfebd3m1yOH+JynKMHGjQd/ev1aQoGFCZYjQ290AQ6BFzNgwKddoNWL&#10;fqlE527nUkQ2FSNV7qOnNOhTLDYg+YgewYFyq0rcv8mgQdYkPgsQKnDpIK0rAU6DgdUEaaarPx6d&#10;3DdYxozOjuyZQKKAUNn40/J45QTe35SzoU6gsZYguOqwL2g5da4Y77f/BUHLBeEnngifbzDofS1w&#10;rs5Z+tGCH/O6/u+YduN/+hptVptw4TeIVYIlBHEqSNcbFlowygOhxooDIazdIBdjJDiDUyLAdRlz&#10;aa11nQlYw4S6DBm0bJSLjD2WOpw1MFCuRJUtHLByQoDCAgPBBOEE9zSsixCnGlMsAQi1BPr1rHQ8&#10;MNx4jTKy9iDwIUCSSYz3TGAJjIFmunZ1HK39j7VPI9UjiUYHri+436SlOQEiNTXVXGi8VMCNgXBk&#10;HBLztQk95JfXDJJRltK04cZs+1apSpi6ytfP7i5fO6ebdGrTMGKNB1wErhnRUR64drCc3584MQ24&#10;7de+IBPP9y7uZ8LJNcMKE+6SEAzGQpuMlvLNc3vJz64aKL0LIM0N0/fcm3gaNyhZ//EV/eUr53SX&#10;4V0SG/DUA1OArfaF2t+/uWawfHZ0Z0lrkViLqlAQo+e2c3vKt87vKdePKpQWzUJ+bxIIT7i46cyu&#10;ct8nB8mE3vnaHg0z7rg3rnY3jOkkX9Ixf9t5PS3NeEOB+xPg9eYzu8jPPzFQxnRrY6/5Cb+vd6Lg&#10;tA+JSpNEvVi2bJk8+OCDlhIvGt9c3xDcTYeVLGDujUXBrL+IFC91r7PRHXCtrlSfc2Qh0WquFUn/&#10;BzEoWSOWmpJTVGJqcCJMDJXQReoUnWhhgZXG2z9zosiE7znyCRlZ/orI+390MV/GfF13oTnabvp5&#10;3DVevVNk1auu7b22ZGxgNUG62vN/6uLfJAIIckXLRSb+QGTtROcacelvtf+rtVzfENmrZPuYNIG6&#10;ae5xocgFP2kYYuWNx32Vzr1k3mMia950VhyBt0wsGfoFkbFfcZYoDTkecVOa+4TIgn+IDLvJWd7M&#10;/J2WIUCgKSD931L7+6y7XbBQrIwSib3lbg2Z89egeBZ1tIk31nAtuVLHaH7fwBsJBn1HsRhrxN6Y&#10;dI9rq2Og/6Z/CbiKdd6Fv9R1KCDkNiRoo3VTtYw/dFYuxE+Z9TfnonaBzk9ea8x1EFGb3463tSw7&#10;5rnyGrRMCN+kW8fFCitHxL3Ns916hPsfsWtYj3pf7qyMcns6Aeg4wptvvmlBSG+//XZzD0ni1AB+&#10;9Xfffbecd955/5+98wCMo7j6+LPVe7GKJcty7w0w3ab3XgMECAFSgOQDEhJCCSQkIRASSAIEQicJ&#10;vffeey827lWWLFu992J/+3unMWchS2dbupPl9zOHpL293Zk3M3v7/vvmjU4P8r+1ZbRxk79eLyQe&#10;3o9v3+1bnHOxzvv+5Fcth1/Z+ppvnRt3ziCen/ryP+987d6LZYR9pw7O+X119683P4NUdw93dmfu&#10;DU0RJLT+HScPXq2/xfUz8sk4GwQLf1uvX+/fD/oeZ3emwA3y6h7kZu/U77UovQbHrqurk1deeUWT&#10;fJOYe3vBBJMACblg4o9rMs114TnRLO1LCDVPNQn51ie+OGG+3focysOL8uDE8OQeoYRB63/VMjaG&#10;fBFve04dSwgf9EeR7Om+bZ/dJbLoRc+x2r/DKZngc5wRAl78jcjcBzw7e5/fYFvvD/IN7HiGb3lS&#10;VtzobTgfkTBMefjwJpHKlaLTxDK9Mk862vc3K2wwnQhI8svqTgg+k4/x9clg4fpj+XJfbhWW2ibf&#10;CsksSbQ5/RSRIUTKBO+Jh4LzufAFkdev8trVayuSkb7sOaerP/XaUhvUF3WEyDTrF77pbn0terKi&#10;0FteH2QlFE2UG8D5qMdQr92PulFkxB4dG4MEYvEqz3F/9nxfNIkWl2uNZ79BUd71b7SvD1KuQ671&#10;ibahYM1ckTe8Mc3KQdNO8E2jY9oQU5iGhkDE8QfhExEx732RL+/zrjmLfOMldaxvyXVyZhHFQ1/Q&#10;67pXbhIq8z3TWCWSmOON7TEiMYnePk7s6z+YYLJ9gmDCssRVVVVdJodta2uTr776SiNiWJo4mLe+&#10;rFpBktzCwkKZMmVKt8lrexscHJLxLl++XDIyMnRMsARzsOD8LJqwcOFCmT17tv4dTFiWmrpnZWXp&#10;NLJgQh8jGXFeXp7+zVLZwbQ9rFmzRsrLyzWZcjAjv6j7eq+uc+bMkcSkJBk3blxQ68756XdFRUWa&#10;nDQUsMT6zjNnylCv7wWb5uZmWbFiuSQkJKqo0Vu2d32a/FVMxQz2mAolJpgESL8STBw0HS835cGF&#10;ekOwb2K76kbBLsO2BuH67/zVc5g/FznUc6SY8vLBP0VWvO1d7Tynj9D+4bv6kv+O9Zzr8BiRrx8S&#10;efPPItWrvANgc8/G2J7oon0v9xye73vOTqxu7jU4DWLY4pe9c//Bc7CWeBu8E9C+nCd1nMjOP/Jt&#10;Y1oQ4h3RGzheRMnEMq0oOOGQG9Cx4X1BkBuG6RCIPSylm5jdYZ8QOHp8YeV/LPKk154TjxQ58Crf&#10;ksK0OWUjMotVh3i6j1OtwmPHZ/uKtZ5j/9a1vkgcriMb2QQbei/d5rZ7fyPOkVj1qJt8EQbBBBs2&#10;VPiEMCJNqlf7+ibXPpYfzvXGCzZFPDz4as+GwbtB3AhWuGIJa/KpTDpC5LO7fSthHeyNXZY7DyWM&#10;Z8YGAk5DlTc+uJn3/k7M9a4jab7IEv9+oNd276U3XPzu2dQJecEeQwFggsn2C04BDnlXTnlDQ4P8&#10;9a9/lRNOOEGmTfOus0Hm008/lXfeeUfOOeccSUwMTtJTR1lZmTz22GOaqHeXXXbp2Bo8vvzyS7nn&#10;nnvkpptuUvEoWODeVFRUyCOPPCJ77723LlkdTDg/juvTTz+tf7tcP8GC85OUGdHipz/9qa5GFSw4&#10;NyLl9ddfr2LJiSee2PFOcOD89Lv3339fvwuCDec/9NBD5Xe/+53MmjWrY2tw4Ny1tbXa70eNGqVR&#10;d70Jx+e1qWvtQCXIXozRq9BReZEbgZf7OxQd2P/coSrDtkZUgi+8nRWNeHr7qedULX5JdAUc4En5&#10;ine8u43/+iJPsOn4Q0R2+ZFvylNsuudok9dhki9vB6IKK+uoU9PLsBoGy82SjBRc+3oXTalY4W1f&#10;JLLD90WO8JzEw/7mEwMmeo5ibHJo+oL2Qe/yxuokrAIzYndfpA55dEL1VJxzkj+CpMw4/SRQZcUS&#10;8m3seq4v589ev/DljVCnteNzfQlCTUK2901APhcc4g5wqElIHOW9T14LciXxwsmOz/L6mtcPNblu&#10;kMGGjJkZ3o0nfQwxkSXUST464TCROJLPenVJ8soWxBvz78Ay35SBaXRrv/HGcr1n56FeOYPrKHUJ&#10;/Qo70scSvGvIcM+BQpglv05nsQT4mxeiFFFZiCVum2H0I3DGu7uBj46ODll+lfDwcHVYQ+FgYBfO&#10;Hcq6k98mFFB32j2YQo0/tHdkZKS+QgFtzrlD5dhi+1DXHec+FLCsPX0/FLh+1xfRbBy7p2vtQCTs&#10;Ko+O341uILTr448/ln322UeSkz2np79Ah/V/GdsOXMNXfyWS/4HPgS78vEMs8b7YXVuyxCtREkzP&#10;0ASb8T7HP2Oy7zVyT9/KSeMP9xweHN+OG6Le7AscipD8hc+LFM/zrhp8Afgf33OucaLHHehzCnFo&#10;ESrctKygeP5dsGFM8FM3+G0LAZwXxxnhiSgckjgv9mxKkuTdzxMZMsr7naiSIJaRpZgRR1ghp2aN&#10;15TN3t/tXj/yto+YJTLV61us7AMkKB4yUWT6yb5cSUw3CbotsY33g+ir9HEdCUm9DUwrSRoumsCW&#10;erAsOwliQwXjkOgSVrAioS7TmMYeJDJ852/HaChxfWzDy29bl7j9utunf7Bs2TJZtWqV7L777nrD&#10;ahgOHIjhw4dvSFIbbAhjZwWhYDtROIwIJkxLCdWYoO4sNx0KJ4u6Dx06NCTtju1pb6ZDpaV535lB&#10;BnuTnJn6B1s0ou447Dk5OToNLhTQ76h7MPsd9XZjbtKkSUGPKAPOz/WOuvcrn3UbxgSTAOm3gomx&#10;bcKTep48L3xapGie5+QV+KbhoKK4Czs/cWbJFZKzm2+aBkt9skQqq9VkTvGtVKKRE+QT6BAo+uKL&#10;odVz+Ao/861A8p3cH975hs0UmXSUb1qRK0NflGNL0GJQHv0rtCB+kZCWnC9EuhTN97UhCXtp22Db&#10;Dec9PsM3VYlVXEiamjLaN51qpx/4ooSIQKB9R+3ly0czdn9fbhA+G2ybcj61T4edGAuMmaI5vmWF&#10;mX6FmEKiVZY6Dhle2YggKvhEpGSBZ9sEXxuTJLe/jIuN6I9l2jJMMDG6gqfNiBU4zaFw2jkvgkUw&#10;85c4cNhZvSghISFkdSePQigiXDgnYgURLsGuO+dDpEAs4BUK23MNZGpisEU66sqLPh+qutPmCAbB&#10;7neurkxFQiwJRd2pM2MewSgU5x+IhCZGzTC2d1iWd86DIivf8T3V5wm0dM4h0UGEd9Ovy5F2fOGx&#10;Dy+cxQi/SI6+uigSCYMgM3xPkaSRXnk7LWVNdAkJaiND89RumwLxC3GirkRk6au+SJPhu/m2hwL6&#10;DNOEiH5gdZRD/ixyqPfa5zc+gSQuVWTIaN+y4EwHy9m5I7KEPtdxjFDAuV2fZ1oR05xYwalkkW+a&#10;k67YVe/bNxRQLkQSkh0TsUPk2LwnfcuCN3es2mQYRlDBiQiV84DjHArBAKhzKOvOeUMxNYHzOrsH&#10;O7rC4coQivO7dg91v9te606fD1XdOW+obD9QsQiTALEIE6PXIGpk9RciXz/ckXCxA72X6bihYR8c&#10;rXDPkeYpP0/2Y4dwJfS9z0//V5+y3juH96UTn+5z7KsKPGe0ztvu3QCxKsnu5/qmQDANx+gehIZK&#10;r80XPetL+kt0x05niCRmBaEdNwHnJVoEUYzpN7yY+qURJH59zP9v97lQw6otC5/zXs+INJR6G7wx&#10;Q6RWxTKfmEj0FXk5gg3LNS96wSeKNdX4RMbyFaJLiWuCX2/cMP3K6HUswmT7gmSu+fn5snr1ak10&#10;SDQDjgqr5hQUFGhfIBmsm47BajX0kdbW1g0RF6wiwzZWsWFVFZ5MB+JosVpESUmJroLCTz7DZwmH&#10;pywckxVKyONAeD7LcbLv2rVrN2xzUF5Wc+H8gUaC1NfXb6g7x3Z1J9EodedFGdmODVgxhHMA2zgH&#10;x2AFG1ZTIUEq5Q8k54Sr+8qVKzWpLJEzMTFE/InU1NTI0qVLte5s43iUj30pg3/daQfKTzvRlpQr&#10;ENtjY+7LOSbl4G/Xxpx/xYoVWi7Ow/mpJ+fgXOzHNmxOe7CdctE3uGb0VH/ORZ/hc9iYtuZzlBu7&#10;cA6OSzvQltieMlImPse+2J6kqJyTOrC6E2X17xNdwbk5HnVzdQfX7zgO56EtsTPtQt3ZxrloD87B&#10;vtXV1bqdY9BvXPt1h6s7n2O8uDbDMec96k2fdHWnjq59OR/noEzYCZtTB8rHvoE495zDv39zTFdP&#10;zkU/5lyMI8rFeSgn27AJbevannJyDM7r+k53cG5e9DtnTz7rbI8t6Pe879rS2ZgxT1/nPLQfNuH8&#10;jBH6TaC2p15uzNPP/etOXXiPunEezkfd2VZZWanloe5u5SjXfpQ/FILmtoYJJgFigonRa5A8E8dp&#10;5ZueY1XubXBOqN8NEs5eQo7IlONEdjnbc7DGfOuwhgTvvES0MA1o9H4iuXuKTDrSl3ST6IMoVsIJ&#10;Vdm2IVitZ9krIvkf+aZlEQVBfhiiThK8V6hsyHndud3v/mXpvM3/vVDh3TzImjkiH98qUjLft02L&#10;5W0nJxBCBbl/sG2wKfxS5NPbvC8OVpRCcKRg7b7xXlfmyw+jkTq6t9GLmGCyfUF7v/jii/rzk08+&#10;UaeCXBmsSvPoo4/KokWL5IMPPtBt9IfXX39dbrvtNnVUdt11V3UUcNxeeukldSJYVQRngykkPYHj&#10;9uqrr8rnn38u8+bN05+jR49Wp+T+++/X87LCIs4K4fk4Lk888YSumsLx/c/xxRdf6Co+lIW+G4ho&#10;wLFfeeUVrftnn32mziGrYnCv+vjjj8uSJUt0O9uo51tvvSV33HGH7sdKQZwDseSGG25QJwsHjGlL&#10;OK89gdPM8TgXx8D2O+64o25/4IEHdKWquXPnqsM4duxYdc4efPBBeeGFF3SaBu2Bk/fhhx/Ks88+&#10;qw4ljjPnx4HrDtoYp/ONN97YcH5ebtoP53erw3DeiRMnqoP5zDPPyL333qt15zw4i5SbcrLkNJ/b&#10;a6+9AloqFceYPsPPjz76SNttxowZek7qyXb6IOdhWgTl+d///qfXpp122kmdV/om7UEZ6TvYimWv&#10;cYC7g3735ptv6nkXLFigL7d6J33e2Z5+x/Hod2xnmVv6AmXCaX7ooYe039FPKBd9lHL1BPs+99xz&#10;Ol5YhYZjTZgwQY+FfRFN6HdMhaLfMT4ZH19//bXaiWV+Fy9eLP/5z3/km2++0TZAMKAOgQiFtCXH&#10;xH6shINgxZLNnIM68ZNjMhWI89NOjBVsjKBCf6Ttn3zySR0niB6BrpxFn3377be131IHxgDHI0/M&#10;ww8/rH2ScnEe7EnbsM1dn5iiQ3946qmntI0oFz+xX0/9HmhL+jFtRp9FiOQ8HIO6UybawfVhrg/Y&#10;mG3YjbHAOPfvu/S3QG2/PWOCSYCYYGL0KiSmXPm+59gVe3/4XaSILEF8mPkjkQOu8CXXxOHr/HQ/&#10;mGw4p/eTHCUkds2cKJI+2ZfLwq2sYRfb7mltEPnyPpGPPAe/hWkZnr3WE3mw3DdFa6hnT5dgNVRs&#10;S+3IdKaV7/kS5zLlRZ9OdZSdcUQ9yBnCKlJE9gSLVq9cLA2+5CWvnWu+a0+m4GXv+K0IavQqJphs&#10;X3Czj8PAvRlP13EcWD4WhwCH6ayzzlIHB6cKR42cBuyHQEAf4fM4axxjypQp6tTgkOP89wQOBo4J&#10;y4biiNx1113qtOOksYzu+eefrwIKzjICAQlnOT8OJYkwcWYBhxnhBbGBc++7774BCSaUnfPi5FM/&#10;6j558mR1JnGAWMaW+1YiCHDShw0bpkIRn8MWlBMnCgeTJVBxGsl3Eci5O9cd0YVy8JQbR/jiiy/W&#10;+r322mua+BInnfbgfQQTHFzK9a9//Uttsdtuu6mNnJMdCDiffA5nE8cPpxUbsrT4D3/4Q7UBAhnH&#10;px0oAw42wgbthLBF2TkGT+MRGI466ijd3hPYiM/S7xB6br/9dvnBD36gogjv/fznP1fb4sDuueee&#10;mvCVtuUctAXOMaICDvd5552nIggCBGULxHHG9gh+tBniCXajT+Ocn3766drW1J0+h0jC+1wX+R27&#10;4CwjXjE+OCd9hvbxF/E2Be1D++2///5aZgSaI488UnAnsTNLGCOMIAZQd4659957a79DHGNfREMc&#10;d+zETwSIPfbYIyDBBvtyHvobNqXtd9hhB60v4sfZZ5+t3wOICtiaOnN+hFDKis2wB32d8UB92C9Q&#10;EDy4dvD6y1/+skGEuuKKK+Siiy7SstCu2J4+jX1pK8YifYLxTX6R2bNn61hAfKI+9NOeoO6MK/od&#10;oiEiEOOLuiN0nnbaaVp3xjT9mn05D3WnjSkH52Y7dkBoZMxwPQhk3G/P2OQmwwg2OG+s4JEz0/vm&#10;8b4Y17X7HDwiDtZ77w/bxSeUZE0XiYzxOYI4XZ0dr2Dizr/h5ZXJlhcNHO+LTSpXiyx4TjQZKDi7&#10;IZqs+dLn/GsuGyMg3LQ1fiquH3b8xOaMKR1UQcS7gfON5c7nde3N+5Q7yOUyjAEID7BwDnHgCZHH&#10;ScH55Kk3Di2OKs4QjjoOBk4SjqF/+D8OMo4TT+GZ6oCTEwg4Wjg5OO5ESHBsHCCcIidmOMec6AEc&#10;YcqKQOOe5iLeIJZwzp133lk/F6hgQN04HvXiiTa/U2/qz7lxCvnJlADAUcLRpu44msDf1AHnHcGH&#10;p+OBQDlxEqk7gg9OOG3B77yHE8eTd+rOU3BXd3+HmDIjKDBVgkgFnvgjJvUEtqMOHA+RhM9jM+yB&#10;o049EVE4P/WjbRBPqae/GMFxXDvgzOJMBiJW8Bn6EG1NOWhv2g7bc34XcYDtEYXYh/0pn79TSt+g&#10;fESk4PjSd3sSeTm3sz2fdfbmdx7s0gbO9uzL+V3d/ad9UE/aBgGJyA/GB+JHT3BMBAPOTx9C7OB8&#10;RF4gUGBD6o79aXfOwb6cm/amn2An2ox9EBBnzpypgh9jpCc4P32OY3Js7E07MAZcpAnHRAzgHNge&#10;u7rzYx/EA2yGTfidYwYC+9HPODfHIdqDc3Mc2oGoFcRadz7q79odUQIbIVRQJsY7dqRv0haM1Z5w&#10;tuf4/E59+JyrO+emPNiA6xjncbZHLMMubgoPtiZShSlRHM/Ekp4xwcQwgg0XZ6JGdvqhyOQTRJdD&#10;JUFkbLrI2INFdjvXu7MZ59vP/xVqNpRlE78b3eA57ywvy5Qc2GCvjp9tTb6oI80NYwQEyzEnjfCN&#10;G8UJEB0/2Z40yjNxkOfmEoWV7Dlc5BzqrIkg4sRlel6KV67vrDZlGMaWgKPCdArEB556c/OPM4fD&#10;ADg5/O1EAn7icPg7SjhAOFk4ODg/RBwEintaT3QCER44Rpzb//gOnBtw7+Gs8lkc13feeUendLAt&#10;UKj7Y489ps7hAQccoM6Qqx9QDs65qbrjwF5wwQX6VB7nkXMjuAQKUw54Qn7qqaeqYMS5/Ovt/7sr&#10;h9vG1CAcOJ64f+9731O7Mc3AlbUn2A+Bh6gFnG+cUY7J8Z39eTmbdz4/8DdOI6IHkQGuzwQKkRII&#10;Fb/85S/1b3d+8D83uHO77Tj79FXEFiIMaEOc7EDgWERwUHciGIhy4Jju+A72g851x8k/7LDDNkTB&#10;ID4ECsehnkxnQfwgkslt6+x4s51zMx2Ivn388cdvKIuztRuvvAKB/YimYVoL0RQHHnjghn7vjuna&#10;3x2TKDP6Fn0NAQMoB/jbKxA4JnZj3J100kkanUHfBXd+9nEvxAlEMcbHQQcdtOF9pskQHXTMMccE&#10;FNkDfI7xyZjjusOYR3DB9u7crt68gLoTcXLEEUeosAaITowZBBVEGwQdo3s278pgGEbvgLM0bEeR&#10;/a8QOeomkUOuFTnyRpHD/yoydj8J2aopRh/hfSGzYkoET9e6+HLmi45VhgaHIEHptgqJiDMmi0w4&#10;wpf/hZuf9d5NCys3JQzz5dgZOoW7h44PBAmir7KmiYw/XHQFKW5aKBfRMExnI3psyFjffoZhbBU4&#10;mDiNiBzHHnvshigCHHGcKTdNxz2RxknC2UIQwfHAqeApOU/hCXPHmSLKwTlA3cFncUSYhoHzgfPi&#10;nqhzDs5PuTiWywvCOXnPnZt9cWSIlnCOm3N8eoKpIERl4HiffPLJGyIUKAPnJmqGqAGcaf+6u/Pz&#10;N8fAYcVe/I3jFQiUHQeUXC0ITdiO4/CEm/pyXuzoEl0C5+Q9fgK2dk/IcXj5iQ0CcWA5PxENPCXH&#10;2cQRpY4cj3pTf5dMFUcVcO6pnyuHg8gi2oE2CATOjVBF3REBEAz4PE/yqT9P83GSKQPlYX/qxnmd&#10;7SkHkT+U6ZBDDlGnm2gQjtsTHI+pFIgQCHQHH3ywth/2pC/jSLtIHScOuDpzPj5PWxHZQdl32WUX&#10;jT4gUqQnXN0RKBlXCAbUmfZD9KFPUHfq5qJliKAigoh+TnlpJ6JQ6CNEQmBDxgdOfE9wfurAlDvG&#10;HtN7iKig/vQzjokdEdIQBzgX032YFoew4p8fyLUHL//+0B2cH/uSq4XxhuhE1BT24/y0CwIEx6T+&#10;TMG6++679e8TTjhB60nbM/WPvst0GSfy9gTnRthw+Vs4HlMJOS/HRfii7vR72p02QZAhlxJT7hDm&#10;GFuMea6RTJeiDkTKYAujeyyHSYBYDhOjV9EbAu8V7d1EsWLG0Kme8zdBJDbV5zwHcMNgbEt47cmq&#10;KOQrKZ7vOfXelzNN7B6opI4TmfF9kUzybVjbB4ZnJ6asEa0R490UhkX5Vh0aOkNkx9NFpp3o/Z0e&#10;fHtyvgjPQaBcRJkQCRPnlSuLcp3lK1dMircf47zjM0avgZNiOUy2H3AG/va3v6mjyLQCHDAcPxwQ&#10;nAXyWeCg4BjipPFk9r///a8mQsSxJioBxxunhnwbfB4HFEekJ8cdx5FErTiuRLEQJYKThkDBsREz&#10;iNhAUMAxwom85ZZbNN8Ajh0ODU4M+VIoM3XgnCeeeKK+1xPU77rrrlMHCKeHCAWmgSC4kOyR8+Bk&#10;UXccJMpz3333qaNJOD8OLhEiJB5lX5wxHECc/57qzhSAv//975ozg32Z0oNYRd1xmIk+wB444+RS&#10;wIG/9dZbtczUHTtRVsqH4EUeCsYr56eduoPP0KY333yzfpbfaUNne/oBzijOO7anPakveUZoY64P&#10;lNlNXcD5JTqINuip3g78AXJW4AhzPq47TImg7IgDiAT0ASJn2EYfIa8N4gDRCW66EP2DCAD6I6IJ&#10;9sLJ3xTUnfYm9wt9GUGKunMO5/wSecF5mB5Dng+2YXuXfJTjc37KxL44+UTXEH0RSL+jXS+55BId&#10;YxwPwQ7BkP5Ev6ONmR6HmMIY+dOf/qTCIeIBjj59nqkl2BDhg75x3HHHaX8IxP70X3KHcA5etC1t&#10;iXCAMMKY51wICtjr6quv1s8wvigvUVUIBHfeeaf2E2zP+KXvILxsCo7F52666SZ55JFHVCjh+oPt&#10;qTv9EPENMQR74C9i4xtvvFHFNM6DMEPdL730Uu2fHI+2QnSiP/QEx/j973+vYx1xhLpzDWPs0Ldp&#10;Y0RkriEc+89//rOOcYRDbM9UIAQVrnfYns/T7tg+ENFme2aQ1wHcLbvRDYS+/eMf/5Arr7xSB5th&#10;9CpuGAb4ZW1sg7S3iaydK/LhzZ5X97pIa73X3uG+aIOZZ4pM/57nYCPGWh8IGDduWHmK1YaaqkVi&#10;PBsinBCBEqrxtKFcXpvXlYg01/jEUAQUl+jVxnqfwM0yif0uvPDCDU+WjYELTgMOI84Kzhb5KxA7&#10;eKKPY4DTSuQAzjwgWuAkcOuLg4WjgNOLE4+DQZ/BqejOaXXgrOJsulwJOBw4bjzdRTSgXGzDOcVJ&#10;wonjKTBPyNkfJwlHyzkqOH84mNxjBhJlwpNsHEAXmUE0A84TdaM+nI+640hjH7ZxDt5HQEEgoCzu&#10;GAgl7Ivz2BPYjLogOFB+ysvxmNLEeak7zjd1J3LAOWyu7kSFcC5szr4cjzbCJj05zZSfF7bnYSb7&#10;017UHdtzLurKebAvDzlde2BfthMRwP6Uh35CeQKJcADO7foddgPal+gJbEEfw870JZxw9kcUQDQA&#10;HG1sRRsgntCO9EX25TjdwbHod8721IXjUU/qju05v+t3RB649nC2p53p4wg9lAlnG1u4KKju4PyM&#10;KZxwoP6cF4GAfsN5KJerO8477Y4Yx7mpJ1OIaDPOz1hEcKCsgYg1nJ/2pe2xA8fh84w7jo8YRttw&#10;HaCOnNedH6irE2bYTr8AyosN/HPsdIZzO3GO9sXG1J+683n6FnZhP+qDAEJ5EKzc5+nz9D0EHPan&#10;HJyTMvX0MJ7P05b4o27Mcw7ORVnoY4wHrgPUHWGNfuL6PKIN/c5d7+gPzk7dCUWGDxNMAsQEE8Mw&#10;tgoutUzLqFglsvozkco8787Ju0Eh8oDlb6O9mzXvC9DYArr6GusPtuyv5RrAmGBiGIZhGEZvYpOo&#10;NxNUPMMwjM0GR5moB6ZgzThJZJ9fiuxxrsjIWSaWbC1q206v/kB/LdcAxn1H27MgwzAMwzB6A4sw&#10;CRDmGZJJnLmmhBya2brGhXIGmkDJ+C7YkP5F6J+xZeA0EYJIP+yfY9U5z17Z+um1BBsS8mljecvB&#10;foxnxrIL3TY2HzeeCcHuDvYhGpRQd+atE3puGIZhGIaxNZhgEiAkNSJ5D3PCuCkzs3UN4dDMwyPJ&#10;F86CETjYi/7F0oLMOyaBGH3N2DxwrkimxdzcWbNm6ZxgG6+bB849IjFzkUkahwNqNtw8GLvYj+kh&#10;JNRzc9mNzQObMQ+blQn2228/zTPQnfiEOMVcdBLZBZqTwNiYn/3sZ/Lvf/9bfz/vvPM0YaRhGIZh&#10;bK+YYBIgZqbA4Kkezv5ZZ53VscXYHEhAReZ3kmKxBJsJJlsGmfPJPH7OOedoAixj8+B698QTT2hi&#10;MBwmczy3DJLaMZ7JWM+KBcaWQeZ/Vl646KKLNMIzUEy03zJYgpLVLoAlT3kQYhiGYRjbK+aNBQg3&#10;XvYK7IWz5TI422vzXtjN2Y+fXe1jr55fTuA0G27ZC9xTfLPhlr+cDe16uOUvcH1wc+1oGIZhGIax&#10;tZhgYvQa3NSyXBbLXDmH1dg8mE7Csno9LS1ndA8REayQYU7TlsH4ZWqd2XDrIH8JeTRYzs/YMuiL&#10;LAWJHS3izjAMwzCMYGNTcoxeg67EmvKsh8/a3nZzu/mwPjr5csgZwdryCCjG5lNeXq75YJiOY+vL&#10;bz7kgcCGzc3NKpowpo3Np7GxUYqLi3Usmwi6ZRBVUlVVJbW1tSrIR0VFdbxj9BU2JccwDMMwvsUE&#10;E6NX8e9O9mR68+k8HM2GW4b1w63D+mHvYP1w67G+GHxMMDEMwzCMb7EQAKNX4WbWvYzNx99+ZsMt&#10;x2y4dfjbz2y45ZgNtx5/G5ode48VK1boajhMocWu/Pztb3+rkWWGYRiGYXyLRZgYXUK3ICyfFyHR&#10;TA1hPr7/DWtbW5u+2BYREbFh+gj7s31TnwPea21t1Wk7Xb0/EHA2pJ7gbOGmKjk7sQ/bsCE//W3P&#10;73yGz/rbyNnP38YDdQqUswUvbODs4cBGTGXip+uH7Mffzr78zXv8dO85G/I7n3HvD0SoI3bAHq6+&#10;btw5e/AeL/52dnTb+Wznzznc51wfdsccaNBfnA0BO/AC6us/nv37k/ucvw3de53ty/F4j98Hog3B&#10;2RC70GeoMz9dfXmPFzZgKph7z/9z/M3nsCW4z/IZd73lfba794xvYQUxlmiurKzs2PItO++8s25n&#10;hSywCBPDMAxje8cEE6NL6urq5IMPPpCPPvpI548zd/zAAw+U6dOn6w19RUWFvPrqq/L5559rQsP9&#10;999fl80kOd/cuXPltddek0WLFunN16mnnioJCQkdR/bBe7fccotMnTpVTjvtNP3cQKO0tFTDmrk5&#10;5UZ/zJgxcsABB8j48eP1Rp8bUm5EsQW5No466iiZNm2a3vB/9tlnuozm2rVr5bjjjlP7YncgL8KH&#10;H34o7777rt7YTpkyRT9LUsSBBnajP7311luaH4e+tscee8jee++tiV0RSrAFtiJnycyZM9VWJM5d&#10;s2aN9tEvvvhC8x5ceOGFkpOTow4U+7733nv6Wfo3S2Efc8wxMmHChAHpYLFcNWOS8drU1CS5ubna&#10;FydPnqz9iuVv6avffPONjkWWtGbssi/97OOPP9YcEtgPB4rP0Ye5Djz33HPy1VdfaXscdNBBeh0Y&#10;iHljCgsL1YYLFixQ551xR31dn1q8eLG88MILkpeXJ6NGjdJpDePGjdMn9oxzbMvYnjhxohx22GHa&#10;BiUlJbpk7tdff63vjR49Wpcg5no7EAVQ7PbJJ5/oeKXu5HbZa6+9ZLfddtPvCPoY/Y2xSd/bZ599&#10;tJ8y7rkOvP7663pNpI/yHteCuLi4DWOW9/7zn/9o3zz99NP1OmCCyXcZO3bsBkGkJ0wwMQzDMLZ3&#10;+vUd2e233643ndzw8CJk9JRTTpEXX3yxYw+jr+BmFYcfZ4AbU5zK++67T/Lz8/UJH44DN68jR45U&#10;5+iZZ56RefPm6Q0xzig3rBxj4cKFmjjSHyckcGPsnIiBCDbDWdpxxx1l9uzZeoP66KOPqqOADR5/&#10;/HF1snbZZRfd96677lLHFQ0TUQRHFqcfm2NXB3Z7+OGHVSBhfODkOzFloEG9y8rKtI8hkiAsPfnk&#10;kyrkcU3AiXrkkUf0STROAI4Wzhh9DxvyeRLo4pDW1NRscJ4QUWgLrikHH3ywhqffdtttus9ABEeU&#10;foezznjm9wcffFBFKMSUp59+WkUPBCf60h133CFLly5V4RRRDrEPIQqH9N5779XPY8unnnpK7Y3Q&#10;xxP9hx56SAWFgQZjkjFKn2I877DDDiooc92jr9FHsSdiyYwZM3TM0k9J4Mx72BEhad9991U7P/DA&#10;A2pXBCeOid15D2GKfsgxByIIoPQ5EuAiNiGSMH6xCd8T77//vgpwCB2ITf/97391TDc0NOg1k/3p&#10;h/zkPb4/3DMf7IiwyovxzfeQ8V347vAXSxBG+Rs7Mn4RsQzDMAzD+Jawqzw6fu834GRyU89Nu/8X&#10;OzeR8+fP1xtTnrrzFM7oG3gizxNUnAOeJvM3N6EIJEOGDNGbXJ6inn322eqocuPK035+x7nCacCp&#10;wlGbNWuWPgUE2hDBizbmiTSOLk8YcWoHGizLiiOEM8nNP0ITziS/c/OP08/T0xNOOEEjHN5++211&#10;BCZNmqR25Ak0jjwrDnEMHFmcir/97W/6HttwPGgH2sSFpw8keMpOn8OO9EN+R/wAnNaXXnpJHc+z&#10;zjpL+xF9DpthE57Wsw9968svv9QQdAQXIIIHx+3oo4/Wp9SIBkQC4bTSLwcaPJHHFoxLBDbGHXbE&#10;ToxJnEye8tMX2QdBFAEEu7vP0S9pD4SC3XffXX+/5557VAzkaT72/vTTT3U7+/L5gQRjjOshUXFc&#10;GxFF6EPYiJ9EM/G9hA2xL32MFYaIykMU5TNElyGecC1FAMT+vM8xsRlOPn2a4wzEpYi5RtH/cNIR&#10;77juMTYZowjA9DvqTdQh10b6KLZlf2y00047qZ34HH12xIgRG6LCiFzhxXs4/4xrl5/D+Jarr75a&#10;76McCFKMXcDGiPB8vzvRju8ixrdhGIZhbK/0ywgTbpYIHe8OHHGj78DpcXPEuXHCOeBGFoeTJ604&#10;mDjtOGI4+YgDbMOh5waVz3IM/5tVnvbzJJGoE54uOsFroN7QUn9EDn7iCBE9gq14IRhhI27usTHO&#10;GE/2EFL85+h3tiHtsHLlSnXuuam9+eabNQSd7XxuoEHdsQ+2wAnChvQxnCsik3iCT59EVELUw0Fl&#10;O9cHPov9+HznPobTxf5EAdx66606LQLBheMMRKg/fdGN51WrVqmTyrglygGIJiOShzFNv3R9kc+4&#10;zxFBgROKqITteaqP048taYe0tDT9HNsHEq4vuTGJMMcYpr9hM6brYKPhw4fr+64/cq3ks+5ziCXY&#10;3i2P6/8eURREnA1Escnh6suL8eyuW9iL/sV3CNElCMHs66Y0YRvsy+fYjg3pz/Rf9zcCCuIeAhT7&#10;Gl3TObrEiSUOxFGioQzDMAzD8NHvBBPCRd1yduAfLsrP6667Th3LgZivoT/BTSgvbmJ5osyTPp5A&#10;4xzhkNIe3LCyDzf7vJzD7j7Lyx+ciueff14dMm5ocSZw1gjzJ1R7oOFsgFiCQ84UB5560neJxuE9&#10;5wA4GyIqYVv3Wfdy4IjyWZzTSy+9VM477zx9AsuT1c5TnwYCrv70LZxJ5tJjP64LgC2wIf2J/bAh&#10;9uvOhsB+9EMcNOwH7EN/H4g4G1A/nigznokSIWLHjWfXF3lhT8aksyP97p133tFIMqZEIBRge/9j&#10;u8+5PjzQcHVEECIKBFsSXUM/whb0Kf/xzE93XeN3xBKmmyD6kRcC0YntvBD4mN7ENZIHBgMxusRB&#10;fYEpnHzX0wcROoBxjg2xH/AdQ39iO5/jJ32QaB6EEcQlrnvPPvusFBcX67WBKVBEnSHoDdTxvDX4&#10;P4xCqDcMwzAMo3v6nWDCXHp/eIrunoDw8ze/+Y062Z2fihi9D0/1mDbCkzumQ3CTz9NUbuYJOUfw&#10;wCHAWeCmlSem3T3Zo90QD3hKzbQqQta5acYRG6i5I3DIcfJJLkoEA1PNsCFP93EEcKKAG3teTF1y&#10;zkJX8ESVp69MA0C8Ihwd8QQHYSAKJkAfIzEuThHO1LHHHqsREDhTOJ30Kfoq9uQn9uO9TYFAQJ/D&#10;XhdccIFOcTr++ON1OgDROwMVbMNYJvcQ/ccl03TT4RiD2NpF6CAEYEvEEvLmIPohmvI5tru+6qL9&#10;sCf7crzurgPbKohAOOGIJVzDuB7i6GMDxiTOvLuOYQf6I/bF0ec6QDQTOUrcNDDXRxm7CClMZyJB&#10;NmLgQLSfA7uQe4gcToxfph+5SB2+Q+hP7lrGdwb9ie8bPsdUEu4RsDdJmrn2cd1EdMfGiE6IKUx9&#10;pK8jbhmGYRiGYWwN/U4w8X/6wQ2pCSOhgRt+EvBxA4rjhIPFjT/iCBE+TMfBieVJNdNDuLHFieXm&#10;ls/ypJRt3MRyM8tNMOHqZ511libuPfzww3VuNHPQeVI4EJ+oUndu7nkRWo5zhUOKY4UtcAKYooQd&#10;cZawG/3dOaE4ZxyDkHRsyPs4Fsz9J08Hn8OBQHTBceB4Aw1sRT0f7UiWi8OOaIQtEE/oQzhF5IRA&#10;fFuyZIk+NWVqCI4/n8GOiCrYkD7JdqAvI/rxeezdnciyrYO9yB2EHV2EDgIATihTIBjj2I8oHvoi&#10;fY58G+yDUEIfpu+RQ4I+7D5HPyYHBU/9iXLCvvThgTie6UskeaWejEFyNeHYc13keoizz/cXzjrX&#10;RMYx10TGJ8I/wim5TMgT4QQ+xBKusYh12JY8J2wbiBE6QL34zrj77rt1TJLHhb6HHfnJtDCm6dCf&#10;uLbxYozzHnZFaEeU2nPPPfW7BrEEoYWonJ/+9Keaf4M8M/RLvlcQZAaqLbcU+q2DcW4YhmEYRvf0&#10;u6SvLP3psGRjoYMbKZwrHHpuTJm2wNN3xBLmm3OTinOKY7Bs2TK90SVhJo47ThcOFhEkhElzg8sx&#10;cCrYD5GEF8cjnwdPCrkhdqHaAwWmkN15553qkHPjzpQcnHZyQLgpDTipPG3FhjhMTHfAccfxwsHF&#10;ccBRw4bYltwHznngRRuwjYSmtMtAsyE2IiICW+CA4nySA8c5ozxpZiUh+iHOFfWnH+LQ4ryzzCtP&#10;mslxwGdx9umHtAf9j89gf+zIFBWigHB8Bxr0O/oiQhuCE3VnTGM/hA/ArvQ3+iRiCYI1jj3OPn2N&#10;MUxkBX0V2yNKIdKxvxNbEEuIQOE6MdD6IjZgyijXRvof9UXcwH6MaZx3+pIbs4gj5ILA1iTHpf9h&#10;Q45Dn8Wpp18iAnBM+h3v0Q6IqwNRwEOsfOyxxzQKhH6I/bAj4ifXMaKWsAk2dMlgiSijP3EdILqH&#10;Psf1EOGFcYz9uZ4yrpneQ5/lhSjPdvrhQOuLWwPXUpfHhH54xhlnqH0dXEsvvvjijr/sPswwDMMw&#10;Bq3vZ49f/G9suGHnqZwRfHjizs0/T+dxDugmOOo8HeXGFkcW58sl3yOCgifX/I4jhgPFE0TAEeB9&#10;bmb9nVEcA46DczsQnVScJiIfuHknxB4bEv3A9CZ+ctOPo46NufFnO04oTj225aYWJ4woC4QlbI+N&#10;cTpwMsiFgN24oWW7y58wkKCu2AixCTtQP2xJnelT/E5/w4nHVjhNTFXC0cK+znnF9vRj7ORWfeJJ&#10;NgIA0Rc4DORDGKirahBJg4BJxBL9BHsgllBnnEr6KHbGgUIMJdIBgY7rAGMZG2I/2gDbEqFCX8Xm&#10;fI6+yOcQWnBgOcdAwwlz/uOZayG2YnxiW65piB+Mb2xBv2J88zn6mbuW0s8QRTgWoh191dkXOyI6&#10;DcRrItc2hA7GneuH7hrG9wNjj3HJtY+xzxhnPGMXrgGMcz7jIIoE8d2/vxHdiFDPZweiEL+13H77&#10;7XLuued2/OXLE+emPiMI/uxnP1Mhy9H5PozvJpZip43o3/fff7+KU4ZhGIYxUDHBxOiSLe0WtF93&#10;n/VvX//9BuJNbU926Or9nuzXHdubDbtjS+04EG0IW2rH7ujOxttbX9zS/tYd25sNtwZ/W3U+x0C0&#10;49aAoIeY5C+KdEfn+7C//vWvcskll3T8ZfdphmEYxsCn3+Uw4cvXQQZ9nmYYwYebzC159fRZfza1&#10;faDgX7/Or029v6ntgbwGIl3VM5DXln52oNJVXbf21d1xByJd1dO9enp/S14Dka7q2Rsvf7p7z/Ct&#10;jMNS6puCiJPbbrut4y/DMAzDMPqdYELGfH9OPvnkDaIJT0YIGSV8lxBnB0883M0RSd8MwzAMwzCM&#10;70LidZYX5/7KQTLY6667TqNFyOfkINeMPyeeeOKGxLFMyWGlMcMwDMMYyPS7KTmBhovyZT979mz9&#10;vfNTJP/3DMMwDMMwDMMwDMMwNpd+F2FCuCirWvhnbTcMwzAMwzAMwzAMwwgm/U4wgRkzZuiyqued&#10;d96G0E/gd0JIH3rooY0iSAgjdZADxaJLDMMwDMMwDMMwDMPYGvrdlBzDMAzDMAzDMAzDMIxQ0y8j&#10;TAzDMAzDMAzDMAzDMEKJCSaGYRiGYRiGYRiGYRidMMHEMAzDMAzDMAzDMAyjEyaYGIZhGIZhGIZh&#10;GIZhdMIEE8MwDMMwDMMwDMMwjE6YYGIYhmEYhmEYhmEYhtEJE0wMwzAMwzAMwzAMwzA6YYKJYRiG&#10;YRiGYRiGYRhGJ0wwMQzDMAzDMAzDMAzD6IQJJoZhGIZhGIZhGIZhGJ0wwcQwDMMwDMMwDMMwDKMT&#10;JpgYhmEYhmEYhmEYhmF0wgQTwzAMwzAMwzAMwzCMTphgYhiGYRiGYRiGYRiG0QkTTAzDMAzDMAzD&#10;MAzDMDphgolhGIZhGIZhGIZhGEYnTDAxDMMwDMMwDMMwDMPohAkmhmEYhmEYhmEYhmEYnTDBxDAM&#10;wzAMwzAMwzAMoxMmmBiGYRiGYRiGYRiGYXTCBBPDMAzDMAzDMAzDMIxOmGBiGIZhGIZhGIZhGIbR&#10;CRNMDMMwDMMwDMMwDMMwOmGCiWEYhmEYhmEYhmEYRidMMDEMwzAMwzAMwzAMw+iECSaGYRiGYRiG&#10;YRiGYRidMMHEMAzDMAzDMAzDMAyjEyaYGIZhGIZhGIZhGIZhdMIEE8MwDMMwDMMwDMMwjE6YYGIY&#10;hmEYhmEYhmEYhtEJE0wMwzAMwzAMwzAMwzA6YYKJYRiGYRiGYRiGYRhGJ0wwMQzDMAzDMAzDMAzD&#10;6IQJJoZhGIZhGIZhGIZhGJ0wwcQwDMMwDMMwDMMwDKMTJpgYhmEYhmEYhmEYhmF0wgQTwzAMwzAM&#10;wzAMwzCMTphgYhiGYRiGYRiGYRiG0QkTTAzDMAzDMAzDMAzDMDphgolhGIZhGIZhGIZhGEYnTDAx&#10;DMMwDMMwDMMwDMPohAkmhmEYhmEYhmEYhmEYnTDBxDAMwzAMwzAMwzAMoxMmmBiGYRiGYRiGYRiG&#10;YXTCBBPDMAzDMAzDMAzDMIxOmGBiGN2wfv16WbdunbS3t3ds2Rje48V+2zvOVt3ZwuxlbCn0m5aW&#10;lk2ORcMwDMMwDMPobUwwMYxuKCoqknvvvVduu+02Wbt2bcdWH0uWLJF//vOf8sgjj0hNTU3H1u2D&#10;xsZG+eCDD6SsrKxji0htba08/fTT8sknn3Rs+S7z5s2TJ598Uqqqqjq2bB4rV66Ub775Rpqbmzu2&#10;DCwQkpYuXSpz5sxRgWB7Zc2aNdqPEEgc9JmnnnpKCgoKOrYYhmEYhmEYRt9igolhdAMO+p/+9Cf5&#10;zW9+I6+++mrHVp9ggDjwq1/9Sm6++WYpLy/veGf7oLq6Wq666ioVjRyVlZVy6623yiuvvNKx5bt8&#10;9NFH8q9//WsjoWVzePPNN1XAQpzZFukpsmbQoEHy7LPPyj333CODB2+/l+fPPvtMbrjhho2Esba2&#10;NikuLpampqaOLYZhGIZhGIbRt4R5Ts9VHb8bhtGJwsJCeffdd2XYsGH6hPuQQw6RiIgIfcp9//33&#10;6z68d9hhh0lKSor+XVJSIgsWLJBly5apsBAXFydRUVH6Ho7+ihUrVGhYtWqV1NfXS3x8vB4TcAjz&#10;8vKktbVVli9fri+esrNPWFiY7uMPDjjHqqio0CiXhQsXalQM++Nw8x7b6urqJDExUcLDwzs+6asb&#10;ER+cg3IkJydvOAdl5zhEOXz99deSn5+vn01ISNBtzz//vIoj2dnZWgY+Hx0dLa+//roMHz5ct2MD&#10;hJHY2Fh9D4gO4diHH364igOLFi3a6H2cYuxDfZKSkjYSDbDNnXfeKV9++aWkpaWpLSMjI7WuCFgc&#10;l7pSLz5HWTkH+/FeQ0ODthvnZH/qS/vMnz9fbQ7uM9iLY9EOfIbfsS/vu7YCRCLquXjxYhXNaGtX&#10;l9LSUj0X8HnamzpRHv4mkoSyYj/KAqtXr5Z///vf2i4jR47UqKaYmBj9DGVMTU3VujEthc/yPp9F&#10;WKCt2Y9ycF5syXv0R+pIO1MHyojdNgX9nM+7OlEfyoD9KDfl5RjYCSgDwiL9C9uwH5/nxXuujYBj&#10;Uxb2o034HZvQBxzY9H//+5+8/PLLMnbsWC0/x2A/zst4ozzO9kBZOR5QDs47d+7cDfbzPz7lY3/q&#10;Qh/HnpTP1ccwDMMwDMMwHCaYGEY34CwjmOyzzz7q4I4bN05yc3N128cffyw77LCDOoFOMMFJ/O9/&#10;/6vCAdMqPv30U30fxw/HEwcPsYEn6DjFiBE4cBwTUYXoDKb54Azj8L3zzjvy+eefS3p6uooQ/gIC&#10;4Lxec8018uKLL2pZOR+/4+giOhAVQ1nfeOMNdZ5Hjx6tjiHHRvDgPUQMzsOxKCfCyC233CJ33323&#10;OuK8x4uyT58+XZ1P3ucYgNOJsMBnOTciCU4uU3beeustddKnTp2qTjL15TgIJggKf/vb39Ru2BUQ&#10;Zm666SYVMrCtv0iEc41IxecQaHCGsQmO9DPPPCOPPvqofPXVV2oD2iEzM1MyMjJUSMBGnJvfqcuH&#10;H36oQhRlwTa0F070mDFjVJTA+b7yyiu1jXCsqQvRLc5G1IU2wkYvvfSS7sc+bJs8ebK29XvvvaeR&#10;SbQFbYjgMW3aNJ1qwmeoD7bnRdtQly+++EIefPBBFQPoF4gs9A2233fffXLggQdqPyHK4vHHH1dR&#10;Ya+99lKbXH311VoGzoMdaCdEE/ojZec89FlsRz9wIp4/iFLYmKkvtC92QsRhf0Qa+ibTZaiHE10Q&#10;sSjHHnvsofswRY3P0/+pK3ZF/KGdKddll12m/QObMA6mTJmibeWgzpSZvsDxaDNsQL+9/PLL9Vij&#10;Ro3Sz//iF7/Q8UXb0tewE/tRbv6mXeknlJc2wa5EhtFX+Ax9hXGdlZWlIpyJJoZhGIZhGIY/NiXH&#10;MAIAR5oXjicCAM7wxIkTZfz48eqU4mjxdP+BBx5QRwxB4JxzzlFnEAft7bffVuePJ9k41AcccIDs&#10;u+++emwcYZxZQCjg8zil+++/v5x00knqQHIMHN2uICIDxxRH/+STT1bnEEEDEWHHHXeU008/XR1s&#10;HGEcRkQQHF/Oeeyxx8qZZ56pzuJ11123oRw4zu+//74KIaeeeqoceeSRKvTgGCPaHHPMMfokn3r+&#10;5Cc/kYMOOkhtQPQJDigO7Q9+8AN1tDmve/rvD04ygggiEeIAUA/K4IQbf9i288476zHPOOMMfbEN&#10;x/jhhx+WESNGyNlnny0nnniiloFttBV1ICoFx33XXXfV+mAHxBpsS90OPvhgPY4TRfgMzjxOP+f8&#10;4Q9/qOVlOhECCjbEqeczRB397Gc/0zZFLMBGQJQK9UEcOProo7UtaSNeu+++uxx66KEqMnA8RCL6&#10;B/0FUQr7/fSnP9XzIhbQHrSzf14TtlF+tiH+IMDQd+in1JFIDMrI8Tn/j3/8Y+2vCC0IK/7HAs7/&#10;wgsv6PuTJk1S+1JO+hF5Z4juoOyvvfaa9k9AqEGUQAwh+oa6P/TQQyqQcb4TTjhBxQvGBcenDyMu&#10;IXYg9Jx11llaTn/4e88999Q+Sf0ZR4wZbE5dGCPgb1/6IX2SNvvLX/6iYg5jAdHtiSeeULtQXwRC&#10;xht2oHzHHXecimZsI+rIMAzDMAzDMPwxwcQwAoAIgNmzZ6szj8OI84pI4CIgEAuY8kD0As4mjhrO&#10;Jc42jhqOOA4f0RA4tzjv7I9zToQGT9H5nePxtBunn+MfccQR6lQTPbIpwYRIAc6HQEEZEQ0oD1Nj&#10;cAgRXnBcOQZP23F2EXy+//3v63aiZy655BI9PtuBcuCk4tDivJ5yyikyYcIEdXY5Ng4x53V15ak/&#10;5QfKi8M+a9Ys/RzOa1eCydChQzUyB1vgtCJu4FwTbbLLLrt8J5pmyJAhkpOTo3bdaaedVBjCnjjs&#10;2JRyEolDORFViB4g2oLy8lnOhUCEUIFNqOPee+8t++23n4oZ1IF2xbHnMwgE2O973/ueilsXXHCB&#10;Ck+IKDjpiFjUf+bMmSoWcH7Kw3bg+BwDQQkxBTshmCEE8HlsSUQKkQ/kdqH+RMQQaYIAgViBeEJ9&#10;EY86TxtxU2XYhq04F3WhHyAMUQ/ak7bCVtgAu1IHhAP6oz8IEYhk2A+xhjojBM2YMUP7NaIW4hLC&#10;AtEntDfthXDBdsqA4EI5dtttNz0f50bAIS8LgiKROQht9AtEHPoI9fMHWyIYcRzGD23NPtST95yQ&#10;hn2xE32Neh9//PFqM+rH77Qtbcc+CC30bydc8h7tgOhJu7OdNjEMwzAMwzAMf0wwMYwewDHE0cNx&#10;w9liKgsCCs4cfztwOIlcQAAgMSlTFXg6j2OLw4dj+dhjj+nTbKIDgPdwAHHmnODAVAo3RYFt/M15&#10;3Pud4fPsTxkBIcOJCw6cbSJhEBaICmAfHEUHzin7M40HOBfHcM4sERf8jTPq/mYffvqD00xEhBM7&#10;KBPH7iz2uLrg2HMOHFamU2A7nF/s2xXUAVs4Z5/zMyUD0YlpIHfddZe++BvhCbGKF462/7QP7O7E&#10;F6A8Tszixd+UG/HCwb78jWNNW3NecneQoJW2JpqDtsJBB86LU+7OAQgk1157rQoZ1AGnH0GJfREk&#10;OC/142/KAfwOzmbA79jCH9qUOjvb05b0R8Qopg5RRqKE6AvU1b/vAv2TdqJfYB9ApCDiA5GEtkcA&#10;QcxAWGHqFfXgb4QHBBFsgvBDpA3nu/322/W42Nr1GcpHhEd3uDZwNnB0tgH2dX2Fv53Y4qYLYV/a&#10;hPJTDspM2zEO6SfYhb5Cn3V2NgzDMAzDMAyHCSaG0QM4YjhTTPlgigsOFk+ocYR5zzlxPDlnGw4z&#10;UQdEWhDxwZQCIhhwiHE0mUbyu9/9Ti6++GKdSoAD647hIgjc34HC59xn/Mvk8H8PJxOIvnDbca4R&#10;UhBFoPMxOD428D8Of3d2uv0/4+i8zf9vHFWiAojAwYnF4cVum4LP+p/TRRlgeyJiOBYvIkPOO+88&#10;jW5w5/M/L793/tvVj7ryor3I3+GcdkQuHG6iWFykCOd1bc1PIjOIKAGOhZjl2hSYKsQ0HvrEFVdc&#10;IRdddJFGkbjyuHakjk744CfnQ7BAlAAEAMrGvg5s4X8ubEl/pE0R91x/PPfcc9U+CCz+IBBRH46L&#10;6AGch6gkF9mBkMIxiMRBfCFKhgglPsd7tAViBREtnI+2IJLp17/+tYo0rp6UtTuosxPH/PGvb6C4&#10;c1I+2o6frq9QRsbm+eefr9E9hmEYhmEYhuGPCSaG0Q040c5xw9FiCguJJ8l5AbzHk3P248k8QgoO&#10;I04q0zVw2HEmecrN53GycXqZ1sF0BiJQEC4cnMcdz8E5eG3KWXTvO9gPJ9/f2fQ/LhEDRMuQoJWE&#10;p+R9IM8IDjROJLh6+cM2d0z2pV7khiAqxDnvXZXF/3P85G9XFyJQsBk2cQlMmUq0KXC6ceaJRkF8&#10;ICIChx0xC7sjRuEME02CzXlxLurS2R7+5QD/ciI88LdLmIuNyM2Bo8/UGjedCBEBkYC2JsoC0cFF&#10;PHAsokj8z4HwwWcpO9O7qDNTiqiHEzvoIwgzTNMheS3CDdOUqAP9hbrzGfKyUEZwdXR/A30P21Jm&#10;xADsgn1oN8rZWbSg3ET8MFWMKTRMaSL/B9PFmGKD7YE2ot4sp835EIpoR0QVph6xH3anzNiFczN1&#10;iPahnPRN//7dFUTKYBPGiMtb4j7r2oif/N25DZ3ABbzHNl7Um7ITJUT/JcoFm9AelK+zgGQYhmEY&#10;hmEYtkqOYXQDjitTGnAYcUB5Qk1EAM4h4EwyDYHVS3DSeeEMu+Sl5HogdwhOGZ/H0UQsIUEnT+kB&#10;IQUnnKfyiCc80Sd/hHvijSDBk3624XD7g0PIyicINDz5xyllXyJZiCpgCgUgaDB9hNwdCCaIO5SB&#10;8vGTHCOnnXaaCkE40jjlQCJNwMFlG0415aAebroHZUYYIG8Iq6BQT84NiBvYgbohKOCMY1P/aTfY&#10;0q3ewqon/lNnOkN9WT0Fu1Mn9uVciArYnPrw4pwIEOTjQIyhnOTioAxAfWk3cmjQpogNiD9EZJCL&#10;hJVtWGEI8YL9EA+wH9EIlB1BgKkftDViCudz7ersS7sjeCCyObGBn0SKMAWJ42EPBBcEB6I+sAXl&#10;pn6U0a2Sg/iA3TgXx6V8OPj0K9oUkQDbUz/EMOBY9CHKwOeIBqGMfB7RAFHCPyKFqA62IU4gxvA5&#10;6oXd6BsuMok+SBtgEyKkyLNDWTgWwhX28u//2J736ANMZ8LO5DzpLqIDQQehhDGCjWln6sNxEciw&#10;PeOEc5ALhbLRR6kjP8n/Q5mYhkMZEIoQdrAX4wMxyr98gO3ctDbDMAzDMAzDgEGeA9L1Y2vDMHSq&#10;Cg4VYoB/Pgtg6OD0MlUDEQUnD5jagvOKU4sYQsQEjjsOH445TjVOIE+8eQLPfvzOOXBmeSF04Fxz&#10;DpxGyoHDyfH84X2cWxw9jsVPHHIcS5x2HFgg0SsOOOV0QgXOOM4rDiQiB462izrAkUTAcNNjeJrP&#10;Nt7nGEA9ETpwkHHqSSiKw8rxXY4KxArqSw4LXpzTLfPKU32EFmzBCj0c449//GO3Tiv2Q0zgmIBY&#10;gt3YjgOMAIHDjANNGTgnAgDON+3A30C7UX72obyuXTg3jjN1ZeoKUzVwzmkTPksd/SMREIRY8YVp&#10;WohVCA6u7bA5fQcbur4BfIb2QQDh2JSLtuHYCDGuLghliBgIOOyDQIVIgQiAAMAxqRvtgWBCmREh&#10;aEt/6J+0M32I/kOfoN6dxTcH7cn+1Ak7IjQg6jjoc4hktLWLovIXXig/fZK2Zl8EKfbDNticcnJM&#10;1w83Bf0CgYd+iA0QOzguY4nfEV84FnbD3rQ7Ig/2QYCkPfgs7Yqg6OyCrTgufYDyYTPswfj2r4dh&#10;GIZhGIZhmGBiGEZIICqEpKHkwsD5JbrECTShBsGAFWLIM0Pkh2EYhmEYhmEY2x+Ww8QwjJBARADR&#10;AEQanHnmmRop0F8gKoKlb4leMQzDMAzDMAxj+8QiTAzDCAlceni51WAMwzAMwzAMwzD6EyaYGIZh&#10;GIZhGIZhGIZhdMIEky2AJSrJv8CUAsMwDMMwtg245SF5dVdLaxuGYRiGEThORhjoSfMHvGDCigis&#10;lMBPlkJlpRJWT3AgfrDSBD9ZqYSVO3qCFTOeffZZXQ2CVTVMczIMQ+H7wi4HhtFvYcUvvu/POuss&#10;XUbcCA3kr2I1MFbjYtU0Vv5yy9CTBJxV21g5zf8mnBXdWJWMFbh4YMXKV+S+8r+nc3Bfx/L6LD9v&#10;wphhGNs6ei30/E3/W0y2MakdPzQUj/C5tu62224yefLkji0DlwEtmFA1lp1k6VNEEwQTlqRkJQ7E&#10;EZY0ZZlOlqpEUGHpzv32208yMzM7jtA1HO/3v/+9Ll1JckiLNDGM7Rzu6b178kH6S4fi3q6/GobR&#10;T+DmkujQxx57TF544YUNy64bwYdl13nw9OGHH8o+++wjP/rRj1QIeemll+TNN9/UpNvHH398x94+&#10;WJL+qquu0vsuls1HMJk1a1aXgglLtd91112aVJx7OrtPM4ye0TuYLiMFyDnX8asRNPjO4n6SV9s6&#10;GmCQRIR5d5od25ta2yS/okkiwwdJbmqsDO6y7foGzs91FrHkjDPO6Ng6cBnQgglfkK+++qo+keBL&#10;s6KiQr+QTzvtNBVGEFNuu+02Dc1NS0uTRYsWyUEHHSQnnniiREVFdRzlu3z22Wf6Rfy73/1Ohg0b&#10;1rHVMIztnjrvhdwfq38ZhtHPIErh0EMPlQcffNC+v0MIEbrck91///0aqXvBBRfog6vKykq55ZZb&#10;9CYc0cQfRJZLL71UcnJyZObMmbLzzjtvFIWiDkRTk977zZ8/X95++2059thjVVghssgwjADwxpGO&#10;pfZ1Ut3QJtGRgyUpJmLDAyEjONAGbV4bLFhbLZ+vrJCaZq5hg2T80ASZMSxR2rzr3EvfFMnbS8rk&#10;gIkZcsaeIyUmIixoQc6U7/XXX5fS0lJd6XKgM+AFk7KyMl2FA0GEL9vLLrtMQzjPO+88ueeee+S9&#10;996TK6+8Up803XzzzbJ06VK5/PLL9UvYwXH4EiYihS9mBBieUF1xxRUalWIYxvZN08omqfmoRhqX&#10;N8qg8EESNyVOEvZIkMj07z75NAwjdNTW1srRRx+tjroJJqEF0eTuu+/Wn+eff75uY7rU9ddfL6NG&#10;jZKTTz5ZtzkQU4gMQmgh2oQHYWeffbZGnACf5X3u0Zg6zRTsSy65RAUWwzB6BpdwdWWDfJ5XIXNW&#10;V0teeYOkxkXKwZMzZeeRqTLE+90JlEbfQlssLqqR615aJAvW1kp6YpRuw2lPj4vSiJOKhmbZbdQQ&#10;OWnn4TIxKzHoESavvfaaTqvcHiJMBvR6ngglGRkZKpZAcXGxhm5mZWXpF3R+fr4KJYR2sn3KlCka&#10;rota5g/78gX80EMP6ev555/XubaGYRgNyxtk1bWrZNmly2TVdask79o8WXrxUll7+1pprWzt2Msw&#10;jP7AAH5GtE2C8+W/tLz7u6vl5hFIiDohGoUnmggoK1eu7HjXd8/HA7Ef/OAHOp2Hez2LLDGMwODa&#10;uHBNteegL5T7P86XyvoWGZ8R542hdXLb28vl6ufnyzzvfaPvoS3qmlrlyS9WS31zu1x97BS54/SZ&#10;ctMpO8j5+46RiUPjZVJWgvzm0Ily0UETZHJ2UlDFku2RAS2Y+LNkyRJ56qmn9InSnnvuqV+ihH9G&#10;R0dv+GImeQ2/85TCHzouogn7E87LT7vpMgxjXds6Kf5fsay5Z400FTRJW32btNW2Sd2SOln1j1VS&#10;9WaVXSsMwzA6wX1WeXn5hhfiB/dWRAUTQcLPqqoq3YYoUlhYqIliiRTmoRaJYTkGuekciC3Z2dky&#10;fvx4zVcXHx9v11/DCADGybzVVXLj60ulpLZFfrzXaLniyMlyieeQ/877eeaeI2R5SYM8+Em+OvJG&#10;36E+Z/s6eXNRsXywvFyO3mGYHDQlS7JTYmVMRqIcOi1bfn3IRLnYe+03IVMSYyI6Pmn0JQNeMGE6&#10;DUlpnnzySe2Ep59+uj51cCvmkEkdEQQI1eULNzZ24wQEiCoHHHCA/OIXv5CLLrpIn2zwpMO+iA1j&#10;+6at3Lvpf75c1nlfboP9/oV7/1oqWqT8lXJZ32bXCSO0rF+3Xtqq2qS1olXWtVjySyP0EKXL/Pe8&#10;vDydPkPyV1a0cSHeCxcu1FVuuEcjOf+8efNUROF9In15j8T7o0eP7jiiTzBxcO9n92iG0TOMk7VV&#10;jXLbO8ultK5Zzt9/rBwyZaikJ0Trg+Qh3s9jdsyRs2aNkK9WVcp7S0u9z9j46hOwqfdaUFgj//ko&#10;XyYPS5RDpg7teNMH17mI8DCJirDVv4LJgBZMGMxEljBHdsWKFZrQlbmurJhDUleWseOLmS9j3v/6&#10;6681m3pPq+SA/xfzQKO9sV2a1zRL06omaats05ttwzC+S1tNm7Q3tKtI0hkSpLVXtsv6Vhs/Rmhg&#10;tnNrSauUv1guq29bLav/tVqKHy3WaWS+mdCGERpItj979mx9CPWrX/1qw6qDbCPvyM9+9jPdxoqG&#10;JOknwevQoUP1Po6kvd///vfluOOO04dXhmFsHZ+sKJcVZfXywz1Hyuyx6TJ48Hd9nAMmZcqEoQly&#10;69vLpKCycUD7QaGCb+W6ljZ5+utCaW5tkx/uPkLSEza9CIkRPAa8YMJTiFdeeUX/Zn1/MuPzkyk5&#10;u+++uyYWI0nYfffdp2Gg+++//4acJ5tiwKqq60QaVzVK8cPFkn9dvqz68ypZfetqqf6wWkUUwzA2&#10;JiItQqKGR33H+XR/R42NksGRAz6Qz+inEFWy9u61suziZZJ/bb4UXF8gK3+7UgquK5DGpb7ISsMI&#10;BTy0In/cxIkT9cV0aaJ+2TZp0iTdRrJW9iMX3ZAhQyQmJkYT8jPlhv0QXQzD2HLwZ8rrmuW1hSUy&#10;fXiy7DchQwZ1IZYgjjD14+Rdhnv7t8rjnxV4Dj1+wXf9IY5J3pM1lQ3yRV6F5JfXS/tA9Zv6gDkF&#10;VfJlQaWcODNHpgxL6thqhJoBfyc/btw4XUZ4p5120r8Z9LwQTPjCZYrOjjvuqE8uTjrpJNl77727&#10;TDa2PdBS1CJr7lwjeb/Pk9U3r9bfSWa56upVUv1BtU47MAzjW8JTwiXze5kSnRXdscUHgknClARJ&#10;OyJNV80xjKDj3Z9Wv1OtuXTqFtVpNBT5dZrym6To3iIp+m+R5uAxDMMwtl/eWVwq+RX1cuDEDEmM&#10;7X5lv11HpXqO/DB5/pu18tr8oo6tPhBKEFFWlNbK/z7Mkyuenie/fmyO/Papb+TZrwqlrtlyn3QH&#10;9qtqaJEnviyUIfFRctT0YZ6/ag/c+gsDuiUQPvbZZx8N9zz33HPl5z//uf7cbbfddN1/QFBBNDnn&#10;nHNULCFfyfYIYkjVx1VSdGeRJq90ojFJLCteqZCiB4qkrWLjZLiGsb3DtJv0k9Il80eZ/OEjXCTl&#10;wBTJvTxXEnZN6NhoGMEFMaT8tXJpLm3WnDrfZtjxJTYvf65cWsvsBtYwDGN7BAe9qKpBnvy6UEal&#10;xcvMkakd73QND5vDPL/q7FmjZGZustz85lJ5dX6RVNQ1y7LiWnl13lr584sL5NePzZUHP82X6IjB&#10;8sM9cyUxOlxueXuZ/PmFBbKspFbPa2wMNuGFePVNYbUcNiVT0mwqTr9iu5WubO7dxqxrWCd1X9ZJ&#10;c0mz3lDjCPIvzPsH9V/V63QdwzA2JjwpXFIP9W40vKFCZMmgqEEy8ncjJeOkDAmLtKRcRmggd057&#10;ebtexzvDNZ7cO23VJoIbhmFsfyBarJc3F5VIYWWDHDEtS1Jiuo8uAXynpNhI+b/9x2lC0r+8tFgu&#10;e3Ku/O6Zb+SO91bodJ39JmbIVUdPkWuPny6n7T5Sfu/9/uNZo2RZUZ1c9cx8eXdJqawz0eQ7rCyt&#10;k8e/LJRx6fEye1y6Z+uON4x+gcX6GMr69vWyrrGb8Gzvvnpds4VvG0ZXtJW1yeCowZrThLESMSRC&#10;Bofb5XVA493vcd3sr5A7J2pMlAwKG6RCnj/8Te6diHRbjtDYOljm9/nnn5dnnnlGnnrqKV2RkJ+P&#10;PfaYfPnll7pajWEY/Qv0itUVjfLy/CLZdWSq7DFmSJe5S7oC0SR3SJz84oBxsufoFIkIGyz7TcyU&#10;3xzCEsST5Of7jZVZnsOPsBIRFqar7Zy4c45cevhEiQofJDe8ulj+88FKnbrD8rnbO0SWlNQ0yr0f&#10;rpTa5lY5dbcRkp0c471jikl/wu7oDSUsJkxiJ8RKeEy4rCP7ayeiRkZJdM72OV3JMHqiaWWThMWF&#10;SfyO8TIocpBUv13d8U7/gi/mdU3rNPqgsxNtBEZ7S7s05jVK5buVUvlmpdQtrJP2uv6XFJvcOWlH&#10;pUlMboy2tX97R2VGae6diFQTTIytg+WBWQL4vffek3vvvVc++OAD+eyzz3R1wnfeeccEEyPo8D3X&#10;2tYu8wqr5Kv8CmnS5KT9C8rY1r4uJMlQfedeL099tVrqmtvllF1yJSl2c78LBsnw1Hi59PBJcs3x&#10;0+RHs0fLbmPSJDMpRqft+IPAEh42WHYakSKXePsznefZOWvkyqfnyz9fXeK1U7VXpo6dBwjYmFdP&#10;sE9JbZPc9d5K+TK/Ss7cY4TsMXaI946JJf2NsKs8On43AqSwsFCXIN5rr70kKWlgZDDm5npwzGBp&#10;LvQtJ4xDpaHc4SKx42Ml60dZkjI7RZ9WGoaxMaWPlUrjskZJOyZNGhc3yvrB6yX9+HTfGOoHsDR4&#10;y5oWqfmkRqo/qVaHn23hCeEyOKL/6uY4+evqvZvKWu+G17v3QIwKpU1ZLazyrUpZc9saKXm4RCpe&#10;r9CpjESaROdGq/Dcn4gcGinlL5VLc36zRKREqFgWt0OcZP0kS4b+YKiExW5/U8aam5vl4YcfluOP&#10;P16XrDW2Du6BZsyYofnfeF144YW6NHBqaqoUFxfraoTh4d6NRJApKyuT5cuX62o7tvTw9sfy0lq5&#10;+oUF8ugXLM/aLmPT4yUmMvj9sDP40DjJHywrkdvfWSFvLiyWT1dWyMryemlqa5fYqHCJiej76/In&#10;3jnv9Jx0Er0eNi1LwsM275xMF0EIiQwPkyivvD2nOfC+ub1dUuMiZcfhKTI1O0nIh//W0hJ5Z0mp&#10;ZCREah6VgQDtW9YhgnyxqkLS4yMlJW7jfCQqlNQ0ybNfF8qd766Qz1dVyfd3yZUTZg5Xm24rrFix&#10;Qurq6vQ7YKBjgskWMBAFE+CGOjInUpqWNElTXpNuixkTIzn/lyMZ38uQsPj+MYjViapbJy0lLbps&#10;JrkjQu1IGdsx3g0QS7e2VrWqI1rzYY20FLRI1o+z+sW0HISRhkUNUnh7oay5Y42Uv1wuVe9UScP8&#10;Bs2/Ej08WgZF9L+xs67Fl1ep/EWvvG975V3SoNuZ9hQKu3KDU/NZjeT/OV9KnyrV5NjNa5qlYWGD&#10;XjOjcqI0Sq8/iMpOaKqbUyfFDxRLZFqkJO6ZKA0LGjS/TvaPsiU8OfTOQygwwaR3CfMcLZb+Xbt2&#10;rcyZM0eXBG5paZFPP/1Uf+65554mmPRjuK5Bzw7vtgH1qWtqk3veXyEFFU0yJTtBBYmvCqpkXHqc&#10;DPGcV5z3UEDZGlpa5dk5hfKvN5dLZWOrRr/klTfIwjU18sHycnlx7hp5bX6xvLe0VEWUGM95ToqJ&#10;0AiNTcFxyQlS4O1PXYuqve+mtnaJjgjznO9vP8d+bF9WXOfZZ6W0r18nP957jGQFbfoHoskgiY4M&#10;13NOz0mWiUMTZGlRnbw0r0gFlTEZ8TrFZ1sFG9d47fqvN5bKU18XSn5Fg+aJmb+m2rsXE689Bklp&#10;bZM8+WWh3PbOcvlsVZUmxT1ttxFy7I7ZEhu1bUV9mmBidMtAFUyYv4gzUr+gXuq+qtPokvgZ8ZL9&#10;f9ka1t0fwPmrX1QvZU+WSdkzZVL9XrVGxAyOH6xOwUD50je2HfiCLPh7gYoOORfkSM0HNVI3v07S&#10;v5cukUN6TqLW1yAqIpSsuWWNJm7mb1ZHwdFvKW3RMR6Z1b/GDjateKNClzQveaREqt+vlqoPqqR+&#10;Xr1EZkRK9JjogOdb9xbkeCq5r0SK/lfk/eFLnMo/aC1t9e6ERJJnJ2vUTijhGlk3t06vkWv/u1Zq&#10;P6mV2EmxEjs5Vu047PxhEjc5rmPv7Q8TTPoGoktWr14tL7zwgnz44YcSGRmpNh46dGjHHsHFBJOe&#10;qWtqlYc+WSUL19ZIZmKUxEVx7dr27qGcYFBd36LCyH0f5clHK8o14ehP9x4tKbGR8sI3a7R+04Yl&#10;S1gIHHLKyBQcHOW73svT5XkvOXSC5yTnyMGTM2WXkakyYWiCDE2MliivfAgpn3h1eGV+kaypbJTs&#10;5KjvRCkAx+U1J79S/vLSInnaO/7bi0vl7SUlUuA565kJ0RIfFaYr2bzjbbvvo1XygNfmJbXN8uO9&#10;Rstuo4ZIGN/9Qf7+534jzPsOz0qKlqlem1TUN8uzc9ZKVmKMjMvcNlcXpB3ave/fJ74okEc+L5Cz&#10;Z4+WH+yeK8kxkTK/sEaem7tG3l1aIi9+s1bmran1+sAQ+cFuufK9XXJlh9yUfhEBtbmYYGJ0y0AV&#10;TICnuhUvVmjIfvSIaF1JIeWAFH0K3R9g2kP+X/Nl7R1r1YGq/aJWaj6ukda1rRI3JU4i00PvoBrb&#10;F+ta10n+1fkqOmSfk619tPrdakncI1HiJ4c+xJQcG4V/L1SxxH8FLCBCAmea3CuD+9FTnZayFll+&#10;wXLNEcLS5uubvRuR+nbNFdNS2CKph6RKeGJwby5ay1ul9JFSjdrwj2ZzvyOUJO+XLFFDQ7sUYP38&#10;esn7Y54U3VMk9XPrZdC6QTqlifI3r22WIQcNUZFse8UEk74hNjZWRo0aJcOHD5fJkyfLDjvsIJmZ&#10;mRITExMSMXagCiaeT+Y5023S0rZOwsO8q88W2hbn7s1FxfKP15fIp3mVMnc1T7ojZFhKrDqy/R3n&#10;nFY2NMvS4lp5wXNCb393mTrda6qb5IBJmXLizOGS5Dmrw5JjZdHaGo3k2HPsEIkL8lN8yopY8uI3&#10;a+TuD/Jk1tg0ueigiZLllYspOIleGYm4GJsZ7znOySqm7DUuXcWMlrZ2eXFesSwuqpUx6fGaQNXB&#10;cRGKvsyvkH++tlRqm9vlooMnyHE7ZnttKPL24jJ5Z2mpRjfc/3G+vLGoRGqa2mS2d/6f7T9Odhs9&#10;xDf9IwTjE+i7gwYN1vwpk4YmeG1ULV8WVKl4lBjTe22EnXxwvo5fex3OsV7eXVIiN7y+VI6ZkS0/&#10;3XuMDPfG0w7Dk2X2uCEyKTtByupaJdtr9/P3H6v7jExPUCFvWxhzXbE9CSbbbtyT0SeQu4SnpSQD&#10;xOHDOWla3uR3wQkdJI8rfaJUSh4oUYeK1Uik3XOuKluk+JFiKXmsRNZ5NxHGlkOOg9aKVmmrteVG&#10;A4WlWXkxxSEsIkwSd/M5YQh5bTWes98W2rHTWuK1Z0XbRk4+8Peg5kGa2wRBoj+BKMG0IcrI0uYI&#10;Pfzk76r3qqT2q9qOPYMH04CIZGO6S2fYNjjWez86tF+pXP+K7yuWsifKpLW6tWOrT+xhehO0lHvX&#10;zhA1N3ZChG+tbFUBrCtbGtsmTMl59NFH5bXXXpN3331XV8p5//33LelrL1Lf3KZTNf768iL5i/f6&#10;alXVFi/Pishw+3srZM8xaXLJYRMkJjJMrn1poTw/p1DatoE2Y9rD458XyBVPzZPfP7tA3lxcKqM9&#10;5/PcfcbITafuKBccMF7zZeCUx0eHq0hBVMUSr969CffGRdWN+uoK3kfYeW1Bkdzy9gqZkZMk5+wz&#10;usskq3y/DR40WKIiwr0yR8j4oQnyf55jzcoziCHXv7pEvsqv1H05brN3vX913lq5/uUl6nT//qip&#10;ctDkobLTiFTPDmPlqmMmy/RhiVJe3yo7jkiWiw8ZL/8+fSe56JAJMt0rR1Q/ypWRlhAtJ+8yQioa&#10;WuXu91dqX99afLZfJ/nl9fL0V6vlfx+tlI+Wl0lFvfcd2MswDN9aWCLXvbRYdhqeLD/YfaTmdkGh&#10;GTR4sKQmxMhe4zPl6uOmyu+OmiwzclMk0mtnY9vBBBNjI9qb2qW9pl2flvLUmZU/yB3AyhChhnLh&#10;LLV7Xxz+T8pxpAhD5z1/J8EIHJJW1n1TJ8UPFsvqW1bL2nvWStW7Vfp03+geREUgugkHMCLTuxHy&#10;vjwrX6mUwrsKpeSpEmnM7/pmKhiQmygs2RsjXTing2IGaWLQ/pasFNGW8jK+/dG/vWogAgWbsKQw&#10;Sdg1QaKyNo4gYVUxkqcm7pIokdmhjXBDiKh8u1Jt566R4LtS+n5vLfZsG+TlkCkP3y2INuRUKbyt&#10;UIruL5KaT2t8EUTeP2PbZunSpbJy5Uo54ogj5LjjjtMInp133lkGd1oxw9gy1lQ1yD9fXyJ/en6+&#10;5zRXyacryuX6VxbJ24uK1SncHBo9Z/ThT/Ol1nNOT9s9V47ZIUcuP2KSTBiaKLeTgHJFRcee/ROm&#10;l9z+7nK5y3OsBw8eJKfulitXHz1FLj10kpy483CZkJmo+Tv8o2+ILImPCpfP8yo1j0dvgEM+v7Ba&#10;fvvUN3LF0/Pk3cUlGvnTmY+9tiLBK/lUzt9/vAxNiu14p3sof3RkhOw3KVPO32+M1De3yjUvLpT3&#10;l5ZKZUOLPPNVodz45jIZkhAlvzhwvOyYm6yRCr7PhcsuI4fIxYdMlGuOmyYXHTRBDps2TKMbwnVM&#10;bvzdGkp8kSaDNLrmoIkZGvmEMLg10DZMSfrfhyvlimfmya1vLZcHP1klVz07T/743DzPhiUqcmwt&#10;nIelkWnjG7zxOSw1Vn554AQZqnlhvgVrD/bqyDLLvNz3sbHtYN9kxkYQus1c/bCEMIkbHydRuVGa&#10;N6CtLPSO8/oW77bard7TBTwlX9dsT7O2hNrPazWMf8WVKzQfB7kjlv1mmZQ9VabTtPoDOHn90bFq&#10;Wd2iV1ISJpMfpPyZcn3ST4JNpuqsuHSFrP7bap0SEwrI95G8V7KEx3/3aUZEeoSKohoJE2Qnujti&#10;RsVoeTu3t4oT3rWJOgUbVhNieqImwE7sEKC8SxFCWfpx6ZJ+QnqXNg4mTA/jOtkdiFHBHtNcl4kY&#10;yvt9nqy8aqUU/LVA8q7yfr9ypVS8WqFRJ9/BqwZCuLFt4KbkjB8/XhO/TpkyRYYNG7aR02psGRV1&#10;LXLXeyvko+XlcsJOOfKXE6bJn46ZKhmJUXLjG0vlua8LO0SAwMbLJ3nl3rEq5Pu75sqULN+08izP&#10;icfpzvEcvX+/s1xWldd5h+t/46+srknuen+55vY40bPFHzw7nLRLrozOSJDoyK6Ff7pgZmK07JCT&#10;qIlVi6q2/rsYR/mzlRVyzYsLpLqxVcIGrdcIHaJ/5q2uknbPiWZp4xe+KZS/vbJIsj27XniAZ1/P&#10;od4SdhmVKr88aJwmCP2rd7wLH/pK7vs4T3YfjSgyQSZlfzc9AGMvLjpChsRH+aId+jEq8kSEy9E7&#10;ZMvUYYma62V1pS/R++ZAuyAIvjRvrfz+mXnyhHccpsVc6PXtK4+crEso1zS0yg2vLpGnvyqQmsYW&#10;ySurU7Hr6/xKXVEpEDhPUXWDTgX747Pz5SrvxXkuO2yijEjbfnOEDWQsh8kWMJBzmJAjoPyFcs3H&#10;kHZ8mtR9Xie1X9b6nqp619vBkYN1+eGQqKMRok8oaz+r3ej8zqlKPTRVMo7P6Bcrk2xLEBq/4vIV&#10;UvpoqbTWtsr6Jl/YfFNhk67+kbx/sibaDAXrvJuOlqIWqf2mVpfrpVxEQwyO6j9tzAouVW9WqSPd&#10;vLpZ8v6Qp9FQg9YP0qfqbZVtmoQzMjVSEmclBt2BYJoI7ddS3CKNyxt9yVIpgjdseI/pRKz4wipY&#10;7NcfVnlh9Z6GxQ2aj8ONdcZ5WHSYihNZZ2WFJComItEXRl31fpVOc0JEyTgtQ3IuypH4afEhf5pO&#10;eTTp8Lxv86xgN/7p395lPCozStKOTguq/ciJlX9dvibq5hrD1L+2Oq/fLW9SOybsnKDlAsScxsJG&#10;HTP0V4RwvnP47ukNLIdJ37BgwQK58sor5aWXXpInnnhC7r//fikqKpJddtlFV9IJNgMlh0lDU6vc&#10;88FKeWVBifx479EaTZGZGKO5RqYOS5JlJawwUiyTMhP16XYg3P7Ocl095ef7jZUEzRXhu1akxLG0&#10;a6y86Dmb3xRWywETM7tdnSXYNLS0yb3v58lrC4vlx7NHyYm7DJdkndrS03eW7330VxJuIlpMyEzQ&#10;J/5bAs7yl6sq5A+ek0yEyx+PmSqHTxsqCdER8vycNfKcd46mtnWyYE2NRjaMTU+QSw+f5DnSW5Y7&#10;ilJy34DownQPBBCm4+w1Nl1O32OEDNNohi2rS3+COpK7JCUmUl712hjhY8fclID7IO1SUtsk/3pr&#10;mfz3w1UyOiNeLjxgnBw9fZhMy0mS3NQ472ey7DAiWVaVN8iDnxaoCPnkl6tVWHlzcbF8sapSor2x&#10;MXJI7Cbv1TjP4qIaueaFhfLQp/kq9Hxv5xwdm6PSaeNtvy0CxZK+Gt0ykAUTVqBhKkHMyBiJHh8t&#10;FS9V6Io5jUsbpfbTWp3/TlLD8JTw4Dt+3kWTG2dd3WPtt/PwWZ0EZyXnwhyJm2DKbqAgRrB8dNlz&#10;ZVL4r0J9Mu3C+N0/XUVlh3hJnBl8x4JoIiJf1vx7jeZloF/WfFKjy6WyhGuoVyNxlDxdInVf1Ena&#10;UWlS+VqlVL5fqXYEZ8f2Nl/kFoJesB19xilTRXTa2ltVviW41w9S+yKW6dj27EyeCxLAOsc1lCCI&#10;UU5EPB3n3qWGJc6xMeM8ZnRoVu1CeCDirub9Gl0Vh9VyMk/NlPQj0oO+ak9XIBYzzQphmZWQgDIj&#10;pDCOyU3F+Mk4JSNo0TD0O1bnYRwjkrhcNG6MtFe2S8KOCRI3LU7FEaYCMmWn9KFS35j/okaPQeJx&#10;pj5tLSaY9A3YcubMmTJ79mzZbbfdZPfdd9+Q+DXY9wowEAQTHLMX5q2VBz7OlyOnZ8lJnlMWE+kT&#10;bYHlZhE4PsurkKUldbKD5wz6BJBNs8Rz9B73HMR9xmdoXo/ObZOREC2tnjP++Ber1fkbl9k/HECS&#10;pj43Z4088lmBHDEjS76/y4iO5K2Bly0mIkw+9xzi1RWNmlSVaTubC23S4DnyN7+5VJcFvvr4aTI5&#10;O0nLMjk7UXYekaKrDyGcfJpfJQdOypTfHDpBp8JsMV4b0U68EBRYTYeEsNOHJ2vC2P7QPr1JekKk&#10;lNU0ycvzi2V4aoyMTve+G7z7APL1lNU2yaKiOs1hExvJ9Bav7p5daJfVFQ1yy1tL5f1l5XLCjsPk&#10;p/uM0TwwTE9y9kPgYtWaqVkJUtfSJoVVTbLj8BQ5ZbfhMiIlVleMem1BiVQ0tMjotDjNf+NvX86z&#10;vKRW/vrKYimuaZZfHDhBzpo1UnYdPUSSY7l3Glht0RMmmBjdMpAFk7qv69SpCk8Pl4ZvGtQBxNEj&#10;jLtheYMmY+RJn+Y3CcET3shhkZpLgDBubq75R5j88F8Nl9QDUy26JEBIxFfzWY0U3FCgy6SSEwIn&#10;xh/+ZgpE4q6JkrJ3SsfW4KA3JUsbZNU1qzTnQePKRl3hg204rBFDIiRuapw6gqGCXDqMh+L/FKvw&#10;RK6Q+jn10lzY3KUtSRhKFEpEcvc3tH0B5+dpPVOs3NQ2EiaznX9M5eBpPytjJcxMkEHhIf7S94pH&#10;W5c8VKLTX4huy70kV4b937CQiqJMW2IVMdqZayDROUzJIX9JKK6HXRE90jddqfzlchW3E3ZI0ClZ&#10;2T/N3hDtRIQOSYqDwjrRa03F8xUaWUJ/84eIJiKvEndOlNo5tbLqT6uk4skKzfvDKk4I5I2LGlUk&#10;jZ0Yu9URUCaY9A3h4eGyatUq+eijj2Tq1KlqWyJL0tPT1VHpTHt7u1RXV+uLyKyIiAhpa2vTv2tq&#10;avSzbOsMnysvL5f6eu97wHt/U9ErA0EwySur16k4LLN6nuf8EQHCVdsfEpvyevGbIqlqbNE8ELry&#10;ySZ49uvV8lVBtZy08/Aup4fQVLlDYmVuYZXnPNZqUljfcsOhhZVgbn17uUzJTpQfzRolqfGbLxQg&#10;mBR7jjirAs0Y7l0TO+WZCJTn5hTK01+tlV8fMkF2H52m25wznpYQJTNHpsrU7CRd7ebEHYfrts0t&#10;66bwnYfEsGH9Kvqnt6B+5FgZmhQtn62s9Nrdl/x9VXm9vL6gWO54d7k89vlqTaI7t7Bao46avNfy&#10;0nqdSra0tE7OP2CcfG9mjiR3MV6APh4XHS4zc1Pk0ClZst/EDJmUlajRLHuP9+7RPLM+/mWhzPOO&#10;nxQbKXGRvunBTOUhIuVvLy+SxpZ2ufyIybL/pAwVVbq6xm0P2Co5xvaJ56SQy4CQ6JaSFs3FQE4G&#10;51TxRJCnlmVPl+lNLPsHG1Yh4aaZqQQIJzzVzTgxwxdiHt0/HJZtAdoXsaT4fs/ZX9Wk7dsZviBw&#10;nGPHbsWTkS2ElWVqPqrR6WH0R/qe+8f0kdInS6VpdZNv5xBA+RATmcpU82GNrKtbpys1+U+F8Adb&#10;ErXFE/5QgKPPlJz2unZ9dc5zgV2ZPlQ7t1Zaq0KfOJmIAqI4EEsSdknQ8R47Llaic0K7vDm5aRgv&#10;lC95VrK2aePCRmkr7z/JkRG04yb5RKUhRw2RMdePkVHXjJIhRw+RyMxIaS5rlvbG3kl6GBDecGCK&#10;Z3jqd3PSQFhKmESPipb1g3xjqvqtau2vbrwznoh8LH2mVK9bRv9k4cKFOhUHkWLZsmVSWlqq03Na&#10;W7u+nvDg6a9//auccMIJ8tBDD+m2vLw8ue666+Soo46S5557Trf5g6Dy4osvygUXXCA/+9nP5LHH&#10;HpOGhq7zHGzrDgxRHuTpKKtrkRN2GqariHTt/A2S3ccMkUOmDdWpNK/ML5Y27/rUFeTa+NxzQJnC&#10;MXKTeRYGSUqcL4noirIGeX7OWlm3ieN1BXkdnvgiXz5aVqbJMLeWmqbWDUlTEzzH9EezR+lyvF3Z&#10;ojt8QsMg2XdCuueQD5LP8yq6vB51hy+6oE7u+yRfZo5Ill1HDul4x+FdrbzzEAUy23O8j5w+TFJ7&#10;USzZXmDo0j/P9tq61mv/G15bLNe8tEge/aJApz1deMBYOXpGtqwqq/feWyLnPvCVnP/wV5Jf2SD/&#10;t99YOWzKUImK3DgyZGNoJ+97MjpSE+aS+4a+ER7uE2p+tNcYueroyVLs9eVfPvKVnHHPJ3LJ43Pl&#10;7P98Kr99+htpXz9ILjp4ouwyivbnHNa+2wMmmBgboYJJwzqNKnFiiT/83VrUKs15zR1bgg8RBhpi&#10;vmO85jrAwdte1d0thbw0lS9X6rQcnJLOOLEkdd9USdwz+E9h6X/1S+u1L3YuH32wpaBFmgtC1wfJ&#10;77L6H6ul/NVyaWvwOctMaWG6A+XDfu5mjJ/kACK6JFTTiBBDiCJCVOwu/wtLGnYe86GAXDUVr1VI&#10;/JR4Sd4vWacQNa4I3UpDDpJiswyzxIhG4pB8tmFFg2+Z834EtgrzbgITZydK0m5JKjQRfcdUSpZj&#10;JzImWCBqx02Jk5RDUjb0fzc2EMKSZidJzIgYjW6s/qD6O8twu/7YvLLZBJN+Co5kVVWVTJ8+Xfbd&#10;d1/9Piaqo7LS+47ZxAouKSkpcvrpp8uRRx65QfTIyMiQM844Q/bff389ZmeWLFmiQsqPfvQjufji&#10;i2XOnDkq1HQFkSehyJ3SWyxcUy2vLShWx3zi0O6/gzWHwk45Mntsmtz3YZ58vKys452NWVVWJ0uK&#10;ar1jpkhKF8va+jM+M1EOm5op//0oT+7+YIU6rj3B8f/iObZXPbtArnx2nvzng5VSt4XLwza2tssb&#10;Xv2vemaeJu+Ec/ceo9E2W8OotHjZZWSKfLqyUtZUBv6dQn8srmmUW95cKrWNrZo8tKulgX3Os92P&#10;bh0+G+4+JlX+cvw0+euJM7yf0+Wm7+8ofz95Bzlh5+Hy8/3Hym0/2EmuO2GaXHHERO81Sa4+Zorm&#10;3UH82FKcsMaUrX+csqP87ojJcnBHFMleEzLkyiOneGWYrqsuGdsXJpgYG+ALgWSVhOtr8sdIn+PX&#10;Gc2BEBO6L4S6z+rU6Us+IFmfXJJ/oT+ujsONP45JW21blzd/oaQlv0Wde/IJdAVODtEQ2edlS8zw&#10;EOSL8K5MrN6yqbwQmuMiOoR98CvPufuw2vtK90Vegb+wQ74NxDxA2GPKGMlKQwXCExEmERkR6ryS&#10;QJnpVm5883t4XLjETY/TJYhDDdOa6ufWS/zMeEneM5kCakLqUINYjDDGVJfo0dE6/YVrJlFP/WmV&#10;IaYzsZpQ5yWQXYQTiZSDSVRGlGT/JFtS9k/RnFNMS2P8Mo2N6XVlL5bpylzkyeoK+infOXz3GP0P&#10;faqemChr166VuXPnqpDx1FNP6ao5XU2rgYSEBF1RJzU1tWOLLw/KhAkTVEzpioKCAomMjNTwb/Yj&#10;PwqRLA4iUIhqIUrln//8p0a6bIuiSVNrm7y6gOWC18uhU7N6zEsCmUkx8tO9x+gT8ps8p/6LVd9d&#10;Gnj+2hqJDg+THXKSup22A+T3OHPPUXLwlEwh0eq1Ly5UEae+ybun6SJyhBVNrn1pkcwpqJbfMlVh&#10;Qqb894NVcvMbS3T6wuZQ6B3rX68vkd8/O09Kaprk7Fkj5U/HTtVImq15OMZnSXa7/8R0TQ763tKu&#10;haWN8a4+69dpnphLHp8jXxZUyXn7jtFpN0bfQVshBE4elqy5dnhNz0nZkLeGCJHMpFiZPS5Djtoh&#10;R06YOVx2yE3tmKa0dd8TnDts8GAZmZbgHXuYnH/gePnD0VN1aeYjZ2RL7pDtK7Gr4cMEE2MD3PAz&#10;xx0SdkvQHBGAM+XgxpXkfLGTY0NyvSAknmkPPJlM2SdFIrIiNOKkvyx9C4TrN+Q1aDLQwtsLZe09&#10;a6Xy9cp+9RQ6PC1cE+h2FsT070jvxnX3RBWhBsd6l4gQtDMrtjAVA6eUMtEHnYOPWBI3M05FiVBB&#10;Th9dvaOLSyhlHHr2UEk+MFmnGeT8MkeFp6DljOgCIjZIlIzAyKou5P3Bxq5tEXeYspF6cKqERYXO&#10;wWDsIEhUvFyhv8dPj5fYqb4pYUyFCTWsgkQUHsse6/LGI32JSBuXNGoemP5C07ImLR9TcPyhDxJ5&#10;Qj2CCdFqJJ1N2jtJc/nETotVoQRbVjxXodMDmerpEtX6w7gnMoo8MaGekmVsmpycHBVIXB4SxIwj&#10;jjhCc5t0R+cIFP7e1AMG8pe4laic49z582lpaTJy5EgtT0xMTL97WBEIi9fWyqcrK3T6yPScwPPk&#10;5Q6Jk3P3GaNTcm57Z5msLK3reEekrrlV5njOPsvPjssMLGo0IzFap+ZceOA4mbu6Sn7xyNfyo/9+&#10;Jhc/Okfu/zhP1lQ1SkF5vdzz/gq5yHuvoKJBrjhispyya673uXFyxp4jdIrQqwvWdhyxZ77xznP1&#10;8wvknaWlcupuI+SaE6bLybuOkKFJMRvafGsZn5EgOcnR8vrCYimt6T7KhO7z5Ber5cqn5wm6z1VH&#10;T5Fjd8rZqigGY9vBiSfkjAmzNt+uMcHE2AAOMqsY8AQwadckyT4nW29yNemid50YFDtIn/YOPXOo&#10;zt0PBTwZJRFgRGaExO0Qp6t/4Ej1h7wLwM0Zy6GuvmG1LL9kueRfm69JDJdfulyTq/YX0YRVb0jm&#10;ypeBEyP4R8AJTvOwXw7TaRzlT5cHPXoHR7mtrE0FndjxPmEOpxSnCTECx4mVSaLSQ7eaS9TIKBmc&#10;ONhnMz/4m8gYckfwNL1tfZs6eeGxoRNLQAUTb+xEpEXIkCOGaAJVnvgn7JSgDmzyPsm+VaYmhy6h&#10;Kteeilc85/nGAll771qddsd4QcAhugCRCsE0lDAdh6gxcm4g2rJaD+IjOTaYruNQ4TFEReUa1LSi&#10;ybdMdNZ3BZPwxHBpKQzNdQjnFmGJpcuZdscqTU35TTreidbi30Z4wyYi3euzRw6R9BPTN0RtGf0L&#10;+lx+fr4KFL///e/liiuukJ/85CeSlZXVscem4TvI3xF2f/tvcwwZMkQaGxultrZWmpqaNNlgfPy3&#10;S7USTcIyxieffLLmRsnOzt7klKD+SnF1k9z38SqJCB8sR0zP0qfsm8OM3GT51UHjpai6WR74JF9X&#10;dIH8igZZWVYv04YlSkpczxErjtjIcDlhpxz55yk7ySWHTdQVasLDBslNry+VM+/9VM76z2e6TPFU&#10;77jXn7SDJsHUz0WFyym7DJdJWQlajpIehAmoa2qTRz4tUOHlkkMnyk/3HqVLwfY2KfFRmtyTJZnf&#10;W1a2SVGN7Q98lCc3eHXda1ya3HDyDrLvhAxNSmoYxvaFjXpjA9y8ctOvodxDo/QGddSfRknm9zM1&#10;wWr85HjJvSJX0o5IC9lTaJLNkmCTpIYRCRG61KS0iq7wsakvvWCCDUsfL5Wi/xZpHgGEHJZiJmcI&#10;y2pWvlOpgkCoic6NlvTvp6tTxeoeONKsQpF6aKrk/iZXhhzic/hZcrjum7qgiSZECrGMaMFNBbLm&#10;xjVqQxxnppEk7ZUkkSmROsVFxZ6tXC1ja0iYkaDjwEXpIJR4o0dtmXZcmgo95GWAhmWhSZDsD/2y&#10;tbhVHWac6JR9U2TkFSMl6ydZuvIUuTjip8aHzKZMXyt9qlSWX7ZcCv5WIA1zG3RqYPH/irUP0j+J&#10;RmirCF7ujc6Q74epQqz0wmpC5ARRMSw1XPNvkHOlbn6drkZU83GNVL5dqWOHcgcT2rq5uFnFBaI4&#10;/NEIE+/6jugc7OsQiYZZQnh9w3q1E9GMPonE968zjCuu78POGyYjfzvSt3pTF/sZoYXvXV5Elqxc&#10;uVJXr0E4IS8JwsamvpeJQiEfyQcffKAr67z55ps65YZtn332mbz11lvyxhtvSElJidx5553y+OOP&#10;y7hx4zSK5Y477pBbb71Vj8O0Hoe/yEI0yrYmljQ0t8ojn6+Sj1ZUyMm7DN/CfB2DZNa4dPn+rsPl&#10;jUXF8tRXq+XjFWVy3UuLpK19vew4PFmfmG8OTHMYmxEv+0/MlNN3GyF/Onaa3HzqjjJ5aILsMjJV&#10;7jxjZ7nssEm60oh/GyTGRsixO2arAPL2oo4l4rthXmGVfLOmWg6dniW7jUnzztv795mUb7D32tuz&#10;0fRhiXLjG0vl328vV6FKhW7+7/VZ+s5zXxfKLd57s8YMkZ/tN0ayezHKxTCMbQsTTIwNqGBS166J&#10;AYkyCY8Pl7Qj02TYz4bpE9WIoRG+5TMJ5Q8R9Qvq9Wl53AzfUwemZQyOGyz18+v171DTtKZJqt6p&#10;ktbaVs0PwpQN948w+Zr3atTGoQbHGNEE/4PpGTkX5MiI342Q0deMlqRZSZqckakb5L1Yc8caKX60&#10;WMpfKtenwb6bit6H49YvrJeC6ws0RL/0iVJpWOQ5zt5NHuVN2D1BYqfEqojSsrolpFMgyPHDVJvE&#10;Gb7QZsQmBMXM0zJl+K+Hq6AYPiRcomKjdLpGqEWy9qqOse0590TAAPksEKEQI5qXN0tbfejECJLo&#10;Fv6jUJdpJrJJ8UyGQJr/13x18hn3LC0dKtqr27WcXP+isqO0TRsLGjU5dtOSJsm/Jl+W/2a5ij4r&#10;LlmhL6LMiv5TpCs6BUvQ1aS03n9E37npCw7y06hgUujZMcjDh+8XxCNW8UF06ukywvUgftd4jXRk&#10;aWRbMr5/gjDx6quvqjjy/PPPy4UXXqir2Jx//vly33336ftdQTQISw5/73vfk1NOOUWSkpI0Pwnb&#10;SPx6+OGH6zbEl7333lt22mknzW1y3nnn6VSf/fbbT8455xwZOnRoxxG3bdZ514fXFhbLc3PWyok7&#10;DZODJmd6W7fcOT9ierZGQ/z91aVy0aNzNR/Krw6eIBOzti6JO4IBq4rsNjpNbjhpB/nzcdNk+vAU&#10;iegyJ8og2XNMuuyUmywvzy+S6sZNR7bVN7fJW0tKNZHqoVOGSmQfLplLHbJTYuR3R02Rk2cOl0c+&#10;zZdfP/a1fLaiwrtO+2yO2HTzm8s0YubiQyZIalzoIloNwwg9dgdibACHiugNnkL6J9fTBIdjo/WJ&#10;YLDnvnemYUmDrvIQv5MvDDdmbIzm2WiY39AvlH8SQHa1upCD94I9xaUrcEYaV3rOnufAZHw/Q4b/&#10;Yrhk/8hzTKYnaKJV3sexZtpB6UOlsvK3K2XZr5bJyj+tlPpv6vX93gYnqvKVSt9y1h0rz6gdvftt&#10;nuA3Lm3UpKU8vS/8d6EUP1QstXNqfc5XCGA6S/S4aI2Ayb0oV8beMFZGXjVS4mf4+qZGcwyL1D4b&#10;yhw7OPasLrJ+8HqJTPOcaL8bUZxqxB+d1lYUumltJNGljZ246KD9Sf7K1AySFAc7Wak/rdWtKkYQ&#10;XUJuEESQtbeu1RxKRMMg2pa/WC6lj5VK5buVUv15tYqMq65bJSWPlgRNKCU5LuJM1Ijv3uCrYJYQ&#10;5hNVgqzhqSBf1a5CImODa0jn6wiRWu5fZHKkJO+d/J08LEb/gsiSp59+WqfCEBHCEsG333673HXX&#10;XXL22WdvMocJU2n22msvOfroo3UZ4ZkzZ2rek9mzZ2/YtvPOO2tyWBK8jh49Wr/jEU34HKvxbJti&#10;ia/Pt7a1q0hQ3dAiK0prNSfIrW8tkx1ykuVHe42WGF0WdctJiomUH80erVNJDpyULjecNEP2HEvU&#10;Ru/d9od5x+oplwfLwP5g95GysqxOXp6/VppbOwnzHULy3IIq+WR5uew7Pl3GZmzdSjiBQF9iqebz&#10;9hsrVx83TRpa2uQ3T8yR5+cUypsLiuTvryyR8Znx8osDJkhGItGiob+/NAwjdJhgYmyAlTS4qWfl&#10;An/BhCeCRJiQjLE5PzSCCSH7DSsb9IkzAgmrLHCzHTsuVh17cgh8J+IgBD4qIfBMeejKGWBViKjc&#10;KM0hEGoQbRA+cKCY3kREif/T6NbKVin5X4n2CXJLsApI3cI6Kbq3SPKvz9eVf3obpi/Vzq2V9uZ2&#10;jc7xF50QRWo+qJHGBY3aD3lqv+I3K2TllSvVOSUBa7DRFZC8F6JIxikZMuTQIRI9LHpDuekLUcOj&#10;pHFRo05HCBWcm4SvOvUqvdMUjbhwjdJin8ZljUF3oh3tje3dRmDgNDNdMFSiDtNxmvKaVFgipxP2&#10;qnm/RsqeL1ORGWh3xB730/1j+gvRUkRnBQONAlu3Xq/ZnYlIitCxzvSsYEdo6bWkqk0Fp8RZvkhF&#10;rpH+IgkJnTWCJydK0k9L13xKoZx6Z/QMjmdzc7NGl7z22msabeJ+zp8/f5ubFtPXNHqO+duLiuWm&#10;N5bKn1+YL5c/9Y0mTH30swI5aFKm/Mxz4BMDWBUnEHJSYuTPx02VKw6fIpnq9IeGycMSdbnX299Z&#10;Ide+uEg+z6uQVpePatB6+Tq/Uv7z4UpdwWbv8cFdTY7+O3tcmlz/vRmy34R0ufalhXL5M/N1taEL&#10;Dhwv6Ykm2BqGYYKJ4Yc+AfReONGIJA4EClaFwInW0PIge1WE6Fe8USGrrlmlTj7JAsltwJNdno5H&#10;pkeqU9Ja0apOF+HmVe9XScWbFb4pPF6dgkV0VrSkHpIq0dk+Z8U5AqBClHfzX/tVrQoQoZxS0lbe&#10;JvVf12veCqZkdIYn/jwtp6mdA4iIQbRH+ZPlatfehvPwryvY3lzQrAl1+Z0IFPI0lD9frisRNeb3&#10;nFCutyEJKUKETgtjNaFOkEOCHBesmMR0klBBdAuRGeRbIULHH6JNYifG6pjGtqGaOoTwiSjS+drC&#10;2CEiIXHPRF/i2uLgR5hw/al+r1qTNpNMtWFBg05TI7fKupp12h+7g/dbClq0/wYDhB0uOV0JJkSM&#10;MS0HW3I9DyY6JaeiTSNfsn6cJRmnZuj3CiIekU4kos44IUOyz86WEb8dITm/yNGx1ZN9jdCDYEIu&#10;krffflveeecdfZGDZNGiRSaYdIAevKioWv784kL5w3ML5O3FpVLrXVuSYiLkkClD5drjp8svDpog&#10;o9K/TWLbG8RFe+MrIrS3+onRkfLTfUbLGbuPkK8LquTyJ+fJZU9+I3e+s1z+9eZyufKZb6SwqlF+&#10;uOcIGZUW/MTjiCYj0+Ll4kMmyi8PHC+HTx0qvzpkgkwYyvQlu/4YhmGCieGHCiYdESY86XNohAnJ&#10;Vb37Hk16GGRHv/KtSsn7fZ5GN7DsJLkE8v+Rr8khcQRjJsaoiMIT8trPa2XVn1fJskuW6co05BRY&#10;e99aaa0JjnOAQ5J2dJqu6oDdECMQUVhWEyefxJbLfr1M8q7OUycsVNNJsCNTCFgFiWkanSFPCJEe&#10;nZ0VFSvq2qRlZe87roTps4xseHS4OsrgnkDzU8vS4U+7p/f8XfdhnSbXDLazzxQ1ntSrYNLFDSnt&#10;z5PythafuBMqEEyai5pV1EFc3Aiv2DHjY9S+5FrZkD8kSHAtqV9cr9OW/MUc1+6ITllnZEnKfimy&#10;br2vHsEEAbbmkxoVa0seLNFpQeTVKbytUCperdD8OoFAxB4RZsFAhRlv+HS1khljSBPBekUJ9vQm&#10;RBoisjR3zh5Jkntproz+02idzjbikhEy+rrRMuoPo2TElSMk+8fZEjc2Th0Zo/+TmJgoF198sVx5&#10;5ZW6Qg4vVss59thje1xWeHthdWW9Jl79Mq9STt19hK4oc/VxU+UPx0yV8/YbJ9Nyknt1ukx/g2kt&#10;Z8waJdeeME0On5Yp5XVNmtfk1fnFslNuilx97DQ5dGr2Ziek7S241jAN6viZOXLp4ZNl6rDkjncM&#10;wzD0dtkwfCCW6Co5KWGa9NUffQpIJEdhs650ECwoU9E9RVL9SbX3h++GH3DaSx4p0cgTEoHyXsXL&#10;FbLq2lVSeEeh1HxYI7Vf1Er5C+WS94c8zSvQ+el1X4HjFzsqVsWS9OPSJfmAZHWYEHrq59RL9QfV&#10;Unx3seT/LV/q5nmOfpDK5cDJq/myRkUkVkch8qAzPO0fPMi3Aow//K1CUKdIhd4AsSnlkBRJPTJV&#10;Ew47mDZC/yMHR1fg5LexekqQtScimsgNgg07jxcH03XCB4XrtJxQwXQlhJ2uIkxAc3J0jG0ij4IF&#10;eT+q3qqSlZetlJVXrdREvg6mrpG/IudnOb5Ig5wYiYiOUHsHU7Alx0/ZU2VS9UbVhmlVXIPU+ff6&#10;HOOBf4g7/v8c+rvXNci5RDRFX8PUIRVCIn2JiLuCPkCkmyZ+DSIaYVLZpiuuMe2GayRRJjnn52hi&#10;19QDUjUnlebZsQSv2wyIinFxcZKWlqb5RVJTUze82G5443Ldenn5myJZVlwnvzhwvJw9a5RMGJqg&#10;eUYiBrBI0hlWp5mUlSQ/33+cLtF7/Ukz5B8nz5CLD5kkO+SmSFgP+VD6GkQTBJsou/4YhtEJuyoY&#10;Ck/nEUtwCngCSOJPf5j7HjUySloKWzSHRLBg6grTcHBSnFgCTA9pa26Tui/qfDkY2tfrSi4Vz1eo&#10;eOIiEPgMT6XX3LYmaEuS4hg05jVKRKZvFRIgAsbVgXJR3so3K6Xy1cqgRZng2BHpQD6FkvtKfNOD&#10;vqmVms9rZJ2bT9wB4fGJeyRucAbBOX9J+yZJ3PTevxHGNiwfrKvP7Jqoqx8l7pYoWedkSfZPstWR&#10;8ndGgfIRhRCV5TmHQb6a4by3NfmmGBBB1BWspoJzSO6dUIHoSEQRuX40uqAT5ORg+gYr0FS/Xy0t&#10;pS3qePc1LLecd02elDxVogl9mSJCH6BNYybEyNh/jJXcy3J9qzmFi0TmRkprSatGKQQLxAdN6upd&#10;HymbQ6ObPBAfyFNDIlUieIiSQtzTHFDeLvRNhJ+hZw7dME2vLyFHCMlpSdSN0NgVGmXkvcV0sqCx&#10;3itbbZsKTdjIRTCqg+L1y1AtU29sPVFRUfKnP/1Jk7MaXbOkpEbeWlwiB03JlH0mZIRcGAg1iESs&#10;OjMqLV7GZCRIfLRFIRmG0b8xwcRQSKqqjoj3vYWD15mw1DB96ssqOThfwQLnqTsQHhAoEB2aljbp&#10;U2t/xwZwblg5AvElGOAUMMUAxwBngLwHTCf4Dp6/wjQinmIHA6IH1t6xVqcpMc0JYan0wVJZcdkK&#10;qfm0ZiNbk7g29/JcSdk/RcUy3ZYWqflZRlw8QiKH9E0iNJ4sszwvqzLxhHzY+cNk1FWjNOcBCSBx&#10;tNq9f044wSnkyTQCTmeRry/BgWYsMBUH53RTUwdw9klQzHLJoaKlvMUnhKZFSFjsxmOb8UL0C+IP&#10;CU1X37Jal3SufrdaE7H2Fdiv6t0qjbZyIqL/uGWZY/ogCUoBQSpmdIxGyiAKBAsdE5u4BPEey6wz&#10;tWTYOcMk6/QsXW1q+EXDJXZyrISnhUvGyRky8uqRkrpf6iajkHoTBB4i2TTqaRPjwUWYBFMwUUHe&#10;KxdwPem83LGx7cK1LzY2dpPXwO2dptZ2XSq4uW2dnLJLrkRFmDhoGIaxrWF3LYbCqikaLp0Qpk5+&#10;ZyISI9T5Qywh8WJPQkZvQe6UuKkbRzNwbhzmiDjPkff+K3nAl1tgUMf6+Z3Rsnr7sUpIMOApOI4L&#10;ESaUH+ekK3uxjbwGwQo/r/qwSiNtGlc1qq34h7hT/nq5FN5SqJEIDm5+hxwyRMb+bawKFQhpacem&#10;ydjrxqqI4ufb9jpMsWHZUxx8Ikxwmpk2kv2zbMk8JVNX9aE/YjsEnOzzsjWSI5gwXppXeU59hufU&#10;J2/66VjkcN/7rOLU3SowfQXndLkqVNjp5ESTP2T1jat1xZd1teuk+sNqKfh7geYBIncHjm6f4B2W&#10;Za1ZIryzwAlcY5pXfjtlhIiN6JHRuj2YgklUZpTETvWcwfBvx7C7/pBrJ2lWkmT9KEtGXj5Sl5TO&#10;/U2uTjFJ2D1Bo54YMymzU7qc9tYXcO0hUid2QmzHlu+CYEKy32AKJuTRYQqbRpMkmcNobC+s1xVh&#10;3lxQLPtNzOj1hK6GYRhGcNguBBOchvb2dmltbdWfDra3tbVJY2Pjhpf/+9sTRGi0VbRpCHlXgglP&#10;9qOG+Rwu5r4TkRIMyGUx9KyhkrBTgjrpOCv8o5xDjh0ibSVtOq2lI+DgO+DYsH/S7CR1uvsaHExd&#10;PrRVJGZEjCbUjJsZp3k//KeTqOCTHqFPqIPhQNBe1R9V62pCbjoBuCf71e9Ua4SBPziJ2J0pOLQ/&#10;iRp1Kk4fXzUI3aePIZRgI6DfIZ6M+tMoGXPdGM1zgt2S90+W+J3jVZQKJiyRSjsTBeOfb6UzTIEJ&#10;TwnXaBTy7gQdzywuIgzB099O7S3tUvFShZQ9XaZiCdAfyBHCdLGyJ8r6bvqLVwzXtoxPf/hblw73&#10;mz6EqIhg0lzu2TFIEVmA2JV+bLpeP/yFT4TllMNTJPUwrx9GhWkbI5Agyg6KGiSRQyP1WoCQG0yY&#10;VkUkB0JeZ7s6eI8Fr4KZQFcF+bI2jV50UUOGMdCpbmiRl75ZK/FR4XLwpIztKl+JYRjGQGLAX70R&#10;RdasWSOvvvqqPPTQQ/Lhhx9KU5PPMSwsLJSnn35aHnnkEXnsscfkueeek9WrV+t72xskhsQ5Ip9B&#10;57B9B4lACTNneot/NEJfQ4RD5pmZ6rDw5JRVaAh9J1GgTjfYhHiDw8DNeereqbq//8o/fYZ3CqbZ&#10;EJERNzlOnfrMkzIl/fB0zQ3D+wgRRJ5k/iBTUg5M0ae9fQ1TLzQKB0+1E2xjygbRJl3hIija6oPg&#10;qHpN2VrUqoIEETr+08MQTbBb2lFpknZMmv5NtAHTsoINtkJgIi8FzvOmYOoBOS4Q0Jrzg5tkE8id&#10;05zXrD/pk/75cnjiXzen7jsr46ig5pmU/DY44H0BbZe8V7JOXXFdEhFRRUXPnEMOG6JTcJzTz/76&#10;tzfWgzklkLGROCtRhp49VEXayJxIXQFr2M+HyYhLR+iqTp3hM0xZw+bBKis5Z8hFRJJrxInqT6ul&#10;9MlSbePOIOYQscOy2MGKetLEw5UdESbdjBfDGDisl4Vra2VOQZUcMnWojM/y5TMzDMMwtj2C4EGG&#10;Fm4IEUE+//xzefDBB+Xhhx+Wuro6fW/RokVy7733ypw5c6S8vFyKi4uloaHn5IwDca6uRphUtkl4&#10;Yrg+3e0KBBOeCqtgsgnnui9g7r8+bfbus1lVYdzfx8mIyz1nZWr34a04W0zZGH39aEnes++XiCMy&#10;Age09pNafUofnhquzlPCrgm6VGbOz3P0KTmiU87/+Vb/0OWagwAOUtyEOP3Z+ckzTipJP9Wx7wIn&#10;WrTX9H2b81SeaAzPbFoeRLLOYFMSENNXm5Y1BS2Zrz8Ihk2FTepAIzJ2R8w43+ooJDYNFlz3mkua&#10;pfjhYql4vUKnapQ/713jHivWyAL6gLuOYc/O6PtdbO9NEBuG/3q4Jm0G+hl5kjKOydDEv99ZqQvB&#10;0YPEtDWf1aiY07kv9wVhkWESmR2pU8CYjjbuH+N0Ck7CLgkq5HSGPksUB4KJCnpBECVqPqrRXEQk&#10;dIby58pl2S+W6YphJPP2Z3D8YBXFESYrX6/UftnXiac1wsQbp4gljFvDGNisl9qGVnljQYkMSYiS&#10;g6cO7dhuGIZhbIsMeMEERo4cKSeffLLMmjVLmpu/fWLKdJywsDCZOHGi7LfffnLCCSfo753pfMM7&#10;IAUTz8Hn5l4TlW7CAWRKDrkiEEyY/x60p5Pt6/WcRGvo8pyeg8UUF8oZv0O8Otc4/ThP/HO/8xOx&#10;ImmXJN2nr1Dn1HPeiv5TpE4LS6W2lbapg4qAglPF1JZhFw7T3AaUO/ngZIkZ3vfLjDpw4lIOSJGU&#10;g1J8K3h4YB/+MZWAVTw0VL8LNITea+pgRBXR1m65U8SlTTnt5DdBiGjK8/rimiCu9tEBuTRwRElM&#10;2lPkEuUkZ4xGHgWJdTXrpPiBYsn7fZ7UfVanbUd/XHnlSil+sFijySJSIiRuWpwu50w/cOjvntmJ&#10;/kAk7SvCosMk89RMXREJMSLjpAwZ/YfRMvqa0b5x7eHan/JWvlepf5c+XipLL1oq+dflS+2XtX2X&#10;Z6UDjo+YzDiOHR+rS98yJjbVN/l+oH9iRkSCvi4f4nXBPws0FxGRHJRrULvX3woapeAfBSouOYjQ&#10;qfmgRqc1Ifgtv2S5LP/tcil5vKRPI8j8p+RYhIkx0FnnXe/nr62VNxYVywETMyU31ZZXNgzD2JYZ&#10;8IIJIfGZmZkyfvx4GTp0qAokjri4OElJSdEIEyJPHn/8cSkoKOh491sQVtiH6TvPPvusvPbaa1Jf&#10;Xz+ghJP1Tet1egtChHOoO0PiQqJPSBqKOFDycInULa5TsaUvYToJK80QZUKuAAdTWViFQqe1eE6f&#10;E0x4IszytOQTwKHu6/LhsPAkP+/PeVL+UrmGwRONgcNaeGOh2gsoP3lUsDWrfSBCBBPyqWSdm6VR&#10;QoMTBkvCtARJ3T9VpxZkfD9jkytXqIMTRMGEpauBZWQ3BdEG1KcxvzG4y6N2QJuSu4IlWnu6DrgE&#10;nCyPzRgjAWaf4rUVSWaL7in6zspQTCMq+l+RNMxv0LGeemiqpB6euiGvhI6f6DBJnp0s6cenbzTe&#10;+gJsSC4VpmoQcZV1Zpbay1+MoEzFDxXLmn+v8b6wfMlKiTJZ/a/Vkn9tfp+vfkWfRDBhRaRAnX3E&#10;Xa5JCD2s4tWXkDy3+j3fakP+dgvz/rH6UdX7VRtEG5L8rrpqlS+Kyxs2tV/VSuljpZL3hzzNZ9NX&#10;IjiCCddFjW4xwcQY0KyXhuZWeXHeGhkSHyV7j0vr2G4YhmFsq2wXESaOzgldx4wZIz/+8Y/ljDPO&#10;kJ133lk++eQTeeaZZ74zLYdksStXrtT8J++99558+eWXmiB2IAgm3Eg35jVK+cueo+858ThaJY+V&#10;SMOyho1ungnZrn67Wurn1OvT66I7i2TphUsl77d5mkx0XVvfOYEqmKxskvAh4RvC8h0JOyRoItDs&#10;n2Trqi68ss7JklF/HCVx4+OkYUFD3yWu7ICylTxUolEHLokqkOSz7LkyXYEEpws0tD9ikK4A4rYF&#10;C/orEUIIX4l7JMrov42W8bePl+xzs3Xp202xQTDpFNrfF+BYEa3D0/zoYZueroSDT6QRUVE8SSeH&#10;Q9DwTsVUIMSETUXl+KMrrAzyLaNb8NcCWXvvWnVc+wr6FcsYIxb6O9DOoWZ1H121x9svflq8Tm9j&#10;uljCjgm+SKT9U2Tk70ZK0l5Jfb78a2tVq7TktWjOj9hxXa/s0lreqqs44fwDddA8K153LHu2TKre&#10;rurTaDeiMnRlHm+IkMckEBCdmHqngkkfjxsEGXIQqU06gdjkkuTS3hUvVEjFWxX6N7jrFdf7tfes&#10;7bOyIipTDq4lPU1hM4zegu88/4dkwWGQREZEyMxRaXLmXmNkpK2MYxjGACX419fQMci70Qyu1xZC&#10;br/9dvnqq6/kz3/+swwZMqRj67fcdNNNMn/+fLnyyislJyenY6t3o+mZCBGlpcVziD0HAmGFaJQr&#10;rrhCcnNzO/baNmlc0ajLiBIh0V7u3Sx7/lVYaphkHJ8hw3813Pd03OshdfPrZNkvl+mcd26wfbEc&#10;3k36oMGSfkq6jP7LaInJ7ZspJi1lLfLFrl/oCi0T7pwgUenfzbXR1tDmS6rplVVXw/HqsfDshVLz&#10;bo3s8M4OEjt208tsbhXe+cpeLJMlP1nic/Q5cQdqn4jBknt5ruRekqsRL8WPF8uqP66StCPTZMQV&#10;IzaZYLevIBHkkv9boiLJyCtGdpmDoTNNa5rk0zGf6qog056Y1rG1b6A/Lj5nsSZ9nfLUFInK2PRy&#10;wWUvlMmyC5ZJ2omeLa8cIRHxmxZ9ehMc6AVnLJC6r+tk4j0TJWn3TSfzY0nfvGvydDlnhD9gWsKQ&#10;I4bIqKtGSezE3u+XRFQV3V+ktiEqqHOfZNrdmOvHaDQHAgnbEETX3rVW8q7MkxG/GyHDzh8WlOWu&#10;mVIz/6T5KtxMfmxyl+es/qxa5h4wV3ME+dcFKHvOxTky5poxfVZeRIS8a/M0LwjiLKvm9IT2458v&#10;1vKO/cdYiZvYdyH5zcXNMvfguVI3t24j+2Cb9eHrZdKdk7StES0WnbdII4yIPvGHfemLjLn4ib3r&#10;4PH9yffGorMWScYpGdr3OrdjMKmpqZFjjjlG7r//fhk2bFjHVmOgQY46kvnvuuuuOi27qxUQ3UOv&#10;vrgNDue71fuvjeiuTRye84fqFrwv694T3Edz3lDWfXs8dygJZX+D/nD+gXZujvnRRx/peD777LM7&#10;tg5ctgvBZN26ddqwt912m3z99dcqmKSlpWnyV7YnJiZKVVWV3HjjjVJWVia//e1vJSsrq+PT34UE&#10;snfffbdcdtll27RggmNVeHuhrLxspbTWtW64iebmGUd++CXDZcRlI9SpLnqgSJb+31J1HjrflJOo&#10;ccJtEzS8312UehOexn+x+xeScUKGjLt1nE656QnadeUfV8rKP6yUnT/aWZJ266MM9d7oKX+zXBaf&#10;uVjD3DvbhmkPI68aKcMv8q3SU/VRlSz/xXJ9mj72X2O7jezoCwquL5C8P+XJuNvGSeb3Mzcq76Yg&#10;UubDtA8laf8kmfHijI6tfUP1x9Wy9JdLJWZkjEy4Y8KGqSJdUTO3RpZduEzC48JlzA1jNL9EX/S/&#10;zjCF5MvZX0pYeJhMfGCixI7qWvQgeoun9kvPX6qCBLamT/CPcub82nP0/+w5+hG97Oiv8+z4UbUs&#10;/sliqVtYtyHywJ0bcYJxlDIrxfsG0LeU8hfLZcnPl8jQHw6V4RcPV7v2NSQpXfTTRZJzfo6MvHJk&#10;l0l+a+fXypzZczQapfP44t+o341SwayvBBOm45Dno+bjGhl7w1hJ2c+zWw8gni67ZJlGIo29cawv&#10;j1IfQq6SFVesUFEEmwD2SD0oVcb/e7wucc575H5ZfftqCWfJJD9cv5j67FQde70JkS1ELa64dIVk&#10;/ThLhdpQYoLJ9sHatWt1CjUPu5h+3flWl5v8jz/+WMUUpm0H81aY639FRYUuNECkc2RkZNDP/8UX&#10;X2j/Z6p6sM7NeRGumOKelJQk48aN61LI6iuoJ6tk8uB0p512kujo4CTd92fZsmUSExMj2dnZQblf&#10;8YdrH9HyI0aM0HQEwexzPHB+8803Zf/999f+HkywM/Wm7elzwYyKwMakdViyZImOt+Tkvl+Awh/q&#10;TqoJrjeTJk2SiIje8zmoG370zJkzNQ/oQGe7EExWrVqlUSFPPfWU5Ofny6mnnip77LGH1NZ6N+Le&#10;hRvxhC+uzz77TI488kg58cQTux3QHOs///nPNi+YNBU1ybKLlml+gM5PHEn8iAAy8e6JGi5PvgCE&#10;FUSWzk4LCQ5xJDJP9xzwACIWNpfyV8pl4akLJfu8bBl19aiNzt8da+9bK/POmCfTH54umSdndmzt&#10;fRpWNciy/1umSTVd2VwSzbixcSqMDDloiE6AI/cF4sq69etkysNTJGropiMoehvaiqiDNXet0aib&#10;QJ04pru8n/y+JO6eKDNentGlU9tblD5VKit/t9IXgfH7UTp9aFPglC69YKmKA4g/8TPjJWFGgibl&#10;7HURwg8c908mfiIJOyfI5IcmS0RC119A+kT/R4uk6OGun+gnzExQB5WliXsbykjOj4IbC3SqnXOi&#10;OVf2/2XLsPOGfUesq3y7Uu3Jcr8j/zBSItP6/qYm//p8WX7pcpny6BRJPy69yxtIlj2ef9x8KX25&#10;VMcXAhD14R9JaSfdO0mGHOqNrz7qlkS4IXoRNTL+1vGSODOx451NwxK6K69aqZEV4/41TlL3S+14&#10;p29oXN0oX+3+lbQ3tuu0P3LDxM2Ik2HnDpPEXXzl5au+6L4iFcVcPiLsqdcsrytk/zRbxt88vtft&#10;SM4eopcQdchTw/SvUGKCyfYBjjhiiX+ifwfXGZymSy+9VO/59txzT32wFiw499y5c/XpLAsSIB4E&#10;8/xwzTXXqJND3YPlBiBS4bT+/e9/V8eVe/Gu2qcvKS0tlWuvvVYuv/xySU9PD6poQLs/8MADel5s&#10;jz2CBedavny5RscfffTRMnny5KCKVdXV1Zr+4L777tOH1MEEkQD/r6ioSE477TSJjY0NartzHWJF&#10;1gMOOECmTJkSVLuHh4fLK6+8or7uT37yE0lISOh4p3egXyFIR0UFz5cJFduFYMI0Gy4Sa9as0S8l&#10;FD4uVnxJvf7669qZUXx32GGHDdu7Y6AIJjj6yy9YLqXPlm54Cu3AGUneJ1km3D1BnziWPFIiS3++&#10;VJqrmjdy/tq9f3Gj42T8beMl9UDPKegDp6Xw34Wy6k+rJPeKXMn5WeA32xVvVMg3R3yjT8tH/WFU&#10;n4g5a28iGwAA//RJREFUgENAstdVV6+S+q/qNbKAxLmsKpT10yx1RFiRBHBkefLPiikT/ztREqb3&#10;7sWrO3CmFp6xUMilsfMXO0t0ToCOuneF+GDYBypETH95uoTH9l3kARFPJPIc/pvhMuynwzT/R1dg&#10;c3Ix5F2RJ7Wf12qCTaa6JO2ZJMN/OVySZiV9Z1na3oL8H1/u/qWkHZemU3I29ZSInA0LT1soJc+X&#10;dCmYkJh46jNTJXZM70/L4fgkQ13+m+VS9kSZxM+Il5hRMZK0b5Kkn5AuUZnf/XKr+bxGlv5iqU5p&#10;G3vdWInK6dsvQMYJeZAKby2UXefuqvbYFJVvVsryy5ZL/VxvfDV5HdLrgqxQlHlmpuT+OlciEnvv&#10;qUlnWIZ50ZmLVGSY+J+JAU3vQ+TJ/2u+rLl9jUZ4pB/d8zSeraF+Wb18Mf0LST0iVbLPyfbl+JkQ&#10;o9OvnIgL1IXrlK6KU9nGBVxfsdNjNZcN+WtITt2b10qEQ532+WCxRpewMlIoMcHEcBBNfOyxx8ou&#10;u+zSsSV4LFy4UPPinXTSSb3uxAQCgglP+3ffffeOLcGBp+033HCDCibHH398x9bggLvDk3aizGn7&#10;rqbm9yWc/9FHH1XBZN999w2qYMK5eWDMNDUEExbCCBacmwfUiBUPPvhg0Ps753/xxRc3CCbBjCzi&#10;3IiC99xzjwomEyZM6HgnOHD+t956S2dXnHvuuSoWGVtG8EZrCGGpYJ4k3HzzzfLvf/9brr76ajno&#10;oIM0ygTR449//OOGL86exJKBBEkro8f4Lhw4WA73O8u6sqIKEQU8TcfZYmUaoidcBAVh+8kHJEvc&#10;VM/Z6Rv/VFfIGRQ1SCJzNu+JN0+fI4dH+pystr7TBRFHeMJN3oeI7AiJGhklmWdkyqg/j9IQdCeW&#10;AFN0qAflaSkI7uouJKUl2gCHD4EhYLx2DU8M18SS6xr77ikYDrQuV924Xp32TYkldE+e9hf+q1Bq&#10;v6hVh5ApL0QCkAS04OYCXT2nr6A/on9EDut+hRxWlIqZFKPjyX98AX+TtDaQpLFbAjZhWh3iVvTw&#10;aMm9NFfG3TJOIw66EksAwQlHu62iTR3+vgZBibxDCDMkdO4OHPmx/xwr6Sela9+NnxKvUTDDLxze&#10;p2IJIM5RVqbUBZr0lX25dq6r9T5b3aY3LX1JzUc10t7aLsl7J6twnbhbYpfT/Yhoy70sV6c/sZR4&#10;/I7xmpCYiKyyx8tUmCZSrjeXGOZaxwo5CJh9veqSYWwOCAbdTb/uS1JTU2XGjBlBn54AXI9mz56t&#10;gmFfX5u6gqiWYDuODux9yCGHhOyJOJEdTAPr7t6hr0CowO9hOk6wIcrj+9//vkY8hAKmvvFQPBRJ&#10;SmlrFhZhzIcCpmDR7qGo+0BiuxBM6CRcHLlQMlj5ncGLuss29/f2Bs5R2uFpGmKOc4oIQsQIzlz8&#10;9HgNkcdRhuhR0RpOTR6RmHEx6ozhEJK8lASifeX4URZWoUEwIWJjc4gcGqnOYu2c2g0JN/sCnFMc&#10;pOjR0WqvlH1TNG9J5imZOp3JH/IKROdGe16Y53izHGoQ71VIQIpowpNnhJvNgZUtEEwQM/oKVvug&#10;fINiBknE0E2PR4QVEq7iJDr7aRt0XM5qPqyRum/qdL++QAU8b7z0FKFDW5OQNnnHZO3HwE/GGVFb&#10;iGrd5WjZWoggYGUZxm78TvG+JZC7iRxwK5i0lbepANXXII6xzDFiayACXvIeyTLs58MkPDNcYifF&#10;SvZZ3nWn0/jqC4gswR6D47we5r0CQUP+k72bE++/9grvmtqHgi0w9QchjMTY/vhHlzhYfYppMeSn&#10;Iv8UDhPCIwmpERuXX7Jcyp8p77UpAuQwoU9xzQlLsRs2o/9ARLF/gv9gQt4U5v6HwnHn+rTXXntp&#10;3YPtuHMPjliDcBBsqGt8fLwcfPDB+jMUTJ06VUaPHh10u3M+hBLEKiJcggnnJqrjlFNO0Wj+UIBA&#10;x3gLtq9H3fEziWIj/UMooL8RSRYqkXCgsF0IJtsK3FjylLy1urVjS9/CCjeJsxJVCGG53rC4MBVK&#10;0o5Nk+GXD5fkg5I33HDzBJLcBqOvGy2j/zxakvdPlrAk32ofiTsl9lleC57usmwsK8xEZW3eYKdO&#10;USOipCm/SROX9jWtpa26BCorC20yN4nnH0cN95wUz4FqLmjuM6e+K3CeCcmPGR+jAtTmgBDEkr9M&#10;6+krWiq98q1u1sig7pLhMk6wtU7N6AJW2Gkr9dq7j3x+olsQQ3A2eyJp5ySNNBpypC/0Fwc/9eBU&#10;nSKG2NiXsBRua0mrCocsc9sTRJggmpB/IyiCSanX3vnNOhUn0Ign7RtDIqRpddMGEaqvaa/2+rz3&#10;H9Elm3OdI7cNAlRLeUuf2pOor9pPanXJ8LjJga3Gg+1aCluk5oMavcY7wZGfDYsaNlrGeWvRCBPv&#10;ush3iH+0nWGEmmBOieiKYDvN/nDuUJ3fzh0aQl33UI23/mL3UJQhlOceaJhg0g/g5rVhYYMm48z/&#10;S77OfS95qkRvtPvaKUCIICwbZ4mf428ar4n/Mr6X8Z1cFTyd5sk47/HiySSJN3Fg+wpu2ttr2tVJ&#10;2tyn8ZQXwYRykgOBY/VV+Kk68WWt+jQ6InPTOQDYzhNeaC5s1jD6oOBVmyf62HJLkqKqYNKyrk+m&#10;5CAaNS5tlNIHS3VpVKY/VL1dpeXtCpxWIlAQ+NzUMAd/05dVsOqjqxu5fygDwldP0N5DDhsiY/82&#10;VsWIuB3iNAko0SVEJfUl5MvBUdUkoJ6tekKn5HjtTB9mNay+hulhzZXNEr9DfMCCCdeBiKQIaVzZ&#10;qP0xGDClhvGDs785N3zYkulCtEFfCib1C+r12hY/1RdFFBBe87JiV1Nxk4okDn7nH6JJw4KGjq1b&#10;B9O7EO+YumiCidHXNDY26ooY5AgpLCzU1TmA737+Zju5DNzqiST8Zwni1atXb7g/IN8Cq5ksWLBA&#10;8z6QpDHQeweSii5evFhfrLroPsdqEkuXLtXj1tfX6zbKmpeXpytokEvPH87J6hbk3gs0SWRra6t+&#10;hjpyXBKsAnWlnmxn9SB3vPLycq07CyO4beRboDzz5s3T/cn5EQjUk/xA1JFjYgdXd8q1YsUKtUll&#10;ZeWGba49KIc/nJMycCxnq03BOaif+4yzu2tf7EqyU7ZTPrZRR9qVclIetpFbBTuQ85AXbd+5XF3h&#10;PuuOx7kosysXduBYtAt1ZjvnpG70U/Zxx3HbeZEkNRD4HP2V8/q3L9upJ/2AcmEftlEG+pSrH9vc&#10;vtSf7f5t1x3sQ90ZT5wDG7v24j3K5WxCX2QbdWQ/Xv7np51c3WmnQHCfo29Rd2xMPdhOuRjTnJ++&#10;j515z40PPsP4Y183Dml3xmkg8Dn2dXbHdpyT7Vxz6A8cz10DnH3Z163Yw3ZsRJ3Z7srZE3yO/Tg2&#10;dqTfu37sf0zKhn3YxkqwbMMetBd9hJdrO44RaJ/bXgm7yqPjdyNAuMiTQIeQxt7IeVL/Tb2suHyF&#10;rL55tVS9XyXV71VL9Vtex/WuV4TSs+JBn+Gdo25+nZQ9XSZJeyVpUlVu9LtTI7mhxsmtfqNaWipa&#10;JDLVl5ODaQoIML1Jw7wGXXqUFR94Ir85jj436WVPlUn9F/XSvLJZIwNwXJim09vOKpEXla9W6lSR&#10;jFMzJG78pp/0EqlR8YJ3E+KZmJWIgrF8KyvdlD9XLnWf1cmwnw3TZUY3B5LaNi1v0kSnASeLDQAu&#10;5Dh8LHW85o410lbWpsJT7ae1aqf4yV7/T9i4TyFCEDHRsLxBGhd5bbr+2y8YnP60o9K0DXCsexv6&#10;feFNhVru3ItzA57aRH8rebREV55h2d4+HdPgjWumWZQ9Viaph6fq2N6UiOfgfZbOrf2sVvMSESnV&#10;V08lEAtJJF3zaY0mAWW89FQ+wOmmH9fPr5fsH/uSm/Yp2PHLWk2UnLBTgibCDqScQN6OyrcqNZIv&#10;5YCUgPOfBArXMqLnWA2s9uNaze9C0uOA8OpV/UG1VLxeoZEl/iDSM77STkjrlYTERI2VPlaqYhfj&#10;cnOnA/Y23Lg+/PDDmnAy2Ks1GH0PgsSrr76qP0mqypTs4cOH6yoRjzzyiG5HDCDhJ/dvb7/9tjz3&#10;3HP6Pvd07I9j8e6776rD8d577+n1nhwIPYET88wzz+ixOAY/mfZCKPyTTz6pCwbgROHIMTUDp4pz&#10;P/3005qEk2k6DhyoG2+8UfedPn16QOH0OLovv/yyOj8sG4wjOGrUKHWqHnroIf3JyjzUm3NhH7az&#10;76xZs3TqAA7lTTfdpJ/leIyRQKZwYCOWaf7ggw+07vzOeVi2mISblAt7Yn9yeOAwsnoHY5HPTps2&#10;TY9D2Z9//nndFweSvA895X5ABOB81I06fvrpp5qfhQSXnIPlbJ34xfQEnPoXXnhBnnjiCa0zeQ5x&#10;cvkcfYN2Izkq9R47dmzHWTYNDj6r32C7zz//XMvNeRAp/ve//2mdvvzyS21D+iIrctLm77//vk6R&#10;oQw4vI8++qien/2xE4lxA2l3/JF33nlHbcaSyUw3on0ZB9Qfm7CdPoyTjD3uuOOODXUHbMe+OPMc&#10;j9w+geQ6QTR444039DP0bWy44447qo0Zb/z9zTffaH+i7tjH9RFWiqKdWGUFezMW6ffUA/sFMn0H&#10;O7m+RT9GtCBnB+VhzHEeykVb0savvfaangN7IC6x1C6iAX3u7rvvVptTzkDgGByPMcpYYroZ56aO&#10;XAcoE/VnZRwEC9ev6av8zTigX5KUlXrQ7xgzGRkZHWfYNNSTNqcvOcGD49G+LHKCjelLiCrUh7LS&#10;37AHtqFtGVeUhfewES/6e6imTfV3QnvnYkh7c7usvmm1rlRDjghuXvnXVNKkyzBWv1utXyZ9BQ4g&#10;uS3oCYS7BwLl4Qk7c/RrP6iV5Zd7X4IXLZPVN66WhsUNvRpxoqH3nl3Iw8A5A4Wnz4V3Fkrp06X6&#10;d82XNVJwS4FvGeVHint9Ksy6+nXqBJLosbvpJIDjFDU6SiMANI9JECBqgFwwkbmRW+S4Mf2qLyJM&#10;yFvC6hk4z6ym4Z5w0yfX3rFWyl4uU7GnMySFzbkgRyOdYifGatJQHL2kmd4N2tlDdXpCb4OQU/Fy&#10;hbSuaVUhYXMilgatH6RRL0xDaavo++lhLP9N+biBj8iI0GTNgUAEANO1EK76InIMYbXqvSrJ+2Oe&#10;lDxZote6onuLpPS50oASzdI3mGKE/cl/0tdwnXARJpqwdDP0I8Qcxg2icm+Pm9aaVh03LMlc/L9i&#10;PX7NFzVSN69Ox0GPeN2BiELK2DlKi8+Tj4k8Mb2BS3qrCcT7aOUqw3DgoB9++OGaYJJ8BTgOOLT/&#10;/e9/NYcAy/jihOIo0C/JLUBuA5wnBw4Gyw0jqrEvjmQgEIG222676ef4PM4kTqF7qk3OlAMPPFCF&#10;ExwlxBRWS8Fh9I8wwcnBEcIpQljgZyAgbnAO6kjOBs7DU3zqyncBK4QgCOEwUzaSzpIIE2fdnYNy&#10;4EAiNuA8BboSJNdkRB8WTzjxxBP1wSKONI4hogg2Puqoo7RuOGg4a4g0OOYukgOnGlvjVPI+Dn4g&#10;Yg11IicK5+aFMILziROKM4oDT5kQDnAYWSlzn332UVGBugPtjGBGv8Fpxl6BJgTGwSSR7Pe+9z3Z&#10;e++99dyIJi6KA7tzLFblREShrJyL+jq7sz+OL/2RfBP8zr6BgKNMfzvuuOM0VwgOO1EkiCC0Cf2R&#10;PohTz/sujwltQz1pcxx72pqlfykzQiHick9gN8qLfbE944yxRPkRbNhGzhrGIedDoDjhhBN0jBJx&#10;QXuw/0svvSSHHnqojg9EG/pIILjxTp+nPRFNiLBAHGC8U3fGOeIC7cRKNbQTbfDss89q+yNQ0G70&#10;o0AjTAB7seIQdadebtVV7M8xsSX9HTsgUJA7h3KyL2ODiA4ETWxE2yF20GcCgbIydjk3NiNihhf2&#10;xAb0x1133VV/ZzxxPXDjA3twXULg2WmnnbQ9uG5h85KSko4zGJ0xwSTE4GQzXcQ5ig6WIW2pbtH3&#10;+nLKi04lKWr1JcANUDDBycVxJDKAfCskVcWxXXXdKln9z9U6Tae3YJ49jhQJXzfnySTCTcH1Beo0&#10;YlccM2zK6ikF1xVI85reXfsfZ79lTYtGEPQkmBA5gfhD1EvxA8XaxjjjfQl5PRBMWJmFpUY3l76a&#10;kkP/r/6wWh1T2shBm/GEvvr9ap1G1BmimZJnJcuYv4yRcTeM0yWI6b+s+EF0StEDRVIzt0Zt3Rs0&#10;FTZJwT8LZNkly1TEox+tvHylVH/klT2QhJ5el2BVHXKKIF71NUQ8MXbI47M50yAQBZgeQx6TgOq1&#10;mdTOrZWVV66UwjsKNX8Jvnrp86Wy4pIVGo0RCEyFYvw05QVBbPTKR6Qa/VOX6A0wugTIX8K1gDbv&#10;TVsiaJQ+4tnsyhVS/FjxhmmRpY+WqhC1qals/uDcsPKZRjslhekx3T8i8FgO3U0d3Fp0SpJ37eDa&#10;GBbZx5FVxnYPjglOCM4RziCOIY4fDhzOAc4lL5w3nNXs7GwVSPyTQfKUF2eG6A+cbJyJQHEiA+fG&#10;IcZpw3lFzOA9HBciACgPzitP0ol2cdP9cLgQOig/K1tszjKg7MvxOCfn5rg4R0SK8JSbcuFk4RAT&#10;AYBThy0oB/sBYgJ2wj6IFziegcA1BVtyDn7HnkQPcG6cUoQAJ4CwDYePdqIM/A4IW0Qj4EDjuHF+&#10;/saWm4Jz4fhxLs4N/E3dsTt2IEIHu9OuHJfICndu7M4x+Em7YAvEHuyFY9sTfJbPEDFE3RA5aAe2&#10;IQjQHtiF41Fvzk/ZsIV/4lnajO040kQtULaeImuA8yMUENnA8YiioBxOCEIUo+6IQAhJtAv9HQEH&#10;OwH2xya0OWXEyUf08RfxusLVnXNjf87J79SfunNcIoeoO1FAjEPOi1CIvfks44IIDcrFOMOO7EPb&#10;9QTnd8IaoiPHZ/zzk3rQ7rQz56NPUR76CLalbrQL56UctBPHcuOwJzg3n2dMUwf6DDZAcOHlIsbo&#10;QwiWtA3lpHxcW2hvykxbUSbKQT/37xObgnNTF+pFGRi7zpaInfxkVR7sznWE8e7GJudBhGWcA+8j&#10;ziLqID4F0ue2V0wwCTHkCljf3PXNNE6jJhzswwfS3GizMgk9ITIrMMGkcVmjhlgjRjghgn8IGyWP&#10;lUj1J54TuZUiz7q2dTqloOLNCnWYcZwr3vB+95xNbup7glD/5pJmLZc/Kpp45WfqTG+iK7zgoGZE&#10;dLt0Js5DycOejT6oVtFmzS1rZPG5i2X1Lat7XcRx0BZMX+HFdJotySOAYNIXywoj5Kxv2HT/J3Kn&#10;u/wPRJqw0hNJiKlXzfs16pAvO3+ZLD1/qZS9ULbV+SOo95pb10jB3wv0CT75H1gutuiRIsm7Kk8F&#10;lJ5A4CGXCCJQMAQT7IaAF0HOD+8VKCqYRA3WftrbK0sR9cIUocp3fAKxE8j4WbekToruKQrINiqY&#10;DB7kE1z6GG5EEEy45Gx2hIm3f0RahIqhCLgk9O6NyDbaZs2/1+j1gusZ9tOx0r5OSh8vlap3qjY4&#10;P93BVMrcS3Il96JcXfmM6A9N7H3taMk8PVNvyrYGoif5Lih/tlzz1dQvqte2780liw2jK3AIEDtw&#10;DtwSsjgjzhmib/Ny46QrhxzHBkcTJ4Mnt9057Z0hH8J9992nThORFTixzjHnnDg7PE0G/ubYbrwR&#10;Wk9IPU/ZeQrMU1+eGgcKIhDTPRB6WDYZh4hzOOcYm/jjyuFsg5N37rnnyplnnqn1x5HqyXH2B6eb&#10;6RU4ikSUuCgF/+uJv939607Z+RunmRVVcL6JDKA9e4Jj4iwyzQbBB4GGbc7uwO+uHTvb3YFjzYsI&#10;EESEQHDHoqy8iGLAjtTH2Z3zuP0Au7vyAUIL/QRhA8ca8QjhIhA4Dna///779XiU3Z3H1Y92Zz9e&#10;4P8+fYS+4toOh54+Gigck8iIp556Si655BJ1vKm7q5v/efmJQMJ0GfoXggp9xN9OfM7t3xPsR/9k&#10;CgwiCRFW1Me1rXu5fYHpdpSXCBAnHLC/s0mgcDzKTlQNEUIueoOXqzt2xxbA8Ynu4npCZAgCHvtS&#10;bqYvYYPNEWf5LOOcqT5OHKJfcW5Xb2dLXoh1TMGjzu48nBPRlH6HiGoRJpvG16JGyIjKidJXV2HR&#10;EDPZdyPbV2wQTDwCWYWGQde4vFHFAW7S/eHmHeeicWHjVj3Z5xw8bV7yyyVS8WKFCko4U0vOW6JP&#10;VANxgHt6otvbT88RTHjSS9j5piI4NI/IK+UahcN0AuzHk9e6pXU6nYnpQziVvQkr8ay9d606+7Rz&#10;w7IGqf64erPbR5cVbup9wQSBSRPzdvxz6O/e1UmXau5hChEiBMugEnGA0EZ0BZFPTGcjiTI5erbG&#10;UW1c1agiF8d1Ahxth6Na8VqFil89HZ+ICKYJtdW2BSfCpMHrj55DrYJJ6mYIJl7fRTDRKTm9LJhQ&#10;97oFdWo7/2uHsyX5aEhC2hO6vLjXN4IxJYduqKK197M7IbQz9F+uCazOhS2JTlr1p1VS8kSJL3rH&#10;u8ZtKYgv1N0JTg76Jscl50qggnVMToyM/N1IyfhBhub/GXrmUBl62tDvJPzeXLhmV7xSIUsvWCpF&#10;dxWpWFT+Qrn+Tb6s3r6OGIYDR/PRRx9VoYFQdZ6s8tSWp+o4FzwFxyngKTjODE4qT4RxyvmJw8FP&#10;nC7EDhww8k84x78nEEvuvfdedRqZDsA5eIrMNAHnjPM7zg3gpLhzUxacKM6Lo8O+ONI4sIFcM/g8&#10;+UJw2plywtNvnH4cJEQXbENkS0JCgtaPunJ+ojAoEw6dE3coN84UkQFOVOkOyodgcfvtt6uNmSbB&#10;OXiSjq0RgrA7deEJOHBunF1nA/ajvficOz/H7anuvI/d77rrLi07Ux84BqIFx+A9HFrq6J6g+5+b&#10;+jtwZjkekRmBwL7YjekvOO30OaZCIDgQKcFUGNqWiAvawUX9+Pc5Ps+0CfoY01uYwsI+RC30BPsh&#10;rCCWIEQcdthheh76kTsudade2AP7cF7q7OrPMegrP/7xj+WHP/yh9k1EK9qjJ/gsY+22227Tz9B3&#10;cdSJfqDvUH/qQTvQpvxNrhDqyhQcxEzGB2WhjxIFg4CAnXrC2ZGpNUx5O+KII7TsjHf6GKIjtnHH&#10;o+4IgIipTIVjWg7H4MX5sYvri2zrDt5nvwcffFDLje04B+fGbtSDYzItjL7EuOLcjE9EXM5N+zC+&#10;OQZiFSIKQm0gcH7GMu1OXZlSxFhnvDHOnS2pD/0BOyDi0iYIO3yG3ykXwiR9DmGHzxhdY0lftwAG&#10;P0lzUHG5KG0NYbHeTa53c0uiRZ68OaeRnym7p8jwXw+XqIzez8fg4Ia+5AHPGaxtl6xzsgJKlEny&#10;1MqXKnU1E3/HhzKTlDX1kFRJ3CVxs1dicZDnYcWlKzSihNwP7l9TRZM0zW/SaAKmXzjVuCsoC1Ew&#10;RL34lxFhiuVgc3+Tu1mOZHfgLBOxQh6O1ANSJfVA7wu5i6LhKJHYlASSztmhbPyu5YwaJMn7Jvda&#10;IktC8wv+5jlq16ySum98jirTcvidlXJ4+dumOxqWNujT69TDUjX5ZW8xONazQ5t38/J1veZ0od1o&#10;I8qVtHuSDPu/YT0mnqz9qlbzAFFfPuf/j1wocdPifCuxhG9Zf6z9vFbzRaxv3PgLlONT3tgpsZI8&#10;O7nbHDv01ca8Rln7xFrJODoj4OVftxRy4xTfW6yCU/oJ6XqdCQREDRL80idZMhwnurdApKt4qUJX&#10;X8F2/mBHop8yTus5WS/CY/E9xZosmYSxfQllpt8jEGf+MFOiMgO7FhPhs/b+tVLyYIm0lbfpykpE&#10;W9R+VKvRWiQz3tLE04gPJQ951+z6ja9twNgZcvAQSd478OS0QLRgxbMVkrB7giTtsXXfabQlonre&#10;7/Kk8v1K7Uu+0ehdf4qbpLWwVRJ2SdCIxu6u4X0FN+qW9HXgQi4GElrSts4xxAnHmcGpZYoHDj1C&#10;CA4tT5uZ+oGYgsOB0MHv5CNgWgJRHuTaIGqhp/6KA/SPf/xDQ9xxQrhXxHkiVN8l0ySxIn/j3CEg&#10;4ECRWwLHCYcORwqHm3PidFNuHMtAnFeEARxXyolzijiBUIRTSl4F6oMIc9BBB2n0C44uT6dxrnDA&#10;sAfONQlREYlw9nDgyQESCEQN8ASbY7sn1dgBR8wlZHWCBmXE7tiffSmvS/RJG2EnBADaCWd+U7an&#10;3Dh9jGmShjLdguNRZ86NSEIeB+qKWMLxuAaQKJRzI/Lg5NJHgAgA+gBP4AO9PjHl4corr9T+Rr/j&#10;mBwDR5Vz04cQTHBqcZ6pH+IKSTnpnwhYnB9RiRfRD0yxwKnnvZ6grxKVRFvjLNMPiRqg/Wl3zofo&#10;dcwxx6hdyOvCZ3CiaQ/EDWxNHhH6LvuQEwXnuzuwPY4+yYkRZKgDfYaftAN9ieMhZiCmEAWBuIFw&#10;QB9hfFA/yo2owThABGCqCsJPINNTsO8tt9yi+9LPEFA4P23ncgWxjT5Pu1NWhAL6G+IAfQQ7uXGI&#10;yEH9KVNPUTbYkGsN4xm781n6MG1KvbE7/e/0009XW1x//fV6bvo4fQQBi3FBwmDOxzWAcrG9O1yf&#10;RwBhnFJf2pK+R7+jr3EdZFzTD7iWUD/alzHOeZyAxRQwysC1gXpjJ/qt8V1MMNkCelMwgdjJsRIe&#10;H67TE3S+fPN6dXJG/HaEJM5MDPiivSXgZOLokx8k68dZPa7eoWXx7vPJE1G/vH7DjTA3yeo8joyV&#10;rJ9kSez4LV9ho+aTGllz8xp1Oji2gxtvEijisOMAd+cQIIbwJJ/VNNqa2vSzlC8yI1JyLszRaRyb&#10;41B0B1M2EEFqP6xVJxOxqCuai5ul7IkyaVzSuFG9HIhAKfunaBm3FkQcVhNZdfUqaa1r1afPrq0a&#10;ixqlvaJdhhzuOcQBrmqEA05ekCEHefXbrfecDNqAaTU4j0zBom8h5CA85Zyf43P8ekj2y+eIMOks&#10;4CnrfStNJe2WtMUOKkIO+SEQFzsfnz6VcWKGJO7qjdMe+hMRH8X3F0vKvimb7CO9RcOSBin6X5GW&#10;i1WDerKhgwidimcqNEKFFZFw7nsLIuWYJsS0DCK8sKW7bqgdT8iQzBMyeywrwiIJgekrQ88YGnDd&#10;tgQSlrJKF9cSBJOe8hM56ufW63St+oW+ayTXH71+1bRI84pmSdo7aYsFAwRVEufWL6vXY4KzIWLT&#10;8F8Nl7ixcZ6h9K0eoXzUs+huz3GYEi+pB23lHOZ1otdD2oioNP8xw+9MsYyfHt/jNbyvMMFkYMOY&#10;wmnACcQBwHHjb6Y54DCzjaepzO8HnAecLZ6MI07gQCFO0E9wbHCccSLcWO1pzOKssvII94Z8HmeG&#10;8/Pkm89SLgQQHEX3lB/nEaeL/XBoEG5wZDkGDg91CGSKBI4UfRrni3Pj+HA+9+IYCAbUld9x8nDM&#10;EYNwjvmcE5qwEzlUXDLMQOD8TLPgWNSBuuP8YQ/Kw9NzpqtwHhw+HFXs7T7DdtqJ+uLM0U6urN3B&#10;edkfWxGtQNmxI+fH7pSF7bQjx8Zp5dzsj+2d3TkP+5LnJRChwuHOzzQk7Em7UReXnwJH3iVzdXbn&#10;M4gn9EnaHkeb8tDulJFIFbYHAn2O9sWG2BmbU3dsST2wOwIdtkY4QeTgd+pOGV3fQFjg3PRPyh0I&#10;HI8+w5QOzoXtsTnH5fjAe/Q7ykb9qCd9k32dnbAdNqTOnJ82CQTqTn0pL8fjWLQl9aPetCe+Gsdn&#10;X+rnxjjlxe5sp+5MD+I4nBv7UdbuoA9Tfval3Tk3v2NP+gD1cXbnHFxfsIXrI87uzgaUlW3s1xP0&#10;H0QPyostqY+7hiAwYgvan/GGHdgfu3Nszk856S/0Tdd/iArjp9E1gzwjdh93ZHwHVMv//Oc/ctll&#10;lwV8UQkEIjeWnL9Eozd2+nonSZze9zdzNZ/VyJL/W6JPdyfdPykgB5ppJKVPlUr+tfkqSBAhsH7w&#10;ep1axLLEJAzckjwZjpKnSmTJj5foVAv/m23gCSqJPof/YniPDjBz/ZmOUnR/kTTMbdBIgOzzvJsX&#10;z8lCoOoteCqff12+Ck+j/zZaMo7tekkwysOqFmvuWqP18q8b9cLxHnvjWInO3vpki0SsrLhshU7/&#10;6WxDHCvyaUx7Zpok7hxYH2O568/3+lzGXzdeo3N6GxzL+d+bL+Fp3heAd3yeQEelB/Y0n8Sri3+6&#10;WGrn1aow5KCeOOnYNPts78tvCwUThJJFZy1Sscs7pB7X/YsdHStTH58qCTv2fHNFctuvD/hao8ZG&#10;/cG7ee4jZxGxrOTxEll2wTKN0Bl5xciOd3qGui78/kLNyzL54ckSN6F3I2FIlkuCV0QIN+WHdkma&#10;lSRj/zFWHemeICLvy9lfquM9/dXpvZactCv0mvzzJSogTX5wckDnwv6IVct/uVzFNv/xR5+hvuNu&#10;HSdDfzB0i6PwmArGtaR+Tr3ag38IrkypGXn5yM0Wushv9OmUT3U6zoQ7J2xV30QMK7qvSJb9YlmX&#10;UYhEO4360yjtm6FYYhhnhSethDIH6pAYhmEYhrH9Evy7FWOTxIyO8T159lqlvbLv8xxAa2mrPgXE&#10;gSYxZSBwk5t+XLqKA0mzk2RQ7CB9Kjn6mtG+aT1bIZYA0wjCUn0rN/iDqICDETMxRiQAf4D8Dbm/&#10;zpURl41ggr+kHZOmgk5viiVAhAm5QsISwiQyfdPRISx9m3JQisSMiNG6tHv/fK7OeokeGi0pB6cE&#10;HPLfI+t8jktnscTBVKdA8xwAOUyAPB59AQIPuSLiJsXJkEOHBCyWAMsKE5kTFh2mdgV+YleiYZL3&#10;TN5isQSYljL8ouGStE8Sj8h1nNDWPI0fcfkIjRALhMFxgzUJKFFdvZ0fxB/6Y8vqFp3uxLjeHLAT&#10;y4XTN9oqez85Z0xujGScnKFjkGlJmadkakTEuBvHSdz0wMUZlhnXlYDW9LwizNaAGMq0HE2Guxni&#10;BqIJ/zaFjr2tSOOh19s/jNb8P+Gp4ZJ5cqaM+uMoGXHpiC2KCkLEICoPgQdxaKvwzBQ1Kkq/B9x4&#10;dPA35dNl4gP8vjEMwzAMwwglJpj0M7gBxtHp7VVcNgVRHCRRZcnTzXmqiGjC9IwhRw6RiMwIyTwj&#10;U59OBhqy3h081SbagmSfOB1OXCBaIP3odEnaNUkGhwXedXHCCYXFGegLcKjIcUBOhe5WGkK8wNEh&#10;wiBplyTfMs6ebxM5NFKyzs2S9GPSVdjpDXB8eVo/KG6Q2s8f/o4ZH6NOS6Dg7EOfCCae79he5bVw&#10;Xbsvf8tm+lE4s9k/9UUOsSQqUzRw/lIPTpURl4xQQWVroN3I68CUjPXh63WaUO6vcjUignP2NI3N&#10;ERYXpqIZyYGJ0uor6I8s14wTTN/aLDzbk7iYNmmraNMwzt6mcWWj9numAI69ZayM/vNoiZu6GZEs&#10;Xhnpu0zZI0dNX6KrmDWu1z4WaPJtrqNMSSSJdmfRhLEXkRUhsRNitzqZd9wOcXoNYWoLfZGltbf0&#10;+ot4QYQgba6rAm0F1D9+arwMOW7IBvHGXcMRNVOPSNUljfsqwsowDMMwDKM36deCCfPDSBLlkkc5&#10;SKJDQijmfw40YkbFyODowdKwKPBl3LYUnCEiTHi6zwoeW3IDy1NXHEYSEPbWCi/UnzwoSXsmed6b&#10;T0RKmJkgWWdmSe7vcn1Cw2YQnuHdtHtFay3pG8GEZL3NRR0RJj2UjaeuOIrjbx4vI34zQsWhyJxI&#10;yfhehuYu2VREyOaCaEDESvqx6TI4xjfMcd5wWuhj2edmb1YUBwlTBw8a7FsGeF3vOtEcj6VXEYvU&#10;Me1hjnhnsFnclDgZ/cfRMuw8z2n0HNLk/ZJl7N/Gak6ZrYkucWA7onLwf7N+lCUjfz9SBcPNiTpA&#10;UCPqqa8jTBBjVDCJ8frjZubD4RpAxAL1REzlZ2/CNafm4xr95iFih6VtHYH2ffpH9Mho31LefSyY&#10;6KpG3vURIWJzkgYjVqafmi6RaZHadwDRIHJIpAz94VCJn7b1+TsYM/SlmP9n7ywA7Cqu/3+SrLu7&#10;ZTduENzdW5xS6kZLf/8adaNFCi0V6gYtLW0pLW7F3R3inqy7uyf/+Zy3N7wsK0/u2002810e2X1y&#10;750zM/fN+c4531MSHbSANeNYCZP24AkTQDtzv5wrWR/M0vsi5DdpaxCbeZfn6bksLCwsLCwsLPYF&#10;BO9JhBAofpNnPLrMEWJNKEKjAjzToOkoUXO0dOTo3Um3QVg4i25NySEyIoD1u0YemP+09KZLm+Y4&#10;TjgalJwlYqDoO0Wy6I+LZN7P5kn8Cv93JnEmZkV5xAapsOEqcCwbPVE6XK8v5TjpX1JFEDVNPDZR&#10;I19wTt3ezSf1p/CHhZL90WwVyqSPMy7IkJKflEj6Bel+9TcEDA444fpul2RGaBQyC6JMnfUAAVmF&#10;E67jpiBKYhbHBDSmxwJpLsxJ+hcHNRBiS1NyIEyMkx/KCBPmNY40jirzxx9ARnCNOq6bB12b0w44&#10;JqKnpK75E+G0B4zpIUx29u5UojKUIMJEU3IoFe7H0CSyAnIAPR7IaKIGk09M1hQuSD1/ShSPB66N&#10;iBBIsWC/KzTCJDdSI73cIEzoo5i5MZJ2UZpWJUs+LlkW/GaBRhMRfeIvKWphYWFhYWFhMV3YqwkT&#10;SlERTYLSrzdQ/EUVmRJiMw1R2VGqF4HoYqj0Ihywc8qCGwICJzMQkGaAM62OtIsOPwRCf0W/VkxJ&#10;Oy9Nq32o0xIA2D2lfexI42S4CrPuH6w3jqX5l7x9f/xorot0kVmDszQFy20iAsQuiJWsT3t2eQmF&#10;X/L3Jap34K/YIn2M7oSbkUQOaPdA84ASJkHvlBMJYx4QMEriuQTajQBoRGHE7vQkf4HTDBmhBFuI&#10;CBPuGd0bupUwgSQkJcsvmLcrYWKgJJ7L0USUFIakpdIV945AgROOsjtzL5TEshImfR4NE381NygH&#10;T0WuuJVxKqqN5lPB1wpUpygQwm00iH4Z6BxQItSfSKexQHoQaZn0uSuEyQggtfheiDskTktvu60f&#10;ZWFhYWFhYWERauzVhAlkiVOKzBs8R+kk6nbPNLBwJQVlV88uJQxCCSIuWCBTmSQ8PkjCpMs4py5y&#10;EYSGI6TKDnmwzgD+FOKXOBhu6pjgqOGYdr7RqQ61im02+pciQBQE4eqdq8wxghVbHAdoZtBHMfNi&#10;dou3+gs+D+miKTlup5OYLnEiTIIlTBBoZQ7R1246+xyvd3uvRkUETNyFedpHGTc3nVJAW/tq+qT2&#10;5lqpuL5C+qr7pHdbr9TfUq/kqz+kAoQJTi7X6DZhQjUkyDE0YYJJSaF8Lg8I31CmN3Ffw+knlS4Q&#10;kVI+g5YMqYVupIZ5Y7DVkzIFGRxseo9+7+RGymCHJ9rNLQw1DynpxJxxPbrPwsLCwsLCwmIKsFcT&#10;JtSKRr+EOvneQNtky5YtftVJ35eAE82uZt+OvpFnQgN24HGKEIYMdDHPbjtOAY6Fqw5q65A6+uh7&#10;4AQHBeNLaLi5uUZCzt0Ai//udd1S/pNyqb+tXoYah6Tpniap/GWl6s/4Gm2DIC2VU3o39bruRDtQ&#10;7RZjQgiPQIFDRj9A5EEMuQkiTEjVICKC6kjBgDYyHiHc3IzYYa4QYRJVGBVUFShSjmabn/4qd8nQ&#10;wfZBqf1Lrey4Yoc0PdGk/dS7tVdKryjV59W59hEQqEDJCD8qKU0G7g9da7pkV/8uiT8i3i9NkNEg&#10;PYzoM7Ra3LalA64XUhlChspBgaSR8BklKXcaeza5N7+5NqJrsCGEa9AwXUFKGzo9zEU3ogU5BgSM&#10;Ek7p4X4JdVtYWFhYWFhY7C3Yq1cwixYtUmHXm266SdauXSvl5eWyadMmufPOO+W1116TY445ZuSd&#10;MwsOYaLVJEIInEocKQgTnNVAoDv6xpl2NcLErNU1pWB4lif/P8idWZwWjqM5/y6REkSSVPyiQqp+&#10;VyW95b3qnHdv6pbKGyql+k/VHv0HH0DYPmk5vL/j5Q7pq+2T4X53I01IAdHohiAcfSfCRFNyXE4n&#10;IcVnoGFAnWCiG4IB18h4oYIK2hNuAaec8aMRTzGBj0ciTGgnjr5bwHnuWd8jdX+rU+IkbERsg7SP&#10;gfYBqf93vYeo8NEJZpwQ7aPpKC7ZsK+8T2pvqZW259pUC4TrGWgKXLAVMpX2QE4yB5seaPI7umsy&#10;0HbuF0pKBBhVBFkL2QKwpxtEBHB0ariuYFKbHDBWIF5ImYFgdYMo4xiaFmcOpZotwQXBWFhYWFhY&#10;WFhMC/Z6wuTcc8+Vp556Sq699lr56U9/Ktddd50KwR5yyCFy4oknjrxzZoGoA3bl+kpDG2Ey1DHk&#10;EQ0kwsQ4SIFAF+vmPzcjTFho95X16SIbcUg3QJ6/W4QJ14fmSNPdTfo3EQPOv8ODw+q8da3zsSy0&#10;+ShRNJBXOH6lPyiVqj9UqUOJGOoeCNC8St4YfyVgpw+YPqbkr2rVuJwC4WjpqMZHEKQOYByTAsE1&#10;Qu64ASUktvSokKdWkwpCsFIJEzNnBmrcc+4ZjwjSasQBA8oL/I0D3Lu51+fxQ1UlxgqkROdrnUpm&#10;BeNA92zvkdKrS2Xb5duU2CH6Zfu3t0vVb6s0Pcdf9Jb1SuUvKqVnXY9eW+WvKmXjpRv1XzdJE+7B&#10;Q11DMidxjgo1BwqnPDr3W7dEdInyQvAWgtENwgQoYZk5Ikps2h4sSN9TwinOjCfKhVtYTCEgJ4eH&#10;h1XryD7swz7swz7cfXB/dR5ubQbtzZhlGrlXt5JOef755+WFF17Q1BzScFauXClnnHGGaplMB4hu&#10;ueWWW+S73/2uFBQUjDzrHtg5fCn/Jcm8OFMW3bpIZs8ODa9Vf1e9bP38Vin4XoHkfTkvoBB5omA2&#10;fnyjOqpLblviCsGBU771q1ul46UOmf+H+ZJ8/J4aNoGg9rZa2fjRjbL4r4sl+9PZI88GBhx8tCK2&#10;fXnbexwgHCOc4uJfFGsZ5Mmc664NXVJ2VZk03teokRZ8PmxWmKSdnyaFPyjUihI4rqSD4MSgxRJd&#10;FK3Ou69Y/5H1qrOy5J9LJOGIhJFn/QPkw6ZPb5LOdzplxYMrJGZhzMgrwaNjdYdsvHijxCyPkWV3&#10;LAtKj4GogM2f2yxdq7tkwZ8WqFZGsKBftn55q7Q93Sbz/zhfUk5OGXnFf7S90CYbP7ZRSz4vumnR&#10;yLPBgeur+2+dbPv8Np073oKiOh6TvcbjJLaFpCMKZNs3t2lKYOyyWIk/MF5Sz06VpGOTPHocfoDj&#10;lV1ZJmU/LtO/HUKH8taUWV74l4UqQuxrn3O8ih9XyPYrt+uxaCttNF/fEhYdJvN+N09yPpUT1Bhy&#10;gPbL9m9tl76tfbLw5oVaKjgQQIQSdZb7pVzJ/WxuQFooo0HK4rqL1+m8XPzPxapPFCzQvNnw8Q1K&#10;li3++2K/y7ePBvet7d/dLt2ru2XRzYtU6HdvQEdHh27EsPGSm5s78qzFTAMad/fcc49WWwwLCy1h&#10;58zo6VhMs8Tg/M659wO/ZTec5dV0tNnb5tMBbbr53/7U3w74eqfZ+1vb6XPG/N7Qdoc6wMc588wz&#10;5aijjtK/ZzL2esJkb0SoCRNSMl6b/5ougpfcvUQikt2JsvAGu+Y1f6mRbV/dJgtuWqClZwNBf32/&#10;bPjQBt3xXHL7EonKDbBUqBfYlcQZQOsABzVuaWCOijdanmmRt096Wxb8coEUfDW4PhseGJbGOxtl&#10;86WbNXVqtINKNAuOGyV8JyJMSG1hV7zs6jIlQ5zj4PxBkuV9I0+ST0iWhrsapHNNp+zq3SWRWZGS&#10;+r5Uybgkw5NKNcHxAdez+vTVKiC87P5lWjUnEEASbf3CVml5vEVWPLJCiRxXYO4+9M3W/9sqSSck&#10;ycIbF468EBiw6bavb5P259ul5OclknJa4OSGAyrPrD5ztciAyMK/LpTYJYHZEECQrb94vZJeK/63&#10;YuTZ4MBc7ljVIVs+vUU6V3fuJiUAYynh4ASdR4mHTU4edbzdoQRH65Ot2ud8nnGZdHCSFF1XJMmn&#10;JvtF4PbX9Mva89dK5+udu8e3A0iT3EtzZd6v5vlcPYUIkrXnrpX2V9r3aCfgWjM+mCGL/rLIlYiG&#10;nq09svVrW3XeYb9A507tPz1CvFkfy5L8r+f7XaFqLAzUD8iqU1appg6kU2R25MgrgYO+2vyFzZp+&#10;tvzO5Vq6ORgQWcT3C9GHC/6wQCMn9wZYwmT/AOnb9PHixYslLy9Pd0FDAZbQBOCFodEzxcvpoZ07&#10;paatTwaHdkpKbIQkRIdLuLmOnVN0HcPm/LhxtH0qXQnWPYNDw6btvWr7tLgIiYsKH/UNE0rskp3m&#10;excd6/AgtLgCAXam3+s7+mRgyNP2+KiwSdeCbkLHvGk/Y21qR7wZ88bote19xga7TNsjTb+jC0eP&#10;TA203037afvUYpd09Q1Jnen3qPA5khobKdER7kSX+grnvjJ7ZKwxDt555x0tzPKZz3xGn5vJ2Cci&#10;TEIVYREoQk2YoIex5uw10l/eL0vvWSqxi9xfaOIMVf68Uh32xbctlrQz0kZe8Q9oJmz88EbVySAa&#10;JlCnwhvsTK46YZXELIuRBX9coGU4g0Xnuk55ffnrMveHc6X46uKRZwODpmhs6tGIi/bXPI4bzpqD&#10;1NNSZd4f5knsvIltgV7J9i9tl/q769/j/EF0oG2CJkf7G+36t4PI1Egp/H6h5FyWI2ExEzuGw2ZR&#10;8c7R76jTt+KJFQHbkigGdtvr/lEnBzx1gCSsDCxSZTSwJYQQqUgZF2dI8Y+C7Bszd0qvKtW0qMIr&#10;CyclrXzBQOuAvHngm7pDzm5+MM44Y3vtOWs1EmTliytdI0OJNMAxr7y+UvoqPKl8RFlEFkdK/lfy&#10;NapqsugQyKaKn1RI2TVl2i8OweFEcOR8JkdKfloiEam+XzO6PhBE3Wu7dx/PAYRJ1kVZMu/P83RM&#10;+wIi2tadv+49xBDgOiETiY5AZDRYkBa35UtbJCIjQubdME+iCgIjEBiLpCARNcb9J9D0R2/0VvbK&#10;Wwe9JSlnpug90o1yvRDVRBY1P9IsBz5xYNAER+faTtn2xW0qaj3vl8Z+hcGT6W7AEib7BzZu3CiP&#10;P/64nHfeeVJYWDjyrPuobO6WZzY3yhElabIg06WNBB+xo7FLrn90k9QbB3JuWqwcUpgipyzJlKzE&#10;0M+1vsFheWhNjTpPZ63IkcgpJg421XXI9Y9slM7eIZmXESfHLUyXExZmSuwUOJG4TRtqOuT5rQ1y&#10;4UH5kpEwdfc2zl3e3Cu/enKzbGvokmU5iXK8afvxC9IlNjL474HJwPk31nbIq6Utct6BuUrUTRU4&#10;N2P+hsc2S33ngCzMipeTFmfIcfPTJWIKxh/nf7u8Vd6pbJNzTdvT44P3TXwF535gdbX85cUySYgK&#10;k0Wm7ScvypLD5iaHnLzh3D0Dw/L4hno9N+MtzPjlPP/EE09IbW2tfOITnxh598zF1N7h/AC7AfX1&#10;9bJ+/Xppbm7WjtlfgKNDKDzRG+SThwJoPLBLSQqNPw7QaEBmkUNP/yC06QbQ3BhoMdeWFuFOBQgD&#10;HIo54XM8FSCC0GMA9E9UcZRkfybbYzvjB86JnCPhSeGatpDz+RyJKZo8RJ4+4FpGO5KA53q39ErH&#10;Gx3qGCLk6fyg+0BFHl+EQxFd3NW3S4kXf9MpvEFpZyq80MeuapiYIeOUMXXDydW+GKlKQoUTL54p&#10;IEAsdrzWodWVGOeUXw0UkBqku0Auok9UcV2FOtNo6wQLri3jwxmSfHqyGewiicckStalWVJ8bbFk&#10;fizTp75nznWu79yDLAH8ruNxU6+mC/oDNDEi8yOVzPCG83fUvKhJST9voNlB5AOf9z6m83vk3Egd&#10;624AAokxhJZSMMd0tIO04o5L32MQbswb7IHmjBtAQ4g0HMYnZbSDBfcKtJm0MlQQQskWFsEglGtH&#10;7juvl7fIj/63Xv7x0g7p6ve9GpkbeKO0WapaemR5bpJ09w/JzS/ukIfX1ugufKhR3dYrf3lhhxI2&#10;r25vHnl2akCExYtbGqSypVcWZMaaf7vlT89s1+emyld4YkOd/Nw47re+Wj4l9vbG9oYO2VTTITkJ&#10;kVLe3Cl/eHqrrKpoHXk19Pib6fefPrJR7nuneuSZ0IN+5fFWeatUmbFXkh4jpU2d8nvT9rVVbSPv&#10;Ch04d//gsNz9dqXp901yr/mXKJupAOdu7xmQ5zY3yGzze1FyjLxe2iJ/enarlDX5qJcYJMqbu7Td&#10;v35ii2ysaR951oOpjG6aTuy1q5jW1lZlrt5880157rnntFrOfgPTK9Hzo7WCTcsTLdL2cptWmaCU&#10;rRtA56F7Y7dGScyaM0sXyDwXEHBQKftr7htuiWwi+AopoSknEe5MRHQD2Omk/C8pFsECEcjYFZ6S&#10;wGhvZH0mS/K/nS/FPymW1HNSfdIpwNmJXhyt7/WOUFHwcfMUZIm38wr4GyJtoHpy53WI0rBDu/Rc&#10;wdzUsBn9ixPZ8XqHjkc3yvbinGu5VXMoVwR+TROVMGE8QkQEeIkshPuq+6T2b7VS8bMKFbDsXt+t&#10;ETb9DZ4KLf4AW9X/p162f2+7x3a9u6T8hnLZcvkWqb+jXtO8ggUlYRlLpMUVfq9Q5v96vuqDhCf6&#10;RkQxPqgw5E1EeEOrVfnJGxBBk/mBTIku9OhNcWzGOv8mLE/QiBDERn0F2j1EItFGjuFc665ZuyRu&#10;eZykn5PuSgQH4713e6/eGyHLSFMJtJz2nGRP+7TUdZBkrQMtFW4OhV6SW+V6udcqaWluK4NNwTt+&#10;kDporSjh5EcfW8wc9PX1qZZIQ0PDex6dnZ0j7/IdHG/VqlXy6KOPyiOPPKIbaqFKtfEFXb1D8sKW&#10;JkmOjZA3ylrk6Y31I6+EHi3dA7rLvywnQb522jy5+pylsrIgSXfAm81rocbmug4ZGNopiVFh8reX&#10;SmXDKCcqlCAd5YVtTXJQQbJ88/TF8qPzlklOUqQ8vLZOattD6yvw3d/c1S/vVLTKoswEeWBVtbxp&#10;+mEqwLlJRdrW2ClxZg365VMWyJVnL5WkmHB5cXtTyB14zr9pJLokOyFa/vN6hXHcPcUPpgJNxu5v&#10;mHPPy4iXb5y2UL5pHsNmbfWKafuAsUuoUdfWJ2uqO2RBZrw8tLZW1lSGnqhxsL2xS6pa++TcA3Pk&#10;ivcvlq+fukB6B4eVQAol6PPhXTvlpW3N0mfWqV39Q/L3F8uktq1n5B37D/ZawmRgYEDa2tokMjJS&#10;xV4HB6eWuZ9OkObSu9VT1aLu73XqVG3//nZpe6YtqN19nAuc3sYHG6X82nIVAiVvvfoP1dJ4T6NW&#10;hPAb+FDxc9TxdY0w2d6nTg8Cp7NnuTNE0Q1AW4QIE5zfYEF7cajQVEBPpPi6Yin8TqEkHZ3kswOD&#10;6GXa+9Mk8YREvT7H+duNcfgNCBN2bH2pjjHU7CFMwtLCAp7tjIu6f9VJyyOeRUH176vV8YfMg0AJ&#10;BkqYmGukTW5EmOD041TrTT4IwoSKJjU31Ujp90ul9ZlWtWHnqk7ZccUOJVH8Jd1Ik0H4lJQShwCb&#10;Y374u+qGKiUJgwURR70beyVmaYwKlPrrpCIOS6oVKUfeYxGCAyIm9oDYgLQy0i5I0/SxWdGmb8yx&#10;EQxOPStVCn9YKPGH+i8Emnqu+ez3ClUMmig0kHRUkuR/P18Sjw9S5Nc0m8iNhjsbpPrP1UqOtb/U&#10;LmXXlUnTI2ZB2uP/PU4Fmk1X7Ow0lgxyvjiALIW01XK9LkHnYFK4VrXh+MyhYIB2CRFuXKNbUTAW&#10;+xbY8Pr6178uX/nKV+Tyyy/f/fjSl74kt99+u99kB1HHN998s7z11ltSV1ena8Rgx2nAMOfdbhxX&#10;CIovnjRPDilKkdteqwi5w+7gnYoWKWvqlmPmp0tKbJTkJMfI8QszpL6zT8pDvOs8OLzTOIvtkp8S&#10;I1eds1Q6+wd197le2x7q/sBpN9/FjT1yVEmqpMRFSHF6nJy2JEs2GGf+zbJW1ZkIJejz+o5+ufyU&#10;+XruG1/YYcayO/f2ydA/tFO2NXTLXHPePGP/RdmJckhhsqyvbpea1tA7sc9taZRu4zh/8/QFStrc&#10;9PwOaTZjLrSgP0kFapctDZ1yYH6SpMVHSklGvCzJTZDXSpuVTAk1XtzeqIKz3zh1gZlzkfLPV8uk&#10;tTu05+X+hjQFUTSc++iSdImOCFOysDg9VlZVtElnT2gJ0rbuAXlle7McYOz++ROK5R1zLXe9VSl9&#10;xi/fX6JLwF67iklLS5PTTjtNxbpOOeUUiYub2tzQ6QKOSuMdjeqgEl2A5gFpGbX/rlWdh65NgX8R&#10;MvFY/FdcUyENDzbIYMegkjONDzdq2c/WJ4xj6Ofig0gQjTAx3xUskN0AZUNZYKtmgEtzEUIiPCNc&#10;d04DcXpGg7Z2r+k2XqaotgWOhuMI+wMcxqLvFUnWp7M8mgHOjPR8P7wHGolizJ1wZIKmBU2GwbZB&#10;1R8JSw3TvgoETfc3SdkPy1TTgTZ2be7SqkNlPyjTqjnBgB13CBPaSv8EDdNEdVCNmUgrgJAJBD1r&#10;eqT+7/Uy0GYcUwxuwHwcaBqQmt/XaAUZf+YKVXtIw3GO5YC/KVncvcqMpSAB+QkBg/bN7AT/b+3M&#10;kZT3p0j6+emaRsK9iB/SeVJOMc9f5HneX9Afqe9P1b6BHCz5WYlGv3A8Utn8BURjzudyZMHvF0j6&#10;B9OVzMn4UIZG08wJMn+dKL6WJ1uk/JpyaX221Uwgkb6aPqm/vV4qrq1QsVlvMskXcC/Dhk6Ulhug&#10;LPXsWE+anJuA3KC/NN0viPW/EqGtnvmn98Y5Lt3ILfYpzJs3T8UAL7vssj0e//d//yfHHXec3/p0&#10;bJyRop2YmKhirosWLRq3Ag4L+VAt5rn3D5h7xQOra3R3/5TFWXLxoXma53/H6xXGqXVnno+Hzt5B&#10;eWZToyRGh8uKvKSRZ0UWZ8dLVNgcWVfToaRGqNDZNyTrjfO6Ii9RjpqXLpcdVyw7Grvl369VyJBL&#10;UXTjAcLgdeMg5yVH6fk9i8RZckRJqhSlxRiHvkFaQ+RAqvNqHkRzoN1xoDn/Z44ukm2NXfKXF3eM&#10;vCu0ILqFSIf56XGSHOPZMDh0boqOidfLWsz1habfaXtrT785R7McvzBNTliYLp89dq5sru+UJzeF&#10;NrKKpRbRDW+XQ5CKcdwTdW7HRYbJwYVJUtPeJ9sbQkcS0vaegSF5dF29LM1OkCOKU+XClbka7XLP&#10;O9VmzId2vjeaPl9d1S7zM+IlN8UTrUvbD8hNku1m3kEUhhLM7Zr2XjlzeZbq1py+NFMeXV8vm2uN&#10;zUM73fcq7LWESUREhCxYsECOOOIIKSoqkjlzglsI7ysgbLv2plrVLwGOfgWOVdurbdLyUEvAYd3s&#10;uDf9r0k61nbo8Ti289OzuUfFN/3WUzAjCMKEhXGwzgAVZ3rLe6VrrXHMjXPvln4JINwc8UaNMOkN&#10;/guF45CaErswNigxQ7RBkk9MluJrijU9YcJUHmNrQvB5X9YnsvT3yaBOy+Auj9ZKALMdYqj2r7XS&#10;V9+n4wTsHo9vte0uhxwo6HNIHbRBSBtyA0qYGHDt/pAau2E+0r2uW9MenDY7oN3svpPO5o9DOWFE&#10;iulytFKCAeV2+8v6tb9j5scELAKKaHPBdwo0IoT5EpkbKdmXZkvR1UVaZScQUhDQx6S0UNaatBmu&#10;MdBjAUqgo/OE6ClkIPPRDUDeNT3YJN3bu7XvuUbPHXK2tL/ZrvdPf7WauFbuZcwTt0hlCA2izIgK&#10;chMQYqS0Qb4FsxAikgZbQhS5eR+32LeQlZUlxx9/vD4QXkVwt6amRh/87i+io6PlsMMO09Scu+++&#10;Wx/d3e+SzdzvOS5RyaQC9feHZvcXZ63OOGkvbG3S3e6cpChZmpMkJy/KkPtWVWsEQiiBg76mqk0O&#10;yEuSzMR3o/5yEqOlMDVGnSsc61ChzjhPlS09ckhRqv598qJM+dgRhfLIujrjuAa3iTIZqlp6NcLk&#10;0KIUKUjxCFPTH7lJMXLa4gx17laHUNNim2kf/Uu/J8ZGyMFFyXL8/FT57+uV5rpCn5aE0OuAWW/P&#10;z3w3OnNRVoLkJseo+HAo07EQuq1s7ZULV+ZJjHHYT1iQIaeYvn9wVa3UtoU2sooIknU1narXQ1QP&#10;fT7b+AnLchMlIz5K3qkIbbTZq9ubpNK08fDiVIkw6/YTzVw/xPT93W9VSWljaCN71pr5XNbcIwcV&#10;Jks81aCctufE69c0KVKhJEg5Pql3x81DXHeOfOLIIq3M9PSmBukfCl7vbF9BAC7U1ALiZH8CufK6&#10;GB7VNSzc+UF7JNC0HJyp/tL+3cdy4Pw9UDmgKSb+gIm7O8IEwiSAS2PHlp17tBw0iuatLtUaIeWj&#10;p6zHlZsgDjmaKCzigyVMIIeI/EHTghKzUfnBK6Tj/Oh+/jg6CbwWNTdK8r6UJyXXlkjiER6GfTIM&#10;oWFixgtaK4FEmEDc4Yh7jxfgjJnebb1KegQKQvYZN3OS5viUYuQL5iSa4xgzqshmoLtd+HhjXI5G&#10;F/C8nz4gzj3OLRFCeowR8Hd4VrjELg2uIglEJxVpiDhAFNWXsTEeiHTK/ny2RC+J1uvK+3KehyyZ&#10;iMybBHpPi5ztagoJiCyIVGFZIufc0NTh/jdQPrB7fDtw/uY1R6TYVxBdoRE7Zm67QpiYZkJoQEY4&#10;+ihuISw9TMcpZcgD1WwBlISHxFKxaTSFLPZrULHmxz/+sfzsZz+Tm266SW688UZ59dVX/f5uz87O&#10;lv/3//6fpvV86EMfkq1bt8qOHe/u7BOBcscdd8gXv/hF+eEPf6ilhceLQAkOHvFJdp3PWJZl/p6l&#10;lSrOOTBXK5UQro4IayiATsVbZS0SZu4rh5ekSHT4u/OLEqvL85KMA9ellUz0ZuEyiLB4amODRjc4&#10;VYEoK/y+5TmSFB0mf3+5PKSOK6kJ3cbuR5Wkvaek73ELM7RyyWPrakOWKkEqUkv3oDqvkeFh+rjk&#10;0ALVc3lkbV3I0oGwKeKy602/Rpjv4nleFZmSoiPk8LnJ8nZ5i2yrDz5adTy8uLVJshOiTL8nmDXG&#10;bE0NOWN5llS29qjYcCixpb7L9GmfHFHsIQ0cFKbFyqKsOK2a1NDpfp+r3U2fQkZFmfF2cEGyth3C&#10;6ONHFel67vENdSFJyeLcvWaso4/EsFqas2fKcX5qrOSnRGkaWlNHaNre3TckL21vlpVmvGeYucXa&#10;MisxWo6YmyqPbaiXJmweuum+V2GvJ0yCBR3e3t4u69atk5dfflm2bdu2hx4K4rLkw/JaeXn5tAqI&#10;AZxGJSBGgUnJj+7CB7j+RBcEZ9I5ljf4m/P6Lc5nRpATYaIVVIy9/QWCs4S8l15RKrX/qtXylhAo&#10;lDyu/l21RxQ0SODsaQWI3sGgnRaccKJg+BdH2BVH39xrVaxyghkZPS9asj6VJbHLY312iAdbB3cT&#10;JoHMdsaDEhCj4IwhDbcPwpGmr+l/0nGCOY436A+OhVYNjpvfMJeBXkfE3AhtowOH7ECDAyLBHwJK&#10;SYjPZSth4NgOEPlDtFDQhEnHsHSt79IqMW6UbyXyifky3D8sQ93BzT/uCVTX4T7hRP+4hci8SNUm&#10;6tnYE/R1Ah3vaDKN9I83eI7X/BWVhTBhnjDOXSNMavv1Wn2JMvMVmkbTMqR93r25WxrubZDurd0a&#10;veQvNHKs0UOYuN3nFvsWyL+H1Jg/f76Wc7700ktVw4SoYV7zB2jbUQCAz7KOI4LEe80RHh4uH/nI&#10;R+Svf/2r/PSnP5WlS5bIUAh2QEk7eXVHsxSnxcmhI1EWoCg1Rj5xZKGsqW6XV3aERgyz3axhNtV1&#10;anj+ggzK+3t/D80yTlWCOnirK9ukN4joz/HQ1TcoDxnneGF2gqTHvRvdkp4QqeTR81sb5SXjWIcC&#10;VCFCPwHHzZswcMD1nLQwXd4sbzNOJinmIy+4AMZZT/+QOXarljH2pANxgl0qAvrxIwqMU92gjnuo&#10;QHUYxt289Hi1AYDIn2PWIhA46Lm8vA0BVHf7nbaT8kJKzMHmPKShOVhixgH6PVTM2RGC6CLOPWj8&#10;MuZUcmyUrCxIGXnFM/JjwuboNTV1DaggbShQ3doja2o65OTFGTrOGViswVfmJ8v7l2Vrah6RR6EA&#10;Ascb6zt1XhPJ5g1S8igl3tbbLxtDNO5e3t6oFXroY299xiOLU5UUfs7Mdcic/QEBuFD7FphskCT3&#10;3HOP3HDDDXLrrbdKV5cn141c2Lvuukv++c9/6q4EYmKornt/AU81qP5AigY9471o53cEDpOOT1Jn&#10;JhCwc5h4VOIeVTMcJ5BFLaVI/dWRUA0TCANzfw40JQfBy7pb6qSv0qPx4Ozmkp5U97c66VjVoYv5&#10;YMDNDdKAtpIeECg0uqSqXwV4I9Mjg3Z0HWBD9EzQJeEa6RfnZ9dsc3OOmqVh7v5eO7vhECYq+hoA&#10;H8F4SD45WZ0+rsWBjseUCEk8LjGoqiSqsWKcK9I/3Kr2QSQDjpo6qAGOybhlcZLzmRxPdRdjN9rL&#10;9UUXR0vuF3N3P+8rmLP5l+dLwdcLJOW0FA9BFD1LSwHnfSFPBTwDBQ5tz/Ye6d3QqxEXpNEEC64H&#10;Z1wjsjqCXHyZjythEuMpve0mOB5aR1wjGjHBIjw7XPWBwuPee4+kihOv+Rsl40SYMH/dIEzQWRms&#10;HdR7hluECfc19Ihq/lCjUWNEmOz4wQ6N+NPoHT8jtfReZe49ljCxAIj3p6Sk6GP79u26JgtEsLWi&#10;okLXab/73e80HaekpEQKCgpGXvWAtJ2YmBhJSEgwc29OSHZ+cRTWVXfIqUsyd0c50BLWQ2csz5EF&#10;GfHyn9cqpKPX/fSIhs5eqTNOFKkJOMijgRDrYuPEkj7RZpxIt1HW1CO1bX2yNMvcC72+s4l4OXVJ&#10;lqTEhsv9q6s1+sZtcF7K6S4w5/aOMgCs8XigqZKTGKVRJp197rYfsqqsudvYPlEyEtCS4JyzzRiY&#10;I6ctzdI0iQeN8+x2tRrmCffo1RWtUtHSI0eWpEpUuHNf5Vy7ZG5anBxmnNq11W3S0OF+esz6mnap&#10;6/SMu8iRqCbsHRcZrpVb2noG5enNDTIcAv+poaNfBV9L0mMlb0TDQ2HOz2OxGQ9RZo1F5aJQVMsp&#10;bepW4dMT5qdLFBFrnHcEZ63I1hSdG5/fIX0hGPOcu7lzQA4qTJI4rzGP7efMnq2Cv8mxkdrvoWj7&#10;S9uaJCYiTBaZe5o3lpo5AFEIOcr6aH+AOx7KXg4EYw8++GBJT0+X0tLS3REmb7zxhjz55JNywAEH&#10;yDnnnCO1tbXywAMPaETKRAilngqpIzlfylGRREKZGYizImepU5D7+VwlTAKFijq+L0UyP5ypzgvH&#10;xjGKzImUjA9mSPrF6Zpv7xfMfYNFMU5RoCk5vVs8C3RIEm+QloRD3bOux5XqEuTScw4tyeknsNVA&#10;64A0P9gslb+slPZn2nUnluoniIsGCxZaScckSfZns1W0Ew0KdpCVJDvJ3CgPiFNigUobvoIvWVJe&#10;MCuOFTdYf8F4QGAz/bx0j14ChzBDhJ19rjX1zNSAjuuA6yNFCsIk0Mip0SC6hLkTDGGC7bM/lS1Z&#10;n83SdKHI/EjJ/FimFF9brP8yl/xFZFakFHyrQOb/Zr6n9HTULK3qEkjlGUD/9tX2ScMdDVJ7Y62W&#10;miZVA8fX3yo+o4FQKdogRAD5rWs0GiOECSKl2NJNMPaI+CFFqmtV8KJvYTFhkn5BuqSdn6aEFuOd&#10;sRBZGClZH8/S6j5+3yNNkzWyz6WUHO43kMncd91Kd+E+y32N0tdUiJq1c5YKCDfc3iBVv6ySvir/&#10;yCjmnkaYxLp3jRb7JhB2RaD10EMPlSOPPFKJDCJDTj31VI0I8QcUA1iyZIlkZGTImWeeKZ/4xCck&#10;KendNZH3d5H5SlVHC3LBbWyu61TSZGW+17lH/h8fGSYXHJSrO/LsuruNLebcOOQLs+JNG99tr4PE&#10;6AhZkZeg6QmhaPs645hFmHvg8vzRFcnQEYmWjx1eKGuq2kNQcnWXkkAI6y4ybY8YZ4MlNzla9UXQ&#10;MiHqwE00d/dLr+l3oipGI8+cFw2bJzfUy5tl7pcZhqx5fkujRhah27EbZgzMMnOM9JjD5qZI3+BO&#10;KW92T1ODdQZpRlsbOs3YDpcc08ejcfS8NI2+eGx9nRILbkGJIvOgjDJEHf3qzDRvpMZFar+TrtQa&#10;Ag2XLfWdkp0YJdm03ev0TL+itFi5aGWuPLu5QaN/GKdugHYTKYaga0qMmdO5Y/t+aNcszIiTUmMf&#10;xJjdAudv7eqXHWYs5RvbpnhFk3GfJfXw7BXZEmjW+74I/1f9+xj4sl64cKG8733vk0MOOUSioqL0&#10;OVJvVq9eLZmZmXLRRRfJSSedJCeeeKLmxEKceIP3VldXy5o1azS1Z8OGDSETEwPsbpdcXyKZl2Sq&#10;o45TVfyTYin4WkHQO7TsjOf8X45nJ9o4almfzJLCqwul4LsFEjPPOB4BgDKUTC4cK/71G2Y9zS7s&#10;aNB2BUT6e1/2G5AQYWaS47z5G7GC493430bZ9o1tUvX7KhloMM5peb9U/qJSSzLjIAQLSI2cz+bI&#10;3GvnSt4X81Rsk/Kpc6+aKwmHJSix4A8BAMHC+9VRJQooQOCQMv7yv5GvxMGclDky9wdz9W+nrGug&#10;UIe8Z9gTcTHGGAgEECbsapOOQ5pYoGCuJZ/kKV2bfEKylPzUzMkPZQYsqAqINIldFCtp56RpGg1j&#10;KFAMNA9I3c11suObO5Q0oaJLx7MdmtrW+nSrRiIECqKGSP9jTishGMSXInNNI0yIiHA5wgREL47W&#10;PneDMAHoEjH3wnPCVTeIClaIMud9Nc9TuctPMK4hityKMOHeQ38QNRYIcTca3LNJwWm+j8UeiwLP&#10;MYn2A4ylzjf9CzdWwmQkwsQSJhZUO1yxYoXMnTtX11uf+tSnlETxF0SonHHGGXLJJZfoes2bLBkN&#10;0hTKW3o0IsBtoGeQGh8hGQlj3A/M1xglP5fnJcpTmxqk0UVdBcgCNDSSY8L33GkfBVI2IDUqXC4z&#10;i+O8obZTdVOWZI8mTIzN58yW4xakS6axC4K4boIqKUQQJJq2z88YOy2Z5yCRClNiZJa5jTW7TJhU&#10;t/bpV+GSnD132zkvUSbHL0hTLZvntzS5LsK5valLSs1YPt7YN4u0kDHAjj8aM1SNcRMdxhHf1tgj&#10;hWkxZszveW7H5ucflKsE1doad4Vv+wd3yjvl7cZBnyPzx0jDAuiJFCbHSGNHn9SFQMcE/ZR5GfFm&#10;7I1e7zIGZylBmpkYrRE2kBxugVSYzXWcO1ajqkYD20NcUF6YcuKtPf5vBk+EajOOqI6zIj/RjOv3&#10;zreTF2fKYcUpZg0x8sQMx4wnTLzh5LIyyCA8CAllpyI21pNWQQQK6Ozcc3FIRArkyn333adhoE89&#10;9ZSm9fhbEs8foHlAxAeOACk6WR/Ock0wEYdv16xdErMiRuZePVdyL82VmLmBkSVAI0zMhMFBD0R4&#10;kYgK3SX2AmQJP6QXEF0RaBqSNyB2sCE78eKH34JD0bu1V6p+UyU923rUodBoGPN92Lm2U2purNGU&#10;CDdAFEfGhRlSeGWhzP3RXMn/ar4kHZ2k6URKmPjhcPFenF0VfDXjKBhQ1ST/a/kSe2Cslm7N/Him&#10;RKYFn/qhGiamXQh3BiJKOxaUMKEqSRARJg70+oZ2KlHkpl5EzAIWdLOkb3NfQFWGSJHAiSWFgrK3&#10;TnQW6VdtL7ZJ7c21MlAf+GKRa9OIIjOdhxAODmIbgc8y5yBMAilLPBmoVIVoct9Gs5h1abHCfQIb&#10;UNUHwpLoEtIlA4HaMincE2ESZLQO90QVZDXthNAaHZUXKBD8Zh6OPh5/QzyShshY8BXMOwhByBJL&#10;mFiQgvO9731PxVivu+46fZAmHUrNOJw4KmvsaOqWfhcEoR0M79wpb5Y1S35StDrv74W5b0SHa+UY&#10;wum3N7qnbVDd1iNbGrqkKDVOUmPH//4tyYhTfYNy42C7mR7S2Tco5S3dSghByIyFtLhIObQQAdJW&#10;FZ91C0TMUJkH5xHndCLkJEeb/p8tDV3uEAesASFA3qlsU8HL9LGIMoNF2YmyNDfBvK9FWlyOdKCE&#10;bURYmBIm4/kejAnEeLGTm+kZLd0e289NjZWUccZdSVqcljq+681KGXTx3G29Ayp6utjYNjvxvX6K&#10;klVzZkuhuTZSosqb3Btz9Dvtrm/v1fZB2owG54+LipAzlmZ6BIldifJgzu6SiuYu1U9Z4RXJNhby&#10;U2L1Wne4eK8B5S1d0tE7LMtzEiVsVGYF7Y4395iLVuYpOb0/YL8iTBzQ0c4D0TFHeGw8ATJScNgZ&#10;ocQxIaUrV67UPFkGaCihOgKJ4epsuHUujoNg4K6uXRKVF+VJhQgShKyzI60pIwFEWkQXeMRMY5aY&#10;m6GZdxpZYuampn18LlsJEzecaRWdNA6bRpj44QDyXsrM9m7uVbLEG/zdt6VPK+a4CafvAQ41TocT&#10;MeIrcM6IsHCDMAEcQ4VzGwf9rhTiAEKNyIi+8j7pb+j3aKyY5zjuKF8tYOiOvrGXOqhBEiY7u8yY&#10;HtqpUTrBkAajAflCRFfvjl7VCfEXzLPud7qlr+7dcs8AB5cfHa/bgstjJkoHklFLcQeREkcE0e5o&#10;A5dTcgCRclTAIj2uc1Wnir/qPSRQmI/SJ7s6POMy2CgqxrV3lZxASZ3hgWElyYhow6aMnfZXPamB&#10;wYJ0sVmxs8a0G+mbCOv6A1LtmNdU8YFgtdh/wbqKKjmkRlO5hseVV14p73//+0Oa3gxY41GG1c0w&#10;/a31XbqTvignwTiwY18/2gKINOLAUhLULZAa0NDRpxEO4xEWQJ36+AjVu0Ao1S209Q5JTWufareM&#10;ByItcPBqO3rl1VJP1JobqGzp1UgHhDbRzZgIeUnRwpJHK3i4BKJ73ipv0d1878pEDhhrOO5Hl6RJ&#10;a8+AOtpugDV7TWuvCq4uM2MKjZrxwJjISozQ0r8dfe71OyWDZ5nrWJA1doQHbY+NCpcD8xPllW0t&#10;2ldugdQ2SiVTQpsqUOOBctqRZuztaOpxNboHEd92Y8uC1Cid1+Ph1EWZ5r4wOFKdKjjg7g2a9ea6&#10;mg6NWFk2qjrOaBBxRNtJFXSj7Yw5HlRcKkwx/pm5n5guHhMJMWHjvjbTsF8QJg7Z4AwCHqTmEFFS&#10;X1+v9fr5UifthjLGiYl7Dk7ybAkfPe200/Rx8skna1SKc9xQgbx3yoRq2L5bhK2ZS5T4pOf9XQSP&#10;B3L6WVQrYdLr/2TFEc+4KEMyP5Ips+NnS/SCaMn8YKYUXVEkuZflarSAG1DCJNnYs65/XHJsTBjb&#10;a7vGuSngAO3qC91YwL4aMeFvhEnnsL6fnWi/dRfGgF6Hsd/woMcB9gc4YugkNP+vWSp+ViGlPyqV&#10;ip9XaDQE/Q/J4dZ82m0vFyJM1N5DxuGNN2PQxbslGiGxB8dK97ZuJTD9BWOO+TYuzGUHOyYhTLAj&#10;mj+BzGsHWqocGyaFBSUQPBYYM070Q29Vr5RfVy7Vf6qWzrc6Ay4zjG0hiUgFdKtsrxNZw3gKqOqM&#10;WQS1PtkqO76zQxr+1SC7enZJ6xPm72/vkJbHWoJKv2KxG7M0RpJPTTYNxpQeu+m/prvijoyT+IPj&#10;x73/jcZg+6D0bOrRa0IoORAS3WLmgPHFBhNrK+Yrf/MIZYSug7DZs9ThanKRMEH8krK2OK9jaYg4&#10;QO8AB5JqNW4IoPab791Ntea+Zn5fmLlnSshYmJseJ3XtfdLU6V7by5q6pHdwSA4vfrdSyVigigza&#10;Cq/saHZF+JZyupuN4wpRsWgM/ZDRSIuPlNjoMCVM3CrzW9feqxFDc9NiJ3ScEWSNjwiX1RVtmh7j&#10;BiBqqtt6zbFTlJAaDxA2OYkxUtPWI63d7hEmFa29EhcZNqZ2izcOm5tqJvwueW5r48gzwQDb7dIU&#10;n/ioMK0CNBFIA8s0/Q651OWilsdmM+f48ss343kiZCahcRIlT2yoH3kmOLT1DMjzW5uEaLHsSSKq&#10;0uOjNKoN3Z5ul4iyPrNO2drYpWXKk96TivQuQuwG71UI/TfWXgCq4SDwunnzZqmqqpLXXntNampq&#10;NKe2u7tbHn74YRV/ffPNN2XRokWSm5s78smx0dPTE3KyBLDIJiyendNAdyVHQ8Pjq80XmOl5dEzc&#10;AA4vO9EsjCnlGgggXNALwHFGJ6L4Z8VKlkRmRppblTv0Jc4+O/tEmPgjiokQb/RCs+DLihDTwpFn&#10;PQ4FPxE5EVryN2QwzWccOBETvo4F0nGUMKGksDuc0+60FB1DfoAd8ca7GmX797ZL5c8qNWUE/Zf2&#10;Z9vV8W+6u0m63vaUag4aOLpE5LhBmGBvdspJO3MRECYJByYoeakEpp+gEhBaG0QheTu4zu+IlDKf&#10;ggE2hDSBHJuQnJkEVHRhXmuk0wQORiDAdpW/qdQIL6KBiL4o+0GZlF1ZptEmgYAxSBTVrAhzzZRx&#10;dwH0Nw/VeQqAyELMF/HVlqdaZKjHsxjkHtb6fKtUXl8ZEOnmDYj5gm8USOrZqRKebtpsvh8gCZPP&#10;SJa8L+dJdJEP9zczREhZrP1rrTTc1qBRJh2vdEjj3Y1aJt5i/wRzng2qt956S/74xz9qlZsbb7xR&#10;XnjhBf82LvwEsywmYo5x2Ac1lcWVNZs5BqKrCVHhSkhMBLQF2BWvMY7uhurgd52pQrK1vtMcM1Ey&#10;Eie/t88z14d+Si3Cry6tV1/b0SJFaTET7vQDBDIPyk+STTWdUuFCtAFpGYhfFphzZ/nQdlIEsowT&#10;SWSCWxE2EF9UCylOnbgyYmocoruJ8uSm+qAdd8YsOhZPbqxXZ3xR1viRBswz2k2FIIRfq1uDt7tu&#10;SAwNa8ncTHPcvElIg2W5ngiY13Y0qyhyMGDIkta0pa5LKwBBVE2EmMg5UpIRq+lDCOQGC7W9OQ5z&#10;DrKESjQTAVJnUWa8vFneYtoezPmZq7ukyvTfxloz33MTJ51v0eY+x7hE5FnnuwsgqqihvU8WZ46d&#10;irQ/Yr8gTBoaGpQQIZKE8nbPPvusCreSWoNw2KZNm+Sxxx6TnJwcDRMldHRvAISJRkRUenLW3YAS&#10;JlUDenMl5cUV4KDGjqRABFidg93Ivm19eoyEoxIC1gsYDziSg/XG8TNONBEmVLvRXVAf9CNIB0KI&#10;N/0ST6WYPRzTrEhJuyhN4paEdsyow27+U4fLx53zoa4hfSAO6UZKDoAwIV3IH8KEL57e7b1S9dsq&#10;6droyS91dGD4wbGq/XOtlF1ftvv1YEBbcfRVZNMlwgTn0Y20MAfsvEctjNJjYxtnPPkKNH3iD4+X&#10;5NM8JZ93j0lzR48piZH0C9MlqjC4OeQdYTLcF7gdVTMI0s844m6Rn4B7WcvjLVL39zolBzk244pr&#10;bXqoSWr+VhNQdAM6MK4TJlGzlYBiPAVyj+xe3S0dr3XsbiPgX37aX2nX1/0dQ94g3z/pqCQp+XGJ&#10;Vr+anWjG16HxUnxdsaSdnqZjbDL01/dLzR9rpOzaMml7tU2JodbnWqX0ylJpuq8pqDFksW+Dyjbf&#10;+c535MILL9QI3fPOO0+rE7pNoHqDyILcpGjj6ERIaaM7Wh5txoHaZo51aFHKuFoODmgbIpXMy7cq&#10;gq+aUtveqxEj6IdQCWcyUDWECJsdxtkdcGMjwoB2zE+P10iGiUD0EFoblHpF1wHnNxhUNPeolsMC&#10;1WaZvO1EgEDa4Dx3BXnfYf1Cqdy3K1q1lHHxqPKq3vCQFrO1mguCwxtcEEAlqoXUqgMKkt4juDoW&#10;Ms2YjwybrSKxbox5Kq9sb+jWVKSocdIrsRGg3PBFB+WqSCpEYbCANCC954jilD1KWI8GdqfMMsKs&#10;XK9bZZUbO/tkm7F/UWrshFEWnD98zhw5uDBZGjoHlDAKFJiSe9cqM28g6CBdJ7pPes49W9Olmsz1&#10;YjNzFM+LQQBimOVavmn7RBFV+xP2CyuQenPcccfJZZddJt/4xje0Yg71+1FcR7H9Ix/5iFxwwQXy&#10;mc98Rivq7C0g6gLSpL+5P+gyoQ5w0ChFSs9H5btDSrCYJt1FI0wCDN1HIJCcfDQDNCLCZfRs7pHK&#10;Gyo9lTRM88t+VCbbr9guLc+0+ERAQFzlfSFP0s42zsNImeeUs1Ik72t5kvPpHE2fCiXU4TI2Vl0S&#10;H3f7Nfy/e6dEpEa4RpiwE43Apj9RETi2Pet7pGdDj1becJxmb+cZHYaWB1v0EUjKgjcgNiCYEKt0&#10;NcLEHRPuBtobUTlRqjcSiGNPFEnSCUkauYAeCuLAVN/J+0aeZF4cWOljb6jmiBnXqmESTEoOVV3M&#10;pWjkgos25J4IWTDUO6TEgQN+Z2x1vNqh5Ki/oL+5ZqJ43CJMIF+UMGFOBmBLTYGbYMMOgscNqNj4&#10;B9KVGKXcPFFQXqYdF8zxjrc6pO7WOhVKdvqDfiDqpP7Weukrc2fny2LfAyk5pDw//vjjKpqPCCzr&#10;r4kcgWCBs1iQEiNZCVHqdPa6kBbT2NWvjvsRJSlj6liMBmk5c9Pi5c2yVtUeCQaIveKwLsiaPB0H&#10;JMdESmFKrJb4daPtpOPUmzbMyxy7nPForDCO3uLsBBXs7B4I/P5EWgtRBt0DwzI/Y/KNKcYUkRYe&#10;wmTQlZSgjp4BKW/uNeMpWtLiJydsqJCUFB0uD6+rCzoliOiOXeY+enB+yriaOd7IMNdHxAEkoRvC&#10;r0QpQX4Up8Xp/XwsYHNnSJyxLNu8a1dQpZUhDXigHwJZxTjyBRCkkDbMdzdSsSBr+gaHpdiMu4k0&#10;gxyQphdm/KE3zHwPBv1mDbyxpkNykqJkvo/zHVKH8tLMU1LYgsWm+k6JMuMt14eIrv0FPiyF9n1A&#10;mBx99NFKmvDv8ccfL8XFxfoaWiREmvB8dna2Pre3AMcPB5VQZ3Z53QC7fCyuVVQ026Xd0/DZugOv&#10;KRABEjuDTYPSt6NPohZE7c73dwvsGFPhpuavNbtDwyFn6u+u13D2ntLJxbn4QoguiZaEI80NMTFM&#10;o03m/Xyelv8NpNSov1DCxDiwQx1DvhMmHcY569qpjqobGiZAI0yi/YswgeyebFzwRQzB0bWuS4bb&#10;gv+SV4LDHIb2BxOdpYSLWWvi7LoZYQIQXEavp+ONDul4qUN6yno0dclXsIPPfYG25nwxR8sel/ys&#10;RLI/ne0hJ4KEaigRYWKcdX+uazRIgcN2SoS6aEKcdMbMuIu4oVkBRTUQdcY9EsLJDTsCjoUtAyVM&#10;SK/S74JRIEWQ6L6o4qhx7eAvIOq5Xww0+z7HufdDiKrdvJYVXBM/faV9es+12D9BuvNzzz23ex1G&#10;ijRVckKZkoOjje5CcXqcVlhpNk5vsChv6lGygJ1sX0DFkmW58erABVPeWEkD48BQTpj2+IKkmDAt&#10;A4vmSleQ6RGAVAOcWKrU+EJ0RRjHlZKj643jh0huoEBslbQIRC3zUidOCfEGmhYIYNZ1BJeuCEhz&#10;QMj1qOJU89fkbc9PjpalxslfX9Vuxl5gRJlG5hpnvcw47WhUFPjYdsZcRmyknrfDhX5fV92mEQwT&#10;ic16gF1m6flXFiRrid3AQduH5K2yVsmMi5DUON+i4SnznWTmyHYzTyE6AgW2h3ChwlaaOf+C9InT&#10;gRxkJUXLIYXJSjYEIzTd2Dkg9R0DShTFRfm2BqE61Vwz38uae6Tf+DyBgrYTmUXbc0x7Joqs2d+w&#10;XxAm+zJwqvhyIi3HDUBM4EiHZYRJWKw7xAQRJlpFZMDcZALciYbIYEGNFoiWM3URvZW90vAfc/M2&#10;909nMU+kA7+3Pdsm7S+3c3+eFNxIEC6FwGJnHw0JyIOpALvdpEj4E2Ey1D6ku+WQHPSRGwhLHYkw&#10;qfF9PHLu6PnRKjLsrQEzGoQuk6riBiAR0J6B8AgkekNhxoSOZ2M6JWBcBilDEAk9G3s04qn0ilKp&#10;+1fdpFERVEvpLeuVpv81ScsTLUpEJJ2cJIlHJ2r552AjSxxohJtx8iGdGHeBQttjLskt8sEB18cc&#10;JFWNcTU6JYUxR8qcv1DCxNwnNSVnRLMnWChhwvxlPAZwj4xbEafpV95tVbIkao6knZsmccvdSwnE&#10;rsxZrXSDh+QD9H2mj8clr8zxfHGyLGYeIEWampqkoKBAU6CPPfZYOfzww2XLli0yNOS/Q0cpYqru&#10;PProo/L2229Lb+/4RBxc+cKseOnoHZL6tuDXUFsbOlWjIj3Ot00SxnxhapympiBGGSgajNNf2dwr&#10;hckxPjswpAgUp8XqbrUnTD84UO0Hx7lwUsf5Xcw1Tj7TfnsQ5YWbu/q1PDIpByl+OG+IYEYau1e0&#10;BB9tUN3So8K9R81LG3lmfNDn7PQfXJSklWrq2wMfd+iXVJlzQ1Ix7nwBqSkQZRBNzUFUCeKePmDG&#10;DtFRnNsX7Rj6muyNRdlxZsz1BCVAitOO6Gi+GUOJPpIGShbFR0q5cfZbgiRImTeUxYY0KPKBMKHf&#10;SaE5uCBJalp6VbQ1UJB+R2QUqX++Ijk2XBaYcYJmULC6PTWm7yrMnCsy948o0yYLD9xZWVuEDOEZ&#10;xtk1C3etBOECBusGdbcffQO3og5UwyTOo2ESiOir3pirBnSBHl0c7bpz2l/RryTR6MW8hu7vmiUD&#10;5QPvcbbGAkQF9pu10zhSme46f5PBiTDBcfVl15zdd+w5K9ojyOsWcM5xqCBMfLEZgBSIWxonGR/K&#10;2EMDxtvx41+iOOJWxrmS3gTBRMUl3dEPULAUXR2cW1KwOJ6b4Joabm+QrrVdOm9an22Vun/XSelV&#10;pVL799px5xHXA0nC+8p/VC5db3WpE06EymCHO1FoDlgAkIqGk05aTiCROkoyNpg5Q4SJuZe5CSLb&#10;Us5MkZTjU3b3D+MIoix2eaxkfNiMt5HS3P6ANDbIRsa5W2WQlfAkwsT0VSDROrQj5TRPOxHChliO&#10;WxYnmR/OlPxv5nv6ySVAfnMexqivc4e0MEgbbyFxZ24DIqmiSmxo7/4I9CxIv4EgQSvu6aefluef&#10;f17TosPC/B+3q1evlptuuknWrVsn//3vf+WZZ54ZeeW9IC0H7QUqd2xrNPfIIELVEbFEk2KuOR67&#10;2L6CsPpE47xXGyco0PPjvNR19PicjuOgJCNeYo3Ds72xk5vxyLP+o7WnX8qaepR8Sophjvt2rKTY&#10;SLXVlrqOgCvG1HX0qpjl0pxEiZ2knLA30BshbQr9D0qzBoO11e2SmRAteX6QRctzE6V7cEjqOwMn&#10;q9CsISUG7Rac8cnAdzapIwik9g0MqwZHMMDp39oAaRAlGT5FebDGnqUkA8FjG9HBCBDb6ruUsJmf&#10;Ga9pNpPh3bbHSFN3X9BlndErojIRFZ8QdPUV2B6ypanLf5+NKcKD+Qr5tCzbt/lO2yFI52UkKFFW&#10;1RIcQUr6WXf/sBKeES6l888EWMJkLweaHuxOuhVhMlA/oE4X+gdu9T76GMFomJAyg8YIjj26Kq4R&#10;OSMgSkd3ykcW7w5Y0OMMhuf49iWM8z3UZByp5DkBOWLBwBGNRNzSl4gJoheGWoc0jH+OiwrXOGak&#10;ACDw6ItgrgMcT8QkE49J1O9Uok3C4syXkPkPxxciJv3cdHWA+TtYqIMaP7KjH2CEiY5n4zDSXrc0&#10;YADjrmd7jwpkopUBkQd5R9QTAql1N9dJ15b37shBPnS+3alpZLX/qJXOtZ16jWhDVP+2WloebnFN&#10;HNqBRhSZsTfU4IlW8heQA5CVkA+hmDMQcYU/KJSsj2XtjrKIOzhO8r+TL6lnET7tP5g3pPo4Asdu&#10;ANKN+Uu0jr8EHnO5r7pPerf0agRW5iczpeiaIk3BKrq6SOIOHD+3PBAw/5QAH96lKYC+AKc4/qB4&#10;FRuGqHTurUTgxa+MV2LHp0o7FjMSRx11lBx66KHy61//Wn7605/K/Pnz5ZJLLgmotDCi/Xz+a1/7&#10;mpxwwgmyZs0arYQINNJpBBybv9h1LjQL/zfL24KqXoGWBGkx841T4ouegQNKgiaaa6DqRCCECW0i&#10;QqPH3AcoMeoPcHio6IOeRTCkAaKrpc3dctz8dNXH0C9xH4COR0JUhGw2jnOgugo7Gno0vQcBXX+Q&#10;YJxcyKKypm5ju8D6HdvzeMuMnUMKkvzq9/zkWIkND1MdDH/BOYnMUv0S83vhJJV5RgPtHrQ0cPiD&#10;KW1MSW6iZA4uSPYr+pd0KLobHQ5/4dgc4dg5s2ab+Rav5IGvIKqKiLKy5uBEbxGOJa0GknCWuQ5f&#10;kRIXKQkxYWa+B0JWeVKR1lR1aApUgg8Cx96ArIkw/b7FjJtAgN3RveHz6fGRI+POvbXFvg7/v60s&#10;phTsyuKwuEGYMBnY7WUHFd0NtzQZIDhwfnHeAtEw4TNUrMGJpkSv20B7JOV9HkdcF/Ij2DVrl8Qf&#10;Ei9JR06sQu0A54Gddq6RPplKcD4lALp8K0uqaQWt5lqTI9T5cQs4kESA7Oo1zlSL7+HUVOGA/MN2&#10;EWkRkvOFHMn5fzmaTpBxYYbkXZ6nYqUxC33fwZkIECYakROgZgRwdti1Qo75EnINpvvQe0A4F6LE&#10;G/zNXG97us2TUuU1Xp3oktYXW/V9ECzqKJvmdW/o1rLNCG66ifBUc/8xthxoHPCLIHMw1Ogh+MLS&#10;w/Q4bgMiK/mEZCm+tlhyv5Sr6WKJxyZKxgcyAkuXM+ZGh4N7pUb3uXWPdFJyiBDz8R5J35PO1HB3&#10;g1RcXyF1/6zTexZzJPOiTCWEovLc0y5xQJuZ44gv+5OKFZEeIUknGqfCzG8iYNLen6Z6OoVXFOo8&#10;dytVzGLfQ0dHh5x00kly1113yeWXX666cl1d/qdpkI5Dek9amhlPs2drRcOBgQHp6fHsJuNkvv76&#10;63L77berRkp1TY1qAFACeFVlm5YYDhQ4cM1dg1JinBJ/EB8ZJjmJ0VritnfA//UR+iPrqttVFyPd&#10;OKL+ICk2QlNZqo3zxvkDxaa6Tok034EH5Cf6tFZyQFpMamy4Rnn0BKCnMWy87q0NHSrgOtdP0oBS&#10;rIWpHrvXtgceabGupl0auvpkZWGST2K3DsKNvSB5IJoCQa/5vnWEfmm/P0DLIycpRkobewIq7+uQ&#10;FpRyNv/IYard4jsy4qOEfa9t5voDAZVu0OKg3fkp/hHtucmestdU9oF88Be0G5JpVWWrkoNFqf4R&#10;daSNQdKSVhMI2sx4JRWpOCNWwv3cPIYoI2Vvc32HDAao4UIpbAjaPHO/yTEPi3dhVzB7OSKyjHNu&#10;HA03UnLYMWRHGwfGTaFSnEmiQ3CoAknJYReaCJOI3Aj3Sh17AftRzSb9vHRPyLjxo7jmpGOTJO/r&#10;vjvpOLBKmGRPA2Fi2qBVNhBynWSHmhSPni09GnnAArKvxvxrnG1v5ztQaOgfWhTmUEQr+QOiJxD2&#10;jVkWI9mfypaiHxZJyU9KZO6P50r+1/MlfgVMvnsOqlYVIsLEzx19Bw5hMjthtruECRg53Fh9QsRV&#10;w20NUnNjjc4LJ2oEwq5na486yN5OsvN7X3mf330yGYiyYOxpSk4AQmIIxmJD7mNu9e1YgIyjHDmE&#10;HDpDgVwrYLE01GwWWWbIKGHi1niEVIYw6TXj0cd7JOQX6Vml3y+V6j9Uq8YTZHfdX+uk9ZlWs6gL&#10;bFxPCtNkTYszZuB+4yuwHal6aOxkfjRT5/Xcq+ZK2gVpGuFnsX+C76B33nlHU3HQHqFSzsMPP6zp&#10;ObzmL+bMMff1Yc+4ZMwxR3nO+butrU0r8tTW1kpfX5+G87PrrHoQrX36Hn9BagDiqZnGgcszTrg/&#10;mDNntnFkoqSrd0i6+v13YnCgNhrHlQoxRGz4A2xDGWIc/roAHTjsRaWd5XlJWvXHH4TNNmsv48QR&#10;3l8bgPgqVW7QZEBLIc044b6CdlNRZkl2okbWlDYFrqHy6LpaFZwtSfcvHQq9F/qsrLHbGHHkST/Q&#10;2NGnaVA4wehT+AM0RwpTopWoajc2DAQDw2bMV3fIwsw4TbHxB0T3MFdIpwpEfLW1u18rMi3PTfA7&#10;yoJy30uzElS0lDkfCLr6BuXl7S1KGvhSytkbiTHhWpkLDRczeUae9R2b6zulr39I5qXF673DH5CG&#10;BqG7w4w5oosCAQRjsxkzjF2i0yzehSVM9nLsjjCp7g/oi94bhJmzezorapbuTLoGFthEMZj7Mg6B&#10;P9epu6hl/Vp1hTKr7FKGAoSFF11bpKHsUUVRGjZe8L0CST8/3ed0C5wHHMfI3MgpE3t1gEaARkyY&#10;a5hIwwT7Nz3aJFU/q9JytUQrVP+uWhrvb9R0HjfgCGlS/cQfQNb1buuVmCUxGvmC6DAipdFzo11L&#10;fXCgZVyxVzApOSOEiWrquHh5LObQ2ECvh/H/HtLE/EmJ1rLryrTvIJrA7lSJ0e834DnSXtwm8rSM&#10;tDmmRl0EkJKDeKpDmLhpw7FA+yGC+7b2BV5pyQwVR69FNVfc4ngcEsJclkaJjdwjsQ2kkqbaeTmP&#10;vN75WqfU/LlGekvNwse8XYkx8/nWl1ul8jeVfkV4+QPGZ3hSuPa3r/cM7MV1osUDsZt8ZrLELYnT&#10;VDtvcs9i/wQRIBAZ6I8sW7ZMLrzwQtm+fbsMDvrnzEGMLFy4UPVQNm/erA/0URITE/V1NFFOO+00&#10;Tdf54he/qNUQh4Z2asnNZONIsWMeiABoe++AOo+EvOf66TyC/JRY6RoYCqjEbSXimQPDGq0Q44OW&#10;w2gsMs4j3CqVZvRG4ifKm3tU7PaA/CS/nVeAzXC+KU3rL4jOQEdjsWlDIChJR/uDMrM9fqdDcQ8m&#10;OuOdCk90T1ai744z97w5s2crydJsnP9Gv3RM6KNd6nBTwppKKdF+CG8qgWjOjd3bzHgrbe6iMSOv&#10;+g6Ium2NXXLM/Awlf/wBBBPaH+ivNAUgPIuz39k3KEtyEv1Kg9K1VWSYLM1NUA2RQCskcX4qW6F/&#10;lOjnmI8wtqIUL1FdVOfyFYw3NkFWV7Vpm4vTYvz65mTMEQG1KDteI6q4/kDAPCWViXGHPS3ehSVM&#10;9nKQDoCGwkDbgC6uAwWTkd2/vqo+Fd4kp95NKIFgRhO7p0Sy+IKhLrOAeLlD6v9Tr9EbhO93re8K&#10;2MGdCNxMYhfESs4nciThEHMjMO2PLYn1Sy9FI0xaB5XYmeoIE0gdLd1sxoC3w+UNnOb2V9ql/Lpy&#10;abizQbUYdnbulKYHmqT82nJpf67dFY0LdvE5v+PI+wJ9f9WAkiYxC8wXgcvjbzSIititYRJMSo75&#10;LOlmbkeYQBKRlqS6DmOQ+KTcIOLa8N8GaXupTfsNRzThiASJTH934WauUPsdIkUjLLLdJRxJyaGv&#10;lDAZ8G3seBM6WpK4b1gjQNxKbxkPRHBAZuK40++BADsrYWLuYUreunjJDqGlpcHNuOra0CX1t9dL&#10;9Z+qpfbmWq3YNdhuzs2POX/nm50yUOnRuOHHAWOj8/VO6d0e2A7SpDCnIiJECZPJNExMV5Ou1fJY&#10;i5I7iA+HJ5gBbT7mxr3GYt8HqTNZWVny1FNPyRNPPCGLFy9WchCiIxANEwiR8PBw+fa3vy1bt27V&#10;VJ/Y2Pema3AOHsynotQYSY9DS6PDOO/+j8t644AgfLosJ0GdUX9BasEc8x0SiBDl1vpu3enVUsYB&#10;ODAppt3oEayuag8oJWhNZZs0dw54tCRGnvMHxWlxMmDuJXV+ajrQd2jGDJn+QkciEGQYu89NjdMK&#10;Q50BpGNBFEFcUK2E6jM+A0OZR2ZihBnjs2S9GXe+gqXdsGmzOrymvz26Nf5bHv2J/sGdKp46NMZ6&#10;cTK8U9EmZqWp5IO/jjOkwfyRct4t3f6tE4dNv5NOg2AvFXICwQIzVqPM2p7+8wvYyTzW1SAQbdqe&#10;4yFifQV24gG5hlAxUTL+wJMO063RVP6mYTljbq6Zb6QSUdp4cMj3tS+2JxoLvSHSCCGZLfbE1Hp9&#10;Fn6DBYVWZOn3LEwDAaKBLL5r/1Yr3Wu71eHGicaxGMvxDgQ4AkRB+LqjjzPa8kiL7Pj+Dqn/R70S&#10;LTgM5deUS9uLbQHpJfiKqHlRHqHZjb4vXnY7Ut27JDzLPW0DX4HDpJEO5rREmYzljGDT5vuapeP1&#10;Dn2/42Txb8f6Dmm8150oE40WMKBikK/Aae7d2qtERtRc9/RzxoOmMI1omPhSVWgsKDnVO6yOuNuE&#10;CSlDpCUV/rBQUk9O1cou3kQDQKOEMde9uludVyJMkk9OVj0IImiI2CBKB5KESKmMSzJcj9Qh0gBH&#10;H7JwMhICe/VV9EnXO12qSYTtIVp4XlNy3E5rGgUIJUSjGZcDrQHeK4d3qs01JcflSliMRx5DLUNa&#10;yhxdktIflErFzyqk7NoyKf1eqTTe2ah2A8OEMo/3DW1eCiT90SeYczoaJpPdLygHX//Petn+ne1S&#10;/edqjWgj7Q69FcbA6DFtsX/igAMOkKuuukq+853vaIQJFXLOOOOMgKrkZGRkyFe+8hX505/+JFdc&#10;cYUsWrRo5JU94axt+CfWOBDzMo0D19GvQo7+gtQG9AQOm+t7mU9vEJmRYh5UHPEn0gGCY0djp6YF&#10;QPoEgpjIOZrWsdU4Qq1+piiQivR2ZaukxIZrekIgwPGLN/ZH0wFNEl/R3jso75S3SK45b1q8f2kR&#10;AMcVLQlK3JKORJlaf0F6RL9ZKx6YnyxhfkZZgJSYSIkyjv+6av/ET/vM+peUEqKZ8pIC6/fspCjT&#10;bxGyralLHXF/8fzWBi3Ri/6OP1DSwKzvCsx45SssENIA0dFUc+50nyrzvBdUsoJ02ApZ5AdxzzuJ&#10;hiIFjntGoJFNWcb2EEU1rf61HWK2uWtAlmYnSGxUYJtf6dwrUmJ1zPlbXhhScb1pO3OduWOxJyxh&#10;sg8AXQ/VH/EzBQLgWHe82SFl15RJ1e+qdEFLmV0W6exskurjBtiFRnARPRJSfyZD9+ZuzcsnhNsp&#10;h4qT0/xgs1T/sdp1LQZvaIUgcyNH88FXQDpxTaQzses+HSCKQEkpCJMxNBrQboCUcIgSB/zNrnTf&#10;lj6PMxgkqDrEN4s/ESaIRyJMikPrajrYOFDCBA0Tc14c9kDA53jg5IaC4CHSK+uTWZJ7ea46+6Ox&#10;29nkpZHTk3KScHSCViuKOyROsi/NloLvFkjBdwok7gD/xMl8AXOatBwIzImiDRh7TQ82Sel1pUoC&#10;lP6wVGpvqZXOtzpVpFgjX0L8bQOhxHkY7wMVgd0/NG2xdVDJHdJJXIXpQ4iyztWdUvnbSmm8vVH6&#10;KvvUrgPNA9L+WrtU/bpKutZ1aeQb9ylK/DpgPDg/pBXqfSwEYMGrESbmO4cItfHAd0v7i+aaf1sl&#10;nWs6lVzB9v2N/dLwnwap/2+9RtJYWKA5QkoOOia/+tWv5M4775QdO3YEvGFDREl2dram4jBefcFh&#10;Raka5l/nZ5lXwtMR30yPjZQDjOMcCChLmmqcPyIm+oc8hKgvICUD3ZUlxoFCvDYQRFJuND1Ouo33&#10;StUTf1BrnN3VlW2yyJwfIdFAgJYIZBWECeVWfQWpHO+MnDsuiEp/xabtfcbmpBb5CsYlu/Prq9tl&#10;RX5iwJEOyXERWqlni5/lddH9qDHOM2QR0UGBgKgkSvISqUJqjK+g7ZAcm+u7NaXJX90cB6lmvmQl&#10;RJh2+DffKsyYJ8qCalRocvgLJcrMuQuTYzSiq8nP+Y4wNClcBxYkS2JsYKRBWqxZ55p+L2/xb75B&#10;zHKPOsCc259UJG8km/5aqELPPdLoZ0oSZajLmrs1OgnhXIs9YQmTfQCEmbPDHAiJQNpLw78bpOl/&#10;TTLU7VnQsnsKUVL39zppebIl4EWLN9RBjZ3jScmZJHSfhTYRL+xEO8484F+cgfZn2pVQceO6xgLO&#10;BvZkN9xX4DgP1AxomdWpLinsAPviwI4naonDuLuk5yjwHMK89FOwCM827Ten8Gc87iZM5kbtjlAJ&#10;JVTDJGmOOutBaZgYh08JkxBFR1A9KP7QeIlb6SE7SLEBHrd4l6Z/QYQ4qWPs+kN40teQJUSo5H0h&#10;T/UidG67DM5LOo3OF0SEjU1Gjy+uiYi1sqvKpPamWml6qEnq7qxTkrb5EU+5TyUypiAqi+gv+h3i&#10;cKworMmgZZC7hzXCgpQut0C1G8gFCMuO5zuk9bFWvU9yz+OHaCL+7V7fLe1Pt6uGDfeb96T+GRNG&#10;5kRK5icyJSo3RMSjOYeKtA555u14IBKGSJneil69fn4A7YAEotITbbCwWLt2rfzlL3+RBx54QN58&#10;8019kE4zlTgwP0n6h3dJtZ9lXiE41lS1qfM5J8B7GE5zWlykVBqn3Z/dfqpVtPYNyIq8xIAiHAAp&#10;IaR1cOkbjePuT5nZsqYuaezqk2W5CRopEQgob4uOCmVWfSaLzDUSjdM/sFNFR8NHRH0DAVEaOJ9E&#10;bAz6QVY1dQ+Ya+iWI4tTtfJJIIgz/Z6dGCkNxhH1J7oH4U0qxRQYpz+Qfoc0QOx4sXGcIZ5qWs33&#10;4ajv7YmwobpNnefluYl+65c4SIoLV6JJz+3DmOM9fGejtYNYLJFBgc43QBpXU9eAVDT7N99JpUED&#10;5NiSVE0tCgRE9mTGR0qpme+9Poje0nbKbm9r7NYqNyXpgaXD6GaHueaFmQlakpkx7xvoH6oidcqQ&#10;WetBMpqDeV6y2I3ARoPFlILqMTjIg/X+RwegW4KuBXAWtIBFLYKMHa92qJMQLEgpIHQfwmRSB9W8&#10;TAWIsZx+nD52eYcQNPT9/u4XIExAX3Wfz18iDmFChRgVb5wGEDGh6RHj2C4sKcyjY5Hy7pc7Djg/&#10;pG4kHmO+/FzYNccG9Df6FL44pXwZQK70l/drhITrO/fjgKgnJRpNv+EE+7NgAEoO9O1SwsRr6rgO&#10;+g3yI265WSCM7KRB0EAspX8wXRKPSmRiKJgXXau7ZFbMLEk6Pkn7OlREBPZS7SQzpzlv492NqrkB&#10;8eWdMkfkGykYPO9x/z0EACmElDHX6LOIsYk8t0H0E9E3ECZEkU0Erkfvq+Y+CHlKegkpRIwVxiik&#10;lBsgJazh9ga10UDLgKY3yQRr5+aHmmXHN3dI3c11Mtw+rPdExl/swlhJfV+qFHyzQDI/kulJywoF&#10;zGE1wsTYZqKoItrFuBiLqOM5vlec6EGL/RdoUdTX18thhx0mF198sXzsYx+Tz3/+8/q94FS7mQpk&#10;JkRJenyEhvujk+ATzDW+sKVRNRVW5CWNPOk/IC1ykiI10qHKOJC+oG9gWFZVtEtiZLgUBKknQJUT&#10;qoeUN3f7XN6XKIenN9VLdkKMHFIUWCoSCDNtR7C2uadfOvp8ux+gH7G2ul0jLPhsMCCdB7IKR7yt&#10;x/f70Ws7mqSzb0CW5iQERVYhvqqljf3QcCEaB2KL6kDBgHLalHbe2thp5qFvazXSwF7Y1qyRQYiu&#10;+hrBNRqJUWbcmv5DRJQUI1/QMzgkG2s6lDTAbsEAkpD0ty31CD1Pfn7a3m/G/OPr6yTafPcvNv0e&#10;aNuTYyMkw9xriO7xdb4RWQJBSlRPoFFFDuZlxEp8dJgg2uvLuss0XYm1ZzbXS6xZgyI4a/FeWMJk&#10;H4BW0zCLV8gPf6FO3xjONXDICXYSgwWLd8LHVcNkYJKbkxl1UYVRGuo/Gjj3OOTsoo6xDncFOFWQ&#10;DzhzvkYfEGmAY8i1TVeJTOyraU9tY6fkzDZf6uhbpH8gXd+HnYlKIUoh48IMLe/pOOTBAPIFG6g+&#10;yIjewkSAtKDMMV8+RJi45YiOB9XsebtTut40XxbGTs33N0v9v+u1Qo8/UQf0ORomoYwwAegUpZ2d&#10;JkVXFUnKqSk6l2JXxKpjnPfFvN1ViQAVpXjgPEdlhza1idQvSJK2F9pUkBk77vjBDqn8caV0vdWl&#10;eh+AcrdUphkNiBO9x5g+aLq/SXq2vVsiOVSAZOK+on1tFt3jQXd02k2bHm/WijPlPymXqt9U6XWS&#10;kqMiteHu9DlkDHbkX+zBz3jgtc43OqXlmRaPxpST3mg+knBkghT/uFiyL8uWiDRP6lFIwH0j2dwn&#10;zPfCRISJ3lsKI3VujLUoI6poqshRi70bSUlJkpqaqkKvb7zxhjzzzDPqxATqkAQCSnRSXnhLXYf0&#10;DPiy6NklL25tlF88tlmW5cTLEcWBpeM4yEuJFW5JFT6mhjR29cu62nbVgkgNMDXAAQ4c4p21xnll&#10;130y4KzjOL64pVnOWpGt1V4CBX2MDgZiub6mxRCNwe44ZEluYnCOs+rXpMdqmgdpLpOB74ZNtR3y&#10;n9crZUFGgkdsN0BAFqE9Q8UZSJDJwLl51HaY70ozVoIlDUitgHTaVt+pejS+4KlN9fLStib5wMG5&#10;GuESyNcMfQ7hQnQPpaGpWOML0BciqmdJVoL/oqejgO5PjjkGYsedk5AW2Bxy5b5V1fLQ2jo5dXGm&#10;ZPqp3eLAaXtOUpRG6ZDi4wu4L5BCRDpNjB9VkcZCeny05CdHSbmZQ62TzHfaPjA4LLe/USkbazvl&#10;nANz/C4jvb8gtJ6LRdBQB4P/jNPZtaZLerZ6xBR9BYvW6Hl7Dn4WtxATYp6OXhi9R558oHBScthV&#10;nIyEYEc8ZmmMxCymbJZnse1cExVJUs5OkZhF5rUQLaYQxkQXhkgNdpd9AU54f22/hzBJmh7CRCNM&#10;oudoJY3xRHFj5sZI+kfT1clH3BaNjMLvF6rOBU62G9Doh5wIJcd80kQxwxWx4TkpcyR6QWhvxNz8&#10;O9/plPLry6Xp3iZNe2h9slXKri5TbZzect/DM52UHFIzQkmYACKH0i9I11QLnMyEwxOULIku2dNe&#10;3Zu6pb++XxKPTlQ9m1BB7fhWp9T8vkbFkbkPDfUMqeYG2hS1/6j1RIEZUMFpompT6GBU/bJKqn9b&#10;Lf1V7mgmjQcq24Snhms/k4I4HoiOQC+p7AdlUvmLSqn5S41U3mD+/WONDNaOVMJyIX0N0GYqRHmo&#10;krHHEfc/MbcVSBrmthOp44C0JyK6uG+FRYf2/sM1InQMdnbt1LEwFhizRDk52jnOfZyf6IJoSTkz&#10;ZUrS7yz2bkAII/R6zDHHyBFHHCErVqyQefPmyVlnnRWQ6GugwHklNaSytVfWGCeKETsRXt/RIr95&#10;eps6vJefusA4UMHtulKaljPuaOoyzuuwZ16Newm7jIPfqREZpBbERAZnJ9JpVuQmKhHBcScCkQgQ&#10;Rb97eqscUZwq563MGXklcCTEhEtidLhsqG1XMgZdmIlAJEy7udaDipIlIogNFtaQEDVLshPVcaVk&#10;K6Ke44E+4by3vlquJYUvObwgIMFZwLl55CTHaEoRbRocHvZEN03Q/L6hISlr6pFEYzMEPAMF58bm&#10;izLjpaKlV6qMMz4uTLt3met6dXuT/OOVcjm4KEU+cEiBREUEt8GG7YgaQZvDFzA3282YRzfGr6pE&#10;Y4DIGkrjrq9p96nE7vNbGuRfpt+PKEmViw7KM+cP7vufSBG+SykLTrqN53v0vR3P86yvNtWZ+W7G&#10;aDDkpIOoiNkqHFvV1iNb68cXHObcvQNDcsebFfLIujo598BcufCgfAkPC35jdSbCnRWhRUjADik5&#10;4nX/qDPfYiLtz7fLtm9uk7pb61THwhewE0nEQcz8d7/sWdCy2E0+KVlSTkvxq7TueICEwKHXyg0T&#10;8DlDvUPSud6jX6L3DnNqIj6iSqIk4cAEyfpEluRcliMRySFcaBufBTKBHWZfhEu5mZFSArmCM6sp&#10;GtMAR8NkvAgTB7OGTQONXVNOSZGiHxRJ7hdyJXZRrGupG3wRkyYGYULp4onAWMPR617VrY5szMLQ&#10;hvrhJJP+QDSEM0fov76aPp1H6OPgfPoCoksYyyrIOkV3SiJwGGOQDKSxeAN7d63q0jSh2INNf4aQ&#10;xGF8dbzWIT3r313o4MCTaqMCjs+3KXlC/+IUq67NBJfT39Avdbd4NJN8tX8goK+IDsFW4+pnmKmD&#10;HgsEWvs77Z4qSvxn+hsyCt0OjeZy4b4IEIrWiK8xgP0ABGTyqcmektvjGFIFu+tCSzg5gIzjujVC&#10;cWjsew33gfiD4yXlrBS9N6HvBDlP6l/O/8uRjAsyZE6AugcWMwvx8fFSW1srTz75pBImJ5xwgkRF&#10;RY04EVOHgwqTJTYyTO59p9o4J+N/dxGJ8bunt0m0uQd856zFMj8zsGoZ3iBKhFD7h9bUym+e3CKv&#10;GOcUZ2UskJKyvqZD9SOW5CTIbDPXgsXy3CTJiI+SF7Y2SfsEqSlUk7nl5TLjbIfJ548vluSY4NID&#10;AMdKjg2X/7xWKdc8sF7uebtSKpuNEztO95OaAKdyUEFwUT0ODihIUh2WpzfWS53p24nwZlmLvFHe&#10;Kh87olAONeMlWNDvc1Oj1aZX3LdW/vZiqby0rVF6B8fu+w7zPVTW3KMEW6QLjutRJWnmXDvllR3N&#10;6riPBbqhvrNfr41vqk8cNVdFioNFVkKUlpT+9ROb5abntsvqytYxU4OUNDAPRJEh9w4qCDwFDPDd&#10;FGVsd+z8dJ1DT29sGFc/h/OWN3XJba9XaUTR548vkcwkoluCm3OQdJC0Nzy2WX75+GZ5bF2dtHaN&#10;Pe+6zH2AyjyIzNLvwYC2c79Ylpekc+i5LePfZ8BbZqzf/FKZkqMfOrwwaHJ2JmOK3ACLQNCzo0fK&#10;ry3XigMAh52Q8bLryjTEW6NPJoGmabw/TXK/lCthaWGqv5F4eKJkfSxLCr5eoLoJboCdUQQKISFI&#10;HcJZ5V8cVSJicAxwSFoebpGy75dJ6VWl0vl6p96TIgoiJPuT2TL3p3Ol6HtFErssNrQj0xybnXuN&#10;MJlAF0ad/fZBreTTdGeTkkGULCXKZzwnIpTAKYHoImVgIsIEpxpnj53fyMzIcR2wYMAOvEaYtIxv&#10;P/qbCk2kw3Sv69bII9UTCbDMry9AzLjjjQ61j7NDT/v5nWsl3cFXXQXah+nUeXRhweoLSHWCeOzd&#10;3rvbTsxzhDUhgiB8aBbpHVQjCRWIzGGcQSSMHj/YEkKnd0uvije3PNGi5O5ENlL7dw6qntLO7tAR&#10;JtzvIvIiNOqFtJyxgD2JmulZ26PXxY8zRviXsUNKV+tzrTr/HVIjUEAixB1k7rPh8N7v/nBcIupm&#10;Rc+S5FOSpejKIkk4JkF2zdrzfLxP35vsGRtTAe4fRJkQYaUk+Djgnq8CywlzJPsT5h5+zVwp/mmx&#10;ZH8u25NWaWFhsH79erntttuUMCkrK5Pt27fL//73Pxkamphwdxtz0+Lk9KXZsr66Q96paBl59r3w&#10;6JZ0yUeM04wWghuIjgyXzxxdJAcXJskr25vl2oc2ypPGgR8Lnb0DUtbYLYVJMcaBcmeTISsxyjiQ&#10;afJ6abO2fTyyCu2QUnPur526MODqMKNBhZ8LVubKYXNTNdXmN09tk18+uUXFPUejq29QdSxIyXDD&#10;aed7CU2M81fmSVvPgDxv+nYs4gB7tBu737uqxji78XLm8myNjgoWabGR8smj5sohBUlateSBVdXy&#10;vXvXmjHWZF59bx+09/QrYYJuDQ53sKBCEuKvRBBQOWU8rKtuk8q2Xo0oWhSkbowD2nDxIXkqgnq/&#10;afe37lojq6taR17dE92m3zfVdWgazTyX5tzSnEQ5YUG6kmCkWY2HV8ycIG2IthekEIkdvN1JJ/vw&#10;4QWSkxwlb5a3yPWPbJJ/vVY+8uqeQD9ks7nfLDTtTnFhzINC044FmfFKiJCaMxqMd0ik50bKR19y&#10;aH7QqX8zHaF0Sy2CAIv61idapfmx5t33VGdRT4h37c216vD7Aha+RJIQrh57QKwUXlmoi/PkE5Jd&#10;0ZPAEcYh7is1TlxNvzrIlDCu+HmFVF5fqeVFuzd2S/vr7VL1K49OAKKMlKE0foOnBGiYaHg3i+zR&#10;DprbINICXRiNMJmg0gs7zZT+LP1e6e4on5bHW7RNpEeNt+AIFRzCBCHIcXVizCVRlpTd4ci55sYb&#10;iks0PhsaNBphMpKWMRo4nS1PtUjpFaVS8YsKFQDFgSVVBgIqVIQTO+LjafIwrob7h2XWzpHxxSWM&#10;Z0Yz/3DsNTrApdQMX8AuPaRmX12fEiY4ypAnzJvSH5VK19ou7f/qX1ZL7V9rNSIiFEColfQPxGXH&#10;AiQopO2OK3Yoqcv8n2ysKRnRa1o0gbaIG2Bs4vBjt/EAmTfWdeg1Dpixa+Y5pZEb7mpQewcDovwg&#10;qIn44h6sGkDmnhy31CyO3meey4zQVL+EgxMk5fQUjyj1iNkdYiU8IVwjUHjvVIDoJaoNYSce4wES&#10;nygk3kt0YMYlGZJ0VJKWzLawAGiVVFVVSXFxsabk8Hd0dLQ0Njb6/R3K+wcGzHdJb68+/CVcqLpx&#10;2tIsyUqMlqc2NUqHcZBHg+de2t4kC4yTuVIjHNxZj+D8nrokS64+d5lce/5yWWacOTQTdjS+t/Ro&#10;vXGsKce6vCBR9UfcAMTBEcVpuoP/+MZ6aR9HW+Gx9XUqGhmMyO1ozDHnPnkRbV8qP71ohXzqqCJ1&#10;YHFkR48A2r6lvkuJKsQ33cLhxSkaYfTAamw+2oHkKnZp1M+Gmg7jZGdKYoCVcbyBzSOMvU9ekinX&#10;XrBcrr9whVx1zlJNVXlkXa30mPXIaFS39Wvf5JkxGuxGDR+PiZojxy/M0KgpyLLRER7MKSq5vLit&#10;SZ3sExdlej4YJDgCJYk/ckSB/MS0+wfvX6KH/fer5VoBaDRq6fe6LlmeF7jQrDc4RqQZP2csz9aL&#10;YVx3jdIyoe2NHX3y0tZmFahdmB18OgzQfg+bIx85vECuv+AA81ghJy9OV12gjTVtI+96F6TtNHYN&#10;aDRZoNWovMH5KQt8wsI0TUF7o7xlzDQ4iNF11Z3m2jKDFpbeH2AJk70UOGyUmGTBPJpA4O++7X26&#10;m+4rcFAhKEjNSDk5RSMERh02ILD4aX+jXap/Uy0dr3TIzvad0nBHg1T8uEKq/1At1X+ulrIflUnV&#10;L6qk/pZ66Xjdw/I6u7l8T/U19Enro61aLnUqAGESVWwc/oFhGWgYmzDB/lQjQXuh7bU23R0HvJ8y&#10;zbV/r/VEIEwhCOuHNGHHdzwnhuchJtiJJr3DjT4eDVIqcKggFIjmQPRzdNRIb7XHyW95rEVtNmuX&#10;eb+5biKMav5QI71VvmuJ+APGtbbbwLMv7/mS4F928tHNgSQkJaP1+VYlbxCkJVXMeS/AmYYU0DQo&#10;Fxdtk4F0L1KXdvWY+do4pHoWjfc2KkHaW2ZsZsyMQ8+9Ab0NLQs+xhdhsKDNSUcnScLRCRoZ4W0b&#10;5i2pWE33NWn/ch+ifPnut+i03vNH72MQlYujlfQLJajEpBEm4xAmeh1zozUSZTzQ922vtKmGC1ou&#10;wZCj7FImHp8oRVcUSf7X8lVXiLTDwqsKJfvT2drf3PuwYdJJSZLxwQxNCYKsg2CJmRejn0m/OF3m&#10;BJlT7iuwH9FOGmFiHuOBeYSYb+zSWI8ArAsLXYuZBcZEQkKCdHV1abWciooKLTOck5Mjc/wsF1te&#10;Xi4333yz3HrrrXLvvfdqaWJfKmB4oyAlRs5clilvG2f97YrW98xtIiDQEzh9qZlzAepXjAdsERsZ&#10;rtVHLjw4T5q7+9WBpyKNg+auPnl8Q706OpAqbqTjOICEOGlRhqyqaJOtdazF9mw7UQarK9vl6Hnp&#10;Eqeh+e6cm3Zz30XMMjsxWs5bmSvFGfHy1KYG6fIirTp6BuSxDXXS3j8gi43zGuZChAfg/DiwZy3L&#10;kpbuIXl4XY1X9RLzDWXGQEfPoNy/qkYjcY4oCS4lxBucm++AmIhwM56iND3o2HmpShiVNnnIMs4/&#10;MDik9n9oTY1kmvch1ho86L9ZcmBBsszPipfntzRplM1oVJjroN9pN/3jCrTPZ0uYmePJMRFy2NwU&#10;+dgRBfJORbu8UdY88iZsv1OaOvvkf2tqVZx1eY57RB0oSo3V1CqEbNdVQVbsOeY3m3lANZmDClMk&#10;Iy44oVlv0O/c3yDeqFb0vhXZSkwhKuu553ja3tDeK09uaJC02HBNm3MTB+Ynq+Dxm2Wt0mLuK6Px&#10;GgSauZbD56ZqGWqLiWEJk70YhGuPB0KgfdXSwGEhmgKBTipIuFX9ARDlQhRG0/+adossEl2AA42z&#10;xwP9AtKKEFmUQW7fe56fv6lAQ9WaqQI7tdzMOO9YDicEE/ox3ZvfLZUK+HfI3NRbn2rVtIipBOkG&#10;GpJvzIcY41hQ57VpSCurhKJCBdFEbU+0SeMDjWqjxrsapfT7pdJ4T6NG6zDO6H9SHtDcoW8d2zn9&#10;3v6qseuayUW4AgFtTjsvzSNEaaYPY58fkHBIgiQckSDtL7VL6dWlUvrdUtnxvR1a+QXNE67dAW2A&#10;EIKkGq0lEkpoSglCmcZUA9UDSjYx1iDs0A9xgC2JNGt7ps0vEWh/gDBz/pfzJfVc82Wa916Clf53&#10;+tfpY4V5n4qGetmfKJ2k45Ik9fRUTeMIJSLzI7XPiHhzKvnsAXN9iEojSgqc8eENp00968w4fqVd&#10;x0MwgOigPHTel/Ok4IoCKfxuoaRflC6xB8Zqyhf3IaKjwhPDtRoOZAX/QrBQGYeKSTHFodX/2QNm&#10;qGklLCJMxik7T/9DKg/WDErikYkqjmxhMRo4DosWLZL8/HxpamqSt956SyNDTj/9dL8Jky1btsj9&#10;99+v5EtcXJzExIwvDs/z4712ZEmqpMZHqoM8uoIHzgVimYcaB2+8z7sBNDWOn5+uaTmIrPYZh3lH&#10;Q5f84ZntuhN9+pIsFal1E7TnfSty1IF9enOjllHdDXOLe2RNnf5yCNodIWw7qTZnLM3U6Bq0NUgN&#10;qGrtkVteKZOH19TISQszZaVx9ty2P0TVqUvS5elNjaqX4QHnmGUc+TbzXLece2COZCS45zh7gzPN&#10;Mf8/0bRvaHiXvFneavpgUKpauuW218rl+kc2S11Hv3z8yEIpcKu0qzkp5bRPW5JpbNw3InjsAY47&#10;QrREu8w27zssiPLRE4Fu5HHWshwVMb7rzSolBvuNf7CtnjG/TUnCDxySr5FdboHxQ8TGSYszJZrI&#10;qg110tEz4qeYtjP+Xy1tkRQzH44oThHKQLsP1g67ZGFmvOn3dHlxW7Nsqu3UyjQI0v788S2yprpN&#10;CVRILbdA2yklftyCdC3tTKqdA9pe1dotL29vlnnp8VKcbqNLfMHUeQIWfoGQcvLZI9MjdXfW+XFA&#10;tRGcAXVQdUJOAPMxrWZi/qXCi5tfQjhtWr7V3Pwdp8nbieJHhSLNwnu8iipcP9dFKsJUAeIB0gRH&#10;ZSyHEweJHX7gOPoO+JtoiaFx0lFCCeyEvdBRwZ6j0wq0ilL3sKf6UQgcfSrQlF1Tpuli2IEd5rr/&#10;1mkVmspfVUr1TdXSeF+jdK/u1tSX0bZTmPWpT9V1AgA7OTjl+d/M1xLLSYcnSdyyOLVF7OJYGWoe&#10;koqfVagAKREE7a+1S/0d9RoRpYKwIw62kn4jESYyNVkQCuylaWnmixtCDtIGUnIsO/LccOvEKRPB&#10;gBLUyaclS8mPSiTt/DSN0PG+13h6d4z+NcMu5f0pan/0kpKOTJLMSzK1UpNTUSWUIGIDYnigaWBc&#10;cWyce63SFWHsnWvsPaptQNtmTKvzzCnvGySIronKitKUFY6v9z0zxgaa370Pkb5GBFfqmalaKSnj&#10;AxkSlReaBfx40JQccz/mPjdawwSCua+qTxrvb5SmB5o8Oi+9ZuHdNHWEt8W+AYgRokna29vlwgsv&#10;lEMPPVQ6Ozulp6fHb7IEQJBQmri1tVUaGho0usR7PYMj4ESccG7PTu57kZ8SKycvztCqKURbOO+r&#10;Nk7Ec5sb5KD8pKDFFycDkSZnH5gr6XFRcuPzO+THD2+Sqx5Yp2kqHzqsQD5oHoTVuw10XI5fkKZp&#10;R2hlsAIDFcZpf7W0SYVWi4IsZ+sLcM4pN/ynZ7ervsMP7lsnj66tlXMOyJHPHlssafHu3vMYJ9ER&#10;YXL+ylwlLUi/4fuevueBM52XFKXOtZtRPXuA45oHDupBBUly11tV8hPafv86+c/rVfr8d85apHor&#10;sRHubHg539M4zqlxEGX10tn37r2acrbPb22WZbmJUmzGRmhgrmDWbEmKjZALDsqVrQ2dcs2DG+T6&#10;hzfI902/r6psl0uPmatCuwnR7i+4qJaDAOza6g7ZZs7toKm7X59bWZgkJSEjDTxtjzHz/cxl2bJz&#10;1075zdNb5FrT9qvuXy8bajvks8cUy3kH5LoWUeUNBHTR8HliQ720dL67yUt0XXVrrxw216yRo2wK&#10;rS+whMlejKRjkyT3s7mak0+0iQoEmgW+mX+6iCUNpurPVdLxaseElSfYCYQYYLEenuLuxCDiYLwS&#10;t95wbtqjAQlETn/SCUm6MzxVYMcbjQ9KBQ91vJf4IAqH13EcRjtS/B2eET5legKAL3RESwcbBzW6&#10;pPGORqn6bZWWzCXVyrlG0nEIoXdST9wE/dz8QLOmKDl9yb+QYgiAVv2hSiqur9CojeaHmjWVYzS4&#10;TpxEjVgIEdgZz7gwQ0p+UqJCwvlX5Ev8QfGaeoPuBxEmznU7Px1rO6TpwabdukDMGSKmmDNTmZKD&#10;WTXCxJySNA2qRWEr7Ob08W6Y9zJnJopECxYQt0RjxK+M99x7JgHzGTIg8+OZav/i64tl7vVzZe61&#10;c1XDYypsSVQQos4QEOOl+fEalbpI38n8ZKamlLzHvgZouGBjNF1CAYg8jQQbMA5es2fs9W0zixpz&#10;uqgFUVMm8joa3PeIdtGUnFGESV95n1T/rlp2fHeHtD7dqmRJ3b/rpPrGar2fWlg46O/vlyeeeEJJ&#10;ko6ODqmurpaDDz5YyQwEYKm4NRpEjzz66KNy44037n784Q9/kKefflry8vLkc5/7nBx99NFSU1Oj&#10;aTkc2wHHe/HFF+Wmm25SkdnKyspxhTtPMY4xDvtzWxp3p2e8uLVJIx2ILokMsqypL6D06IcPK9Ad&#10;bqq35KXEyBdPmicfPLRA4kPoxBy3MENJgQdX1UjfgKcPEIds7RmSkxZlhoSoGQ2iOM45MFvbiRgp&#10;URCfOXauVupwQz9kPBSlxRknMlGd9IaR6KJXtjXJ6qp2OXNFtqS5JLo5EajURKRPWlyE1Lf3S05S&#10;tHz+xBL52qkLNC0jFJEOqbGRGtG0uqJdXjbthVjkQdWktt5BOXVxlkRPQYWUgwuS5fSlmVJvnHd0&#10;O+ZnxMmXTp6vRBaEltuAKKNSDtEdUWY989KOZq0aw5r6dfM75aOpJDQV8500s3NNv3f3DUlz16As&#10;yUmS7521SM4yz6F1EwqQYnbMvFSNZlplxjjlo1vMuCc9K9PMwQPzkkNHEM4wTKEnYOEvwpPCtbpN&#10;0dVFkvO5HA2NxxlkXY9eSM2fa3RnvOyqMk1zGA+QKZTPnR1nFuep7n4JR2Qbh67Q8wXjOByOc+f8&#10;PRb0NXMpUfnGYflwpmR8JMMTxj9FIC0AcUWIpLEIExwZNBwIoyef32kPDiFlkFPPTlVna6qgJMld&#10;jVqRZLhjWB2VyhsqVZgScgIHH0BcEHWCA+g6YdK9U7o2dCnZ4BAmDvgbJxRSB9KGNAacTGfn3rEd&#10;BARRC/HL3Qs9HAv0L6W0k49PlozzMyTt4jS9Lgim0aKwTnt4HUIKQA7RHi0vG4JInYlAiVmNMKns&#10;UxFYUkeisj1jzbElP7ErYiXlVE9J15DCDC3mOHoazrk9T+/5o/0bPUfLzEKwqP1PSJbk45I1QoI2&#10;TQmMfw9pM9xi5snjrdK9rXuPtBIWSjpGX2iXuJVxkvWpLEm7IE3JZNrgtIeUooSjEiTpGLOADdEY&#10;YNxxDwWktGn0Rlmf2mqqo0q8oREmY4i+QpCTfln7l1pPtbA+YyfzHyl4tX+qleZHzL1oVNSbxf4L&#10;HLLm5mbJyMjQyjgQJR/72MfkuOOOk9LS0jEJk7CwMMnOzpYFCxbsfpDSwzHQPaEkMek8xx57rBIw&#10;EDEOIEcKCwvl8MMPlwMPPFCSkpJ0vo+FnKQY1SlZVdEqZc3dUmEeVEhB5+OAfHe1BMYDztxxxpFD&#10;DPXq85bJd89arEROuHHsQomStDg5vChVHl1fJxUtvVLV0iMPrqmWg4uSR9oe+ns1bUdg9CcXLJer&#10;z14mV5y1VM5dmRdSoshxno+enyZ1nf2yrqZdUxP+8mKZ6ovgWIbaeeQaeBxWnCrXnb9CrjyHfl8i&#10;5xyQK8mxoSFrOB+Cx1RJSowJk/+trZGWngHZ3tQtj66rk6PnpckBBYkj7w4tEmPC5dJji+VnFx0g&#10;Pzx7qY75ExdlyBzTL6HEvMx4jeqhpDNlq4k0uf3NKq1mQwngUIM+gBD6wKH5KoJ75TlL5dtnLDJj&#10;Lj1EqUCec3LsY+anS7Kx+1Mb67UCF1FsCOweb+49kLQWvmFqPQELv4EWBeUaC68olOSTk3dHkjiR&#10;HTj7CC9Cnowbmm98QI0wMY4VoepuIiozStLPTZfYJbGa9+7tcDg/Y4Hno4uiJf/r+Z5Q/eVxOrmn&#10;CjjUkQWRexAmkA6E8Dt/QzqQ2kFJUBwIql2gg5H92WytejFl1VOMCSEqav5SIz2bR8rCmeeIgKDy&#10;UM2NNZ4yqM+26q45r0GqDI3karoG078QHuP1qROtgRNIKgPkHJEuAKeQ1JjMj2RKzv/lTGl0jqbj&#10;HBCrBA5VcsYCbUJLQpz1iplmEEToBEH6TCXUgTaXQglmTAlhAjFCtAekBel4yacnS95X8yTxhClY&#10;5JhrYH6mnZPmEaQ1P84852/K5iKizHzJ+HCGppG4Tcz6Cu6LaOd0rurUlDnEcsuuKFONHf4m4qTl&#10;0Rapu61O+iv7NXqEilmZH8yU7MuyJeGgBP07ZmGMpJ6TqoR17PLQhqdH5I4QJo2eexFaTkpuZ06P&#10;DQH3OxV97dm5B9kEodj2bJv0t/a/O9cN+JfoEjR1vLWALPZvQH6QQkMkyKuvviq5ubmqZUJUCJVy&#10;xvrOj4qKkhUrVigx4jxOOukkWbx4sQrGvvTSS/Laa6/J66+/Lunp6RIf/y757hAmBxxwgB6D18Yj&#10;TAACqOz237eqRu59p1pFRz96eKHr6SATITJsjlbtQWwTsmC8iBg3ASFzxjKzhjH2p8ztv18rk6bO&#10;AbngwFyt4DJViAoPk9zkGMlOipYE49CFIiVhLBDZk2xs/ciaWrn11XKpaeuRSw7LVxJtKsC4R1uD&#10;yBIiAOh3CI1QI984x1RqKm/qkac21MktL5Xq9ztRTvFRoV+TeRz42ZIUE6nle4kyIh1kKkgqiLJj&#10;5qVJu1kXP2z6/V+vlEtrz6Ccc2COa5WoJgPXQcpRnhnzGeYeE0skV4jbDuamxaom0sbaDnlofb3c&#10;s7pGFmTFq65NWIiJqpkEa6l9ACxG2TEdKBuQgdYB/Zsfx0EFHS92jCtCyo4fESaEd7tNmJC6QrQF&#10;xAcORuKhiRqZQSWexCMSJTzL42B5g7/5iV1pbpgfypCYueMLt4UKRF9A2EA64ATgPKG9QVh57d9q&#10;tawoEQY4q4nHJWo+P9dackOJ5F+er5+dKmjFnjVdGj3iwOl//kVDhtK9O769Q7pWdSlZUvGrChXZ&#10;dbOSD+Mn8dhETQHBYXZ+xgLXRaoVUThEaeT+v1y1HZVC4g82C9wp7G6IRGw03Das1zUatAEiCEHY&#10;yEzPYpGIHpxXfb8x4egxHEowR4m2IlqH/kPHKCI/QqNNMj+WqSKgxT8tloyLM9TGUwGIGqLc8r6Q&#10;JyknpihxmHxisuR+MVfm/miuFF5dKPN+Nk/m/nCuxB0Sp+K10wFKalf8tELTFLnvUb684fYGqfhJ&#10;herrUNZ62ze3ScM/GjTdpGdDj3S+0amVlfK/mi8lvzBj9OoiKf5Jscy9bq6knpEqc6JCG8Gj5KEZ&#10;XmilIPTLuINEYUxOG8ypSZ2DNPROyeF+SeTOWPOI54Zahtwnai32WURGRsppp52mJYTBKaecog5T&#10;RESERoGMp2PCemCsR3d3t4rGPv/880qWfOADH9AKPGNhIqLEAUQF2g73vF2tD1IyjjV/7w9As4Id&#10;5jvfrpIHVtcqgXJg4dRE1kw3MuIjZVlevDy5sUEeWVsvlxxaoOkqU0FaTBeYP0QbnLwoQ+YZB/oP&#10;z+yQF7c2ywUH5cn8zNBG/O4tWJSdIAcXJsq979TIM5sb5WLTdk/p8JkL594JOQI5/Luntklde5+c&#10;e2CuZE8RQThTYAmTfQQ7B3Zq9MN4jpuKVI4TYcJrToRJKCqnQOawszzv+nmqWVD882KZ9+t5UvLz&#10;Esn+XLYu/rlux8HmJzIjUpJOTFKNhukAIe+k1gB2RREC3f6t7arBUX5tuf5e9886LZ+KvgC2I62D&#10;9AIiTaYaVNAYq5qPuRUqsdN8b7NGm+DcUHYWUVYcx2BLonqDmy7kGFEiCJNCoOBMeuivPc/B32hJ&#10;UC0ppiRGMj+UKamnedKYuOapRN+OPhWnRFhzrHNDTqSfl67CpjiplEmFPMN5JXUDhxtHfMyKKyEA&#10;0U9EmdCvVMlh7tMG5i4lZ9MvTJeEAxI0/WUqEbMgRsnC4l+YOW7muUMeQtxkfShLUs+anv51QHQJ&#10;RGfbc22700K4Fn66N3RrClvNzTXStb5LBlsHlQgjGgUtINKfIKYggSBGGQtxi+KmRHOFucT0IbIE&#10;0ltFm4ujNaJouqARJghMm3uJd4QJz0He0cWj5zzPobczlamVFns3IEeWL18u11xzjXzzm9/U9Bq+&#10;j8466yxNy/EnmoL3Ejny5S9/WY/16U9/WkpKSkZeDQw4yESZ4EDnpUTLuQfkmuf2j2UxUSY4y3GR&#10;4bIiL0mFRqOnQMdhusE6JioiTA4vTlO9kkOKUlR816PfMT3fXVMF2k40zylLs2SXaepRJameFLD9&#10;IMqAthPNctrSHE0LOqgwWS44eP8Z83mpsSr2bH6VkxZmaJlnC/+wf3wzzACgo0GZTxbREA7eYOFK&#10;SPx4QpqkIRBFoSk5yaG5OeA441Aln5SsVTFIvyD3P++yPMm+NFtD+tlJhaSIXxIv2Z/J1ioQbpY4&#10;9gdDXUPSvb5bnSkcYsRAe0t7VfQTx7pjdYdU/aZKWh5p0YoQpHVMaVlPL0DuRM+N3p0OMSaGmMzv&#10;Tmfa1fFOh6fsbJ97USbRedFS8J0CKfx+oeR8KsdTwaMkSq/LGZe7ZpnxWBQl8UfEa4lj0hvC0qbv&#10;S6m3olcGqsYmS0DSUUmS/5V8HaOUoq38daVU/bpKUySI6oFMI0IBR3tc+7sIHAM0Q+g3iE4Ik97t&#10;vZoehK3Ha8dUgPsHaStEkCWsTFAHmvE5XREl3mBO927sVYdstI34m6o52JKqXc7rRENQtpnqTw6x&#10;SFum0saOhgmir+iXECEGYTJd90bAAovxxlz2jlLjHoQGEYS3Q37zw7wg/S75jGRbXthiQjC2/CFK&#10;ggHnmawaz6KcRPnWWUvl66cvkQLjVOxPIDXlqnNXyOWnLVJHen/CirxkueLc5fL/Tl4g6VOYhrQ3&#10;4Kh56XLNeQfIF09ZpCWe9x/MksNL0uT7Zy+XL528SFL2q7aLnL0yX640/f7hI+ZqSpgbIO1yf8Es&#10;s0gMvQcww0D+7C233CLf/e53paCgYOTZ0AORva2Xb1XhShb+LOr5iSiMkKLvF0nOZ3NG3rknOld3&#10;ytqz1qrewZJ/L9HPTCX66/ul8/VO6d7cTf6DOtAJhyVIZPb03Kwo61X/r3otj9u33ZPGxILfm3Bw&#10;HOO0i9JksMZTvvfApw+ctjB59AHKf1wu9f+u16gXX/oQRyb7U9ky7+fzXNeUINqFMqJU6MHhbPxv&#10;o0ZmkPoFKZb7lVwlTbZ+fqvkfCFHin5QNLXVZrzQ8kyLbPnsFiUdxrJb3jfypOjKIiUUq35XpZoX&#10;tMt577D5mRM2R7V2IIootxtKEE1U/vNyqb2pViO10NBY9751Er0kWpbdu2zKnI19DWhnbP/Odq0c&#10;BiniDWc+j+5/nidSihSn3M/nTp0wrRcgcladuEpFciOLIqX+lnpZ8BeziD83XYny6ULrc636vZH/&#10;7XxNpXNs07m+UzZ9eJP0lPZ4ovTM09GF0ZL+wXSNgApPmD7tFV+ASOi5554rt956q2pqWMxMbNq0&#10;SddpRUVmbZSTs7vcsDcgbxTOMtj8OVUrYufc07UE53tEz83DXMtUXsd0t13Pr+2euv52wLmn0+1S&#10;04+cfqqvYjrb7ow5p9X7U7972m5WOy6fnvZQNp7v0c985jMjz85cWMIkAEwXYUJXUX0EjY2e9cY5&#10;JWWgslcKvlmgDulYO3t8puXJFtn8yc2S/oF0mf/r+SOvTD00ZciMtmnNzTeAwFn7vrXS8VbHHiTJ&#10;WKASCWKwiIYu+dcSDVWfLiD82nBrg6aXaDWcwfGnLo4gPwXfGhkbISw9SyRE76ZeaX2+Var/WK3V&#10;Rhbftlh1dTZ9epMs/OtCyf549si7px69Vb2y7avbpOmepj3SmnCe+cn5Wo4UX1msY3PTZZs04mj0&#10;uIA0Iapiyd+XhLz8NWLOiJLu+OoOKbqmSMVUN31qk6Sdlzat83dvBylT9bfVy9avbPWk0hk4/Uik&#10;BItjCFtv0gRSMSI1Qub9YZ5kXpzptaiaOkDOrbtgnRJlCA93vtkpKx5dIYmHTU3VgvFA5bV1567T&#10;EtHo5hDxMtw+LE0PNWllNqII0y9OV7tGz4/W8tNhMXv/bpMlTPYPUJ3n8ccf13/RUhkNIk8eeeQR&#10;FZMtyM/n9j9l4D5TV1cn5eXlmmaE0O1UL8WfeeYZTWkqNGvYqToz7aZSEqWfU1NTtZIRf08lKFv9&#10;7LPPykknnigxsVMbUUT7V61aJbHmvNh+Kr9vOBdzYd26dVp1KjMzc0rHXF9fn9x+++1y8cUXq+Dz&#10;VAJykHajgcSYCw+fOlIfGw8MDMjbb78t8+bN02pfU2l3+n3r1q1SW1srhx122Jj3wkBBOwYHB+XQ&#10;Qw/VY890WMIkAEwXYaIwvdXf0K/pI21PtEn5z8ql4KvGKTaO1SySEkfdf4mMwInY8b0dKrxZ+N3C&#10;kVf2X7S93CZrTl6jjv7oHec9YF6KWRGjuiDpl6RL8VXGaZiGHWgHECCkDOFMV1xVoSkjo6/fIUr4&#10;iSmMkXm/nydp7yNvMfTX3d/YL1u/uFW63u6S5f9brhowdTfXyZL/LFFtiOkChFfTo01S9asq6Vrd&#10;pWKflLQOTwyXnR07JeV9KTLvV/PUlpsu3aSE1Gi74liTurPon4tUkyWUgNRpfaZV1p29TvK+lqdp&#10;OOVXlUv+t/JVdNVifJA+V/mLSmm8u1FFVOlrIkjiD4tXsqT95XbV5eBHMVtUW2f+r+arwz8d4D60&#10;5QtbtFQ4Fc2okLPiwRUacTKdoPLW+ovXS/IpySqCS4QW10hZ4Z7VPVoKnuptaLBMeB/dy2AJk/0D&#10;RJSwmOcxGnwfEkqOFgpj4YgjjphSJwayZvXq1fLyyy/Lhz70IUlMTBwzAiaU+NGPfiQnn3yyHH30&#10;0VPWdhxXHOdf/OIXsnDhQvnwhz8s/f39I69ODRAgvu666+SKK65Q4eCp7vd//etf6jRT+Wkqo0U5&#10;F6W977zzTjnnnHNk6dKlY5b1DhXa29t1rP/3v/8dV6g5VIAgueeee5Q0oKx5TEzMlPY7RM3f/vY3&#10;OfXUU6fc7tznIIa531x22WV7VBVzA9xLEfGeShJqujDnKoOR3/c7cKOmjn9VVZXU19dLU1OTdvpk&#10;7CefgSU+9thj9YtuSmHWpUQLROVFSURehHS+3KmChmhc4CwQxYEYJJobCjMvWeR2vtapgp3xK/cP&#10;NeyJgKZF478atUTzuAt9Y77Yg2LVrv1l/ZJ+UbpqNkwnuFa0YtAWQJukv6Z/j+vHqScCBnHQ2IWx&#10;Wv447ey0Kdv15dooa0zKGJWFWh9v1ZSCrI9maZWV6YJqwBREa/nbiKwI1YdIPDpRUk5PUdJpZ+dO&#10;SXt/mtoNQoX0MZxrB45znXRSkqRdkKbtDCX4AkI3ou6WOq3egvhr95puyfpUlsTMs6rmE4Eou5gl&#10;MR7x0cQw7V9Emot+VCTJxydLz6Ye6a/q1/eRTpJ4ZKLkfD5HUwSnK3qMOYzeUPuz7VoZKf6QeEm/&#10;IH3axVMhnJofalYCh3S1yl9VSv2t9dK3rU9JJ1KJmFtxi+OmPWrQH/C9z6L9ggsumPKFu8XUwSFF&#10;WMyP9eA1Nr8QpSVtZ6z3hOrBOpPSyq2trbrjTcTBWO8L5YM1LKTF3Llzx3w9FA/ajd0J48/Ozlbn&#10;caz3herB+YlowXk88cQTdf0+1vtC9aDtZWVlkpycrALI7PaP9b5QPDg3ZBVRTYx5IkzGel8oHtgd&#10;guLpp5+Wiy66SO+7Y70vVA+IqsrKSiUlDz74YCVMxnpfKB60HbKKKA8ie7KyzHp4jPeF6kHbiWbj&#10;fgMxHBcXN+b7gnlwjv0B+zVhsmPHDvnHP/4hb7zxhpSWlsqWLVuUceZGPhGmlTDxAotYUnSaH22W&#10;3s29WhkFZ49qEexKawWT4V0aQk0KT8YlGdO+a7k3YFbkLLUVuiC7d5pHgPOCk08aRP7X8tWWlChF&#10;h4M8/b0B9DvCkJRExZn27JfvUicw6fgkyfpglpafhQSISJk6ogLniV3otmfbJDIrUtqebpPYJbFa&#10;IWeqK7qMBn1KKWhKGuMkUxo37sA4jTjo3tgtGRdl6DWTEtG1tkvFVvmC54cxEbc0TnK/kCtxB8RN&#10;SbQOYqRN9zbJrIhZMlA/oI503uV5U9qf+yRM14QnhUvcyjiJXRarZYUhSPK/lC9xB8VpKhspL4xJ&#10;IiSo+ETk0OzIqdvpGw3mTd/WPr0nEW0CkZd2ZppWS5pODLYPSutj5po6h7VKVOsjrXo/dNKcqNpG&#10;9SbEXtGlmop54QYsYWLhgN1WooQhLKYaOLApKWaup6VNi8NB2/Py8rTtUz13OXdhYaEkJU19GWOc&#10;V9KBaDvO7FQDZx2yAhtMtd1pO2MOp32q02IA7S4uLtaxP9Ug7Q3fjr6fysgeB/Q3duc6phqQGug4&#10;Edm0v5AbocD0rsimGQ0NDVrTn0UTOViwbwzoycDg2xsWh/3V/dK7o1eduvY32vXRdH+TlP24TBru&#10;btDn2SkfrBvURTm76xam/9LNzQMCZJ5X6U7zD1V8qOxCRRccayo+DHUMqRONM723APKBqI28r+ZJ&#10;yimeaiU4fdmfzpaiq4ok7yt5knp6qpZ7nmog9IrAbMsTLTJQM6AREdNxHeOB6CzEhqnuQkoO14ZY&#10;qJaZNdOF/k85I0XTOIhSSDg4QbVDEHtNOsU41rOm5paJAx+ZG6kOPmQo0RAqsGnhE1gQQQ4TUTfU&#10;OKSCxFTRQduE0sdEX1Gpi/6dTrIEEMlB+WhHX2dn104VVB6rjPhUgijFOQlzVCur67UunR/e2j78&#10;3l/Rr9GLiJBbWOxLgBBnt3mqNQUcOFEG0+G0094VK1aoAzvV4N7MuSFMpgM4rOgtTLVujHMuInpw&#10;XqfDh8BpX7Zs2ZQSVU67sTdpSPhP04H8/HyZP3/+tBAGzPElS5ZMOUHo2J7UU84/HfeamYTpXSlO&#10;M7hxw7Jy4yLPlcHMl9hokG+GWBKhbDxI4UHEZzrBYrrlqRaNfmDh6vywG05pyoZ/NOiutObxNhpn&#10;0NwjwjPtZAH0e8bFGTL36rm604yDnHZ+mmpEFFxRoGU++2r6NHoDZwEHK5SiqYEAZx5NmpJflUjx&#10;z4q1mgqVLJKOSNIIlOkC5a0hIbpWdem8ogwtGiJ7KyDJIBM1osTMqTnhczTdgHSO7M9lS8nPS1Tf&#10;hJSs8Nipmz9KmBRESl95nzrTSu45aXYWPkMj7eLmSPc73TJQaRz/dV0aPUaq3XTsMo0GZAmpV1S/&#10;QiuJ+3fLoy1S9fsq1alS0nuaQHQTtkOUFkFars0bGn21a5ZGQ+3Nc9zCYix4O6x7wwbYVGI62+6c&#10;bzpszjm9zz+V1zDV5xsN5/xTfR3e55vqcztwzjsd55+OczrwPvd0XsdMwX6dktPT06NCRJAl5Le9&#10;8soryoLCfHuzkITwvv7665p/t3HjRnn11VdVOO60006btpQcQqPr/1sv7S+1K1HyHpj1a+pZqepk&#10;UUKXv0kpmK7SrnsbsEvM0hhNz0g4MkHTV6iCAjlCGHrP5h5NvyAMPWpelJb4nO60ktGgDUQdoMlB&#10;NMK06wiYMdZf2S9NdzdpuhNEBJU1wuPDJSI3Yq90+Ik8YA7hRBNVhEhoxa8qNJWNUsOJhyZqiseU&#10;61sYU3Wv61bxV6Kg0i9Ml6QTkuwXnh8wo0+Ge4al/fl2jS6JLolWciLltBRNe5nueyG7PwioVvy4&#10;Qnq39Sr5oNfcPSzd67slPD1cx+TuKLgpBlEj7S+0a+rfnKQ5mprDHHcAYTI7drZWF+IeynzfF2BT&#10;cmY2WlpadC1HqjUVUUhBYGeVzSPWcQitsuYj/RqsX79eXnjhBV0LshPLPbampkaef/55rWyBzggR&#10;Ab7sTDOnN2/erFVgNmzYoJ/h/BwTHQEq06BlwHOkZnCtrCdJ8SY1xzs1iHHKa4iUcq2+nJ81Le2m&#10;jXyO87CmRbeDKiG0ieOSlsDxtm3bJs8995xeGykqPIcdqC6EvgvrXWzHtfkCNhOpQLNmzRptM5/j&#10;X67LeZ7rYWMSIUzs+9JLL+k5uCbeiw0RJ+W6sBUbmegujAfez4O0evqR/oQMp+2gra1N241uChEW&#10;PDg37XvzzTdVR4TrwS6ck+vhvfQf0RBO/40Hzs0GKnZn3FVUVOjx2IxlzJHq/9RTT+l10I+Ojgnn&#10;4V8iH7A7x+FvrpUxxPjwxb/gc4iZcrx33nlnd/9iA8Y/Y4HnaSe2RMcEDRfOg90dO2ETxht2ob08&#10;P9mmAudmLjlziLZybsYxrzGunnjiCbUJbceebDozFviM9/mxDz4Wbae/fbk3cw7mJ20kW4BjcDyO&#10;ix3oX/qEfmAs9vb27n6OOc5z2IUxz72B9nP9jJHJwLnRvcTuHJNzk6GAzbAxduQ8ztjGvs4YQTOT&#10;c2MPfmfc0SfYkvdONtc5N21i/jrjhXnljBeOyb2GOcFzjCV8XK6VOcj9gPNwDP6m75hzzjEmGu/7&#10;M/ZrwoRJjQgP4XmEKzGBGXgrV67cY8IwqBxihecdouWUU06ZNsLEqfjQ9kLbmIQJi23KQe7q3SWN&#10;dzaq8GHWJ7L2mUXtVICbArofpNsQFYHOhYSJdK3pku63u1VDgEoRCJhSSWO6RCH3FRAJUfW7KnXy&#10;idJAcLhne4/0bOzRdDDEOPe2G3F/Xb+0Pdmm15d8klnEbeyWur/Xqf4FaU/Tla5BmhBzu/3Fdo16&#10;ocoQYqCW8PQPEHYQJojmUu4acgx9n4RDjYNvfqYTRLDV3FQjrU+17nEt/D40MKT/Jp2cpITddADS&#10;kO8YosWolNO/vV+GB97VTJoTaZzBM1I0tWlvSlmcDCykLWEyc4GTgGOCc+SQI5RwxSl56KGHtP9x&#10;iFm7kY6Do4TTgeNAFQucFRzXTZs2qeODk8EGGakMvoCKFDgsOFAc29EtuO2223YXGICIoJwwpAbn&#10;fvTRR/X4EDOAqGbIhD/+8Y8a3XzIIYf4VA7UceBYo+Lw81nSfiBk7rjjjt3t4Vhot+BI/+9//1Nn&#10;jXQJnse5vemmmzRdB2ePfx1yaSKwTsZpheRAYBKHDUeN8/z73//W13AaIW4Q2QVcC32CzUmPwhGk&#10;3U4/8Tf2c5zq8UAf8zl0CbE7fY1eBee/9957tb8hp1jfU9oVggMnEbtDbCCCis0ZO6zt0Sl88MEH&#10;NX0GYdzJQHs5D9cLacB1YHf6Gp1Ero9r4ByMRX6HNMCpduyORAAVdCAA6Df8EfwT2jAZ6Gvej33p&#10;U/qNscQ1MQYZv9ga/RBszfxgPOIDkR7FdUPq4MxzjXyGueFLyhakDJ/j+iFIGE9HHnmknvPmm29W&#10;GzCmGOu0netkjGBnrgOSEoLkL3/5iz7P+3gP1+oLcYGtITocIggbkHpDex977DEdR8xthwjA5lwb&#10;85t5iOgy9mbMUDmNeeiMz8nA+Rh3jH3awjXQ7/Qt9oSY4HdKl3M/YszxHuYjBAZjEdKD8YAdeZ4+&#10;gbycDBybtji2pY1cN2P7n//8p45lXoOg4nnay/in7RA82Ja5xXyk37g38TxjbiKCcn/Gfk2YcFNh&#10;0DA4uCHDODJ40DPx/oKAEebmw02VmwsDmhvUdIq+Qnywe6qifL2eRSwLbK2UYl5jBzXr41kqJkiZ&#10;1JgFMZJ+Xvpe57DubVBnpXVIw+L7qj3pEFkfzlIHy2J8OKVwy64s0xD+3SQeUSd1/UoAoKsynelC&#10;Y4Hd/Ob/NSs5lnpuqkYUNT/SLBkfztDoo+kgyag+QlRYw20NMtQ0pOQoNkVPgigJm5rjO4i6gvRE&#10;gHiowdjQ/J39iey9QsAZUdWmu5qkd0PvyDN7AqIk5cwUicycHjJi15xd0vFGh7Q/3S4JRyQIelno&#10;/yCeHJUfpRpPef8vT+IPjN+niHhLmMxseG+E4RDh/OIE/fKXv1RH7pJLLtG1Hg/WdEQUs8bDSTvr&#10;rLPUoWRdxzFwdHBEcDzYIPMFOIA4/zjarBNZc7HrjEP1gQ98QK8FUgVnlPPjtLC7y7mcMtdcm0P2&#10;sEY96KCDfBLpxPHGKaXtfBaHjko0kBd8/vOf/7w6mDimOIo4UjjLPEeJYd6D4/vwww/rDjRkB9fo&#10;C1kD+AxEEOtkHEacM+z4q1/9Ssu5Hn/88brGxinn/KyraStrcdbdOLv/+c9/NGKCKA0cR+wy2fmx&#10;MWt2zot9OTfrehxZ2kLpaMgwIhi4RvqGyA7GBuOFa6HfGQsOkcV1UdFlMrIGMH5w0rE774dAwHHG&#10;QcWeX/rSl9QhZgzQH5ABtI/XTzjhBCXUuBac6zPOOEOJGt5Lv/viY/Ae2k1fMVYhAIhgIFIIP4Vx&#10;zTXhTDv97kTv0F6ceezEMT74wQ8qiccxOB59MxFoO7Zkoxm7XnnllVq2mDH1wAMPyPe+9z19Hdtz&#10;LtrONUAWcB7H14Ks+OpXv6qb15AQzBlsOBnoZz4DqQgpBlHA3xA3XM95552nBCgEBWOM17Ar457r&#10;g7BiDkKwYXPGEHPIF2B3bMS5GWvYmHM8+eST2s6PfvSjSuZASBxzzDE6RngdsoO2cz9izDl9x3jg&#10;OIyRyYB9uG7agn05N22g37h3XHrppTp/+Z33OfOS9tP3EDf0A69xfog5SCPawhyxeC/265U3Nygm&#10;JoMHZo8vRljVsYR5uCE7ZIP379MGc3pKo+Z+Llci8yN1J1x3/eI8u9G5n8+VsOgwFbMk/5yUiGm/&#10;5n0BxkSxB8Qab0WkZ0uPOqvoWWBbi/FBREnnW50y2DG4R8QTBBQ/hPVTQWdvQ3hWuJIlpBChJ9Gx&#10;pkOfTzgkwRNxNMXYObxTmh5skvKflmtkDrZjDCKsWfHTCo2Q4IveYnIwZyE/SbNifKJfwnP99f2a&#10;0jjdgDwklQ5431/4nR+0lIiKmS7wfUE6ELaiVDh6REU/KFLdpJJfl0jxj4ol8ajpIRUtLMYDC38W&#10;/DjrRBvguOCEsN7DAWN9h5NGFAaOC4QEjg8OswMcWHZkf/7zn+uOPc62L2DOcGyIOBxXnGWcX/7l&#10;PJAkPDgfjh3v51q9yRB23nEuceRxbrjfc52+gBB/x9lx0j1waDkmTiDOJTaAmMBh4m/swXsc8Pn3&#10;v//92g6u4/777x95ZWLQFtrFA8KD68ZBw4HD1jiLOPGcj+sBkAu001mbEqmB08jncQhx4nEs6b/x&#10;wGfpO47Lg51yzo0jSsQN5AwEAWt7+oUIDo4NYeGcmwfPQQ5ANOHs48DSd5OBz/I5HE/+xZegr7kW&#10;SBf6gPNwPbQbe9DftN2bjODzPIhIITID59cXsobz0y7OBykD2cN18ztt4nfazvkZhzzHe+l7fgeM&#10;G56DuINkIyqB8Q+RMhGctmNLjsdcwTFnDDHfOC4kIA/6wSEAedDHvM584LqwEWMUezH2sNNk4Px8&#10;jvMxduh7SDjOha1pO2OO49HvjAvGJ5+jjyFUuF8wfrA1/eLYZDJwDI7FuZlLRLRAPGAzxjvt4D7C&#10;/YcIEn7nvVwDRCr9gc25fv6l37hncb2TgXN79yO2hlTEltiN8YAtnSpY2MKZm5yHeeFEsUCi3X77&#10;7TrmeA5bWYyN/Zow4QuNL4M77rhD7rzzTp1k73vf+yYdMAz4vQGUGM35co4UX10s6ReYazb3Xnb7&#10;qJSSdJyH9KHaghImVMix69pJgXjhYMOghqOrDzMsGm3S8XKH7Bycfidrb8Vkc4IbvLdTuLeAVCwI&#10;MSqTdK/q1oo0RGMhuDodu+ZDLUPSdF+TOvVKlnihZ12Pal4wny0mx3D7sNT9s04jiHQ+GyCiW/vn&#10;Wml93rN4mk6ExYZpJGDM8hidG0QHOj+RGZGSclbKtFRGwi4IuRK92PFCh14b5ZlZoKH1k3xcsiQd&#10;mWSrNlnstcAhuOeee9RpQWvOISS8iQfGOd9LgLHNw5s0gVj48Ic/rJElRCzg7PkK0k9I6SBqA9KA&#10;c+H0O+fkWI6z7Dg/zrkhUog0IDoGJ4xjEf3i6/0Kx5EUGBxm2o6jxjmctuMg8fd4bWf9+8lPflJ3&#10;qIlOIOyfY/kKHFHW1SeeeOJuoslpu2MHB851cH4HOH5HH320fPazn9UdeNo/meMOODbRK6RhEKVB&#10;xANEkHNewLmdc411bgDJgdN53HHHvee18cDxiVy77777lGw4//zz1fHl8864wb/gfI6dec37/JAV&#10;ONpEvl144YXq4EN6+QLOz3vpd6IKjjrqKD22Y3dAv3Mu53zOubkebH7mmWcqsYINeQ3n2ns+TAai&#10;mIim+MEPfqDkA5+lzaPB9UDKMD+4TiKIuE5nfPI6vzvXORl4P5El2J6xzpiHRACcn9cdG9Au+oPo&#10;E+bJpz/9aSVvAOfz7g9fwHEhe/7+97+r7c4+++zdx3Hajt0hhgDjmOvkNe4tkBkcg77nfgWxR5SS&#10;L+BzHAe9JCJDiN6i7zm/Y0vs6ox53g8ZSZoWxI5zHtrPPCX6DYKZAAKLseH7yJiBYHByQyZkkH8v&#10;u+wy/YLwZtv3dkRlR0n2p7Kl4LsFuph1ypE6DoLusBoHCzFTi8nRvalbKn9ZKQP15svF/Ozq3yX1&#10;t9ZL6dWlGkFhMTYYd3EHxkl4XLg6fDhZzg+IXhCtFUv2NnDdETkRSpShddG7sVcSjk6YNt0ILTFb&#10;bRa0Y7CbfOH1VfSpgKnFxCBFrGttl1T9pkp6y3rVnmrTftHUsZo/1yiZPN1AHyn/a/mSclKKVkIi&#10;3SXxEPPcV/Il/fz0adGsYZy1PtEq27+3XZofb9b7IOit7JXaf9RKf5UxooXFXgo0E9DgYOF/+OGH&#10;6w4yDxwzR+cC55JdcRwZdnUJmcdBZdcbBweHmSgMnCCcEDbXcDx8AQ4+egzsLHN+nBqiBTgP1wQR&#10;AgHBupO5xvVC8HBudoKJMiAVhHB5HCqcWa4fJ2wycM04zUQ5sKZlBxpixnGEceZxVtnp5tg4cJzf&#10;aTvOJNfJ787z2MgXJ9JxyG644QZ12Eg9wJYQB5wPXQz0GtjhZiccOLvd/Mu5uCZ23rkuogWwhy+7&#10;/pyb6IYbb7xR30+UA88R2cDf2AO7czzOTV9yTh44vJzb6V/agM3oH1/AebAbBABkDSk2EHUcj7bg&#10;DNMWSC/IKM5PRALEDI4+tuZvroP+I0KCz3NMHNjJwPkZz4x5Pk+/Q1ZAWjBmGPNEizD2OC7gvIxx&#10;zkk/01+8H4IPH4jrJK2M/pgInJt2EglEhIKT4sGYJ7qD1xlvRFgwjhjLjMM//elPSmpwDmd+MFZI&#10;K+H9zEcnPW0icHzGD4QFNoA04LjMF9pA1gD2Jx0Hu/L+f/7znxo5dcQRR+j84Py0H1tgb87Nv7x3&#10;IvA6dvzzn/+s10AaEuOU8xPhgc3pW8YdxJAzNzk3ZBz2po+5tr/+9a96PEhG76ij8cB7eWAvtGiw&#10;OdFotIXfmcMQnYw55hK2gIjlPJBKpAdxrYw7rp1+wd70AXPBYmzs1xomMGvk0THQ2E3gxu4Lo0r4&#10;Ezfg6dQwGQ12yRErbXvcTPSBXTLQOKBOYMeLHdLxZofqmVBNxWJ8UBWCKhrVf6rWyBLHaSVNoq+0&#10;T2ZFzVJh0OmqWrE3gy/msKQwGWoekr7tfTLc52HXCdePWxwneV/OUx0EXxZ9Uwn6uHNNp4r89lf3&#10;q95K7hdzJW553LREmEButjzcIj1lPbsdVeCQT6RApJ2dNm1itPsKiAZrvr9Z6m+v38OODtCuSTo+&#10;adqJZK3WtTBGEg5OkLgVcRoZiH5O6vtTVah7OsB3R9nVZRqF41Tu4We4f1j6tvXp9cYufzeMfl+D&#10;1TCZ2cBJYgcZxxQHmf7GWcJ5xRnDkcHZIHIEp4Ucfx44DjgROByQKqSC4HDwOxoQhO9PBo6LU4Iz&#10;DEmBM4QDxblxUHEccVzY4UU7AYcKBwonHSeHzTrOA7nDAyeTdSkODo7OZMAxZweZtS1OIO3HScYx&#10;xGHm/DxPNAFEELZid5pr49odDQQiamg7NuE6fdGSABAG2JL303bW05yHeYagJE4t7eGYXAdtx4GG&#10;QKLtkEyQK9gcm+Bknn766ZoqMN79huvG0cNpR3AV5xD7Yy+cdj5HO3FcOT62xImkjZwbG9FHjkMN&#10;sUM6A5FBvgIH+7e//a0eB4cXEoLj0VYcduxORANjDp8D26JzQf9zLfgRXBt/0wY+w/iFAHCioyYC&#10;UQY4z/Q1fUY7HH0azsUxGeukWtEniI9CMBHRwpjncxAFaJ5gK+YAkRq+3B9pO047zjfnYJzhfDsk&#10;CAQi4xKCAhLKGVu0l/HA2OT8EC+MEcYNf2MrX8Y8tr377rt1vjFesCfXD9njtJ0+oT2094477tDX&#10;sA2+HHaib7gu7M79gnnHuJ3MH+QegR6RY3dsQLsYc5ybB+TNxRdfrGMCwoQxwusQNFwn/UB0Dudz&#10;xq1DKE4Eh6SjDYx5xg4kMLZnPuGjcjzGMeQlc43nOCd9DUnCg7GD3bETr0GaTUaU7a+YZQbNxDSa&#10;xXsAc3fLLbfId7/7XR3k0w26EGHD7d/aLq1Pt8qcqDmqZRK9OFp2du/UUP6cy3Ik9X2pEn94/LTt&#10;nu/t6G/sly3/t0Ua7258j5OFs5pwVIIsuW3JXiEYubeCMr2IlSIWifYBOgyUbMYB3NvKMjuo+WuN&#10;lP6gVCMOEFVdcvsSiT9gcnX2UGB4cFgqf14p5T8p1yoqDhh/UTlRUnx9sWR/LHvkWYvxgBB25Q2V&#10;suMHO8acy6QoLrplkQoR7y3gPk5kzOw500uGtb/eLusvXi/95e9NC8N2eV/Nk5Ifl6j2z74IHFNE&#10;IBEZ9GUX02LfAg4cjgJgxxUnDgcE5wengv7nOZwMwHv5DMBRYkzgjODQ8C9OI87vZFEODnC6cJwA&#10;58QJwSnEmeP8gOPhSDnP8X6cKN7H+x1HjWvlGnh+MucN4BDicEJGAIcIgIzAoeOBU0XbOZ4TZcG9&#10;h/c47eSacHZx5L2vZyJwDBwxdt1pCw4wTiznoh+4LtrCc7SH42N7bABw0rA958L2EBmcn/dPZHvO&#10;y7m4Zj4DOD+fg3zBAeY8nJv2YROew9HEuQZOOzkP54Zw4n2+gPPTFhxO5zpxeiF5GE/YwzmmY0ue&#10;w1aAz3CtjEnGIX0EeM6XDVnOTx86nwMci88zDpzxxd/Y3XkOkgAwDrGL0x8AssMXsoRzY1cIEceW&#10;ABLCGd/YGcKCvuVfzu3MN8DztJM+4TiA+Yq9JgPn51icgz4HTl8CSArayTiAvHKuh2sG9A9kJuOT&#10;tnMNYPQ8HAucm37F9s65+Ry2c8Yj56Yt9AckBu3jNcAYoe2MWe++47xc70Tg3ByH43Fczs+1cm7s&#10;RjsZX4wtjse5vO3O88xL+pjr5xroG67Vl37fX2EJkwCwtxEmVFvY+sWtUvdvM0F2ecRf+QG7nYVw&#10;c2OcF6O755QX3tuqlewNYGcVwqTh7oYxnSx29xfdtkhiCicv87Y/g51o0kqo4hSeGS4R6RHvcbz2&#10;BnDrI3Ko8leVWkqYqIOYkhgpurpI0s5L04oqU33ZjDNKMVf9skqr9Qx3DDOJ1YaZl2RKzv/lTFvk&#10;wb4Eousa72mUjZ/YqNFOznx27o0JByXI4tsWS+xCu5MyGu2vtcuGizdo+pf3vMVu/Jn3lTwpvq7Y&#10;Mz/2QVjCxMLCwsLCwsIf7OkVWuyT6NnaIy2PtGj4NGCRi4Pg7fQTot65sVOq/lglXat8F/Dan0Ba&#10;EzocYvwAbx0O53fEGa3Q4eSYEzlH07/ilsVJZHrkHk7X3gTKRlf9rkrq/1OvkVhcZ29pr1T8vEJa&#10;Hm/RVKypBtcQWxIrRd8tkpLrSlTLouBrBVL802LJ+X+WLPEVVDhKOCxhd/rS8MiPCqpmRkr6xemq&#10;F2LxXiB4HLPEI0Tr/YPtSLsjdWh2tF06WFhYWFhYWOwfsKueGQCqulDlYyI4BAo56KRLEPptsSfQ&#10;E0g9O1VST0lVp99xFOaEz5GkY5Ik6yNZWqrZYt8H4x+R14Z/N6jQ6m6YadSxukNqb67VeTVdiMyL&#10;lMwPZaogaN7leZL+/nSJSLVkiT/A8c//Tr6KYicemqi6NCknpEje1/Mk8xOZVgdmHEAKYzO0SoBz&#10;HwxPDFch2qSTk3aHIFtYWFhYWFhYzHTYFeMMAFVx5iTN0R3AyYCjiDaCJUzGBk5V0TVFqvmSclqK&#10;pJyaIlmXZsnca+ZK0tGeUs0W+z6oftT9TrfqlnhHYgH+7l7brdEm0w1S59AksvAfiPbGHxQvxT8u&#10;lgV/WCDzfjlPFvxpgeR9KU+ismzVsPGAhgqROdgt86OZWsEn9axUjXbK/1a+RBfYyBwLCwsLCwuL&#10;/QeWMJkBQJsk7fw0jYpwws6dH2+wSxgWFybR86OnpQLIvgDsknhYooprzv/dfJn/m/lS8rMSST4x&#10;2c6WGQQIQ5VvMtOAeTEmLKe4z4MUp/DkcEk4NEEjx2IXxVoCygeQcpN+QbrM+808mf/b+bLgdwuk&#10;8IpCq/liYWFhYWFhsd/BuoAzALNjZqsQX9bHsiR2SayGokfNjVJHAdLEyd/HUUg5I0USj0y0hMkk&#10;oKJL7IJYiV0cqySTxczCrOhZErvMOM9JntQrb/A36QiRhZEjz1hY7H+AbIpIiZDYpbGqSTQ73C4X&#10;LCwsLCwsLPY/2BXQDAD55DGLYjRtZP4N86XoyiIp/lGxah+gvYH4ZuIhiZL9mWzJ/2a+ROXbcHSL&#10;/RuUVUs6MUnSL0yXsISwkXisEXHf+TGS9cksm7ZhYWGx3+JnP/uZzJs3T9cXPA499FDZsWPHyKsW&#10;FhYWFhb7DyxhMkPAbmBkdqSknpGqgn2ZH8mUgm8VyIKbPLn7C/+4UEtBxq2M480WFvs9ogujpeAb&#10;BZL/1XxJPTNVUk5MUaFV5knauWkyK9xOFAsLi/0P3//+9+Xb3/62bN++feQZkTfffFPuuuuukb8s&#10;LCwsLCz2H1jCJECwQx0dvXeK382eNVsJFFJw4hbHSeqpqRJ/aLyWzeV5CwsLD2IWxMjcq+bKAX8/&#10;QJbdvEyW/G2JZHwgQ8VWLSwsZh5iYmJslZ8JQBTJj3/845G/LCwsLCwsLGbtUuVDC3/w8ssvyy9+&#10;8Qv50Ic+JOnp6R7xyL0ZztpwGi4zMjJShoeHZWhoaOQZC38xZ84cCQ8Pl8HBQbWlReAYazyi5zMr&#10;zEwS859WjzIv2dvixAgLC9NxyZjcuXPy6lwWY4PxiP2wo0XgYDzyGBgYmHA8QpT09/fLt771LXnw&#10;wQeloKBg5BULB//97391bePgz3/+s1x22WVKpCQmJkpqaurIKxYWFhYWFvsHLGESANavXy833HCD&#10;RpmwW2VNODawS1lZmSQkJEhaWpq1UwDAKe3o6JC6ujrJzc3VqCZrx8BRWlqq4/E9i37vDWdr3gnB&#10;mGxubpbW1lbJz89XMs+OSf+B8854jI2NVeLdIjAwHhmLjY2NUlhYOOF4xOaQKrz3d7/7neTk5Iy8&#10;YuEA7RLScRw0NTVZksTCwsLCYr+GJUwCQF9fn1RXV+u/wIb3jg128a+77jo55JBD5H3ve9/Isxb+&#10;AFJu7dq18p///EcuvfRSmTt3rnVOAwR2u+aaa+Sggw6Ss88+e+RZC3/BmHz66afl+eefly996UuS&#10;nJw88oqFv+D+uGTJEjnvvPPs90iAYDy++uqrct9998nXv/71SZ17IlCioqI0uiQiImLkWQsHowkT&#10;+31jYWFhYbG/wxImFiHF5ZdfLscdd5xccMEFI89Y+AsIkz/96U/yzW9+UwkTi8DBeDz66KPlAx/4&#10;wMgzFoHgsccek0cffVSuvvpqjdixCAw4+BB4H/nIR0aesQgEpMn+4x//kOuvv94SeAFiNFEyGmx8&#10;vPHGGyN/WVhYWFhY7D+woq8WIQN5+ezg2Z3T4MCOqKN1YBEcsCM70hbBA1uS3mAROLAhKSV23yI4&#10;OFEjVgsmdKBKjoWFhYWFxf4I6zlYhAw4pieffLIsXLhw5BmLQJCZmSmnnXaaJCUljTxjEQhwShmP&#10;ixYtsg5qkCgpKZGTTjppr60Utq/gxBNP1JQci+CAlg73SDTFLAIDgq4TgQgTCwsLCwuL/RE2Jcci&#10;ZGBoUZEE4sTu6gcOdk+xJTa00TqBwxmP2NDaMjhgR+xJdIS1Y+BA58mOx+DBPZKHHY/Bw2qYWFhY&#10;WFhY7Il9zoul5N0ZZ5yhiyLnwd88b7F3gb6h1KMlS4ID9rOOQPBwxqO1ZfDAhtjS2jE42PHoDrhH&#10;2vFoYWFhYWFhEQrsMxEmlLFEGA+xwfFAyChChLYEnvtgJ7S+vl4aGhp0d5lyjN4lGRlGVVVV+h5S&#10;R7zLO7a3t+vzvb29WhqXEsOjF7b9/f27SxBnZGSoEzET4dijtrZWurq6JD4+XoqKijT/3kFnZ6eW&#10;G2XHFJFXJ1QaG2FH5gKfc2zsjZqaGq3ghH3z8vI0nWcmOhFoFVAaFHswHrOysnRsOW3FztgYezCm&#10;sKNjK6dMc09Pj2RnZ+t487YRrzGWccKw8Uy+n2An7IGtGHdxcXE6Hr1TbRinO3bs0HsAdnRENbEf&#10;9qWkK1oc2Mo7rB99Ez7H8RmLM7mEK7ZxxiNj0xmP3mQxNmZuYuPi4mLVd8L+LS0t+hr3R2yL/XH+&#10;QVtbm36GvuG+6nxuJsMZj/xLyWXs4Z1q093dreOK8cV4TElJ0eed6nXYk7nO58ZKY2R+M2YZrzaF&#10;572wESYWFhYWFhZ7Ys5VBiO/79X49Kc/Lffff//IX2ODxTsLS1vC1n1UVlZqFM9LL70kq1evlo0b&#10;N6ojimOAY89zt956q76+atUqXbBSthGH4cUXX5R77rlHP88CeOnSpXs4EizIqHJw7bXXquOxbNmy&#10;9xABMwUs8p944gkdy2vWrJG3335bHQBy8HE6Wezfeeed8vDDD2tFAhwHFv7Yrby8XO6991654447&#10;tHIOBCHOF3D64K677pLXXntN1q9fryTMvHnzZiRhwlzHTi+88IK2m/ZiCwgQxhN/Mx4Ze2+99Zba&#10;AAcJIo6xxnikVDPO5/Lly3ePx82bN8u///1vtSF9s23bNrU/BNVMtCPjhvH4wAMP6LzFVjiqjEfG&#10;Dw47Y+qhhx5S0UeIJGc8vv7663L33Xfr89iKPoEYwVaM80ceeUT7iNfWrVunx5yp5BNOOLZ47rnn&#10;1I6MP5xxxiPjhnHFeGS8Yi/GKHaEXGFOP/744zqnHWFN7p3cC7EhtudeQd9Ams7kcrjY5cknn9w9&#10;HrEHY5A2Q+IxNpm72IT7Y0VFhc5rvoveeecduf3229VO/O68xnh0wOepOHbLLbfIkUceaTdXxgDf&#10;4fSBg31kiWhhYWFhYREy7BO5Ejg9LIQc/PSnP5WmpiZdXG3fvl3+7//+b+QV0cUQu08W7oLFO4vS&#10;U045RcX1cBD+9a9/KUHFbh3OJ9EnZ555pjqut912m2zdulU/y0IXkUgWq0SR0G/eoL+IHNq0aZM6&#10;qDhxMxW0DQdqxYoVcvbZZ6vT5DiV4KmnnlJb8PoxxxyjC1ecKRxQPocDlp6erg4YRIsDdlbpD547&#10;/fTT5f3vf78ee6aC8YgjhGgmKXkQTRAdOFeMScYjNuE1nCJew2aMPYgpiCQiJ5xIHge8D+ce+511&#10;1lkasUafEMUyE+G0CxKT8Th//nwlSByn/vnnn5f//e9/+vrxxx8vzzzzjDrxREPwWSIezjnnHDns&#10;sMP0eV4HEKp///vfNcoCOzLHKftKFMBMBLaARMJGEPbc67gHEnWCrRhX3Pu4d2ITyJMNGzboOCaa&#10;5PDDD1c7EhHx5z//WccurzHnKTtMWXbIqJtvvlnvkzMVjDkeixcv1vHIuOP+CDnH8zjzEEwINzP3&#10;WRtAnmBjyCciTvicc++EeOZzAHtCxGzZskXJFiL9LCwsLCwsLCwmwz5BmLDwdMCu+re+9a3dO0Ms&#10;2P/4xz/q7w5m8oJyugDhcdlll6nzw+PYY4/dndaAI0AEygc+8AFd9BMNxCIVEoB/Wbx+8pOfVKdq&#10;dFUNnFt2DIlUgWzx3g2ciaD95513nnz84x/XKiMXX3yx7hYTSQIpQmQDTgL2IgUNm7G4hxBgrH/o&#10;Qx9ShwB7OREP2Jj3QFDhjEFg4TyQAuEdyTOTgGN06aWXqi0gRXBUIexwVBmLECHnn3++jkfGLU4p&#10;JADkyFFHHaX2PeKII9TJ9QZ2Y1cah4xIJ6IisO9MJfGI5MJGznhkfBFZQrQIDibRONgCe11yySU6&#10;l3FeGWPY/FOf+tTuz0Hm8Tns9eqrrypxiu0hn3gfO/9EqMxEQGZw3zv33HOVsIRYJnWO8cjchqzD&#10;zsz9L3zhC2pj5iz/Ms+5d55wwgly4YUXKunHg7F50UUXqW2PO+44vVfQJ2wWzFRwv2JOf+ITn9Bx&#10;9dGPflTHEeMGUgrCBLLzYx/7mNoD0oTxiK2Z1/QBn8OezGOIJ8YjYP4znvkc32czNe3TwsLCwsLC&#10;wl3sE96Ud8QIix4cxdEPb7BDbBE64BQRLo0jhWYBefs4/Y5GAQt9CC2cKsfRhAxgse8NwsvZvWd3&#10;8MMf/rB+Bsd2pufoO8AmhPDjNGFLIh6c8HMnJYnfIaW8o0n4nLcDj0MAQUDKDukpOKZ//etfd0cA&#10;zXRAlBCCv2DBAtXHgchjHEEeASJKiMrBthAigH8Zj44z5QDSjqi1n//85/KjH/1InTSIlZk6Jr3v&#10;ndiDCBFsx3hkXkLU4Xg67Wc88jxj0huvvPKKjl8+x9h00nMcQorPcS76ZibC244478xBnHL0cRif&#10;OOfYA/A7hCf3R+97onM/hBhlvHofk3H49NNP6/jGlvsDnDZDolB6GfsQsQNZyj0TEEU3+v4IsD9j&#10;10n/hLQiAor5DdmPbZ1jWFhYWFhYWFhMhH2CMJlI6NViasHin/BynCZ28ImYwEFiAepEMzhO6Ghn&#10;dDSIiCCXnM/h8BIZxAMyBlJgJoP24QyQ8sEuKQ4BdsRmjh3BaJuOBV7jeGgmsLP64x//WPsG5wsi&#10;ZSYD59RJxWEHn91oh0zytiPjEzt5O6GjgQ1x6HFyiZYgugSiABs6RMtMBY475B3pNyeffLKmhGFH&#10;nFbs6Iw/Z1fesTFAX4MUkwMPPFB1IQCfw9bO+5xxPdE4ngmABCEiknFEpAQirg4xN3o8etsQMgBd&#10;IyJziOSBUHHAZ0nL40GECkTMTAfjx0m/IfLmgAMOUDtgM287OvAeV3yHkLpEWg+f5TUnzYzPc1/k&#10;vgHJB5Fi4TvYvHJ0sRDbJeXJwsLCwsJipuO9K48ZAELpLdwHO3YItxIe/ZnPfEbFMgELJ5wCIk0A&#10;ZAqh6ESfOItbIib4HYeLHWzAziBRJezo3zEiZIrzhdOAAzFTgWOO+ON9992nofYf/OAHNQoCwgOd&#10;GJwthzDCpuyEeu+GYkMWrE4UCn87O88sZnkeZwF7z+QIE0gSxg3jh5QRtB4A4xGHyxmP2BK9Asaj&#10;4/A745GHY0dshbNLRAlVIn7wgx+oXdmZHh1RMZPA3MV5RLSUtAYcdmfMoanBeHTmI79DkjqpdWiV&#10;/O1vf9PoCe4JzGfGJhESRAM4n4NoxXF1KprMRDAeccwRfCWlhHQ6gE1ouzMeId8gVpjrjD3GJ8Qp&#10;D9JFSOlxxiQO/rPPPqv3XaIjIERnegQec5fUROY2Kbik5XBvpN0QUJAc441H7gV/+ctfdN6ibYbt&#10;ATbG3uidoInC2IQ4makpYqEC4xsbA8bwb3/7W/3dwsLCwsJiJmOfIEy8d9RYTLL4nOiBxoaFu2CB&#10;+fvf/153oBEoZCFK2D0LUae0IwtQIkWouoFTQNQEDilEC04Ei1P0Tvgd5wJii8o4OKbf+MY31MFg&#10;h5r+m6nlHnEGECP81a9+pXot2BI7QjDRZkgonFCiT3BisSdpDtgXIopoByJzcBRIPXPEIdndZ+xz&#10;bOxLH/AZJw1gpoEdYsQx2YFm3FA+GVvgSJFCwt+kl2A/ItQI2YdEgjBhoe+MRyppQNTxHK9hM3ZR&#10;eR3yjvPg/DOOZyJwyBlrv/jFL9QhhSxibDE/IUwYV+zYY0u0ItDdYDwy/xl/11xzjRIBaHYwhrEX&#10;hAmOLvMeBxX7Ej3BfXymppMwfohqgNg49NBDNUKE8cV4JDWMeYgNiXJgPGJfh3BmDHM/gOzkOeY4&#10;4rjMa95LlRIinrhX4KyOTj+ZSeAehpArpW0ZRxB4kG3YFxIJUhTRVsYsY5F7JOMRgoT74pVXXqnf&#10;MZBLEKB8bzHG0TZBLP6b3/ymfPGLX9T3ow3DPcHCwsLCwsLCYiLsE2WFEWrDgQEswhF7nKkO9d4K&#10;Fqk33nijpjwQDcHCH+cI55TFJ4tZRF5xjliwkmbCAyeU53GYWNCyiGUBzGfIP4c0YNcQBwxnAEcX&#10;0T5nh3WmAQfqn//8p9oJ22ETHFJ2P3GKSAdBiwRHn9Qk/iYChX9xTKnygJOAA4EzgFOBI4rdcLJw&#10;Ijgeu7AIUOJgzERnn2pKN910kzr56GTQbsYVaTQQHOw4Yz80XRi76Baceuqp+n6ex0nleZx87Mp4&#10;xI6MbyKceI0+wIFDX4fjYuuZBgg8tG6wCWQGZBHVW7ADmkSMK0glbMGDuYqjyfOQp0RFYDdsT1QA&#10;JAvjmj7AttiSeze/E3XhTX7PJDBnuT8y17inoaHBuIIsYWxhT2zMvMe+Rx99tIoVM2cRLWcu815e&#10;h4iCPGGsQsIw1qlehB2570JQc8yZCsYj7WQcMfYgLp3xCBEFMeqMR55HNJd7JylLRO1hK4RxGY98&#10;/2Av3keEGd8z3Gu5hxLN4+huWbwLRLOJNgPM1y9/+cv6O8DOkKB8/3AvgITC3hYWFhYWFjMZs4xD&#10;sNcnlbNrxyLdAbuXV1999e5IEhx3Fkcs4Fk0scB0gANAKUeccb7gybW3ESj+A4cIp5QoBxb5OFos&#10;nthNxa7s4rHQpxoEi9CDDz5YnSeGF84njgAOJ3/zwJFnIevtzPM+XkP0cKYSJkTksNBnUcrvROLg&#10;3K9cuVIXp9gDRwuHCxsz1rEzgCzEkWCxCmnFTjM25LMcg37hdSJWEEBFh2KmRkbgENFWCDhIKGyF&#10;E0+0CVEijCMcTKJ1eB47OiQrJBVOGOB9fJbx6NgfhxbSid+JsJjJ5ZlpO4Qm45Hxw3hkbNFuHCEc&#10;Tpx5xiOvY0eiJZjvzHXuq/QBn+NYaE0w7ki7414BYcLniZyYybv5ztyEGMJORIdAcnJ/hDwCjEXG&#10;JGQHz0P0IZTL/YDxTNoXNsR26Mjg2HPfhPzkfbzGg2geCLyZCOYj4xGixBmP2INxtXDhQv0dW/Nd&#10;hL2YtxArfI55zYM+4HP0AeOO+6OTBgo4LucgwhEbW1hYWFhYWFhMhH2CMAHsuLE49wXeTSK0Fz0C&#10;B6T0sCtqYWFhYWFhYWFhYWFhYWFhMR72me1nQkR9CeeeqSHfFhYWFhYWFhYWFhYWFhYWU4d9hjAh&#10;JJe0G4QeiRLxBiQJOg+8xnu8cdFFF+0mUUgd8c7HtbCwsLCwsLCwsLCwsLCwsBgL+0xKjoWFhYWF&#10;hYWFhYWFhYWFhcVUYWYqQlpYWFhYWFhYWFhYWFhYWFgEAUuYWFhYWFhYWFhYWFhYWFhYWIyCJUws&#10;LCwsLCwsLCwsLCwsLCwsRsESJhYWFhYWFhYWFhYWFhYWFhajYAkTCwsLCwsLCwsLCwsLCwsLi1Gw&#10;hImFhYWFhYWFhYWFhYWFhYXFKFjCxMLCwsLCwsLCwsLCwsLCwmIULGFiYWFhYWFhYWFhYWFhYWFh&#10;MQqWMLGwsLCwsLCwsLCwsLCwsLAYBUuYWFhYWFhYWFhYWFhYWFhYWIyCJUwsLCwsLCwsLCwsLCws&#10;LCwsRsESJhYWFhYWFhYWFhYWFhYWFhajYAkTCwsLCwsLCwsLCwsLCwsLi1GwhImFhYWFhYWFhYWF&#10;hYWFhYXFKFjCxMLCwsLCwsLCwsLCwsLCwmIULGFiYWFhYWFhYWFhYWFhYWFhMQqWMLGwsLCwsLCw&#10;sLCwsLCwsLAYBUuYWFhYWFhYWFhYWFhYWFhYWIyCJUwsLCwsLCwsLCwsLCwsLCwsRsESJhYWFhYW&#10;FhYWFhYWFhYWFhajYAkTCwsLCwsLCwsLCwsLCwsLi1GwhImFhYWFhYWFhYWFhYWFhYXFKFjCxMLC&#10;wsLCwsLCwsLCwsLCwmIULGFiYWFhYWFhYWFhYWFhYWFhMQqWMLGwsLCwsLCwsLCwsLCwsLAYBUuY&#10;WFhYWFhYWFhYWFhYWFhYWIyCJUwsLCwsLCwsLCwsLCwsLCwsRsESJhYWFhYWFhYWFhYWFhYWFhaj&#10;YAkTCwsLCwsLCwsLCwsLCwsLi1GwhImFhYWFhYWFhYWFhYWFhYXFKFjCxMLCwsLCwsLCwsLCwsLC&#10;wmIUZu0yGPndwsJiH0NXV5fs2LFDZs2aJSUlJRITEzPyikhra6uUlpZKdHS0vhYRETHySuDo7++X&#10;9vZ2SUxMlMjISH1ueHhYtm7dKgkJCZKTk6PPeYNbTEtLizQ1NUlRUdHuz4Uag4ODUl5eru3Pzs6W&#10;2bMn54dpS01NjdTX18ucOXPUbrRrImzbtk3Cw8OlsLBQdu7cKZs2bZLU1FTJzMwcecfeh4GBAens&#10;7JSoqCiJjY3V57j2iooK/T0vL0/CwsL0dwsLCwsLCwsLC4v9FTbCxMJiHwaEyNVXXy3f//735Z13&#10;3hl51kNSPPnkk3L55ZfLDTfcoM6xG4BI+Nvf/ibNzc0jz3ic71/+8pfyv//9b+SZPYEj/sYbb8iv&#10;f/1rJU6mCpA7b731lpI5Q0NDI89OjLKyMrnpppvkP//5j9qP9k4G7HH77berzTnPz3/+c3n++edH&#10;Xt07Qf/de++9snHjxpFnPGTRunXrZP369dqnFhYWFhYWFhYWFvs7LGFiYbEPg2iPtWvXyttvvy0v&#10;vPCC9PX16fNtbW3y7LPPyqpVq9QBhjxwwO8NDQ1SW1srHR0dI896ALHCc7ynrq5OCQPHeYYM2Lx5&#10;s9xyyy3qWFdXV2sUC89zHsibnp4ePS4OOQ44gEjgOKtXr9bjco1cn/M6gFQhWoZzjw56c17jwWc5&#10;FtEqnJfzNTY2alQI/3o7+kR9zJ07V6NLiBYh4oTzcg38y3ViP87Hg7ZD+jz66KMaHbJ8+XJJSUmR&#10;3t7e3efAbqPJBEiHLVu26O8ch77g2BOBtvAebEwbHPA810abHXBMnuvu7h55RvSa+CzH8CbD+Bx/&#10;cxzez3voI29b8ztRSXfeeae8/PLLUlVVpfYE+fn5+sB22Bf7YHP+5VxcB+A89DF94X39Drg+Xht9&#10;fRYWFhYWFhYWFhb7EuZcZTDyu4WFxT6GyspKee2112T+/PnqGK9cuVLTQYjogEDB4Sft4vzzz5f4&#10;+Hh9z8MPPyzPPfecRqRAgJBywmdI64EwePHFFzUShCgJjo3DW1xcrE7wXXfdJY888oim9xCNgVNN&#10;+sbdd98tcXFxek0QNWvWrNGUDlJ0cPhJU4FkOffcc/UaiG7g2jgvwBG///77lZigLVyLAwiKZ555&#10;RtvD6/wLcZGenq7n4TohYzgHJAHPk/bD9b7++ut6ftJlsBUkAceARKKdtD8pKUlTjCA6iC6BGIFo&#10;KSgo0GvhGJwTUmjDhg1KFNAubMB13nfffWrbs846S8mIW2+9VQ466CA59NBDR1qwJ0h74TOvvvqq&#10;XjfEU0ZGhtoPez/++OOyaNEi7TdAW4l4gcTA1pAgjz32mF4Tn4eo4vqxJ6TQQw89JK+88srusYEd&#10;cnNzd6dkQYA8+OCD+j7IDvqaPubYtI/+of20k/6GUIEQws7YmLQvnqNPXnrpJbUXpBTPYw9IEsYI&#10;r2EzUpa4tuTkZD2/hYWFhYWFhYWFxb4CG2FiYbGPA0f4iCOO0MgJCAScZsgAnPqlS/8/e/cBb1dR&#10;7Q98pfdKKAkEQuhI703pKqKAqIiKXey9vacP/7Zn99kbNhQLRRRRREWKSi/SOwRCQhKSkN4b57+/&#10;e9+BzeGcW8K9NzfJ/iX7c+7ZZ+89M2vWzJ71mzVrnpdfw5B1ngH8y1/+MjeSeQkgNyyVQSLAFVdc&#10;EV/5yldyzwP3MJot6WFI+85odyAkGPQpzgXiBCGCgHAdQ/6HP/xhbjyn2CGIC3+7lsHPqE5gkCMa&#10;kAPuL0O5kAPf+973cqPdd8/xKX8IAXDvb3/72/xaxIXzCCDEhLQRE7xjfvOb3+RGvmvkAxnBg0KZ&#10;lEe5yFQa7kteIPLFA0YavFDKXhvthXTIBWGhPhA8SJyzzjorJ4YQR56P0AHpI2zOPffc/Hf3+xvp&#10;5X6/q6uzzz47r1N5QoR897vfzQkxdVwfuyXVo/KmekweJZYhOcjW884///w8b2LBSI+8vv3tb+f5&#10;lxfykDY9cj/PFt+RPqme1IdneF6FChUqVKhQoUKFCusTKsKkQoX1HAzV7bffPvcCufnmm3MvAITF&#10;AQcckM/sM6otSUEYICV22223eO9735sfr3vd63KShDcAMKZ5IPCWeMtb3pLHQGHEM4B5URx88MG5&#10;p8DJJ58c73rXu+Lwww9/armL4KHOv/3tb4/Xvva1OXljuVC9wS7wq7zxcrEUBBGA4GG4P//5z2+5&#10;6mkkAgWJIf3TTz89XvrSl+ZeGcrMG4IHBS8Hhj2DnyHvPoSBIwGhYMnJK1/5yjz/hxxySE7CMOb3&#10;22+/2HfffXNPize+8Y1xzDHH5AFjd9ppp6fScFhqguQg944CifGHP/whTjrppFz+73vf+/I8IEEm&#10;TZqUp2850D/+8Y+83pA+CAfp7rnnnnm9/ulPf4o99tgjXv/618dpp52Wy0Qd8iYB+SLLE044Ia/D&#10;F7zgBXk5EvxN/uSg/sjhuOOOy+vPvdIlO4e/yfllL3tZvPvd785lJC2eQer4/e9/f+4Zoy7pgJgx&#10;vGdc53f5O/roo3PvoXKMnQoVKlSoUKFChQoV1gdUhEmFCus5EAKW1Rx22GG5pwYPBYbvgQcemHtM&#10;JMIEmcDj4/jjj88NcPcgHixJQbQAIxlB4F4EiWUpCA7LbwBp4VmM7uSJAdJBxOy44475c3fdddf8&#10;fuRCGfLi3mOPPTb3rkBWIHJ4gTD8ERPNgBw59NBDcxLI8g9eMYiFyy+/PM+/ZSIIEd4jno2okVcH&#10;KJv8eoZ0lJsHDoLIAX7nbeH5PnmwWHqChEFIWF7iuWKAlImY9iIFWUVISd/yIXXAG4MXD9JHPSKw&#10;pE3uPHeQDuQqfUtteLzw6pCvFM9F/coTrxHlsjzLUh3yrietlI1ckoeJcpNPWV7qSr1aWmSJELlb&#10;ouSZCBF5dVjuJA/Sllf5tsQHicIjBeGGFJO/ChUqVKhQoUKFChXWJ1SESYUKGwAYzLwGGMdm85EX&#10;PAgYvWUwnMvn6o1+vzHkPS+BMZ2+u77+mcDIRpAkIC7SMo9GQMrwkrC0xRISnhRIlGSsN0IiaRKQ&#10;LAzyvfbaK/e2eM1rXpNvA5yWqiAA6uH55WfUp+c+R5KLWDCWpfD84C3x5je/OffmUb5GcmgL8tQo&#10;X86lPB9xxBH50haEA48NZAovEZAvaSOLEE3IEzLmAYIk8QxyVxet5a++3ptBfsqEC3khk+plKK10&#10;eLblUYgrJBby6tRTT83rvEKFChUqVKhQoUKF9QkVYVKhwnoMximDGUlgKQfvEfFMXvziF+eGrN8c&#10;jGzeIjwCeGQwZHkCWGrDG0CQUnCdZ5XhXDKwGc/AUHcfzwxGckonwblEXEDKZ/qOlDnqqKNyjxgx&#10;L3bZZZfcK6UZ5MFRhmU3nsurhceI5zPUy+mU73Nt/XP8XX99+bulOsgcZATvCh4Xyq7cifiof6b7&#10;y9/LkFf3Jc8Q8VGQRuRKBuka6Yn7oa6QX7x8ACHkUF4kySmnnJIH9OWlgoCC1tJPSJ5HdIAHiPKQ&#10;T5IR+N2znCvLR73WlzelKd9i55CV/L361a/Olx/JY2v1W6FChQoVKlSoUKFCT0RFmFSosB7DzD+P&#10;guQ5gjD59Kc//RQBwjB2MGYRJgxsu8H8/Oc/j1/96ld5TBNLVFLsENd6XhnOJU8MhAujWNBPwVIt&#10;hfFsXihlbw2kQPk++fM9kQw+LRnZYostck8E5AnPhUZQLs9xfxmWiVjSYscdgWzFBkEAJFIH3JPu&#10;K8sqIZ1LcK2yJCAreJScd955ubwEjUXUNEsDPK8sizJ4qqgjuwohijxPjBKEApIBxBJBePEuEfyV&#10;bFJ6vGks5xGnBtllSZOlOWk3oyT3cn4awfIa5bKLjXqUB6SJvLs3EST+LpelkQxd4xzSxFId8VDk&#10;G9nDS8ZhiRFPkwoVKlSoUKFChQoV1idU2wpXqLAeQ2wIRjKCRHBOSyV4bySD2dIO5xmyjG5GuWt4&#10;TvjN9ze96U05mQLIAEt5XJ8MZbuh8GrgwcCYHzNmTO6V4Ly0GN6MYeRCWnaBRLGUxD2ex0vDveJh&#10;JOOfgW2HF8tHBHJN2xLXg/Hufp4LAp8mgkPgUenLi7TSMh/58Sk+BxLAd/mXHigbbxxwH1lZziRG&#10;CJkgYRAb8ikN33mDKCM58eDxKeaKe6VPjmlJjO/IoOQVUgbZ8yThpaEOyEm8GMuJpA/ICISG9NQr&#10;giQtd5InsVxAfBh1IE2y4Zni+e7jgSI/SQ/qkcpGrvKBrFIG+RHfRh7ple+77757Xoe+k6c01KNY&#10;JkBn3IPMkU/5cJ9lQ2TBQ8XvCK5U9xUqVKhQoUKFChUqrA/olQ22i6nEChUqrHdAAjD6kQONjGO/&#10;MV4ZuckrwHfeCD4ZymUjlgGtSyhf7xyk6xjAiAXPdh2iQxBSBIvv4Nl+R244EDvyKp+eb/vh6667&#10;Lt/xxc46YpA088pwvful6/kM9wTpyItPhIw8S4eXiL8Z+J4rD+73vSwr1zqnbK5L8nJNyo/0yUse&#10;lNW9rnOPNMrycS1ZSK/sqVIP98u3+z0zkUAJnuN3efDccplBvv3uU35cI8/K6Nnge6rDRkjlcr28&#10;ykdajlV+luensvjdOfWQZEh+nlWuG/lKOlbOX4UKFSpUqFChQoUK6xMqwqRChQrdCh4QtuW1nISn&#10;Bu8SHggVKlSoUKFChQoVKlSo0JNQESYVKlToVvDUmDRpUr6cxJa04qJUqFChQoUKFSpUqFChQk9D&#10;RZhUqFChQoUKFSpUqFChQoUKFSrUofkC9woVKlSoUKFChQoVKlSoUKFChY0UlYfJWsCuEPfee28e&#10;7FGQw/qAjBUaI2laJa4KFSpUqLAuYMgjALEdtwQjrlChQoUKFSpUaA0VYbIWuP322+PrX/96vquE&#10;oxJh+5A27HjyyeKzQoUKFSpU6E6IofTwww/HmWeeWQWbrlChQoUKFSq0iYowWQvYDvXb3/52vOUt&#10;b4mtttoq336zQnMgSuxAWvYwWb26Ik4qVKhQoUL3gTeo7a7f+973xh/+8Id8l64KFSpUqFChQoXW&#10;UBEma4Ebbrghzj777DjjjDOqHT7aARo2Y0bE9OnFdyIbN64gTipUqFChQoXugqW0xx9/fPzqV7+q&#10;PEwqVKhQoUKFCm2iCvq6luBVsmrVqpZvFZohG5vGJZdEfOpTER/6UMT73x/xyU9G/PnPEUuWtFxU&#10;oUKFChUqdAO8t6t5ogoVKlSoUKFCe1ERJhW6FNdfH/HlL0ecdVbE1VdbzhRx9tkRX/hCxLXXVsty&#10;KlSoUKFChQoVKlSoUKFCz0RFmFToMvAg+eMfC2KkfkLvxhsLL5NFi1pOVKhQoUKFChUqVKhQoUKF&#10;Cj0IFWFSocswZ07EpEnNvUgefDBi9uyWLxUqVKhQoUKFChUqVKhQoUIPQkWYVOgy9OsX0b9/y5cG&#10;8JtrKlSoUKFChQoVKlSoUKFChZ6GijCp0GXYdNOI/fePGDq05UQJgwYVv40Z03KiQoUKFSpUqFCh&#10;QoUKFSpU6EGothVeC9hW+Be/+EV84hOfiK233rrlbIVGuO++iC9+sYhlIl5J794Ro0ZFvPCFkckv&#10;YvfdWy6sUKFChQoVuhgLFy6ME088MX79619X2wr3MBiOLlmyJBYvXtxypkKFChUqrCv0zoy2YcOG&#10;xcCBA6NXr14tZzdOVITJWqAiTDqGTFz5dsICvY4dG/GmN0W87nURO+8c0adPy0UVKlSoUKFCF6Mi&#10;THouVq9eHRdddFFcffXVsemmm66T7Z/ZBL2yfzX/qtFxhQoVNlLoj1esWBEveclL4tBDD60Ik4ow&#10;6TgqwqRjmDEj4vWvj7j88oi994745S8rz5IKFSpUqND9qAiTnouVK1fGz3/+8/zv448/PtasWZP/&#10;3V0wGr53xsL8713GDo/+fXvH6icRJ9UwuUKFChsXECZ//etfY9y4cXHyySdXhElFmHQcFWHSMTzw&#10;QMSrXx1x220R224bcc45EQce2PJjhQoVKlSo0E2oCJOugZnI27KX/KxZs/LvhpY777xzPti+//77&#10;Y+bMmbm8d9ppp9y9uxEQJmeffXbuXaKO1gW+/8+H48ZH5sRLdh8XR+60WWw2rIpMX6FChY0PCOsL&#10;Lrgg+vXrFy9/+cs3esKkCvpaocsxb17EsmXF37YazsarFSpUqFChQoUNBE8++WQee2T+/PkxefLk&#10;+OUvfxn/+c9/4l//+lf84Q9/iPvuuy9++9vfxk033ZRf2xra+r2rIN0DJ4yIbUYNjN9e93B85qI7&#10;4oKbp8akWYtixcrVladJhQoVNhro79ZVX9wTsUEQJip06dKlMW3atJgyZUo+g5RebAKIOWeG4957&#10;741HHnkkvzbBjMbUqVOfdb5C58GEE2LSbjmZuLMBlTpr+bFChQoVKlSosF6D18hhhx0Wp5xySuy2&#10;224xaNCgGDNmTNx8880xYcKEOP3002OrrbbKCZNlaQalBcZw3L9XrVrV7ctwyhDgcJ+tR8eHjt0x&#10;3nnk9vm571/5UHzo/Nvitzc+GguXrapIkwoVKlTYCLFBECZesnfccUc+o/Gtb30rrrzyyqdeurfc&#10;ckt8//vfz908zzvvvHw91hNPPJH/Zjbk73//e5x11ln5YRZk7ty5+W8VOgfGFjNnRvTrVyzHGTIk&#10;YvZsddZyQYUKFSpUqFBhvQZ37QEDBuTkx5133hnbb799bLHFFvk4y9JlOy0gThYtWpSP2cqwlOeb&#10;3/xmfPGLX4zLLrtsnZISvXv3ilFDBsSLnrdFnHH8LvFfx+0c2286NP5w6/S4beq8lqu6CrWYv2Rl&#10;TJ27JJauqMiZChsZMn2fPn9p3P/4wkr/K/Q4bDAeJsuXL48+ffrE3XffHTfeeONTDY1XiZe3F/UB&#10;BxyQz3wM5eqQwcwHEqVv3775TAgy5dJLL33Wy7zC2gNvhTCxG042fsoGTcV3niYVKlSoUKFChQ0H&#10;06dPj4ceeiiOPPLIGDJkSD4WS27dPhutg584cWK+Rv7UU0+Nvffeu0esle+d5WHcqEHx4t22iPcc&#10;uUNsNnxgXHbvzFjahUtz5ixeGT+56uH4+AV3xGX3zIzVq5+sjMYKGw0mzV4cX/nrffGxC26Ps6+f&#10;HLMXLa/0v0KPwQZBmJjVOOigg+Jd73pX7L///jlxkoAM4Rrq08vbrMfo0aPzpWGEpAAAAP/0SURB&#10;VDjXXnttjBw5Mt7xjnfEu9/97nje856Xn5sj0EYrkN7GHvymvTBO4lGSiT+22y5i+PAIDj4rVrRc&#10;UKFChQoVKlTYIMDb1/IcY7FRo0Zl7/zh8cADD8SMGTPiwQcfzM/179+/5eoCxmHGZoLEbr755i1n&#10;ewKM83rFhDFD4uBtN4mbH50f97fsotO5qMWcxSvi7Osmx1/vejymzF2aLwG6dQqPFgZjZTRW2JBR&#10;iylPLI7vXP5g3D19YQwb0C/OvfGx+ME/H4qHZi2qiMMKPQIbBGFi3akXNEIEWYLMSI1r/Pjx+bpZ&#10;Lp+/+tWv4nvf+14++8Et1AvcS3qTTTbJCZUddtghdx+tX5ZjeY9reas4vPRFhK/QNhAmYphkVRQT&#10;JxaECQ+TSnwVKlSoUKHChgPeuZY8H3jggTF48OAYMWJEHH744XkgWMuexZc79NBD80msRjBu64mG&#10;UZ/eveKgiaNjQJ/e8Zc7ZsSyTvUyqcXcxSvj59c8HJfePTNevf9W8YWX7xZDB/aLs659JO6dsShL&#10;q+XSChU2QEyevSR+9K9J8dDsxfHOwyfGl07eLd526IS4L9P9z//5nvj1DY/Eo3OWxJP6h5Z7KlTo&#10;bmwQhEkCYqP+Jbbffvvl2/9+5jOfibe97W159HZxSwQdcz2iJCF5piT30QSDANHezz333DjnnHPi&#10;oosuygkXRE2F1rF6deFRQrTJwwSBUi3JqVChQoUKFTYcmKx64QtfGEcffXT+3RjpkEMOidNOOy2O&#10;PfbYeOtb3xp77LHHeumhu91mQ2O/bUbH9ZPn5ksHOg+98uU3l98zO162xxZx6v7j4/AdN4s3Hjwh&#10;Zi5aEf936f3xn0fnRO3JbGxbWYsVNiAgQG6dPCdfhnPn9IXx1kO3jeP3GBfjRw+JUw7YOj58zE6x&#10;Tfb3uTc9Fl/4y71x25S5WRtgn1UNoUL3Y4Oy+O0V7QXt8Ddw/xR4zKdlOzvttFM8+uijObHCVXTe&#10;vHlPkSyJBKmf/UCkCFq277775gSMOCiW5fTEmZCehgULyDVi8OCICROKGCbVkpwKFSpUqFBhw4IJ&#10;qG222SZfYpNgLLbddtvlS3T8Vp6kWp8wqH/feMkeW+Res5fe/XisWNU5Xib3zlgQf75jeuy51fA4&#10;Zf+tY/ig/jmhdODEMfHWwybGouWr4puXPRh/u3tGLKkCYVbo4Zi/dGXMXLA8lq1ovX3w0vp71o6+&#10;/o8HYvaSFfHmQyfES3YfGwP7FasE+vftEwdst0l86IU7xtufPzEWLFsV37r8wbh96oJYs6ZneqJV&#10;2LCxQRAmGk7aPlj8Ecdjjz2WEyDIkbR+9vrrr49JkybF2LFj82U4O+64Y9x3331x3XXX5Z+2u0OM&#10;bLbZZi1PLuCFb1bkhBNOyI/jjjsuj/heNdi2IRwMb5JM3DFmTOFhsnBhQaJUqFChQoUKFSqsD9h1&#10;7PDcqPvXA0/E1Q8Wuy0+F8zNDMWzr300lq1aE6/YZ8vYZOjT8fH69+0dL9x18/jEcbvE5sMGxXev&#10;eCh+cvXD+S4i1dizQs9DLR6cuTC+9rf74uMX3B7f+Md98Zc7pseshcuepa9zFi6Pn1/zSL5l92bD&#10;BsR/H7dz7lkyoIUsKWN01iZetue4eN9R28fCZWvix/+eFI/M6UwPrwoV2ocNgjCxhMbuOD/5yU/i&#10;nnvuyQ/xSu66666cJHH+5z//efz617/OiRIuo9bXWlu75ZZb5ufPPPPMWL169VNkSGuwI0/1wmof&#10;BHy1LAdZMnBg1vmNLs4jUioRVqhQoUKFCj0LliyL5eYwASUuSfo0EbWxjn8G9u8bJ++9ZWw+bGCc&#10;fcOUePSJxWsti5Vr1sTl986Max56IidGdh8/quWXp9Gvb5/Ye+tR8ZEX7hhH7LRp/P4/j8XX/np/&#10;3DNtQT7urcahFXoKHp61OPcAuWbSnBjcv3dcO2lufPGv98aP/j0pJwaTrmoz38iu++0NU+OgbTPd&#10;ftFOse82o2NApuvNluppBwdvNyY+cNT2MWXe0jw48rylTz+zQoXuQJ/PCO6xnkOjsbRm1qxZseuu&#10;u+aR1m0dbCth3iIIDktt7IJj2zruoWC3HEFfvXgs2XnFK14Re+21V9NGmzBt2rQ8iOzzn//8PKhZ&#10;d4AbKE+N9c2b9eabI668MmL//SNe8IKIu+6KuOWW4vtuu1nj3HJhhQoVejwefzzizjvthBGZMRVh&#10;s4shQ1p+rFBhPYCA7eKRnXzyyfmy3ArPxtVXXx2/+MUv4uKLL84nlK655pq44oor8oknYy1b/6Zl&#10;z50JceVuv/32fEJrl112aTnbszBkQJ8YOqBv/OPumZnRtjKeN25ENo7pFauerMUaBxsuN+QKY07o&#10;keWr1sTi5atiwfLVMXPhsrjjsYVx4S3T4uLbp8ee40fG6w7cJjYZWizFKXbmKSE7N3xQ39h9yxEx&#10;buSguC4zSK968Il8556xIwa2XNL6mLVChecCmkx/J81cErdOnZfp8+oYPaRfrndrMtvkjsfmxfev&#10;nBTTFyyL9x25fbzhkAlxzK6bxyaD+8el98yMxxcsj4mbDo67Hpufe0o9OndpvOGgreO1md5vNnxQ&#10;u/RXG9tq1KC8jV1236zYdOiA2HHzYnK70v+uAduYA4JllPrjjV3OvWoVRddh3HDDDflgQjBZS3i6&#10;EqtWRTaAKIyUZcuKwKl77RXRo3beawU/+EHEt78d8b73RbzrXRG/+lXEF78Y8Y53RLznPYXXSYUK&#10;FXo2ELbZezN++tOIq64qYhPhip///Ih3vjNixx0r8rPC+gE7tZx44ok5EcDDtMKzYVcbxAjiRKD8&#10;k046KY/l9o9//CP3xBVAvysmi1auXBlnn3127gn88pe/vOVsD0M2ZF6ycnX86vpH4/ybpsbe40fG&#10;yMwwXJ0Zcv379I5B/XvHsIH9snN9Y3C/vjFn6ap4YOaimDZ3WSxfvSZWZRbmspVrYmC/3nHgtpvE&#10;SXtvGdtnhh9jpC1z5Mnak3HNQ4Jk3hsHTxwd7ztqxxg2qDBcK1ToCqzJXv5XPzg7/njr9Jg8Z0ks&#10;WbEmRmS6/Zr9x+f6++/sN0FZ+/XpFe86fLt4wU6bRt9sMEAnFy9bGedlbeSc7Nh8+ICYl7UFS3De&#10;fOi2cdDETfJlZx3T3Vo8OndJfOZP90TWfOJzJ+wem48YWOl/F0Ff/7vf/S6P2ak/3tjlXA1xezB4&#10;lFxwQcS73x3xgQ9EfOxjkQ1UIv73fyOmT2+5qIfDjjhIn003LQwqS3N4yViqs2ZNy0UVKlTo0dCO&#10;EZ/f/W7hITZpUvHp3Le+VSyxq1ChwoYBQVu33XbbPAA+71ueuBMnToytttoqjxeH2NhokRkNQwb0&#10;ixP3GhdH7bRZTJ27NO5/fGE8PHtx3DtjYdw0eV787e6Z8evrp8QP/jkpfv+fqTE5+21A316xRWYs&#10;7rbliHjtAePjy6/YI95/9A6xw+bDonf2zPaYIr179Y5DttskM0o3i1unLsi3Wq1QoauwavWauOSO&#10;GfHFS+6LKZmu7b/NqHjroRNiqxGD4vuZbn/iD3fGWddOjm02GZzHITki08tElsDQQf3jlfuNjxP3&#10;HhezFq2IXccNy697wY6bNoxX0jZ6xZYjBsdR2f1T5y6Pmx+dmztzVdP+FboDlYfJWqC7PExuuini&#10;Va+KePTRlhMlvP/9EW99axFMdezYnjm7S7Pk86KLIpNXxFFHRVx3XeFdYknON75RzFJXqFCh50I7&#10;/utfC7J2xoyWkyWIS4TYPfzwysukQs9H5WHSftxyyy35DOPAgcUs7oIFC+Lggw+Ol73sZfmsY2dj&#10;vfAwaYGh89wlK/NlOX0z2SA91mTnVqx+MpavejKWrlydG5x2/dhixIA8oKs4DZYWkCVTcW1nbC2B&#10;+Oyf7okX7rpZPlsvxsPaPqtChUZYsmJ1XPCfqfGr6x6NfbcZFW87bNt8GVjfTH8fX7gsJwXvemxB&#10;HLDt6Dhq581izLDmnh7zlqyIR+cszZeQbTb8uXuEPDpncXzpkvtj2IA+OQEjMGyl/52PysPkmaiG&#10;tz0UXOAvuaQxWQI/+lHEhz4UccYZEX/4Q7Fcp6dh+XKuvYVHSQr2ytPEd1sLVx4mFSr0fCBMJk/O&#10;BlBNJjMXL4546KEiuHOFChU2HOy+++7xhje8If+0hv2UU07JA+N3BVmyvoHxgATZfrNhMWHTobF1&#10;Zkxum33uPHZ47LX1yDhk+zFx+M6bx4HbjYltxgyLoQP758RGn969C4+S52B87Dp2ROydpXH5fbNj&#10;xvweOPirsN5i5Zon49qHZsen/nhnHm/kIFv7HrNDvmwsJ+Yy/R07cki87sAJ8amX7Ron77tVq2QJ&#10;jBoyIGsTo2LzEe2LV9IWthk9JI7eedOYNGdJ3DY1MzLyKCvV3H+FrkVFmPRQMD4ee6zlSwPwiL3i&#10;isJzw1KdP/+55YceBHEOGFPIkkGDinM8Yoy1ECmVgVWhwvoBsTGbxXh0ftSoyrtkQwGyXt9tKWWF&#10;jRs8PmbPnh0zZ86M6dOn57sOXnXVVXkg/QrrDn379I7Dd9w093C5/P5ZsXJ1tWNOheeKWr507LMX&#10;3RWf/tPdMXPh8nj3ERPznWkaER3ij4wcPCD69VkH3k1ZejxbRg7sG/+4Z2bMXmTHnJbfKlToIlRD&#10;3B6KrA+K8eNbvrQBs7/f+Q5X45YTPQQG3YsWFV4laUKK4SWOid/uvbdnesZUqFDhaSBC9t47Ytdd&#10;W07UwW977ln0WRXWX/D4E5fmhz+M+NrXioDdN9xgV5mWCypsdLD8+Pzzz8+X5Gy++eb5UpkhQ4Z0&#10;v4FU4VnYc6uReUyIv9zxeG7cVqjwXDBn8cr46qX3xU2Pzo03HTIhvnTy7nHaQRPa9B5ZV9hy1KA4&#10;fMfN4oZH5sa1D8/Jd8+pSMMKXYmKMOmhYHy88IUR227bcqINCMLo6EngRVJPmPCaMQCfMiXi//6v&#10;iGNiUL4xx5CrUKGnY4cdIt773oh99nl6a/PBgyP23Tfiwx+O2GabfNKnwnoKZAmPRTGn1PMXvhDx&#10;wQ8WAccvvrjyNtlYIWbJQQcdFG984xvj1FNPjdNOOy2e//znV0tyegCGD+4fx+02NuYuXRnXPfxE&#10;bixWBmOFtcGsBcvis3+6Ox54fHF8+Jgd8+1+t95kaPTvwbFx+mZG0lG7bBbbjhkcf75tRsxYsLTl&#10;lwoVugYVYdKDsd9+EZ/5TLGNcFt9FiOmmcv8ugLCxJIchMmQIRGPPx7xve9F/Oc/EfPmFcuIxGD5&#10;yEeKrUqrmCYVKvRM9O8fcfLJxW5dW2xRLLETk9EOOSecUPxeYf2FXZA+//mIa65pOdECHidf+UoR&#10;o6bCxge75Pz73/+Oc889N3tf/zkuuuiiuPnmmzfuXXJ6EA7bYdPYafNh8e8Hn8iDz1aoMG/Jqpg0&#10;a3Fc//CcuGPKvFi+cnWrRNryVavjzKsezj1L3nfUdnkA1/UF40cPjlP3Hx+zFi2Py+6dVXmZVOhS&#10;VIRJDwYS5A1viPif/yn+HjeuiBXQCNzi2+uN0l1AmFgmhDBB5lx+ecTPfhYxd27LBS0wSG90vkKF&#10;Cj0H+qDtt48YOrTwLnnZy7IB+2HVUpz1HcaX99wTce21LSfqcNddxY5t1Th04wNPEjslXJO9pC+9&#10;9NK45JJL4rbbbotVTVyOnnzyyUyX7ok//OEPcfHFF8eMlm21xEBx74UXXhiTJ0+ujJpOwrCB/eKk&#10;PcfFI7OXxC2Pzms5W2FjxT3TF8SX/npPfODcW+P959wSH/v9HXHdpCdafm2M26fOj8vumZkvw3nJ&#10;7uPWsx2XesXhO28W+20zOi6+fUbc+3gPi0tQYYNCRZisB9huuyKOwHHHRZx+esTIkS0/ZGDEcIvn&#10;Ss2LoyeBF4mdNWx7bELqxhuLc41w663NdwSqUKFCzwAvMW2aNxgytPIKW//BdrVrmWCvjSA4d0Vm&#10;b5w47LDD4tOf/nS+HOfDH/5wnHHGGfmWwjxP6oEEERSWF8q0adMynXoili5dmr3z58UFF1wQ//zn&#10;P+M///lP/OY3v3mKSKnw3LHPNqNii+ED4693zsi3gi2TUUtWrIql2ZHOLVu5Jm58eE787KqHMwNz&#10;WkyZsyQnuSoCa/3H5FmL4zv/eCAenLkwDt9xTLzx4G3y4MDn3jQ1Zsxf2rCOa0/W4o+3To8tRg6K&#10;V+03Prve7k0tP64nGJAZQSfuPS5Wr3kyzr1hSixYurLS5wpdgoowWQ/w4IPFkpw99oj4+McLjxMe&#10;Jc4df3zE178eccwxLRf3EDCkkCMG23bJkdfW1sHr3yov3woVejbEJLJBhnad2UJNjewK6w/0zRMn&#10;NvdeHDas+H19G0hXeO5AbPzsZz+Lc845J+66666YMmVK7m2yrEG09vnz5+deJI888kjuUTJ8+PAY&#10;N25cNn55MB599NF4zWteEx/84AdzEsWzGqG3LXer7bY6hFFDB8QLMgP5linz42dXPxz3Tl8QD2VG&#10;88+zvz9y/u358fW/3xe/uX5yfO7iu+OD590Wv73+0fjCX+6Nj2R///mO6VFr+Vdh/cTshcvje/98&#10;KB6eszTed+QO8f6jd4h3H7l9vPmQbeLBWUviyvtnx5oGxNhf73o8rnt4brx8r3ExYqA1/Tr59a2j&#10;r8Xzxg6PF+26RVwzaU7c9EjF7lfoGlRvpvUAs2cXbu8Grrbl/ehHI9761sLrJBuDxBFHtFzYg4D8&#10;QJiMGFHkmxu/XTZ8NgIvmq22avlSoUKFHgleJWXCpJrIWf+BCNlll4hXverZXopie/JsPOCAlhMV&#10;Nirccccd2ft7WOy+++65pwgy44EHHogl3MzqgESxq87cuXNjm222iX/96185gYJ06d+/f2y22WYx&#10;evToGDlyZMyZM6flrgK2LrbU58Ybb6yW7HQQ/fr0jhfsuGlst+nQOP/mafH+c2+Nd/z6P/HL6x6J&#10;eUtXxLxlK+OSOx+PM/81KW6fMi9ef/DW8d3X7R3/e9JuMXRQ//jBlZMKI7MS+XqJmQuWxU+vfjhu&#10;mDw33nrYhDh0hzH5lr+W1Vhis9/WI3NiZMpcbVYlFxU9d8mKOO+mR2OL4QPisOye3r15l6yPrHiv&#10;fBnRCfuMi61GDMzLOmfR8qoPqdDpqAiT9QAC8ll6gyxJmDCh8OKoG3f0GBhPIXrMWiJJkDvHHhvx&#10;kpcUASPLsAPHqacWS3cqVOgp4E2BIKjeu0+DPEwuI0x8VrLZMIAoQcS/6EUtJzJk9m0eQ8t5gX4r&#10;bHxYsWJFTnLYTnhNNuCwa47PRoYVA8WWw0cffXSmN2/Id9PhXZLinVj6kT771AU+4pGCbOG9whul&#10;MnY6hgmbDIn/fflu8dVX7JEZzRPjdQduE184aY/4wWv3iR++bt/40ev3iy+8fI/41ql7x1sP3TZ2&#10;GTsijt51i/jsy3aNsSMHxv/lSzkWVXJfj7Bk+ar4823T4sPn3x6X3zc7q9cJcfwe454iSxAJgwf0&#10;jVcfMD4WZtd+5/KH4rG5luZELF+5Js69cWrcPm1hvGLfcfmSrvUdW40cHK/cf3w8OGtxvs1wT4Sg&#10;tEtXro75S1e2GYwXLKm7efLceOjxRfFkdm3VOtctKsJkPYC4AfWEiWUuwIDpacjGPvkOOOKSMDqv&#10;uy5i2rSInXaK+MQnIl772iJo5OabFzttfPrTESee2PN2+amwcQJBedFFxY5OdoE577xiO+yNfSyp&#10;/PobZEnlYbJhwfhaQN/DD3/6+6GHRnzxi8UubRU2TmyfKcXtt9+e75Rz+eWX50tzJkyYkJMo9UCW&#10;7JS95AWJRawsXrw4j3Wy9dZb5+ceeuihfEkP7xJLdRIYDbvuumucfvrp8d73vjfTu0OrZTkdBHmN&#10;HTkoDt1hk3jNgdvEWw6bmO+gs8mwgTFqSP/YaYuh8fwdN40dtxiWz8YnbD1mSLzniO1j1qIV8dW/&#10;3RePzF4ccxaviJkLl8eCZStjzZoqvklPxNIVq+MH/5wUn7/4nuiT9dWfP3HXeO0BW8eQ/n2iV92y&#10;mr22Hh1vOnhC3PTInPj8JffEnY/Ni+9f+WD85KqH43X7bxUvet4W0Sf3Lmm5YX1FVoBDt98kxo8a&#10;FBfdOj2mzWsct2VdYeqcxfHjf0+Kt//y5jjx+9dkdXd30zxaPvXQzEXxtb/dn3uMXXLX9Fixak01&#10;4FrHqN5K6wEaeZgMH14MahkwPSmOwNSphZGJBMnGWXkg1y99KeKb34xssFQMvj/4waIsBx9cXPu6&#10;1xXlqVBhXUNbQ5QIovypT0V87nMR73tfxJe/HPHIIy0XbaQwUVz2xK88TDYsqNsUeNu7hSfgmDHF&#10;9wobJxAjRx11VL4sZ4sttohXvOIV+VHvIQKW2pxwwgnx+OOPx1lnnZV7lxxwwAGx22675Ut6BH0V&#10;D2X8+PH59wSz4Sl2iedWZMna4pmGcoF0Lp0vll2UPYT2nzA6PnDk9vnMvHgnHz7v1vjAObfGJy64&#10;PX74r4fi6gdnx+LlTweOrbBusWLV6vjtDZPjkjtnxGsO3Dq+/eq94qCJYwoiTL2W6hb6ZM3pxL23&#10;iv8+btd4bN7yeMsvbo7f3zIt3nn4xHjHEdvHsIH9s1u0uWfetz5izJCB8bI9x8WUeUvjrGsmx9zF&#10;KxrqrQCxAuFe9cDsfIeg+U2u6ywsW7k6fvSvh+OcG6bE0AF9Yq/xI+LmyfPjY7+7Iy6/9/GYt2RF&#10;TpIsX/Vk3PXY/PjhlZPyWEM3PTovTtlvfJy095YxQEVWWKfo85kMLX9XaCdEgLfelsvpCEE6uhjf&#10;/W5BjHz4w0+vMbdl789/HrHzzhEvfGHP2NrTrPM550R85SuF4ZmweLG10MWSm/32KwyvX/+68Dix&#10;br7yLKnQE4B45E3y+c8X+uv96eBJccstxbKEAw/ceLfR5S3Gc0y8RrLK7KA8vkX//i0XtGDFimLM&#10;Vtk96xdsXPLTnxb1R+/txvb61z9r/L3ewzKTc889N04++eQ8MGmF5rj22mvz+CPveMc7snHGC3MP&#10;kr5mb5pgq622ih122CE23XTTOOKII3LPEffzVBmbDQB23HHHnIAh90bLeiz34dEyePDg2EVgnQpd&#10;j6waeJ6MGzkoBvTrE9uMHhzbbzYs1mR9wE2T58Zf73w83z3leVuOiN5ZnTWqt+eC1S1LvDr7uRsm&#10;avH3u2bED/85KY7ZdfN4xwsmxsghA56SX2MZ9srrbaesjrfO6nZQ/77x2gPGx4l7jcuX7BT3bBiy&#10;V5QtRw7O3l9Pxp/unJ4TI3tuNbLFg6ZX/l67Z9r8+OV1j8ZPrn44Lr5jRvwtk+eSlatjr61HRv8+&#10;aTlT5+L6h2fH+f+ZFqcdOD4+eOyO8eLnbRG7jhse981cFL+7eVoeQ+ju6Qvj0ntmxs+veSQeeWJx&#10;HLXzZvGuIybGS3YfGyMHF3UMXZG/ZkjbxOvz9cfdmXZPRDWk7eFgmCxYUJAKZW7Gd7N/Aqsa4PYE&#10;IHH+9a8iv/Uwe3n11U9vTymYoBlqZEqFCj0BCIErrmisv+IFXX55sf3qxgpt2JE83VLwVzAQmT49&#10;4u9/j/jNbyL+8IdsYHJPtfPV+gTxsO69N+KQQwpyW3voKe+WCt0Ls612szFAtk3wn/70p+z9fXVc&#10;ddVVcd999z0Vl6QevEMEfOVZYilO8hZBgPAq2WeffZqSJRXWFXplBmXvePFuY+NjL9o53nv0jvH2&#10;w7eLz564W3z71L3jwImb5Ms3rrxvZtHRO54T3F+LBctWZcbi1PjQebfF+TdNyZcAVV4srePuxxbE&#10;2ZmxLwbNWw7dNkYM5h3S3rbUK56/w2ZxxvG7xot2GxcD+/fL7t0wPEueRhG35XUHTogTd98yfnfL&#10;9PjeFQ/FLVPmxUOzFuWBkD/2+9vj4jum50t33nPkxHjNAePjT7fPiO9c9mAeCBfZUuhoG2hpC5at&#10;WS7TbHtu3lm/v/mxGJ7l66hdNo+hA/rFgH5944CJY+LTL31evP6gbaJ3n95x+b2z83glR+y8aXzl&#10;FXvEh47dMXYdNzL69umT13E6Kqw7VIRJDwdCwaAVWVKeyfW3ZcRICobLugLj0jIcRAgvmLLLfj0M&#10;wB1m6Ll7G3NVBlWFngKeJK3FBKK7rf2+oYN8tG+eNgMHFv1Oar8PPBDx1a8WXnCf/GTExz4W8V//&#10;FXHppRt3Gzd+QmrrI30iwHsi5EseeZnsuWdkxm7x3pHnChsflmeN+8c//nFOjAzMGrvda+x6c+WV&#10;V+YzjmKSVNjwseWowfHeo7aP7TcdFj+56pF4QGBYP7QYi2uDNWtq8Z9H5sXn/nx3nPmvh+PROUvj&#10;x/9+OL53+QNPxXRIR4Wn8cTC5fGLaydn8u8V7z5yuzxmTWVAN8agAX3j9YdsEyfuMS7+9eDs+Pjv&#10;7shjh5x9zeScAPzWq/eML528R7xqv63jfUftEG87dEJcfOfj8dNMxxcus/ys5UFNkOtn9jlt/rL4&#10;2qX3xxl/uiu+e8WDce1Ds2PV6jUl3a3F9Y/MidseWxBH7rJpjBs5uOV8gS2yOjz9BdvF11+1Z/z4&#10;DfvGmaftGx9/0c7xvC1H5mRzVb89CxVh0sNhRpvBsemmLSdawMMEYYKwWBeECSInGzvFN74R8dnP&#10;FjEefGdINWvj48cXu+aYdEKYKFdFmFToKbD99TbbtHxpAEZkOY7QxoZEmGjDDoSnvoen2E9+EvGj&#10;HxVeJYI+i4Vx8cVF/CJkSmePfRn4duGy1O/uuwvDvqeNr5HZf/1rxNe/XvSRCKVLLin67J6WV3Vp&#10;qZUdzWzxjhRzThnaC2XqqYRQhY7B0pjrr78+04XtwqrtD3/4w/HOd74z3v3ud8exxx6bkygVNg4g&#10;TT750l3y+Aqf+fPdcduUubHabHrL7x3BysyYvOi2afHRC26PuzIj8gNHbx8/ecN+8ebDto2/3T0r&#10;Ppadv+HhOXk8hwpPY9WaJ+OSu2bEdZnx/Yp9toxdxlZLCdvCJkMHxruO3C7fJeprr9ojPvLCHeNb&#10;p+4VHzt2p9hnm9H50iSEhNgvbzp02zg908GLb5+exw1pE5mNc9e0+fG2s26KP2f3PDB9Ye7584Fz&#10;b8u9puyGgzSZv2xlXH7PzBgzeEAcs8sW0bfB1s2+jhrcP3bYfFhslx39s/xUREnPREWY9HDw3EAq&#10;2FGmjESYrAsPE/n5298iPv7xIijmz34W8bWvRXzhC4UxwLCsj/Ow445FrBV51hdUHiYVehoYi8cf&#10;HyEeYf37aqutIk44YeMKgql9lpdkIEsQpdowwiQRng8/XJAjjZZvXHttcVjS1FmQJnL2f/+38GZx&#10;6H9uvrlz03kuQC5deGHhaWOnGX0kUtkWvb/7XeueeOsCZHrTTRHbblscQnu0lzBxnYDe//53US+W&#10;9fS08lXoOJZklShQ6xVXXJF7l9gpx/d7swputiSnwoaJnbcYFu8/avvMEIx4z29vjY+ef3u+REew&#10;ykaeIAz8mQuWxXWTnohzbpgcv75+cpx/46PxvxffHd++/KHYZ+uRufH60j3HxeYjBuWBLf/n+F3i&#10;ySd7xRkX3hVf//v9cc/0Ba1uvbp81ZpYvGJ1fgiE2uy6dQl5cthK1s42yoMM6mheyeKizDA/ZOIm&#10;ceTOm0bfLoq1saFhcP++sdXowTlBcvyeW8Ye40fF4IGWIj1Tdn0yeb50r3Gx0xbD48JbpsXshcub&#10;1lEtq79L75oRH/vd7dG/f+/44st3j/PecUhc+O5D47jdxsY3M/3+7uUPxD+z9vGNvz8Q10+aGy/f&#10;d8vYbsyQDWrx08aIKujrWqA7g76aPRWI0haPL3pRy8kMCPirripmWE899dmESlfCbiHIEQPkMgyu&#10;GSy2ptQf8Y7ZbLOIAw6IOP30iJe9rCBKzEibeUX0HHts9+a9QgGGL6NO/L6WZeYVMvCCYizScZ4S&#10;/t5334h3vjPiFa8o9HdDh6VH+hUxh+68s1iGJAAor5E//akI1kx/tHEkqGUc559f3NcIlniIi9FZ&#10;wZ2vuSbiv/+7iJPy4IMR999f5FU+9tijZ/Qn+m1ksq3VyxAnxNKXww4r8tlTxrzizwjWLc7mG95Q&#10;5NsuZ0cfHbHDDi0XNYA+3Hvg+98vAn6LYYO4Yk/z1uqJ7aUK+to2ECJkNGDAgFi5cmXMnTs35s2b&#10;l73Tn8jqdFBMnDix1eCva4sq6GvPBNtx282GxKHbj4mtRw2Ku2YsjAtvnRb3zFgUIwf3i9FD+ke/&#10;fBePXjH5iUVx3o1T44f/mpR7Rdw2dX7c+diCuGXK/Ji/bFWcut/4eNsLJsb40ZkB2dIBiqGy3abD&#10;4uDtNon+fXvFZffOjL/fPTPmLV2RPb9/DBvYtyVwZ8S8Javixslz49fXTY7f3DA5j0cxY/6y7P6h&#10;mYH87Nn5hctWxqNzl+TbJVtuMbBv78j+F8ZrJ3XAxQINz6x/Xi3+8+i8+NY/Hoi/3vV43DVtQcxe&#10;tCIG9usdwwf1za9vi/iQ/7OunpzJYlW864jtYmJWzuKezsl7hQJDBvTNgx6fd9PUrH6KnWyIuaie&#10;FllnDeHC26bn2/3uvuWI+OyJz4s9x4+KfplCiSez9/iR+fW/+89jceX9s2PZyjVxyv7j42V7jo2B&#10;LR4t6xOqoK/PREWYrAW6kzAx6/fHP0a85CXFILuMG26I+Oc/i50Mttyy5WQXw4vz+usjzjqrcTwH&#10;s8wnnRQxblzEQw8VWwabZTXwtuQhXSO2AYLlmGO6L+8VCg8gBiePAEammWHe1cnzZ2MHG+B5zysM&#10;SHJC9vFkOPHEwgNlQwf94AFhqd0FFxSBbq+7riBoLXsRFJdMEuGm/ZILfWoUEJdOnXJKsTtWZ9hX&#10;+g4eG9Krh6U/CFrk8rrcyYisyMlOYMjheuj37La0667rNp/AE0R/rq7/8peCMNx//4LU8X7JXnG5&#10;x1Uz2D3KFvK8aR57rCCt7ruvIIwEjtWWehohWxEmbYOMLrnkkvjkJz+ZjT1eEoccckh+HJYNQtra&#10;Kee5oCJMeiYYSnZaGT6oX+w6bkQcu8tm0T8zEq+8f1YerFLskQWZQX/HtAXxgysfin8/+EQeVPNV&#10;+26Vx2R462Hbxgl7jYuX77NlHDhxTAwe8OxZfl89f98Jo2P/bUbF9AXL45I7ZsQ/H5gdsxYuj+nz&#10;l8U9MxbGb258NH76r4dz4gGRsmL1k3HDI/OyzzWx89jhubGbnu2+H/xzUnzrsgfir3dOj7/f83j0&#10;zX7bbUuGbdtkRZvIBsQzsnxedOu0eGT24twrQdDQRctWx9wlK+O2KfPjG5c+EA/NXhr4pAdmLYl/&#10;3Dszbnh4bixf+WQuwyH9++RkU7O8/PvB2fGHWx7L5XfMLptXsS26EFuMGBAPZ/X4j7tnxQ5bDMt0&#10;WMyRp/XkikzfP/une2L3LYfH507aLcaOGPyMurDMh+5uOmJg7J19fvRFO8YB226SnX+2vq8PqAiT&#10;Z6KaW+7hYKSYraufNTVeEU/BgJzh0p1gtDAKGsF5RzbeyWelDbj32qswyhNSDBPl4gre3egpbvvd&#10;DUauHUw+9KEINGlaIsDgYeBUKMATIm3fzejbe+9iV6cNHchQ3gKWt1hawaOE4XzjjUUcDkY1QsWy&#10;JG1b2+VhwAPhyCMbexPss0/EwQd3nvzELan32ijDb808XboT+kjybAa/r+uxhzwgOj7ykYIg028j&#10;T8RbQRjqJ1tbkqPuEWpI+3pMmlQQbzxqKqx/MEBGkFSxSio0AsLjTYdOjB++bp84eZ8t47F5y/Pt&#10;UM++7pHYPDM6v3jybvHt1+wTp+y/dWwybGD06dMnRg0ZECMGPb09amvYYYvh8ZkTnhdfe/WecfiO&#10;m8bdMxbFeTc/Fr+5fkosW7E63nfUdvG9LO2fvmn/OOvN++c7jVx854z4wRUPxv0zFsb8JSti+rwl&#10;8d3LH4x/3DMzXrjr5nFqlpdtNxkSP792ctw5TZwKHXQrnXQ7YEnSj//1cHz5b/fngWs/eeGd8dHf&#10;3REf+d3t+ZKNr/ztvtwD5+uv2iN+/Pr94ken7RNfevnusef4kXHhbdPiU3+8K359/aNZfhvvEDRj&#10;/tL40+3TY9PhA+OITA7VUpyuhR1s3nTohNhq9KB8WZi6mbNoeTyRHRfd+lh889L78+Vklo+NbtnO&#10;uR52vDlhzy1zfRveTn2vsH6gIkx6OBJhwnArA+kgjgB0p4Gg7U+YUMR0aATGlBgmBtNInUYTUfKO&#10;UGFwdSdhwti77baIyy4r4io8/njrRs2GBOU0Y8wYtszCzDKyjVeA5RRc6hlQFQqdJBcGJDKyPXEc&#10;NgTQCUsqLHGpB+IEmeIa/Q7CRL9EPsild7yjiPGSvHBcw9MDIceTorNAj1tb2sNjY12PT/RvKXBq&#10;Izi//fbr1ruEHNUzbx1LaJInDK9By67ogbrWZzaD9w6vnmbgvTZtWsuXCusVECWnn356bMZlq0KF&#10;Jth+8+HxzsO3i6+9as/8+PLJe8SnX7ZbHL7jZvn2rs/FWOQpcuh2m8ZHX7hzfOvUvfMtjr/x6r3i&#10;f0/aPU47eELsuPmw6Jd1ooP794s3HDIhTtl3q7j03lnxkd/dFu/9zS3xnt/elnsEvOXQbeLDL9wp&#10;3vaC7fLPAX17x4///UgeV2Ttx3+1WL3myTjv5qlx+f2PxydfslN86RV7xCn7bR17bz06jthxTJy0&#10;17h4/9E7xKdeumvsP2F0vmRjwpihccyuW8THj9sll9dBE8fEb298NH581aRYsPSZpMmTT9bihkfm&#10;xH0zFsWxO2+ax+Ko0PV43riR8ZmX7Rq7jxsR37/yoXjfubfF+8+5Nb54yX0xbuSg+O/jdn7GcrIK&#10;Gw8qwqSHwwwdw63RuCUZJwLDdicEcD355GcvpWFEvfzlRcwHxhSypLwVcgJDobs9TJAjZ55ZbHX6&#10;iU8Un3atMCNNvhs6zBb/618Rkye3nKiD3TsYOBUKfeCNAwzJjWUHTcaxuC3NQIeQFZbWpaCgiFEQ&#10;O0ScF0QBwkC8Ih5M+onOnKS2W5jlPY3GKtLxW09YZbHbbkXZ64ME8wq0RMkyF3JaV0jeJAK0NoLY&#10;MNpAa2Sh/r01WXs/9cQYJhXaBmNgWNbQeQZUqNAaeD2MGtI/D5i5+1Yj85gjnWlMig9hF5GtRg3O&#10;43fwWKlfloJcecPB28ZHj90pXwIhPzw73nLohHjV/ls/tUxnu82G5cuEbn50Xlz1gDWkCIoOsia1&#10;Wixevip+JZDtzY/FS/YYG6/cZ3zskZX9NQduEx86dsc4/fDt4zUHTYjjdh8X24xJMUeexqAsP+T1&#10;ziO2ixP32iouvXtm/PzaR2LO4qeDjc5euCwuu3d2TMzuP3znzaJvXZkrdB0mZnrysRfvFB84eodY&#10;tfrJPDbO+47ePj59wm6x9SYVWbKxoiJMejh4mEAjwsTMLiPBbPjaM+Udh4HwaacV8Un8zYiybOFd&#10;74p473sLbxizj843csVnKBhId5eHCePAtqe2OBU7BUkifse3v10sNUCmbOhg9Ldm/PAu6W7iraeC&#10;viSvrY2JMNGf1G9fXoZ2y0DW5h1lwgT0UZ5hLMG7RMylRoTpc4H+TlDSF7zgmX2LfCFpELY9wcZD&#10;jLztbRHHHVfIjceNZUsf+EDhjbOut6f2vrC8qTVoB0i0Zu8WxNlBBzX2pOFBKE4Lb8MKFSpU6GoM&#10;Gdg33+nkv4/bJb7yqj3j26fuFacdtE1OTpQN3BP33ip23nx4XHTb9Ji3mFdHyw/tQi2WZQOCP9wy&#10;LX5xzeR8udBbD9k2J3XWxogWs0V8l1cfMD4uvWtW/OCKSXHv9AXx7wdmxdcuvT8mzV4Ux++xeWw5&#10;8pmxMip0PYYP6p/Vyzb50q+vvnKPeM3+W8fYEQOretiIUREmPRhpppsB0Ggmz6DUoNXA17XdCUFd&#10;GS3SZzy98Y2F18bOOxcDbIYmY6kRYaI88s7g6o5lIAIR8i6pJwzIzE4bglp2J+G0LoC8sl1os+UM&#10;SK76ZV8bK3hSJMIEIbCxECb6GDtc8RKph6DA9IPhr+02ar/I3WRg+yyTKZ0JhvjnP1/svAMMdt4t&#10;n/pUsctLT4Gli4hknhiWJYkNYonSxIk9Y9mQZUHN+gPEl3xbltNM//1+xBERb3nL096GyoUMQl4h&#10;1D2nQoUKFboDAtPa6cR2sgzeAf2evSxok6ED4m2HTcgDyFqy025kL7ZlK1fHn2+dHj+56pE4ZtfN&#10;c2+SMcOemxFtqc7rD5oQrzlwfFye5efNv7gpPvq72+Pu6Qvj+N3HxuE7tDKLUaFLYWemLUYMitFD&#10;xeGpPHw2dlSESQ+G+ADWlDNWDE7rkQgTHibrwqhjECFGDLrNLqcNg+QlnW/mYWKmmHcJo6urIQAh&#10;0qQRGHzc0jd0wgRJxbgRgLNelxjBr3pVtVtRQr2HSVfrKIJGOj7XJbRL23zzHtPnAF2xBM+WypaZ&#10;WHZXJkzKpIi/HeSn3+pKElcwaeQOIAJ5brS2m8u6gj5Of6hvtGNMT1mioq55hxx1VOP+QDwaRBTC&#10;pLWg4ki0d7+72NpeXy84+dvfHnHGGUXA3woVKlToadhj/KjYZ+tR8dubpsYDjy/Mxn/NBoDO12LR&#10;8lVx+9T58cN/Toof/fuROHLnTeMdL9guhg3snN1P7K5iqdCHjt0hXrbH2PjQMTvED167T7wzS2P4&#10;YGm0XFihQoV1hoow6cHgXcJwM3A1wK2H2TuEiaUU68LYYhTJI4OA90YyLOXFILs1wqQ7Y5gw8njB&#10;NAMZbgxgUPICMrMMjDhbiJqdN0tcLVcvkAx+QGR0FRkpnYcfLrZzPffc4lOMmXVJnCBKGNFpaY7v&#10;ltnREW1In4Ms8UkuZcKErJJxTX4dISH1I/qx9vYHiM6Ulnsa9Y89AfKonn2m/PYUCNz9P/9TkKgG&#10;5DxDxJ+ylEid+z318a0B0Yp80acjUJCvyLVqkL9xgdFpO+IFCxZkbXluNiaYn/URReeZzq/qjhmS&#10;ChXawMgh/eOU/cbH3MUr88Cty1etzvrpJ2PWwmVx57T5cfWDs+Ivd0yP82+aGj+/+pH4yl/vi09c&#10;eGdcdu+sOG73LeK9R24fmw7r3B1Q7Dx0wp5bxceP2zVevf82MWHTYdG3r+VEXm5VZ1qhwrrGBkGY&#10;eFHbv99LeVk2aveSfma06Sfz8w5/l1H+zTN6EgxUDVjN2jUyCJKHiSU53Z11YkTmGA85zEQm0fpk&#10;HDRbkqMsaYa6qwkTeUMMcINvBFuicvHvqQZXZ8JMspgKadcSxpFdcz7+8Wo5ThllYxwh0BVjfN3T&#10;f/5TLC0RhNhyjU9+MuJznyvO13VT3Qb5SrEttF0kGk8BfZBlNoiSdJALWSVkXWh+QLk/aA36N9vS&#10;ijFkpybbXt9zT9v3+j2RWgJj9zQyAvTJiVAipx72esnrlqfOiScWZBivEv3Bxz5WLG1CNJNrW4QJ&#10;PaAbqbypXipsXECG/PnPf47vfe97ce6558Yll1wS8+bNi0cffTTOOeec+OlPf5p/zmjm7lmhQjdi&#10;v21Hx4l7bRlXPzQnj2fy2xunxP/+5Z6cHPn25Q/Gmf+eFGdd80ick52/a9r8eP72Y+LTL901DwS6&#10;6XNchtMMvXv3iv59e+efFeFcoULPwgZhJiI6Jk2aFBdddFH8+te/jltuuSUbUBcj7uXZCO7mm2+O&#10;888/P373u9/lfzsHXvB33HFHXHDBBXHeeefFDTfckA0Qe87IGyHhYMy2RpisiyU5aZAMBsrElowc&#10;3xlOzTxMwGykPJcNrs6G/GXjt/jRj5492ylviAMzqXvu2XJyIwA5JJmLsWBZA8OowtOgy6k90eOu&#10;aFvifTBOf/GLgiDIbIq4++6Is86K+Na3ija9LoAwkRfkmnhEjGVeL/LrYFg79D3kQj6Jm0aSJILA&#10;fW2RHu7NuuTcQEcc2bWKx8OnP11s/90a9DFp2ZR23lXEqzKUuPcOQZ6SPPwtzz0RiG1LJF/0oiIw&#10;bdm7SJ22RZiQkT7Fp+tTvVTYuGA8ZXw1ffr0GD9+fOy0005Z26nFX/7yl3jwwQez/mTnuOuuu+LK&#10;K6/M9KXxi9/uJ44KFboa/fr0jlfvt1VM2GRwfO+Kh+K8G6bEsAH94thdN4/XHbhNfPDoHeMzJ+wW&#10;3zxlr3xLY1sSHzBxk+ife31UbEaFChsbNog3E4+Sydmo3sv6t7/9bfzjH//IBm9P5i9rhMhvfvOb&#10;uPXWW7NB+G05oXL77bfnvz3wwAPxq1/9Km666abMWLk7v84z6r1Q6tFdL3QDVcaAAWxrhIkZ1u4e&#10;jDN20kwiw6k8o+w7o7OZhwkYoDNE0kC7s8FAOe+8iP/+74ivfCXizjtbfmhBNpaL//3fiDe9qefE&#10;FegOqBuGL3SV7Nd30OvUnsrkSWcisxvij39s+VKHv/41sj6q5Us3gz5MnVq03bRFr+2mLZdhCCey&#10;RJsxZtQPJFnpA9Lfrm1Lt7KuOd+lKutyc53U35l8vuCCYgerJjZVDs9Ohrk8SLszod6z10O+FfdV&#10;VxWkUWv5aYQyYUKHuorUea6wlbT8lbdARpghTMi4Ldnqx5VTnajDzq6LCusHGJGbZoMVS3H++c9/&#10;xn333Zd7kxib7bvvvnH88cfHPvvsk09upUmrhGnTpmXt7Kq49NJL8/sqg7RCd2DcqMFx+vMnxhsO&#10;2TY+e9Ju8d8v2SXecPCEOGnvreKoXTaPAyduErttNTLfGlgw2UovK1TYeNGrVl67sp4CYTIzG/V5&#10;Uf/kJz/JBvnD41O2TMjwrW99K5/d+OhHP5oNAvtmA/Sv57Mf73nPe3KC5Lrrrst/G52NDv02NLMI&#10;fB9ZmnYnImnwZEGWIFgQLZ/85Cdj6y7cN5HhxE3adrh2V6iHQa4tKn/96yKwqTXn3QVb8f6//1e4&#10;0vPWkI8vfrEgcMyUn3RSsa79Bz9oHCPE9r6nnFLMLlsS4hmdiWzMFS99aSGXRuCG3sxg7SrwymFM&#10;IL8YnutiIo3ngpnkW24p5J+pcW4cV3ga//53sXXt9OlFndFVwVA7C3pcbVYajaA+fvjDIq5MdwP5&#10;gETUbnzSDzu9KP8HP1jEp+AZQ3/0Ta99bUE8Ikad1ycgBuygZQeqZtvnMq6/+c3G/Row1q+/vlgy&#10;1wgIlle+MuKKK4q0xX85+uiWH58jxGPS9+ofeNtYuoJgPfnkIo32EqyzZhX929lnFzE9yHKvvVp+&#10;7EHgZSdvlkapa0AY8fj58Y8jfvrTiJe8pDjfCHRGXVpOpk/73vfar7tIKGkhaCzz6o4+ceHChVn/&#10;f2I+ebJlFem602CMZPnNokWLYs6cOfGnP/0pl6+x2XHHHRfHHHNMvkznxhtvjA984AMxSnThFpiw&#10;uvbaa0OcExNaB2WDB/c0m7xiuG4AQ9cKPQD06MlMlfr17pUpVvF+zs8XHxUqbLTQp//973/PbMut&#10;svHPyRs9YbhBECZlfOYzn8k7wDPOOCMfGH32s5+N7bffPt7//vfnv5955pn5y/kdmYV/djaS9dL+&#10;b24IGRAoV2QjcN93KI3UuZpyJX344YdzhXE/75QvfvGLOfnSVeCuzqi1rp9h0ggf+lDEd75TzNba&#10;haG7wJAQQDQbE+UvmNe8phg0ixciBoN8c+8Wl6CRl8mVV0a8+tUF0SJ2Q2d7efz2t8W2ls1g7T7D&#10;uDtg1p28snFiPlNNHmIEiCFiVrc7+6D77y92PEFqvfzlhTGHvKnwNC6+uGhXPE0YvZZ1HX9859WT&#10;9nL55cUzG3kdIBkYsOLNdDeQRK9/faGzOGd9C6PWNrGIETugiLdiyQwC4cUvjvjyl4v26zxjmVcc&#10;wxvpIPZJIyB77aTC+6sRGM//+EcRkLQReNUx4rUpBBMCCpnzXCFf6h/xU++Vps+wdAgZ1B5d4KmD&#10;EDr//GJ5k+VX4iX1JNBFxB1yyNKw9Dqjl5Yy0gGESWuyRQKrR3rAvv3GNyJ737b82ASIyIceKt4V&#10;5MRrSVBq8XK6eolgRZh0DdJQ0hhpZaZAP8oUiOeIQTcC5FWZEhljIVVMWI1I2+plMBnlcJ+l1byE&#10;h+gE6mDCChkzK+uYt9tuu3wSrLthPDg1U9qxY8fGwIFdE8uiLRiLDs4azWabbZan3515UM+C+i5e&#10;vDi22WablrPdC0QaTyWGXGfUgfs7agpZVkaX5UFddDe0lccffzyGDRv2DPKxOyFGEYKUHdTd7UB6&#10;TzzxRJ7+uHHjsnFA98/86QsQwvoy9bAuoN/kxbfFFlvketiZ9aDv7tOnT5x66qnZ+Of53V7HPQ0b&#10;FGGiA/nfbFSvUnmY6Ew+n41wD85G3W8yXZoBScJD5HWZNW35jnW2Xt7wx2zUaFbkQ5m1tHtpj0ru&#10;o1xMU2wULysvi29kI0OdZVfAwJN3xvveV8zyIRe4x9fDen8DVcaFgXx3gQfHhz9cDLK5YdtZ48wz&#10;iy0pubC/8Y2FQYNEaeQ9cvXVBQmkXAbljcr2XMDzhXHXDKoXydTV0LpsW6wuGZCWNphFNc5QfnJK&#10;MQO6AzfcUBBJPAgY7AzzdfSu7bFAtjGMeRbQ73POKQzGzpz9tgwCMcFDAjlRxh57FHFMEGqd3S7a&#10;AgPWNrG26kWQ8DKwLIXHGLnYvhcJYEmRrWTtsmRZjSV2gtfS8cxGyu/3dzMHPP0bQ5x3A+O5Hu6X&#10;bjM+WmBa8Xe0LeMkxA7yFbQ5XiKW9yBA7DLGY6U9thWCDH8ulkw9jBV4jCBTGthyz4I2po9EKuPf&#10;f/azgnTpSeAdguzWHyMwElmhfui9/sn7pzWPEct26Mr//V/xnacJMl37aQTP5qGEXOPVoq7Ujd27&#10;3vzm4p3QlaRJRZh0DQTOt+zZAF4suL/97W9xwAEH5J6/4poccsgh+YTUfvvtl/UnJzU1cBghxlnG&#10;cfUD9H7ZYAKZYqxmbMdQaWsJdWeDF8x3v/vdeMMb3pATBt09hEYSmQg0djXruy5ivlx22WW5J9B/&#10;ZQ1dfXe3DJAVJkff9a53damXdzPQS8vN/i/r9N6bvcQmTJjQrTKQPtJQ7EXL3F6QDf4Zt90NdpE2&#10;z2bqbh3QF/BYY5e9JXtBIQ+7uw6Qt+qAjalfWxd1oN81eX/aaaflcaI6Wwb6V32Mfqe+P97Y0P09&#10;bRdCpapQh78xzxrVktKiasrld0ycFzbiI8FL3m/1L3LfNQiN8u2ZFf7KV76yS1/UlvdaBmBmG2w5&#10;mr2f8xnP+rZgkkZ2DfS7E/JoJtkMMg8FYkyGHxdr7/AU56ARkCg8LTyn3mDsDPDgIJtmMGveHeMs&#10;qicmg9llW8gyDpAmt95aeN/wcunO8Z6lDMoODNVGxmp74Tl1S9E3CKgj+otIYsipw85+DyPJGN9p&#10;CUTZw0pbQj4iFMTR6M5xiKV2jGg8cDb+yNs3neGZRBbJG8nfJtXUvzECPeKRw9BFTtDpUrf7LJAv&#10;gveww4pnlYEkQsa0xkV7vvQQNfoRHiegL+H9IgYKYgOhzPsBMZX0vjVYsvbIIy1f6qAeHnyw6Pfa&#10;g3L7kK+e2Fbomvqm6+XXXtJ/+UaItAZyUTZ14m/1wkOlGbQvHkEIGZ535Kn+kLnec0i77tT5Cp0D&#10;4yGTVP/JKpAH7mFZ437xi1+cxy7h5ctLd88994wjjjjiWWOsMozZBmSN2jX+Lh/p93SY/Sx/764j&#10;5W1dpJ/GqA5GjKPRdd1xwLpMP8mg0W9dedSn2d16UJ8+lL9356EO1kU7SGVeV20x1UFKP+VnXRxd&#10;KQN9sU/9zsaOHkmYYMi8fMtHa3A97xLMP3LEYRYJYcJV66GHHspdljDC3PjGjBmTzyxxI3skGx37&#10;HVt7f2YV+G2TuoX3yBcECZcnLKZPCtRVsFzFLCfSBAz20y4SBphlJMIkGQzdBQNkA12ztwwcg+5E&#10;rvq7PYQJY8dznovR3gxiBZg5rZ+hZ6iaHTagL3FlXQZLHMyUNzIeLc9BmHRHPhLqCZPWDJtmUBZG&#10;jRgVv/99xHXXFUbQhgL1QW8Z/oxx5e1sUk/7EBfkhS8svpvoTm0FsSZgsTaPVENidBd4ZSiv/Ggn&#10;PrNxwVNBaJPXqfarfWvrdMjBsEaoWGbG4G1Lr3fcsYhfZLmPPgx4lrztbYWXS2vvZ/XBMJcWkiZt&#10;hcxLAkEi7hPdtNSElxtZ8nxrC+q7TF7VQ/ld45UkfXrfrP8ikzJhot31NCJAHalvcqSTZah/ZVXO&#10;1l7ByqScPh30oDVyCiHFo6VR32OpoP6EXlVYv2AJzcuyxmy5s4kl3g9iwRln8ei1LPq1r31tPoZ6&#10;LrAUxhIfBsu6gLHfXtkAo9GSoe4C4ol3y7oyYoyry17Y3Q1jcjP667IO2BcHHnjgOsuD9Hfdddfn&#10;3J7WFuwubXE3AbrWEeihtsCoXxdAVPDqEANzXQFJIqi22J0VuhY9ijDh2vfYY4/FNddck289x33T&#10;IRhYs23oAKFimczvsxGymQ2HpTXWz3IDtaTm3HPPzZfg8ChxDinCa0THy6XqnHPOyWdHrNMqB3xt&#10;BC6jXeX6xTtDwMf6XTIUn6fJZZc9c/CqjTA2utvDxIDWwBgBgbQpGwdlD5NmMNZJhElXeLEx3D7y&#10;kYi3vrX4W3/KOOUibzvhNCPe1ZBGa+kgnbrTOECYpHpaG8KEgUUP09IEM/iM3p//vPtJu66C+kqE&#10;CR2lz21wtmsFXUh6zzfSAca4+EWMy65Ivx7ykzxMECXZezhfEqP9TJ1atOlGhAk9cugPjB0TYdKI&#10;JCzD87RJwaLTsjBLn8Q0St4liAZeH4hipEgirvQZnq//0V3TPbqMZEbklfVaXsjQ8rO28oQAFmek&#10;0RhYufymrNKxxIYn0EUXFSRAyluCPju1NfltjURYV9Ce6XcjwoRuki09bK2fIF/l1GYSwZLK3Qj6&#10;vNbqQR/V0X6pQs8AEoMhx5Aow6Deuc4w8CdOnBgnnHBCns66gHSPOuqoNseJXQnpIyzIc12QJmL8&#10;WQayrkDPBAVel0aitF/ykpesMz2wQQVbZl0sSQJ6py0eeuihLWe6HzvuuGMcfvjh64y0slIBeYu4&#10;WVdA4L4wG0jZoaxC16JHESbIkrPPPjt+97vf5Xv3Oy6++OKcNLGUpjVYTiMAEMbV4W/nrKG1XhYx&#10;Yn2ZFy2iBPbYY488EBl20vN1fl4C62rmAngkWK7RCAbdN91UDNgTkBUGqd1trBrwqhKGDocceTLw&#10;BucNvo1nmr3Lyx4mXUGYgDXxgndaVjB2bLGLh5gJZral2RqR0Vkgm2Z9aTJIu7OvpycMN2knQ7cj&#10;YHgycHlBmc0Xp8E5smU4Mp7Wd9AL+tuVHiZA9qndivvRSHZ+R552VRspg14gTOgG4gDop/Gg8luC&#10;k8anukh6q/0qBwO3EWHSlj6Qs4CoZQ+T5ODn/r//vfAQ4TEimKi4KMmDAYkkLflDqjhvOU4znSZH&#10;HjStQf7Fa3GUySFj0tNOK+LKiOUiXssXvlB4s/jbEiDLdcooEyby6ntPax+JMDHWakSYeL8gTOS9&#10;GZTJ7wg07wP10BphYkK02aSoNOncOrKFK6wHYCB0dnDDjsBYclCm7EigdZUH6Ru3rqv01QHiaF2l&#10;L106YKy+LvVgXeZBmomcXFcyWNd6kNJfV22RDkh/XeqhdPUH6zIPGwt6FGEieJD1r9a+vvSlL83d&#10;Ox3YdErZDJQWScIV1A43AlEJ8rrLLrvkHRr2zW+OF73oRU+xkZ555JFH5u6j73znO/M017Vbk8En&#10;g6UZtIfyoNuA1oCewdBdMPhPZANxMVicM/CWN5/yaQDdrP0yuFQpcqUrjUFVLS0GoGCaZsvJTH67&#10;YxkJssQ2voyAsizUMePriCO6lzBJSwgYpeTeEcKEUSyujiUj9WBoi9XSHSRUVyOVAWHCkKfP9KWz&#10;QffVByKCjjYDQ7Y73oNm9nlxMGbTpBlPkzRxoT1rP0Au8p0IT3pEbokwIa/WvAjKkG4ipMT3Ad8v&#10;vLAgIwSVFcRZUFHeJzxIXEcm8iZPiCX3tCYncmwPYaGfEAdc+wQeabzVBOB+7LEiwCxiRpryjjgU&#10;JFa+EmkMSASHti5f/u4KPXouQG7Iszqrl53+WV/JI6Q1jw9losv0QX3Qg9YIEwGveRbVkybeY4cc&#10;EmHCspXXfYUNELyELaUWRNHOG5ZYJ/jbriyOFFSRN7Jl17OzDov3cfL45U1ssixNmHXEE9i90pAH&#10;E2judUjLcm/nXeOc/PJWds5nOR1/y5Ngt+W8tQWey9KRd2VT1nRvko3zKchqym+Si3Mpr+TicL28&#10;ticPrrPjiPTVQdmTWjlS3aT0/a6M0ldH6Vqf5Od6v3XEI9uzy3nw3JR/z3Re+VIe/C4PjpSO39yb&#10;ZOCeVJ9twTVJ1o5U3w4y9lxlSvWa8uta96U0yrIs57c98GzpuJdupfJ7hvqUVtJth7+dK1/rSPIi&#10;G3lPv7UF6SQ9lI+kWymter1KdV0vr1QPZXm1F221hXReGvKRZFDOg/OpLtVFR+rAveQpnaTfqbz1&#10;bcH5+jpznaMsG3+nZ7SFdK+06+8lC3XqvLI671wjecm3Z5Tl1Z70KzRGn88INd1DIJYIBX/zm9+c&#10;rwvbdtttc5cvLmetMYjOY9eQI0gQR2Lc0u/pfKNnYOr9hnhpDyz1Qe5YvlPeGq8zwCi59tpiF5p6&#10;GJBa33/AAS0nMmRtM1+rb1Bu143uQNYW83Xm119fbB2c9UW5IWGnHMSAmB0C1NrFYs89Gxsx7uHW&#10;nrX3fGtSA/auAI8dAVcRJrbPBLEMxOAQO2G77YpzXQUqyOjM+qq4+ebCqENW2C3DLj7HHPP07Hp3&#10;wFbVZtrt2iEvL31p4X3THigDWQpE2giM5RNOeHp5xfqKX/6yIDLUkd08kF5HH935Rpw0tN3sXZjr&#10;iJ1z6kFv7RximXCT7q/TMGVKYfTTz1SP3q1/+UuxW5CujncWedBr7dxSlBNPLK6zLEt7ZzQjFA46&#10;qIgl1Fa+s/d5vrRFX2bJC1lrt+KY6Efoqedn44J86SGvJt5jvE1S/yMekK1syZD3kz6qDPkVM0Yw&#10;2bbam/yqa+1VW9Gv2RlIuQTiTbGlysjGS3ka+ry0nFkfboccfbM0kQG2zW3na6ZboHx0EKmLqCjX&#10;FbnafU0frZ9o9qrLXtl5zB39g6VUPu3AlbyU6sGLxHWeqy+h//p/clbn5NTy6u4SGNxaoivGRrXu&#10;u2fAoN52wryJ7WLI+Eg7jyRP4+uyQYcBv3Gh5dPnn39+vluN64wRGQ633nprvjT7xhtvjAcffDAf&#10;PxoXtgXpXJ8NaC644IJ80s69nmtceHPWEViyLX1biHomQ0Se7LTEUCkvj2Hs2SHoJz/5SYgvYSfF&#10;RuPOetyZdXbSlw/jSxN74uXZYUj6lqnfl3UqnilmgqXqlpn/NesILQtQTl7aP/zhD/Nl7XfffXee&#10;F/k1tm0rD+qA7NKOkIw0wXoZm5at//3vf89l4znipxiv2yaaR7gJS8vc/Sa/ZOM5YgSKF2jL1fbI&#10;gHz/kL2E/pW9XKSlXtQtfaAfdkVRx5bBiDd4T/ZiOvvss3PZuM45BivduPrqq+Pf//53rj/O+72t&#10;PJCX8nieelAWZWUjeJbn0i0yoYfqnszIge3Ca10a8uVaOiO/7Jf2br17ww035CEFpC+8gLzbNphO&#10;eOZV2QBWCILUPi6//PLsvfTTnMgwSczrwt+pLqXPHhJvRPpt5cGz6bV2KA88WOSdgU429OCOO+7I&#10;dZOOSl+9kIt2Sc7yIJ/6WeWhW/LrfHtkIJ4knZM+XdQO5Z/h75l2abr33ntznbM0SZ4c2qo8qDP9&#10;waXZy/pXv/pVrod777139l5pnxcGHdIW6YFn+m5XKu8ObU5a5IOY0L60t9R3yC+dJzf9mbaQ8kWO&#10;6qKtPNBDcnUvuaqTtIW2dNWD9p/6SfE5tRsyT/VtmRA5urbcp2zO5T5De+RQ4ZnoUR4mz3ve8/IG&#10;9fNs5K2T0wgdlFbnvTHAu/300wtDI8HgkfGSje/yQX8ZxnsG41lf1m3I2nJu7DEqDKLlmTGztGUm&#10;XlVpi8ifZm3SbKL7DZrrjZvORHp+mhkHeWaAGdh3BxiYDEmGAlgRdsYZRX0iGToCss/eGTlBxdDs&#10;iOzIglFqqQHjz73ZuK/dkP9mrvTA0E7LGNZX0F8yYtSmJTn0mtHe2VAf2hHjEXnGsyEZ89q895qY&#10;HvWGbFdBXugW0lMbQQLY9jV5FIkjYlmMnUyc076VgQ65luFMnxm/5Oh7e+A615f/RpQ4GsF5hKc+&#10;hB7rR7RlbVr/iOwp20hkqc1ZUtPe9pbaimf6W/l81+aaQR7KfUqSCz2SV8/xvJ4EZSJzdVavY3Sf&#10;HmQ2QV6OZlBffidz9dHW9ZCNMfPtgxG3gCj7n/+JOO64zicmK/R8GLwzQF/xilfkAVX//Oc/54H6&#10;GSC2ERbU0PJqg/+pU6fm5ACSIs3qpmcwKjzDttGMmClY4HaA4YmE4I3sfgYvA8PzERJ+s2SbEcP4&#10;YQAzVBgf0mecJSBbGCgMTARAe8HIEUT0lFNOydrkktxYYqghChjAPKAZaORhPMxgFXCTMcWQA7PI&#10;rhUIkwwQKe1druAaRuGrs4bJ8JaudBhsDH+xIhiH3/ve9/IyIxtdJ6/yCfKB7CADaYuxgSxpL+QV&#10;+SIP2223XW6YqgN1YZcl9cPokzdGOCLB9eSi7EA3kKE8ynmrIzXItj2gB2JBvPzlL893eEpGOA+G&#10;s88+O9c5MTvIA3nFgCUzhrsNJdIz2CxIFSEAlAkBwQj2W2vwO7naSUooAZtRkCePAvrA4Be7xZbO&#10;0qB39FCeXYtQBPlDagg5wHhHHJBje4BcQ/wI1KxNptiPCD2HZ8oHUlB900O6dswxx+QEgXpSN7/4&#10;xS9y/aAHyoA4aS8QVLZLpgfkxh4kA2nqF7QFckWckLN2T9Z0lL4iCtiS9BVJgVAot9H2gP6deuqp&#10;eVtih9IjuqAPsOqB3n3ta1/L27g6s1pB2zWhrq7UJXJTvuit8iMZ2wN5VadWRCir+kaEkKu6VF55&#10;QJ7QQ7IgL/lF1Ogj5Ncz7FKmzvQLtmMnzwprhx5FmGjsGHIdgY6KYmggmN30QtgYwF2ZSzhkfXHW&#10;eUd84APFzjlb18V34jrvXdCeQWpnoUyYIGwYIfoiRIn3AQOTwdnawJcR43dGREeM/o7C871DyoaS&#10;PMtn2bjpSjBIzJinfoohzM2/o4YBUixrFvGtb0V8+cuF4Zr13flMcBvv4RyucyA9jGHkpyN9J4Oo&#10;kSs90EPGDtJkfQZ50GP6ydBVR8mI72xIhwFOH7Ixeh5EN5EjDHxeDZaBtNcDaG2hbPKBiDC+R87q&#10;U3hIWH6SiAvtOhuDZQPmiPPPL9qtPkcbIyPfEZPkRh+da49eluVr3O05LePvpsje/Xkd0Td6qd6M&#10;B3mekJsNHNSdsvh805sK74/2Qh6UFzzX39JBbjXzEEGMlvU/yYY8svFMjyVM5BPRUQ9y06719a0R&#10;q6kfUff6Bs+k221Bn5z6QOnwXkIsVdj4gJDgscuz2EwyA5fRwFAw6Gd4M8gY3wgChrJYdIw1YJww&#10;+NPsqdlnM89p+XVbYCSasEPKMDAZQJ6HGGCMH3vssflvDDCGC4MOucEgZKAkQ5jRyjBicPqtPURF&#10;AsObDKRBHp6LjJCeHWEc+++/f54nRqKAl4wkRnsCsoBsED6MTLPd7XXDlyaCQUBXcvVcZSdL6TJG&#10;GWmMM4SIa9QLD4gEJJHyk4O6Y7gz8toLBiZCQh78Tc68eRihvF3kz8FoZqgyhumBPKQyMuZ95/3N&#10;s4BOkG17ID2EhLqjB0l/2CXKQQcRAJ7vXAq8Wt6xyCfZsFnIDtmiTtvjwe5epIy6RoQoA3nzTrD8&#10;4gUveEFeXt4Snp2uR5zJO5ADgkP9uV+9qi8Gc3sgr8giZVIH5MnIRlQ6R7eVmfeLNorM1HZ4NJCH&#10;PCEq3YN4Qv7wOmHYy1t7dBFZQdd8krU8kCMSSPraonTViXTISx70HepMGu5BdqhLsmlPugn6GbKm&#10;c/QntTFtURulo0cffXSelnpQH/SSPpI5GfhNPuVXvrRN59sD6blXuZAjiXSk8/RA3yMP6kfdusY5&#10;BBfyDlmkvPpO3ljIPHJSR+1dSVHh2ehRksNeUgbxRF7zmtfk7KJPDFt7X3wbAhgCaacuwQcFPLQr&#10;SdYfPAsGmPpJg1ou6lnbbdPYeK4wOC4TJgwJfRGjguHjU5tsjdRP+WZEME66Cgbunm8wn2DWVH6R&#10;TN0BeTD5wGiSDxNiHSVr1CnXeZ4pZvktYRBolZGt3tvjKeIZDmNK+VCP7bmvDDP4AucyTEE9Z310&#10;vOUtxXKH9aEvZiA28xhhvJML3faOoqNlg74zoZ1oRwxqhjbSRHvXbpCklpikGfiugrJadmT7YrvI&#10;0E3LNGx3bemJgL6uKUOe/WYcTJYO+qzf0k0zfrWvtSFM/O15AsE2I98Y94gQfQg91gcZhyAU6R+y&#10;BHnhsLxHHarLjhjjZcIEyaifUi+WAGVjo7ysZSCykYkt9lsO99Az5XC97+2RR3dBXlI/RAfrQbbO&#10;q+cki0ZQX3RE3bved/XYFlyT3lWC8XYXgV2h54IRaqKMoWDwjzBgaCRXfn8bIwJjrX7W2Hcz6Z6D&#10;KOjobCqjzFIA6TFEU1oMQWC4uCYZftLzKW8MZG7xxrGMXAamwzPaa6zJswlDhhHDDGnCyyOlzwiU&#10;FiIDkkdBAkP9DW94Qz7TzeD+8Y9/nJMYHQFjF9mSvEMY38lwdzinXiCVP4FsyJ9hhmCRNk8f+W2v&#10;DIBhbDkJo1h6ZJu8RHyW6zbVQ70ximSxLInhnQz59oIhbpkN4kYezNbTCYYsg9ORZO+zrIf+dh1Z&#10;qH/y8L18TVtAEpksJnuGMfnJf7KDlIdelfMASRcZz9qK+rc0CcHW0baA+KLP4kjKv7ykOkjtMJWJ&#10;dw+d0WYRFL4jKciMzrpemZLetgfKZIkJcgwZ4RnykNpCIgVS2RFCPI+0AfWW0BG9qweiireb/gjx&#10;oFwIKGXSFvydPJvIV/p0hUdJAoJTn4L4IZ+OgFfN+eefn7cB5E/qj5Ie6h/oWQKPPOQIgjMtNyUz&#10;bcF1ru+IHlZ4JnqUeUMJsbqUE4uaDh2WxrExgUcCIE7E2cj6imdB33PjjcWssFnQz362CIp4zjnF&#10;ILeroN8tEyb6cG1Qu/WJIGC4+L0ZVKfftf8O9KEdRmuESXcN0MlFrIfNNivIBeMXRkV7Ia/33FME&#10;vmTMpjIZs6j/H/ygCDzZFrJ+Mz+yfjuXh3rs4Ds0N4h4P73jHcX3rB/PCRSEntn3ngp6qU1dcUUR&#10;nPbii62TfXY9kA+Z0Gn6mb1fntLrzgbdp4MMau0FGNzqRrqOrgYZCKb61a8WsZPoFa8lJG02Xsvz&#10;2AjyTf/IxjXIR/nVT9EJOuv39oxVyvIlf89DmIg5pK2WgSh5zWsK0iT1Ma4xFtYHgudl44O8vVn2&#10;RmctLWoZV7UL5KCdgbImOWQ2RB5nY5ttiu/6v4MOKs6JiVSus9QPyh+y1DOew9it00Ee6k3e1Fk9&#10;ErHryGy4XFdc71BPqSxIV/WX6l6Z3dMW3Jfk6n3SYoNV2EghXoQlNwwTM9MMJH8zQAz6Gc3+ZjzU&#10;IxnDjAjGwrve9a78Op4W7TXSpMFlnVcCF3azt/LAwEjLHRg/ZnClk9L06ZCOPDLQGJuWBZiFb6+H&#10;hfvT8hdGvrEvo0c5pC8fiAppJ2+ChJQXBi1jMXnLWIrA6GoP5Jv3DiPbjDVXfpAHz0HckBECgBcL&#10;lGUA5GU2XR4srTKeV/5k1LYHSA71YHafHBiHiALl8JxEQCTjPcm/DGVR92wKhENHQMfEoyDn17/+&#10;9XlZ1bn6kQd1zPgv10E5fXLiicBDgR7ysFCn7SWuGLaWgVmGxNODx0fSQ/pHBvSBXiS7KMkg5YNh&#10;/sY3vjH3jEJg8PBo1G6aAenH+DdZbamJspID2YCyeB75Igy0W3mzjMh1flMO8qKz7kN0yG99XTWC&#10;MpIhwoQOIA8907OlA3QRaYEEoBOIBYSC5UH6jZROvWzaC2TXmWeemfcDltUAgsT51Ba0Cx4onm0Z&#10;DN1929veluu/c3T/wgsvzMkUJCY9am8+yMzSHvJ1r3ZFBnTbb/SQbJGZdNNyIaQVYgVhRn/pDP2x&#10;CQo7GqHS3v6gwrPRMkzvGcDAYccoqYBFOk3KhmmloBsTDPgNZFsI5YZghNvWkrFswJr1r5nMiu0u&#10;BW9MA9rORjPCJBlIDBZ9Qsv7rCGyfja/34C5PeMZzzUIf+yxYkeWNNBuC9TG89clYWK8JM9Zv5V1&#10;pIVh1978A9laCsFgaYTrry8CbjJ4WzM6Gi3JYbR0FAzQrE/OwUDMxgXPmFnvaVDXZGfr149/POJT&#10;nyqIReGuBS4ty4D86Av50E9jIuc6MN5rN+im+kCYaOugzTjMuHdV+01Qbt5J+ozs3f8U5Csbp+Se&#10;J83yQAfoEVlp7/qDesJE+2pPGcrylQ9twzjQluCHHVac992Smmz8mXveAJmRlfacjQ2eIol5Hhub&#10;kquxsnaHMLnrriKf2lNbkB/lAvlLf+tHBEhNHlaCuNIjMWh4tCRIgxzJRP6AvLu6TjsCZCF58Agq&#10;21/yKIjuD39YBH1Vx0hZbeZnPyuIW8GfeSGpY/2Ie9RFajftkTN5pNc6+bbTrqywAcLs8De/+c3c&#10;sGQIM3YZBQb+jAEz3WeffXb+WwpEypjiDSFeCEOA8YCoYDSIbeA7Y4ZR1R6IUyBeAzd2M8sMI/cz&#10;mIxF/cYwsyRDnqQpbYaduAbS4xH9wQ9+MI+hYZkELxXPaw/k/atf/WpuIDE2yYDBw2CVhvTJhwGE&#10;xDBW5oVBBtKX3+QdwtAiM8RJe9NniIrJ4LkMU14ext2IF27/v/rVr/LxODKFQchoTvFKeMW4nkGH&#10;KLFMgQHrWeqrvROevAkEreUhhBSxjAM54RkItV/+8pe5BxLZMiB54oibwcAnAzJzPcPZkiB5YeS2&#10;10hl2H7nO9/J7Q9GN8KLLiSvBXWATGGsqgfp8KCx9ImxjPAiM4YxGaQ8IY4SwdMWGN5nnXVWXn4G&#10;NxLL83jteJ52IBYGYpBuS0csCzJwr7bEmFcv9JVM6SE9bg/I/POf/3zWh8/PjW7EDX1XfvIWdJXe&#10;WYbid/FZECbsN3lF5vBuoifiUQpYLB+Wj7UX9P0rmXHjWeSpjPKA/EJEkgG5SweZIx06SNeVly6r&#10;IzrgOnFV6I3z7fE40fdoC+pOudyvffN0IR96wGuEXohlon/4djbAlBcyojf6KHLRHj1DvrSZ9qRP&#10;h8mZriGatG36rz9yKEsKNKwt0AexhegqpPSVX/r0AhGszdCrCmuHHkWYYCuxZZSDknshil+iM6D8&#10;Gwu0J7PhBp8IiUYwoGcEZO/4fMBahuCMdvpoIWI7HQa6BsTJWGEkybNBr3wZBDNgWns/eH9qt641&#10;IG8Nysd4s0MFgshSlKyvyvSkbQPE8+WpTJiQqcF81id2OaQjn2Rm1hyxwEguG6htQRmVo1lZNQ2E&#10;iaCJduVwbSNIU9pZf5vrFrnW6057IB8IPVDn3SHH5wJGneUmP/5xESwU0Zi9B3MdysboOeGYZEtG&#10;9CUZfgxJZWzL+FsbSMtzGfYJ9FS70Xa7Is0yEHeIuEbkHXloowLA1o81ycV22PSZLaIcCAqyKhMm&#10;7ZVbkkP6O3X10hbrBzz3i18stvflcUfnpI2srSdMkKrq0P3yhJxVx7xofvSjyN4tzdtIgj4pG4vk&#10;0Ea0mwRppfxm4+Bs4Fp4vpThHuWXfurDyblZG14XkB/9OP2r94zJxoN5rJps/JsDgYKEVwfiJ2Xj&#10;6ZxAycaDuYdjIsjpL/2gW2316/pEeSBP8qLzPUk+FboPjCFGBSP00WwAg4xg+DEGzK4md36z5owU&#10;BiFjnBcGMEYYIgxehisDy2y3WdX2GMvuLZMxiBAGCmLCc6RpNlle5Ek6yAlEAGOWcYrkYLAx4lxj&#10;dp5R295Z9TQbzJtA+Rlmxr1iangOEkEsDnE0PJNhxgDkyeA3xhgDltwYz7wyPvzhD+eGf3tAvgx7&#10;3gnSZrSSBcP4la98ZW5EkhFCiFwY1NJlMDLs1YExvPwhanwnf0t75Ku99cCoowvqEAmDlBAHwnOV&#10;VxwNHkjyIF3LDcSOQDSxHZI3CwPfsqCOQB0gIaSnvpNniDo5/fTT8zJIRwBg8TUY88qJYJIvclNW&#10;+ZMnBjeiQpiBFNuiLUhfLB/1QQ8YuupSMGJ1g0SgW8gD8vI7Q53cEBby57y6QXbwMOEhoQztSZ/O&#10;0Xd6jQiiS9qf51hqIg3tREBSZfVchIy6sXML/XOvMqclZSmYc0eQ4oHIAznKF28TpIW60Vbkh7zo&#10;gvqmC+xFeqEuyUaZyQ3RQp/bA/ciJpTTfbw36L92zevI8+n6GWeckRMartc21RkZSJfM1ItnyG/a&#10;1aY9oMPamjJKC5ma+iMeNIhJz6KHrnG9foeuqfNEMIF+Uh3SaZ4m7q2wlsgaVo9B1jHVLrvsstqP&#10;f/zj2le/+tXaV77yldqXvvSl2ve///1apqwtV617ZC/TWtYZ1LIXe8uZzsWaNbXaG95Qq229da12&#10;000tJ+uwdGmt9oEPZL1iVoONjq22qtVuuaXl4k7GHXfUarvsUqudemqttnhxrXbxxbXajjvWap/8&#10;ZK02d26tduyxtdrBB9dqDz3UckMDPPlkrfa5z9VqgwfXav/4R8vJJrjhhlrtpJNqtVGjarV+/Ypj&#10;/Pha7b//u1Z7/PGWi5rgrLNqtYEDa7Uf/rDlRIbJk2u1IUNqtVe9quVEF2Llylrt29+u1XbeuVb7&#10;7ncLGambSy5puaAdoA9//nOtNmFC47ouH/vuW6udf36tNnVqkXYZF1xQyPs73ymOYcNqtXPOafmx&#10;A5Cfr3+9SK9371rtT39q+aGH4j//qdX23PPZsnLQpZ///GlZXXFFocva1owZtdprXlOrbbNNrfbI&#10;I8XvnQX6/7OfFXn44x9bTma4+eZaba+9arVXvvLZ9dfZmD69VjvttGfLJB2HHFKrnXFGrfb859dq&#10;Y8fWamPGFH2Se+66q1b7zW9qtZEja7VvfKOQ1/OeV6v99a+12uzZRfs8+eRabdGilsRagbZJL/v0&#10;qdV22qlWu/PO4vzq1bXau95V5EXa6RVA/974xlpt222L/pFeb7FFrfblLxe///KXRfqf+ETR9vzt&#10;GXR1+PBa7eija7W//KV4TjPceGPRTnv1Ksp+9tlFncH999dqBx5YPFO/9PDDxfky9IvS3377Wu2L&#10;X6zVdtutVnvzm4vzPQWPPVarvehFtdpBB9Vq06a1nMyg395nn6f1oLVDu/p//69W22+/Wu2tby10&#10;mR7om9sq64UXFn36ZpsVbe7MM2u1VatafuxCGEscccQRWfkzAVToEcgMjqw9rsna/OpMB1blh3MJ&#10;fnMk+M216Z70m0/3OtdRpGel9BulV58n59JR/g18T0d74Lr6PKR7fTrv93SuPv30W/l8urY9KN/b&#10;LP3yM8vnXNvot3J+24P6ZzrSM8q/pWfWX1/+raNpJ5Sf1+iZ5eeW03c0+y2daw9SGu5rlH7989K5&#10;dKQ8pPPpe3vh2vSsJIN0f/qt/Ex/O9K19b+5Pn1vL1I6jfIA6TfnHCmd+jyk8+m3ct5aQ2vPhPTM&#10;9L3+2vSb845Gz2gLzZ5Z/i19T2mVr3fO4ZyjI2lXaIwe5WGCicSOYRMxcg4uRpjLrKJbrtrwoag8&#10;q4YPb+5hkmZXm8HMpqMrYBbYjKD0zSqa/ZVnM7Jmh/2WPEiaAdHtd5MBaUa5EcxAcgPnOYGc9WwH&#10;rw0eA5YOGLo3g9lSRGuZVPW39OtnfF1n5rqdJHS7IK9mZ6VnZtxMNNnMnVvIrD0wA7vvvsVSALJu&#10;DTwo/vd/ixlgATvN4iYoF3mUPUzKv7cXZCb/oAz0oSdDW2pG7JMBj4QkB2WhB8nTQxtyrrO7H3rP&#10;K4MulOtUvUh39uzOT7MeltXssUdjndK/7LdfsdTEEj87dH3wg0WcJJ5MAlC7j2cCvaIPZOWcT2XQ&#10;rulbW9BvSM9EqGelutA+k56pk+x1kIP+uY7niPTcp43wUAD16XoeHpZh6SuAPHkbXX554a1Gxs0g&#10;7dRv6Od4YrRMXOZppz5L3huV0b3O6+NSH+6e1vqq7gY5K5c+qexhwmPE0R7cfXfhseNZ6jy1G88l&#10;g9ZAxmQqrhOdmTWr63W+Qs+EWWCz1WaLzdw6yrPhfnMk+M216Z70m0/3OtdRpGel9BulV58n59JR&#10;/g18T0d74Lr6PKR7fTrv93SuPv30W/l8urY9KN/bLP3yM8vnXNvot3J+24P6ZzrSM8q/pWfWX1/+&#10;raNpJ5Sf1+iZ5eeW03c0+y2daw9SGu5rlH7989K5dKQ8pPPpe3vh2vSsJIN0f/qt/Ex/O9K19b+5&#10;Pn1vL1I6jfIA6TfnHCmd+jyk8+m3ct5aQ2vPhPTM9L3+2vSb845Gz2gLzZ5Z/i19T2mVr3fO4Zyj&#10;I2lXaIyn3wg9ANzPLMPhasbtiCukg9sVt6+NBQaNBv2tESYGuLxRGy1PzdpK/tuECS0nOhEG/EgF&#10;7U7esjb4FHHDQGBAMEINgBmDrcE17ndfs4EyOTD8G/3OmBK/Q3qewaCylImhlJAG5WVyiRHjSEYR&#10;WMZ00UUFCXPWWRGXXfa0sfZcII0pU4qyqg/Gnbrz7GSAtQdjx0aIO2U3Dnlvrd+zzEKcAUsQLD1J&#10;Rpp68zcXfIaNspPd2iAZp8AI7cmwZEN5G4H+kUf2PsmBHFEvridn9VbWk86CNBiI8lbWTQa6dMm3&#10;q41HZRPMXbBS+QB6JQ88membZS3Pf37EO99ZbG1ue15LcYAeyyuZJcJEWciU/BAEZNcW9Bn6LDFA&#10;6FIiI7TppFvkhWBKSIQJ41w/JN+pveoDpOuatKSkHjff3HqgZH2Icuhf6wkAf6dyua5RGVOfRD4p&#10;f8rVkwgB+VYWxJm6S6AL7fTif6pelJec1L8y62ta69/0Q+RDLnTMuwKB1do9FSpUqFChQoUK6wLZ&#10;kLDnAPtlHZi1cdYeOkSYFmSrvUGjNgQYNDL+DVybESZgd4bTTy92JzHwZEAY4B9zTMTb3tZ45vi5&#10;wkDXIJsxkQbVBsrSTwYOo8A517QGBpc8u6+ZIeG31ox6BotZzl//uohtIsYJwuO++4rfGQXyXDZK&#10;5VXeGTCeL6aFewUEtT6fh8Z//VfE2Wc/d9KEUcz4ZZSrG+lSZec6aoQzahj2Zv7LASYbQZkFbDSb&#10;Tn7ky8siGbV0g549Vw8TYBz1JEOwHjvuWAT/ZMiVQZbikIlBkWbYGe/qBWmgnpxPxl1nQhpkqI2X&#10;26l0fSfTtambjoKniLggSBNtVsyQt7618CixI0wCOdSTTnSJTBETjGbf5V27Vw75b4/cEmEiHkiZ&#10;gPC3vgbIK/2tPvQz6kd6ZChNv9N13hG+t9Z30n3PbwTPlyf6sdlmRRm1ndRe1U3Ko+saldG1nk8m&#10;ZOFZ8tYdddpe6P/oYL2HCVLWdsz17aURlI/81Z/r9S3OkVGSVyMk+bvW+4t8ECat9fUVKlSoUKFC&#10;hQrrAm2YtN0LgaIENxIlW5RqEbl9bmy75CRDwUCUEdMMY8YUW7raNYLxwLX5ox+N+PSnn95dorNh&#10;oCtvBriJMDHoNVg2AGdYJMLENa3BPfKtaj23ERADEye2fKmDdB3f/37E//t/xaegjnatEJxQYNI0&#10;W81oSUhkT8qvAIeW/ZiNZkAYuAsyy53fThDPBTxkGJS8S5JxxzhhYLZmUDQCYgcBY7c/26V6Vmsg&#10;U8QR+TJElFW55YPsGYZrY6Co3zTbT5ZtzSavayCqXvziouz0kuGPNOMpoe0gDZQD0pIc+uIc/QJt&#10;krw6C9JAmjHq1UeCepE/hjW5dgbk2/Ma5Z+hizA66qjCcEacnHFGQbq21vcAPZZf5IWykFUiTJRL&#10;ms1IiTLIXD54UdGtREbQ2zJJQn/T32TjnjJh4px80E3ky957P5MoLcPvaWvgeiRjXv9Fd5RLPlJ7&#10;TfoufXls9GpyrWeQjzy4tqcRJuSsLGmZYAL9Q5q98pWFjMgAcVRPQJEP3bFjlvaUdJfeqKvW+hby&#10;QTa5Rx9Pl9zTSJYVKlSoUKFChQrrEi1mQs9ALRsJi+hrmzDbVtmyzCFi+ca0Sw6jmFFgIGsg2hoY&#10;Ga95TTFI3WmnIs4Az5O2yIq1BYOG8cBASQY7Y4BRwBgw6E2ESTJCm8EgOREm7mkEnhmnnvps44YR&#10;Y6cOebHbiTgV0ncwmpAgdnVIA/Dy7HjyMHEtEuJvf3vaSCtD7BEeGo1+ay8QJgyD7bcvypoIE3Lq&#10;CMlA/RE68i7YuO1VLY/YfffC6GiGZMC6HxnE/d716Z61MeDoJlJJORhRHS1LdyMZ4drEscdGvOpV&#10;Rb61k5NOeiZhoa6UJRmH9Nh9zit3Z4HBmJbklNOXlnPqOZFSawvlsBzs0ksjLrgg4u9/L77X11Uy&#10;XpWVN44211a/A3RIO2R004EyYZI8TNrTdqSdCJP0HbRdOqutyo+/QX0iIxJhou+RF/dps/qEHXYo&#10;PGROPPGZpInn8GigA82WLKbnq4syYZIIgNT/2fFK+ZoRJs67l1zlj9zXpr11BPIof0mGrUEZ5Ud9&#10;l/tqMtKvIKHFrLEU68MfjnjLW57uhy2jQa75DfEoXeUka590orWykoX0yUef5F0nz/SoQoUKFSpU&#10;qFChJ6ENk7Z7YesjxMjHP/7xfPu40047Ld/CyRZdPE82FliDb7BuINsepFk9aIukeK4wmDYYlj8e&#10;LlAmTBh5DA6GTFtGl8Eyo9vAuRlhAowecRSkA8qKREEaMDrNUNfDgNySlLT9bTPChKwZGM2AfFlb&#10;woSBjTBRPl4yCJPk/k5Orc3A1sP1kyYVhgpDbZddiiVElhIdd1why3rQnwMPLMquDJ6h3GXCBJHS&#10;USKAbBk2nsXI9TcDsadCHf75z0V+xeLgVWJWW71b+qZ+EnhLqJfkkUTX6Hr5ms4AeckXYqZMmEAi&#10;CPy+tvD8W2+N+NKXIj72scJrhL74znuqXF/agXZEh8qeWG2BHtMjesXYJSvf5d1zyLERmVAP9+q3&#10;eDGA/gXcq46QH9qOdEBd0EHpqxsHmSnTgw8Wdai9Me4tN3rzm4t2QFf1Ibyz3vCG4v5G0BdJ23Pl&#10;iVzKpKA8yY+lK9pPa4QJebjfp/tbIxGeC7RhMVl+//siDtMvflEExG7UN4Lrk5zJrh7qkNyz13BO&#10;ivBktEwLwUiGyFq69NKXFnWnbOrfe4A+629aazN0w+/qQP+EmCKb56LzFSpUqFChQoUKXYEeRZiI&#10;4msv8X322Sffs9v+7/629/XGFMOEEWcgmQiJtmBwa5aO4ZEGwV0FA3AxAgyIGQs+VU0iTBgTDA6D&#10;57bIG4aEe5MB1AyerYyMXDJhZDICxaVojXQgD8thoJ5vYyTIu3wiIRpBmowi16wNyAchoy7TsiKG&#10;JONJPUm/veDRwSCy0466BvKwc45lWC95ydMzxQwas+iMHUSTckhL3SBspE/urnW+NbKqEcjUffLB&#10;oOxqwoQBrOxi1Wgb5NoW5AcJcO+9ERdfHHHTTYXHQfK+UicCBot5I1aN4Lh0ULkYk4k4ICvypEsd&#10;JZZag/wlwqReN5NnWfKoWBuQ0w9/GPHznyOiC08qnwzpM88s9DJBG1KHypo8a9oD12vDnqVOlCPp&#10;lefoD9pDmCSjPpVbXoDMPZcHgzpIxrTrEykL7qGL0qMn2pblifIiRs2nPhXxf/8X8drXFud44tkp&#10;qhk8W9rSpN/av2d6Ph2QP8/Rb8hfI2IgEQKJLHGo8/bo7tpA2xB7CakhDhPPEP0Cz6JG/YxyIKDI&#10;rkwmN4Lf1S2ZkZ22Q67qRfnUsecpI7mk52m30p46tcifwNrkCtpako/ryZlsUt1XqFChQoUKFSr0&#10;FPQowmRkZsVakvOtb30rzjvvvDj//PPzz4szi2dpo1HpBoqOEiYMFAaDgWuzGcXnCgNi3hLnnhtx&#10;443FEphzzim2+zXwNqBmUBjwJmOmPYSJcrZFmBh4my3nJs7gNbCWBtLDEoJm6TCakjFqIJ/geveS&#10;l8H6y19ezHDWw9p8u4jIZ0ehTLb4ZYgzJMiGwSQ/0mRIKFd7Qd4MU4RJvV6QCQ8CAYB5n4jPwIWe&#10;JwXiBJIxkgiTRBo431GygyFPHxhQ5IiI6egz2gM6wWOA0S8ujSUCZrUtoWpNdur1X/8qjGT3ZN1J&#10;nkfGHhLFlrKWpvA+QpaI+YM4YdS5t2z0JVkx9DpKLLUGcleGtEQrgQGrjuhoW7PtZN6IMJRP5Mhf&#10;/1roXRn0zhIdOyml8niOtJRVfbYX2oWDTIHM5NuBMFFG8mwN9CjlEeGnfSAnnE/kb72HSaqLRGpJ&#10;z73K9sADxe/afgJjHLnKG4K8eWq19jrxbL+rd8/VlymH55IVXUKmaGfQSDcaESb0mUw6G+T3gx9E&#10;/OY3BSmhnSNY9dP0mi7UQ17Um7KlPrI9IBNlSu+ZVKZEmKS6d5264PFii/O0vMc7w/uNHJN86I2+&#10;xHNSHVeoUKFChQoVKvQUZMObnoNBgwZlg+Bh8fDDD8dNN92UbzN88803Z4P7O7IBaCuuBBsYDCgZ&#10;CI2M+EZgZBnYG9Qnj4rOhoHsL39ZzF4iARgzYoR87nMRF15Y5MEg2HWMB7OyzrUGg2XllO96g6MM&#10;xi2yADkimK1BuW1BGS2veMUzjaOE3XYr3MflIRm9Cc4xDBlY0vYMZANjClx/5JHFDK3tmTsKBguZ&#10;MO5vu60gOwSVvfbaopzILZ/tnU11LeODUYIwSTPrCeRhxvftby9mfRncymRJQqoDZVU3fiN38lBO&#10;51sjqxoheT5Y4sDYYkB29BmNoJz0lwEKPJkYggL4Mgbpm8C+ZtLF46Bv9fCMa64p7hG01ww7gzGR&#10;brwuPCvJ3jMYjuLgMObIiAGXCDZ6TL6MO/LvLGg/8sq4rG8ndNO5ZsajvCiTbbDpGcO4rEueiwxq&#10;Rio57/dUHl2rOqUXHfEwcX3SIflFYKSy+Jsh3xZhQm9cRx+1P7JP+pTKT4/9nsrIWJf3RGqB/k+5&#10;BDmWp0YeJMhD7cOSpNa8d8hPvtW7PCmL9DzfeekruzToh+/1uij/rpWXdDhX/xpzn+eS4doCkc2L&#10;qlF7IA+Bq5WpDN/JV9k6QpikPrtMzJcJE/VPZspJN5EkCEpt1+5l2q74UslLEVmoHr3rfK+W5FSo&#10;UKFChQoVehp61URa7SGYl42IHzP6y1DOVv9sVLVdZin2lGU5N9xwQ/ziF7+IT3ziE7G1NRudDPE5&#10;DHINghnCbYEBZY351VcXM+Y8DjoTBtf//GcR/8GMfz3sMsJ4NvAXSNFMPQLC9QbYzWBJxHveU3iO&#10;iMXRjCBCNmSizj0BBE+1ZbI4BDwIGDVmjs2mg1lf2+6edlqxNab4BeQiGGQysJSH4Symg8G8oLnK&#10;9epXF0a1Z/zqV8WsdHn2vz0oGwqIpQTP4a3CZV69/uUvxcyr+CytAYFgOQkvieuuK+K2KBO1K5NA&#10;wPAUW0B5Bas1M5+QqWy+PEf6SC7lfcELIk44IeLrX396tr49kH/pONQ5w50RmmbcOwr1gRDzDIFt&#10;NXPb21pGYnvnRkYUryAyqW9+jGr3qNf6ni15TzDIG0F9ywuZK5NlVOefX8TBePe7C6+d1vS5IxBf&#10;hz4gIOW3DB4gdFwZkT5lMFR5ddFPy0/kFxGgPVhyog0xzOmg9teIdOGF5Ll2QdF+eCWcckrhucSb&#10;pxHZ0AhIh/e9rzCAGcu8gMgKkek5yoW40hc0g/LYkQdJhpCVD/2XOBzat3bEo4jO61vE5dA3yrv2&#10;+t3vFkSBdBx0x3Wp/sqQxv/8T+ElRz+Qr4z7esKKDulvtDseGtrSH/9Y6Ju+DjGJDNFv6LfkQ7sq&#10;EzjaG9JSPj/5ySJdXj1f/WrE4YcXdaRP4oWGENb+kLy82srPaQ8QZnQpeeTUQ50oR7m/8M7Ql+hT&#10;yKM97xlwreWQgotrD8qhX0Y26lPlw5Iv9aZvkE49lNH9ZEqOdJEO0vnXvz7iC194dp10JhZmGTsx&#10;63h//etfZ33WWnZaFboET2YdmnHg7NmznzEGrFChQoUK3Qt9MLt7i2zQODQbmPTqyhfzeoAeRZis&#10;L+hqwsTuL4xFM+VpSUVrMDNnnb5ZcuSCnUA6Ewzxn/yk8LhoNBPKEEVkIAu4v+O8DIgZOa1xXMgJ&#10;higRfuc7TxtqNLLcLhl+jEhbBltWYVBu1plR5FpxPBgo0hfM0QDe7wwku2Hcf39B4qSZVPcw8lxr&#10;cG+gzmC39ayZe+QPMmdtqtZzGCgMi3owKhmRDEp1RZ7ijDQDg4NLO9nzVFEPZGR3CsYOoonBWwYD&#10;lgcFoxoBkOTIQCcnRuiHPlQQEwglpAmDpSNLMZByjCVGpbpWL2TcEXmV65jh7xnyjBwhH3pPdxiD&#10;jcBTgIGmrZShnhm0vHk6ij32KPLFYFV/yiNYLJky5Bi96vC5IumfrVsZ4fS7DGWmtwiuzKZ7Cu5j&#10;vNOb229vOdkC+m5ZljbHMFYf6ki7KXse+E2QYIa7wMFw112F8Y+k0n+012BHdlj2xXOAwc+jSlmk&#10;wbNHu0IKkl8zqG/tLpEsSB9yT0ulEEPKjJSgo/pE39UHIgZJonz0R17ISDwf5UAMlSG/nknfXSMQ&#10;rG1xfSbvMkAyaSO8M1yLLJYfhBBSQzrKi9xBRPBGs+QkxRYCS8LkGamYCBM6iSBDEKm/732vKAui&#10;g8x40GnXiLKOeH0gXLRt+W0E6Xhuua/Qt8gfTw9kh361PUDEpX5LmcgbWaSfEh8HGUS3XcNTshHI&#10;iVx4CapT+eOFR57K8Y1vPNuLrjNRESY9FzyJ//jHP+bexePGjcv0K1OwHoa+vXuFXK15suflrbuQ&#10;iSA7esWarH56YBV1G/plnWomgVi9EeqC8Vu/TBFWPxnx5EasBH2z92otsrawAerAmjVrsvHJgsxW&#10;ODobjz4/q/OSYbYRoiJM1gJdSZiYMTYDx83ZoJrLd1tgSBtkMobNzBpwdyY833N5ZJgRrIcBMGOL&#10;8WOgzzAxmGb8lGc168EDg4FlmQjiwiBZgEDr7xkkRMt4Q5B4pkG5QIsMfWmlXXAYe9JlJNrRgTEI&#10;llowPBlAjNDyIJyHB88UBhEDiMeF5TdmzRlPvCgQDh0FEkiZmhn6DD3GPiOFccswa9QH0YMrrywM&#10;D2RJGXQC0UTGZFcGAxL5xBBX9iT/ZKAzLBk7ZnQZqnTNMhdLGtoLz+ZaT3bqUJqICjrQFshXHZvF&#10;lyaPiLTUq5nnRyMw9uWbsVpGW4QJPUH6mRmvB0M25Yvxzpa67LKId7yj8ARSzs4gTNQtGfL0UR88&#10;yspAINF5ZaSnCQhAs++IiUZApPGcSAE05R1hgUxESPAgSVtSM0yTtwyvDecExaU77S0jglJ7Q1yR&#10;mT6IZxfD3JIp/RCSgUdCs/csXZBv9yMGkZju/93vimdrRzxM6KzyaxMIDHWCmETaqUvXv+51hWzV&#10;f73XlDpHyKlD/ao0tCNtkXceYz31D/oWbVjfol8iH0vD9BNISv0ggpgHifpAomgPZYKGx5tteD1H&#10;+RE1+ivp82xBcCtvfX+qfugEIqdMcLQGZUZa8HapxwEHFLrMM6YMbY2OkQGCtT3EPCgXIo5nmjKr&#10;V30YYhEJjHzyt7pD+jeC94W64t1iOaV2TObOIY20jXqyqzNRESY9FyuzwcbPM4Xtm3VYxx9/fKbb&#10;mXL3ICxduTouuXNGbDN6cOy7zahM/3vlx8YExvFd0xbEgzMXx5E7bxpjhg7IzrX8uBFh5ao1cfGd&#10;02ObTQbH3uM3Pl14dM6S+Otdj8eJe46LsSMNGjaudgDLMx345wOzYvTg/nHo9mNi1ZoNqyGsXr06&#10;G4P+JTbffPM4+eSTN7q+7llAmFToGK6//vraO9/5ztqjjz7acqbzMG9erTZxYq22774tJ9qBVatq&#10;tTPPrNUGDarVzj675WQnYs2aWu3SS2u17bdHrj37kNc3v7n4fcKEWm2HHWq1Cy6o1Z7M3qyt4cEH&#10;a7Wjj67Vjj2WTGu17363Vjv++FrtgANqtaOOqtXOOKN4jueedFKttnx5cd873lGrjR9fq111VXHP&#10;qFG12kc+Uqttskmt9va312pLlhTXTZ1aqx14YHEsW1acS7jmmiLvX/pS8f3WW2u13r1rtREjarXN&#10;N6/Vfvvb4nxHceedtdphhz1bRumQvx//uFbbddda7X/+p5BtIyjrZz9bq/Xp0/g5ZH7bbS0Xl/CL&#10;XxSy+epXa7WVK4vjvvtqtfe8p1YbPLhW+8IXarU5cwrZ7L13rXbiibXa44+33NxOfOpThazphOf1&#10;6lXIszUo50MP1Wqf+1xR3wcdVKu95CW12kc/WtR3ozK2drzsZbXaww+3PLwEZXvLWxrLbciQWu11&#10;r6vVDj30mb/LP1l8/vOFrpx8cq02Y0bxvGuvrdV23LHQObLsDKxeXav913/ValtsUav95S8tJ0uY&#10;ObNoQ89/fq22YkXLyQzy9NrXPrNM5WO//Wq1u+9uuTgDHfr0p4vf6PQnP1mr3XTT0+0ItNE//rFW&#10;e97zijyV02sL7v3Qh4rnjx1bq/3+90+3eXIbMKBIX3mb4f77i7bw0pfWatOm1WovelGttvvutaxv&#10;rdWOPLJW22efQlfpinpQ5/q40aOLtp9w+eVP1+kXv9hysgXy9MADRb0nWZWPgw+u1W6/veXiDNrD&#10;cccV1+ujpLfbbrXaV75Sq/3tb4WcP/CBWu3KK4s8vvrVtdrkyS03t0C/tdVWtdqXv1z0Pfoyz7jw&#10;wqLdKmOjvDi++c1n1lF78MtfFvJ2eMbWWxdluOiixvJ/4omir9bfzp3bcrIdIOc996zV3v3uolz0&#10;5fTTi/SSDPXL9Km+XOlw/7e/XavttVfRHhcsKOpVv6Ce9VddiQVZgkcccUTtscceazlToadgRaZQ&#10;P/nJT7I+KeuUeiAeX7Cs9rLvXlU748I7a5mxlPUtbQxyNkCsWvNk7WdXP1I77ttX1a56cPZGKQOY&#10;Pn9Z7RU/vLb21b/dW1udDXA2NjlceMtjtYO/dHntT7dN32h14InFK2pvPuum2qcvumuDlMHqbPBw&#10;zjnnZGO732+0dVxGO+ewKnQXzLSlpS3thZlIM7Rmlbsi6Kvnm/nkMVLOF+8FM61mBs28msU1Q29S&#10;yMxlW2SkmWyxPXiAcHnn3m5G3azyFVcUM41m03mcmInlaaGM++779HezxdLjCs4zRPnJD3jGyBOv&#10;gvq8pNlns9aG8WmnDzOensPNfW1gwlL+GsU+4U1hBlZsBXkmqwTlkgcu8v5WBnJp5AkBZojL9yfY&#10;aljalgaJH0COlgRYIkFmljiYweYur46k1SyNZkjp8m4hW0tnynnxPJ4k0iBfsARAumb+zbRb8nTJ&#10;JcXMfb0HTWuQlqUzlhM0mhw2ey1uBG+hsqeEOuXJYDbcbDyPArPqdNuyJN467qEzvJp4ZAAZ0XPt&#10;siMeMG3B8+Sv0VIonh/yq27ILcH15WUf9aDT5eU0nqN+QDo8CsT3KcdhofspAKpnt9erAbSpJGM6&#10;J/3UzshNXdHB1B4bQfu0pEY+PcunJSrKTkZ0jOeHvDmnfXumfKc2rF7sfOMcuK+8HERb4wklRk4j&#10;+I0OpvvprzTUu7TVhXJJR33Is3NkrZy838pl9Bx6T4eUiUx9eq4yaNet9dP6gdZkVoZ0eMLw6LEs&#10;i0cJiA3F4/D44xt7+SkPOdELZWkv6I66li65pjJ5HlnpY/Sd9Z4zQA76Jx5VvKfIOD2PfPSP6r6s&#10;8xU2TmSD85a/ehYWLFsZMxYsjxsffiJmzG95uW1kWL3myXh8/rJ4ZNaiuHva/NzjJLMlWn7deDBl&#10;zuJMB5bFfTMWxvJVPVNfuxJT5iyJ2YtXxM2Tn4iVq5/cKHVg8YpVMXXu4rhl8rx4+InFG5wMlGdj&#10;rNdm6MDwuEJ3IA2WO+IpbCCKMDHG6ArCBAxmLemw9p9Rw8Wb0ckY54bPhZohIX3tiyHRFgyWDZTF&#10;weDO3RLv9ykwRARFNIgWu4ChKyZDci9P26MyoAU4ZUDVEyYG8wybZMglGKSTm4G/QT+CQbms5Zd3&#10;g/616ScYIOQijozySVcZGeeIJUshLI3wbOWSR/FElJ+Bg1AQt0JASPFKksFbD7812naaQSJdMQEY&#10;gUgoO1QgYqQpzoE0LAlSfvIpx7hoDxh8ysWIlT+yTEY3I0xsmW9+s0jbsgMEmHri+l9vDDGayKC9&#10;sITCkgDkh3QbIe1whORjxFlaZQmTc3vvXeiwJUACpTJq6bXlI+TG0LNTDGOf/pGhepJ/S08sB5Hn&#10;5wL1oD7oRSNjlWy1Z3KRdgL9tpxDHdfrM71TbvF3EtyfSB51nMirMuRF3XkecqL+uW1BGdxDXonA&#10;AN+1O2m2Vr/1hIlnIN/cQ0aJMEny0L49U77JznexM+hbsrEsz7E8KJGernVPMz3X/tW168B19CAR&#10;JmknI7JUH9oMectrIkzKZZQPOkK36JR25jrPdZ2224z4kqZlh+TXGjxLUFpLJZHK2pw+OvWNlvQg&#10;JRqRJaCdpnwrV3vtU3WU2oZ79LUOZSVHy6e0k/q+HPStljNZikh2iTBJukKv5cWzK3Q9BNi//fbb&#10;810Iy4dz07MXYkdJCwPrFVnjmJt1KA7u3OA5i7NKnZUNbmZmjdqa+I48e1VmjM1csCyWrWzSgLsR&#10;cxevjNVrajFj4Yq44eGWl143YNXqNTE9M84XLVuZyZnsWjqrdYDVWd0tWL4yFi5fFQ8+vigWLC11&#10;fl2IVYiahcvy9OjPujbkHpu7NBZlMnjkiSWxfFX36OaSLL3Hs7ZAH9Zt+WvxxKLlsXLVk3HX1AUx&#10;b2k7Gf7nCGVetGxVzFqwPO8X1rUOrFi1JuZnZb9/5qJ4YGb3vbi0gcfnL8+XBK1rGWxMqAiTHgbG&#10;aBpUdwRpUG+w2VXtR0wRa8wN9sUaYHQiSwzUGQTGQA75aA9hwuB1MJCUuzUoF2OVEU4+BthIFASA&#10;GAIG8mTQXsIkGXiey2gzI50IE88S46MjckxpSscsrxgLDB8HbwhBIcVAQISRjYMRxxC30wfiidEn&#10;Loi/retHiKTAnGUwIhEvZpTrgbhi5IkNwXgRJ6Ae5M3AIhsyYui0F2TifuWkB9JShwxJZIgAoALb&#10;iqegDGJYiN/Aw4WnUCN4VjPyox6IMYFeW9v+Vv2Jx8F4JH/xFMS64PnDeHXQZXrjb2n7ZMAl7wEy&#10;sYuHOmG4i3FD3xl8vKCaGd/tARkiRuWT4V0PeWlEmDB+lV08j0ROkJ2+gveXmfuyoc3oTwSVukaM&#10;1Ou074nsUp/S7gjUv3wxfMvkTzKC2yLE5JEsE2GSSBbn5Yt8PJs8EiGbCCsy0AcgGu+9tzgHdB+R&#10;gHj0bGXiOdbMa8+zeX2lPoKs3EcvEmHiGfS+njDxuzyVy6gPlEdyUSb3+qRTrpMX8YPqSRPX8XJy&#10;KHNr0K7FQdG2xFkhM32WAL4pr40gb+L8IDIBIYhcEhumtXpKkC9ykZ5nJcLEOVuf67/s0tXoWYht&#10;cV3oK/m4Xz9ITqkPQOQgydVh6lMrdA1uyyr/97//ffzhD3+ICy+8MD8EXPV55513ZvragRdDhqVZ&#10;pf71r3+N3/zmN3l8mIuyl8ySTFHEjLkgewGI+ya9G2+8MdOPdihbCx6ctSi+9Y8H4s5pLexvN2H5&#10;ytVxz/T5MTszDEFf+cTiFTGwb6888Ou1k+Zk13SPwTJp9pL4diaDf94/K2s33RdodWlWvvseX5gZ&#10;hYiaIlFG4sJlq6NPJoNp85bFrBb5dDUmP7E4vnvFg7kMui/AZi1mZsb57VPmZ++EZxroj2VlX7pi&#10;TcxdsionT7oD/3xgdvzgn5NiajelB8rMm+SOx+Y/VX7yn7t0VQzI2oLPe2d0j1ug9P9+94z44b8e&#10;jJkLs0FCN+KxeUvjwZmLcg+rJIdl2sLyVTlxdP/0hd3ibSV9sWO+/88H83qp0H3IhlYVehIMGA0U&#10;yzPF7YGBrME7A6mD45x2Qz/g+QbkZu8ZnclAYxCkZQzJUGgL8uz+jgyMGQqM72QAyg8DAJkizXrC&#10;hJHFCJPnMuSRIZSMMx4ZjDaEkEG8GdK25GjAb2DP00VAWstfuMeTw3bbFc+3XScCgRcDQwnkk7Ek&#10;r7atFfTUffLtYEwL0sr4YVzIF8PfdqmMDkEtGcjKVQ9kCgOQHrmfnBqBQSUt8umIvriWzJSRwShv&#10;6lFdWPKA/BG0NBmdDEzEjd01yKsRPMOSqvYEepROmURoBgaZaxFUiJFEMJSRDF5kGd0mC7rAGOb1&#10;Y/cOhFaSj9/M6jMw0z1rA3JAENKD1ggTMqwvK30gK7/rI5AAvGYEFy1vIw3ymwgTbYG+1UPZEllJ&#10;JxNp0F6QofrXnsokaUcIE3pIB5TbJ/loA/SHfORJ3jxHeTwTpGl5VyNvBtchtrQDz+WZhFCqlzeS&#10;h7cSGaayy5M8pD7NNdLyTLJKhIn23YgwKbcRMpG+ZzlPx9zDy0K6qc/kXWH5DEKuEUlahmdrZ5bh&#10;SJucgBwE+KWXzQhoXjeIP0vhABEoSDbipT07S6nrRJgoj7pLpJT2L/1mIKNUXveTKVn4W1kE15Vv&#10;QWoFK9avNitHheeOgw8+ON7ylrdkuvjm7P301njTm94Ur3/96+ONb3xj7L///lldtVRWO8FQGJAp&#10;yM5ZY9s2e9lddtllceutt2Y6uih7F92V1fXg/Lk77bRT1j+UmN0SemeK5Cjj9qnz4y93zsiMssXd&#10;uhPFjIXL4/N/vjeum1Qood1QnliyMkYM6h/7bDMyHpq1OO6e3vUkDo+Se6YviL/f/Xjc/Oi8fFeS&#10;7sLDsxbF/116X9xTMogXr1idkyZ7bDky93N5dE73GO8Czf79rplxW6YPloB0D3rFlffNjM9dfHfM&#10;W/b0YKqWGa3T5y+P/v16x5CBveOOx9oxKHmO4GF19YOz48r7Z8ejc7OXVHcga9Pa3C+vmxzfueyB&#10;mJ97ONViaaYDS1asiYmbDo3NR/SPqx7IXtjdgJWZ3K+4d2Zcdu/smDa/m2SQoxa/u3lK/OzqR/LA&#10;z+nc3CUrYtiAvjFxs8GZfs6Pud3gbWVZID247J5ZMX1BJgMvfEeFLscz30wV1jkYCgaWBtAdgfGH&#10;gb1BfTMj+bnCc5OLf3k2GQykGQXp7ybjoWfAwNuYzLXIgLpxUkMwZCztIKcEM5pmmZ1j7CQDghzl&#10;meFWbwhKVxl4mLgneZggOhiBypmMzUZgLDAQDOwtEeEVIj4G48NsN6PO/UiA+rIpL4OXQW/70Uaz&#10;we5lRDBoLMOwHOmzny2MdbuDiB3TyLiVTtIdxkwzA5hMGHxklOTVHjDQyNS9DJ5EmPDCYCwhkBpB&#10;3TTzmrJTD0KJUdsWGIXSagvkh4TipdOIWALnHYyyZMwmgxZRgnBqBNuh2n66tXeU5ymzvNa3R/pG&#10;joxpadVDHdIPdZPaWwL9p6vq1a4+YgclYqEeSQdBHvxdn2f3Jv1DtnUE8qccQJftoEL3PZOOk21b&#10;hAl5uz7VEX0CpBukfoY8XCs9z1QOaSA6m0G55AvIx05AlmZZrkJn6QZPMOfLupkIk0TiqCd/k5+l&#10;e2Tvean+5Kdcx+51Th+T+sREmKTrtF/bRiuDNCzjs+sMzxN5aw3IPJ41jaDNk0293oB8ISFsmS1/&#10;Ce7xPDssKXtrkDf9tvs9LxEm+gLkVL2ul4H8S/VRlg+iRL8pD55Fh+RFf2fXJsSXtiy9Cp2HTbJG&#10;NSF7OW222Wb5MhweIb/73e/i/PPPj7vvvjvT10xhO4ChWSN+0YteFMcee2wcdNBBmW73y5fiIF6G&#10;Zy8My3GuvfbaeOSRR7K6fGZlPvroo7l3Cu8Wy4LSLC1vivseXxQLl6+JR2YvKRkrXQvpi0/xnynz&#10;Y2rJOJ2zeGUMGdAnXrD9mFixek3ckv3u2pTfroDVHndNX5AZq5ZjLM/Jiu4C0ujGR+blskhgKK9c&#10;U4tDtt8kRg7pHw/NXJwvU+pKGSxZsSrunr4wZi1aETOzY2Um++7A6qwNPJTp3b2ZDpYN9IUrVse8&#10;rD522GxobDliUNz2WNcTZ1OeWBr3zVgU8zMjfV52dAuydx09v/XReTF5ztJ4IpM9FKTZ6th17LDY&#10;aYvhcc/0RbknVlfqAEydtzSvD14d6qOr217Cgqyu75xqZ6hFsSgrO6zJdH7KE8timzFDYs/xo7K8&#10;Lctj+3Q1ps1fmi8D4/UlX0rf9RKoACUzrkJPgEEnA6Oj2yoaeDN4DOoZFl0Bg1yzgcmAKMMgOhl/&#10;Pg2g2wJDQb4ZH7YGtmTCfc2M/ATGQHksZ+zFuLWtsPwZxAM5kgVjrP6ZBuuM/rQkJ8UwMWvPOPMM&#10;5xpB/8xoFZTWbCgPF1toMrK5ugtuyj3esz1TGcvw3Yy5vDYybBIYjQxuW9q+6U3F8idbKlsC1Rp4&#10;o5CtTx4z/i5DXR11VEGsKHtHxsVJv8gIlI8RRW9b8/wga9s4lz2n6BGy5PTTCy8QcuUx0ah8jFuE&#10;CiO4POssL4wpde8zGedkawmQZ9WTewny5JB39c1YdNAXn83kwqhjuDd7TyN1xIgRK4YhyIPIcoUE&#10;MvQMZWqk6+qLfBmf9TJ1H12XN7FYeCNYltbIy0IZpKV+tBHPqs+za5SF4dpMTo1AXgxd2297hrZi&#10;+RViLy0DI0f10BZh4lmJMEltVSBWKBMmyqw8+iHlQHK0tqu738kYPBMZKn+29rWczXfLteq3w07P&#10;T31cIlelTc7ySF7JQ0L53JNA1srt92aEiecrt2vlzVJAbaC+r2gE/UprMoVETJQhbfGE6FAj2BJd&#10;G2oNykGf5EF55MPztCP9TSMCMIGeaL/KnuTjft5n8lW2oV3Dm0sbspTR0jhEUYXOBWPjH//4R1x6&#10;6aWZbj+W9YVPxJQpU2KyIFprAd4hy7KKRnzwKNkz6+BHZQOTU045JV7+8pdn7W6bfJvKh+sqc1XW&#10;GJArvFEs10lG0JS5mYE0K1O2XrWYNHtxLFvZpFPuZJhV5znh06x64WqPMFkR/fv2judtOSJ2GTs8&#10;bp0yP+YuaaMxPkcsWZkZa9MWRJ/svSBmhvx0F5Rt3pJVMWvh8qeWGzAYxdB43rjhMX70oJiUGW+C&#10;X3YlZmeG+uQnluYGy9wly58yWrsallo8sXh5HrfF8qMEdaAudhk7NMaPGhKPiGfCeG3R266ApWkC&#10;DiMr5uSEibS6Lr0CvfKyLszKtiKTBdIO5EGg2wmbDI59xo+Mxxctj/9MbjDz18m47dH5WdlXZe/M&#10;XvmypJWru7r8BeZl7WB6JvtFy1c/1QetynRi8twlsemwAXHAhJFZ++wdj3b1UqlMv5Al5K3k4qes&#10;7kavu40ddaZUhXUNA119brPZ+GboDsLEINdAmbHP6C7DdwYw+GRktAcG3/IuSKrdTQy4LWOxc0k9&#10;KcOwaO25yi2PDBEwGHfOc9xbRiJMXM/YQUy4TtkSWdXICAUDe+SImc96o5pRYPeXZJgwrurzzOhA&#10;DKS/62WZIB35YdCRSz3x0QyMQflgTPLcYGwyTuiHc694RbGEA1HlumYGVCMwrhleZcJE/ukFo69Z&#10;WcyoI34YVaDc6tysunoHBAfSTHwcZWbsOsSXcA6pph6RVfLMg8PyLM8Qz+ELXyiWRiFUkCDq1v31&#10;epTAk8ihzZGDQ32SCyKimceFumNsN6oPeePtJMBsikljSZbZcqQJ0oInTjJ4G3kXtUaY+M7W0G54&#10;SpCr63gi1YNeO+iz6xsRJs5pI8rsmvaCJ5GyIU3oqUN9/OlPhReUv7Uv6aeyNkLSv1RHPrUXXgZ0&#10;RL4gER8IRvUqPfVAh5CC9XA9fUvtLEF92ynI8riU7zLIR558JuNffuiCtBEKyiVvIL/qi/4n2Xqm&#10;crsv9YmuTwQDKDM9da376Kt02wNtWBDpRtDO5acRYdKovGXIRypDM9ARbVxe9bPpUE8HHVR4zchD&#10;GeSIuFR2+SrLR39ih6NmcB19R0Rr675X6Dzw9Lj//vvjuOOOiz322COrv+fnxAbvkuVrMZBAdlx8&#10;8cU5+fLO7CUzduzYTPcH5st09sle7EcccUSmn73zoLJl8HQ54YQTsnfBK/N89MEOZOC9wFh/3thh&#10;8di8zDDPDJbuACOEYcIoYiytyT6frD2Zu+D3z/I2fvTgOHDbTWLynCX5chlEioNHQmcbzXdOX5gZ&#10;aU/GbluOyJfjSKc7oMwzF67IjWOBRgWYhKVZHSzPMrLVqEGx3aZDc2LJzL98ITbc19kyQJwtXbU6&#10;Dpw4Ont2rzyd7oByzlq4MicLyh4mCzKjndfLNqOHxg6bD40FmeFKD+jqnMXLO10Gy7I6uGPagth0&#10;+IDYMpM7T5sifk7LBV2IJxatzAkq8WwY6MDLaNnqNTF2RNa2xw6PAX16xc2Pzs3bBy+orgjMu3Tl&#10;qrht6oIYM2xAbJ3JYHLWPrvL02heVh7LXxBH5ACWB4ldM2xg39h/29GxybD+cW/WVgXDnZldu2j5&#10;08RvZ2Fp1gbvf3xJjB0+KLbZZEgeU0nw2wrdgwZD/g0L87NRLnfTq6++Oj9uuummzEgprBQR3e+7&#10;777MgLkhdxNNUd3XFQyoDcoNrpsZa82AdDBo7Qhh4rqOjIkYBYyVRsaVQXQyMDpCmLgnESFpNllQ&#10;S0YwjwqGMwOBUXTSSYWB2BoMwMuESdZnPzV7XUZKT5kYd8rFEHItA1M/12y2lZrwICHrRmAUmPVn&#10;uHhmPdwvj/KqzpPcGoExbOa3I2v5ESbq1b2W89AlcrT0gBfA5z5XkFL0zHXy0F4kAzt5gTBA1T1Z&#10;SEsw2mRMJvBkET+CcWkJhXvokGt5nTjPAKP7li+ZUbbzxwc/WPyNCLEMSTBMBJJnGG+L84Io4dFj&#10;ZxS7cwiua8kWcoKOyme9AZegbuQFUaP+HfRCfYhpYeecet0hS7sdIYfqSTg68+c/FwFHEXDqObVp&#10;yyAQCQw/s+YMP0u65B35UAa9YfCrv3pCBYmHlGHw89bRHpTRbLx0ypCGMmk/2qRnaQ9luEc7Idf2&#10;eDeActJJW0PXPw8EEOXxQw/kIZEEjeB3ckqEifpQbwgTeU6ESeoPtQNtVl49n5HOa0RcF8Qa3Ue6&#10;ve99RZyfRlBvCGk6V0+KKlsiTFKe6ETqW/UJ/k467hp58VuShTpXrpRH8OmZZJE+yd617tNntPb6&#10;0V+oSxCXB4FYT6prh+RBH8hJOmWQp3bfrG8WJLmt3dmkoX7klZyUQ96c00dbnpjZvfnf9I7XDKLT&#10;Dk6uk68kH+1SH9wevSNfMaKaef1VWDuYqbU0B4lhSY3x0XXXXZfV68r8XEeAYPnpT3+aB47dfffd&#10;8+92xJmTVbqlOIK9/u1vf8v0Zln2jn2mC61lO+KfDMqU1N+9rAXI8MCshTFkQN84aOImsTQzDGxj&#10;2tlGSCNYCsQgs9Rk3rLMYM7SNqOOuBjcv3cMH9Qvdt9yRAzo1ye++vcH4n3n3hJfuuSepwLEdiZu&#10;fHhOll7fOHyHMflOMXO62KMlAQmANOotuGtmBAtwmfUquccBQmmz4QNj4pghuRH5hYvvjfefc2t8&#10;5qK7Co+gTgQvH8RZ/8woP2aXzaJf9ikQa3fA0g/eHKsyPRDkNYEBvWjFmthy1MDYeYuh+VKVL//t&#10;3nj3b26Jr/ztvmcsYeoMzMnSE3xXWntuNSJvB4uz9LsDyo+oXJF13POWFkTVkhYPk80zHdhixMDY&#10;e5tRcdFtM+Ij590W7z3nP/Hzax6OJZ28fO6xucvi3hkLcm+ObTYZHI+3kHndAWTg3MWrcsIo7YjE&#10;uwVZOHJAv5y8mDhmaFx8x4z46AW3x3uz/uA312dGQidjzpLlefvae6uRscvYYXm+kLoVugcbPGGC&#10;LPnOd76TGSznZsbMn3PXU26nyJIrshGYF7yo7meddVZmwNySvSjXnfIxBBjRZkUNTDsCg840qGfQ&#10;tgaDc0bNz35WHAInIg3agrwZtDNeDJDLkH6ZMGlmpNaDIeFaRrBlLQbzjFUzlYxhxiUjmAFt5xWG&#10;d33a4DmMSAN4B6TPRoSJNBnMZM5gVe1m9RlTadlIM8LEva0ZmKns5MAALIMMzcKLJUDmgjAyHuRR&#10;+vVjVMax4KN2bEnlaQtmn40pzVpbLqTOzLYjHQSbZGSTM5kxyhkw7YW8uifN+DMY1QdDCNlhNxr1&#10;l8AAe+97i52CLDFCTliGw1Aq66l6YICRF0OL0YUwYYCpc6QL+TAGGbkCVJ59drH9chnSQEpYFiKN&#10;ROw0QiLI5J2MHMqj/ug4o5snzoEHPu2pIFAnEqeRTsk/o46M6kG/7NpiOUhafmBm3a5PAnAmYxjo&#10;gPRdoz2Xobz0RtBl9Ue+2v1llxXki+UN2pH6J1/PdY1ykXG9DiUCjD43M6Tr4dny0KyfIQd9jP6A&#10;LFrTW89gSCd5Jn2iJ9pPIlE9S/6cJxPXk5PzDHLL43jxCF7Ks0cd1XuXJHgOfZKvRv2e/Ctj6s/o&#10;AxnTe+1XnlIfJL/66kR+gnpLhEC6Tl3pW6TpukSGyYvziUioh7wg1ug6veZBRQe0Y/FYtAlyEgza&#10;sj3lZos2Khd5HXdcQVKW+y55oE92sEllbgZlSmWhW8qTCBP3WjIoqKz+Wr/N2+p//qdoQ8qcPEzc&#10;Kz9ILp5SntkW3EtfK3QeECbijvAAEQRWrBETRzxNLKnpCOyIc88992RtdHa+8843vvGNfLcd56/M&#10;Bhzfy15kSBMeLNtx0WuARIZkNnoet+TeGYti69GDY7ctR8WwAX3ynVKQGV0N5MC0BctiQN/eecwQ&#10;5AEjkZEkbkefTG7bbjo0jt1l89h0aP8Y2r9v3DFtYdyfGbWdCQTMPdMWxPiRg2K/bUZndWM711Y6&#10;1E4EYmZKJu8RA/vmsUwsRRC34fHsb7PqQ/r1yYN+HrbjpjGof58YNbhfHsvj+oezgUcnQrDT+2Yu&#10;ii1HDo69tx6V6Uiv3POlKzxZ6jE9M9LZBLyKZi5YkeueNC1TsiZi7IhBsdu44XHIxE1i02GDMhn0&#10;j/9MmRe3Zkdn4tEnluQ78uw+bkRsu8mwTC9WdhNZYJegFbk3hTrPy51B2kjEzYcPiuED+8Vxu26R&#10;tYchOZE4bEC/+PcDc/I8diYsyUNa7bv16Nh2zNDcs6K7vK149HhfLc50kXcN6BdmzF+e9wd9sx9f&#10;sMOmeb5GDMy+R6+44t7ZuadNZ+ro/Vl/iKzbe8LI3MtNfaibCt2DTAU2bAg05jjggANyd8+TTz45&#10;Myi3ytfQ2urO+tqXZVaQLfEEPPOybwtmQgw0OhsG2YwBBq9BcEdgAMzIaoswMZA28H7Pe4qBrMM6&#10;fsaWWfHWwOBySKee0PE95dk4K5EGbcE9rkVaMHbNEDNOgKFngM8QyKotXwbB68SSEga7NFO5BU3k&#10;EQAG45AMtUbGrTQZPsqDtGA0pBlb6RrUN5vNdC2j3/bB9eWkFowXxho5lD1MPPPf/y5IIEYQAykZ&#10;HQwG93h2GfpahjUPivrZ8GYgDwcSChlGr2xHyyhOkE9GTluECWNIujwG6A6jxT0MNSDbssHIMEKY&#10;eLmoR7rMM4gcBEtlzFkSoZyeBeTCeJSnMsHEGHUkSJOMyINHhXprBL/ffntxbyJ2GkGepGemX/7p&#10;gnuSMSlmyhlnFISGpU3KKcgqYqhR8ycrz2gGdV3vMcIAZAzzSCqDXNWP55EP+GQskxsDV3qWhiHV&#10;3M8TR1vmnSUGiHp3P72mD4lAKUPZ1WdHCBN1q400s6fkHelFvkm/m0GelCvVeyo36BtSX6CdyaPu&#10;mcy03VQH2g558CjhnYZsTfc1gmeRiXIjFcvQ3pAUkHQv9RWprStXymPSF/qTPESUh+ydT32iv8lX&#10;eRNhoh5TPyEf9e3QtTyWEIeWdaWtyX26Xp9niRvPELFyEBViE8kbAqYR9KFITbKUd0uaeKvQGX+3&#10;BTJXJp90S90qdyI86AbvEv21fvuFLyyIbO3QtfSfjMmHPLVp1yJ0/d2aDpIVPa7QubBshkfJAw88&#10;kC+becELXpDVQ99MH1t5MTTA6Eypvvvd7+ZeJLYV/kHWcR5yyCGZjo6P//7v/84npf7v//4vX5bT&#10;v34AUY9Mv2YvXp5v5WnZx86bM0T6xcOzl8aaTjRAmsGyCt4l22dGYGQGOtd3hvua2pOxydD+mf73&#10;yg3Idx2+Xfz8zQfEJ4/fNcaPGhzXTJqbe0R0lpEkyKS4CHuNHxHjRg2KwQP65ERGeWvTroIyC7C6&#10;YyZ7BjLCaEWW7rR5y2P04H75tsJkccbxu8TP37R/LoNtxwyOO6Ys6NR4HrMXroipc5fkAVYnbjIk&#10;hg7omxvO8tPVmDxvSQwb1D8mbDIoj1liaQrSZPbSFTEqM5RHDOoXmwwbFN9/7T7x4zfsG5952a6x&#10;XWY0XzNpTu6d0jkyqOXxS3gz7b7VyNyr5YlMJvLT5ciyr74RIzuPHRZPLFkRvbIyKRuPn5GZHngZ&#10;PH/nzeLctx8U337NPvGeI7bPl8rwBuks2OLbTkSbjxiYL4ESO0XvxNOmqyF+zfRMBlsMHxhjsjpH&#10;GAJvDyFURg3pR0xx1M6bxs/euF9859S94g2HTIj5y1fGtZ1IHvJsuX3qguibyXv3LUfGplm6tvde&#10;vLxj/XSFtccGTZjorLyYRWufNm1avvxm4cKF+cvu3nvvzQakyzPj+xXZQPHYfA2vdbUGDfUwcPCb&#10;rfHMmHgOD5XOhMcxchilBteNZghbg/EHIyHNGDeC8Q8D2gwsl3fXOvz9/e9H/OEPzx60l8H4cRi0&#10;1o93fDfwN2A2oG6v8eVa5UVOiMPA+6He2EmGChjwm0W2/SbyhJEkXoSlJkgMSLPySQ6NCBNpMnwM&#10;+hne8p0IEx4m0kQgJWO1HowAxmnaAtT95GKZiZlaBiAZlAkARhXPEjus1IPhyjOgmXFpCdDUJjvQ&#10;1EM9kKN65Wkhr5aQlMHgYeQkg6cRGHSWkpi5twsQ7wg7oTDUk+eGZ0jPc5TPc+kImVuiQ7aIG4YS&#10;zwokBNKBnrkepO93hp46aQbyZTQhCMirGeQvLf1JxE4jpPToCQNTfhiRZd1mKFvGQM+QBEifZsQi&#10;OdTLuT3wvBTkNEEelJd+JpKDjJGK0mEk66rsIkJvwLV0xJIky4L8TbaJaNLHJJknaP+ey4DWJtoL&#10;BAUSrr4foPOMZDLTjuVdfTRD8uZIbbRMmCgn+YP2yOjWL8qzeqNrZWiDjrYgjzxMpF1fl/JS72Hi&#10;evlIfZq/E0GQ9IVcy4SJuiDP9Ax/u4cs6H4iTBBLZE//6+XEOwy5mrbblYZ+8le/KrzO3EO+2hOS&#10;iL6Qn/z4rVnfhfCTF22RZw7PPVsap/K1BjJXJnKuJ0zqZZ/6bbKkg67Vbl0v3353n35b//KxjxXk&#10;CZnUQ93TK/VWoXNhqfLXM0XjcWs5jkPQ14562xpXOSzl6ZNVLtLF38757vB3e0Bn0na1DKQtRw/O&#10;Z68nz1mcL0vpaszKDFKZ2HPrkXmw0ycWr4ylK5/M3d83yYwmHjDQu09RPp4GlgncPX1RHseiM0D+&#10;985YmMct2WXsiKz8/TODcUA+q75sVdfLgGFoN5ydNx8WvZ7slRM14pjMWLgsRg/OxtV9NfisbrM6&#10;Vs+jM7nwgrn78YX5Th6dgUwNcq8VS2K232xo7s0wbuTAmDJ/Sb5DSFdjSqaDg/oVQX6XZRWxsGU5&#10;kt2SxgztH8Oy/EChB71zUuuQ7cbkOztN66QAoJaBPDBzcYwdOSj3Kth8+IA8EHB3bGGLnJye1SWy&#10;ZNyIgfmyFHFd5i1ZHSOf0oGs/Np4S1tHmm09anDuYUFL1eFzhWVxYsTskdWD5S/iuOgjLMvpatjC&#10;WvySsZnebbfpkFwnBD3m5TQwq/fRQ4sBS6+838vkkX3uuMWwGJD9fcPDLbOCnQD9Cr0SO2j8qIFZ&#10;exuQ66K4MRW6B3VDnA0PW2ejLzMmvEKQJGY5rrnmmsygejwb+I54ai2trfWQK3PTtHcJZl8s1zn/&#10;/PPzQ1Az0dw7usa3Gcy28SAwcLUMxGyxGT+z6O0dsxiQM1A8K82Q1sNg9fLLGxt8DBHGvIF2Mxiw&#10;GyQbmCejJsEgnfFAJAbU7Rl8A8LEwBkh4GDoe35rSGvlzahz/RbDACmQZj4ZVJDk4Hw9pMnwYbhI&#10;V77TUhzGWCKfEvlSD+U3m8udPH3nDSM/zpMTGZQJE7Jt5hXBiGhGdIFn1RunzcAgky5vBEYzr51G&#10;xnAy+pKhVwbj7Re/KGa2bfGJTBPkM1P//LdELpFbIjnIS9qakPQZOHSGNw0yTH4YaUgF1yXSQ/pk&#10;Q4bJQG4ExiDDX5twHQKjEeiPPMpDax4m4FqyZYiqazpcr9tAvw45pNjCmkeILZ8Foyy3TzLm5ZQ8&#10;bMpI8moEulivo57FkCY/eszA5J2kT1Au+bUlNQKnHnTaEh1eNnSGrDyLwep5ZagD13eUMOE5ZMnS&#10;q15V1CdPB3Vr6ZXttbUlspT3RvqVUE9q1hMmqS8gI0a3vkuelamdttez4Fm6fTqi3zPwSvC3PlS9&#10;JrIj9RWpT/N3ajtlwoROJ5C1+9Iz3KtciWAgcyQIOSqX+8vtXz4sO7vttpYTdRBY2m/y7xmp7qQh&#10;b/qfegImAeEoH/pRsY3UfXtB5nSVftNJ5ZBOOtcI7lGPfld3dCJ5mKQ+m1eePp2XjD5HzBNtDnmC&#10;nOMRiUxJcq/QOWCUX3/99XHggQfG6aefHm9729vyT98RHusC9KHYpWZZZiD3zT1MxPBASszLjMcU&#10;eLIrkRMmWT7Ei3gyM/nmtniY8DoZkxkqDMMy+TMwMxwtzeCVcee0lhdbAyBf7puxMJ99J/vWPBAW&#10;LV8d9z++ODO+hsYWmbEmlssWwwsZpDgKXQUeAnYhscwGUdGvb6+YnRlsK1auyWfbzapbplLGwH59&#10;Yo9MXrxfHmwljonf78pkdPvUefnWtK3JYE127e1T58fg/n1yQ7lPlg/G8tS5y7tFDwR65dn0vLHD&#10;c48WM/rFUpCVsekwhMkz2wib4IAJo3PZ/POB2a16Avnt9inz4qGZi1qVgSCiAh5vN2Zw7tEyYlD/&#10;TB798kC8vB9au/e5gr6SgdgpY4chTFbk2wwvWLYyRg8ekC9FqQfPm522GJbr+WNzs5dEk/xp4/dl&#10;7eDeGfPbbAs8zWzlvFumX9rBZsMHxNBMJyxZQ6B2pQxyknA+L5uBsf3mQ/NYKshTS5UG9O+d9wf1&#10;2GzYgNhp7Ii4d7rtqJc2zZ94QNc/PCery+bXFKjFY1k9CK68+/gRWVvrG6OG9s/bQ2cRtBXaRpMh&#10;zoYBL7RdsxHhW9/61njXu96VH4KKmUkRjCzNeqRrHY2U1sDBmttDDz00X9vLbVXk985qpNyuxetg&#10;hBnIMgp4fPCkSLPHbUG/xciXJYPlRjAob81zhZt3MmLr4blpUC+d+rGUgS/jwBjCb+01vtzHgOAN&#10;YSBtkJyMjNag2hg9DLPUZxtMSzuVwaAcGhEN8snwAYav78lrwvUMQHJswJ89BfllMLjXwQAxuE+G&#10;gfyUPSYYVynNRpB+MwPfLCzioy0wYi66qDCm6JJ6sw2t2BaJSEpIxofr6sGTQfwBxlUZyswwLNdv&#10;mTCRvkNZeRmYzWbY82xS18qBPGCQJjLK8xiPybhvBnJFkjCqHYmsKkO9IWo8Jx2tgbEoXeWUf89t&#10;pC/yR04ITbP+lklYrsODp0wICEwrqG7Zs4XRJ34M/WgEhAODsQx67Bl0EMnGa0R6aQkOw1KdNgO9&#10;RZYlnUOyMGzLhAndoKfatLRausJ2QV0gkBC74rBYJuITiWmpmt+lqW7rl72Uof1A0sUyYUJffAfP&#10;k0flojdt1Wtr0FbVu34GUZfyAGRCx32mfsj1qc/zt3yk38qECZ32LAQhuZK/Pj15sCmP3+mLNKSt&#10;LTjoVpmcJTf3NSObpGfpGZ3ldZHqTv7kzX317T2B95XnNyMc24JyKE8iZaSl/pxrBvVIH5TRUSZM&#10;EvQp+n8eevoeusVzkBeMpUiNPE8qPDcY82y//faZPqzJ6mdY9g7aNHsHjcnqa2j+27qAVM3q8qQY&#10;Prh/vuzD2YmbDolVlkNk57sSxnUzFy/PZ80FdiWHJ5bYRnZ1JqdajM7zU4fsml3HZZ1S1m/cMXVB&#10;vh1to/Ghcp1z46Nx3o1TcuO7NeQ7tCxaEduMGhxD+veNQf365MsC5i4t4ql0JcSnYKSOGTogl3u/&#10;Pr2zvKyMxSvXxKxM/jxMzKaXdcTfYppMGDMkXz6xKtOpRjKwvOdX1z8aZ10zOY/H0BoQN4KODsrK&#10;jzyjB1uOGJTrAHKqlulDZ43D64GoECPCtrE7bT4slmRl59WC5BH8dLOhg3Ljvb6dKP/zxg2LK+6b&#10;lXsjNIOdfs7896T4851N1n63YEGmdwK8MsL7ZjIfNrBPjBzUN6ZnRjzSpSuBLLCd7s5bDI+xIwdn&#10;5UcarcoPpJllWfUQJBhxZhed6yc1H0BbZnPeTVPinBumtrm8SNyeAdkLY/yo4oXBswdpMjf3/Mpe&#10;Zl0IbW1Blj87All2ZzmYGEczFy6PgX375J5G9dBeD5gwKqbOXxYPz84GxE3w0OOL4ntXPhjXPjw3&#10;H3M0VeXsvN26lixfE+NGDsq9dsTL6ZOJf1YmA9+b3Vqh89DKEGf9h46UZ4lAZogSa2l5kghCZkBg&#10;ec6sFgZBJHeeJGKa1MOSnl122SUPjvbCzBo78sgjs4HykE7pqA1qxQ8x+14Pyx8MuA3E2wODd4PW&#10;Zl4ijITWBslm7xkGjWCAbaDr3cBALr8jDJgZ2Ab4rmOs23K3NXImweDeoNv9yAL5q3v/tBsG3w4y&#10;JbNEmDQjb5LRk0iB5GHCAJIPxhkDtWxkliGeAgOawSPPyk8lGD/uZfgxEhLI/9BDnyZmyqB21vwz&#10;FswYywMDzf22WH7964v6aQ3S/uc/Cy8XBFQC7w7n6nUpGaaNPFv+85/Ci6ERpFM2ghmvys9IZEQx&#10;CumR5VNIEzPlSEH5t3yA8aRO0kw+nXGv/DTTvwR1xDjjhUUfGVEMd89WD6efXsRi8ByGbSpjM9QT&#10;JskALkN9WuKC9AF6Lf1zzon4/OefGVuGESioJplIX13K29veVnhCJdJLO5UOsoQxKPhlGeTjfnk6&#10;77xiORTvErJVbvXM46QZtAN5UR7t1aEcZV3W7jzLdW3JvRHUOUJM/Al6K1BvKp/2zMOFrghUyoOu&#10;nnxLBIM6SsZ2Wf50P52XR/Jwj/6mvg/qKOiQetFXlvtL+UVmgLwkkE/KF7mla5Iu03uy1WcjjfQF&#10;lllZLojcQlpqz+5N9aDd0RN9jXRTPhAaPLoQL81ANqlf05+UyYpye2wE+kuGqb/rCDxXvyk9xKiy&#10;tIcwUcfamnLLF/mRR+qDy/AsXlqC+YpJYwck91bofDD27r777vj0pz8dhx12WOy3336Z7PfOA7au&#10;zbbCnQF5YqiJkzByUL/cWIftNxuWz+6LadGVQGrYSpar/bjMOB/Sv0/u9j4rM6AtUbAkpxG2yAw4&#10;hrLdTMQ3aIRlmbH94OzFMTkzpNvaRURQSUsRGGT9+yInsnfciAG5wc7DoSuBMJk6d1lOVm3HwyQn&#10;TJblJAKvD8ZaIyB0ds2Ma7vrNKsn8U2mzlmWG+IpgGYz2IlFXuxM1Id1mAGBYZnMtMxwRaB1FWYs&#10;WJYZyitzAxVpJB+5h1OWf0Y6D5NGEGfmkIljclLnmkmzmxqz0+YtyXRlcZt1uXDpyujVu1cMbfFm&#10;GT6wf4wY3C/3/OjK8sOjc5bk71wy4N3C5pHfhStWxaih2mbjl/Cu44bH4H598q2GBQtuZCshSR6Z&#10;vTQnlRa1QXogFyWlP4Ah/frGFlnbRB4ubaMdPVcg9XjabDdmSN4eps1fEsvXrC4Ik6yMBaH7TPA0&#10;2mXs8Dwg9D3TF+b3N5LB41l7mpzJ4PFMlwUxbqwp2Rg5u3f+ktXRP9P7JIPRQzL5Z3oxK2tHiMN8&#10;EFGhS9HKEGf9BwUVtf2fmXVx6623Zkb8X+L++++PHXbYIfbff/+sA+6T75xjDe/ll1+eDcg3yT1J&#10;2gJipbMwdWoxU9gMyAcD0vbA4NMgPw28DUoZyzfcUAzYtacXv7ixp4JB+0te8kwPh3L7Y9gY6KaZ&#10;wgTXMIwsJ7IMQJu3UwjjEBHUFmnCsDPQ9nzGJaN3bWGgnQgTMmOQe7aBeSO43iBEdTI+eKww3hk6&#10;6oWBJ1bAd79bxN/wWxnkrHy2MWV88Qwic2knAoBhl8DoI39GfVp6xBAzqyrw4jveUSxn4FnEULA7&#10;jB1mGGDiRTQrR4Ly8i5hzNeDAVfvZZIMrmT8lVFf1jLUeboXlME5ZU6ESdIj8uWdIW6LtH0mPWI8&#10;MrqkRZbk1ZrngOeI64CosrSMvpEjmSFJ6I6gs6De1af0W4M6aIswQWZaiiTf9UCi8DLJ33UtYGfI&#10;K68R3i6J3FGftn2VN6TK299eEFm2Ka6vW/JFECirerNsrB70jE7Vg84hkchYn0Cm2ix5lwkTspcv&#10;vzUyXDsCZUpA1iGSLOkC+afHlnSVSTj1TvfIPJWDYZzyUu4L/F42mst90NqArtEPdVpfr9oRfU6E&#10;if5B+yE/5y++uCDQ6KL+hr7QewSHraOvuaa4Vv0o71lnFbKgF8qsfSBUlUndKKfnqgvX63PoNFLM&#10;+Xrot/TVPuv7GEjkV5kIKkM/JW/627VB6rMTYaKs8lLWgXrIJ30mW/nyqfyt6Z2229ozK3QOLMO5&#10;LOtMf/KTn2Tv7B/Fb3/723j961+f6XVjg7A7IEaHAJsjBvV9Kk6CLWwZHl3tgr4iS9vSg21GD84M&#10;FLu/DMh3/LAUZXBmqA0dUHr5lTB0YL84ODOUp2TXTZnT4KWawVKf+UuKHU7MUrcGBiVyQmDNRBqJ&#10;G6Fd5EuGuhCWXCAHNh/WP4/NkhMmWZrT5q/Il8fIRyMMyOSz49hhuQdCs2U5CAeeGsvIYGXpxdkA&#10;y1asyeuDbMXIAF4vmw8bmC9P6MotVR9fkNVVZqhvMWJAjM7kMGJgn3hiyfKYu2RVWJrVyFAu0Cv2&#10;njAqJ9uuemhO7inVqCPnIUKXEWOIwEYGtVPzlq6Ovr16x5D+hd7xtBk5aEAeQwOJ05W4Z9qiPMiu&#10;pUeIIMQNPeBtZblWIw8T5acfh+wwJh6cuTgeaxLPhtcWDyqeO8vbIEwQh0iIUS3LXwZleRqb1Qsy&#10;w5bHXQleRoqJNLMcSpDVx7O6E0MGmTok6w/qvYxg/CYD43lbDY97ZizM5VUPBIn6t/OO5UaZSjWF&#10;a+cvW5GTVuoDeNlImwdWdwRArpCNR1o+N1g88sgjecwRO+AYFOy4446Z0fri2HPPPfNAr5MmTcp3&#10;y1mcjXhPOumk2LI1F4wugIFk2fish8FpW0ZfgmsZSQbjBsW//GURHNXacEsCGCxmFc1oJ2PEswWQ&#10;FMBU/AWDXwQObwTGN08DA9xEmBiclwe5DDDLBcyIGkCDTp6BhzCxHKM141uek7FkOcXazHom1BMm&#10;8iOv6fn1cH0qSzIqEUxmhOWbMccwF/SUa3g5noAy8rJg0Ar8usMORbpmhxlGKe16w04ZxX6QBpk7&#10;ECJmonF1jDjeCH638wXyRPBUetIW1A+ipxl4QjDkE4yH1b9y1r+rLZ1pVhfuE68iIRls0qcPdEU9&#10;8MBAniVYXsZTwnk6r44YmvSDznpuM8LEs23Ly1Dl1eN6eumZZC6/DE67+SinsRUdb8vgYsSRbZkw&#10;qW+PdLkstzKM1+iMsiQweukAIkwwTsYhfXJOGrwyLNtBlmhzZFUPBIq8Kbe23AyeJQ0EFT33nf7w&#10;SFKnnq1+HIzbMmGSvCKk05rh2hFIQ7+T2Vx5WRMQiz/8YUEG8D5DIknb9WXCRFnJCbQhdQ1+72zC&#10;xFIWOkPGCepT+mSXCBN9oDg+2jqoS8ujtE9ECtnpCwRnLfcRCZ6HtCYP/avv9Eke1Av5g3yITXLm&#10;mYUONbIF9B880ZCu2oB762WBMNGumxEmdF2bW5tXnecqr0/6o/7ovr7UuWbwu7ySN1npI7Qz5yus&#10;Oxjo86oV7N7kkbGSSSVbCndWjLaOgh7xMGEIMVASWcDTwuzqzEVduxTBUgJBXrcZXSxFEczU8o/p&#10;C5flM/spP/WwXMKynOGZYX339FLnV8LM7BkCZy7ODPG2jMSFWfl5lgzLyqxpOZRfnc1avLzprHVn&#10;wHIRpbTEZkD2MhqSGcsM96lzFxeEyZDGg1Z1t312D5KLDBrtGIQsQcYszep4qQ6xFSCVVmSd1XDG&#10;ekv/gqiwHGPK3GWxsg3S6bng8QXL8/S3GDEwD+DJe4ZcGPqC0I7MdLMZLFl6xd7jwg5H903POr06&#10;IEkemr04JwYLL5rG5SgM5VW5JwEvG7CFMxnwUOKt05W4e8aCTP/65AGXGep2aJk8d0mef2W0bK0R&#10;WdC/b594/g5jYs7SlTGpCXGmjfHa4iHSKnmYqc/CTF94FSUvG9hi2MC8HsQx6UogZXplrWF81h+I&#10;pWR52MMzF+fLpAQgbobh2Qt+j3EjY8b8ZTFt3rNJIwGVkV6LVqzKy9fadul4Me0PeTq4hTDRD/G2&#10;QuhYMlSh67Fu3ojdBA153333fWonnNe97nXxjne8I/cisUTnpS99aR7gzFbD73znO/P4JI0af1fC&#10;kgJr/hvBgN0SjrY8CxIMZN1jQGxWk7H9xz8WSyIEdBVjALnhmQwrMGAVTO9d7yqM1SuvLHYsYMgj&#10;WRj3P/tZYRQa8NcTJmbfzbA3eu/Jh7TLRlo9PC8ZqDxfEAZrC8ahvDE85CeRFs0IKQZLKot03fOn&#10;P0VccEFhCCT4m6u9YJ8G+sBIUD6/MYzFp2BAMPCky9hhyEijHtKyNTIyy8H1vH62l3GIsGh0fzMo&#10;S2uGZH3dkQvdSjPqZSBELAVqBIZmmUxJBhr9IAMy8skzp57AsbOL2XZ1xGgjK7Jk3Clrmh0vQ954&#10;/TBa65euIUwQMK4xvmeII00Y2PLY1pifnBE16lKetJ/6iVXXtGbY+b2cDh3w3VIJWygjbhjCiJxb&#10;by2CAu+2W0FuNoN68VxkFl1q1i3xJEGuWRZDdrxVtF+eN6k86t1BV8ttkewZ3dp9WS+eC5BXlgqV&#10;CaQExrItmnlP2BEFySo/5KC8+hjkYfKQQraJY6E+yTOtliSL50qYqM9GHibyjdCQBtmRkf5A/1ku&#10;Uzovj/KmbMiTcr9RhvPq0af2gXyh7+oFkSA9usyrpLWYL698ZUG2WcJFZ91br0f0QJ6aESbIK21v&#10;bXackU/9rE8yUBZyca7cBuqhrNqD+pY+WTjXkf6tQueDMcu79sc//nFWFwOyvq9/Htje1sAd3SWn&#10;LdhZcEamtALrt2boZyZYbkAhDBhqfVtmsRnhYhjMXLgyd/PvKixdsTo3im1dasmBmXSz6jwCRg5+&#10;2uPl2ajFVqMHxbZjhsY9jy9qEPCzlnst5DFIMiPRTietITeUM6Mo34lFg8uOEZmRSh4CTnYlaWTm&#10;3xKY7Tcfli8SGDt8YF4nDz2xNDcYmy3JgU0zQ3arUYPj3kwGtmeuB/KJ9wzCpC3SyDUrVtVyGfTO&#10;KaOs7890Qn7ksdHMfWeA7iPmBHwV3LRf1rkJOjwrk7v8WyIhhkczIBsP2m5MjMryapefeiCN7pmR&#10;6Uj2HF4iSJNGQDjNzwx2dZEMZV4evF6oVlcvzRJ0ePiAfrn8kRX6+PtnLoons6qwY1EziGPCI2zr&#10;rL3eNW1BntdyU7CExBKv3MNkRet6wHtCPfOuKJOVYgn1zeRiaVeXkYe5jFfEgKzNCzaMMB08oHfc&#10;P2txnudtNx3SopXPBhlsv9mQWLm6li9Rq8eKrA+YmeV90bLVuT4US3IaQ1unB6MG9Y+hWfsDz998&#10;2IDc48lvFboerQxx1n8gP8ZmVtPBBx+cxx2xPteymwSkyR577JHvosPzZF1EhTdgRErwImC06JAY&#10;ewaXZhKPPrp4V7YHBq0MCR4iZinrl8MwjMUSuP76whBzPXGkwSsXcx4Alh8wUgRDRYYIwGfW2Owv&#10;48p9CZ6ZZoQbIc1CNoLfLBVibICZfLO5za5vC4wgefM85Ie8+d6sWpU5lQVhwXCy9KZZvytvDELw&#10;bPll1Jr1RfYoDyMmlaeZt0SCtDvLUAUGpaU7ybAsg/Fn5wlLhxIQJo5klJfhnPpmVFnughRK8HfZ&#10;SEvlJD8yIBsHA7AREAqer44YUPSH8UUWjUgExh3dbBTnB+iptM2YWw6inpSrvKSjGeg/gkS9yjs5&#10;1RtxyDAkY6N2iJioJzV5B7jWs3keiVPC+8ASIjJFoiSPimaQB/lXdrrZSC5+P+aYgjRBwiiH+pUu&#10;mSJDEmGiX9CuyJt+kxkPMgQWIgdRSnefK9SjoxmQaogRy1os49PP0B+yR/wIdp08U8iKl5o+ib6U&#10;lws+V8KEfBEmSIUysUBGZKc+6SOZ8BpRD/Wg4/TSJ9nLU73uJPgNkUHnU93or9RNimkkrTKh1Qjy&#10;7Hry0I7Udb1upPbYiDCRfiIny31BR6Df8p5SZ+TlmcrS2ntKevpKfaNy0sH0vquw7sAwvC1T8Pdl&#10;g5AzzjgjPyzRsYsgr9vOghhx55xzTpx99tnZ2OTMfKfCZmD4iF+ycnVhJKVJrD69esf4TQbnXhpm&#10;5Bdn10xpme1uL54yqrJPz7dbi5gg2YnifAaxK+w+YmcaHh52/cg9TOYtjZGZkch4boxeeX4njBkc&#10;T2SG4IzMGCrDMg7neM8wlNva5cXvdlsZUZpVN8vP64ahidhhzE1+YnH27DWZEZq9xFP52gFG5tRM&#10;fo/X7eKRG7MLl+fG6Y6bFR3tlqMH5TJ/ePbiPPhssyU5wLA28y7GCC+CMsSHEfvhydqT+Y47S5sQ&#10;BQmIJenmhMlTYu+VB1bNTOS8XuYvQWYtzfroNnZL8VuD359YvLzYcSaTYdqtRYwSMrCFq+2cESC2&#10;lbVTibQsT0HctAZ5FiQU0VaPeVmeLVka0q93vkVtMw8LZbKTCu+lwS2GsvLb4le7EAgUtAnkFC+F&#10;1kSQ4JKnLyv08tFMj8ryQ+iRL28esToEuFX3tjhendWb761BW9hhs6HxyBNLcy+hcorawGNzxQTK&#10;3mU5edic+Fqc5cPyPORpeQmQbXX7Z9+1V3KyDXbxd+OYKa3B5TyKBDou79izJtNTsWJ4t9EBeo+w&#10;eHDmonxpzraZHraGzYYPzL1SHpm95FmkjnpFeDnFy2RFKwQoTxqkiL6Ahxfw9sm3Gc90aWGWFwGS&#10;1eGC7Hu5DO2FetAfLMn61Y7eu7GgGq70ADB47LxhqcwppxSzxHbN4fZtQNxeGMgaPDPkkyt7PQzU&#10;jVUYmLaUZNCZ9TaIZdQ1CiTJmOSp4rkG/YywBAP4ZmvhGYVmQhkF9WA0iG2g3AxMYMBZPmQZjEF4&#10;R6H8DmUz68mo8L2ZcUpWyfDi6WPQ31o/YTziAGNJ8lB+pAJjnTFA7j6N8Rp5S3Q1zEBbkkHuDCey&#10;V7bTTit+Kxv2SAWGHjmVy62MPCLog/ssgxGDIkHZyktUkoGWPEzUbTrXCAY+jKVkwJOX+pJX+amH&#10;d62jWd24lzHNa4MBizDUbtRNW5AmfZZn5fY3uZRBR+yKY9toRqb80ykxSj7xiaIdlZEIE4QGQxHB&#10;pH3xrgCxLmwH3JquKW/SNTpMXspEp8jW8i31LE/Am4Y8efR4rr+1Azqe9ACQGbx1eHJYEuR6cWX0&#10;NciK1BbXFmTeKEZSIyBrkGDkK0+I2kY499zC66TcnlK7XVskQk290+VUFzwm9D1krq04n+qhEfzm&#10;WvUsoLGlYfVQdwgtckmEDC8S/Y26QXDm48kMPP+aEbyA3JI/z1FX9L5eFp5H/xoRJnRCm1P2Rm2t&#10;PVBebYAuyYf2pyytwe//n73zAIyq2N74oSSEkBAgCTX03osoggoKIooNe++K7VmevT97f/q3+57l&#10;2Qv2hl0QEEHpIL33Tggt9P/85u7AZd1NNiHZ3STn8+1js+XeuWfOzM733XPO4L98ByEMu+GbHEcR&#10;O0ACahln+Mz8GJOKM90MNFKXuXlExElRYZyZ9GbPni29evUy82Fjm/6zNMRkQ4g/d9URAhLNJAvp&#10;cuCOaoMaybLBkINpyzbIE99Pl2vfHy9zDInPC4xhyAZ1IhgXlgyYJz9PXyW3fjJJhs0kpMu8EQB3&#10;g6kTYSM7zOuk5EBYlqzfaklyuEKXABLbMD3FRgwgLvhB3RIIHcVCkyuWl/WbISZ7555gUEeE1AZv&#10;dxgPEFdSRLgjzba1t386We7/eqoN7bcXxyMEOMd6Y4PNhpjtNiTQvGIL2V7/4QR5bcQ8mxbhSNIO&#10;Y39IPnfwIalcExEjpEhRCJZ6FpDAMKeSSqbN9aslezYzZNOPXEPqEFEyU7wdXzZv9chtOIJGygqC&#10;GOfENxwoAMzfQ2eskts+nSIvDplja0rkCfN1iLe3lbFnA/DlhKVy08eTrDjAtfJAjFpubIrww7Xy&#10;XXbnWbBmi8w35LeWaX/lhDwmagPqS+A7RAMFA7twXZZwm/OFS8mhLxDO8DmKqDoQ7UKgEyLBVxOX&#10;yMC3xso7oxYav0N4CONQBgiB+I5fXKNGzCvD55ixMNmmtzjbsBsMOzU1zEi2o6Oy6VfEwxnLN9iU&#10;Mm98hAc1VxpmVrEpLYgRfjAWqEFTz9iXiC2iLMJhk/G7jYEis34fsOkpiRVt9NcPU5fLDYMmyv/9&#10;MDPfqCNbUNqMLb9Axlh7/Lvp8uxPs6yI4YD9GVuMOc5MGhL9Otv4AJEvjTOD7lYEgfGD8DrbzCnB&#10;AinRZowHhDjE1Lx2+0FQ22DGCvavZPwAH8VviOZiDCGa/mfoXLnGzIc/z1hpei+8DwCuf3MuaUB7&#10;hZXfZq+SWz6aJCPmrLHf5uHGg8KDLlfiBBSrJPycaA5EBKJOIiF8frAwh/BBWsP5OK9DUFmUc6eb&#10;BTo7WkCcIC9hfrf21Otggc95HBAK2B0jeMtHFsJEzRAhE7yY5hxElrBdJP8ydwMW3og5Tz+99y5k&#10;QcB5aBvEnWOxOOfvYALswGLfnZtoHL4HCQ63iKfWC0QDcGwnmLgHRIZ2YyfsHAvBBEJPPRTIMGlV&#10;+BEFOBHgXBqWA4SJBwQOAQAxjVoLCFkUr6RvzzjD+x4kyQFRAsLNZ7Gfu06+j+9BOiGO4WokYCsI&#10;P32EL0LisFeoyBhA/xHl4U8D8gPBivFDJAfkl/MD+sER0XDg+mm/63P8JRRhRdQkpQ07IhByt5yU&#10;t7PP9siyH/AAjseYgOASzYEvM84AqUW33hp+FxQELFLA2B0HEDVDFAO1SkidI6WF+hn866ITsB3E&#10;mWumPzkG32E+YFy4sYGfkxIVXGOENhPNQe0i+qWwoB2IvsG7/oQD/kMbsQ1jKhQYp0SiOKKOLfdX&#10;MOE4tBXSjk2cQIvteI6t+Azj3V+vxw/8EpGO8YGfEWlGeiVjie/xN/WN2EGIAr/4PcfngZ/SJwhZ&#10;iB7Yges89liviLTzRweOR3sRZOk3fBzhIVSECf7MeGI8BoPzMubw4XC/EfnB2QbhhTbTH8FzfDCc&#10;vfks10D76ffCtkFRNGAxfIL5AW9iBuyTZuHBgyhc0pWLUjAhYiXLOF2nTp1spO9mMzktCdzVYcG+&#10;w0w67Mqzectm2WKcA8HEu6u97493rapJtvjhv76cIt//tUImLMyWCYuyLfkJh5U5W+TmjybIo99O&#10;E27i4nMIBF9PWiqTF+fIZ+OXWDEBcKcaQkhhVwo6AlIPCMWH3EDSIPp5gagCipEGCybUKSAEH5KM&#10;8ALBh8AaC3gfCAKCSqUEdkfZq2wS9QHJnLE8R574foatE0KUDI+8AKG6+eOJ8sbIeTaVgHE4fsE6&#10;u+3rlxOXysjZe/MAuc4FazZL/Wp7f/QRCyDPRAJAHo0VA4/QyKqRbPqvvD2vf3thCr0i1DQwNiBa&#10;ZkPuNjP3hb5+YOtbmD6BnPvJW1NDxCGzb/2+QH6bs1r+mL/GnisvcJ6HvpkqT/0404oENIldf36d&#10;uUq+mbxcPh6z2IvUMW9kGwLvCSaVrR9yXuqG0N6Jxta1iLpAscgDpIukp1SSDeYHhSLCzgZEAsxe&#10;ucnutkS9l+3m+sKlpECiEQwQZyoF/BHUpm/M4f47bK78nyH5RFoNM9excK350d9Dd/+OyWasIDJ+&#10;OzmwwDaPucZuQ6etlD8WrJWvjS8EXpZ5KzbZorsNapiJ2gC/RwCidgfMkSibvEDqUJbxG3bymRtU&#10;x4SICiKQGqdXsWlmiDjhgFCHCELNGF+AiU0NQ2wYMmOVPPbtDJmxLEdGzVst89eEWUgE8PPU5XLl&#10;u+Pkt9nc9fNsNXXZevll2gr5ceoKawf3+ibTzkXGprWqemOB+SjF9MOS7FzTbztsYei8gI/XMd+d&#10;Z+YCIkH2wBh4GccwtmlmxgIiMSJdOBCNgv8gmPjBfJSSVMFuTz1o7CJb12fc/Ow8RSPEOcTm+76e&#10;aiPhANEl+M+vs1bJoD8W2TmTNhJVN8aMrdDFfcse8h7xiqiChTbkz5GggoIFKAtwCE+wgOHAop0F&#10;NWshBAAW9SzAIfp5kRDWIxAajs+C2QHSQA0UCCB3UTkmZJkdQailYNZHfwNrBO6wu1oFwSAtBlLO&#10;pF0QsGiHVEHAIT1OMAlFgCGIpBkhFAG2PoUAIziQuuInLFwju5sQbeGuHbJAzQLsSX9hUx6QGI5J&#10;X/J3LMA1QFqx/513ejvwhBIvuC4ekGuuBaHq6qs9wQUyjz3p9+++88QtBxctgXgAmef66Sv8CNtD&#10;hhAw2PXHn0YBaBsFSdk2lM9B3hxxR4QIBfoCIYtaL8HHg0jia/glEQsOtB/RCFHHkeFwgHTiI6zF&#10;HBkMBcgxkTb4NJ/j31BEER5A/2Nz6nSMGBF4IwD8n9oXRO5gAz+wI0VFiVwhbQVASp0AcvzxXr8y&#10;5mi3A+1h7oAQI5rgn5wHMs11Md6xESKfK0AbDL6LYOkXUgqDAQO8NpLKRdSFGzPhwLyFX2CzcOBa&#10;GdtOHAjnKwUBx8KfsBf2BU4woU34ATbD1t27e3Z0QGjj+tjtiLYDxDHGBhFFjCMKRSOAM06cr9Df&#10;nMufkoOQwPF4DRGb+kbMxRyX+ZSdlqgnxZjBt4gc4bMcB7sE81onmITqR15jzPH7EM7P8wP9SV+5&#10;sc5xQo2DYGBvHlwDc7MKJrEHi/BU42zUdrvvvvvMHHuWmbu7GZ80TllE4C7mdjOoEGCIaCF6BQLq&#10;dhvk+WgzUd9pfqz++c9/yieffWFrRVA3oEqg0KVDepVKNjoB4eTWY1pJ96bpMmru6gBBCL1gIHJg&#10;ypIc+WbKcrP4hwyVk9nLN9hinCd0rGNrSYw0pBv8NH2FjTih9oBLuSDCAKII0g25gzw44h4KRJBQ&#10;92Temo37RG5QmHFZTq6tjQLxIp0CohQKRApAFKkfgfDgwLnrVUu2kSddG1aXh09qL7UNIZu4MNum&#10;drhzBYM7/BDEryYus2kluwxJHz57tdSvUVna1Kkqb4ycb8P56avPxy+WmSs2SIesvWGi9aon2f5A&#10;sPELKeGAqEP6BsILNRwc2B6WO+1ZaUlWMOAaET7CASK3cyc1TPZdxJHq0MC0qV29qnJLvxa2psqk&#10;xdm2DkQ4GyA+IK69bwihE5j+mLfW7njS2VzrR+OWWCEDQvnt5KWWLLevt9cGiDZc/5rNO6wPYo/8&#10;pi98AaFm0brAD4wB9Shmr9ogmVUrSaPMZFv8M1yECTuoQKqrGR90tXwARJyaGrTp4kMayR1mLFB3&#10;ByHNK7Qb+GAQqMsyfOZKawO329Rw4+/41eHNM+W7KStsTZBsM2a+MTaobMZfyzoeMbD1fMyY4LNE&#10;dlB8Nj8gOIlpT3AUGAIJaVCIh5B+BAGEo1B9R3oefcfn/EVmScehTgp9cmSbWsYPWkqyGS/4AccJ&#10;dSyizOav3iy/m/H+zcSlst70JecdNn2VVDX+yE44X41fYm2Ta2z/8pA5sm7jdmlZO7DwMCANBhsQ&#10;PcIjL9A20rqIikMgciA9Z9n6zWYc7rbnpKlE3YTD+k3bra8FF1smXYz0NGqbXHdkczmnWwMr8LDV&#10;cDggRs9cvlEGT14uo+18KDJr5QYZtyBbDm5cw4595kpErfdGLZCfpq6087bCrHUC/ypKAViAsphl&#10;0c9iGzLMQhzg7yyS2a4WkgkR5m8W9xARiBR3NoOjEAALcmo1cAwW8v5oA8CinV0buEMN6abYJ0SB&#10;hb47vx9MDizaQ8xnFhAWCF+498OBRTttgxSwFoNgYo9gwQRBifQDSL9L0160SOT1171UFK4FwoNI&#10;QkQNpIptkrnDDyCipClxfKIeuEbOA0HmbjW1O7BVEa45CwX6Lbiv/HD+gQ3oM2pKUP/D1QohtYW6&#10;EhSZ9IsRDmypSxoV1+6OA/mk3/Cjq67y7MZWyhBO7p5DHomSwFbYzwkmfCcve9EHCDAcjy1Vifjg&#10;ePfc44lDpIyRuoFfAyKi2FWH9rsIj3BwY4VHXvZyIDoGHyXqIRQQzSCUHIsUN9emYFBLKLjOEH7/&#10;9tte5JUf+CwiCxEgodbq9AFRA4genB+7cj0QckD/8BySm5cgwvlDiSkFAaT4oou8XXEQ2hC6gkk9&#10;oE28TtsRCg48MPBGELp08d7Hnu56aCPjcH/AfIlf4SsuuoV5g76lTc7OFD9GTKWmFM+pE4QvksbE&#10;nMkcQX9T4BqxF+GYiBIiS1waF+9zrRwfG9MH7no4F//SBt7nb+ZZUjOJ9GJeZSwhPjnBBMGX4/lF&#10;MwcnmIRKyeE1zo2vFHYNRLu5Hq6DNjO/4mv5AXtjKyeY4CehfFkRPUAqqC0yzExU64xzPP/888bX&#10;/1WkRV9ZbFcxnb/eOB6FX3PM5MR5U3CAAA466CDzO3O//PvJf0v/Y4+z0RekdgRHmNSvkWxFghfP&#10;7iIndc6yhHb6sg129xKEkFBATIGUU/Pk+7+Wm/l4lyUKhp7JDUe1kNZ1UmTQmEUydMYKefGXOVYc&#10;uLBH4z01I1JNGyDk1BNhe9v8QA0PIizmr6auhFPEd9taG6SjUBQWwstOMeEKtyIkEM2BUBAc0XJw&#10;03R5+bwD5MEB7aVni5rSpUE1W4QyuF6IH6tMOyDSFKMdPXeNLDfEecri9XJYs3S5/shmhtBukjdH&#10;LpAvJiyRJ3+YaXc4ObJ17cC3zbiFHJq2JFkCaCaofFA9pZK9+7+GHTx80QMrNmyxESeugCZ1MsKJ&#10;RogfkEhH0P2ANN9+TBv5vzM6ycnGDxqlV5Fxi9bvuWMeChDW7Tuoj7NDXv9tgeRs3irDZ6+yqUd3&#10;HtPSkqGPxi6ST4wvvDJirpx3cAPp2Xzv3UvECR4VjT/XMNdnJ698JrD0Kkl27UFtDAdI+sr122zh&#10;2qxqyXanH1KPQoHUF3yEArPYwYG0jJuPbiWvXtBVzjm4kRzcJNMeb/T8ddZ38DfvsS8QIiuYPmSr&#10;25HGD4h2GTJ9pRxi+hvBAT/5dtJSef/PRfL7nLVy7/FtpanxV+wN+a9WhQK45az/ssV2frA7W5l+&#10;nr9qs01BYtzTr0Ra7TLjlSLOVUzf2jG6M7QfrNm0zZ6fHaL8KG/ac3S72vKascGtxhb9O9aR2lUr&#10;yV9LcsJGa3C9a02/Y8tR89bawsSIiWMXrpXeLTPl8sObyMQl6+XbKcvlleHzZNDYJXJSl7pmnO29&#10;U1c/o4oVy0iHoV1OwAkNc41EWyWWk3lWkPSEHIQwIphSjW1IM9xhuj+vqBDEVcQiUoL8YOvqO45p&#10;LS+fe4CcekB904/pVuiYE6LIrAPpR4iBzC/fTFwma8yYJNqMYXjZYU3kiFaZ8r9h8+T90QvlczMf&#10;2OiuMGJ0WUMhl0yKeAITMncbIVREbUAmIFzc+acgJXdjETxIo4CsQlRZC7FoRjBhEcvnISzcTWXx&#10;6+YACAV3jLmzzSI+3CKX71APhbuuCAtEXoQDC3VC9llAhwLnJN+/oAt6Pg/Z4K4nC3InmLC494No&#10;CsQRiFEwKMwJ2IIZwkdKEUAAcO2B1CCK0H5sCHhOtA53mBEc+GysIkwiBX0G6YLAkKYRHO0A0UeI&#10;oPBvOEyc6NkawgdJh8hhcx6QOe6Ms2MTpO+VV7wIDSIh8CNEAL7DA+QXNYDIwvFIaSE6g38hkpyf&#10;doZKQWB3E4hsqL52oJ2QPgS3SO6U47u0HT8KBmMPQsr18cjrvIxBjuMH/hNOiOGzkyZ5okcwILHY&#10;BxsgAGBTBAnGNqCfGb9+ESUYjGvmg6LwW/wfYQnxgCgnooAQDgBt4T3EBEQy/mYcEZVCZBKv4T+0&#10;gxQXxApeo9YSYxpQ1BphCeGysKB/6HsEJiec0n9OMHHzBu3r10/k2We98+LHpEQhAuI3vI8PEp2D&#10;YMiciyjtB/bAt5g76B/GGv3Aa7xHOzg3fUuRWc7NltOIzvQJ8wtzEAIb32fMujEWDGzFb0IoP8E/&#10;EDrcvFUY0Gb8iGvgHFw/f+cH7E2fMj6cMOTmVEVswOJ9lXHaDPOjO2vWLPNbP8BGmiCebMBRigjN&#10;zAJkpXHeDz/8UAYPHiwNGjQw/rz37kyCcSBEFaJdKlTkjvMOeweb7Wz9gCg2qZlqCTnobgh/BeNE&#10;0w3x4VpCgd1mKFB52gFZMtqQpKEzV8qoOWvkiJa1rLBxYse6MmPFRrntk8m2wOV9J7SThoYUObgI&#10;EyI9/NEe4QC5hwRRSBNiCNBFqIVA1AVRHUmJ5W27qPMRCpAnCA0ihb9uA4DANK+VKlUNeaKuy2Et&#10;atpCqnNWhe4vSBqkkHocBzWsLh+NXSw/TFkhaw0JO8WQrA5Z1eWsg+rLV4YoP/TNNOllyOE1RzSz&#10;wo8jg+WMjTOMzRNNu9kJKD9AKKkzwnW4wqTcVYck7txdztbggHRv2rorrGACgWYHlVTzOcSqYNSt&#10;niyZVQ3hNvZANJpt+nCSIbvhxAJSNfCnPi0zbCrTW6MWyFhDFDvVryZ9WteSkzvXky8mLJMnvp8p&#10;Z3RtIGce2MBev7NBqvlumvEFim5mBKVGhENGlQQ7F3upMh6WG4JKEdSWtVPttW0zCwF2ygkFfID0&#10;LgQrn15ifYJIo3rGBrSvTlqSdKiXJlMWrffq2VjxcF+/YXwsMX5A5FBrc+4Rs1bLy7/OsZEpvZpl&#10;2mLFR7WpJc8PmSMfjVkkVx7RRHq29IW7m/N4u0SVM35ZwRZEzg+kzZCitnj9ZlkRELPwR6KcSC9B&#10;TEisUM5uj+ylp+0LPosQmFSxgj1WMGqkJElT42dJ5r2UxATp2rCGvcZF2Xvt7Qe2ZkwSnZWRWkkG&#10;G5//dcYqWx/k+A515OBG6XKQebxgbPDuHwvlvO4N5IpeTSXB/CA7PyBCjHmIuSISMN5TTfvm2egl&#10;7xo3bN5hRd56aZWsyMO1syNUOCA68ltJ5JofCD9NzVxQJ+AHzDvpqYkyeXH2PtFtfmSbc+ds3SE9&#10;zdw5c+UG+WTcEhk1d620qpMqPZplyBlmLqhs+veZX2ZLi1opcvIBdfOMAitL0OVKKQBjgvB9CqZy&#10;1xpAmHgdEs+imgUyKSWQJhbbLPQhWAgTLGIRWlikOzJLCgQLYaIDuIvvIlHCka2CgIEPEeLYnMMP&#10;2kfEAHUDAvNTgcAinO9xJxVyRZuDI0yIOAh19xVAWkgz4RiE0UNYWNyz3acDRAHBBFtgLwCh4TkE&#10;juNjy5IgmECqIelOtAhGiN+wfUD/cQxIGuQJwQTBy29zxDP8yV+DBNshALAmd8Qu0jQLjkOqghPl&#10;6AsiK0KBvqI/6NdwYBxwHRDBSPrMCSZEJQUDMot4CWHGl4mOCAdSfIKJNXbDnuFAn4Uimc7/IMSQ&#10;amzqF0x4Tnv4lygJxlfwcYiWYExyrKIEcwf1mYjKYG5hXBHNdMklnn854kx6CxFqbLXNZ9l6mL+p&#10;kYTwRYqVE8Wo70KRbCJYQgllkYDrxFcRORjjwAkmvBdsH9qO3RCf8RXazryJUILfM/Z5jdSc4PmF&#10;+QAf4zwINMwvjBn+5TzM0fgUkX74K+MjuHguczhtY/5GlKWNocYM7cRPnDDuB+2iDfsjmNBe+gxb&#10;cTxsETzHhgLf4ZoB9qD9hZnjFUUHFtn1zAT45ptvysiRI62wwS4TpM0UZRh2OzPZ9e/f38zHW838&#10;XUfOOOMMMzcFJicfWOCzNOf/IWVEmeSFbo3T7R3syYvX29D6UCAlJ9GQvAt6NJJ0Q2AfHjzd1nzo&#10;1SLTFpY9qEm69GqeLs0yq8j1Rza3W+n6gdgCUeFfiFJ+4E48xIUaFgsCRJkoAVIdSNGgBggpNTlW&#10;MPFIElEG8ykMucmrdUFxUoo5OlEkL0BqiET5fc4aIcQ/mCSx+8aS9VsMwa5shREiLP4zYp4hmwnS&#10;sb7pA+MD53ZvJL1b15Juxha39Gtla2Q4ggiIKqAeB8QVApwfiMKgzggpNas3OdHIE252mzayywtt&#10;3rLD2zEIUJiXWg/c/eYa2LrXikaVE2z/hQPtbFePH+7dMm7BOpu+EWQCi/lrNktiQnm58JBGph8q&#10;yWsjFpj27ZQe5pp3m2OccWADaVu3qvTvWFuu7t3M1tbw26CKaS9tJj0mI9VMehGAyBB0haW+4rfL&#10;1+XaNKVWCCbmWAhDbptsds9ZuIadnzyyS4QNPJoIp2DhzI+K5iRdG1WXXNPX05axje/f/YC/KDrc&#10;MStNzjm4gfy1NEdeGTHf9kWrelWNb1eUY9rXkebGn/q2rS2nd61vfdlvA2+XmARJqZxo3gvfHgfE&#10;Q3a2QiBZTl0MA/yAgrJES1ADhHFCqhapSYAooSVmfNJ+xjS7GCFUVsknooVxgv/iM6SchAIiApFd&#10;nbKqyUmd6sqw2auNDebZ3XwY96ThnXlQlm3X6QdkyRW9mkhlM+79NmiIYGLaXJMIk8BreYHPkUK2&#10;bP1WW7wWrNuyTVaaealutWSplVbZ+MDOPe/ZuWLdZrsbE4IRIOKONuS1OxXALxtlpFgBmJSnUCD9&#10;aVPuTjmuY11pY/z9pV/n2rpNiCWMtbZ1q8mFZj7onFVdLu3Z1Apz7JylMD4W+FdRggFB4o5n8J1p&#10;iDApJpAnPsNC3hX9Y63CYpsHRIuFL3VFuIMNiSOMnkU85JAbQW5hHGKNUygg5BAtAGmCqFEcERGF&#10;iAEKlRb2PCzCWYxznS7CJPjuJ6Q4HCllXsQmjmgQdUNbEaQgw4DPkK4SLJjwOcgXxIm1piMH8Qrs&#10;woPr8f0e/A1EA4QCNuQuO/akv/ARyBx+E2xzP7ANtmOtiGDixI5IBZNgcO5g4c2Bc9G+cO2BPNJu&#10;+pvn+D/kNy+4grWMp2BC6gQTRBj8kJ2JSOEIBmIJu9zgn37gT+FSUxD/GCOhxgbXj4CEQMS4px3B&#10;ggk2h+QiAjrxgvdJ9SCyjHQp0tCKAxB0hFCuj7FO9ATjA1v5iTP+RNoVaWBEnJB6RfQGWwuzm48f&#10;zGOk1SFYhFog5weunfYwZrEZfUp/8i/9Qv/lBQQzUmbY3Yc2AvyZyCcEHa7NAUGB+RMf41xcL36J&#10;f3IeogF5jyga+o4ix/SXH3wGm1Egd9Ysz26hIkzwdcQxjudvAzZyYy2vCMD8QJs5txs7XFd+tgJ8&#10;x82J2AMbcyxF7IAo0qdPH2nTpo35HT5AKMpas2ZN+29lJpwiAvVLDj30ULn66qvlggsusBEm4YCf&#10;IpRA0P11G0IBQtaxfjVbtHFDrkc4gkE9grSkBEsk+rapLbMMmYBYcEcVsD3pdUe2lPsHtJe2lnjv&#10;CyJYEDkaVE+20QWRgNoNkHJ23CENgDvISw2BseTJvJ5SqYIlzW5nDFI2nvphhvw83cvRJK3C1m0w&#10;hDo/Xkr7mxrCN2HRelm18e8kiVQIhAqiGXq3rCmHGWIEge/eOEOSzEAsZ/6jNsw/+7aUfx3f1pI4&#10;M0N5Xw4AUluvGnfD2WY3jx93H0g3IUpo0Rq2LTa/PeZ66ItKhvxSNJUIls2GuJEiRfQJNVae+G6G&#10;LeQLvYdYU/CUiBqIe14gOqJ9VppMXmpssCH03ZGFph1sCU3ky9nd6ttUD/q7c0OvzzNNH99/Yjsr&#10;GCFQ+EkyQCyi+Cf9Sh9GAqIi8GN2XiGKAkMsNn6QmFDOkPIq1j78dNlthc17P09bKc/9MtvuRoRg&#10;wPUjGlDwlPYEt8mPro1q2GiFiYvXy1Z+xIJgBavsXMlISZIDzWepnYFfHN4q09ZkAW3qpskjJ7eX&#10;y3o2selnweeDsJNqRf2Z/PoEkE7WoDrzSDlbWwMQXbPC2IB6KETIcBxEvB07SNIxnGXKMnl52Fyb&#10;zsa4wXbYPr8is6BBDdM/xpfHGx/aEhDe/LCRLLt32fHfu1UtKxYhZHZrkmHHB+hmxsUjp3QQ0lOS&#10;E/9ug4bpVWzEGal7kYBInBa1UiXHtIdoHo6GAEJdElLTqMdE4AljnvYyj70zaoG8PXKBfb5z105b&#10;94fUpeBaPsHATu3rVZUl63JtbSaOF2wDIsv4XJPMFDm+Y12bpsaYJtLK4dSu9eXBk9rJQY1rWNFm&#10;3yOUXehypRSALTmDyYQDi28WpSyc+RzkANIEoeN1iBZ3TSEKX33lfYaweEgbd/K5k8mDhXFRRZgA&#10;5iDuNHPXGNJDzRPSNohmyWMtlS8ggSzGuW5IDIty/vYDwubqkQQDogJpxDYAYsE1E7nDXfK33vKE&#10;JaIaIPjuLjCEFKGJ60IIgETQlniGE0ywUTiiTHQAfQLp99sRmyCqcfcfQIQgsIgNkLhwgpSDI6QQ&#10;TO64M6eHIn+RgD7DX0OtJdg5B5GB/ggGY+LLLz3/Q1QkVYCIBVLXIKVBvzN7wLig/YiQjig74HcI&#10;dc6HiYQhmoK6OOwahSDAzjoInC7dyw/GGEVxec8vAkHuEV8QNkKRU66daAmIMkIO/cA1u/FKP3MM&#10;F3VF5AvXcOSRXqoJD/oylJ2KChwb0k/baAf2R+CBSLvx5uAfO4gD1NYJBfyHlLFg4SoScE6+h9++&#10;9po3/yC+hGuTH6xH+SxiCdfiB3MD9XNcLSDg5lpEBn+ECa/zYC7hPa6TuZaIrGCRj88gPCHW4p+0&#10;MZzIyFjiOvyRY7Q5WEgrDGivE0wQYLiu4Dk2FEIJJorYo5b54WJXHAQStvtlC+Ciql9SGLA8Z2cS&#10;SHyoOT0YBzdJt9vgTlyUbSM1glf3hL5zFxf0aV1TLjqkob17DHF0qG3eh0CEwxEta8o/ejeTupb8&#10;5Y/ahgRRU4JdKzZt22kIrLc9KREm1L9g5x2Ykyv0SFHQ3+eukRGzVgnblbLt5zbDolKT8ifKiEad&#10;6leXlRtyZcTsNWac71v8legFyCe7vKQZm57fo5Fc0L2hHNmGHEk+532WtA7uhHOnPvh0lDft17a2&#10;XNunuRWQbOPzASkXCEQU/EQ0onYC0T6kMqQlV5IU0+6Npm0Qee6qz1yZI99PWy5/zl8b2MXGE5RI&#10;icqPnFPrBj+AXI9d4KUj7Nkylf+Zf6nPgQhApNChzWvKtaY/T+5c137X2tgchwKa1UzbQtmb6KKz&#10;utWXgYZIB+9WEg6kEpF+tMYQddIg6FvEMQS1FENSSfVIMvbkehFHKFg6zPjAjBUe2aVQMBfg3147&#10;HPCrDlnVZNqyHJm5YqO1qSW7AVcggoE0sBrJXoTMyV2yjE83tcVeSe3gmiH3zWtVNX7q1ecIBqLh&#10;tX2aydHGF4KjT8KBa62VWskWW6XoKm0gwqFejSRja4oaV/TGiGkvAskkM47ZLppCpOYKbJ9Wqsi2&#10;ynn7AGBcNauZIlOW5tgoiz0+EECOOe+u3WwVjlhTWS44pJGtVUMtH+sD5oH/k/KWGhCpglHV+O2N&#10;/VpKrxb7jp/wKCdt6lW1vrzWzEX0ySpqyZh+R+DCBpxzo2mb6/NRZi4YNmu1LRLN93Jyt1nRt2L5&#10;/EWjlqbtBML9OXetHW9sE+1sYAUo0wbGIPNG96Y15GrjA6QrEoHmgGBNQV7amN/VlSXk74GKuAcL&#10;13BgvBMhQig3O88Qvg5RcTVCWOxytxuSTxQFIeH8TbQED+6GuiKSfgJWVOB4EFrqGbALxP4uoiGM&#10;EA1IB3aBHNrfdx9YuFNXoVcv7y4vn4GgQW6JemGXHwAZY5cTCBA1DqhrcsUV3g4mkCHa7m8vZABC&#10;CCAkkZCIWMIJJgB7cDcff4GQYyOEJa6VXXa4k04KBDt4UI+CzyMsILzhO1w79sZmkLhgshcMSBt9&#10;5aKf+Ju+KAwQqhAkSCeBKOKn9Cd+TJvxq+DfPX4/uJvPNVCoEzLJa0QHIaBQI8XVtQgG/sL4wccY&#10;G35ASPkeY8eBgqWQcSIPqH/BA38PBz7P1uLXX++JJG7Hqfvu8wSscMDnqBOCYEL0AzZ149U9h9xD&#10;cvFf+gghjAf9WNzg/PgJbcNX3IO+Ch6jfvAZ35rnb2BuwwcLAo5J0WK3jbJL8SEFiDkS38wragLR&#10;mdQ9vyDhB/VtmDf87cYvaSs+xuuME/ySa8dvOSaCCcIdUT9+wQwgiBERg4CEaMIY5bVQcAIM49GB&#10;vmesIQIHH7sgoM2cG0GGtnJdkQombozzecZR8LhURBcQilGjRslNN91k5qiXzRz1qrz++usyZswY&#10;46N5DLpiBKelBoYnmOTvIC1rpUiD9GS5+/Mp8sh30wxZ2rvNMFdA7YTahgACoiduPrq1HNuxriWJ&#10;kQIC1atlTakehkwHg6gIIgg2sCvMpm1WLMjdvtOKKNwp5o4uR/EKdIqN+NiynVSCHJuCAKkkDSW/&#10;O8qA5nRuUN3WGHn6p1ny+A8z7C4w28zERh9CthAsvO2AxUZY3HZMa2mfZSZjvhzJIDSfaV23mrFB&#10;piV3kXwFggcxW7Au1+4Ck21swZ11hBmiS2yEiblmiD0RFmsNMc7dvstGC1GYk8gTBIaqiRXyFUxA&#10;j6YZ0jizii1ae+vHE4UCvwhFCHD8Sx/UMjYi6oGIimv6NJfDTZ9GCr53YKN06wdOYMgPFQ3xhBSv&#10;27DNpmBReHipsUc9YwO36xBCDH1Psc6VxleJAED0oM8Q1IhSwVaRgDQz0ltuGjRZnvt5lsxcsd7Y&#10;1/ODhas32zYzruxnW7KzTGu7xXOkIGWFKK227B4UiRMYEEGB7y1cvUVyjU+uNbYgdYhCvRByoq12&#10;GlJP+tY60++Q/FXGF6j5sTkXgWWHFblIjckPlYytDmxcw0Zm3P75ZHn9t3myaO0m40ueGJFj/I9J&#10;AUGIuYFruemoVraWSsQwbT66XR1bS6lcOfwyfztQOBfxbNG6zTZiiPQk0rUQKEkLrGpswJbbpGfh&#10;I4x/BD7azpbnG7bstCIPYy8/ELVDYegfp6+Q2z6dJN9PMePA+BXXz7mJrMow5yVaLrVSolxyWFM5&#10;9cAGVqSOxKfLMvKfhRRxDyJEfPXT9gELZ3cnm+gRFswszCF0jA0W1QgoLKwRSyALf/7pFfOEfCGY&#10;8B0WxixwHQGLV7AoZzEOcQXhBBjEAe6qQ/xJT0AoQRRgdw/IhFlHWjsQAQPBc8BWEGyIEvULKGiK&#10;fQDE3UUWQIBoSzwDwgyRJkqCrZRJh4K8YRvq4WAPdvoAiA5EAbG7EA/qTDiSjR/5xQ5IcX6CCe9D&#10;SrEdwgN+hX8VBhBbxC92xKE/KWzM1si0n12hQkX6QFyHDPn7bjQOTjwMBa6XOhaMCednDlwPPuIX&#10;TAB2JdoFUS4SUZDoK64H8cbZOy+xBGBDxiz+imgCkXWRBKEEE+zvUsqiAdrCfESECWSbuQdgj7x+&#10;pykmjb1DgbGKrfLzNz8gZAgaRPn4I1d4HV9E8OK4+a0dOGe4zzAHBYsI9AGfp2/gcy4lByB8MA7x&#10;OcYBaV/B3+fziB1ElzBf05/hIkWwMzYOFkwQaxi3+EZhwTU4waQgESZ8xs0T2CLUuFREFyyi/zA/&#10;aKeccoqcfvrpZu68Uq655hrTv1VkB0piDACRoWZBekpkg7pmWmW5uV8rOalLli3iec8XU2TSYjM5&#10;G3B9q3KIMPFIIqDYKDVEihMJhgw3oobHju22NskC86BwInfbqUWBmADPQhAACCaGL0p27g6bxkOh&#10;S4hyJFu3Asjnnce2kZM71bNRJhSwnbHMU/wp8kj8BDtqOEBAEQCKkyBVMm2vVy1Z1huCNmP5Rlli&#10;rnHdpu1SJ81Lw0A4MvxNNmzbaexA2sE2Ky5Q72Lhmi3WXkSKVE3Ou4aJA2LYdb2by/ndG9gCmo9+&#10;O13eG+39iNuUGGNbiLtLcYIg4gcFtQGfj/Q71H6xESbm2hav3WyjbRCN2B0GGyC84OtEEVDYk/od&#10;CGuzV2yQdRt3yEbq2FSuaMWVSECEye39W8uhzdPlh6kr5JHB02XOSi8M1tZwMRefluxN1tQgwb8Q&#10;LQpiA3f9kX6DqA8iU1ZuzDU22GJTc7Zu3y2Njc9Kud22jov5R3K3Qea3W3ELYj9z5UYvncv8Vz0l&#10;shQg2kRNotuPaSVd6lc3/b/Q+MEMWy+E92zxVNN2ahkBau0wFkhNLJANAo9IUa1KohUK2Z0IOxBR&#10;RloPwk0F2yfsGLVTtpnrRuClOCyiD/MGY2a9mSeoqRNJvEdKpQS55JAmtnAz13f/N9PkXTMOECCx&#10;K0WYM825XYoTvsWjINdfVhHZKFTENSBnkN3gvHQWtdydPu00b3HNYhzRxBE6xgd32dkxxhXeZCFP&#10;mPljj3kLexbEEByElJIgmEACWZi7O/95EQPC3iHWRBnce69X28Et/CHU7K7CtYcDZJsIDML5ISOO&#10;AAKINHegY7TmjAiQFh60HYEI4gppRDSihgQRG8F32RGFIGN+QPpcqD0+FYlggp3pKwQ5hAcEprzu&#10;6EcC+vOf//T6k51V2LEpnAhDX+Ej4SITEMQgl6HA9ULgGRNOLHNgvGDL/Smq6QcRS8H2DgfIM59H&#10;DHApOY5QO3vjj7QR0s3fRdXOSACxpp+xLcIE8xDIT0DCn4i2CY6C4XhEPLETT0F+6+kfxi6CaCgw&#10;BhAvwvkGoM0INf5Cxn4QnUWqmL9djDV8B/tzDq7LvU8/cD7aRnQJwlcw6E9swHgF9HW4ceYEE3+U&#10;FN/D5/c3woRr4PqZIxFkaJebN/MDwpATkvPrd0V0QIHXunXrCtv8LjeTHtv+bjSOEyvBhMEBmY00&#10;7aGCGUTt6qXJjUe1lBv7tbApOH/MM4PMIHe7F9VAikw0wbBGxNi5q5y8OmKevGYeRFlkBVJ69kSY&#10;GJJEodblObmSVS3Jpl5MXZpjSSN3gCtHKOxAvNsbsnzj0a3k6sObSa4hXDMN6YZfcbe6nHkfsSba&#10;YIcQtsx97ueZ8ubI+UKaEXUjQDKijWnXhlzEjO220O0hzdKlWlKiTF6SbaMrNpvvVq0UGVkGreqk&#10;ycCezeSRkzraAqATFufIrt0UDt1q62TUTqtkBYJogYgAIizoiDfM9T8/dI5s37Vb6lXzJkEEFQrR&#10;Emm0fD07CO22BUhXbtwmM1dtMCR6uxXXIik2DPjcYS0y5Y7+beSqw5vKKkOO2UEKX2OXIISnqsa+&#10;0USCaRM1dhiHT/04Q94bvci0Z7fdoQqkkRJl7IA4RpQRxY7rmn6aviLHthnfpkBsXkVv/UCIO7xV&#10;Lbn3uLY27QjxlJ1x7HbGG7bZcRVpHZ6iQhVzTorFjpyzVh7/boaMNvNTrdREr5ivcUf6BNEMQYOt&#10;n230SUolK3Kt2JBrxwjbX0cqalC0+cxuDW09mk5ZaTZFKduMMaK5EGAyqyZKlQh9SrEX0Zs5FMUG&#10;iCaRAJBEQv2pQULEAGLArbd65I7FOySKWhwszFmgE2nyxRdityNm8esHdToQDPgsoeWQRxa44e5o&#10;xgucYOKEjkjupIZauGMPiE1+gDSzJS/b2pJygSAFhg3zolYI+4e4xCMgW5A4iCsPwvwhcvhKQcAc&#10;7u4cu+f5ESjOjfgGgUOsg0gX1TomkkgVrhtSGk6kwc9DkVZAOxlTkP5gUcX5TDgiXZzA7ghaiHUQ&#10;foipI6e0mTv69AttJq0D+0dTMAGO5CPeuvovkfQXO3xRQ+jYY735jZ1+SKFB6CyorZnT6DvEiVBg&#10;DDD+w70PsCeRWMy72NwB/yelj9eDbesESo5PPzghDJ9BwHFzMO+Fmns4NkK3s1e4dBzAeAqVkkMN&#10;K+y1v4KJ8ytsxLEiETu5PsQyPov9+e1BtOJ3SBEbcGe1e/fu5nczVZo3by7z58+X8ePHm/mtmenj&#10;QCdHGZBMdqUJtY1oXoBMtKxZ1Ya5z1q1yaZ5sBuHOZwtUhltUCOhb5ua9o4vAhDFVhtneGFV1QKC&#10;yeatbC+aa+98H9Cwui2USjTGsuxcqVyxfESFLoNB8UZI9gJDNtmSdu2mrVaYYFvhaINil0e0zDR9&#10;mWBrlhzdvrY0NuQZQFwhwzlbdtq0AwSSbo1rSIvaqXYHF/qOgpSpSQWLguCYpAI1y0yxwtMaQ5KJ&#10;2MEf8A3ej+bd9Kz0yrZGhE0rMTbAHo0zvEUnUR4U4KS+CJE1RCb1aJouuTt2ytSl621KF1tLRxph&#10;4sBxmhs7lje/Nd6WxrtstAIRNfnttFIcoBAp6UK7d5e3ES5Hta9lIyzMqLURJozRHEPoqfNTvkJ5&#10;OaBBdfsc0Y+eQizgMwVBovEvdoFBbCOig6gjIngQKZLz2XGnqIHd6df29dJk87Zd5t9qcqixB6hQ&#10;Dpsk2MgiCiOzHXmt1CTp1qSGFfoWMJfl7rK1ZxCNIo3tsZE0KUl2q2Xqo6w29kSY4zyZyZWMTxV8&#10;binrKNgoVMQtIEPU16Ao6X/+46WKQCZYYLPA5e47d54nTPBEBYgLZD9cSgJgwc3inNonLOAhWPF+&#10;V5A1HgtyrhVEIpiEAsQm+A5xOJDewC4eCCbuji7//vSTF+2AiAJJijc4wQTCQnvZzpS73vhHQYCN&#10;XIQJ8N85DwcnmHBeiBzkMRLSVVTguiHdjItg8F6/fuF3BwLsHsX4IMLE9S1/QwT9QkU0wTkZ19ie&#10;B6KP36aMXcYDqWS0m0iDSKNXigqIC7ST8enIPL6QHxARLrzQK6bK/EZUHCk1pOsUFByL9CYn8gUD&#10;AYAaNfhBXkCwQLQhGuucc0QGDPDmYIr8UkCX8/jhxhtgXqV/mIOff17kgQf2RvkhtpL+NnOm97cD&#10;YwWB0Y2tceO81DE35/gRSjBBoMI/ScOKxObhwO8JvsS/AHsFX2swaMvPP4u8+64nmnAdCGCkz33z&#10;jYomsQQ74lD4Ndd0wjnGkS+++GLp3LmzFVNiAcLIqccRSRpGMAhbp+ghaTDk7fNv5YQKkmJIWbTB&#10;zibnd28kj5zSXh4+pYNc0atZ4C4xd5S9NADC8CFzWwyJgtyxcwmpK7NWbrTb2CK0FBTcuc9ITTQE&#10;fLOth8DOKNxRhyhGFeaHkaiWK3s3N9ePDdrLVYc3C6QGlbORAAg5iEXLDJlLMMSxaUaqdMhKkwVr&#10;tsiY+WZyNMAOhQECEbvvTF+eY0UpUrGIVIg2uN7r+rSwPvDoyR3k0sMaS61AlE0FQ+ZJydlk+n/p&#10;+s2SaHyCejTphtCy2w1FP/HpggomIN18D1FikfGDFeu3GhtsMzYwYyEp+kS5oelXCgY/dloHecjY&#10;4MLuja2QgXBVtRK1Ocrb2hpsqUytjo5Z1STZ+P64hetsUeCMQO2gggpdRHmR2kcqFBEs1AeqllzR&#10;RvVEGwc3zZR/ndBWHjN+cO/xbaVnQDBBNCOyjPQ8r45Nrt1FCoGFLZAnL8sx9jF2MvOJ1UoKOC22&#10;r1/NXjs7IiFMMgFVNTYhqieawmFpQGx+ERXFBhbx3OF0u7cAFrSEj7OwZsGMiAJR8i/gQ4FjQSrY&#10;gScWpLYwcBEm7s5/Ye+kYheidCDV+QEygKgUShShRsKIEXmH98cK9D8PyApkikgiauEUNO2KOdcJ&#10;JjwPR0T94LxOmGFdHgvfIlKBKCx2r4FEElGCSMIuNRC5vMRBxgZ2IpLJpUhABBEWSZuIxTjB9hBl&#10;BAns6xexANcDUUckJeoJ0Sc/olvUwG60D5ERMs/4pK2RAt9ifstLzMoP+BsFgRE4QkW3OMEkEttw&#10;PQMHekWCKeyL+EEqWKhr4jX3On2DeEXRWXZmYjtuB/wJwRtxyAkJzDEffyzy5pt7/Y3IwKuvFnn/&#10;fe99PxhPwTVMXFQNohU2KCzwM/rQ+Xh+fci8SH9TUJeoRQdeZ35EHELECzV/Koofs2bNMn3ztLz9&#10;9tuyfft2K5ywU862YKeKAqhXQAQARTkjTcPwA3GEqIaVhoBDkucaokQkQ0piASaZooIZJ25bWa6H&#10;gpmuSGRyUkXbLojMwnWbbPHTRunJ0rpuVVvjYJ4hjtR+4HoKg6Y2usKrB0GBycyUxOiTRDNRQMjY&#10;rhUBjAfFcF3R2CqJ5W06FUVxuavOrjGZhii2rZNmSfLw2atl+66dxk4F/5HivGwBzN34KUtybAFN&#10;tsONtHhqUYK2kH6ED7AlMTsfuZoZbHNMGg0Faaljk5DADi0p0tb4wWTTbrYXhkwXptYKOwI1SK9i&#10;IzVmm3GwyfhaHWMTio9GG6bLbd87P8Ae7np4HS/HVxes22xt1KpOio0GmrRkvU0joYZJYUBKGMdb&#10;sHqzLbpLjRTSXWJhA7bmRrTMMO1hRyN2SMIGFc2cQMQZ4inphAhH7NpFpBXjY8yCbLG7BBmbFQbs&#10;dlPZjH2EWYrp0o60KKdllRZE32sUUQcLWxbQjhw4gs/fbMcaarGLYHDIIR5xIIybxSzHiHcQacP1&#10;kmICKSisYAK4e02UDjVgqEkASQgFJ9KEAkIJd1NjsPbMF9iJfoaUIaYhmNDfhYkwIbIBQMojSdvC&#10;55wwg+0gkPtD4goDfOOMMzwiR5QABWOJDiAqiL7Pa33CdWIrCqw6UopgQjoMgkm0hQgHhB9IPOdH&#10;XPDblPFOu126GuJYtG2OKEUbSMnB52hTXmS7uMBcRr2bSy/1xGTa5fqbf50YECm4pvyECK7TCdSM&#10;F64f0cNFlgSDosTU+AEIDuycRBSYH0Tq4K+87wc+wNyDTzo4ERlRbX+Afbhed61cU172QqRBpCO6&#10;MRR4j2iZeBSVSzsoijps2DCpX7++TcnJNs6IYEJqDv8WBHz3559/ljfeeEM+/PBDmRkIkVplFhDv&#10;vPOOvPDCC3YXHsSYvOqjEHVAhERhSQ1EI9mQ8QVrN9utRSsnRL7LSLRAODyCCCkX1Cmg1gjRGKSR&#10;lDPL8p07d9vtRinMWhi0rZtmi6hSC4M7yzWNPSFf8QTEJMSx7C3bZFn2FiusEBGBsNGqdortO7ba&#10;JdKgMOCayTqYtjzHCjL10pJsWkw8oaIhwqTkUGuEtCGikthJqY3xYaILSNWpbsh0YQDBRoRjK9uZ&#10;yzfKxm3b7bbYnmgXP0hNNn5g+onrZ+th0uca1UiWBuZB3RkEJbsNdyGQaBZCTTKqWFsimqzbgmDi&#10;7ZRUUAGquECkB6LYVvMDyPbo2aat1L1BMGIskKpFdBQCa2GAz5MeuHDtJrtDE/NrtRhE3JUGxNfI&#10;URQLuHv55Zd7c+RZuFLbhBzyI4/07rT6xQAWw9RCIbzc7b7D3VAW4fEOBBNHwFjI749gwiTOlqvc&#10;AYZUs5uOvy4B8y07nxCREK4WBMQVMhYLUpgfaD/tgtCQGgCJJfqooIIJURWjRwf+MGAXIf8d81DA&#10;LrEWTADnZBvfSy7x0itOOmnfmhThwBhhbFAY2S+YYAtsyDVFG4hyCDb0J3wEIkotIldDh7FB3/I+&#10;tidKI9o2x7ZOMMFuPI/F2OC6SbkjLYSdiP7xj72RUURwMF+SGuMXHPYXfsEE0QI+mtfxifpyvsWc&#10;TaHeUMCWFO/2R2i46CL/8RmTCFT7K3xjO79gwhybn78jCrnfn2DgqxR+VsEk+kAw2bJlizRu3Fhq&#10;165t5oZdQsFXXi9oSs5a8yOyxDgZ9VCWLl0q//3vf2XlypWybNkyGTlypJl/UqRVq1ZmHZGRB1kp&#10;Z8lMRkqSFDYggqKZ7M4yZ9Umu9tIclIFSzjiCYkVyxuSVFFWb9pqa0tQ4BbSRDRKPUOS2BmGWhPc&#10;mS8MiLKhZsPCNZttMdGaqUm2P+OFJAKIHHrQcqKBNm619iBViYgDtu9F4EFQiXSnoGCQypJhyDG1&#10;UNh5CEEq3vyACBPSrlbmeHVs2MWnSqUEW+elbrVKVuzDHoUFhUZ3my6fsmy9PT6785RjS5o4QpVK&#10;FayAiLBHlA07xxCB0czYAHGD6IvC+gAgYokdkigkDKKemhYBiD7bbToKP6WfaqZWssJR48wUMwbK&#10;2/mgsHVXmGvYNnmhGQfz1260KY/RLnpbWlDInyRFSQFkidBuQsXdghVCQGg0efOEaXN3ndQEyCIP&#10;ipXed5+XjsKdUNZNPCBa8Rgp4QeE0BEwFvKFrWHiB3ftqWlxzz3eNsMIJMcd5+0mw91dxCd2lAlF&#10;Grp0EenePTakMBJA4CBakC4IHMKPI3WRAIL+zDNedAaA4LkoDY4ZDtgjWDCJo7VcvkBgRDCBhDpS&#10;iv0QnhBMXDRXtMA4p8DwSy95bWKcksLB7jKkfUBGGQuuXbR/fyMNCgPEQ9pAZAR2o02xHBv4IOOT&#10;aDpnG8i7E0jfe6/oRBPGFQ+EWMQZbEGUUji/x49c5Ba+ldf4CA4GcH3r0ne4JqIK6ff93fyE3wKO&#10;w78gP8GEz7HderhUPfog0hQoRdGignHGAw88UH755Rcranz77bcyYsQIK6AUtOhrQ9OJZ511lpx8&#10;8slm7dDT+Nx6WbNmjen/8jbVB/EEMSbBDPhgMYbXFy9ebH4zFsj67HW21kJhAeGiFsikRetkxcZt&#10;kl65UsS7jEQLRM9AWkiXmLdms42GgDhzF5m6C1UNsUdAQeAojMhB2gPRGsNnrZL1udslw9gk3sDO&#10;IRQnhSSuC+xk5ESdjvXTpKnpQ6IkiBYqDLAn6QhLsnPtbivszsNr8SQakR6RnFBe2PYYolzX2ACC&#10;27B6sjSvmWqvH0GhsMgyx0EgmLI4RzZs2WkjFiLdbSZaSDITP2LAouwtdicbUmgSzd8IJrXNuKAA&#10;dFIharg4tKqbKtu275Ax87Olorl2jhdvqGx8nC2Diaoi2ozxSzoZEULVkipa0aiw44CUH46zIidX&#10;xi3MliRznCr7IcKVZRTeCxUlAoRhc7c0eEENZswQs0DyoiRIPaGYInn4CCjUCVi0yCO9zK+Qhs8+&#10;8/Ll/YUu4w3+O9aOoBQVSDVhtw5sxOOFF7xtTSEDROOQ3gGJJhIHkYUaKDfcELqwaLwA+9CXEyd6&#10;divIjiMIaN9956UK+HeLQTSAuFNvIRw541wudccJJiUJkET6nWtlbCBQEIFOmgWiEeMG+0QD9B8p&#10;GQhVbhcsgED6228izz7rRZrwnLQrQH8hqBC1EK12AjgYEQ4QeKJzEExiTZQR/T76aN8torEpdTWe&#10;ekrk99+Lxkb4vBNMsAE+TyRf586BD/jA/HHiiXujndq08QSWUOA41GTxr4NdlBhRKtSgokDur7/u&#10;rY/yww+FF785j4sw4Xl+fchn2Cq5f3/ve34wjtjO/YAD8k7rURQ9iCJZt26dtG7dWs4880ypWrWq&#10;FSxqGkc7wHRIKGK500wu06ZNM/P+d1Zc4fHNN9/I8OHDzby3wYoh/EvaTb169Yz/1rKPo0wn8y9i&#10;zMdm4tnktsgKYM6cOfLpp5/Ke++9Z79L2/YHzWulylxDxCn8WjsOSaIXYZJgtwwlVQCxgOKfrgYL&#10;RJ/oiMICAlbfkOWRs9dIJUPKY1HsND9wp5vaMjZVYuO2PYVQAdd/YMMaNoUkpZD1FohaaJyeIms3&#10;bbPbGcdip6T8QHoE0RN2h5Ttu2yECVE1RBR0blhNmmQYwrwfBJ+Ikkxz3XNWb7TFRYncKKwIV1wg&#10;yobdoBat3SyJ5keAgqcgq0aStKydKg0M2d8fwdNFrExHncFHAAD/9ElEQVRYsl7YzpgdaeINpJ1R&#10;oHjashwz7hNM/1dENzH9nyKNzFigcDDRRoWC6ep6NZJluxkD1MUhvakwRYQVKpiUelB/JFyOPIAk&#10;EGUCuJvpFuWQCAQU0nYgYNQE4Q72bbd5Ox1ADOMRLLpdVAkEhQV5UYNFP3Uq3HkAAhM75Tz6qMjt&#10;t3uiE8UMIT3F0YaigrsGQvq5Kx2OlIUCa152AsI3QoHIBlJUQoF+cnecIdGR1D2JN+ADEGlEB4RE&#10;xgt/f/WVN04gpeHSEIoSnBNSjCgSCryOLz72mLedMECswFd5nefRBLvzYBfaQlRHUYqahQF1QRAT&#10;Qol7CEwIJi6taX/AWGMuYK2KvyM4HHaYN1+wXTJ1kqidQxFi/IdoPz4DEESIbAtOp2EMUYcFQcUP&#10;bEoKFiIe280zN1EPBcGE+Rshd+jQwIcLAX9KjhOB8gK/LRSopa3MlWzLjZB8wQVeLZlob2+tYN7Y&#10;JV9++aVNo+nSpYsVOBJNZ842E9pkM6GEEi34zjwzKH43g+K3336zUSn8y1bERIlsNQPlBzPxkYZz&#10;7rnnGn+tYfo+U0477TQ5//zzze/hiVYcIfrEgfO0bNnS+Pd5MnDgQLvNcUHTgYJB0VOOkWtIAiQ0&#10;3kBBW9JP1hJZsJVUDIpxVrAiQq+WGTKwV1NpWssM4EICsYAaENm52224Pyk/8QZKaaRWriDrtmyT&#10;LfRTgCiDBNP+kw+oJxcc3MjWsykMmGfrZ1Q2flAukPIUfzagkUS94A9EF1EY1r1+dNu6cvEhja3w&#10;VVikmGsmFcmY1xZArWzsGm8gyia1ErvE7LT/kj4GMqpUlot6NJG+bWpbgl9YkYfvNs6sYretRpAk&#10;WiPeYOv5mAGxPCdXapv+wg6gQY0qcvXhTeWodrWtnQoLxhaRNWytjQCHSKUoONRqpRzcfQwXCg1Y&#10;yPqJP4CAkTPP1p0ILn5wZ5rIAaJT4hUQBcBCPppiBREHRJlARqiJwZ3j/IhErEHf8zvE1scIJu6O&#10;diRAKHFiWyhAzkKlM7AOJ3qJqBZA9BN1T4jWKElg7EB8idS44469O4BAsj/4wHvNXWNxAkGTfnCR&#10;JcGAmyB8Bo9Z+g+hZ/jw/U/TKAhINWGOoRgyggnCZiyBfcKJftiU9/fXPlwvxXY5FsdEhKGoK0LM&#10;qad6aW2IV0QJkT5JOpA/6opxSp2VW27xIjKou9O7t5c+yXzj0okciPjAP6ktRGRgMEjPoXaLS9kp&#10;KPz9xhyb3zzH+gxBCPGG6yPi5bnnvLTQkjBPlkYQLYLwAREhXWb69Oly5ZVXyiGHHGLmihnGN/7u&#10;HESQHH300XLPPffIfffdJ/fee6/pwweMb/7D1ihhp50hxrG7detm/Le6FVAo+spOPESvIMZUMg5D&#10;KpAD508yDs7nqW9S0FSgUIAk1kkjrN2QhTTqNnivxxNIydltWkj0R61U01ZD7Hk0yUy1W47WqOJF&#10;AxQGiAQNIMiBGhhEs8QbuDZ2cilviCK1RUhD8KNVnTTp0SzDEN69O6oUFDVTkqxtM4yN9ydSo7hA&#10;2gXRE+wERCQE4pYD9UcObZ5pXmMr6sI7cMP0KoaAV5DGmck2sineUKGC8YPKFH41Y6EKO+l4whaR&#10;N92apkuL2lX36/oRIYnUQZRiLOxPTZjiQiWiy0wfUZCXor8p5toBxap7t64lbeqmWQG4sHaolkxt&#10;pGQrGJGitT/iS1mGCialHNy5o/5GqDUIRQ9ZdAeHSROqPW3aviHqflAjAfK1n1GzxQYnECGY8FCE&#10;hxOUiEJCMOHuf6RAmGJr2nDA9yBtfuAz3PWmxgmEDSCeEJFDhAaRTSUF3O0ndYIoG7fzjB9E7UBW&#10;wwkZRQW4R141IviNDZd+AYGHPIdK2SsuuF2E8AWId6xTcujDcJFVtI/6GvsjvCKWsAsM/o3vI74g&#10;OhNZQY0UIrUowEt6DhFpRGCEmrcYm9RLIt0NsYGtjBHlQo1Z0ono86DMh31Av4fy20hAn/G7gW9h&#10;m0jXcYwZImiInqFGVkEi2hRFDxbhpMcgaBA9cqjpHGqR8Hq4nWx4D8HD/+A1okpIzVmxYoX8+uuv&#10;8tprr9nXKABLug1FYBFi+vbtayNPQoE27G86DoAc1zcEAbekDkI8gqKniYa41EurJOnF0MasGlVs&#10;LRhIVzyKBYb+2Z1xSBWpk2ZIYuCuelGC625YI9lGmMRloUvjoElsGZtIoePEYilK2zAj2R63UY2U&#10;/aoFUlxIIAXJ+Gll0zZ2hylqGyAeZlWvbHcbYkthxIl4A0IGohnpc0SYEGG1PyJRMDh2k5oIZxXt&#10;OCAVTFFwqGBSysFi9vzzvQKlkFvqaxBFwHbC113n1dkIhln72AdELBR4nbuL8SqYuPQOSEdw9Ixi&#10;X+Afrp8RN/x3tfMDhInitwhvwUAsYTvmYBLPnXyiL159dW9ECX5EWgSFNkljgWCWBDCWsFle7UVY&#10;LG4xgv6DZJPWEezv9FG3bn8Xrhz4TY52hAcChRMEaG+sI0waN/aEimAOh10h97167Z/wihhJzaPP&#10;P9/rC3DRSZO8SIuxYwvm88zjBx8cfpcjxG4iN/ITQxA9CrsmwzaI8E4wUZQ8VDQO0KFDBzMff2AF&#10;jYMOOsi+RrQJUSCk5xQEDRo0kLvvvttGnpx99tly/PHHm3knU5o1ayannnqqfe3SSy+Vww8/vMDH&#10;LiggCF0bVZcjWmXaO/fmV8Z7I44ASaJuCQQpfT/qlYQDEQo9mqbLgQ2rS2IRE7CiANE0pCVxtzvL&#10;2KBypaKnI9SrOKxFhhxgbEA0S7yBHvGK/RJhUsmKaEUNBKPuxg/a169qi+zGGxBbifrg2uune2JB&#10;UYNaIL1aZho/qGGLoMYbqDlEcV/SxmpVK3rSQl2c9vXS7FhgXmAuiLf5oCQg/jxHUeSgEKlZx9hw&#10;b3Lj77rLe37xxaEjT1hIU6QPIhEKLNQpFBtqsR4PcLuvsCbTxXze8AsmFHwt6DoWQknB4L59vfoL&#10;1CaAYN58s3cXORikdFE7IVTUBelfpCnEa32cYCAu5ZfChC86+xYnuFOPAEpNCGpDMEb5l9Qwxjw7&#10;wYQCfY7YEpzSUZwgwsT5WTxEmNAG6oNcc40nJGM70kco6MzuYdQP2R9Q44Z0rVACM++RNlPYAqzB&#10;oDbMK694dXTyE7RJ60G8KgzwaSLM+Ffn2JIJiMpJZpLu3bu3nHDCCXIc6rdBmzZtpEePHlY0KQhI&#10;pUEcadu2rRkz7WwxWV7j0dQMKl7Pysqyokw0QO2De09oJzVsiH/8kYOkRAhSgtRLq7xPKkZRgUKX&#10;1/dtISd1js8CQeXL7bZ3vEmZIIWqcjH4BULRyV2y5PQDGwg1QuIR1JshCoiitIgnRQ12SLq2Twvp&#10;1ijDblEbj0SZrZSJLGFXH7aTLurxWrdGsvzjiGZyVJtageuPLxskGt9HNMtIMfNB1eK5y9upfnW5&#10;oW9L6VAvjxoNijyhgkkZAYTq5JO9fHdy4SG14aIvEEIgWwgq1Btw8yuvt2rlkbJQUQXxAn9Kji7m&#10;8wYRCJAeHhDFggL7Urfl//7PE+EoLMpzdg1yO3X4wQ4yPMKBmieFrasQbXB9eaUU8D4pb9GIcmJs&#10;InKS2sSuOPQD/7IV9vHHe4IAtSL8a1Lazq5PhhtFRdRx8EeY4H8FFemKGsxvzHPUA6GWCLYj2ol/&#10;EQL3NwKGtKe8isaShlZUgglFlilgmxe4HgQ0xmhhhTKOQd/hT1xbcaedKYoH7FzTv39/6devn/nd&#10;9H44KcDapEkTK6jECkVxbgSDJpkpliTGI6pVTpQDGqZLR0NkkorhrjrEs3FGimQaAhafd5NJP0iW&#10;9llp0rK2F/1QHO0kwghBJl7FAoqcQmbZRphIgKJuY8UK5e1OK2nJ+1cLpThBYWbGQStbr2Qv5ygq&#10;UFC5kRkL1c2cQIpOvJmB9jU1/d+pQQ2bSlccYItqW8+msrddeSTgc/HqM7FAud1FkTBaxjB69Gh5&#10;44035Pbbb7dhqKUVLL4JI2cBzqKfsH4KDh599N4ojngE+f3XXuuJQp9++vdQe8VevP22J6BB2CCJ&#10;RCQUZ4oE9W/YLYMipMFgXYugR8RKqMineAP1IfAziiP7gQBAPZgzzxS5807veaxBKtQvv4h8/bWX&#10;qkF0AGkdRAFFe4cS0lGIbqAgLqQdkSLWoklxglohjCsiSYKB4EAR1AsvLBpxd9EiTyALV2wYsQrh&#10;/PTTvR16CgPEESJmiGiaMkXkyCO9YzLfIrrGKT/dg5ycHLtbyzvvvGN3hlHED7aZH6L//e9/toDs&#10;gAEDbGHaYLhFPPVOYgVHIvZn+cxWt8uyt9joghpVCkZm48UG+0sfNm3dIYvXbbaFLm2NkQLYAFGN&#10;88eSwtCG/e2DLdt3yPLsXEmrXFGqF7DQr/tsLG1QFH6wMXeHrMzJtbVsKPZaED8oivPvD4qiD/ju&#10;ypytdhebBukUqTbjuwBRMMU1Fqhj9dlnn0laWpqccsope661rEIFk0KgrAgmDuTgu6KgoaIG4g0U&#10;UjznHG8hT2i61jEJDXYpefBBr3gkv/l9+oicdZZXl6S4SD5k2QwdG/nANqcOzMNEQHBXn36LdyAw&#10;Gb5li9dSf8UPtniloCdiRDyIJX4gnFDMGUGKGiyxALajEDWpWRBt6m1Ql6O0jlPqlrhdYfxFjREW&#10;qCFFRNb+pv04EJ112WXeHBgKpB3RlsLamtUCIgnzBmK6i4xBgEOEYYtk0vLiGSqYxC+2b98ub775&#10;pkyYMEGaN2/+NwLAgp2dd7aYiaxq1f3bPaOwoE1soZycnGyJyv60wX21oKvwDRs22NQmdheKhQ0Q&#10;tnggbO0vypv2c/kFoSJ8FhvQBxQdjoUNEEqcH+xvG+w3sUMBbMD52cmKnasKmj5XVMAHGLPYYH/7&#10;gO8X5PoBcwHnr1yZ7aOjH0FEHzAX0Qf7W5eJltP+XQWdDAwYC8wFzAlFaQMEE7adp1D3McccE3X7&#10;xhtUMCkEyppgUpJAeDi7UXD3k7QiCHiXLnmnTpRFUCeEbUy5u+0ncdTkYOtSiFVxRZpwvrfeEvnk&#10;E6+mCeeBZJEeQvHNaNbTKCworEmNC/4NBuSXrXrD7VpTlsH4/PlnT1Bixxh2eCHSBVsOGOAR79KI&#10;BQu8SKRvv/Ui91hb4ScDB4ocfnjRjrXvvvPSi9gq3IGUK+qzINoQ3VNYIMg8+qgnmASvHFizI37R&#10;t/7Ur3iDCibxCwgIO/ZMmTIlJHmCEIwfP95uh3zeeefZ+ij7e4e/oICkfvXVV9KnTx+7DXK0gQ3e&#10;ffdd67vUmoHERJvIIGjNnTvXFvONtv0BJBkbHHvssbawcLSBvdeYifzzzz+3tX9IbYsmleL869ev&#10;t7tRUR+ImkGx6IfJkyfLvHnzbA2kaAORasyYMTJnzhw56qijrIAaTdAH/JawM1irVq2swBsqIq64&#10;gWj14Ycf2lpURf17hk8hhnXu3Fnq1q0b9Xkm3qCCSQBMwJgCpTA/p1DBJD7B3U5SDhBJ/vjDu4tK&#10;IVLuZiOgRDv1IJ5BegAEFcEiGNiJNKy8tgzeXxDpwJ1q81triRY1cXhA7EoCuIPP7lPhfh/xQ3at&#10;UeyL337z0q7+/HNfwk1hamrgmPV3qQVReogYpM0QqUc9KAprF/UahCiuL7/0dqNauNCLZGEepI4N&#10;NXX4u7BA+Ln8cpHvvw+8EAQihtj2OJ4FahVMSjZGjBghH3/8sTz88MN2MR9tIJg8/fTTctFFF0md&#10;OnViQiK4dorqkrYUi/MPGTLEClf//Oc/Y3J+1up33HGHXHPNNTHrg1WrVsnjjz8u119/fUzIJIIN&#10;O1x17drV7nAVCxsgFuAH9EMszv/zzz/L2LFj5bLLLrM1mKLdhnXr1slHH30k3bp1szuOxcIGRIGw&#10;M9mFF15oa0/Fog1lBXGebVz8QCiZOHGiVejeMyxo1KhRNsRKUfIAATfzhhVLAKHwkyd7Ie/sHKHS&#10;4F5Q4yCUWAIWL/bqLhQniCLhjjdh/ESVsCtJSRFLAHfa80J+75dFIGh+9pk3PoPH4vz5XopTSdkh&#10;qTAg4ogCuxRJ7t/fEySLY21DdAfCBfMedYl4PPmkl+q2P2IJoA95hIP5Oc3zfYVif0HoO3f0Y3FH&#10;HUBQatSoEVNikp6ebsUibBCLe56kgFRnm7gYgbvqNWvWjGkfYHf8MFbg2qktUdxbdOcF/MAVi44F&#10;SMVhLMTqvj9pQES2xLIPmI+IsqItiuJFmbYwg2zGjBk2Z5a7FiiVFBz7888/YxJapSg8WDv98IPI&#10;pEmBF3zgjivFTanZofCAOJHX/Koidd6gTkm4SGBeRwBS7AvEkFmzAn+EAFvsUl9FUTSgwCu74XTr&#10;Ft5XCwoyENhSPhQQaogS0yLbiuJEC+NkZ5xxhs3ZjwUQKkjDiKVgQD2BLl26xEQwYN1MdAt1DWIF&#10;0pLYEjuWZN0VwkQ8iwWoH3PEEUdIY8IUYwTG4pExLDpHKgzpOKTmxQLMBb169ZL6bLMXI5AVQaRZ&#10;LMW7soIyLZigzhNaSFjVP/7xD7nzzjutYvnjjz/asN1wUCUv/oAoQvh5OBAO7y8yWtbRsaNIw4aB&#10;P4JAPRG2qFWEB/Y5++y/1ylhDc123BBHxb6gTkdeacakqcSodp0iQuDfpPJRF8ofEcYNNqJnSGWP&#10;QZaEogwBkkzoOaQ5FuC8EKRYFVwFpIK7u8rRbgPnQyzKysqK2fVTv6JRo0Z2vR6rNhBdgVgRqzYQ&#10;1UBKYSxSURw4dyxrWyBWMRbpi1i0AbGClDDEq1jZgLHAfIB4E6s2lBWUaeZPOs6CBQusSsqjdu3a&#10;NhdwmWHW2TDsABBWcnNzbSViqmJv2rQpZuGgitBg8c4d1XBgoa93PveCgpPspoEwju2YZ/mXmxXU&#10;e4mhYF4iALlnS2FsRV0I0ovYZej6673XYxihGbfgJtChh4YuhouYwra0Wpw5/sF2xHfd5aXTUbCX&#10;PqVgMzvk8LdCURiwpiLVghDzYPCa/3WiHIgC5jX/Wswdg0dBw/T5PGvCUN/lXLzH8d17POf8vBf8&#10;ef7mdf/nIwHHczbwf4/nwa/zL20K/ix/s3sIj4Lagfa6nUeCvxd8Lv7194H/8zzn3DwKagOOyfeC&#10;28DzcG3w25oH33c24Du8776TH9z3Q7Wdc/vbxb8cO9Q5+C7H8Lc3EvBZjsd3g4/pzhV8Hs4R/Fme&#10;F+b8gGOF+q47pv9c7jUe+dmrIHBtCHVdwfZ2tg5uA89D9U0k4Dt5jQX/6/zL38Hnd6/zCLZNfgh3&#10;TODs6n89lL3c9XMdhbGBYl+U6aKvRJEQVdKsWTMbYYJS9+mnn8o333wjt956qxVRAGIJ1Zip3A5I&#10;40FUefLJJ63KrogPjBghcskl3u4bfkBer7jC2xUmRjel4hLs1kFNCQq8rlvnbYFLdCXb4ZbW3UqK&#10;GtQqmTNHZO1az35E58QoUrxEYOlSb1vbjz7yfI5fH4QUtte9/35NZSopoN/oS4rAIrRS+7xOncCb&#10;cQ4t+hp/4EYUKdErVqyw67CWLVvatA+e//XXXzJ16lS7+D/ggAPsem2tmXD/+OMPu0NGv3797Gss&#10;ZWfPnm13cIEcsDajIGakqTvTp0+3u35wHO6au++yrSZp2hR7pV0dO3a0JGTcuHH2/OyOQdFH7u7y&#10;4Pu0l3Z0797dRiFEcud34cKF9jtuy+ROnTrZm3isP9kVaPny5XZXngMPPNDe2ecctBe7sEsJaQnc&#10;6Bs2bJjdQYW739iFHS6wY35toA+w6cqVK230AjuvuJ0/6Bt2xeF1rpVxwxoYuxChTYqQqymCnagL&#10;yPVw553PU2ciEhvQfs61evVqGzXQvn17az8IH9eKvd0xibBZtGiRbTM2P/TQQ629sB824FgQS+zD&#10;jVD6Lr828Hlna64b+9HfRBVxPZyL47Vp08bah5uo2ID3eM0VX6UgK6/TBvqF9KlIIzFmmgUsfQv5&#10;5Rr5Lv7A2MA29C0RBfgnx8MuPNgtB7vQR9gL/8Q+RMDwWWzD5/NrA+ehliN+h98cfPDBtr/5mwKv&#10;7IqD/7FDE33h+oU+wF7YBd/DJmyQwetwKYqiRhoRxZjjWulLzsFYwH7YhGMuXrzYRpcwFlJTU62/&#10;zZ8/3x6b6DPawHkZT/A1vkvqDP0Yyfk5LzbAFlxL27Ztrf8A+pXr5VjYmwgX5g7HD0nVwmb0A/3I&#10;nATcbka8nl8bmF+Y9/gufsg5sAF9SZ/SD7SRlCSOyRh0voE9+CyRL3wWP8AfaBdzQaxr/5RklOkI&#10;Exwe58XxcErAcwY1E4UDA4+oEiY/HJNJEvg/o4g9zG+V3RKXf9mulLx9IibOOceLBFCxZF9A8C+9&#10;1BOSeDz1lLeThoolkYP0A9JziI4wv1sqluQDosBuvdXbfvbKKz3/u/tudn1QsaQkgfUWWgNpOGbN&#10;WGLEEqC/2/EH1ldLly616zAW+dSV429IOtvH8hoEjNdZg0HeILXsVjgtsLc76zRed2QAQYwI4kjA&#10;d9n1BDGNNnDjDMKCiPDll19aksS676233rLbHkPcEAwg17/99tue9SPgOHyfHUxc2yIB34OgcSxS&#10;xb/++mtLdHj+3Xff2bZQa2/o0KGW2LMexT60CaIEaNP3339vPwuhhGBFCoQObA6w9fvvv2/PwzVw&#10;DtoGMXzxxRetnekzyPMnn3yy53uICdiK7W7pB8gmto0UtJt+5TuQRbbt5TXO+8UXX1ghAiKLbXid&#10;PsEGpNHjI4DzInRBELEROyphl0iA7elfCCvHxt8gwtgBX6NNCEq0Cxs5P2C3mJ9++skeg7bTHl7j&#10;OUSW2ogcIxJbcHz8kGOzCwx9znOueeTIkfaa8C2IMK9jE17HT/gbICDQRq6D/sN/4DaRgONxbfAj&#10;7M7447jYhb6m7/F5/JBjcv28jw+ycQafw5deeeUV+33ED9qLcBEpEEQ5Lv6E+EXf09+IJdgB+zD2&#10;aAOv81mulbnhs88+s+IJ3+VasNMPP/xg348UjDvajS8hzjAWeA1fe/XVV+1YxRfYJYnz4/+cC/+h&#10;rfgCNqFd2Ij24od8PxJwHM6PD2JL7I4wxbm4fuYm2sC14vf4BCIj/oWo9+2339p+4sF185uHTzIv&#10;ReqHir+jwr0GgedlDjgRkwmDy6mHOCO5YIcffvieQkJOqUfBPuyww6xaicOiLqJ+4tz6CP1gYDJx&#10;MUhDvV+Uj3LldhrSulNatdopDRrslM6dd8pJJ+2UCy7YKY0a7TQTR+jvlYQHdiwOG+7atdP48E7J&#10;zNxpFhmE14b+XGl5YMdQr+ujYA/GdGF9smrVndKly0456KCd0rPnTunde6ekpxNOGvrzpfkRzfmx&#10;tD8i9UcWsCzsKdjInVtF7AHB5c4wd9O5Qwrh4I40xA9CwJaZ3CVnfcbdde6sUsMCMkUEAHewudFF&#10;bQ3upHMjDHLFdyIthsjdfI7F3WQIIXfRWQv+8ssvtsjr0UcfvYeUctyGDRtaEsXfRL6wnuRvSC4E&#10;iWvizjxtjeSOLm3nbjF3gYkygKhxp/jtt9+2bTr33HOtSAEJdZEXfAdCfeyxx1q7QdqIhqbd/M1n&#10;EA44f35twGYuIoXoDq6bu/JcD3MUW7dypxsCTbuIAMLWrIX5Dne0IayDBg2ypJ872bShIPVe+BxR&#10;LRyPz3MtPCdSAPJHGyDytAkb0F7Og63wH6KKWK/jGxwH34G0nnrqqbYt+bUBH+K79CfHQyyjD5kn&#10;IMo333yzvXZEIWxMf+GPkFWILfZiHkLUwS/gCAhNkNs+ffpYH8mvDUQRcVzsS4QCfc41Qng5PtFx&#10;iDiQdCJaaCfEGvvgl/Qj9sEXrr32Wtse+hJ74S/5nR9Ow/m5To6F2EBxWa4ZUYStpPFzxgiciPO7&#10;/qeNjAvmWbbbJVKfMcV3aR/HjMQPsDdtoB/gZwifzAcIB/jcpZdeatuAiMDrRPdwHt5DSMEPaBd9&#10;ST/QP4cccoj1jUjOz+eICOG66GeEGb6PXTneFVdcYY+PEMZnaCfnx8YINIwDbAZXZE7DJoiItIfx&#10;EIkf8l3sBTdlnnPzEW1gPurdu7f1Mz5LG/AXPo9fYC/XJ/gvXJZxyjgm6i0SP1T8HWU6JQfgcPwA&#10;8GPJhIpTUXGYME8GTSig4D322GN2QDBAy7gJ8wQD1A3MaAxQM3cIN1XM74cgKLv1sJlbSySwn0N+&#10;dlQ/zB/OH6Phi6UVzs/4t7C25CuMVR6G45pjBd4oY1B/3H8UxB95j7t0L7zwgr07x+JVET+AjHz4&#10;4Yf27u3VV19t12YQI1KmIW/33Xef9OzZ067PuHN6/vnny1lnnSXHH3+87Vu+z5197qhz1/Xuu++2&#10;hLYggNxxRxxyzvEgfldeeaUlH08//bQlfhBnSAc+BEG5/PLL7d+IF5MmTbIh+aR2Q1pIl8nLJ4PB&#10;XejXXnvNiiSQ7JtuukkuuOAC+9xFElx88cW2PdzNv+222+S5556zBIs78whF2MxFQ9xzzz2WBEfa&#10;BsguRBDSBzkm9RzCd+aZZ9rj3X777XLOOedYwgYpf+CBB2z7uFYiTrgHy1qam46spyGafBZiF2kb&#10;GKNEdPAdzgtRpv/pb0SEJ554wooBnBP7EwHDOVxKDKD/H374Ydt2+o/XIz0/8zJ9C8m95pprrFDw&#10;yCOPWKEV+7z00ktWrKFvEWmxF5Ex+BvnoI9oE6lItAOucPbZZ0d8foDtGAvsAoOAgE9id/wCEQ3h&#10;7JZbbrHv4aOQ5IEDB9q/ETNoKyQe+yA83n///ZbQR9oG2s01Q/IR64jYAogFHA8bYF+3SxAiJ9d9&#10;ySWXWAGL/sOPsQ+fZX5mTEeaFgMQvP7zn/9Y8aJ///7Wt7AHHA0exji/6KKL9szjgwcPtuMXgZV+&#10;5zxEW8DzsBWCQ0H6AD+gHxHdGGePPvqoFSHZpQtR9LrrrpOTTz55z/yDgPPvf/9bzjvvPOuPvMZ1&#10;I/Qi5GAbhJZI28B3Ebu4Lq6Jce3mI6752WeftYIo44+xgjCELyIYcUOAMUObvvrqK+sv2I1HQcai&#10;Yi/KvGDCDyKOzI8Mz1ErmeiZdMKBHzQmLH44cUhFaDDZYFtEJX5coulqpN8wH5jfNtOOwIslEExs&#10;LFJYJPDjxx0C7KooOPA/FpzcccQfFYUDxICFMYsZ7qwQ9l3Gf0YKBewIueOOIndDdQFTOGBHfBGC&#10;SE47d9PymiMhPJBtiCg3ShSxB/MHfQYxgAghgnDX+JlnnrHEBNLKPAP5ZztbtjJlvQaBhohCXAHH&#10;4G47d/URxaitwefxkUhAJAMkD1JG1Aa/u5BWiA4EjBtlHAshgfFK2gNkChJJhAHiAcQE8YJjcXcZ&#10;gSGSu8qASATSQBAcIGXctEMsOv30022EC/MFD9rD7xiRKBz/+eeftwIKcHMxd+YRfSCrkc4vjAsi&#10;RGg75JZrhgAyR0HKEAWIGuD8CFcQNK4Z0srdbc6JwIJgBLnnWhA/aEekO5nQf6yvEWMg6qwfSYng&#10;uhCKEKTwC8gq63UnmCAoMf7dOSDJ9CVEmd/7SM7twB19SCakkygRBALEOicakJZE5BB3+p1ggs/d&#10;ddddltT+97//teQcsYh2ECmDYIG4kFc7XN8xl3FMro828Dc2Oe2006xI9Prrr1tbM4fhK5Bo0mgQ&#10;TPgbbgKn4Xcav6T9+Gyk0U70GT5FexADEdw4P9EujEWuhzY8+OCD9po4F6IWY4YoGOxHSg79j30Y&#10;iwglV111lR0/kbQB8Y9z8nlEM6KPqDmJTbED3IJoC3yPKAqeExHEZ+kzJwogmNA+/IA5JJJzu/mI&#10;a0J84prxIVJwiPZh3kFQZGzynLGJrel3xjyiBGOX4xCdgi/xGhE5kYoVfJd2k0bDHIboRmQRwhkR&#10;NghZjAN+wxgnCFwufYq/Xa0S+oyxxDzGZ2644YZ8/VARGmVeMHFgkmOARJLzyQSAE/LjouYLDxam&#10;d9xxh/3xRIVVWxUc/Fi4RRx3VJi08yIDitDgxwH/Y7HHXSgWIYrCAZ9kEcKdDxYh3EXTsV0w4I88&#10;uGuFEAo5UhQO+CMkkoUkhJqFYn5zJDc6EFZYxCtiD9KkICcQLcQPCA9EgHocRGqwfqDPuGsN8SNM&#10;nbvYCBUnnXSSfR+iCGl1RIC7wdzlJYUBH8kPjgRC/F0RU0gbd7hJ+WGcEsnh0nN4D6KKyAGR52aG&#10;i+rgNcgbgjJt5AZcfgQFAgxJBvw+QYjwUaIpANeBn7NWhSRyPNqMYMG1EpLPmhQiB1njzjKkl/ZD&#10;KPM7P32A8ABB5G42ZB1iBdmD9CFicV30wVNPPWWFDMQh2sf8BRnkd8BdA/2IoEQ/8t1IIguI5ID0&#10;UVST6yWaArIOGUZ4oJ9JeeB9yDdCDtfJ2IdII5o4wZR2QBQRFSKNauB7+Bz9Sh9D/rmDj4CAQIPd&#10;aQ8+iTiAn1JrAmEA2zD/QIjxE+7y0x58mrQW7ORIbF5AEKLtiG7YgONwfkQanrOe5n1sg1hIn9Nv&#10;LnUNv+EcCEn0B5Ef+CokO5Liu5Dql19+2X6HSAkitLhmjsMDf+Zf+opIB3wQIYn+J/KLPmFsYgtE&#10;NoQjxjaEn7ETST9gU/wMsYd0KiJMOA6+TJ/yGoIJ4hqCBSIrtUMY7/gBfssYgKchOFBHhvUz9nPC&#10;XV7tQHTgmoiYwaaMfa4LQZfxgGCInRBQWZszdhAmEUZpG3bmPESc4UuUcuD6mSOYx/KzAX7Id7Eb&#10;Ahl+hO9w7fQNcxT9PGjQIGtTeAH2Yv5DMGJ+xF4ImlwL50R0RFRD1ONaIukHxb5QwURRrGBxw2TB&#10;D52icGBBwCTJDz/hgIrCA3W9R48e9kdNUXiwAGRhyaKIBaWicCC0nztSEApF4UHkGKQF4siiVFGy&#10;gFjAQh6CRMg6JJs1A1ETkALurHIDhrmb1xElIACQJEgQ5BXiAMEhJJ9lLcQZssP7+YHP8xsLQUEo&#10;QHwhygRyyjERiCExRFxA0CDgiAGQJ+7mUxeAu94ukoGoE9oHqeU4kZATjocQQTQIhAuixHVxrYgI&#10;EDTahZhCagXt4juQQc6PaIEwQ5sgVrSXmhbubnd+bSCl48Ybb7TkCuKHIMK8xHcRkiDBCE+ICIgh&#10;pAPRLkQc1iVcJ31A1AvtgqxCzGhvpBEepKEQtYDoQBsghfQ3NykhngglEFGuiRsf1CAkCoFIIMY9&#10;fcDdeK4dgYH+Y/0ZKTmE+CIIQNghpdjbCTekVbhithBo1hCIVxBrXuc5dqG92AbBzNEr+gfbYL/8&#10;2kJkBn6IzbgmBABsjl/jh7SR8YEYgTBAWgq2QVSh7gc+j/8wHxIRxDggZYTriSS6AaJO1BLjEKGN&#10;PkCYcZE/2IZoD3wDIYOoCyIhsAl9Qx8QyYKohI9yzRB4/JPriaQvWFuQ7oNfca34O9dAG/A5hAFE&#10;HGzNZx566CHrG7QZmyCiMlYZC/QbwgHjCWGTNtOGvNrBmCOqhM8gGCFWcL3UEcGvGAu8R7/iB4gl&#10;pEBxDtZDzFOIaQiW2IZ+ob0cA/E1PxswdojUQrwk0o7zIuBxfMRLblYhhGBn7OrS1Bj/tJU5jM8j&#10;vtEHzJ2cE+GFyLBIBUTFvlDBRFFsYECzAGCQozwrCgcmQ35AUfv58VIUHhAqfkzIh1UUHtw1g6QS&#10;AswCRVE4sNjkznCkd94UoQGZYIHOIheyoChZgAQiMiA+sLiHtHOHHcKKiMLdcsYHJJr3+DyvcXed&#10;z0NSIPjc9YbsQAxJWeH1SMYVy2AiBHjwnO/wfQg/54Cg0Q7OQZsg8JBR0oUAogLthZzyXd5H4IBA&#10;QpQiaQN39DkPZJ9rgiRxPo4N4eN9R4i4Pl7j4UB7IbJcP23lvBDeSEgywPaQYf6lDRwLsYl/IeO0&#10;jbbwGseE1NFnXCufd33AubAjfcFY5PeB1yJpg+trxAf6gYhvrgE7ur7lzjnngYhjf9rAZ7EZ53JR&#10;HLSBNtH+SM4NOAapFc6v+B79Sl9wnURxcK2cn77mc5BnbAZoL5+HkGIv2sfnEP4iEUsA10hfcz6A&#10;DbkmwDHpC/7m2mgLr2Eb4NrLNWMX7Mn3XURBJOfnWPgB4PjYmz7nmniP8+GH+Bt25zy0CXsB+svZ&#10;C9vwurNXJOcHREm53ZI4jvMtxj62we8Zh7SBNtIG/JHP0k5sQLtdHwB8lrZFMh7hLvS1Gwv4Hzag&#10;fzkPPspYQEzhWK7PaC8P/BC744Ocn2PwOeYv2p3f+bEZ188cwvH4PNfKMfE53qONvMb1cA7awHt+&#10;e9F+bMD56RM3NvI7vyI0VDBRFBsYpOROMlkzUSgKB348qJuDMs1kqyg82L+eHzPuPigKDxYo/GhD&#10;9lmcKQoH5kcWN/ijLmIKDxamhBtzJ4/FrUKhUCgUCkVRQQUThaKEwCnNCoVCoVAoFAqFQqEofpQP&#10;/KtQKOIcKpYoFAqFQqFQKBQKRfSgESaKiICbkBtH3hzPCXsmh88P3iOHjhxCFxbNZ0nN4XX+JQcx&#10;VC4nnyNvlfdKc0EiZw9sRZ4i1xucY8vr5B7yGu+Rewn8duQ1bBlsJ97HjiBUH5UWYEfs5HKdsQUP&#10;P7AFdsaf/Lbie86O2CfY3/Bzv/3po9IM7OH80Y1dvz2wk7Mz7zl7OD/Glvgj+b3OVx2wI+/zHscu&#10;rcA2/vkxL390Yx44P3b25zvBcye25z18tSykP/mv2flVpP6IjXnw+VD+CHifz+KPpX1sKxQKhUKh&#10;2H+oYKKICNTRYHtbih2x2KTYEMVcqWANyCGnWjt1DSgIxc4Prk4EVdMpXErdAypH873ghSz552wd&#10;R50Oqp+XVqIPCaCyO9vxUZCLwlRUYKciOtcMcWJXHN7HzlQXp0I4i38q31PzgKJk1D2gKj22duB9&#10;10fYl+/x8JON0gKKYWELipNhU4pZ4VeuOBq2wB+xBcXG2N6RgrnYhQr2VOPnPV5nJwFHnCiexTZ5&#10;rugZ3+Ez9FNpBD7m90cIO3Ug2KmB55BLbMX45Tnjk2r7+CO7KtAH9AXkk+/wXd7jZ4Wq9WwBSZE0&#10;iq2xY4HfX0sTKHrHtVLkDuGEeRE7UXiN8YeNKEyKX+FLzI9U9Mf+jFlshbhEjSLeo5gc72H3GTNm&#10;2L7Brvg43yutRB+/4XrxOeeP7BKA3yGOMNbZMYX38UfmTeyFbbA9NYr4rcI+7IZAgWf/2MWm7DDA&#10;HMpOG+73S6FQKBQKhSIcKtxrEHiuUIQFYgdbfUFEWZCyMGVBS9FH7vaxfdePP/5on7PIRzhhkcti&#10;FeLKHvrs9ALRRxDxCyaQDbZgY+96iBdbdZVWwQRBhG34EEUgSJB3CCtbo1GMFDLA1m1UtqYSOOQd&#10;0gXhhODzXYQlSNbhhx9uK18DbMj2aWxhxjkgqbwH4S+Nggn+xda2rgo6ZJUt59hmDdLFjhlswYc/&#10;Yl8qniM+UVEc27GHP/vzQ7Qg8o6A8j22qgRUPYdcUeGeCuml0Y4QUHwK4YOdJyDu+CBiJ8Wasd1b&#10;b71lxz/2gPQjSlGFHjvib/gaZNW9h62o2P7aa69Z/+a4bI8H+UVUCXXXv6SD62X+Y4wyFpnz2FEA&#10;f+R6Bw8ebB+MeQQBCDv+iN/99NNPtqgz77ENIM8Rnvge21UiZvEefcGDY5ZW4Ymxyw5Mzh+xE37m&#10;tnacPXu2vPHGG9bO/A7xu4Kf4nP4LX6GP+KvjHEEEQqOu7GLfdluky0g2XaRuVWhUCgUCoUiL6hg&#10;oogI3JljYcp+8AgeECvIPH9DFiD5REpcdNFFNmwcUg+pQgjgziDEHfLEoheC6kgThA3CAClggcwC&#10;l33nIVelERACRCH2rEfwYF96hA5IOWTy/ffft+Tz0ksvtXaAMEEMuLMMuSeyh+/Pnz/f7qmOyAIQ&#10;DPgu9uaOK6SK45XWXXWwI1usHXbYYdafiFD6448/rM0QTiBVCHaXXHKJFY6+++47a2PuzuOf2Ali&#10;ynvsme8Ek1dffdUKTldddZWNzvn444+t3xMtUBqJPnbk2rkTz1iGQH7++ef2X3zoww8/tHbCH7E1&#10;4grRZC7KhDv8RxxxhPU1RFOETuYH/BaBgPmALZzpnxEjRthjEPFT2sD8yFg+9NBDreALoUdMwhbM&#10;ca+88or1OeyIbRGI+df5I5F3PXv2tMQeMk9f4HfYkwgn5grEPvqDviqtuzw5f0QwwgaIHQjt/G4Q&#10;afLRRx9Z0Qg7YhNszHzJnIcdiSrp3bu3/Sz+h+0Z39gVcRXbOmH6xBNPtL9RCoVCoVAoFHmh9DEA&#10;RbEAcsqiFNIJMYD08IBEEmZOeDRkgfdd6D2iCkSCRS8LYMQQR0wBi2PutkL2IV2ICP6c9NIICBCL&#10;eciosyNEiMU+d5G5o4qtIEWQKcgS0RFE9kDuiehBfIKsurum2JE7p3yOaAuEAwQCBCrSA0ojsB0i&#10;ktvzn0gm7Oj8kegniBL+CBmFfOKP2IPvIIbwGuKTH+7OPkSMO9R8hn4ojdElgLGGT+GPEEm/PyIc&#10;4UMIofgjfocAgPhB9AR/Yy++x3jne/QDY56UCeyMeIDIR/oYwqpLdSptwAcRkYh0wDedLfAvoh2w&#10;F/4IQceG+CXREtifeQ8xheg7voMt8UHmQuyLCMBrrm+CfbY0gevGF/FJ/ArBl+vGFoxdhHXmT/yR&#10;qBMnlpLyhIjEuOZ72JLvMU8C5lYi0vBrUnHoo9IaxahQKBQKhaJoUaIFE+5YnnnmmXaBBKEJ94Bs&#10;KooGpDiQpoDQwR1AFqaEoLPwd9EM2NwJAJB5APmCSPnBneoPPvjALlxZ7EJyIfyQC+4MlnYQJcJd&#10;eYgnBAB7YQNsCnEAECVs4Rc+EKecXQHPiUKBNEAEIGQci7vRpK6UZmAXoh4g6ESXIOzhP9jPH10D&#10;Ec3PH3kPPyRCZeTIkTY1gNcgw64/SjMgnkSXYANIPGOdqC//9eOP2Bz7OeB3n332mSWoBx54oLUZ&#10;cwL2d9+D6DNHkC5RmsHY5HeJNBInFgX7I/bBVtjW+SMgcoI0MiJNEFT8YK4gVYx5gmiesgAiR4jw&#10;QnBHrMe24fyR9xz4DSHdDn+jD/g9Qvwk6glRCzAXkPLI8coaiBhzayb+JRJHoVAoFApFeJRYFgDR&#10;JrwbUghZzAssRBX7Dxal5IyTQgOh6tu3r12UcvcP8ukWnzyHUCGEsCgDLHB5zsMtdiFoEF3uPEO4&#10;IBnURoFwQNZKM7h2FvXY6bTTTrN3nrEld48hlY7MI6BgL/9dZWdLZ0dAChPH4E7+kUceadMgiDgh&#10;NaC0AqJEJAgkk7vOXDs+h1gHEcV2gOcQJN5zNnM29NuRz+PbLrXsiiuusMQWQaa0EysiPxiDiEWn&#10;nnqqJan4HDbDH52AyXPnpwByCpHnzj937ukHbEofYDPnxzynH3i9tAIbES1HHRzSwY455hg7Loly&#10;wA7OH7EP9uA9ngMieQYNGmTF0tNPP92KAg4IB/zecYxzzjmnTBQqRehFvONmB/MjIh4+h838/ohN&#10;8UceAKEOEZp+OPnkk63AhN8xT5CSw+8LawaeE3HCPFzW4Oq/AP4lPUmhUCgUCkV4lEjBhDskZ511&#10;VuCvvMEdd8J7FfsHFvjcoWOxSe49hBwyyWIUos5ilkJ9LMDYFQfiRXg6ZBRRAGLF4pbFLu/xGtEA&#10;kCzumELMAASCYzkiUdoA6cF/3333XZt+c+yxx1pyBfnHnoSZE6rPewhJRPJwl9pFmmBDSAH9gU0R&#10;ArAVaSNEUUAweJ27pxA1xKzSCK4bYY26LdwlxY6QTexLKgjXTWFd/BEyyr/4I8QK4c/5Iw+e8xrH&#10;hPhDVinIyYPjQFjpn9IIxi+73eCP2AmSz3yJr+E/rvYQPktEGOIz/oitKQILyR86dKitJ0F6BMdj&#10;zFPbBNKL/xKBQr0jfJi5ozSC+YwoBuyIbfBHfnvwR6JFGNv4I+OT+RFbOlEKn6NALvMiJJ/5FPvz&#10;XeYB6urQRwhZjHMnFpRWMN6wI8XDKcxKmg3jj7FI6hKpddiFOQ6bOn/Ez6hxghCCP5IChT/yYCcs&#10;95vFbw2v8a8TWhQKhUKhUCjCoUQWfX3yySftXV9AfjeL8WeeecbeWeeuFMQHvPzyy3YBBZFU7B8g&#10;TNidxSwLWMLMWbAierBYhRxxp4rX2C2D14477jj7L4RryJAhNsUBUsBilfB0l4rCYpYHQgGCwdln&#10;n21D+EsjIFaQAfwS38U+hNtz55R6GdiGSBvsCTnlDiikgbx+bE6qCLaEdEFMIVwUROQ4vMax6AMi&#10;gSCtFIYtjXf1sctTTz1lyRM+hF9BQhFPEDwQm6jrgi2o6QJRwh95H18mrYw5BJtCTCHz+DJ3niH5&#10;CCx8nz6gvg61JLB1aQPXTiFMIhi4iw/Jh4xCJrEV18xdefwR/8LeiCpEkuCHzLvYje/yHv5LBAT2&#10;xn4QfeYM/JaIQOoclUaSyl37p59+2voL/ogwjA9iT/wRoQRBmX/xR+xL0VF+m1544QVL8onawzbM&#10;l8wFPH/rrbds3/AeNiUij37BX0sj8B9EuHfeeccKnPgS/ogtuG5EE6JH8EfshE/269fP2hwf+/e/&#10;/21tw9zH7wlCC/Mjc63bQpzn2Puf//ynjSYrreJ8ODB3/u9//wv8JTZSlHRGhUKhUCgUoVEiBZMn&#10;nnjCLs7Biy++aBfiALLN4oewesBd43PPPdc+V+wfIJCQHxaxkCjIAIQd0QNSwF1Uoh54HQLFHVYi&#10;R+gPFrwQCUQSd9eVu6vcbeYYfIZ/udvP8Ym4KI3kFLCAZ5EPYWIhz116IkawH3dKsQl39rEjwh++&#10;zYPXIPeQLvd5gFDCXVcIFseDkHFMxsLxxx+/53OlDfgjfkU0CbbEXviR3x8RpxBAIKz4IxEj+Bl+&#10;DPGErOKr3LHHH3lgN+yO0ALphWSR6uOvh1KawFhEIHLCG3fpEZ/wReeT2AkxivENsaJ2ESIc9id1&#10;jjGLT9IHEFxsSB/wnNc4JoIT/lhaiT7XiFiJvSD1XDfANhB9okbwR15HDEa8I5IHX8P+TgRh/DLO&#10;mQOxMaIAvsf45j36AT/Gb0sriLhhnOJ/jHNs6/wRH8Ue2JHxSY0SBE18FH/ERxnHvMfYx674I/7t&#10;fmcAnyMiivmzrEEFE4VCoVAoCoZyu7mlU8LAHffvv//ePickn8KvDo8//rjceuut9jl3ntgtRLH/&#10;QHxiEQq55DmAqLLI51/AIhTixELfTzD5HmKIW6xyDN7ncyxiHVxkENEW7rOlDRBUbAF5Qjzhb2yA&#10;PRBFeM5rkASGJmTf3ZHH7pBZ3sc+/I0NXUFNwPv0gzteaQXXjh2xYTh/xJ+wR7A/Oj8N54/uewDi&#10;X1rFO4CPYUeED+eP2IVoBvyH57zmInEgmNiD72Envocv8x4P7Mh3nW35Hu/TLwgJpRXB/oh9nD8y&#10;nwFshV/xuiPq+B7f4zvYCeCD+B1jGl/lPVfTCRsjAuCrpRX8XmALrpvrxR7Mcc4fAfMjtmZ+dOMT&#10;W/E9bOX8ke/xcN8DvI7NsWFpHtvh4Lb3dnjsscfklltuCfylUCgUCoUiGCVSMLnqqqvkpZdess8J&#10;saWuBrndLAROOOEEe1cK3HHHHfLQQw/Z5wqFQqFQKBRlGaEEE+rjkHJL+hfrJ9KWBg4cKJdcckmp&#10;jmZSKBQKhSISlEjBJPgHPxyoBUHut0KhUCgUCkVZR/D6iZtOpDi7G01+aJSuQqFQKBQldJcccr+5&#10;A5IXKPiqYolCoVAoFApFaFA0P5RYAkh9JupEoVAoFIqyjBIpmJxzzjl7ir6eccYZe8QT8r75m90v&#10;Lr/8cvuaQqFQKBQKhSI0iCRxu1yRouMHOw8qFAqFQlGWUSIFE1fwFdx+++12+0B+6NkdhLshbF0Z&#10;DhSMpYgcDwrEKhQKhUKhUJRFuLQb6sABCsD6I3gpsKtQKBQKRVlGiRRMyLl16NSp0x4BhAc7CCCK&#10;3HnnnTJ37tzApzyQu+sXW9xuOgqFQqFQKBRlDb179w4824tmzZoFnondzlqhUCgUirKMEimYsCtO&#10;OJCLiyjy8MMPW2Fl4sSJgXcUCoVCoVAoFJGCGicKhUKhUJRllDjBhLsd1CmJBIgnl156aeAvsak6&#10;hJ86BOfqKhQKhUKhUCgUCoVCoVCAEieYfPzxx3vueFDklQKv1C9xDwqX+QWV4Lsj5Oq6z5Krq1Ao&#10;FAqFQqFQKBQKhUIRjBInmKxfvz7wzENOTk7gmYfp06fv2UEH5Lf9sEKhUCgUCoVCoVAoFApFMEqc&#10;YJKWlhZ45qXcHHvssfsUfeVvf1TJwIEDA88UCoVCoVAoFIUFxfQpCuuK7A8ePDjwjkKhUCgUpRMl&#10;TjA59dRT99klJy9ceeWVmnajUCgUCoVCUQQgLdpF8XLT6tlnn7XPFQqFQqEorShxgkl6err8+eef&#10;8v7779taJcEpN4gpCCXUNnnxxRcDryoUCoVCoVAoFAqFQqFQRI4SJ5g4nHnmmfLBBx/I7Nmz9yn6&#10;ipiCUMKOOAqFQqFQKBQKD6mpqbZgvkO7du0Cz/aiSZMmgWfeTSg/iPJ1N6o4zrXXXmufKxQKhUJR&#10;WlFuNyqDQqFQKBQKhUKhUCgUCoViD0pshIlCoVAoFAqFQqFQKBQKRXFBBROFQqFQKBQKhUKhUCgU&#10;iiCoYKJQKBQKhUKhUCgUCoVCEQQVTBQKhUKhUCgUCoVCoVAogqCCiUKhUCgUCoVCoVAoFApFEFQw&#10;USgUCoVCoVAoFAqFQqEIggomCoVCoVAoFAqFQqFQKBRBUMFEoVAoFAqFQqFQKBQKhSIIKpgoFAqF&#10;QqFQKBQKhUKhUARBBROFQqFQKBQKhUKhUCgUiiCoYKJQKBQKhUKhUCgUCoVCEQQVTBQKhUKhUCgU&#10;CoVCoVAogqCCiUKhUCgUCoVCoVAoFApFEFQwUSgUCoVCoVAoFAqFQqEIggomCoVCoVAoFAqFQqFQ&#10;KBRBUMFEoVAoFAqFQqFQKBQKhSIIKpgoFAqFQqFQKBQKhUKhUARBBROFQqFQKBQKhUKhUCgUiiCo&#10;YKJQKBQKhUKhUCgUCoVCEYRyuw0CzxUKRSGwc+dO2bVrl1SoUEHKl9+rQfIa7wW/vr/Yvn27bN26&#10;VSpWrCiJiYlFeuzCgmmEay1Xrpy9XkXRAdtiVz+cvQH2Dn4/nhHuevBpXq9UqVLgVYVCoVAoFAqF&#10;IraocK9B4LlCoSggIHozZsyQDz/8UBYsWCDNmjWzQgaYO3eufP/995KamirVq1e3r+0PONecOXPk&#10;22+/leHDh0tubq7Ur19/z/mKAhs3bpQ///xTkpOT7SNS0BbatWrVKmnUqFHgVUVRAIFs4sSJsmXL&#10;lj1+hLgwYsQImTZtmjRu3LhEiVQbNmyQcePGSeXKlff4GNfIWMnJybE+rVAoFAqFQqFQxAM0JUeh&#10;2A8gYowfP17uvPNOufvuu+WPP/4IvCOWzD733HP236LAjh075N1335XPP/9cVqxYIZs2bSpyopyd&#10;nS2PPvqoFXsKAgjva6+9Jl999VXgFUVRAdv+5z//kV9//TXwiidQffbZZ/LOO+/YSKZ4BmPED3zs&#10;ySef/JuPcU0IQQqFQqFQKBQKRbxAI0wUiv0AZBBBhDvmSUlJ9g75oYceap8TDTJ69Gjp1auXjTwB&#10;kMUJEybIlClTZPXq1ZKSkmI/mx847i+//CKvvPKK1KlTR4477jjp0qWLfX3+/PmWVE+ePFkWLlwo&#10;6enplkRPmjTJRiYsWbLEnoNzOSxdutS2efr06bJo0aI9qRDDhg2Tl156STIyMmT9+vU24iQzMzOk&#10;MLN48WIrEHF+xJzff//dnvvII4+07YEQc52cY+XKlXuiVkglwTa0oWbNmnvSM4g8mDp1qrUpUTmI&#10;Qq6NnItrSktL+1s6B5EXRPlgW87DNfNdrpcoBgcEJmyEXTi33yZ8l3ND2GfOnGkftNVvMzBv3jxr&#10;Y64XoYxr5Bx8bvbs2TJmzBhZtmyZtV9CQkLgW97xidzhHGvWrLGRIqRTAT7P67SH6+VauFbXj9j4&#10;+eeft23jO/gN5xw7dqx9rUOHDva66Mfgfg7Gtm3brD3xQa6DfsWm9Ant59jVqlXbk+aFf9E2QJ/Q&#10;Hj7H9+lD/uZa6BMEj7/++su2CZ+jfaBGjRp7+oy++vHHH624xnk4Pq9hL9qCr3E8joEt8QUit7DL&#10;5s2bpVatWtZPsCV24jscx4HP0y7Ozb/0k//8CoVCoVAoFApFQaCCiUKxH4CgQRIh2L1797bErl69&#10;etKyZUtL2H777TcroCCYQOJff/11+eSTTyzhRGCALDdt2jRPkgv47nvvvScjR4605BbS2KBBA3sM&#10;yDSiBSQSctmkSRP55ptv5O2337bnGTVqlBV1OA/kEfHh2WefteIIggafgey2atVKBg0aZNsMYaX9&#10;XF/nzp33If+A8z322GPyww8/2M9BXl16SJ8+fazY8v7779tzcw5H6GkzpH7w4MHyv//9Tw4++GBL&#10;2DkPn/33v/9tU3o4H+IQx4ewI04gwrRv3/5vKUiIJETF8FnIPO1HXKIN2B3hY+3atfLBBx/Y1Cln&#10;e8QOzgVBp3133HGHvQbeR1Ro2LChZGVlBc7i4Y033pAXX3zRph4hhpGGxLVzTV9++aVNkyHKhj7C&#10;bhB12oe9iQjhWkinoj/btWtnRarvvvvORidB7ukT3ufY9COCEv5CugrCAoIGIgPXhTBEuxGCuOah&#10;Q4fafsH3EDeCgeBAexErEGHwF/qmdu3aVpz56KOPbNs7duy4R4QgquWZZ56x56tbt661K/2G/fB1&#10;RA3sh51o2/3332/fw458l+O2adNmj2CB3xIVw7nxOdpLXzdv3lz4KUJM6tGjhxWYzj//fOvPjK0h&#10;Q4bY/sVetJnroC20oW3btrYN+Af2IxoHX3LtY2zhd/FQ60ehUCgUCoVCUbKgK0iFoggA6SOSBHL4&#10;6aefWoLuj8qADEOYeQ8B5YYbbpDDDjtMvvjiC/sa5DEvQGoHDBggLVq0kH79+sk111xjiS3kmbvp&#10;/HvWWWfJxRdfbAklUSIIIJznjDPOsOQVsQbSDUHnnBzvnnvukSuvvNKS7KpVq8rRRx9tSe7ZZ59t&#10;ye+pp576tyKcRBVwfMQBzsf3IaVEbjhSij0QN0444QQ57bTTrDiAoMB5iZLgb6IQfvrpJ/t5yDyk&#10;GKEBoYBj8/mjjjrKpjsNHDjQfidUpADtQbRB6MA+V199tRViEH84PuIPAhJiQM+ePeX222+XCy+8&#10;0IowfAbbE3kBwYbAH3vssfaaXFSQHxB5yDjtvPTSS63NOcYTTzxhxZfrr79eDjjgAPs314cQ9NZb&#10;b1nxCjvccsstcsQRR8gLL7xg+x4gIiAwIOCcc845ctlll1lx6dVXX7XXS38jdvE9hJULLrjACl+0&#10;gc9VqVLFfofP/fzzz1Y44bx+8Df9g7iGgPSPf/zDChLYDQEIcQnRAkGHz/F5bIIAge8iHvEen8VP&#10;rr32Wnut9PfLL79sBSD6Yfny5fY7rVu3lhtvvFEOOeSQQAs88N3jjz/e+jM+9q9//UtOPPFEK4IR&#10;9YNgAjgWQiRtYZzcfPPN1m/wZ9qMnS666CIrvOBTfJ6ImaeeespG39C2m266yQpHXDN9oVAoFAqF&#10;QqFQFBQqmCgURQAIGyQQ8sddcYg6rwFIJYSUyIEDDzzQkv9u3brZf7t27Wpfd0QxHCCLFMOEcBLB&#10;ghgCGeTYpClAmBFsED4QR4gGQFQ56KCDLFFH+CA6BeIIYYZwEyUBweWzRMcg8JDuA+GE/HMOIgf8&#10;wg+A4CNmnH766XLSSSfZa7riiits+xxRp708iGQg+oHzQrwRNSDitBMiTJQAIgQ2Q4jo27evjQZA&#10;cCHKAbsQocGxiTwIt4MKr3P9iAmIJYgZkHzEJK7RFd8l6gOhgfewI/3E8REmON+ZZ55pBROiFhCO&#10;goEtsBfXizBy3nnn2fYCRBhELPoCEQaBgWuG0CP8QPI5P2IF3yWiA3shFhBJcskll1iBgc+S1oSI&#10;QltpJ/2OfyEIcT6ul+8i0J177rnWn/A9RA8EBed7DhwHQYgoDPwO4QjhAt/gPLNmzbK+SL8TIUL7&#10;ESAQLPANrhkRi37Ep/ARHlwvogXHoD30OX2IkESb+J4fXCvXQ0QOfYCPcV34MddEvwOOxd9c0zHH&#10;HGPbxnXis4h62In24xP4FKIY14dYyLXRNtpCuhL9wGcUCoVCoVAoFIqCQgUThaKIAMnr3r27JcVE&#10;k0AuIdiQcdImEAYgkJBFACGELCJAEPmRHyC9EGH+hfg6uLoPDpBKCDiRBw4QU6I4ECAgoBBaBBSi&#10;A0iFgLxzTI7NdfBvONBWHkQ9OHAt/M13AeLHAw88YG2AUIFAA+mH2PIgIgUiTmQCRJzP810n3BCF&#10;gxgDYSea5aGHHrJtxI6hgE0RjiDJAFEIYo5tifZZt26djeAgHYWUDSIlEEqwE+fFrtTR4JEfEJW4&#10;XgfOjVDhrp1zIwC4yBXaAHH3A+GDvnDf4Xgu/Yd+wFa0CcGFf12/O/A9/Ir2unQuzkmf0zd8zw+O&#10;iQ24Xr8Q5GyGoMfriCGIDtRqQYDgGngNIYOUG2ra4NvYEN9BXHG72tBG2oUf+EW24Kgg52P+NgZ/&#10;hve5LtrngAiC7UnhcuB6aSMPfIlr//rrr+W///2vbR9RS7QP2ygUCoVCoVAoFAWFriIViiICJM+l&#10;HEAuSQGBFPI6JJoIBgQEJ47wLzVMEBSciFJQQDS5a885HCDRkEeIugM1OSCXkE3EFVIWqEFy+eWX&#10;WwKLuIGAALF0hDYcXHQBkQwOnIsoEUdMiSpBoHnkkUdsGgVRDX6iTrtJ2SHthdospKcQReCEB4Qk&#10;IjFoI9/l8xBg0jRCAcJMJAnnBBB7UjywLdeMYAPZJnqDaJtTTjlFrrvuOpuew+uc04lb+YFrRBxw&#10;4Lt8z9nM/c1nEBrwCX+7sS8RHfST+17weYOP6cQIB/d5//fc+8HHAvgI/odf8nDAZogp2AkQsQGI&#10;yEFsILXG9Qk2RMRAFMR+2JGULPqYiJlQbQoF3uec+X0OO/s/42zi4L9e+g7hkHFGxBNt43HRRRdZ&#10;sY1oF4VCoVAoFAqFoqBQwUSh2E8giiB+QAIBxJ+0EEgnNSZ4H9JOCgpFOqlnQVFPil+SLkA0BWSU&#10;97gz7hci/IA0cx6iFhx4jkjgJ/CIAkQvvPnmm/Y8pM9QwwPSSDoHaTLsVIJAgohBzRDaiOgAqUYM&#10;IU2IoqKkZfgjGwCkmbQId1xSMgYNGmTTMpwNXOQGUSykxVAAlmPSXkd0+czhhx9u24OAQCoMJJlj&#10;EFlCkU+EH2xDu2mH/9odIMxcP+ch/YVrZvtlBByifYg0IXKF6+L7RC0Q6YOYwXcREzg20Sv+qIdQ&#10;CGVv+gTbOfAegg3XQfQG10XqEZEZFCGl37k+ashwfj7H5/3H5DwcF1thE0QXl1pCpAznc59x4PtE&#10;74SyEdeKLbhWit8S1YN/UnwXQQQfAAgkRL9Q7wbRC5/B/rST56TsYCf8xKUKuesEtIc25AW+yzXR&#10;7/gYRYixv9+3/TZ0oG+C7cS5sAWCCaINIhy+T7uI2GHccQx/RJBCoVAoFAqFQhEpdJcchWI/AKGl&#10;UCikj6KcLsXB7bziCDOElEgG7u6TfkLEAQ9IHrUtEC4o1kmqCNsFOwLrB1EcEGbqVkAMIYlEjpBy&#10;QsFPiChAXIBEQoo5B4IGu9cQTUIbIO+kLVD0FAKPsEAtC0QFxBCOx3cQbiCxnM/VlgCQZ0g1qRsI&#10;IqRvkAbEHX4+S30JSDbfRyRBDEH4QKRAJOE8EFiOw3GpuUKkCXVB+BvSDJlGYKCNPCcSp3///nYH&#10;nuBoHFKdiIbgeO67tI3PEgkBaaZeBkSac7nr5l8iEkhX4j36i/oX2CocEDog7WzrzHcB4hPfoYYK&#10;bcBmvEafcF3Ua+H6aSM7vmBbRC1qneAfCCA8qAnDMREE2O0Hm1I0l+uF9NP3vE5bES4QsxAeuE6O&#10;Q5/T3/geUSD+tBiAjxFlhP8hVCAwEVlCBA82oO0IKtiQfsMHKQzrIoPwbfwDv+K77oHw1qlTJ9sW&#10;rg3Rhdomwed3QLgisgV7Yw/EEuxEu7guolywIYIZvkLbABFD2IDIEfyLsUcf8i8CHhE7+BfjyPUv&#10;aUWci/GCiKJQKBQKhUKhUBQE5cxic2+ct0KhKBAYPpB5BBOIMeQccOebiAB2r6GAqKuNwd15RzIh&#10;d0SjOOINIYQ4QxDd5/3guwgkvOeKsTqxgnP4a5ZAujkPYg5EkfM44gvh5jgQST4H2ed9B9oM8eW6&#10;EF+IlnERBH4gAiBOcAxqdBB5AeHGDu59iCuRAQgpEGXOzXPajo3YUeX//u//bOoEog2kneNRbwOh&#10;BZsAiDTXGCpSAOGAtB9IOlEbiApcKxEVLtUEQMwh3NgEIADQVoQeRCJsQrQFf4eDEyw4trMJES3Y&#10;2IkOCBfU9kA4ILUIYBteo6+IzEDQwFaANC36nQgOjsn1E5mE/RDP+BwCAv3J64gFpJ1wLGyIPZ3Q&#10;Qft4HlxHxAF/RVRBqECIwWa0xw/qmWAnbEe/unY64HP4tos0wWb4CaIOQhX+Sd2QcIIJoH/xDa4R&#10;YYbrpF3YkeNxXdgLYc4VjuV6nchI27AT14Ft/e3EH2g/NkM8whYIZsHXoVAoFAqFQqFQ5AcVTBQK&#10;RdRBpM2gQYNstAviBlsY+wt8FgQQZLa5RfS56667Aq8qFAqFQqFQKBQKxf5Ba5goFIqog2gIomxI&#10;lWD748KKJYBoA1JXiLogikShUCgUCoVCoVAoigIaYaJQKBQKhUKhUCgUCoVCEQSNMFEoFAqFQqFQ&#10;KBQKhUKhCIJGmBQCFBukwCGmU/MpFAqFQlFyQHFmCiyzs5NCoVAoFApFXlDBpBBgV4svv/zS7oah&#10;Oy8oFAqFQlEywA0Plj0XXHCB3UVJoVAoFAqFIi+oYFIIsN3lzTffbLeydFu1xi3KlfMewCwUFQqF&#10;QqEoq2Ab6s8//1x++uknu6W6QqFQKBQKRV5QwaQQGD16tLz99tty3333xb9golAoFAqFwoIIk759&#10;+8qbb74pWVlZgVcVCoVCoVAoQkMTeAsJti/dtGlT4K84BNur/vWXyGuvidx/v8izzxIaw+21wAcU&#10;CoVCoShb2LhxoxVNqGOiUCgUCoVCkR9UMCmNQCwZPVrklltErr9e5IEHRG67TeS660Q++0wkNzfw&#10;QYVCoVAoFAqFQqFQKBShoIJJacS6dSJPPy0yeDC300R27BDZskXkzz9FnnzSizzRTCyFQqFQKBQK&#10;hUKhUCjCQgWT0ojZs0V++SXwRxCmTfNSc7QArEKhUCgUCoVCoVAoFGGhgklpxOrVItu2Bf4IAkLJ&#10;2rUaYaJQKBQKhUKhUCgUCkUeUMGkNKJ+fZFwu/ckJ4s0amR6XrteoVAoFAqFQqFQKBSKcFDWXBrR&#10;vLnIySeLpKQEXgggIUGkZ0+R7t1VMFEoFGUH1HHSYtcKhUKhUCgUigJCWXNpROXKIldfLXLMMd7f&#10;iYkiLVqInHaayI03ijRp4r2uUCgUpRmkJk6fLvLllyKDBon8+KPIsmWakqhQKBQKhUKhiAgqmJRG&#10;lCsn0rSpSO/e3t81a4rcdZfIQw+J9OolUqGC97pCoVCUVmzdKjJkiDf33Xqr9y9brf/73yIzZqho&#10;olAoFAqFQqHIFyqYlFZwZ5UthQERJ0cd5dUuUSgUitIOxJB580QeeUTkk0+8ncMWLRKZMEHkxRdF&#10;Xn1VZNOmwIcVCoVCoVAoFIrQUMGktALBZMUK7/mWLUoOFApF2cHOnSKjRon8+mvgBR+YD7/+WmTO&#10;nMALCoVCoVAoFGUPu3fvtg9F3ihnjKRWKiBGjx4tb7zxhtx+++3SoEGDwKtxBrYOvukmkf/9T6R2&#10;bZHvvxfp0CHwpkKhUJRibN4s8sQTIvfeG3ghCMyJr7++t86ToswgJydHTjzxRHnnnXekXr16gVcV&#10;xY1Vq1ZJdnZ24C+FQqFQxBrlypWT1NRUqVmzpn2uCA8VTAqBEiGYLF8ucvnlXrFDaph8/rm3O45C&#10;oVCUdmzf7gkiV14ZulYJO4m9+67IgQcGXlCUFahgEhs8++yzMm7cOMnIyJDyukufQqEoQkD1vV96&#10;93uv5D8/QP/5PczKypK777478KoiHFQwKQRKhGCycKHIueeKDB8uZoUi8v77IkceGXhToVD8Dbt2&#10;6XbbpQX8rFGv5JJLRMaPD7wYQKVKIuedJ/LkkyJpaYEXfYilH6gPFjtUMIkNHnvsMbsw79evnwom&#10;CoWi0CAQwgok5neex5btO2X9lu2yaesOWbd5u+wyP/+1qiZJepVKUiWxgpQrH1o88b6/S3K37ZIt&#10;O3ZJpYTyklopIfBuAO6rAaZcmggz8zAi9ldffSVPP/104FVFOJR6wcQOpi1bZP369bJ161ZJSUmR&#10;GjVqWEfh9TVr1khubq79XIUKFSQzM9OGJ+WFEiGYUOTQLApl6lSR6tW9u60DBgTeVCgUFtS6WLlS&#10;ZMECL42jVi0xg1rMJBD4gKLEwszr8umnIs8/L2ZV4O2ak54uhrGJ/POfIl27Bj4YwIYNntCMP1Ao&#10;u2FDLzqvuHcVIxqGrY45944dYli890hODnxAUZRQwSQ2ePLJJ6V169bSv39/Df1WKBSFAlxt207z&#10;2L5TcnK3y9L1W2TSwmwZNX+tzFyx0QonoGGNZDm0Waa0qJ0qCRVCC7TesXbJ4nWbZd7qTVK/WmU5&#10;oXM9aZKRss/7OVt2yMK1Xh3IVnWqSkqlivZ5SQfXN2HCBHnvvffkCVKYFXmi1Asmu3btkmnTpsnQ&#10;oUNlxowZ0q5dOznzzDOlatWqMmnSJPnwww+t0yCkVDaL5KOPPtr+qOeFEiGY/PWXt63wmjXeXdRn&#10;nvEiThQKhQfI6ZgxIh984EUjQLAhyBDq004Tycz0bmUoSi4ofj1smMg114hMny5yyikiDz8s0qJF&#10;4AMG/ASSwkja4rffeoJJUpJIp04iZ5zhCSsJQXedigqIOLRv0CCvffhkVpYnbhtiacVuRZFCBZPY&#10;AMGkVatWVjDRCBOFQlFQwNUmL86WH6cul8XrciV7y1bJ3rxdKpr5pGnNFGmYXkUyUyrJzt27ZO7K&#10;jTJt+QbzmR1hdzdx9De1coLUSE6QxdlbJLFieTmqTW1znEQbrbIyZ6vMXpUjS8z5ths+eUTLWnLm&#10;gfWlYUYV882SvT7k+sePHy/vv/++CiYRoNQLJjt37pQpU6bIH3/8YdbC31phhB9uCtwMHjzYPu/V&#10;q5cVUhBMOplFct26dQPfDo0xhmS9/vrrctttt8WvYDJ2rEiPHiJVq3p3S2+/3cvnVygUHqZNE/nX&#10;v7woBCJNHCBRd94pcuGF3thRlGwQOXT00V56IoWwgxcGvE9x7EcfFVm8OPCiQcWKIief7PlImzaB&#10;F4sY7ORzxx0iQ4YEXgigZUuRBx4QOekkrx2KIoMKJrGBCiYKhaKwgKpuyt0uDw6eKlMWb5DODavZ&#10;tJummSk26qNmaqJUTkwQsm/47LYdpOnskA25OwJHCA0+XyWpoiRVLC8L1mySD/9cJCPnrpUK5cpJ&#10;tcoVJa1yojSokSzts9JkefYW+WLiUivMXN+3ubSuEyKltwRBBZOCodT/avHD3NIsPs8991zp27ev&#10;FUXcj3VCQoKkp6dbEaVKlSrSuHFjm5ITDKJUSOlZunSpLFu2TJYvXy7buHMZr0ADM+21dyvr1BFz&#10;gV64uUKh8IBAAkkdPHhfsQQsWSLy3ntiBnzgBUWJxsaN3gOsW+dFnfiBSEKEh18sAcyfRJwQAcLz&#10;ogbtYHvjoUMDL/gwY4bIxx977VUoFAqFooxj5Jw1MnHRejn5gHpy9/Ft5R+9m8sx7etI44wqUqWS&#10;J5YAUv4qJVSUmggqNVPyfDTOTJGaqUlStXKitKtXTW7u10r+dVxrue2YVnLnsW3see44trUM6FxP&#10;LjmsiVzbu5ksz9kiT/84U+ashFeV6pgDhQ+lXjBh4CQlJVmhhBolfiCOEFmyYcMG+eWXX+Sll16S&#10;33//3Ual+IE48ueff1oV7u233zZr3K/td+L2LgmFA0nFobghAhDh5BCG0h1MpFBEDlIhZs3yogtC&#10;Yf58TzhRlHzQ107w2LTp732OUEL9kFBAaKYe1JYtgReKEDk5IjNnhp+XOS/pQQqFQqFQlFEQCbFm&#10;Y658PWmp1KxaWXq3qimJYeqS7A/gi2nJidKrZS3p07qWdGpQXRqmJ0tFcy7eS6hYXvq1ryPXH9lC&#10;5q7aKP8dNldWbTDrC0WZQKkXTPwgUsSPZs2ayRVXXCHXXXedXHzxxfZ90naIJvEDYSQ5OVnS0tKk&#10;evXqtigsr8VtNhOCz+rVXtFAilgiFGmEiUKxF4idVaqEL+hJKg6Co6LkA7HDieD+aBMH6pXwCAX8&#10;A18ojrQYjk30Xzgwf6sPKhQKhaKMY/zCbJm6bIP0aVNT6lWPTUF0RJPy5nFoswwZeFhT+WPeGvl0&#10;3GLZybY8ilKPMiWYIHLg8C7ShDScWrVqWRGE3Foeq1atstEjfiQmJkqPHj3k0ksvlcsuu0zOOecc&#10;qVatWnwLJuY67EK/dm2PHGqEiUKxFxDkAw/0dkIJBuOlWzeRxo0DLyhKNBBMXIQJ8yBRJn7Qz/hC&#10;qMKuvEfR13CCyv6A+lL4WYg0UHs+alCRUqlQKBRlEKxYd5l1a+52tovdJms3eg+eb90RlEqrKJWA&#10;Z61Yv0W+n7JcmmRWkUObZoTd9SYaMBRSKlYoJ8d3qCPHd6wrX05cJiNmGb6lKPUoE4LJJrNAnj9/&#10;vixatMgKIjNnzrTbCfMaBVznzJljU27YTScrK8vuoJMX2J44roFgQii3P8IEkqCCiSKaCIroijsc&#10;cohX2LV5872RJmwnfMQRIhdfLJKR4b0WS2BDHbf7B79gwjwYHGGCYHH++Z4/OD8g+ojCq/hH9+7e&#10;KqmowbmOOcbbvYydcRDqQI0aIscd5+3QQzsUCoWiDAGSvHPnLpm1PEc+H7dYXh02V/7vhxny5A/T&#10;7YP6EcNnrJId5jOK0gv8YPn6LfLaiHkydfkGW6+EAqyxRTmzHCgvSZUqyoBO9aRyYnn5ZtLSv2Uw&#10;KEofyoRgsnjxYvn0009l6tSpkp2dLV9++aXde3ru3Ln2+QcffCCfffaZTbthW2FSb0o0GLguJcdF&#10;mGhKjiIawPfYovX3371ilmxvHUxQ4wUIIgMHilx/vUh6uvcaW7k++KDIoYfuJbCxACR/zhyv4Ohv&#10;v4ksWiSyfXvgTUWBEJySExxhQrpNr16eSIZYTpoM2w/fd5/IZZd5W00XF9hlDf9j22PEbc6NSHPP&#10;Pd62xgqFQlEGwRavLw6dLU//NFO+n7pcFqzdIus2bZe1m7fJhEXr5O3RC+yuJorSAwSS7ea3OnvT&#10;VlmybpNMWpQt/xk2V4bPWiMndqwrfVrXtPVE4gW105Kkc/3qMmVpjsxZEafrXEWRoUwIJqTeNGzY&#10;UAYMGGBrlbRt29bujtOkSRPp2rWrNGrUSLp162bTbQ466CDDk0q4WYIjTLgeTclRFDe4i8921o8/&#10;7m1jzXapbM/7zjteilg8AjJ8/PHeXX1AdMnBB4dOz4gWqKH0+eee7bAhj/vv93b1iffotngEggli&#10;E1EiiCXBggmgv0m/4V9Ekwsu8CI8ilMscUA0OfVUT8CrVs173r59bAU7haIA2G7GF1G7RPMqFPsD&#10;SPOOXbvkl+nLZd7qzXLl4c3kubM6y+OndpAHT2onj5zUXm7s20KyN2+TX2eu1CiTUgD6nAiNRWs3&#10;ydu/z5eHBk+TB7+eJo9+N03+WpIj53dvIGcf3FCqJiUGvhEHMMuJpMQKcnDjGrJ+y3aZsHjf2peK&#10;0ocysSIjzeaUU06R8847z9YfOfvss6VTp052G+ETTjjBvnbiiSdKixYtSr5YAlwNEwQTcuAJ/WZH&#10;BhVMFMUJoiDYy/2550R+/VVk9GiRL74Qefhhb9vW4tiatSjgtuAGbOMay9BKzo0wQpTLhx96kTrD&#10;h4u8+qrII4+IjBsX+KAiYiCYMK8jhISKMHHgvexsb56MdrFV/I95m381kkgRZaxevVp++uknM/UM&#10;kZ9//nnPg9f+IkowD0B0fvvtN7n33ntlxIgR9m9Fycf2HRDYzTJ2wVoZMn2FTFi4TnbsjM4acv7q&#10;zfLztFXStWENObFTPWmUkWq3iE1PqSTVkhOli3m9fb00+WHqCpm1QqOn4wUulWrdpq0yZUm2fDd5&#10;qXwxfknYx1cTlsiImatk8uJs098r5InvZ8igMYtl9catpq8TpXvTTLmmTzM56YD6kpoUw5tYIVAu&#10;8F/L2qnStm5VGWvGx8atcbrGVRQJ9BZWaQR3oSF+5L9zhxTBxJ/Hr1AUNSB7I0d6kRHBfoaQQpQJ&#10;qTrxCLaZdYt8hMZwWw1HAwibH30kMnVq4AUfEKG++op9zgMvKPIF4gf9yRxYv773PFR6ovsctsUX&#10;mC+jCcYM587N1f5VRB3rzHph1KhRZnr5Sl544QX54osvrFjyn//8x0w7Zt7JAwsXLpTRo0fL7Nmz&#10;ZeXKlZY0KUo2tm7fJT8ZAvvQN1Plie+myxM/TJfHvpshM5eb36diBL6z2ZDOz8cvli3bdsrRbWtK&#10;lUr77lDGxg0p5rW+bWoZYr5NvpuyXDbmqsgca7i++2bKUnng66ny6OBpdtvdt0ctkHeCHm+Pmi9v&#10;/T5f/jdyvjzzy0x57Nvp8rL57PZdu+XqI5rJQye1l1uPaS1X9GoiPVvUlMoJgdpicYhaVStJj6Y1&#10;7DbDS9dFed2giCpUMCmNgBAgmpAPX726F2bOgjzaJEBRdgDJmzYt/N3xBQu8RzwCoozgA9auja1g&#10;gmAzY0bgjyBARHgPUUURGZwQQoRJ3bre36EEE0QSV2uHz0RbtMD/GDsIJs4XFYoogZTlyy+/3EbZ&#10;du7cWW6++Wa54YYbbGTuRjcuQmCtmS+HDh0qGRkZNtW5YtD22zvMuoMi+fy7U/26RIAIoeGzVtr6&#10;IWyhekbXBnJR98ayLHuL/DBthY08KU5MW5ojQ2askm5NakjbrGqBV/+Org2ryxEtM+Xbycvkx6kr&#10;ZJum5sQcc1ZulHdHLZTlObnSp3UtufO4NvLEaR3l8b89Otl/Hzm5vVzbu5kc36munNOtgdx+TGs5&#10;tkNdqVst2UaUJFaMX6EEIN5VrFBB2terJjt375KpSzUtpzSjRAgmKJc8XKgnP8DsdrM5lsQmnrFm&#10;jZevj1hCaDlbVGI7zS9WFBcgpKSAhQM+WBxbsxYFEBLdYp7IrFgKi4ibedmR94JIiSIfuP6knhNb&#10;rZOCFUzeEJSdEMVciXARTXB+J5hoSo4iykhMTJTMzEypYBb/uQHfZ73FI9yugNQtIQVn/Pjx9rsI&#10;K0uXLt2zLuO7FNp/5ZVX5Omnn7YRLLwGyVDEH1hjr924Vb6YsFSe+2WWNExPlluPaSknHZAlx3as&#10;IwM615WRs1fJzBXFI9hz/q3bdsqQmSttfYij2tSR5MTQv3X4UHKlBLmgR2M5oFF1eXXEXJv+sWnr&#10;Dnuc/MBnNuRuk4mL1snHYxbK+394j99nrzZtCIqQVeQL7Llt+075Y/5a81zk5n6t5KJDm8gBDWtI&#10;44wqf3s0MY+mmSnSsnZVOaxFLTnjwIZyUuf6xueqWJGupKF+jSqSVa2KjJq3VtZv1gjR0ooSIZjw&#10;A86PMiLJtm3bZNiwYfLGG2/IDz/8YNa4erd1HzBbOcHE7fxBag6vq2CiKC5A9A86yLuLHwwIfteu&#10;Ik2bBl6IM/gFEyJMYimYQOrZxjZUDQ0K01KQNp9tzxVBoD+Z/7AftqNOSXAECSIFQgrgs9EWTDg/&#10;Qg1APFEoYoAePXpIUlKSTcV5+eWXZcaMGdKnT5/Au/vCEVPqvv3xxx+21snkyZNtWg6A1NapU0cO&#10;O+wwewxqxqlYEp/YlGvW1TNXyuPfT5dXRsyV5jVT5NrezaWhIYIA4eKoNrUsmf128nLZVkxRJnNW&#10;b5QxhnT3bVlLWtZKCbwaGvhS7bTKcnnPptKmTlV5Ycgcee7nWfLhnwvlh6nL7fWEfMxYId9PXibP&#10;/DTTpo58NGaxfDdlmXxkvvfIt9Pl15mrjXMHTqKIGEvWbZHhs1dL27pp0qp2auDVyMC0UJKnhurJ&#10;CdKubqqtxTJtmXLS0ooSIZisNwvZd9991xYmI1+WLYDnz59vc2zHaRHEfeEEE+74O8GEu9IqmEQO&#10;iAs2pI4ED9IkHJmJV0C4VqzwtvElbSPaxUvxtwMOELniCm+3D/caUU69e4tceqm3A0g8AkLtbMV2&#10;3LEUTIiAOP30fXfuAfXqiZx1lsixx3p2VUQG5j3Xv8yHbBmPMBJ815zxExxhEiCEUQECjjuf/3ks&#10;QTuWLROZMkVk5sy9gpKi1IK0GnYSJC0HgeO4446TDh06BN7dFwkJCXL00UfLgw8+KAMHDrQ7Dfbs&#10;2dMW2QcQWiJPOnbsKF26dDFTWD37WiQRAIroYdWGXFtL4vHvZ8iM5TlyapcsufnoVtKidlUfiy0n&#10;TWqmyMFN0mXozFVW1Chq4Be/zFghO82/fdrWlMpBtUv+BvM5Wtcwo4pc26e5dGlQTX6ZvkJeHzFf&#10;XhgyW5772Tx+CfEw7z07ZJaMnL1GujaqIdcd2UJuPqqlXH9kc6lWuaKtrzFntRaSjRT0G4VeKQ48&#10;b/UmOaRZulQOExlUGsGcxlbHXRpWF267jSBKabumH5ZGlIiVN1ElFBQjP3bChAn2jsYll1wiNWvW&#10;lEmTJgU+pbBgMQLB9wsmGmESOSBOY8aIPPOMyL33ivzrXyJPPSXy229/vysdL4DcDR3q7VBDe3m8&#10;9JJHdKKZN444Yhbb0qaN9zfREpdfLnLPPZ5oEq9gXBAhQ82fWNcwAYasyN13i5x7rjeOiTY5+2yR&#10;G28UadQo8CFFxPALJkSYhBJMglNyeN+JaNEA52OOBtEWa4Lhfiu++87b4Yrxy7bWr7ziibGxbJui&#10;WEFKzfDhw2XBggV2m2AKvrJbTihAFEjlqWLWF6zF+vXrJwcccIB9LRRUKIk/LM3eLC8OnSODJy+X&#10;o1rXlkdP6Sjnd28ktapWDnxiL5ISKkif1jVtwdUP/1goS9YV7e/k1KU5MmLmGpvG0axmBBEKiDnm&#10;gR9mVU+Wm/u1lGfP6iz/Or61XNKjkZxxUH0548B9H6fbRwMZ2LOpPHFqR7n+yBbSo1mGtMuqJoe1&#10;qClXH9FUNm3bKW+OXGC3ii0s8PWt5jdl49btETyo7xPF35piwOpNW+Xn6SulWWaqdMij7kxpRsta&#10;qdKublUZs3CdLFsfw5tuimJDiRBMuJORbha7FBf7/fff7V2Qli1b2tBRV9dE4QOkL1gwASqY5A8I&#10;weOPizz5pLdbyccfizz9tLfN69ixgQ/FEViEDhsm8tBDIs8+K/LJJ952tI8+6rV73rzoEhwIKVES&#10;gDuNRJYcckh8191AIKHNbMENac6jyGFUwNjlru6AAZ7dEEy6dRNp3DjwAUWB4FJynGBCSk5eESZ8&#10;NtaCSSx/1xBZf/rJE4yff17ks89E3n3Xm1PYMpxdrxSlEr/88ovdIrh169bStWtXOeigg2wh2PxQ&#10;ycxRvXv3lvbt21sCq4gNduzYJTlbthmyH/6xZuNWmb9mo/w+Z7U88f1M+XXGSjnv4AYysFcTW1OC&#10;u+WhUU7a1EmTs7s1kDmrNtntX7cU0Z30bWbOITpkY+4O6dWipiQnFqzYJz5XIyVJWpn2HdK8phzf&#10;OUtOOaD+3x6nBh4DzPsUlEUE8qNr43Q5vWuWDJ2xyqb2kHoUqdDH5+x2uovXybeTl8pLQ+bIw4On&#10;mcf0PB/sJvP6b/Nk+rL1snNXFNdqRQLau1v+WppjfGqz9GmVabd/LmvA/6okJcgxbWtbH564SKMx&#10;SyNKhGCSlpYmffv2tdEkRJkcYggYUSfJycn2h13hA5M7aQUsWiAI/K0RJpEB0vL1197WuP60DF7/&#10;8UeR996Lfm2D/AC5f/ttb8tZSJ8DO4EgnAwZEt2aCOSv+0P3I1xsxBSMCwQT6q8QRRTtdKZwgLjS&#10;dzzYkrkk2DLeQD+6CJPMzPARJowdt3sOn422aIHfuf6lvdGMDAsG6YivvSYyfnzghQB4/YMPvLkm&#10;HsaHokgB4aOQKzvmHHHEEbb2CCk2kayxIAwUjCX6VxE90GfzV2+SQYbcP/3DDLnv67/k/q+n2toc&#10;4R4PmsfD30yTJ3+cIfNWbZSBPZvIyV2yIkqjqFChvN3O97iOdeTnaSvks3GLrUiwaz9+m4iy+GXq&#10;SvnJPNgZp00dokv2T3Tj23k9QgEfpkbL0e1qy+Et0uWTsYtk9NzVdikdDOyOOJW9eassWL1Rfp2x&#10;Ql4aMtvY9y955Ntp8p9h82wB1HWbtkvOljwem7fJipwtMnjSMnnEbsM7x/TnRjO9loz5lW5HVPrT&#10;XGv1KgnSx/hGWQZpOU0zqsjwWaskV9NySh1KxK8bP8SNGjWy+bTnn3++zalFLDnyyCPtXRCFDyy0&#10;XQ0TV0tCBZPIwB1mokhCkRXsN2GCl+4UT1i8WGTy5MAfQYB4QXqimWKCWOcEE0hnSah7wLgwc4zU&#10;ru2NFa7BLz7FCi7KAX+klkQsSXRJBTbDD1n1uqKvCGLBgolLyeFzzJ3RFkxcX4NonzsYRJCES3Xl&#10;t4V5MF7TExWFBoQxJSXF7nzz2GOPyYsvvigvvPCCLa5fGrAiJ1emLF5vd7EoPL2PLyxYs8kWL33j&#10;t/kyecl62ZC73RZoTamUEPaRnlJJOtWvJmcf2EDuO6GtjbaolBB5BCjCyoDO9cwx0uT1EfPkyR9m&#10;WOFk1JzVtrZJpI+x5jF85kpbb+SFobPtrjwDutSTtOTQKV3RANN/WuUEufSwJlI3rbJ88Oci2Zzr&#10;bjixW+cu2b5jpxU1EFSe+G663PbJZGODmTJy9mpJMnbs26aO3HhUS7n3hHZy13Ft5M5jW4d93HFs&#10;G7nn+HZya/9W0rJ2qnw1aZm8OnyurNwQ9PsUx1i7aatNp+pSv7otwltWge9US06Qbo1ryPTlG2Ty&#10;YrPOUJQqlAjBhG3q+BGn0OuKFStk7ty5Zh28U1q1amVTdRQ+QPQgqRBAakoAV/Q11qkGpQHxpvzn&#10;R6Lp92i2GULlF0xKgs85QYmaKxBqomTiRTAB9DERJiqYFBz0I3YktYn50BV99UeQAT5Hqg5zJbVs&#10;YimYxDrChHaw+ssLzCuKUgcKs1KglTok7EC4YcMGMxTMWCgF+GPuarn7i0k2CuCD0QtkwZqNUODA&#10;uyUNu2Xhms3yzM8zZfbKDXJZzyby2KkdbF2O+wxR/9fxbcM+7jQk/cojmtsUlY4Nqv8tLSUSQIwv&#10;69lUju9YV+au2mjaMcuLYPkm8sf95vHg19NkyPRVNpXj1mNaSYes6mbqyWfuKVZ4NVHq10i2NVBm&#10;GOI7bPZqM93tltxtO2XWio3y1u/zjR/9Jf8ZPlcWrtsi7bKqysWHNJb7Bhi7n9BWLjTPe7bIlBa1&#10;UqVetcpSx9gq3KOueZ9zdWucbuupnHVgloxdsE6+mbhUtmyPYmRwocDY2S3Tl22QlTlbpVvTss7F&#10;8NtyckCDGpKalCDP/jJbfpm2wkYS7dq1O88H/sVDEd8oEYIJ+bFUbGe7uu+++07ee+89+fTTT2XM&#10;mDG2SBlhpIoAWNxAAFNTvQfQGiaRgV1cOnXyCoAGAwGqfXuRmjUDL8QJ6tdnawOvfcGA/FELAwIY&#10;LVA/B5EE4YFxWRJ8zpFnUjYg1EQRxXpO4cfTtQvyzA5I8SbWlQQwH9KX1IFhHsQvmR+Do674DCk5&#10;9D/zJraPlr3p6+CUnFj2NXNKu3aBP4JAFBZFiV2dIkWpAhG7J5xwgr0ZdcEFF8i5555rd8wpDWC7&#10;037tasvWnbvk07GL5ZHB02XcgrV/k0wgMKQZbI/jQpyL1myWp36cIXNXbpIrD28mx3WoK5mpSZJQ&#10;sYLVOvN9BI6zP2hoiP7lvZrYQrEPDmgnFx7SSM4+qEHEj7PM49KeTeT+E9vKpYc1kyxzvPgA1ikn&#10;nbOqSdPMKvLe6AUyfOYq+c+wuXLfl3/JD1NXSKMaVeSO/q3lkZM7yA19W9rImKY1U6WSsX9hgEhD&#10;5A792LtVTRk8ZblNU4rnYrD8XOVu3yU/TVsp6amJxlZRXGfGMRpmJstFhzSUKgkVbfTUE99Pl7dG&#10;zpe3fw/zGDVfxph5aMfO4JlIEW8oEYIJ6TennnqqXH311XYbux07dsjbb78td911l7z++uu2UBli&#10;SplX6Lj+JUvEElbIP38TXq4pOeHB3ealS700DEQHs1iUfv08sQGwusB+PXuKnHlm/BEFCB47qCCM&#10;0FbAv/T/iSd6u9OEEoCKC0SYQEbJeyfNIZ4iTBgD/v6mfcCRZ8QwCDXvxTrlAJHEtYt2E/WiESYF&#10;B5Eb9CVjmN07EEMYH0ST+OGEZsYNPoBogd2jAc5DO935aEss+5pxcN55nmji3/GE+RFBuVmz+Elb&#10;UxQpJk+eLB999JFdXy0xawmiesPtklOSwNqwiSG0lx3WVO47vr1c1bup5ORul8e+nSFDp62QhWs2&#10;yaRF2bbw6EdjFskrw+bIO4bMTFuWE3fCCbPEkBkrZMKidbb+yJFta0lCxRgs5c08SgpKw/Qq0rNF&#10;TTmtawM5vQCPM8yDAqwHNU6XlCRSggLrlzhBRmolW89k8pIcGxHz68xV0q5eVfln3xZy+7Gt5cg2&#10;te3uPAgd5Yqg7Ygm1ZITjR3rS920JHntt7nyk/FNUoDiFctztsg4M25a1KpqU73KOuhDRLM+rWvJ&#10;Xce3lv7ta8u8VZvkk3GL5dPxS/Z5fDLOe3xmnv+1ZL3s0BticY8SIZiQfpNtFriEiCKWsDsOqTgZ&#10;GRlmXbtFvvrqKxtxwufKJFhos8geMULkrbe8egcsaL/91iOwRBjwGRVM9gKCgr1eflnksce8bYQp&#10;+Mod1NtvFzn8cO9zCBKnnipy550i3bt7r8UbaCsPJ4wgVgwcKHLTTR65iRaY8J0QQdRLPAkmEODf&#10;fxf573+97Zddf9Nev2BCfxPNEWvBBFvSZkgq/Up9DR6KgsEvmCAeMxciejIvOoEC4KfYHMEEsZT5&#10;NJoLmHiKMMHn+vf3tic/9FBPYGrY0LMb9mTnMMbPF19oMeJSBESFsWPH2sL6bdq0sYt/6sfNmjUr&#10;8ImSC64FVDBzQI2URDmiVS25rk9zqZxQQZ7+eaY8bAjxo99OkxeHzJEvJi6VP+atla8nLbOvvzNq&#10;gaw0xDBesHnrdvltzlo5sFENcx01JZHxGifAzAV9xCPwFwoY92iaIad1qSeHNcuUW/q1lOv7tpSD&#10;m2RIlUqR13wpEMx5G6RXkYsObSy1UivZeiafjl8s2ZtjvB4Jg4mLsm2qUteGhUvtKo2w86bxnXrV&#10;kuW87o3kgQHt5JGT28vDJ7Xb5/HIyd7jIfP+0e3qSGIsRE9FgVAieghR5Msvv9wTTUJ+LcVfH3ro&#10;Ibn22mulW7duMm3aNLPmjM9JpdjBgpXdUCD1EELSImbOFLnjDm9XAxbf/DKpYLIXQ4eK3HWXyMMP&#10;e6LJv//t2WvQIDGrRZE+fbzPIaBccon3dzQjNQoCFkz0sSMuRJXccINIly7ee9ECRA8BAlLKFriM&#10;x3gQTBBS2dnjvvu8/n7xRa+/6f933vEiToCLMCGaI14EE0gqqULczY+3gsMlARB8bOcEEyJMkpK8&#10;OdKJEvzr6j5RE4t6J9EUTBi3tNOdL9YRJoAxfNJJXsQddmNrWf5FdHzhhb3j53//88a8olSgsplv&#10;2KGDuiWrTb/+9ddfUoNiyaUO5WxkA3Uz+rauJW3qVrWFTK86vKnc0LeF3Na/tdx0VEtpXaeqLe75&#10;3uiFsjE3PiKqpizNkcXrNkuvFplSuYDb7yoKhoyUSnJNnxY2quTgpukR7SS0P0A/Km/+r3ODanJj&#10;v5bSri6Fdb3UjfWbzW9EnABxlS2l2T43PSVROmSlBd5ROCCcJFasII0zU6RdVjVpWy/8g5pAiCyK&#10;+EaJ6CGiSij22qRJEznllFPk0ksvtak5bH9Xq1Yt6d+/v5x44on2bkiZBIv/Z58VGT58L0GFJLB7&#10;CmLAnDneYlcFEw+E43OHFBLNXXvIMeTULA6tHdkFwqVrQGYgW/EMyB67WiDoQAa5Q+7q10QT+B5i&#10;Q716XgFV7BoPPsdd8DfeEGG3B/re398vvSQybZo3PpxgQvQBBDaWgDwT+UJ/1qnjtY/rUBQMiA9+&#10;wYR/EaHwAydK8C/1Sxg/kMNoCyach/M5wTOa584L/J5iK9qyaJE3JmgbD8bPjBkir7wi8ttve9uu&#10;KLFggd+9e3ebAj3B/Aa+9dZbZukwR/r27Rv4ROkC19vaENKBvZrZx6ld60vv1rWka6MaVijp3ixD&#10;rj6imfRpXVO+mbTMbqMbDzUlhkxbKVUqVTBtTDPXUCKW8CUSNlKgQnlJrZxgH56cEQ1QeLa8NM1M&#10;lSt6NZGezTPkuynLZcKioDTSGGPl+i0yb/UmOahxDalZ1fxOKBSlHCVitq1iFrlnn322LUZGFfe1&#10;a9fK7Nmz7W4569ats+k5vXv3tsVhyySIJhk5MvBHEHiPhS0CAAteXdiKcR5PXAoFwo+xJWlNACIV&#10;76kQ1K1he2HC5omIYdtUCE20ga2420zRSAQTiCqvxRr095gxgT+CwPhAcHK7qJCSQbuxYSzHCiSV&#10;PmROQ4AiQoxUIUXBgDjGA6EEG7qUHPzUL5gwxvEBIkwQCrB9NEUL2ugQL4IJQLRjHPAbEkpEnD9f&#10;ZPTo2AuMiv0GkSXUgqPg6wMPPCADBw6Uyy67TNqFKwBcCgAFrlSxvE0nKM/8EAS2uD3tgPrSsk6q&#10;fDR2kcxcGdvfs0VrNsm4heukVe00qV1Va0aUZiDY1EyrLOf3aCjVqyTK8FmrZcu2wI28GIKdpfhv&#10;/KJsWbVxqxzaLMOOIYWitKNEeDmRI6TbUIzsmWee2fN47rnnZOrUqYFPlWFASsMtWFnsQgC5u8pn&#10;Yh3qHQ8gEsJFkAQDe0GeiDIAfDYW4kNBQKQEBKtjR4/w0f5Y9DO2wm5ERNAOFqDYLtYiHVEujIG8&#10;QHFLHi7CgEiZWJJWzu0iTOrW9WypESYFB+KDP8IEwcSl5Lgxgq2daOYEk2iKFowP5mbOSz9z7niY&#10;p7l+J+TkNYbx03DzqaLEAIJGvRIKvSKSEG2SlZVl3CCG82AcgMKeF/doLNt27JYPRi+MKWkdvzBb&#10;lmbnSrfG1TUdpwyAnwP879CmGbZeyOyVgQjyWIHfgV27Zdz8dfLenwulZa0UaVW7auBNhaJ0o0QI&#10;JhsNEWMr4UmTJsmMGTNk1apVkpCQIDNnzpQN8XAHO9Zo1Mh7hAJ3zFu18lINWPzGO/mPBrAVURCh&#10;gJ0olOpSSSAy8Z7KNH68F4lAzRKIYSwFE+psmEW2LZ5KalA8kKkGDbwojVDAbhBlog4AhBnhhOuI&#10;JWmFpDBWnWCiKTmFA+PXRZgEp+Q4EQBbB0eYIFpES+jjPJwPX6R99Hs8CCa0wQnxRF+FAu1lvsRP&#10;FSUWFMxfbuYX1lWjR4+W559/Xt5//337+I2Uq7IMw1o71q8mx3aoI6Pnr5Xhs6glFaW5wQeEGqJL&#10;6lVLkta108x0ViKW74r9AlFP5aRHs3T7M/HjXytk6/bYrafw+jmrNsl/h82V3eZn89yDG0sN3R1H&#10;UUZQImZcRBFyak8//XTDCbtIjx495J///Kct9srOOWUeLFhPPvnvRUkhrOx2cMgh3p1VFUw8QJ7P&#10;P18kIyPwQgAQqeOOE+NY3h1nAGmIZ1EOkYL6JfRv587ev4yJWIgUiAzcuUegQDChjgpikyNdsUKT&#10;Jl7xymDRBLLHLiDULvELJhDXWG/jy7kRm2iLRpgUHvgeESaMCwgGxJ9+x1f9cyFj3NUwQTDhe9Hq&#10;fyeY4IO0M54EE9qFGML4YRz5wesUwz7iCE9sUpRYUOR12LBhZrqpJMccc4yNLEE84cGuOWUd1LI4&#10;vGWmZKQkyRcTlsrqjb4Uuihhec5WmbosR7o3qSG1q6lAWZbQKCPZFiYePnuVzFtj1gVRBkVe2d54&#10;4qJ18vKvs2XFhq1y1eHNbHFahaKsoEQIJgxWfsipX1LTkJtly5bZOibsnkMx2DINFvrkkAPIFcSK&#10;lAi2wGV3l+uv9wgs4gmCCQvgsg6I0aWXeg+IPUB0uvhikRtv9CIk3M4PkCwEiHgLS4bMUJvjvfe8&#10;oqX0LSIP7cQnokm4qPfBLk2DB3tCDfVfGJfYFtIfa5/D98891xsPjA3Av4hmvI5wBvlj7LgIk1gL&#10;Jv4IE+rS4If4pKY+FAz4nhNM+JeaG0SXUMSU7XFJZ0N05AExxBeYH5zQEg04wYS+RszheTzMN/ga&#10;bcF2Z54pcsstIocd5v1NJN4ZZ3i7cRHBqCjRcBEm1IMbMGCALapPsVce4WqYkCY9btw4+fDDD2XQ&#10;oEEyceJE+1ppRd1qlaV/u9oydWmOjFu4NvBq9DBn1UbZakhrx/rVJbmYd2tRxA9YlqQmJdhdkXK3&#10;75Tf56yWnbuiE+EE99ppfosmL14nz/8ySx78ZqpNCzq/e0O7NTdpfApFWUGJEEyo2k40CQIJP96I&#10;JK+++qpNzWnbtm3gU2UQkFEW/SxajT0swWICg2ANHCjyr3+JdOrk3TFlIQ4B4DMKz0Znn703lYkt&#10;NLEXaS0s+lyIPsQAQSCW5DkYEKyxY0UefNDbKheBguKlzz/vFa2l7dFqLxEl+N6113pbWIO33/Z2&#10;Z8IX8bd48DlEMKKwmjf3/kZQvPlmMROK97eLMCHCIB4EE87tIkwQcYjWgdRrRF3BwFhm3qNPKeb8&#10;2GNimJ3ntw884I35n37yIk74DBEoCCYIFtGKjHKCCX3tBJN4mG9oA/ZDyCE668ILvW25iWRjnDDm&#10;e/bU6JJSANI7WE+9++67tjbciy++uOfxE+MjBBBZWJNRY44bWKRNl+aacgnmOtmxpElmFfll6krZ&#10;EMVthneZOWLK4vVSMzVJmtZMCbyqKBtAlPDSwtrVqSpj52fLqg3mN6KY4cSSodNXyMODp8uoeWul&#10;e9MMue2Y1nJMuzp2eadQlCWUCMGkWrVqcsYZZ0j9+vXNWq2znHrqqdK6dWvDcU+yQkqZBItstr99&#10;/HEvwoQFPwtcFvpEHkyf7tUvcWAhzuJXBZO9gCC5PGCIUmam95wIDWzFa9xx5o50PN3Zh+y99prI&#10;+++LLF3q+QLkeuhQkblzvT6m/cUNzktkydNPi0yZ4hF6MG+eF/lC22gLBDAe4AggYDyQigOZ5nUn&#10;mNDf+IUbT7EC4xjb0Rbahm9C4F0xYkVkwPfoY8Y0W4Z/8YXnp/guKU78jdBIlBaCBXMmNnffjQZo&#10;C+eKtwgT/B+fc5GL/HvwwZ5gEk1BSVHsgByxzjr88MPl2GOPlf79++95dOKmSwgkGX896KCDbETK&#10;gQceaH4ms+2uhX4QcbJp0yYrrLjok5J8V7pO9WQ5qm1tmb58g4yZH70okyXrtsiUJeutWJKZauYJ&#10;RZkCYyY9pZLd9npJ9hYb5WRGrfdmsYBj75Y/5q2Vp36cZXeRuqN/K/lH7+ZycNMMSa6kIrmi7KFE&#10;CCY7DFldv369rWMy1JDCyoZAEDLKDztbDpdJsJj99VdPGAkG5ODrr0UWLvT+RhTAThCHeCGv8QAI&#10;KQ/gT+1y9Usg1ESYIJhgu3gBW3wiVIQSRSBfvI6AUtygPskPP+zdgtkP7IrowL/x4nOktLhUK9ru&#10;7MRYIm2HhTwiGcSQhX8o+0YLtAnbOcGEiCgIKjZVRA76ELux7TaCIuPDD4TQP/4QWbDAEyyI5ImF&#10;YEIbnWBCv8dSrHNwggn2IEoR8FtC+iJjhSg3RalBWlqadOjQwd6UQgBxj6ZNmwY+sS8gcdQ++eST&#10;T2wkSmZmpjTx1blhd53JkyfbHQ0feughGTFihHGpOPDr/UCF8uWkW+MaUiMlUT4fv0QWrY1OQfiZ&#10;K3JkyfrN0qpWqu6OU4bRPitN0qsk2LScnC2h16S23ogZZ9mbtsqKnNywD6JUckPu+LTbHuOPuWvl&#10;+SGzpXZaZbmlXyvpWL+GVKqovqcou4h7wYS7Ej/++KM8/vjj8tprr9mq7a+88or9gf7DLHQZ2GUS&#10;EHju4IcDhM9fh8Pl8DuBQOHZw90l9QsmLu0BkgqRRkCJpwgT0kVcNEcoMCYQzYp7bEAo8ytEiiDh&#10;bBxrEJmD+AVoF/bhGljEuwgT/qX2Cq+7z8YC/ggTiHStWt7fbkwrIgO+R1/yCOeH+AEP+h5bu4gK&#10;vhMNOD90ggkiTzwItMx52Ax7OMEEuyCY8Johw8U+xyiiAmrEUUy/LgWmC4AUs67o16+fXHLJJTaS&#10;hJ0M3ZqMNJ82bdrIpZdeKtddd52NBiZ9p6SDWibHtqstM1dskH//MFOmLi3e3wnqloxdsE6SEypI&#10;81qajlOWUbNqknRpWN3u1jRtmVnj+cC4W7sxV36btVpeHjJb7v5istz9+ZSQj7s+myy3fzLZ+O8M&#10;mb0yB4kkcBRvSh+/INv6dgUz3//zyObSpl7VwLsKRdlF3AsmbB2MSMIP84knnihnn3229OnTx/DF&#10;jfLmm2/K0rxEg9IM8uwbNgz8EQKkFhAhAZxgwkJcBZO9wB6OFPnv3DuijGACgUEwiacIEwqW+tOt&#10;ggHZdmkHxQlsQ0HhcMBHieSIFvHMC9gCwcQJTYwD7ETb+BdhjHECSH9BRImlOEGbEHVchAltoq2a&#10;khM56HPne40b7y3wHAxEAOpwEF2CD8RCMEGYcIIJiAeRkTHAHBksmBBxgK2om5SXcKsoMUg08wz1&#10;4Cj6Gim4mTV//nxhp0IEF1fTxH8Ti2hgCvUTfcIaDpT0m1yJFcvLMR3qysCeTWXhmk3y2Hcz5O3f&#10;58uQ6Svkz3lrZNyCtWEfpPEMm7lKPhm7SD74Y4GMmbdW1m/eZmxi5vswWLNhm0xcvF6yqidL/Rrm&#10;d0pRJkFEV0KF8jbCadPWnTJyzhrZtmOnHU+MvQkL18kj306Th83jh2krJXvLDklKKG8jkoIfyeZR&#10;3kzlQ4wv3v/lNPlm4jJZtn6LbN66XWav2CDPD5kl280a5JrezaVdFmtN82GFoowjrgUTJoIxY8ZI&#10;9erV5eabb5bTTjvN5tSed955ctVVV9lUHd4vk2CBf/jhXj65I3oOkOkBA/Zuo8r77s5lPJDXeIHf&#10;HhBRSCogwgRi4AQTBJR4ijBp2VKkb1+PtPiBT1CMEaGCa3DXU1yAyPfr55HRYCDW4ZvxIpg4AQQB&#10;gr6FkLqIK97jWngd0O+8RpRWrBb39B1tcxEmLiVHBZPIQR9iQ8YDvnjMMR7594N+Z5cXBGa/YAKi&#10;KZhwLvraCSb8HWtiif2YI2mXv7ArtqKIMr64aFHgRUVZA+IIUb5ffvml/Prrr9K+fXvp3r27GUKh&#10;l5UlXSjZi3J2l5rjOtaVm/q1lNpVk+TbKcvk5aFz5OkfZ+b9+GGmvDBktnw8drF8Om6JPDR4mjwy&#10;eLr8NmuN7NgZ+vd67uqNkr1pmxzQoLrdLUVRttGqdlXp2rCajJyz2gpw81ZvkkFjFsuD30yT5eu3&#10;ylkH1pcHBrSTZ87sLI+d0iHs46kzOsoDJ7SVmlUT5ZXhc+S2jyfKU8Y/H/9uuqzfskNuPqqlHNQk&#10;cgFVoSjtiHvBZMmSJTavllBRVyyMH+RWZpHbokULe4cjL3CMDRs22EgVtsBbuHCh4Ul7owV4b8qU&#10;KVZ4Ybti8m5LDMwCRW66yQvXZ5FSv7732mWXeVuoukWuE0wcQVR4wB6OFEHs3d1SV8MEkspdMYhz&#10;PAkmCGLnnOORQMgM/c/uL4hkkEIIdjQEE8AuGew207q19zd3KA86SOQf/xDp399rRzz4HH1LKhNk&#10;z40F+t7VMIE4u4V+PEaYECoPeSUFKh6iD0oC6GNsiACCeMyuLqefLuaHw/MBxknv3t64QWjkNXyA&#10;z/NbEy3BBF+jT5mvmW+I5mDMxINggg2wkz+Vgr/5nWHOZMch9ccyCerHHXHEEbae3CmnnGKjfynM&#10;X1bA3X4KYN56dGu5zxDP649sLucd3FDOOKhB2MfZ3RvIP45oKv86rq3cc1wbGdC5rizO3izPDZkl&#10;f87/uxiOiDJ67hpJqVTRnCt9zxpYUTZB/1Nw9ag2tWXDlu02ouSOTybJayPm2XQtdrA5x/hgp/rV&#10;pUaVSlI5saIt2Pq3h3k9JSnR+u9tR7eSK3o2kRbm+9NX5MjqTdvkqsObSfdmgU0QFAqFRdwLJuTF&#10;IpAQ/skdDffgb17n/byAADJ79mz5+OOP5cknn7TpPe47iCVfffWVvPHGG/LOO+/IW2+9JXPmzCk5&#10;d0JY2LPghzDzuOcekX//2xNR/KkSkAAW4iqY7At/hAnPSdkALiWH1BdSNSD98UYKuMML+Se646qr&#10;RB56SOSRR0T69PGIF6JPNPyYorjnnity3HEesT/tNJFnnvEEEwoAOlEi1nCCCWKIE0QYCzwQJ1zR&#10;V0B0DO/HMsLE1Y/w392nTaNGiZmoRIYP99qnCA833+GXkPyOHb1tuNmO+8gjvQK/CIwdOnj9jC/j&#10;A9EWTJh7OD+ihBNMGDOxFu/xQdqGPfyCCT5JOih1kgYN8rYRp6CuRj+VKVQ08xLpNs2aNTPu0NAK&#10;KGUN5c08QQHY5rWqWoJJqs5xeTyObV9XDmtRU1rVrWpTHc7t1khuPKqlJFWsYEnvrOVmreH7zZm/&#10;epOMmrvGHDtDGmeUPfsqQqNbkxoy8LDG0rN5TTmgUQ25xDy/7sgW0rZemuVFkQIBJj01Sfq1qyPX&#10;92kh9xzbRu4/sb30bJG5ZzmkUCg8xLVgAhAvqK6O0ME+//7H+PHj7Y92fiC/loiUZEOKZsyYYdbR&#10;ZiFtMHbsWBk8eLCt7N63b18bhYKAkp8IE1dg0cqitk0bkYsu8lI1IHx+OMGEz6lgsheOqLDQ419X&#10;xwSxgV8LRCjeg7jGm09ATubM8aJMLrzQEyooxogYALlBIIgW4YKQMg6JLjnhBG/rUcgoIgSIB9vR&#10;BieYEDlEf0OIGQ8IEVyDWyG4lBwiTHyL16jCkXWIPu3+7DNPAGBHl9tuE7nuOo+oxrIwbbwDwk//&#10;+uvTIDCecoo3Xuhb7OdEM2qc4APRFkyYXzg/Y4i2Mn45d6x8z4Ex4EQ7v2BClNOkSd48aX4/rT9e&#10;f73I66+raKJQFAAVKpSTTllpckGPRrJ0Xa68O3qhZAd2PyG6ZNCYRWYaKCd9WmZKgu5QojDgp6lK&#10;JS8l7Orezezj1AOypE6aWSsUAogmiCxVKidKizppdieehIpxTw0ViqgjrkcFg7hLly6SkJBgxRG2&#10;qHMP0miqVatm+KIhjHmAY5C6Q8HYrl272mMxQVAkiRSdqlWr2nBStig+5JBDZOrUqfkWkkWAiZvQ&#10;SMgUi2siSvyLWj8gCxB/CFe0SEBJgLMF0RrApWC4lBwEAOyG/eKJmEKkqB3AVqmk4kDwHSD++AFC&#10;WrQIF37FVsfUgPDvsgDxhPAToRNr8ucEE6JyiByCoEKU3Z187EY/A4QyyCIRR9ESnfzAVrTLzTFf&#10;finy2muenXnQLjMfytNPi/z4Y2zaWBLg5jtECOqYONDPpJDxmpnv7TgCTjBBIADREi0QJTgP7WG8&#10;IJxE69x5wQkmjGN3YwKbsmX9Bx94gjMPRBJSc557TuS779QfFYoCoJyZjw5pliFnHlRf/py/Vj76&#10;c5Esz8mVMfPXyM/TVsjBTatL89pB9coUZRjlzM9UeUlMqGhr6fBIsGv/OOEkCkUpRVwLJogS5Mfe&#10;e++9ctNNN+3zuOWWW+SOO+6wW+HlBY5BFArb2TmRg39J6Vm1apXhRrX2VIbPMsSZ6JP1jjAHQHFZ&#10;UnV+++03G+0yatQow7W27DleTOEEE0f6Q8EJJiyAnUig2Jsq0qgRTrFXMEEc4W8IFJE5EJl4unNK&#10;P86a5RE70l4cwQOIFpAbBJNoERfaQy0hzo3Y4ADRgqzSFj4TSyDaIDQQYUIbsQ2CiYsu8AsmzAcs&#10;QPADCGO04QQT+pF2f/99aMEOmyOY6E4loQG5p39dBJQfCGeIjQsXeqIJYLzjA7GIMAGMY86N7zm/&#10;jCUYswgirk2AKLyff953VzEHRFz8Mej3U6FQ5I1KCRVsxEDftrXki4lL5NaPJ3rbulYoL0e3rSOV&#10;NLpEoVAoYoq4FkxAqiFhFHxFzAh+1K5dWwqSN+uvTcJzHkSgOOEjXO4fIsqkSZPkiy++kM8//1x+&#10;+uknw1E27vleTMHCNT/BBDhCqIKJB0dKAVER/O1SMCD4gLQS/AsiE08RJrR78mQv9Sp4a2lXAyGa&#10;ggnRGytWeDUgIKIOEC3sF2vBhD5F8KINtA9BhNdoN+MBO7n0IYANuRbEiliIEbQNwgzJp32hyKkD&#10;7zk/VuwLJ5i4NBc/6GNql8ybJzJlijc30ueAKA8nmNAXxQ0EE87nIkycYBKNc+cFxouLMHH2Y0zk&#10;549u/lQoFBGDIp0XH9pEbjiqpXmeKBu27pBzDmoozWqlxMdaU6FQKMow4l4wKUq4SBPScqhnUqNG&#10;DVm5cqVZA5pFoMEKQ/oQTVJYTPvA5w8++GA5//zz5aKLLpIBAwbYVJ642FEHkg9hyk8wYdGLaMJC&#10;PNZ3++MB2ADCDCl1KRrYEvs4koAf8EAwiWUB0GBA4rkrTruDdyVAoIDccJc3Wu1dtsy7E01qkP9O&#10;vhNMGF+Q11iBvqXuAsTZpVlhG9pFX9NmiKoDfxOFwrgKzA1RBW3DD+lH2hFck8gPbB40XykCcDVM&#10;QkWYEA3Vrp1H8GfP9gQLdp8C+C1/u8iP4oY7D/NMPAkmrugr7XKCCTbyR5EFA38kUkehCAKkP9H4&#10;UrgbUwqRqkkJ0rtVLXn41M7ywvkHy5k9GkpSQtDcpVAoFEUESkwoIkO53f6wizgFwkRubq5ZSybt&#10;+bGl2UR+8B6v54Xs7Gy7nTC74UyfPl1uuOEGadu2rUyYMEHeffddOeqoo6RRo0by0Ucf2aiVq6++&#10;2tZHCQdqn7z66qty2223SQP/bjTRBl3Hjjj/939UsBXp1CnwRghQpO/oo70tNNlJBxJRlgERYMcM&#10;8u4fftjbYYadXthBg8KlkIXRo0W++sqzMUUi/7+9+4CTrKjaBl6EZRd2l5xzzkgQUTARzAkzZjGj&#10;on5mfc1ZDKi8KqYXc46ogAkEA0oSJOe0C8sum3MA7lf/ulPQND0znWZm2a2H32Wnb3ffW/fUqep6&#10;njp1ynsrw2BPXT/3ufW2vSeeWBO8DMtOJP7VJpTddqkjjVNPDeG1r623smbLjNi+wqtfXW/j+pWv&#10;1BE7YwHkU9395jf1v3JWnHxyvbvQBReEcNZZde6F2CckILCeRV6Wr341hIc9rD4/WiAu/eAHIbzr&#10;XSF86EO10PPud9+3ZCzDkpITTgjhWc8aOFFwPxAVJcImKqpvy7Ea8de/hnDMMbVoou4lMNWf8wW2&#10;t+PU5z53n1jQLxDwGvsR/mcreGXha5KoPvvZIbz//bW4N1b4179COProOqm0dkM40S9+97shfOAD&#10;tVDaCAl19aOeYyWGCRI5zeyMt43tpgtGBR/84AfTmMuOOq1Ek7xs2hLosQJBx/3HajKMXdZae+1w&#10;T7JBFe6JY7zRHqGbWFQOy9bHCurB+H6s6Ak/ZIe8QcRYQHvw/GPli2zAD9x/rOphZegT+AEbjGWf&#10;4BgpGwgakJbiy1/+8sCZgsHwoBBMbP975plnpnwmjeLIf//738iFlqToj6EgQeyvf/3rJHRYSrPf&#10;fvslkUTC2F/96lcp0auGKerk+c9/fjhgKOEh4rxIpIkv733ve8dWMEHsXve6emtHs6SNCTebccUV&#10;tVjyqEfVAsvqPguIRMf6Cz/+cU3m3/zm2jYI/wteUAsNf/pTvV7fe495TIg9Sv/JUyfQVCUk/va3&#10;6617iSZEn8YIBIOcxz62/ldyRlEoIw2i08c+VpMqwknGVVeFcNxx9VIHO2g0E9bRgmibt72tXsaE&#10;AGsrn/1sCC9+cb0cI/YLKbHqnnvWnxd59KY3hfCXv9Tlf/rT61wxo0Ve1d03vxnCRz9aCyIEvJNO&#10;CrHTqXNuqG8i1IteVD+DaImCB0Ii0pe+tBaS2a9ZBL/66loYO/fcun6JjwQLQpldXw49tO4b+tXm&#10;iZl8TxsmgqlDkYH87I1vrMv68IfXAi3RU3say+ghW1fzfW1BPxMHbQmitbRn21uzlWVunoVQ4hnG&#10;ShhtE0UwGX0YZkrWf330fwSoGc6ZzLrpppvSOG+0kUmZ8eCj4jjAMvDRHhojZnZqNF5Vhs1iu7p7&#10;lEkaO/w9tnsTjMcee+yoiyZsviyOa+2C+ehHPzpt2DAWFGXmzJnhJz/5SXjNa14zJjPw+Mgf/vCH&#10;lJLgYfE3yevRBD+QyxHXsYuoerBRxmhCvcsded1116VdTLWP0YT7O+yc+pCHPCTsZEJglKEebrnl&#10;lrSj6+Me97jkD/1Eblt47EMf+tB0v4IhEA22UiM20urmm2+uXvSiF1V33nlnFX/U0rFw4cLqC1/4&#10;QnXiiScOfHJwzJgxo/rb3/5WnXnmmdXZZ59d/fWvf63iD3d1zz33VHPnzq3OP//86pxzzqmiY6Zz&#10;w+Hf//53ddxxx6XPjylmzqyqo4+uqh13rKpZswZODoKrr66qhzykqo45hkEGTq7GWLCgql796tp2&#10;Z51V//ukJ1XVP/95n50g1nV14IH16xUr6nNjgejz1UUXVdUb31hV229fVWuvXVU771xVb3tbVV1z&#10;TRUdd+CDEUceWT/DddcNnBhhvPOdVbXZZlX1hz8MnBjADTfUNn3MY6rq9tsHTo4B+PtTnlJVRxxR&#10;VVdcUVU/+UlV7bFHVb397VX1zGdW1f77V9W119afXbSoqn70o6rad9/axltvXVWHH15V3/hGVc2b&#10;V39mpLF0aVV99rNVtdVWdVlAW3/Pe6pqrbWq6k1vqqr//Kcua8HguOCCqtp116p67Wurav78gZMD&#10;iL8r1bnnVtVBBxkyVNWECXWbectbquqrX6194mUv61+bnzKlqj7xiao69NC6THvtVVUveUkVf3iq&#10;6uc/r6pddqmqj3+8ij9SVbXffnWZR8vfBkP8rUx2+ehHB040YPbsqvr852t/ZKf4G5r61AcBIhGI&#10;TfrwaurUqQNnCkYaxlVDHRCJenXSSSe1fH+kD1gR2/qHPvShOFSKY6WIVp8byQOMRT8b+/4p+ouI&#10;Vp8byQN+8IMfVO9+97vT360+M9LH/NhXH3/88bF7Prfl+6NxGNu/JPbPeEar90fj+Gr8HfrZz35W&#10;LV++vOX7I33gTSeffHLyyVbvj/SB+5133nmJ5y2NY6JWnxnJw/31CZ/+9Kfj0Puilp8ZjePSSy+N&#10;Q4OPp/po9X4/j4KhsRKsLxgaF154Yfj+97+fokOozv7+3ve+F0455ZQU3rn5UOv7B7DZZpsltfrI&#10;I48Mj33sY0McLIVddtklqWkbbLBBUnAf85jHJJXtQaWwya9g1tIs5XDqq/fNkIusGMNQy5UGOYeJ&#10;iCWzvWZFJXm87bZ6SUSeJc05TNh5QI0dEyiXqJJvfKOOMhCed+ONdXSHWfDGXXxEdJiZGo2EpWyS&#10;t2VtjrbKOUwkgRzD0NYUiWVWnDqfE/mCyBN1bnlansH55z/rKCORJ2wsGuDss+sZ9jPOqO060mBT&#10;+VO02Ty7JfeKnBv6p0MOCcF26vy2YHCoP/XLTs39o+VNlj2pZ/A5yxa/9rUQf2Tq9/sVAuvaojEs&#10;hbTMRZSJ6Cv3F0GkDKI39DP6I77oO2PZ30Bj0tdmaEeS5kpUu99+dWROyaVTMAiMq4Y6wDIMSfxb&#10;vT/SB/jX/fNsfvNnRvqAnF9PCD60+txIHiCKO+fxa/WZkTzAs5tJ5w+tPjPSB/AB3EBZWn1mpA/g&#10;B+qi1fsjfYB/141jIz7Z/P5oHWPZJ+TD/cfKBsAXc7/U6jP9PAqGxkovmNx8881p6Y1wLAKJLX0v&#10;uOCCdJ7QQQBZbUEwkYzUsgsD16GAMCAOBuJFMLlPMEGWkRTCG5JKmECUmgUTdh6jNYyJOF14Yb29&#10;bLPw4PWvflUTsEywCCb5+UYa/MnW1mzUHN6eBRN+2i/y2Q3UnTJYksE22gFbEUy0Ba8zSZWPJZPo&#10;RvCLX/5ydHZLUjbCpjI1klV+6r3RqNdVAdoGO6rfxv5RO9Ze1GdzX0ggOP/8WmDz/dymegFhk18R&#10;XZth2V/8TUtl0oayYKLc/bh3L2AbZWglmIABlvf0m2PVNxasMthtt91S2Hk1Rn6PMDz72c9OeezG&#10;CnLpPfnJT47Dj4HxxxjgsMMOS0vTxwpI8ktf+tI0qTna4HsO9j/uuONSWcYKRxxxRDj44IPvFc9G&#10;G0QrZRiLpSgZ2oPlOKO9JClDn/DUpz415V0aK9gR9hnPeMa9ImbB2GGlF0ye8pSnhE996lPhfe97&#10;Xzo++tGPhne+851px5oXvehFyZlWWyB8IgsQ1eYZ1GbocBAHA/GxnO1fWUBQMNAnmBj02/mBbZoj&#10;TEQl+NEUJTFWQhMycsstg2/XicR7P5OWHGEyGsTaTDw/ZL/mDr1RMBlLn7PlsUG4XAsIqTIBuyHI&#10;fAChVk52HAxTpjww8epIQFn5pjarvBnsyRfV6xiRigcViHTatPptHHTm9qS+W0Hf4OCz/RACRGAN&#10;5jfKmMWZlUkwcW9tAwYjDdqM3xS+WkT4gh6BpI5llC9iiqSPJTER1YCgmtkfCxALttpqq5SzYiyg&#10;7s3m77XXXskWYyGeKYPojn333XdMibq2QLwbq/ZALNpuu+3icDKOJ8cAntvmG0STsagH99cnaI9j&#10;YYPs++4tj8xYincFNVZ6wcSPl47DshrJl/yoSkT07W9/O/zsZz8Ls1vN2q0uMOA3e24XiOEEE+8j&#10;imbRi2ByXwQGgqIjQqYN/JGbRsHE+wYvyMNoLHFpBT+YkvQOFkXkvPfzD2sWTEajvMie+5gNap4J&#10;yYIJu/K7sYAfHctq+L+ks2yE5AGhR716rezqeqikWt7LYstIQplbCSb8lC+ydz+I/KoOJJ7f5frN&#10;yO1puD7T9/shBLhXYz02Q3nUtXaszWTBZCzrmA+ynbINJ5joR8tvSkFBzxgrcpwx1vdvhLKMdnnG&#10;4p5DYazKk+87VvcvWPl8sSAOzT4cMfD3SgvbHv3v//5vePjDH57+JpYQTmRQtsZvz7y7xSjhtttu&#10;S8uD5EWhgo8ZbIlqhxxbZ1pHPhQM/P/xjxBuuqneslJEwOoMYpPdZuSGsHvQddfVu2UgUbYZtQPN&#10;XnvVwoqlMKILnCOsjDZ0mg7LcpSjGZal8YG8hbBth332sMPqPAMj2elefHEIv/51vYuQnT0agaTK&#10;CcLv7KDRnONkNID4qT/5KZTvoINCEhx+9KO6TZjhF275hCfU9hMJIM8EwtoIQsXLXhbCE5/4QGGo&#10;31AuWyBb6sTn8u5XxLy8mw97D0f4V3fYVtguWNq3HBsZ6o/ttJObbx442QDbNWszlun5bhbYugXf&#10;URY7lTWLIGZyd921jhQ84oj6tSV2/FKbGQ2BrhWU0+5Rp51Wb1u9//4DbzSAf9qKmZ2OPLJ3O40S&#10;7MJhBwzLL8Zq9nR1wdKlS2P3/4/wi1/8Irr/FfHnc9M0a2z29Kqrrkp56W688cYUKSyqYmrs434T&#10;+z6TYlvEMUqunz//+c/hl7/8ZVqO7XPea5dM2O3j5z//efj973+f/nYvs7V2xfnLX/6S3lMeE3P+&#10;lS/PvabE39q999574Co17rjjjuQ7xp0m8dqBa1pW7j6WlPuu3HvK73o//elP0/OyjXGtMirXqaee&#10;ml4777Ou8X//93/hT3/6U9pxqJPZ/0WLFqXvKYOdiDxrjmIxlv3hD3+YduOwLMryd3+zgboTdSPi&#10;AuxKedZZZ6XJSuPgXWPf1e7uJe5rt0p1afcd9SByQNn+GH+j7UaiXtjGjiz/ir/DbDN37tw0y2+2&#10;X/2zgWsoB1t5luFm39WB+mZ/15Qb0U5IOYpl+vTp4bvf/W7ajUSEjeUoJmOVid08v2gPn1UeuynZ&#10;xUbZ1UM7ERC+Oyv286fFPtUxbdq0dE314D22Ztc5c+Yk27CrNuNedk5iA77js3zBc2hD+Xw78F27&#10;gvKDs88+O9mZ/cBupK7pedmFf+fy8kXlVd+e1XX47I/j76s6sGSlXRvoE+zE5LkujeMy/p3rwfPq&#10;E+ymldupZ1Re9vFa2wd+q1/RZ4jAaNcP3ccuSO6vT1CfbOD7/JJvqQfPYxc15/ia9sB27s8/2EZf&#10;xT78R3nb2VHJ/R2e3X34ee4TIPcJfN12v/pLbc29tBP+oVwisfQD+qO//vWvqS75brt2KOgcIzzy&#10;7w84LKGEk+noOOyb3vSmFLZny6nVEga0Ocy7nR9unRmiICLF4H11jsyBHGFiIODHhg29tiQHYc1b&#10;kLKZQUn0vbSEY6xAvHnDG+rEn8pkgEDsefSj622PRRllKG9+vpGG5S7EJ9uyNsOAln114IMtfxhp&#10;qLf4Q5/8P7eTvLTFEieHgaP3lRc5fPWra3uys1l0goUtfBHY0fgxUubBIkzYk+BTZvSHBhvyf3U6&#10;QAzuB4PEvHWwdiQMn2CmPdnilyilH8jLUnqB6/Kpxz3uvvokhGjLb3lL3baBr3lfvY/1khy/LyJM&#10;lMnRCs7zx7Ikp2AQIJ1IkDEbkvL1r389EQ3k+Tvf+U4i4Egq4rM4+hHiYWtdxJZgkWEraMtEEJJv&#10;fvObiUS1izvvvDPlvDNeRAaRDuTC38g3QmITAefBta+55pokWjRiYex3ERmEDoFtF8atiA3SjRx/&#10;73vfS99HUL/85S8ncqiMX/jCFxJZYjOCBRLU+Jz+9t4jH/nI8IhHPCKRtnbhuu5DECFQnSDZdATi&#10;/bnPfS52k2uEc889N5UHjLdNSHpef4NxOOJ85plnprrIwlc7IFbYNlp9I3VsePrpp6drIqJI6j2x&#10;z+EfyrQi/r6p//PPPz/ZAckG3zVRyQZsxibt5vhA7PkakUL9vyX2vci2ejUh6zkdfAIpdZ6fXnzx&#10;xakcntVz8BVkluCi7GzULmzXjHQjvEQDk79ElywOIc6el2+6Fxso4xlnnJHKnzmQNoDQ85PPfvaz&#10;qX20C3ZnM3b41re+le4F2qM64ldf/epXk0Di/mxCNCOQfMnGAxEEhK997WupDEg/Mt+uL+gH9AnE&#10;AOV2L+e0UVu984MsnHhfmYgAVhv4LFuxDf/kK4QUddUJ1APb7bfffsm2hDH31QeoU/3VV77ylSRq&#10;EFTUN1GIPbQXdaIdeW3JEP+wIQm/bQc+xw/Utz6N7bVPz6tOPLO+8Bvf+Ea6j/5Iv8nnlJdQBdqF&#10;NqF+1MM/TVAWjBja62nGGH5kNG6NSeOwJ7bGo5G0q6yucogdRvwVrAesw0W5IA5/+EOIPV49K6jT&#10;s2ODKAQD49URWVDgPwg01drAH7nW8edoDYQr23csBRNlfM5z6ogDYo4Ig3e9q65H0RGNpCYLJn5E&#10;2vwR6xqicdynlWACiCGiT6gbC/Bv7QQJVcdA9NBuDDIc/s6DLp95xztq26r3ffYJ4X3vC0EgnmVH&#10;owF1hjArZ2P/lgUTfqv9FwyO7P/ahbbTDLZ88pNDOPHEuq5f//oQ3vnOED796bqdaWNs3A8hQB8i&#10;2ut1r6t3NOOL7o20vPzldR2r81xW9a4v8gxjBeUhFinLYIJJoz8WAa+gBRCPY489Nrz4xS8Oxxxz&#10;TIruQcAQUTs/vPa1r43N7TmJ+Dh34IEHhle96lVpxhiByZB48aijjkpJMH0PeWwXiM7b3/72FFH0&#10;0Ic+NM3WIiZIjntL7mlM+be//S2JGBKePutZz0rjzkYgagi+jQYQ7nZBjHAfdjj66KOT0ICwEYbc&#10;z/lXvOIVsZmNS0KRiAVJTw844ID72cDfnhuRRSCbyzcUzKCz9XPj+OFpT3tasrXxM4JI/HjNa14T&#10;u6fXpVl7ZJCdlUFZkVNA4ETfOMcO6na4yI4MxFoC0Ve/+tXJvqLCiR3sgBwTQd72trelsriH51MH&#10;vuO7mYwTGuxyiejiBGzUrh1E6/AtuQ/ZgoiENCO9CDE/UD4kFHlnM/Uilwm/BfWOQLs/0Up5sqDU&#10;DvaJ44l3xPGFMvAj3yUW4DVs8spXvjL5OcLsPhKevuAFL7g3AgPYjY9oUw5l72Ti2HO6zwtf+MJU&#10;BqKAZ0bMJRdVNsScMMa+Pst/1QVRzWcRc/b5f//v/4XnPe95ScRR3nag3lxT2d2LX6sL9yfWOMdP&#10;iQTO81f14D7qWn3xiac//enJR3ynsZ20A3Wq7K7BBtqDtqhNek5+4jOiR1zfZ3O/oO/QBrWRN7/5&#10;zalcdlklZhK/2oG2/sxnPjM9F9uKFLv99ttTeyCMqCPtj7+pHwLhG97whnQvfsdv3Ut/+cQnPjGd&#10;ExHUSb9Y0DkeFIKJDppTaZBCwnQifoR02BxmtQTFXW6GzTcfOmxbJ0tBRvgsnzCwjT/84VOfqrdP&#10;jR3zaolMqPzYIimiD9gGUUUQ8uxNFkzYcSwFE1BO9a08IiHiACMtNUBqGkEw8QMy0oIJGxIj2Kgx&#10;wqURCJVyi+QYybIMBvUZf4ASuRNJAMQRbQYp9QPHB5DYDL4QB+jp85YiILWI7miBnZRNmYpg0h34&#10;JjvxPUcraOdxoJEEkw99qP6XsMHG3nMN/Wy/IFJJ23RtS1ie8pTaD/koqN/si+49liKE/iP3hY5W&#10;cF55+WoRTApaALHJ24ISHBADM8tIolD8jTfeOBEoBBwRMfMtEqM5rBwhMqP9wQ9+MF2zk6SkyIlr&#10;Gj+alSagIJ+iCBBfcA4RFOVCBDDrq8wZZoMRebv4eJ5OCJrruL9yI2bIN0EIMTK29fzIvPGsc2zg&#10;Hsrtu5koI3DuD2baiRvtIttAuUVZsJ9JR8TP7DRSmJdGIH7ui5w2Rm+oM+QNKSO2iHJgz3bgenk2&#10;nSDj2D/+too4YY+8rAVRz5EUPutQBq9dI5eH6OV7bNIOfDf7omuIHhIZ4FAWda4e1Id78gXIvuj7&#10;4HMEG8s5RKgg7whrO3AN13ZNvsenRAc4l5d0eE+bEIHAF5U52yCDjXIE0jnnnJO+qx7bgTKoa89B&#10;ZBHlItWBa4BlIcrAF9jY59WbsvA3Yg6i7iCYeN+SIHXRTpSHz2dfBEKR6+c+IS9BcX/PzE6e33eU&#10;lz1yEljP4LuNtmkHuR74Qn6uPfbYIwmDRBPtAURjsbM2o7zEC21H+fQX7uv+2ou6JFi0kzDa/X1X&#10;++Jbnsu9tQHP6zzb8gP9pXP5eUVVuZcyurd2ITrmrW99axJcCHIFI4fOPG2MwFGe8IQnpA6KEs1p&#10;/LCYsTjkkEMGPrWageKdBZOBzqclkMXvfe+Bwogf4d//vj5Wx8EuQoIQGPAbnBEh8iCNWBJ9LiF2&#10;buk9GGvBBEREGKyJgBnshyILJgjjSIII4oeWwOCercA32ZLyPTDwG1XEH+FkB/bKP2bxxyeViw8Q&#10;HviAc43QJuKPaiozQjiayPdUJmXIYEflNjApBHVoZP9ns9yWh0IcPN3bnnw3DkbSv/rZfkF59Dn8&#10;Lg6C7vUr99DPKKc696979yO6pVu4P9IQB6rpaIXsj56j+GPBIECmDOotbTCjixQhCjlyIYsPjcQn&#10;k4oMhMUMq10Sfb4TsQCQGgQfSTKGRMBcn1ADCCryke/p3/y3ciKmCJ2lNJbXmOXvJLIAkC12OPTQ&#10;Q+/NjYKEua9nch/EKCPbIJdDFIxoA7PzhALl6CTSxbPKISL0/42WHUa4drZB/juLVV431oO/kVWz&#10;3CJSiCsiC5S/XRAY5KNA7PJ2sa6bfUA95PuB9xrL4F78iS8RmAgOncD3RUmInnjve9+bxAe+0GjH&#10;xufJ93cAUUAkknqwFEaEyW9/+9t7fXk4uLZrEFw8k0gKYpnr52v4jCPfM9dDfi2agUjjGdjT97MA&#10;0Q5cmw9YDoQ/aQ+unZ/b/dhD3ThHyLRcyDm+l8vS3H4bfXcouCY/kwOGYJK38nZf18rP7t9cBu1N&#10;tIfoj4c15CPzuewbncA1cUjL4AhIrsvvXauxT8jnlEt5RaCICON7rkHMkP9H/2JSP7ed4eC7rinK&#10;zXPpE7IQlG3gX0duI/of9UBIEZ3iXnyX/fgikcX1CkYOnXvaGIDTaODWyXGYk08+Oa11FIrmvdUS&#10;BrNUZYKJwf5giB1qGCxczyD3iitCImCrG3T2fiQRo9gZpcE/Ug2N4on3shiwMoS7qXflVt7YqbaE&#10;8msXCNpItg/2EGGyww6Dz+L7IUe4CD2DlXckQdBBSLWTXKd+YJUr/9C2Eky8ZmMEd7TJoDrLggn/&#10;zFAeZVWvo12mBxuyDfnlYL45GPiF72hn/RRMDMRcz3XjAOveOsz3UL/5X21lYJZzTOD+yqXtOlrB&#10;+SyYDAwyCwoagdwiBKIzhJgfdNBBiQAgHDmfA/KLtCBNIOogR3uA2WxLJJCDnBgRUWkXiEbO+YDo&#10;I5hmmN0P2fU+4u/ayIgxZS6D8iMvhx12WJqJRxKdQ6o6IclIutwIQudzRAKybWbfvRFCY1ykCUHL&#10;988RGA4zyKIvCDVmvj1Du3CdnHvD0pssNFgGYhmQSJG83CK/x/6e03fBDDqRRL2JyhCxIxIAmWsH&#10;lpmoB9cx2Ynw+RvZJya5LhFIvXgPQc/P7192BL6AaKsPPtEOfNf1JPmU/8GyDwIUIJpszjaWB7Gx&#10;KAJgAzZxgHIop2gQBwHOBC5yPRyUwWcJFQj2y172snQNE8Iijjy7aysDm/BTUIZGG/C7I488Mnz+&#10;859Pz5BzWLQD31cP+BP7ESEhtz0RROqWMGA5DrFEHg1+ahmTcomi0FYso+OThBt+4RgO7s+nCIfq&#10;nC/qE/iQPoFfW5rj2uqEoKV9yA9CJHzSk56UfCPbgU0cuX7age9qQ3LV6HeIhyI5RGz4VzvQ51h2&#10;xAbKJseSvC36MDZ3DX2Qa/jbMiu+3A583iHijh0st/FcnpddsyinT2B3kSeWJmk7ok8sG2NrPiGy&#10;iF9rh/oDfZlrF4wMHhS75OjAJKOypk0jFwLGWTmwDkeHN5oQqmaGgzLbTicxIpA7wvr7gw+ul2dk&#10;MtiM2IDCb35TE8dW8P3YWO9HzFYHTJkS4i9BnYjx8MPraIlf/aq2l4SPjTtUxE487QYhDHggJHbM&#10;IBdN/DEJz3nOfbt5NCP+gIRvfSvE0Vcd9t/moKJjxB/38N3vhrDHHvXOS5nwNYKd//znOjeIvA3I&#10;6Ggi/iin+1u6d8QRNRFG7iT0k7gPsbYTykMfen/RhMCj3RAotI/RbOd8kW8atL3ylfeVC4GIfV5q&#10;y+o/C3wFD4QBlKWIcfCVbEXUaxe+e8459a5Edlbq5LtDIQ6Awqmn1r5lhllfwr/0O9qScvoti4Oo&#10;1G7065bxjAXiYCy1EWK7cuhLmqEd/f3v931mrMraIQw0yy45owNjpZNOOikRcmQQEUIAjNu8JiIg&#10;SXJ7WKKBLErAKcEk8oZEiEj52c9+lj5rCQFyJ6dJu3WHeHzsYx9LgokZWERfCD6CJuGlhKOIr5wK&#10;SI+JOaTW95QbGUHqRIUgbb4vgWzjTPdQQGCMXxEwZEgZ3M81+GImj5aXi8BBpiV+tGxEuL6xriUA&#10;vm8nF7ubINNmmTOpHg6e4xOf+EQiVwizeiCWiPQQNUPUQpLZwDkilolJdaCelNfyJWKSpJMInWU9&#10;8ksgmsPBfUVVqEMEl0iDlLKpMbR6dV2EUZ4I1xSJ4mADQgNRgJDh+b0murRz7wx2/eQnP5l8zNIL&#10;9uWH+AQSrk8g7CGwDqRavbkfMQtxZhvE1HOIOiJmiCxoV7AgynzqU59K9Z4FEiIZwcR7ErIqm1wi&#10;6pxvIso+SyjKxJiAQPjRdl7+8pcnv9RW2sHHP/7xxJ3UpWcDdal98EXP5d6iX4gV/ECd8RP+gINp&#10;g9qHJMD4Gb/xnXYgKubEyF0sTyPO8DXiITs4pwz8lW9ZFiP5q1w7yqDcRANCioiP7w0kUPb5HHHU&#10;joDH/0SXgPbIN/Q/BBQ2IaT6m23d9/3vf38SLQgU+iZ+g496Dr6t/XqfHdsR8YhGxBbtSJ/gmvoz&#10;KSeIP9qKNqqPsQyKKKVP8D1+wv/1o8oqt6f39TP8hh0KRgZrRCOv9HKUTuH1r3996mg4NehwaD06&#10;EAm9RhOcW1ZjIX2jLdbci9iBpvwK1t3LRzJYJ2EZid0gENtmGHBIcvja196fLK4OiB1V2o6X7d7z&#10;nnp50wteUBOAOHhLWw7nwQjy9NKX1nkt4o/HmMKuGnHwmLZLJfS0AkJtMGcHkK9//b4df/oNtiI2&#10;2AEk/gi3FGbkyzGLYW0lm46UeDMY4mAjfOYzdVJP5TDAElGl3cQfrET6YlsOL3nJ/dsAwqrOzaB/&#10;5SshjqoG3hgFIOqS+kqkS+zJbZtIqtznnlsTb8JeQWvo9yRxlTX+lFPqXCXtQuTUBz8Ywl//WidV&#10;Jpr0A4QRiV+JssQRfmVww/fiICiOfOp2+5rXhDgCqpdSPupRA18eZbBB/H1LAp12EgnEA0DYk/sl&#10;kpp0dGLjMYRZUwTdQNNAvWDkgGwgQWyOWJihRgqQEUTLe8h4Jq2IixlmZM7nETPkiPCCJCDIPtuJ&#10;0IWAIneuKRIAqXINBNF1zZIje8i6zyB0yE8moD5rnAmGy2ZxlbVdsQIQOs+G8PgucojYKA8ybrYc&#10;aWYLNmMDZFx5zOh7jw0RbOXyupP7I2VsTaRwL/chmCCfBBnvqRMEFSxXcA6UQR0gicqby0YkaLce&#10;2A3ZdLCBa6oHdkdwEWd2ZRfPpe4JBGwGojD4jXITMvL324X7u6964A9s4L5s4H7eIxiB+/AztiLW&#10;5OgRn+MLoM5cRxnYpR0oA1srg/s7iIHqkggimoA/8rXMK7J/ZrAX0YhtCHfu3wkHUQaCGX/wzGyQ&#10;BUw29VzeYwN1y/7aQ/ZF9hdhwQfVF27Gj/Wj7Qg27p/9m/1ckw/mPoGP8zv9BP/yeTZQ59lvnHdP&#10;57VT8ByN7XQo5HpQt/zMNV1PGfL92Fy9uJ7y+iwhgy/wDe1EebRHXNQ1iK3Kpn0PBffweXWoT1MG&#10;38n3y37qvHNs4TmVqfFenlc7VV7X5AdFLBlhREOv9IidafWc5zynOvXUU6vYyKroNFVs9NVb3vKW&#10;6mtf+9rAp0YP//73v6vjjjuuip3FwJkxwDnnxCYSq+9LXxo4MQR89tBDq2rcuPo7jo02qqrXvraK&#10;DzHwodUMp59e2+ELX6hfz5pVRSerz73iFVW1dGl9Hq64oqq2376qXvjCgRNjhHvuqetsyy054cDJ&#10;Fpg5s6r22quqnvGMqpo2beDkCOC006pqjTWq6pvfHDjRApdfXlWPeERVPf3pAydGGZ/8ZFVtu21V&#10;/fznVXX33fW5RYuq6u1vr6oJE+r6/ulPa9s2IvY51eMfX1VHHllV1103cHKU4H477lhVT3nKwIkB&#10;zJ1bVW94Q1VttVVVXXrpwMmClpg/v6pe9KKqOvDAqrrssoGTbcJ33/Wuqtpnn6r63e8GTvYBP/5x&#10;VU2eXPvcEUdU1W231eef+9yq2n33qrrkkvr18cdX1U47VdWf/1y/HgvMnl1Vxx5bVfvuW1XnnTdw&#10;sglLllTV+95XVRtvXP/GPEgQiXp1+OGHp3FFQUFBQUFBQcFwGOX4+O5A2bXuU/iVvbGtvxO2Sfmz&#10;LGa1g5m9Cy+s/zZjbwg+FNjI8h2zmmbMZRY3U2271H5FyNxzT53PQk6U6657YL4PyWeFpF95ZT3D&#10;OtZgQzP3QuLBcpI8W3L33SFFIWTkqAg5Y267bex2KHFfsx0iISwtGQze9yzLlo1cHoQ5c+qlQXxv&#10;qOUqbMfOZkmuv74u02hAuUTa8MXly2t75BkQ/2oHygWiTvLfGdnGvssfRhOxX0vlz76ZwUeV2/vK&#10;NRZQfzffXEe4+Xe06rNTiDCZMaPulxYtGr6PbARf4BO+28/nc63sS/Pn31eH+R55SVuu95Fqu+2A&#10;vdxf+x0sKsx5/ug5+GRBQUFBQUFBwSqIB4VgIlzJujlZtYVAWUcn9EiynpxtfLXBNdfUYeKWERjY&#10;C82Xa2GowbXPCZc+/vgQhDEedVQI7353/8QShESOj498pN7q9h3vCMH6wFhPqVzC4i39sXTKYTtj&#10;S2LGimwhAwQRA37EiBBhvT4BACwj+exn622Y7S5kORMCJucFkYnNGwWV0QJiQjBBrIYK+yMIEAjY&#10;vt9EBokk1n3iEyF8//v1uV/+sg7dbxSSsmDx61/XOWCEu7KdZQaI7EjCM8tfwR+VS1399rd1fSoj&#10;MWTiwK4o/m5FCMdSMMltGRltRBZM+MBYEFSCqH7HEjbt3JINr9VzJ4LESEJdqecvfanuf+LvRVr6&#10;wh/a7W/4hX7BtfrZR6kz19Yfq2N+qT3xSecbBZMsWIyVXd3Xs2sbuVzN0EayuOM3oKCgoKCgoKBg&#10;FUQcpa38sFbO7jgS8IgwsQf9Bz7wgXuzXK82EN1gbT0iaIbXoPaPf6wFitNOG/jQEDAonzz5vsF6&#10;P2DAL88C8vS1r9XEBDn96Efr/CCx3tI69899LoQzzqiTlhJT/ud/6nX7Y0EI3FOESSagBB1k/j//&#10;qd8XlXDCCXUOhPe/vxZ7zAiLjCGeEJs842iXHYFB4JEUZGUwqOccYdJvYi1CyPMT7UQMgTrmg+yY&#10;gUDJ98J2okvYW+4VZFtC2pEUnOSe4I/uT6yRLNXffJJwQ2xS74grUaSVYMKGK1uEiTpXbmUbbcGO&#10;YCgRrfpT3wTGn/ykfi1PjPpdGaDtxt+G5J+EOZFQhD0+O5Dgblhkv+hnhIlrqVe+pw9Wv6LwiCX8&#10;q1G4I9aAe49F/wi5vMrUqn1kKCtbdRrFU1BQUFBQUFDwIMGDQjCR0IdoIiOwpDuyEFdxcCb5jX9X&#10;CxjAIilIZzPsBPHFL9akfigQCAxufa4xGqAXSEQpWaHoi0aoF0kOCRFm+ZuBXP/iF2NHtAzw2cJs&#10;PSJICGiGxIuiJ5oJ8w031N8xsz6aQN4dSHM7ESb9FkzYSnLHVvVpVh9xztERInO+/OWaaDdCEjdJ&#10;OLPY0m+4Pn9UnkZoP0Quol22ITshfK0IYWOESb/aSrvIkQXK2AwiivKOdrsRrSE6qLk+vVbv6puN&#10;xxL8k3DcSjwWPabNthMJkf3C8/RLMNGHaIuuO7CFY7KduuZf2nMWQbNQltvSWMCzu3+7ggkBrwgm&#10;BQUFBQUFBasgHhSCiSzBMhN/7nOfS1vU2RfcVlu2ZbLd1moBZEBExmCQHwKRHwoGtga4yFa/SKAZ&#10;fIJNKyCbomIGG0gTKUZbdADlYQO2IPg0iz3twDMPZ+9+A3njB+1GmCA8/RRMkM1mIaIR7GjZBvtq&#10;l/LWtELOdTMSsARDlEErIIGIv5n9TgST0Y4wyUS5lWCivITP0RRM1CeBa7C2KrePtjzawlIz2GQo&#10;/7ScUX81HEZCMGGbLJhsvnltU36ort2Hr7kvNAomg/WdI41OBBP+mJcXFRQUFBQUFBSsYljpBRPb&#10;KNlmybZitja75JJL0t7Vjn/84x9pS6XVAgbTBqaDAcEbKuoAsmCC+PaL3LRz38HQOKs6mkBC2AAR&#10;QEq7Kb9yj3bZkXfHcIKJ90ZqSc5QtvJeJn1DfW4kbTecT+X31bulF9pDq7L6jPbG3qMtBKgzPpqJ&#10;cyOUl98SB0aLoCoLGw1Wp7k+2XMs4f5D9ZFDPUMjsl+MhGCiD85b/xFMXN99lDvbT72zeb/u3Q3c&#10;n2DCXu0KJqMtLBYUFBQUFBQUjAJWasHEcpvzzjsv7T/9vve9L3zwgx8M73znO9MOOY4vfvGL4Ygj&#10;jhj49CoOg1a73Qy2I8kBB4Sw884DLwaBwbrBeD8HtzvsEMI++7QmSxtuGIKkvK1myg3EDzzwPvIw&#10;mkAGEE5l2G23EA46aOCNJiCBbNYKdhry3dEEApUFkyxMtIJysz3C4/P9gtwLkge7fiscfHBdn3xh&#10;//1D2GmngTea4Lz3RwLbbReC3Eat7MMP1bU2JOmrcjrXqo5z3bP5WESY8NFW7UbdZ4I6WoIJW/L3&#10;wZJE77JL/f5gfjFa4PP8c9KkgRNNUPf8Yzh4XkKAelcX/UBjhInE2+q3McLE+UbBBLIfjAWUyf39&#10;7gwlmGR/JEAXwaSgoKCgoKBgFcRKLZjIUXLmmWeGK664Io6FNwzXXXddymNim+F8WKqzWkBuBgNt&#10;AkUjDLKJJW96U00Ch8JICCabbBLCi18cwiMfef+BdaybcMwxIXz84/V7jWRKGZ74xHqb4+HKPFJg&#10;A4LJZpuF8OpXh/Dwh9+fZBMHnvnMEF7ykvpZMnznoQ8N4bWvrZ99NEH8aHdJDlEA4bGMop/RRM99&#10;bgjPeEZN8DLU++GHh/Ca19wnPhCT3vzmELbdtn6dQSxh7913HzjRZ3hu/vjYx96/jCJunve8EJ70&#10;pLoOiRGex9FKXHEeEWTzsRJMMnFuRCaooxlhAvvtF8IrXvFA0cTr446r67PZjmzH/yRLHumyspc+&#10;cuut6yUvjWCvxzwmhFe9qrVNm+E5+LF675fgmAUTZcnlk8MkR5i4X7Zf9lt+0ArqXiLl4XJW9QL2&#10;bEcwUVbPVCJMCgoKCgoKClZRtGAKKxcsx8mJXWfNmhWmTp2a/l5tgHD88If1Dh92fvDajO6znhXC&#10;U58awutfX58nQAwHg3IDXANuxLsfINgceWS9642IETCAPvroepcZ5TSz6xxkguV58udHG/yJDRAB&#10;5JlYcuKJIbzhDSE87WkhPPvZ9a4an/lMXU475TzhCfXniVPOsf1oozHCZCjBRH4VuRyQGIl17V7U&#10;r6ScopjsfPOCF9SvRRe99a31NsyEpAxlRFBtP0xM4XsiULw+9tj7ixn9BnJMqNMmcv2qTz6q7dx8&#10;c51AGSGUT0ViXzk4GglfJs1jIZjkZVSDRZjwQ2R5NAUTZXnlK2uxTFtmG+KUOn75y+8vfGpf8tnY&#10;mciuXh/+cAjf/nZt95GAvCSu7z58XeSGiBftWHnf+MZ6xy7CbbvwfJ6jX8tiGpfkSPrq2lkw4V/O&#10;N0aY5Hv7N0MUh13R7OBlJyDbs0ti7Hy/wbfaEUyU2zGaEU8FDzoYw90d/fyu2A4c/i5HOcpRjnKM&#10;3ZH749VqA5UesEY00kprJRX63ve+N0yaNCmOfZ8dfve734Vrr7028rNI0AYgr8mmm2468Gp0YJnQ&#10;d77znVS27QcLU+8HzJgaHH/lK/cfFBMakAMEVdRJqxnyVjBgt/2rbUHPOacmu/2CstrK1U4UQuKV&#10;721vqwfdZqZj3SWSj8TaPWUsluJkICJHHVWXDVlujNoxc4sgiDxpxEUX1dEVyDhS1s5Mdb9hW1RR&#10;G5Zm2Vq6ld8TS4gFtnzNxBuU3XcskeoHbB/95CfXAoitZYfCb35Tk1bROvx5tKDd8En/vvSl9bmb&#10;bqqJpjZANAN+KZoICbWcJxNXghmx7PTTQ3jc4+pzIw3dMUHqf/+33vnq+c8feGMA554bwlveEsKe&#10;e9ZtbbT9kFioXAQJAoiyvuhFA28O4JJLaqHk97+/j/ATyAhlRKt2lsW0C+2VD9p5SXsG9Uek45ci&#10;Y/SRneIf/6jbDPt/6Uv3+US3IPQff3zdj4sGfNe76n6cSPv2t9dCHj/deON6BzE25ZO2Y9cfEbi1&#10;6Y997P5JjQmYdiLj30MJG51CO/H7QkAmRg0m0BJm/R6Lwvu//6vLv5Jj/vz54eijjw4/+MEPwjbb&#10;bDNwtmCk8Ze//CX85z//CWuvvXYcsgw1ZqnCWvH9e+6p4l+rJ/Q2a625Rrg79p+rM49JbhKf/+57&#10;eu+CH6yIbpD84a7YHsCuoasj2EFbWI2bQ7TBGknY6JcNspC9ZxxPPvWpT11tfatdrNQRJn5UN9lk&#10;k3D++eeHb33rW+HCCy8M06ZNS7vkOOySc6ldL1ZF6BmIGgbrzTOIBqkIH9GhXbEEDKjNFMcGEhYv&#10;HjjZJ5jxNmNq6YPBvXpxzsDbQViyHGMk7t0p2NaMqJny5kgHIf3NYgkgXciJHUFEJYwFRDuwbV5O&#10;0gyz2Lad/v737y+WgEiTH/+4PzPm7DdlSm2/dgiHJQhmoQfbNWckwFaWgrBVrk/2sdU1+2SxBPgk&#10;4UybavRNz+c73h9NZOI/WISJcin/aM/os41oDpElIqzYxXa9jTbjX4gzgZSfZHgm5//wh/7Z0/O7&#10;XuN21uC+f/1rLdh0K8zyV22sXxFG/Eib1N9Yyuf67CYaxvW9zsgRJp4p25A4RTxp3gGKQEoAbGf3&#10;n06gn/HsIrQGE0vA8/DHsiSnYBhI0n9L9FMTYIMdkydPCmuMWzfcPPeucM/a4+PryS0/tyofk+Ox&#10;9oT1wg1z7grLwzotP7PKHxMnhgnrrhduX1iFaYuqsF583fJzq/oRn3vBirXDjXPvDuOiT6yO7WHS&#10;pIlh7fHrJl9YdM/aLd5f9Y+J0Q/WmbBumLrg7jD/rrXiuf60h/UjX5sbedsZZ5xRxJJ2IMJkZcbl&#10;l19e/fCHP6y+973vVT/96U+rX/7yl+lvxw9+8IPqiiuuGPjk6OHf//53ddxxx1Xxx3/gzAhgxYqq&#10;eutbDZdbH1tuWVVXXz3w4TZxzz1V9YEPVNUmm1TVmWcOnOwTrrmmqp761Ko66KCq2mqrqnrsY6vq&#10;xhurWElVtddeVXXssVX1pCdV1VFHVbHSBr40Rli8uKp22aWqHvOYqpo7d+DkMJg+vape+tKqOuCA&#10;qvrPfwZOjjJ+97u63O9/f1XNmzdwsgEzZlTV057W2l8cRxxRVbfeOvDhHnD33VX1qU9V1YYbVtUv&#10;fjFwcgio7x13rKqjjx44MQqYP7+q3v722l5/+Ut9Th0+97mtbePgm9dfX38WvvrV+vxvfztwYhSg&#10;jb7rXXX7btVGr7yyblvK6hlHE/q7pz+9qh796NomhxxS1+nNNw98IMLfBx/8QNvmQz8wZ87Ah3uE&#10;NvCKV7S+j2O//arqppsGPtwhLr649tlXvrKqFi0aONkDrruutttznlP3H+rwiU+squ98p6r237+q&#10;Xvva++yijrfbrqpe9rKqWrq0Pvezn1XVhAmtn9Phfb7TL1x6aVVNnFiXayjo4/X7j3hEVU2bNnBy&#10;5ca86DeHH354NXXq1IEzBaOBz33uc9Uf//jHgVeD47oZC6vX/+jS6ryb2/xtXgUxZc6y6vU//m/1&#10;60vvGDizeuGe2JfNX7qi+ujp11bv++3V1ZzFcTy8GoIdfnTBbdVrf/Df6urpffgdehCCDW6ZtaR6&#10;72+urn584e3Virv7+Dv3IAEbzFt2d/WOX11ZfevcW6t+tQbXxbHf8Y53DJwpGAordYQJ7LPPPuFF&#10;L3pReOlLXxqe//znp6U5/na8+MUvDnv3a4nBygbD4OYogUZ4v5tIDbPWZg0bZ9j7ATPLImFEaOy1&#10;V339G26ow/O9J4+EcG0zkWYuxxJsp3ytIkwGg1lf0RRyyIikGQuwI9spS6tZX7PCQ83ymuXuV4TJ&#10;nDm17STHHQ6ijvIs9GjVvedUx5Mm3bdshX0cg8F7jfbJSxwaZ/pHGu6ToyVyuRvhXI4wGe0ZfRE7&#10;Du3AshrLcq69tl4Wk6HP4meDgX2HqoNO4PmH8mcRKEP1oUNB5B47D+cz7SJHmLimOtQXKvudd94X&#10;YZJneLQrf3s/+53vDjUD1M1vwVDIPqi8QyFHmIyFPxY8qBDHm7H7Xx6b5dCRcZdNmRPOuer2cO61&#10;08Ndq6lP3TB9brj4phnhF+ffHO5c0BA9txphzsJl4fJb7wxnXT4lXHX7GI25xhDay+Jld4WLbpoe&#10;/nHN7fHf+FuxmmL63EXhr1dODWddMTXMWjDEb/4qjFvvnB/Ou/6O8If/Tgl3zO7f7/2yocZQBffD&#10;Si+YrLYgath6dbAlN9a877jjwIs2YcCdybYBbj+BCBNMEGjl1gjlW7jmmnp9O3Jl20/3HWvBBHlB&#10;CBDidtf9sxsxiFAgX8tYgN2Qt1yHzWBnuS0GC6H3XvMOIt0AibO8pl3BxOcs4+ATliCMBtyLQCMZ&#10;qfsD++yxR922WsHOPhJyZvANbWY0BRNAjt2v1ZKcTFAtdxttMsHv1bvlaQQTYvVtt9XLszK0kcG2&#10;29aX+Q4BrR8ghulXBhMSlEN5uoE2xNbaWz/6q8YlOQ6+yEf1J+rRudzXa99ZMMnk0nMOtvwtb98+&#10;lKDSCfieeytP41KhVsj+6NmGEsoKVmogZwtjfzlz5syUXL/xmB3b/dIsoI0wlt91T7h+xsIwf8ny&#10;cOW0eWHWwjEeK4wRbpu7JCxZdne4bOrcMDWSo9Uxm8uCpcvDouV3hxkLloerp82/N4fH6oRZi5aF&#10;26MvLF1xd7ji9nlh0dLVs4+dsWBpWLjsrnD5bfPDzTPjuG41bA+3zlwc28SKcGvsD264kw0KRhtF&#10;MFlZYfBrZ5a800cjbNVqW1uD7k6BhCGChIt+ksAsmCiTZIauLVmmNfZeI1jIKxJrMD6WMLhHRAz0&#10;BxOkmqEOcj4EUSbDzJKNCNiNnRGqVuV23s4gj3jE/UUTviSZqW2c+0FW1a2ZcWSpHcFEWfOM+mhF&#10;57gXUQGpVk7g+3ZNad4Cm32IfHZ0akxamQW1sRJM1GczMkFVptEWHoklIkz0P9r5rrvWZZTHRF4f&#10;4gL/sq0zgt/og9qPZMVPecrwJLxdqBvXs4V0cx8pyk2SYUJdN2gUTPoZYeLZXTe3BzZtjjBhU/d3&#10;3yxCyP906KH1343wfJLpsne/wPf4l/IMV1d8UXmVs99RLgWjhhXR1/785z+Hz3/+8+GLX/xi+NKX&#10;vpQOf3/lK1+JTTy28VHAsrvuDtfPWBDWG79WuGnmonDdjKb8basJbpuzJKy7zlop0eXFU+aOyXBj&#10;rDF/yd2hig++7jprhiumzQ8LI1lc3UAwvGPesrDdxuvFtrAgTJu/evWxhNwVd9+TBMQJa6+ZhJOr&#10;7pgfz43ieGwlwS2zF4VxA5lvL7l1blge+8qC0cWDVjDRkHrFnDlzwt/+9rfw61//Oh2nnnpquHmk&#10;tr7sBpKM2hUByTN4NfuN1NmB5phjBj7UIRqX5PTBhvciCyYItCSbBtD/+U+d8BVhNgA3sPaZ0SZ6&#10;zVAGz96KkA4FJBHRseNFP0hUp2C3LJg0ktFGIFV2duEfokmQM6TSDjl2DukH2A7RU452BBNllegS&#10;QRzNCBM+TqRrrGdiEvvYVYStDjkkhOc9L4QPfajeHrsRWTBxrdGK5jAydj9o5Z/q03l1wI9HC+43&#10;Y0bt93lnLtEboh4kXv3CF0L4znfqNv/4x9e7E4loAn0X8ZeNCVP9hF1w7NzDx92HmGNnGzse2eGl&#10;W/BZYoHn7Udbdw31mgUG/Yi2TIDiW85nwcS9vXZeO/vXv0L40Y/qCB+f4dM+w752TLIbWStf6Rbq&#10;mriTbTAU/Jbke4+mPxb0FRLsb7HFFmGPPfZIx+67737vseuuu4YNuhUeO8S8xSvCnfOXhYO22yh2&#10;hVW48vZ54a7VjBwhiNPmLwkH77hx2HvL9cNlt80LC5eNwXhjjDF78bKw0cTx4TG7bRpun7MkTI3H&#10;6oY75i8Ny+66Jzxp7y3C8hVVuOK2+fHs6tUeFi+7O0VZ7bbFxLD31huES2N7mBv7idXFDrjuXbFP&#10;mDp3Sdh180lhn202CFdPn5/6yoLRxYNWMFkQydC/4kBS1vVucf3116dZlF/96lfhggsuSMedZs5X&#10;Jtja8ZWvrAevdqaw9eSrXlUTp25gcDsSggkyYJCNAJx1Vv0vkmDWUaSJnUnYlnDic2MJA/tMPDqB&#10;2XNikJwNY/EMbIdEqcNWESbAT570pBA+9al6Rp9QYXtVW5QOR37aBb9B5Phgu4KJLZCVf7QFE+Vr&#10;bCvKYotg2+Hagcphm1xCZDPpbIwwGa0pPvWLSKvfVktyGv3W840W+Du/R5wIcdp27D9TFA+RhGBi&#10;y3Lb5Z53Xh0ZJ7IMlFnkE8GO/fsJduLn+kh1RVy2JfMLX9ibvysnv/Gc/RB4+aPruKYjL8lpjDDJ&#10;bTrXvX7KrldEEW34j3+s3/d9z0oUtaVwP7dpzuDzyjGcDdWtduNf0YMFD0rY6vewww4Lxx57bHjB&#10;C14Qhx0Pjc188+imG6WdCtdr1ReNAG6btzgsj33tITttFHbcdL1wTSQGluesTpgWiRFCuPvmk8Oj&#10;d980RZtMnb36iAUIomP2ouVh7TXXCEftsXkSzyxJuXs1CbXx/J556qwlYYv1J4SH7rhR2HTSOuEf&#10;189MAsLqBEtxpsxdGnbdbHI4bOeNw/XTF4U75mkP8TdnNYG2YGkaweTQnTYOsxcuT0tzCkYXAyO0&#10;Bx+sq/3Nb34TrrrqqoEznUOym7vuuiuOtx+dBgrHH398OOCAAwbevQ/N0Sxr9XvQPxyQEgNk4onZ&#10;3V7QKJj0EwiVqJK//a2eaW7M8yEi4xvfqLdJZksiylj+8PUimCD+8jaMhWCSiTTCpPxDwTbOlkyo&#10;k06fczioO0trkKlOIkyUf7QEk3wvz85ezSB8PexhdcTJYG2qUTBp6gNGDEg0kq6NtiKr2W/9O5qC&#10;iXtpx5aliY649da6nUvsDMqsnzrzzBBOOKE+z/6eQ1ktY+OLIwH+6P7stc8+/cnTkwUTfuTavUJ/&#10;wYeUkU+xIb/ST+YIkwz2spSMDYk/F1wQkhjBfq5BZPE3Etv4vX7BPfhhu4KJcvhsEUwe9Lg7+uKf&#10;/vSncPLJJ4dPfvKT4Qc/+EH6+1rJnUca0e8QxOV33xP2326jsN82G4ZbZi0O0+fHdrIa4fZIBhcs&#10;uStsteGEcPjuW4SlK+4J104fxb5+JYAlF5LdThy/Vth3mw3C1hutG867cVYijtFR6g+t4hBZZRnG&#10;tvHZd91iUthps4nhmugHcpqsTpDHZd6SFWHbjdcLh+wUfzdj/V9zRxxrrB5ukDB93tJkh503mRgO&#10;3H7DcE98+OtWsz5hZcCDVjAx63HUUUeFnazt7hLrrrtu2HDDDZPoQnz5wx/+EMf10+Pv9v1bokHE&#10;ddddF84+++zI+c8J//73vyPnXhTHinGwOBoQRYN4GGT3CoPbLJg0PWfXcB2DZfaIdkqRJM1wzqDL&#10;Z9wbSRgr5LJ2Omtmdp1gYqZ9tNfrI4UIlrprhyT5PDFDUsl+5w1hP2VhP+RvOCBTmSCOlmCCoBLG&#10;GnOYdIpGwWS0BL5M0BHVVsIsvx0rwYRQSDAhHF58cQgXXti6D5Hs2TISyWBFP/DDq6+un20koAxy&#10;qKir5iihbpGFSXXRL8FE23VN1yYgEj1E4vk3nwd1y2/1M2zeCr5DwBoJsKfyZhsMhdyP+uxo+mPB&#10;iEDkLnFkr732CltvvXWaSHrYwx4W5hNDRxhyelp2gSiaSd0vEuUVd1XhppkLVyduFG1QJ7jcYoPx&#10;YftN1gvbbDghXDp1bli6PLb51QSWJc1etCJstN46YbPJE8L+220YLrxlTrh5VvxNX02cYcGyFeGO&#10;+cvCdhutF7Zaf0J4yLYbhOWxPVx++yiNoVYS1NEkVdh88vjwkNgnsMUVty8Iy/wGriawNGtObA9E&#10;o+03mRi2jj5BPFvdou/GGgMjtJUfokEkHvv973+fco1ceuml4VGPelRab9stttpqq/Cc5zwnPOIR&#10;j4jj00kp6ZlrL24iwxKiEVX+8pe/JFHln//8ZxxPLoljxThYHA0YNBts92PmFKFALAxu+0UCXQeJ&#10;RvCGir5B9L3v3v0gId2i2wgTu1GITCD+jDY58ONg1heB4QvDAYFRXiTVYLdf4hgQYaDdBLKZICr/&#10;aAkm6piP9SKYsLO2woajJZiwkbrmm5lANyP77WjO6PN3BF4eJQJIjnJoBbYilui3Djqo/o7kzyPV&#10;5vk2UVD/0q5PDgf9FNFK3fcq9Cgff+RPOWKD+Oq1CBOCnPONvyd5mctQyO1wJKBM2QbDIfvqaPpj&#10;wYjAlr8TYn9pImrL2G6NhYxz5HsbadgJ5I75S8KkCWuHjSeuk9bqbzRpXLjhzkVhxWqS4NAyjGlz&#10;FocJ49YKm06cEMaPWzPstc364cppC8KshfG3YTWB3ZJmL64Fk8nRH/bequ7XL58yL0UgrQ64Y97S&#10;1CZEmIwfxwYbhPWjLa65Y0FYFs+v6jBxbQkWO8Qfw7Dl+uuGTSZPCLtuOSncOmtRuHPBqi8WsIFj&#10;2rzIN+Mwglikb9xt04nh5pmLw8zVqE9YGfCgEEzs3S85q9BQkSCnnXZaOOWUU8K3vvWtFBHSLcyg&#10;POMZzwjHHHNMeMMb3hAOPfTQlMdk2rRpA5+oMS6SpoMPPjh97iUveUl4+tOfHsfl66fBxagA8UDc&#10;+iGYGNwaCPeTRCNOCAFiKgKj1UDfOWKD+7v3yhBhkolnu/B8Ztg9bw9+1xWQTbO+ysAX2gHyiETm&#10;PAn9Qh48y8PQDvhbzmEyCgPv5Nd8jJ0IJsMRz8Hg+w7l7ldbGQ7IuboeLPoJMR0LgqreHPyfEJcj&#10;R1qBGOAzyme3GolhtZeRqnv9MOGBr/crOSWf1dbUxWDCULvgO0T4RsFE/bIf38qCSRbI/Ovezg0l&#10;juoPRsIvXbPdJTk+kyNM/AYUPKhh4kj+kp133jk89rGPTeMuk0Mmp0YaEpvOWrQ87LbZpLBW9Kct&#10;N1g3bDZxfFqSg0CvDli84q5wWySI8lVMmrBWtMMaYfuN1gvLI0GW9HF1gd2S5kZf2CiSw7XWWjNs&#10;G22wTTxunLlotdkhxc4wd8W+eOvYDgBR3nGT9VIbWbSsx9+kBwlEm4muWCe2gy3WryOrd9l0UlgQ&#10;n3/24lVfMIEl2v7sxbE/HB8mTxiX+kbtYWlsI9OSmFQwWhgYoa3cmDt3bvjxj3+cZjxe85rXhDe+&#10;8Y3hcY97XDjvvPPCP/7xj4FPdY6lcaBqBsWSG38TRsymNC/JkRCNuLLffvuFffbZJx3j25l56xdy&#10;uDmy0ivyMop+CibIOHJkVtROI/IINANxOuqomtCYre6VhPSCbiNMkAKz5Wxoxny0BDNgL8SqE8EE&#10;IXOIiOmnvQkw7NfuEjF2Q6CBn4y03VxfJAsCTTDpFuzsYPd+ltm1Gq+ZX2uP/s6CyWBCT/bb0Yxy&#10;Itoqj3wv7CpyRHtWzkbwTwlfiaPIvp10LJskBMl7MhJgtyyY9CvCxLU8G+GAMNELlI9gkkUY4FdZ&#10;3GFX98v17XP60rwrVzOyTyvXSPWj/FF52vmdU1Zt3G9Kht8EtuvXb0zBqGCd6If7779/bL6bpX9f&#10;/OIXh+c973lp/NMM4ySRv/NiXysCZWHs23uZRFqwNJKgSAZ333L9MC6SZNg8kgTnVpctZRctuzsR&#10;5c0mjw+TIjmKjTASZWLqGmHKnNgmVxOIprE7DJEANpm0Tth04rgkGi1dsXqIBVPnLA5rxT54yw3r&#10;3wzbTG8d/7Y7yuLlq36ECRAQZy1YHut/fNhg3doX2GDx8ruiHVYTwSTW9ZR5S8M2G6070CcQz8bF&#10;vrZKYnIzXy0YOTwoBBNixowZM8Lzn//88PCHPzz9kD/72c9OsyA32ba2S9glR8TKH//4x7StsOiS&#10;hzzkIcH2ekNBeUbNSZEnM7MGrpl09oK8JIdo0K+oA2V0PYP+pz89hP/3/0I44oh6W2THYx5Tnzv6&#10;6Pr+Bta+M1boVjBBTgwIHZJb2rXC0oPREH/YC4kZbta5EYgVwSTvWNQv5Jwo7UaYAPKpLKOxHEt9&#10;8DG26rSOG9EomPSjvbuGbcvPOKPe/cR2vHaY4Uc//3n97zXX1PYZTDDJfuvf0YgwIXRcccV9CZv5&#10;kmgRwuHxx4fwohfVIgqSv8MOITKsEN70ptpm/I8oIPmwNjPSgom66pdgwn+Ibq4rkfWll3YvUHn2&#10;5giTZnGHkJLrW//k877nnIO9CU+2ZbYjkN8CgonP9Rvsqf6IIMMJJsqWfVV5iCTyWJ12Wgi/+EW9&#10;Y5qlXJ6lYKWHcY2lz9/5zndSwlcJYE8//fRwtRxETTDZ9Nvf/jZ89atfDT/5yU/CX//613SuW8yN&#10;BIhosusWE8Paa9VtYcvJ68bzd6WcHqsD2GDmgmVpZ5RJkSADcrRGqMJtcxal+lkdcHskiGuuuUba&#10;VtgkJgHN0pQFS1eE+UvGcOw4ClDHS1bcFabMWRw2WLdensYG49deK0XZzI82YIfVAYuW3h3mx7a/&#10;7cbrhgkD7WHTSX4r10xiAdFgVYe69qyiSiZOGOgTJq2Too+mz1sW7l4NbLCy4EEhmEjOus0226T8&#10;IZdcckm47LLL0t9ElB133HHgU53D7IhkrpK4XhFJwUEHHZSEGMttVhoYsBuEWtLQLlEeCgbABuuI&#10;UL8G2znCxHWF3yNNn/1sCJ/8ZAgf/3gIn/tcCC95Sb1zi/sjHv0Sa7oBQgKdkGkk3G4VtkhWJ3Eg&#10;Gd797voZo0+OOCFwfySmkwgThNUzIrn9tHdeWtGJYKLMZsuR0Gz/kQJbuU+vgon2lgWTftSvRKkf&#10;/WgI73xnCB/8YO0/b31r/e8HPlBvyXvSSXUEz2B9EGKaBZORjjDx3H/5S13W3/2urvef/rTeQhgp&#10;tsuQ95773NoXbB384Q/X2wmLilNOxH6XXWr/I5iMxIDfNfspmBCEPOc//xnij0wI3/pWXWcEAH7V&#10;KfgOMYE/5QgTvpkFcHWp7/SvtvGb39RCmsgw9ydGEZ2OOy6Ez38+hPe/vxan1M9ItCX27FQwUUZ1&#10;QFj70Idqn1ZOPq3MV15ZRJMHASR9tQwHaZPbzQSVpK+ie5th4uj8888PU6ZMCdttt106RKgMhuF2&#10;F7xt7tJICte8dwkCbL7++DB3yfIUgr86gFiyZmxSW20wIYyLBBk2XG+dtDRH+P1dq3j+Dl2PY1r0&#10;BVsKEwwyJAK+p1ojzIg2WtVh21g22Cq2BW0iY4vJE5IPzIrvrw4QWZZ3yJHXB4gGm6w7Ltwye3Fa&#10;urWqY8b85XFIW6UIk/EDkXeibdaOf89YsPosV1wZ8KAQTDbYYIPwzGc+MyVe/e53vxu+973vhTPO&#10;OCOOIXftaW3t3nvvHV75ylemsFNLffy9g4HoygQDZoLJttsOnOgRSIUBrl+lfg22EdQsmLg+UmAL&#10;5GOOCeGFL6yJlcgSg+8smPjOWEFZkQF2aBcI4Ikn1jOn6sMzXHZZTaZOPrn1zkD9hKgD92U/Nm4H&#10;eUlOvyNM8pKcTgQTvuHzbD9agol79iKYsLODuNgr2ROV8+lPh/Dtb4fYkdU7X11+eR29wI+89q8o&#10;E77WToTJSAsmykfs/NWv6n6ID4mA+fKXQ+yE6ygMuUwszSHOybGknyKOWMLjHFFAlBn7EUxGgjS7&#10;Zk762msOE3VNFCVcXX997UuehUBKBM6RNp1A+YjTzYKJsqpHh9f+JdLYltmMvu+5F3uKpNR+2Npy&#10;JwdRY6R8oF3BBPiqZxOFw19+/OO6/KKpCD9f+1q9BXWOTCtYqTE5/mYceOCBaRdCS5+PPPLI2Kwf&#10;OP4ggNit0MSTSSz55CxvziC6EFPOOuuslFD/mth3ODdYsvxbZy9KSy82iGQog2CyZPk9kUCuSN8d&#10;LVTVPbH5jd79MuRrmDh+7bDVhveJRnUS3PFhzuIVoxppw953R3I+imaPqMI90fa3z1mcBJONGnxh&#10;9ySY2G54dMQCz+9++RhNSOYp2Sk/mDDuPtFITpfx49YKd8b3q5HeLihePtvg7nj4ezTbIHhOOwNt&#10;G+2w5kC/MWHttcLGk8bF/oJgMgLjiRZIbSH2B+ww2pAIe7111gpbri+yprbBpHXWDpvGPiEtV1y2&#10;ekQbrQx4UAgmZi2e/OQnhze/+c1ptkMukec+97kpUWurmY92IXLFrIiddgglssOvdEDEEWWRG/2A&#10;QTDCpeH3a7CdBRODa8LIYPAeGyNaYymYIOw6nnYFE4NAZOD3v39gub1GppDdkYT7ZMGk3UgjYom6&#10;zluX9gvdLMkhPIgwGS3BpF9LctgaeeyV6FvWQnhoB4SJoX6Ys5gykoKJMsgPZYvgZqg/bSEvh0Sm&#10;2EdeHz5KdLAMg+0JJiLL2FIy7ZGoe2KEQ9/SiQjaCtqKJVNEkmYQughanT5Do2CSBQj/ZsEElJ3d&#10;CLKiMRrBF5Tn17++L9k0u/r8SNjT/ToVTHxWH2kJTjM8u+VnopIKVmoYa4kyMSl1wgknhBNPPDGc&#10;dNJJKbK3GevFejeR9drXvjYtj/7d734XLrroooF3a8hrcsstt4QbbrghzJ49OxGPwXDr7CVh80kT&#10;wvoD6/SBeCL5qeUJtpodDSjjBTfPCT+7cEra2nW0gJARTDzvluvf1+7Gr1XnrpDoc+7i0SvP9TMW&#10;hFP+cVP8N/6WjiKWr7gn3LFgWZgwbs2wfoNgsuOmE8O4taKNUqLLIX4f+4j5i5eHX0Y/OOeaGaMq&#10;oN0u4Wu8X4o0GlieBnbJmbC2yIJlKSHqiGLgtsuWrwg/O//W8Ldrow2GGpf0EW7juH3u0rDeOmuG&#10;TSfd1x5EmshpMmXW4uQrI40sFF1yy+zwi+gLIl5GE3xhvXXWDltGX8gYT0DZYHwsy12jXp7VGSu9&#10;YOLH9tw4aBf6afZi3333TbMftgS+9tprH7CjzSqHfgsmBuhmfvVGyGs/QFAwcDfDO5RgYmCdBZOG&#10;mahRh7KyQ7tkGgEXAYBEtAI7Tp068GKEoAzuz36dCCbqut+CiaUZ7NdphAnBBMlHoEYSfCsvyfH8&#10;3YKdlZvdtZdeQExo1+fZdqiIIH7rM2zZa7kGgz6H6DGY31h+kcm7hJDavdfatrLnJTnq3DIZn/Gd&#10;kYjEck+iBH9nl17Q+Fyt4Pem02U56ojPW5KQBQgCEtGD0ODgZ/olNh8M3sv2Y1d+OVKiWTeCiWcc&#10;zMfZbKhnK1gpIMG93XHsHii5/W677RZ233332NU/sK8nruy5555p2c7hhx+evmu8lhO/iiQRBSz3&#10;3LHHHpvGbWvykxZYuPSutHXm5husEyaOv48kTxy/TiJLdkcZrdBzW7b+/tJp4eS/Xh8uuDH2B6ME&#10;W8hOn7c0bLLeOokQZqwTCbKlGRLCjiY5Ov+mOeHkc24Ip0VbjOa2znOWLE+HLWTzMgy9+qToFwS1&#10;aSnx6+iUx5KHL511XfjVRVPD7EXxN3GEgZgTBm+ZtThMnLB22CKS4saILAKSaIM7Y7lWjNIY2rbe&#10;p/zzpvDtc28Oi5b3cRw5JKpwV+xHbpq1KEyOzyyyJsMSJX3CzIXLw/xREjT1PWdfe2f43J+uCRff&#10;Mmvg7MiCLxCEps1fGjZYb+2wWUOfYGmOLYbl85m/ZLTqpKD1r9dKhAsvvDAtw5GA7Nvf/nY6vva1&#10;r4X3v//94fjjjw/nCJFelYHsmkmUWLEf0PkiMgbx/RJMkCrXMugfLsLEANxnPdNYIT93u4KJQZ5E&#10;wMSKVkAY5JgZSSChSAz7IVvtgFiARIoIQYD7BaQSuokwQfBGYla8EfyxXxEmDnYfIAFdQyRcu0IX&#10;f2Orwcg/f0O+5cUYqUGT5+bTg/kaESTXPz8TZUJI01+pYwRZBIXPKWskXekcIaXfcF3104k/Dgbt&#10;ZZNNBl60gPeG6uNaQdlyhEnuQ/zNPuqajf3LX4fqR9w75z3hH6MRYaJPHw7skX1bXbcCP1DmgpUa&#10;RA8Cyeabbx5dtha2ReBuL0qsCYui79mpUFTJ3//+99jt3pU+1yiK2HlwYuyDRe/m/CaIQDMumzo3&#10;LFhyd9hx00n36/YmjkeOxkUCaTvZ0RFM7lywLFxw0+xw+/xl4ayrZ4zarizC60VPbLfxxLQsJ0P+&#10;EoKJcsjnMhpYEonxjTMXhoXL7g7/uG5mmuUeLUyZvTgls9xzi/WTWJTAKeKx1UbrhtvmL4nEfYTF&#10;Aj4aDxE/U2cvDZfcNj9cPX2ExOkmLFkWbX/nwrDxeuMSKW6EnXKIB3x0tIjy+dpC9MtLp8wN5984&#10;OmIBzFu8LIk18rZsMiCYEI8cm02WCDcOJ0Yp2mh+bHeXxj6Kb55xxfSwcJSEy+kLlqZdgrbbaL1Y&#10;93Wf4PklRN5igwlhUewT7JqU/LVgxHHfL9tKCj/WT3ziE8PjH//4cMQRR6TXfpjzTMakXmaQHwyQ&#10;O8DAuF85TPQybKaB9VMwQZIM+IciE4ie9w3G+0ngO4WyGtS1S6aRgQMOCOGwwwZONADZOfTQEPbb&#10;b+DECIGN2Q3hGozENsPnEEC29sz96FRdgxjBfp0QIGXxeeR2pAUT4hKRiD96/m6h3pWb/XoVTPjP&#10;Ix9Zt7/hgHSKyGggHveDdoR86Bf4xEiA7R7xiNqvm8vBBx/72Do3CbCTv/mFCAiiCHsh+Mrp+7vt&#10;Vgsq+rN+Q127Xz8IOWHLrl6tRBP5rbzXaZ4UZWtO+soPiAjOsZE6V6+HHx5Cq0Tm/Fj+kryDm2fl&#10;l/3qwxuhjWfBJJd3KOjTPYPn2XvvB/oLX9J3xt/ugpUbK2LfKd+InXHuiO1YbpLvfe97Kf9IM0T8&#10;3nrrrSlJ7O23354S5h988MED7z4QrYSSjAtvmRNpTxV23/z+/fXESBJEW9w2d3HaOWSkYdnFFbfP&#10;CwuX3xUevtNG4eJb54Zrp9dtDGm6PZbjnhEiaK49NxKxnTebmHZEacQWk8enHA5zFo2OYGLpz62z&#10;FodH7rJxypFwXiTNIKrhtjmLYzn6P37jH3fHvvKqaQtSYtP9t10/iUWN2H7D9cL0uUvC4qUj6wtq&#10;2JKYm2cuChuut3ZYI9b6P6+bmaKPlPOuaIc7YjlmLuz/7++saPs7F64I2288MWy0Xi0UZKwd+1Y7&#10;KBHXJAgeSXjOxcvuCpfdNi8S9nXTdt8/Om9K2snJewtiexAVNlJC5tWx3Ymk2XOrSfeKBRmiLUTa&#10;yO9RVW2MqXrEzAXLU86Ug7bfMPw39gmXTIn9VbQBEXNqPD9SEU/a2qzY1nZOy9Hu/5xsoJ8QBTUW&#10;uVVWRwwyIl95YAmOH2JiiWU4yyNJIJIcc8wxaW0tIWWVhhlb6OeSnH5HmBi4G2AbGA81wM6kwL0b&#10;SbNZctcYrUaPvGQ7tAOfldzS1shIC7LiHOL05CeH8LrX1e/3EwQSNsnIggkbI1ntIs9iS9TaD/vm&#10;rUORpE6iNxAqJJTPjbRgYmZUObNA1y2IJWzN7r0KJpJ0/s//1EKD6/If5JyQkIk+woksa0NETZ9p&#10;hdyOCEMjacuDDgrh9a+vt7NVFuXj5895Tggvf/l95WYjnyGGEUTk21BGSWB9zyHChKAyZUpd7n6i&#10;nxEm2pftzz2fZ/Jszu2zTwivfW0IT3hC/WydQNn4pHpv7B9Fi2TxK7dN17cbzkMeUvsMGyuH8rzg&#10;BfU1wLNqh4TQkUAWTJRtOLCH5xKF8NKX3l8YETHzrGeF8IpX1P5QsFJDzpHrr78+jbfe8pa3xOb/&#10;+tgE1g7/lIy4CZLDGpuJ9H3jG9+YksPKC9cpLHW4/La5YZsN171fslMwm7r55HXrxK+RJI70EAEB&#10;+sMVd4TdNpsUnn/wdqnruvCmWeGWWQvD//39pvC/Z14f7kyz2v2F/CVXTZufCPEOmzzwd3XDiePC&#10;BpE8z4xEejR2ypE7gr2fddA24aAdNgp/uWp6mLNwWTjrqhnhU6dfFc68cvqIlGPJ8rujL8wLe24x&#10;OWy3cewbcyKNAcjlsjB+5o5IEkcaBJMb71wUdopk9ag9twj/vnFWKhvB4PRL7wifOP3K8JuLW+S6&#10;6hF3zKuXHO0WbSDBa4a2QEAimMxatCItSRlpTJ27ONw8a0k4Ys/NwzMP2CpcfceCcPY1d6ZlUd/+&#10;583hS3+5tu/CTS1I3RMumzo/LYXZc8s47mjCZpNrsYCfjmReFWUhotbRRWuElz5ih9gW10nLcyyf&#10;O/WS28IJf7wqXHhzf5fuEY/9x/80s+1in6D+G7HxpPFhw/XGpcS4ZWvh0cFKL5jMi4Nh+UtOOeWU&#10;tNf/zJkz45jyCfcmgB1vMLuqQkeQ80UYPPcDrtXvCBOkDSkw+B+uPtzbQNxAH3GSOFJCQFt2/vnP&#10;dS6QXsnpUCDOmJlXBuVtF4gKccQ2wgb/Znzt/mObWCKK6/UDiIrkkpJq/vKX9a4clsDkaALEpBPB&#10;BLHyecJbP35Y1JtyuG5TBz4klAFBVOeI80giR9MQdDqxVTPUucPz9sN2yLDtg4kOiKS/7YiCiCMa&#10;olDsLKXMQ7Ujvsb/Rlow0VaJI3vuWZcXaefvthLm+7n+lRepV6/yf8jzkQWTDP0XH+bPp54awn//&#10;27+y91MwAc/y9rfXBwHLtsi2xyWM5giPTqDPIZiwSWO9qj/+Rdz7+9/rHYjU6xveEMKnPlXf37bT&#10;+pz3vOe+iB4YjQiT5vIOBn6grfFhkST8GHz/iU+s/UUUXr/6yIIRA3HE8pmb4u/y1VdfHS6//PK0&#10;NGfjLI42IBG4WMeW3Qy3ZfBQsNzmhjsXhgO23zBMbliKkiHx5TprrZm21e1LPzwEps5ZEi6+dV7Y&#10;d5sNwiN32TQcsuNGKZ8JkeAXF02NZHFGIo39Rh3yPy8Rwcbkjhm2Ed100jph9iK5K0ZwfDQACV9F&#10;tOwRyeqRe26R6ujzf742fP2cG8Ofr5wezo8EcSTyWajjW+csDg/daeNETJuxabSPaIPrIoEd6QSk&#10;S5fdlba6thziaQ/ZKuXU+Pa5N4XP/enq8I2/3RD+deOstHRrUZ/yaCDnjinR1gJrdt18YlirRZ8p&#10;2mjBUoLJsvT5kcRNkbBLfHzIjhuHo/baPOy06XrhB/++JZzwh6vCj86/JfrCjBR50W/MWbw8XDlt&#10;bthh4/WSkNqMTSZGPxi/Vpg+fwS32mbbeNi6+N83zkzt8vA9NguP2XWTFHH12T9eHb55zk3hL1fN&#10;COdePzCx3S/EWy9cenfsa+aHjSfK3fPA3+FN1huXIpAszyLuFYw8VvoRzNlnnx3+53/+J/zqV79K&#10;P+ZEks3i4NsP+b///e8UCrrKwkAaGRAl0MtMeSPy4FZn0E/BBFx3uEExQmBwJYzeDhwf/3gI731v&#10;CB/6UE0KEEjbmSIZIwEkQ7SGmdNOybTPH3JICC97WR0tgTztv3//iABSZccdBON976v/ffe7Q/jm&#10;N2syxR/4AZLVLpBInyeY9EOIQorZcKhcC63A79Q9u2eCO1JwfRAR0UvdsJsDeexXeffaqxaORJYg&#10;xmbfRRQQF7RzpBiRHkrM80zEDH7MZ0YS7kHoUC7lPfbYOlqkEepWBJw+RX9MBFVGz+RfvkcQ8P5f&#10;/lL7NgHCri/96IPUt2u3IHVdw5KoZz9biGMt9jz60a2X6bSDLJjoP3KEyQ03hHDmmbW4J/rrC1+o&#10;27v27zNPeUotlrzjHXVkSXOE4UgKJsqrr1F37QgmPqfv5yvqX5l8z3l+zuf5SMFKD1Ejj3rUo8LU&#10;qVPDySefHH7729+mxK8iTkYK181YmNxj760mh3XGRZ9pwlYbTki5LOS1aAo46Dv+c+vctCzk4B02&#10;CptEYnpoJEd5Nv/5h2wb1l937XBVJDH9xrRIzAkF22+87v22Vc5wjmAyK5ZjpAWTZSvuCtdOX5Ci&#10;WiTX3H/bDSNpXS/88Ypp4cAdNgxH7LlZWooh4WS/cdnUebErr8I+W6+fom2asWEkiJPGr52WSY30&#10;rjWzF69IS6R22XxSssFDttkonHPtnWk3p5ccun04ev9twuIV94QZ86Nf9glLVtwdbpy1KGw6eULY&#10;Yv3WY35bTKf2MH/kxLMUWRGvzQ+2WH982HWLydEXJoQXHrJ9yq9yZ/TDlzx8h7DzpuuF66bP77t4&#10;pT3cMGNROHjHjVu2B1ttW5Iij4tlQyMCfU08iFOX3TY/RX7JJXTEXpuHtaJr2knriftuEfbfZoNw&#10;82w79vSXs4hkunHW4rB59IVm8XCN+B8/kOeGcNbvexe0xgN7pJUMZjpuu+22yE23SIIJkeRHP/pR&#10;ijb55S9/mXbKWWWBCDjkL2nx49EVXCdHmPQjnNt1DJBdF8kbrpzujTTbZvVLXwrhO9+pt+RFIC6+&#10;OIRvfCOEr3/9vsSi/QYigJC2I+4MBoQX+ZevoR82zLAt5+c/X0fb2FqUTc47L4QvfjGEH/+4Fpk6&#10;FUwQK59nz36Qfs/bjWACyk7EEDWFXI0UtBl1q466rWPIggmf6ZdgIoKK6NSYp4KwgFjeemsdeeFe&#10;7QgmiO1IRpjAlCm1PUXFDBVdQUzgE/KXXH31/SNMCCNEvxxdpM8mDIiciP15z1A+NuunYAJIP7FE&#10;1AxRo1sQnBz6PdckwH3veyH89Kd136ker78+hJ/9LITPfrZu+/pVn88CSzM8a+57+zxYTeXRPtVh&#10;O4KJz+lP1YE+TISRXCbaO38YybZe0FcgSvLEvepVrwovetGLknhikqrVLjn9AIJ4xW3zwm6bTY6E&#10;ZFIiAs3YesN1w4S110rRB/1eq292WtSG3BQSnUrsuOWGE8I+kQTBgdttFN7xxN3D+566d3j+Q7dP&#10;M9tm3Zf2Mekom18/c0FajrLXVhKdPjBax24xxIs5kcAv7DNBRHblJJkXCRpY5nBdJMXyJkyeMC7l&#10;kHnNo3eOdtgzvP6xu4RH7LxxWLriniTe9BPqgv3ZeMfoC61gCcLkCWuFm2YuDMv0U31AEgdi37Ug&#10;Pv+M+UvD8oHryh3BP/eOdbJWZMjHPGzb8N4n7RXe8+S9wnMful3Yc8vJYXH0GTkk+gXbxNohZ5uN&#10;6uUWrbD+emtHEj0+bS3cr9wZ2QaLlq8I0+ctSX8Ti66ZvjDsteX6KfEqmv7IXTcN73/qnuFd0Ree&#10;H+2x9Ubrhstvm5/aTn+gfVfh2unzU4TTPtusH8a1aA/jYn1sF/uFxbHNzOtje2AHeXpmLVwWFgwk&#10;1b051ofkx/tsPTmWbI2w06aTwhsP3zV88Gl7hVc8csck7kk+K0FrPzFlzqIkBu242f2TQCcMiDmb&#10;rz8hJUCet7T/4mXBA9EDmxgdWBf7yTiwfvnLX562rzvooIPCoYceeu+xTb9ye6yMQC6QZGSlF+LX&#10;CFM5BrfQj9nJ2MHcK5jk6w4FRM8AG1Ey22yQ3QjE4je/CeG66+pr9xvIigG8cnQLRAaRQlb7lcSS&#10;CPG3v4Xwr38NnGgA0vHXv9Z2RkI6iYzJgglxpx/27FUwIWIQTNTzSMAzajf83L16mdlmZ7ZD9Jv9&#10;tFtoz/xGBEOG9iBZIlJ+ySX1ObYaDFkw4ccjHWEiYoBgNFQSWlAeIhBBiGDiswQWYgYB0HWa/c/S&#10;M8vx+FMv6GfS10boz1zT9T1Ht2A/z058IIDYotySu1YijCVL+sbhRAb25ptZcOkntE3X5JfuMRxy&#10;36/MhHDirITBcvSwWz9+ZwpGBXa+Oeuss2KVLYxusDwlgDU5dSURbwSAoCKIe2+9Qcuwc0CgRXaY&#10;Sb3rrkjqLJWYs7gvooWEjZ887erw3X/dHC67bW4kR4vCoyMpzGTVTP/THrJ1OHD7jdL2pjtvNinY&#10;MQaZ7heWxWcykz9uzTXC7lvE36xBYEbdM0vIujgS25tnLQx33d37bzqh5pt/vzF8/LQrw/k3zUxL&#10;jqbOXpLKIpLBjhyP2GWT8LyDt0v22GHj2PfE2/YzsgLS0qyZi8Lum68fNprYut9Zb521w5axDHMX&#10;rUgJcJF7iT9FBfUCOSBOv3xaeNcv/xt+9O9bwpTZi5JAx9+IWNjpfttuGF748O0TQZZLZOOJ60RC&#10;e3eY3kc73B5J8uz4bNtHG3vWVlh/wrhIlMenCBPC1dxoBzlFeom4sbzOcdaV06MNLg1nXH5HSn58&#10;W7yutskPvC/C55kHbhf2327D2CbXSbvXiBBb0KckvH4mV0Sfvuz2+WG7jdcNO23auj2wvxw3fNeW&#10;5CtiPekTvO4VcpN87o9Xhy/8+ZpwZSzHNdMWhLXXWiM8dPuNkw3kTjlqry3CkfFgDzt7Ec3knukH&#10;iDb8+eY7FwV5XnfbfFJ63lbYMvqBKKM5C1dEG8R+MfZnKSnvwPsF/cUQI+CVAw95yEPCs571rPCU&#10;pzwlPPOZzwzPec5z0vHc5z43JRwTLrrKIgsmw5GVToBAGmzrmfoxkM3XyYNm1x8KmcRKDDkY2fPM&#10;3nftfgN5MbBXjm6BRBDqEF9CRD/AFp4ZOW+FLDAgXIhMuxipJTndLE8QNZEjTEZDMHGv4fxxOGTC&#10;2Cupz0AmtRdkMiMLJt4jIkA7ESZ8ZaQjTEQL8E0JPQmFg0F5CLsiJUTKKD+xgd+5xmDw2V6fQX3z&#10;7X7PghM4+Llr95IDiP18lwjGH9ljsAg6nyOoDOdv6sISLr5EBO4ntE3P7B7t/O54Jn2/erCc0jNY&#10;yiQyksDai9hUMKpYGn3p5ptvTkud7X5z2GGHBVsM/+Mf/xj4RH8hvN8s8R5bTmq5HAeQhW03XDft&#10;1mJ5zO/+e3vKKXJ9/G6vmL5gWTjt0ttTbo5PnX5Nmik+ak8h9/eVBUmC8ZG97LXl5ESkCT39goiR&#10;m2cuTmIMIjwYEPTlkRyJLDj14tvCx353ZRJvegXC+a8bZoc/XzUjfOA3V4RT/nFTOi/ZaQYbmPGH&#10;7TdZNyUjtdVsP5diEGqIMHtvM7nlchxYOxHldYORzCW3zg1f+ev14fv/ujksWNYbURZJcsnUueGi&#10;W+am5L4fOvWK8Ov/TA0brkucqLewZYPaF+pDbglCSz+Sr6YIj3hcM31RuDvS3R3iM7aC20+esHbK&#10;Y0JAtLPS18+5PnzjbzemJL3dQR3W9XjuDbPC36+bGU7883XhpDOvT7kxdt2syQ9iHfiXcLDNhhPS&#10;khW+0C8QwabMWRL22GJyyunTjFwPdu5ZGsfycxctC+dcMz184vdXhmv6sFyOgHvm1TPCjy+YEj54&#10;6uXhl7GtbRT9QEQR1DZYM7aHNcNa8VBXy1bcE23QP+Fs+V1VWvolwmvHlPy4NUSYqKNZi5el9vCJ&#10;M64KZ1w+LflTQf/RxmioYMxgAIpc9nNJDiA3YLDda8MysG4UTIYDoSJHSAxGwJSv37PFGVkwyTbo&#10;Bkg0EQsR6iVUvxHImaiNwWyCVMeOOn3Ov+0CiWTvfgkmCBCC1o1ggjASMdisXwJEMzwjgsZGvUaY&#10;gPrQRjxzP36EtGc+2LhNuLqV54FfeV+Zh2pL2hr/5ceDiY79QhZMlHcw3wS2JpjkiBTLcfiq+h6q&#10;LYtC8bluIRIiE/KR6DO0SeJPL0tLch3lqCFtcijBVvTacFFk3rc0MLfHfiL7+mDLgZqR/ZHQHcl2&#10;8gOJcz1HEUweVJBEP++KM2PGjLDffvtFN5gQm/4Qbb9LpN0nps0P60byLcwdERkMO28+KZHpn15w&#10;a0q4+ccr7gg3z4y+1QOQCgKJ3SaO3n+rRFglOd12EIJiGcBOm09MO3ekBLR9wox4rTsi2Tpg+43C&#10;pEiQBoOlMX7eTv/vtLRDybk3zg6XTbW96cAHusT8ZStSYs//d9Ru4Yg9NkvRMw/ZZv2w3catf4M2&#10;XG98EnYsGUAU+wGRM5dOmZsiSwhHrYa7mShboiCS4Ifn3RJOveT28O8bZoe5C3sbT7g/X3j8npuH&#10;9z91r5QjY8rcJSmSYq01W09QqStbDs9csKQviUeXLr8rXD99fhgf/WzbjQYjydrIGmmZmqiOU6If&#10;/OTCqeFfN8xMW/B2hzWSDy2LNhC1sseWk8MzD9wq5XCxW9E2g5aFqDYpthvJYXsXLzOujH3CgiUr&#10;wj5bbzBoZAVsEW0QPSKc+t/bwtfOuSEJBTfOWBjkXukF8vOsvcaa4S1H7Rp23WxyWpr0qN02C2tK&#10;XNKIuirCZpMnRButG6bMXpwEtH4giVCxLnaIvt4q+XEG4UyfcG6s/5PPjja47I5w/k2zw4q7eo+0&#10;KXggWnRLBSsNCBEG2wagvRK/RuSZTqS113BurdUMcR40D1dOn0EQESpbZ+YZ/AzvPeYx9daUrX41&#10;e4XZU8QHkesWWTDx3P1akqNOHv7wekeSZhsiV3bqYLtmew0HJNJgF5npR1RHr0ty2F1ZMvnsh4jT&#10;iCyY8B336tWHMlHoFykVWeDZG5fkAHuqe9AGhhIRMllujjBptGU/7Or68neAiBjlGgz8Uj+VR+8i&#10;sNgOaX7c41q3N585/PD2hNbBoF4INO41lAjRLYgbykcw6VbkUz4gQGjb2rI+rlUUUSSoqR8YTkTi&#10;A8rmN6Lf4qPr8Z92BRNlEe2i7vkM8U9EUi4f4b/gQYFJ8TdG3pJtt902RfLuEn1VThPLofsNa/4l&#10;U0QO7X4yFHaOxMwWmz+9YErYPhJ5M6tT5iztaSkGsm8JDrLz0kN3DB9/1r7hjYfvEonwIAQltl0J&#10;GO2W4Xv9Sjp6/Z2EnyqR0xzF0QrC/9daa43wy4tFPqyTluj8NyVJ7a2vl2AT8Txs103CG4/cLXzy&#10;WfuFVzxqp7DJpNZ2kE/BzkWWM4nM6AdmLlwarpi2IM3iW2YQjV2/0QI7RH+xM80Vty9ISTjltbG1&#10;ai+YHwmqBKIEsyfsu1X44NP2CR85et/wvIdtNyhpt2RG4s07Fyzvix1mLVoepsa62HbD9VI00VCw&#10;c4/8KX+9ekY4ZMcNE1HvVcSbywZL7woHbLNBeNWjdg6feva+4WWH7Zj8bjDsuMnEFJtSb3/bmx/W&#10;+UPuSTlRxq+9Zth18zjeHQIibQzvfvvfO1LE0U6bTUq5dxb3WBeWIU1YZ63w+H22Cv/z1D3Dx4/e&#10;JzzvoQ0TXE2wLElZ7Ra0vE9ChRwqtmu2vfn6LZLeZmwU773uOmuGn194W5gZ/Uf7sWvOSCRkLiiC&#10;ycoLREDSTzAjb+a2X2vVDcaRVwPjXomgQTIS7YceoR8OmdRstVW9haqBdYZBt6177cbRuGShX1BO&#10;a7H9S4jqNq8Hcqj8yEC/luSwn3X/z3zmfeTSOfexW8eRR9b2QU46gTpBzJC2fizfQH4IL70sySEa&#10;EE0sPbB7it2S5L7oh6CjPpWR7fpBoLUVQoG20o2vNMKAQgQJEBIagZTbcQmUnZ8S41oNQvQDRBd1&#10;6nN2ULrggjoHjqSb8qD4279s3W251RH/VtfI73BQt1kEUG5ii3u/+MX1zlKEAs+dbWr7WSOeG2/s&#10;nvTzaXZQvk7bRjtwXW3Iswy2XG446GvUaY4wcT27DWnX+j+iJgEZKX3LW2oh2eeHAvtlQSILMv2C&#10;dqjecnmHA1/MtlFuYh5f8Fz6Wn5U8KCAGXzLnB/60Iem15biLIn+RUgZDCti3c+cOTNW89zY7Icn&#10;TTmSxHr7qXMsRZnYcjvhRuy46Xpp15pH7bZJeNNRu6a8EkLnc2LGbmC70JtnLgqbRtKLeOy3zYZh&#10;3203TMs+BgMiiyRK/NqPHUqq+N9lt89LO+AMFtmSIY+LyIL9tt4gJV/dLdrt2hl1stheIF+HRKq2&#10;67UE4BG7bBr2326jQcUbCWi3jqSeSCFZbD9gCYalSRKsTl53aLFgk4kTUl6NR8VyHnvY9mFCJNdE&#10;H9bsFvMiwSS82JGJf262/oTwqF03i0R48DHEupFUE5VmRDv0tlOLclfhjvlLUy4MyUVFXQ2FHTdZ&#10;LyXGPWKPzYOEvPzn5pkLY7fdvQ3kQrE8a/dIuieOHxcevvOm4SGxPQwV5WHJjAS0lobJ59IrLDOy&#10;C5XthEV+DQV+KDHx/ttuEF77mJ3DITttHK6ZPn8gKXLndmA7SXQJT5tNXif1SRusNz48evfNw3ax&#10;zQ8GW35bNiNCSdRPP3BzbJPKs1O67+D2zzYg4h77yB3DkXttnnI88aWC/qMIJisjDDLtmOAAO6R8&#10;4hN1QtB+iCYG2wZABsY5XLxbGCAZtCM+7S7JAR27de5C8jN5PPTQenths6/9Jj+I37e/HcLXvlZH&#10;IJx/fr0jTV5z3wmUDcHJBLiHH6n7AckQZYCgson7PP3p9dbCu+5az6LniId2YdCDuCA1maz3Ar4J&#10;vUSYEAIkAlXX//M/9WHHFCS/GK9TGgAAX9hJREFUVwFPnTQuyekV7M23+xFhor0RMIgKzWUj8uS2&#10;yMYnnlj753/+c/82rxxEpj/+sX5OCZJt0cuGtuu1NbfDa9t18/duEyhrM5ZyiRwZrm37LIEmE+d/&#10;/jOEk06qd76yPEMZbSFODCUS6IOmTKm301XWU0/tTtDLggkfH2SA3xNcN0eYdCvo5Xrl/7mMctZ4&#10;7g9/OIQ3vzmEd74zhE99qhaRhyCn94JoO1JLcrI42E6Eic8SPO16pB58T9LaP/+5rmO/DbnPKFjp&#10;cXfsa84+++y0E+FnP/vZ2E3/Iv19C3G7BSSJPe2008KXv/zl8JWvfCWcd9558admeNKgN7IVJy6w&#10;fSR/diEZCoSC9z1lr/D/Hrd7Srq5dSQIiL6lJN1iKcHEFq6RmA2WYLMZZrV3iuWV+2T2wK4yvWDe&#10;4hWR6C5JAgTSOxSIGS9++Pbhw0fvEw7bbdOw2xaTUgLYO2JZesEts5akRKKEh3ax1QbjY1Ovwo0z&#10;+zAJE6EeJo5fK9jCd6goG5i07trh+CN2DccftWs4Ys/N065Cls/0ImDNW3xXWCM6JT9rF+vF+246&#10;sd7qedHy7u+tyxSsdGusB8u9dtui3pVnKBDXjj9yl/CWx+0WdtlMro8J4YY7F/dkgznRnxdEsi13&#10;SLuQx8TyLeIZ0alXSLg6dc7SsFP0g4nrDC0arTdurdgedgzvf+reaSkZkeX6GbFPSOXobixAbCC+&#10;2RXI9tXDgbgm95IoOWKL6I5eoE2JUrlm2sLU3rcaxh/Z345NH4t9wpP22TLsvtnElES6n4mIC+5D&#10;+z1kwehA7/m734XwwQ/WW8oCIvLVr9akEvnpFQayCFs/BBPlzYJJqxDzZiAf7o/oIEyiZx796JqY&#10;WKYgnNv7/QQSbftihM3g3oDOANB2vQhbXnbQCUR7OJS/VxtmsKUcAAYMbEJc2HnnemYeMWGX4UL1&#10;W4G445l7nelVvkx+2ok4aAbC6HuEm5NPDuG7363rw84gtpK2paoIiV6AsGd/ZL9eQTBhd6TU8/cC&#10;fsJfiISNS6uU+Ze/DOHMM+97zS7ZPxvJCvuwE4Lqc5Ks/va39Y5TvnPGGbWYQly1A83nPhfCKafU&#10;wkenUE++p10OJZjoR2yR+8Mf1rYH/ZQ+K5ef6PKCF4RwxBG1PX3HsxB/fJd45vk7tbF+RN0QGdV5&#10;v+G6np3I120UTKNg0gh93SteEcLb315HlrBNO2IJEFMJJuzdbbkGg7rRZ7YTYWJXHD52+un3CXva&#10;s3on9ilfWZLzoMGC2L9fe+21Yffdd49d9Uaxyb4guulesStoLbZfGtvwH2N/c+CBB8amskl0g9PD&#10;tEGSPOfIEv9fHsmFRKdm0rfeYHg/E/3w2D02T3k1Joyrl4SY1SYYdAsz0WZiN528TtoFpB2Mi30X&#10;sorU3Dqr9999ES6zI9kUMdBqO+FGyKHy0B02TrlOJF2V40HujWlzeivHrXNEmIyLddGeaARbrD8h&#10;jI+2uG76wp6XYmRbbrze+CHzZUAiqNFOB0Y7iDIiFGyx/vj4fVuwdj6Z6NfGQSzgmIS4doEoE9uU&#10;f96S3vpgNrRVssgWW/UOBTYYH+tKBIh8L+uOXyvllBGttbAH0cISEDvU7BJJd3tYI6wdfXLfbTYI&#10;sxeJNoo27BJ+9h03xfZgZxjL7lptJ5zBBt5/yHYbpmOd+HtIXMgRIt0ul5M75LZ5S9KSv/XaEEwy&#10;RHjwn35EdlgaduOshUlAbZX0NoMN2N/uTXxBH8l37q7u6WtS6oL7UASTlQ0Gl9/85v1JUgYyhAT1&#10;+AOVCEu/IkwMkpHodiNM3NfMpe+I7jAQE1EissIuMZYe9RtmhxH05uUziIYoHjOinRI1ZMJyGdfs&#10;V1JD5AIBJooQTFzfsizlRwqR7G4FE/XUa4SJa/BP5WhHHGtG9jtorgs+fdZZtY/3QgDZ0Ew3X+zG&#10;Vs1wDb6tTL0KJsg9AUK9Ngom6lf0UzPR0D6JpyJv2IcPmLknLGRyOhzU+a9+FcJll3VefuKOY7gI&#10;E8Lnj370wD6Lzdyb8Kv8RDtltwSnGbYiJriwUSfI9T1SESZEN8KEcnXbfpQPGiNMGqFNNPpDO9CW&#10;iI/60bGKMHFfbZZPNkcV6NtFGRH1CLXt+mvBmMIMpySv22yzTRJA7oz9tKiTWfqBJjhvRx2ff8IT&#10;nhCOOuqoWN0r0ncybE1si+LFcZxhB56E2ATkfLgtEnW7kGyxQef99DYbrhfuqdZIO8bEUtcnO4Tv&#10;rhkLs+X6bQiDDdhmYNZXVESvsCXrouV3JeLbKfbcanLaIUPOhW6xMBJEERKIf7uiERAqLEm5YcaC&#10;tHNPL5C7g/i17UYTUqRLu0AYHTtssl6si8UpOqJjRH+XIHPq3MXx3muHjYbI19GIfG9LcuS7mN3j&#10;Tjl1Pp3FaWmHqJVOYAkZnyQA3pqWJnUHkUqeZ6jEw43wU+bYJfquHDi39iTc1ZEVN9y5MC17swNO&#10;p9g2fmeD2J8QIbvdvYlYYVnSFut3VgebRbupB1sb94op8Rp3zF2WcrK0G/mWITG0vDr6tmWxjy3o&#10;L4pgsrKBYHDttQMvWsBAFJHqBY2CSR7MdwsDZaKLa7YjmCCg7m3G9r//rf+W4HX33WsS3Uyk+wGi&#10;QysBChAhs6SddrDIBOJrINkvwUTdI58IKpvssEMtIrFVFkw6XZIDZskRlsG2Mm0XyoCgIWrdLJny&#10;6zqUiMGXEOdeZqSVz3UQ3U5JaCvkCJNeRJwMvsZf5OdprEe+eVO9leMD4HnYhOBAHPB3p74qgkob&#10;6PR72qK6kJx1KIFM+W0P3Ar6F1slqxPlJ9wM1n95tk4jYVyTX45UhAkfsvyM7bTDbsAGfJ9g0q8y&#10;8klCjvrJRLRfaFcwyf44mBiibPyc0NSP9lMw4lgvtvMDDjgg7LzzzuExj3lMOOecc2K3tahl0lf5&#10;SuQ3WTf6NdHEd8fF9kIkye9fEX9bv/a1r4XPf/7z4V//+lcSWWJjSLPRokN22HRSmDS+835alIcc&#10;A7ZV7WZnCoTq9kgu5QCQ9LUTbLHBhBQZc0skZgSmbiHK5sYZC9K1bJvcKSSgFV0h/0e3SzHMxpuV&#10;FzEyzCqQ+4G4sMUG6yZi1qtYYDZcdMMOm4geiv1ah5Dn4Y65S7qOcLCEwRauW8bnGTfI1taDAbm3&#10;NITo0wtEJog0ks+nXcECiDa2wN52Y1vs3t3TbjWWokg4O9xyoGbI/yPC5brpcazSAyyH4cv8asvo&#10;j52CaEQwEaVyd5fNcsbCpSnhrCVynUBiVqIj0Usy3m6gL3HoV0TsEKJs4dwJJIOWENjSIO26oL8Y&#10;gRFmQU9AKIcKhe7HoNv3Lckx+9erYGKw7jAwbifqAHGwlAWJI/7IzUEg2HHHmiyNhGDCZkMR9XaE&#10;nma4psgNIkS/BBNiCdGEeMQetnIlmCDZbIy8DfUcg0E+FIS113LyFSQJOUXYugGBbCj/5kPdXhuU&#10;z7N2kyC3Fdhbe2H/HgbHCY2CSaOY4x6DkVPtJbcrdmmnjTVD2xyO/DYD6RH5omz8fKg6ce2hxCn1&#10;7TlcY6i6H+46rcCm/HKkIkzUvSVU/hUB1I0PEJR9z/P1q4zKQzAhRPTahzfDNQl0Q9UVDOePREvt&#10;kGDSayRjwajAtsL77rtvdK810w45xx13XHjRi16UBJRm+MzE+NspgoSoMi/+vhBLiCeAzG0e+45D&#10;Djkk7byz/fbbp+/ExpAI5uLld6fEpQhKp0AQN1hvXLh9ztIUZdEpEJM75tW7YXSStwImTqjD/+2K&#10;0UvOgjlLVoTrIzlCjDZoM7KhEcq+2xaT03amluZ0g2lzl6ToBsIL4t0uLIfYbfNJYc6iFT0vQ5C8&#10;V5QKojdUgtHBYEkXX7ve8qAuhCPE8tbZi9IyL9vJdoJNJo4PE9dZO/lBt1ENoOz3hDXCjpt2HmkE&#10;dguyWVIviV+1B1Ealnl0Anl9LEkRLdWLgCgPit1ddtlsvbStc6cg2hAtpkV/XNJhbiPFdtw5f1na&#10;BapTEdXyHbs7EWtmLehePCN63RjrULSXnCydgnCzXeybZi6M/WsfkvAW3B+d/1IVjCzM5j7ykfWA&#10;uBkGyHHgcb/Z6W6Q178TTHqdnTQQRlANnNshqAbZ7u17Zmxto5kFE4TeOYP1fkK0Rhy0tYSElN7r&#10;YLCQgEyIMOm3YEI02nvvOjGm3BGEJQd7IZPd1L3rmNnrtZzq2ayxGfdOCXiG7w6W/8R76gLJ6hYI&#10;tHIi0L22E+i3YGJ5AsGksa0gI4P5p3bxsIfVnydy+lv7aRcIuuVu++zTmY8j4cQ6YoljKBA9Dzqo&#10;taiibdtxQ/mJZfq2VvWrrixDG+5ezcgRJup7JMBm/NK/2mE3PpDFgiwc9Qu5HfGrfkJfoQ9WX0OB&#10;P0peyz7N8Kx8gq/rI4tg8qCAqJBLLrkkfP/73w/f+c53YlPdINx4440pV0kz1ortXa4T/55yyinh&#10;Zz/7WeyaNow/i/F3MQKJtbRHpMoRRxyRdt8hmMgvMC2SMy3JUhSf6xSiKxI5itdZ1kXCzbviVxDE&#10;dcet2VHeChARIqpB3g1Eu1vMXLA0TJm9JOy19fph4oQhBOlBIJfH7ltMDnfM7z664ra5S9NuQchm&#10;JyBs7B3LbTZdHpNuxQJLs66ZviCJUCJ3uoEtqRH2S2+bG1Z0IZ4tic8wZfbSFGESOnRFS1g2X3+d&#10;tDyru61clbcK10YbjFtrjZTLphvY2naTSeOSWFDvEtM+iBxsMCOS7O0iSe9UtLJsZJdNJ6VlVdfP&#10;6D7KRLTTktiWd9ts/eTbnUAfsuYaa4Y9tpyctoie3XF7qJIPT4/2I9YQ7zqBPsHSMDa4ZWb3UT5y&#10;qNwwc3ESQi2v6QRsoO6IyckGi0tUZ7/RIUssGHEgaK97XT3QNEhHTEVAEFIkCJQYsFe4LvKN/Fr+&#10;Y9Z7sLDq4WCwngfXrtsOGsm22VvfFU1h4CTCYrCQ/W5hYC+x4oEH1q89u3uK5DjuuHobz06BECg7&#10;G/aaG4T9kDFLlJB9RCjXufdsuYtodyuYKKvrWpZhlpxQ1ilyOUQAIb+WinQDwpryZLgWv0F4JQV9&#10;whNaE+92YGZcGZWNP/dj5p29la8fgglyz/YIRWNb8ez8kGBADGEjPkuI0OZzODxbPe5x9Ta9fIOP&#10;OAgQPu97ZvX9zYYOO1G9/OW1aNguPCexxDIhdcWW/GcwIMyvfGWdi8izNJbfc2l32rbjqU+9r/y5&#10;H/BZ24m/5CW1j3cC/Y96FvU0ElBPIrT8q41qB52ALYkFnp0t/dsvZEGDENqLb/JLeWUsTdR+PKc+&#10;mG2HEjr442MfW28ZnfPcqHv2Us98N4vKRTB5UEC0yH/j75D8JfKWyDtyxx13hIvtdtUCe++9d3j2&#10;s5+dIks2jf3A05/+9Fj9A7veNaFejlOFu+6uUsJX+SJsSdotto/kzk41C7sIgRdVIHeHpIoSqHYC&#10;ETF7bRX7rIjLbpvfddJTy0DYY+dNJoZ1uvjN05NYmrRsRbRnl/lUps+PZYhdx2YdkjMQGUPwunjK&#10;7LC0y11iFsT6u/HOhckXhtslaDAQLUTIXHH7/K6WIYiQkcekG1/cYMK4sPdWG6QomW7EM922hLM3&#10;xvrji5b4dIPJ644LO246Mdy5YHmdwLZDyINDvBIl0ckvFJLu2G+b9VOk0t+u7TxCnGBDrJgSbTB+&#10;7TXCdpHwdwvi46Lld6dolU5hWRtf4IudiBXZBnttaXejNcKFt85J+Vi6wayFK8LUWBd7bzk5bSPe&#10;DfgRm84oO+X0HQ2j9oKVBmbtkAiRAbaZPPbYetect7618xnYZhgIG/w4CCW2LP7f/60Tn3ZDpA2q&#10;DYQM3of70TewuOaaenCeBRq7efz1rzVR8mxTphi11e/1E095SgjPeU79N2L62tfWW3q+6lX3EY9O&#10;4Flz3gRRIV0OmlJ92E3CFqw54anEmBJlIs/uIRGseyDvBLV24deYIOa6SOU//hHCpz9d77DSCYHh&#10;F3a+sEUtQUv9SaIrH0W7z60slnh4rrxbD/LI9ogzck0oFPHTDYhWduqw4wpR6IIL6kSkytpt3UBj&#10;hEmv0N6gmdyzw1FHhfCxj9W7pbzoRbUAoc3z08boCREn+gFb0hJCiAxvfGPtx4QI2/a++tUh7L9/&#10;7T/PfW4Iz3teTWbbAWHErlzf+169iw3hRB/BdwazAfs8/vF1eW2R21h+ZWku/9veFsL731+LJNr9&#10;Ix4Rwgc+UJe5U+grtKHGe/QT6ka/5F/+240v5bbWKBT2A67HfgSJ3J92CrlnJBz+yEfq+uKDdl0i&#10;BEvm+pOf1G1+MIiEe9Ob6i2t/U7xR+K0rdCPPLL2QX5fBJMHBYgajm233TZ2GRNj178iusL8+NPT&#10;mshZwvPIRz4yvP71r49d0KvCPvvsE7uDwYeVkkOKaLhp1sJEzjZcr0OBtAG7bD4xJWmstxHtDIuX&#10;3hXmLV3RVbJVT7HL5pMTQb1kypwwtwuC6vdQgkskfesuQu8zNosE26zytV3M7CN18o9sMnmdFMrf&#10;KZD7R+66abhhxqIwdU53go2IiNmLVqRdUSyF6BSIqt1Bkni2aHnKhdIuMlG3lERUwVA7krSCe6+5&#10;1pqJKBOdLrl1blf5dCyLukVUweaTwoQOIytAOSwL2jn6ozwoc7rIKSNRKntsOLFTP/C8Vdhp00kp&#10;suGCm2eHOYs6J+oiK4hGIp027kK8y9gztks7/YgU6RS2dOaLW2/YXaTTzvHe/FCkU+cRLjVuiTZY&#10;I9pzd+LLEP3oUJD01XhF2xIxWNA/dFcjBSMLy1LM9Am/R+qRide8pp7F6xUSMNrykUiBACFCtoVE&#10;pAeZRRoSjYLJcA3c4NxWo+6ZZ6x///sQPvrR+t5mIz23wXq/oWzIhVlRs94I2wtf2NvMtJl9hACR&#10;Qtq6Qd6Wk2hF3EAA7RaiPvKSCKSfTxi0dhJhwpZf/nItdBBMRAx4jRgRZdrtTIlpfBCJVj5JPpX5&#10;hBPqsrWD/Fzf+tZ9wgHwHeVQP4Mt1RkORCZiCbLHn0SYXHhhCJ/5TL3jlBnzbtGvCBPPSMhxrVbb&#10;HfNNs/XvfGddP/zzpS+to5iaYZtpQoo6cbz3vfXn/U1IcTz/+bUQxb87WeJE0Pz85+ttnhFlx//9&#10;X+2PebebVmCnww+vyXIuP/LcSuBVfm2QuCKyTL2LhCFKdAL1kcXVbn2nHbCh5+O3nUYtKWP+Tr8F&#10;E/VLWBdhMlQE0GAgMqpn261r23Y0+sY36p1v+Lstn/XN3//+4BFl6owIRhjL/kj0I/rnHYbcx+9E&#10;wUqP9WOdEUtsFXz++eeHk046KXZb02LXFPumQZBzmUj+irwNB8le75i3LGwRicmkLoh6xs6RpC1a&#10;dncSPjrFohV3hfmxHKIkuoElELZT9RyWtXQK+VuQVPk3CEfdwky4JRFEi7s6JEdsNyvawFa+ne7G&#10;AXJdHLCd35YqnH9Tw296B5g6Ww6Vu8Pum0/qKsomw1IMv86d7tSie74x2k4+nG6jO3bYdL2w5Ybj&#10;w7k3zopEuXOxYOqcJWGWhK/Rn9fuIp9Pxg4bT0z5fGYs6Nwf5d4Ia1Rhw45z6WjvayT7PWKnjcPV&#10;dyxIQmCnIDrmxLsSCncLoteG8fuEh7s6zGdDMJkT24PEt91AuQ/beeMk2tnmuhtcP31BStza/tbO&#10;D8TGsS7kQEmRU91mvy1oie5bZ8HIATFBAq39NxhFmjolE61g4H7aafUMYuPA32BWFMLPf975TLqZ&#10;wyyYDPWD5zNEGjOWjUtYRC/YNhXhFc49UoIJYiWaBUFj134QLITAdQgmndoNfMdz/+Y39yckbKqe&#10;REkgWZbSWAqDVLcrmBg8iQr5wQ/uL1A4L6KFkGBmejgQgpAoW4Q2kjL2tCWz8g83UDMqIQYhZ427&#10;qTjvudmBqEE86gau6TmJbo1lIVAggsQT/tcNRJjwa2VU3m7h/vwkL58ZDCJBCKOt8kI0gvBn2Z6l&#10;LdoeUu97ru27hx5a9xkE0nZJfhaeEOccBQSeXVSS88PlwVGWXP7h+ixLdQglkZi15YvNYFN9BVu4&#10;70jBtUWw8PlOy8kftWe2aFyK2A9kwUR/2ql/82VLALXJoXb/IY6ecsrwbVMb8Tulf83Pqe8imLDb&#10;YIJLwUoDkSWStx522GHh6KOPTslaiSFPfOIT4zAkjkP6gCr+d9PMhYkk2xlGxEm3sJPGhHFrhusj&#10;4b1HxssOICqFYNAtMVln3Fph/+02TKW/NpLETjFt/pI0Cy1KRXRAtxCVIVGnKIU7O5xVtyuJaAAE&#10;sZvdaUD57Shy/s1zUpRAJ7AMxjIWETI7qofuXSEJJsS6tpfF6P/iYTnVjTMXpe2MuxVM7BKzz9Yb&#10;hKmzF4drp7cvFojosAzk+hkLw4bxGhKNrtnDOH/LtEvM2ikXSKeRLhIYr7XGmmmXmU6hyAi69kB4&#10;u3Rq50tEb5m1JAmYIjQ6XSLXCCKefuX6OxclAaQTiHwjvhIQOwXfczxi503C+HXWCpfdPr+jvD58&#10;Ycnyu8NNs5ekHau26VK0AX2CJXb8sbu8OgWDoQgmKyPOPrsepOecG/2CgTVS2Wo20oDbe53uUpMj&#10;TBA9s+eDAWkT4t9I3hshmkLP619krcMOd1ggeojzAQf0L3yfYOJayH67pLQR6gNpQVSbQUjKEQkI&#10;jc8STNpdkkPosLSiUZxqhPta/jQc+ANC2wrKSNQZTiziH7YfJfwMBkRUebuByJnBtuIWIWE3puHK&#10;OBgal+T04pO5PvnLSJL7DOTVttRsrk21A+2OX7TyZc9uCVYv0TrNQPYlpCV4KWen9tVutGsilLYx&#10;UnBtkTLu1+nza4fqnqAwUoKJttNphAkhR3sbrD9uhPpR953Wj2cmmPhXGfvdpxf0FVOnTg2nn356&#10;dKW70tIa/1qS8/e//z3cfPPNA5/qHgiFPAnn3TQr3F3dk5Zh9IJJE9YK22+yXjjzqjs6JgZIpZB3&#10;u910Cwk6he9bltPp/f87ZW6Yu2R52GXzSR3vStKIdSM528NOOXMWh6umdTbRtGDpXfWMeiTqCG83&#10;sAXuAZEoiyq4KpLETiDXhMgYOSu2mNxb3yhZ6ZbrrxMunTIvLGxHuKFLxGNRtMGdctlEgmlpT6fg&#10;0/zoYTtsFLu3NWK9zukosoFodvltC8JOm07sKZ8P2OVH4lxLQuZH32oHiLrysoGoqe7Eu9qYtoXe&#10;f9sNkm/Pa7M9JKFgxV3holtmp52SCHC9gBtbqkeEuv7OzoRMZVaW7bpckgNbx7a0++aTw0U3xedZ&#10;0Zlgc3msN4mkd9+it0gju2ftsul64eo75qf8QNHK9RsFPaP7WikYGRhgI6EGmsh9P2GQPNSg1XuN&#10;M/TtIAsmBu5DCSau7XODweBfsjjPj1h2Wo7hgDSKXjGj3WpJRDfoVTAZ7hmRdcTXDDrbiS5pVzBh&#10;7+Hqeqj6yPAZQtZgGO4+GcM9qxlos9jqv1MMd+12y9gKbI7wtRK1OgFCy69FgrSbT6QXuI9kxsQk&#10;UQL9QC92bAX9hd17tH1RdZ1eW52IMBHlNZKCCR/QDt2vU0HZdwgmrtHvMorgIL4RujoVTKDd76iX&#10;bvtjv2MiBwkz3ZSxYNQgueuUKVPiz9r64aKLLkr/vvnNb47Vt174pwjDHoEcXRiJxJlXTQ8HbrdR&#10;JEfdz6KCrTyP2muLNKN9+uXToou266NV2rrTriLrdpEzIkOuBZEN10xbkLb2bRc3zFgQfv/faWln&#10;F8kde4GIhEN33ThFKPzxiukd5VOxk4YIh6026J6or73mGuEhkSRL5PufW+Z0NKtuZ5ibZi0KB++4&#10;cUrc2i2IFuNjPR69/zbhitvmhXNvmDnwzlCoSb6kwYjtTj0sgYCdN58Udt1svUh65yURql0QD4ld&#10;j95107TrU7dgA8tpDtt50yQa/fvGWW3XBRvYZclymG62+M6QLPWg7TcMt81ZEq6LddsuCCx/v25W&#10;2G+bDYI8Lt3CMHXN6I8PjzZQtz85f0p74tkAiCyTxq2dIoa6gTqYuM64JBrdEvuDa6e3JyDqF2fM&#10;XxJ+fP6tsT2H8Iid4titSyjD2nFcdejOmySZ5LTLpqXInYL+oAgmKxvM5iH2Zl4HtufrG3KugFYD&#10;d4NvAk2n9yQUINXEA8R+MBg0u/dg0R177VWvezfARvLaIfOdQHQJ0uI+Qwk7nUBZEVMRIN1EMCBh&#10;tlVmm2awpe2Fbc2Zlw8hlq0+2wqEFdcebOmRBJu2sx0Oln2ol1ZgTz4zXJnYmz+LeGgFPufg+5at&#10;dIrddquv36pelV+ddzu773tZMPFvLyCYiFTgNyMN7ZEYgeBrT+2AYElkIX42g235Y6ucJL2Aj6p7&#10;eY06BSGCYKJP0X+NFPSX/EgbbycioxEEQEKBNtKtDw4G11TPg0WRDQW+PNiWwM2wzIYvGZF2Cv0P&#10;UYfd+t2nF/QdIkrujH3GFVdcER71qEeFPfbYI/5MbRHmDbcUrw0Ikf/zldNT3o4XHrJ9WqvfG9YI&#10;R+25eXjsbpuFH583JVzT5tIYS1GumDY/bUfby0zuuLXWTCRv6d33hJ9fNKUt0WTRshXh1/+ZGmYu&#10;XBaeecC29Va2PWKPLTcIxxy8XRKOLrhpdiRg7QlH8jyILNlIksgugaDZThVJ/FOs239eN7OtCAvb&#10;Ef/ximlpCQly5zq94ojoC5L4/vC8W9OOK+1A7g5RT6ICeoElPY/dY/NwQ7zej867OYliiPBg8J7Z&#10;/zMuuyPsvfXk9N21eog0ynj0bpsm8edHkXzXeTSGF02mzV2aIq622XBCEp66gfojVthq2k4xP71w&#10;SrjpzuFtcOeCpeHn8bOSP7/4Edv35Iv6A4cdrJ6x/1YpAe0/rh9ePFMO+X/k4ZETqJtIo0bYNWmd&#10;cWuGU/55U7j2DqLJ0DaQfPn0y6aFy26bF5514DZpq/Besd+2G4XnxGtdeMuc9FxD1UNB++i9ha4C&#10;4EzLIiFavHjx2DqWAbnlOEiAnSP68CNyP5jZtt2jHS2Qonz9TGjlPTAwMttvgIu8KosBub/NZCIA&#10;+bXP5nOuMZTtDNBtifyMZ9QEx2v3R+yRd1vKImsECJEGllIgRO6BaArpVi73RQJFthAqvGY3h0gP&#10;r+UM8Bnfy3kHJDklUCDX/QIigHCw0XXX1WX1tzKwX2N5lU+58mvvsZ0cFIgqgSTbRD1Jsvf0p9eC&#10;CZsAeyDu7UB9SML57GfX9vY617fXT3pSXaZsH7ZSHuX3dyY4yOIzn3kfUVZG5/iPnYf403B+6t62&#10;tbWLhud1DXAdoo3tR5/4xNo2ZjKz7dhJHQ/nj0ij5WtIs2vng13tMnXIIUOLeUOBKOT53NOhLNk+&#10;iLBZTeedU17lUmZ13eifXvtMv0nzYFBuvs42ll5IztvKP7WZ7I+eg6hFwGj0R3Z95CNDOProwQW4&#10;bqHf4RPKKOEsf1QO7d+/fL7xdaP9PY/do9oVEbsFW9qxTNuzdMg9lYPd2M/fjf7pc/m19z2DNuBz&#10;3UZqtEKOMFGefB/2Yx/ncn/jvUZ/9Ld2oz/MW6pri8qoznNb8bfntvtSN1uvA3FQHy/KSZlyn64c&#10;6rPZH5Uxt/ncnvT1BSOO7bffPo2D3vGOd6TlOQcccEDKaSLqRCLYXiEh5XrrrBVeftiOYVekYLjf&#10;jTawwXrrhNc9dpd07V/8Z/ilhyIwTvnHjUlY2HfrDXuaUQeCydEHbB3OvWFW+ORpV6boBlv1Tp/3&#10;wGNGPP561Yzwt2tnhifsvWV41K6bxibW2/0zHh+vJ3Hqd/91c7hzfmzbQ0BUyW8vnhrtcFPYYeN1&#10;U86HXrBJJLnPP3i7tA3qp/9wVfheLMPNMxemWfOWdojn/3HdneGf188OD9txk7D9Jr1HXCLsyO5z&#10;DtomCRG//e/tQybBNc4/9/o7wzf/dmNYf8Ja4YDtu5/EcG/Ho3bbNDxpny3C7y+9Pbz7F/8N3//X&#10;LeGmWBb13mwDuVZ+esGt4ba5i8NT9tsqbL5+7+MCZdhig3XDMQ/dLkyZvST84fI7hsxlwgZT5iwK&#10;J599fcop9JBtN4w/Ab21SbvlPCu2B5E27/v1ZbEM08Idcx/4/HfE554SbfCTC6aEq6ctCM976LZh&#10;79geewUbrJOijbYOu8b28NtLbov3i+OvQcAG2sPPzp+SIrT22nJSmNxD0lnYebOJqQ7ks/nQby8P&#10;v4u+eEfT8+dj5oKl4e/Xz4w+c0c4cs/Nw5OiL8iP1AvYgGj17IO2S8sGfxRtbDeswbB2/Gy0RP2i&#10;YEisER1mtbaUdbrXxIH6VVddFcdyK8Kuu+4a9t133zgWHfxH5Lzzzgvf+c53wnvf+940yOgZOnb5&#10;PexGIimq3Qn+3/+rd8wws9lPGCgLf5fAEck3KLVtLUJLMEEOEHQDWdEjBAHfQU4RUMQ5D3B9zsyw&#10;A6lGTg87bHBS5Tnlk/jlL+/L3WFAjnQTCGxjaZcFRN21dt/9vkGzgbc6Mfg3AFcOJMo1bUkbO4n0&#10;HNxZ0slMWv1t8G13GN+zQ9DTntY7cXUfNlJeiRM9g12NkA5lRmQcyuteyuF5RVEoh+dhU+KQemdn&#10;g1LfJyIQlgge7GRHFPlliCd2HmErs/3DPYMyXnllnczXddiB/d2fGONfZDWLJgiU+yNciLb7IVKW&#10;iEmeKlJBOYkTIkvUkb99px1YFqXu+TfbEW48CwHvF7+od2JhQ2JhnjknSrinMiJOfNA55XVemdU1&#10;n/7jH+t8FoQCn3MtgpHX/KNTsNepp4bwnvfU7cI2vnyQPxKMCH3Os6324D1tBdFkV5Fiyur+RBPb&#10;AbOb+iQeanPdlKsdqHv1ZsthdmNnPqhs/JMol8m2OmY3daKOibbet8WzzxNR+KPtuPu9nEgbsPWx&#10;xM+2IxaFxobqVBvXJtjRa3XKZ7X7HAVje2t+ZKtiImA/+uNmqENbK7uH5Jfuw15ZsFMuNuaj+jO+&#10;y9e99l1JttWH51Pv/LJRsO4GriuJte179Q12HeJb2kUkuPeKufob7VPdK5PveQb1qG/QZvQJ+lrn&#10;PZeyEjWU8VGPquunG8Ls+W3z/alP1T5mW3c7JKlLhz5Q+2n2R+X128K++kx+yPeIa67TI2yTK6np&#10;D37wg9hMYzstSLCkxVjov7E/2zn+Bh0U+38CimgTSV831x57wKdP+GxYY6Otw/Eve16YOCHWe5/A&#10;Xb937k3hR+fdEp538PYpD0LjcgQJYVfcVaUcCeffNDv859Y54XF7bRFedugOAzlMeuuDFy5bEc68&#10;cnr4+YVT0zKXwUL6cVe7ochR8NbH7RF26DFfQzPkcvnQqVeEJ++7VTh4x41i93Lfc1Xhntj0q7As&#10;2uDK2+eHv117Z9ht88nh1Y/ZKRyw3f0/2w0kT70qEt8fxzq4eMrcFHExflzrcYE7zViwLEUzfPQZ&#10;+4T9tuudKAMqsyja/3N/ujbNrL/okO3Trim1J1TpfUuHiGuia/4QCbK8Ha981E7hiD3iOKI3E6Tr&#10;z1uyLFx405xwxuV3pO2K5QQRbXA/xM8tu+uetMMSgeX1h+8aNuhyGUgzlGFFvPanz7gqXBT9/EWH&#10;7NDgj7UN7onPvyIe8qf8MZZzyYp7wksP3T48Zb+te46ucP0ly+9KS4J+Fom6HaRsVdyczDaVM/qi&#10;nVyevM9W4bjH7hLW73iHnsHh+mddNT184S/Xhkfuukk4eId6iUp+z7E82oAtrp42L5x59Z1pmeDr&#10;D98l7NTlzlk16msvWX5PuODmWUkUu3nWkpRQWHLjZvisrYwtz3vXk/aIfUMcO/QJ2QafOuPqcOSe&#10;m4WDtt84/rTWZfCePlJe3KsvvyRMv/is8Dk7XxYMidVeMCGUGDgtjYRmnTh4W7JkSXje854XDj30&#10;0OhcrTt82+19+9vf7p9gctFF9daOiCSSSAQwQDXzTjhBCPoNBA8xRlQ++9maBCJHOarAv8rhb/96&#10;bXCLsCB/ZgrNRPrXoBZZNOh+3etqYmDgPRgMxpEe3zMIcxBLbFNLPEBCDKDNHPuM+7mXTteA37/K&#10;4j0w0AYE13vK6Bpc2+eUHaFxDWHoCDAC2MsggRhDiFBmO5GwHRu4Jpt4zX/87V/PojzK4TPK4lm8&#10;D8SRV72qDn0nAiA7fME2zMQeBMN3kDHkAXkz6+8+w4Fd2FuUgW2qEaxsl1y/yuJvZcuknw/6nNlh&#10;tnZe2Y4/vj66WVqiLhE3PuD77oG4feQjtTiR6y/bJ9ehv7M/Oue18z6bfUT5EMOXvazeVpfwlH2j&#10;U7imXYAIbMRM92yuX23fv+yjPN7zOcjlAnXPB5BBz6U9E4ls/0v4Ggnwsx/9qN4Wlr3Zjb1y+ZVH&#10;WbL/eQ7+kO0sKgcJJ4hpn0SBQfrDrsEvbTOt/9EXKQ8bs6FyKS/b5YiIZv90IOXKJSpGnesv+UC/&#10;oCwSntqimj+wD6Ey+ydbqWu2c3hPOYnN2SeU13X0aer7TW+qBeZexCci9Sc+Ue+E5V7spm/gc16z&#10;jXJ47d7Klf3RZ71HIFM2II5q0/ohz6Tv0YcTFIYTZltBGey4ZBCWd6nSFt07t1VlVHeN/ug8m2X7&#10;KrvnetzjasHRDmfe7wFFMBkahoSZQPvbMdhYqBMYkO++x57h6U976r3X7xdmzF8WifLVSRB54Ba5&#10;VUqs6p4IsoiQo/beIkzqkRw2AhG/bsaCcPGtc8PSQXbnSM1wbVvxbhj22npyTzuitMLSFXeHE/98&#10;bcoRMy7eJz7xwDtQpeSkCNOkddYKj9t7y/DUFNkQ+64+giCEqN82Z+m9BLUVlEy+ioN32ijaJPYD&#10;fQJfvW76whTpcsusxQ9YYrKGbibaIOV+2XmT8JyDtktJQvsJZZi5cHm47La5iSw3I7Wp+O8GE8aF&#10;h++0cUpc3E+4/o13LgqfOO3KMHXu0vS89yHeOb6U54J/SDZLOCRa3f9z3YOfK4PcLBfePDvMXXr3&#10;oFrUxHXWDI/aZbOwzcbxd6GPcP8Fy+4KXz/n+vDHK2aEcfF5m5ubxxXhNT4ej99n8/Dch24fNlov&#10;/i72AepXGabOWRT+c8vcMHPRihaiUf3vuLXWCA/ZZoOw77Yb9K0OwP0tP/zqOTeEP1xxR3rO+3Yl&#10;q2++5pprhaW3XxsOWHFl7J/jOKxgSKzWgokZlW9+85tJAHnlK1+ZZlC+HMnpppGsvikOajccIITZ&#10;RP71o/vvSOq/+93vRr7zP70LJgaxBtC2eW0GYvWd79QREX3+cb0XX/taCO99bz2b1w+Ydf/f/61n&#10;JtstM7GG0GImdjRAaBDpgPx3A/5gVjb6TCID/YAZVbPFhBBEwj0ICO94xwN3l2HXV7+6Ftk6mfUz&#10;m4wE97LjgXs/5jF1RAhRp1cgVojfiSfWf/cKtnvCE0L44hdrAa9biPxhYwLeSEA5RZB97GM1Oew3&#10;iDxvfnNNqLsBssz33vWuWrgYCSibqJ1+JaVVZlFK+pJ+9ZeEp89/vhZ1iDP9gL7xK1+p87d0U05l&#10;4puiEfsFwtQb3lALQ/2wnV2x+B8hvB8gSr3lLSG87321gNIDimAyNjjhhBPCTjvtlLYpbiXAOGd8&#10;ZVzWzbD0zgXLUuRCJgMZvJlQsFa89qQJa4fNJk9I+Ud8rvk2a8V+udP7183lvjYz1Hfrj64x6Gd6&#10;sQFCNnvR0hS5cHeL73pf+P2649ZKWzKPIybEzzV/MpfBNtOdIH7F/9Pfw5U92wGaP+veDuc7tYE6&#10;tQzFMoyUfLW+xb1IJDlem4C21YbrpSVire4P7NCxDdL/8k0f6F+N8Kmhns79u7JB/LzogdvnLk3b&#10;5DbDfUU78IWN1hs/6HbKvdRDbYLB/TyjtvXgdspl0B46RxXmLFwe7pgf20P8O9dKhvbAH2ypnbYo&#10;X2ftB5S3NxvUd2zne7UVWqM3G4TYDpaFO6IvtPr22rEPuObyS8NF5/wxDsHjGLxgSKzWgolw0w98&#10;4ANh0qRJkau+O47JxqelNueee24SQ4ShgqU6QlVtrcdxL49k2fHJT34ybNfrbKYQeATPcpJWQFqE&#10;NI8EqbJcxPXjwLFvQK6Qi9e/vp7FbAd/+Uud38JM+GiALYkHRx45cKJDmPk02ywCKM/Q9gOEMdEk&#10;lkCYVSeIiGBp1VEiW6ecMnhC1mb44Rdd4pq9Atk3e8xve4W8FXzlr38dONEHiIZASC0BiIOOrqBN&#10;EJeQ05GCpRlEwn4vu+MvlkIgwL0IoeqXHS156zeUETkn1vYTciERn7uNLGoGsZKgfcYZAyf6AJEl&#10;yigiRlvqFMRaOX9EjfUTxO7f/a73CB11+5vf1EvPRDL2C4Rayx8tzekBRTAZG5x00knxJ/62JJog&#10;g80wHjPWMh7rBolYDPw9GAx2hxrySm5rV6Bx7Y5d+gjlZwPRzhNjH0G86RTt2AAi/Yt2GHjRBHlr&#10;1MNGG9kqd3Tpgfs55sbfLX4g6rsbNM/mN2I4H/Cepfp8YZNN+pOQthssXLgwtRP+2A2G84Wh7OA8&#10;gi6vI17UbT30AmVYHsfXDr7QTT2kXmYYX/D/wdxBGRYsWBAmTJgwJjYAfYJjpPqEaXfYYawKH/rQ&#10;hwbOFAyG1VowMXB63/veF3bZZZdw/PHHRx69dvjVr34VTjvttPCud70rZYgHP2BnnnlmikTRidx0&#10;002pEVPkek6GZibbmnjr9FvhNa+pIzbMsPUbZnbN2olk6BeIEZYBuG67Hb37e05r2UcLcrg861kD&#10;LzpE7LxS5I/8EB3OQAwJAg6CihBYsvLBDxplDrzZBNETSBcS0Q6EwYtgGex6nYJg9LznDbzoAfJ/&#10;iAiQg6RfMAMtwuSlL+1eaBR5ZQkAu40U5OsgmMjR0E8Q9L773Xp5Si9RETkSotuEn0NBGf1Af/KT&#10;Ayf6BLl5vv3tOmKrH9A/a+fdRuq0giUu2qHomm4GYaKeiKv9FCNAn6Iv7lGQSHUr54slPpb99AsE&#10;Ru3S8qEeUASTscENN9yQksm2EksM6i+99NJw3XXXhWfLOzXKcH8k+fvf/3446qijUuTwaA+NjT/l&#10;i7n44otTGexO1O2scrdghz/96U/hxhtvTFtKI2qjCTa3LF7k9+Mf//iwzz77jHo9uN+MGTPCt771&#10;rfD2t789keXRBmKMi2ywwQbh0Y9+dFdEuRfwgzlz5sSfvXMSD1IPnUbb9Ar1YKJam3jGM54x6iKm&#10;+2t/P/3pT8PBBx8cfx57iFjuEvrK66+/Pk3iPz2ObfhDP5Hb1pZbbhl22223VO8FQyAabLXFwoUL&#10;q7e+9a3VCSecUC1fvjyd+9GPflS96lWvquIPd3oNsaOoZs+eXd16663VlClTqlNPPTV95pZbbhn4&#10;RA+YNauqHv1obvvAY401qurEExVg4MN9xpw5VfW2t9X3aXX/bo7NNquqH/+4qlasGLhJG7j44qra&#10;b7/W1xuJY4stqurSSwdu3gXUx5/+VD9rq+t3e0SfqmbMqO+xbFlVfelLVTVxYuvPHnVUVV17bf3Z&#10;dnDXXVX15S9X1fjxra/XyeG5//OfgQv3iNtuq6oXvrD1fbo9dtutqv7yl97azZ//XFXbbNP6+v06&#10;nvlMndDADfuI7J877tj6vu0eL31pVd1++8BF+wxl/M53+uOP+dCPxf48tZ1+4Y47qurYY1vfr9tj&#10;u+1q/+rWP6dOraoDD2x97V6OJz2pij90AzfpAZ7r7LOrao89Wt+n2+P5z6/iD/DATbrHvHnzqsMP&#10;PzyaMdqxYKVBJAXVV7/61YFXo49IjqoPf/jDVSQoA2dGHxdddFH1+c9/Pna7I9TvtgFj4Pe85z0D&#10;r0YX6mDx4sXVm970pur8888fODu6UIbb4rjkpfH3b+nSpQNnRxfK8PWvf736xS9+EYducew2ynD/&#10;mTNnpjLwybGAMvwnjjNPOumkSCc64BN9hDJ85jOfqS655JKBM6ML97/88surT37yk5GuRb5WMKbo&#10;Ml591YBQs6222irceuutaeZDGCBFUxje+g3rpKl8whMtvxFR4t++hWfJU2ImvHmmi6Isuaew+BYz&#10;Mn2BZxTd0odEegkiSp785HomsJOZfbuImFWylGKkIS+NbTLds1uoD0tilLnH9fT3wiy+nXbyzDj/&#10;Ej1y1FEPnIXmK0cf3dnOFfxJBIvkie0q9e4rSWMjKNyS+g5EX/UMdW62vF/qvR2aJPQVvdFLu7E8&#10;gY2Hql/26Tbyy24h7NhL4s/BkP1T+btJzAuSk9o2eqTapDLyb/1FP/pS/Zd+xzP343oZ8vSwg2TM&#10;/QB/UsZe/FOCW31YtzmYWsHyU/442A5nncBz8R+JbftxPdBf6x/7+cwFKxXsTCh/XByXDpwZXZhB&#10;33rrrVOkx1iBDUSWtIrCGS1sHMek/dhGultEkhh22GGHrpei9AMiOkSej5UvwmbxtzfnURwL8EHt&#10;cagdQ0caonvkluQTow11r0/AEcfSBpmnFow9VuslOfCPf/wj/PCHP0wd9OTJk8NFF12UQp+eFknc&#10;YCFgfd9W2PKL73+/Ds+3W4T77rVXnVTUNpQj+eMpZN/6fAkEc3JR20lKwCk/h/XEQvHk1NB5G/Db&#10;utL3kD1Exd9+3B7+8HqHEjtrdBpCaPtLywjkM3F910ZWhHTbsUGHhZyyFfsoV87PoDNRjrym3yDd&#10;DhzK729hpXJReC72tAREnpBeoAO3O448Iv/8Z319NvDc7KGsQjmVX3kRT+XJ27h6n43Z1pIMW3da&#10;TtAYcmf3iHPPrbf0tVOHzyMMBAZb+nbaiSqz3TWU2fWyfSw7Ub95q1NlZm+igXJKbOv52NwuGuzX&#10;z2Uk6lcSXsuk5LExYGVL91RmvqCs6rHRH/kin/R99e1vIiMfJMD02m6uvLJe3sFm6tS92ce91C2R&#10;S11aVuR9f1uO4L65XLpX9eSZPJvnMRhV3/JtjNSg0H2uvfa+8qvTZv8kLPhb2TwPP1B+OSzkf+kn&#10;4R0MlpfYKeeSS+r6ZTd1ndurpMaW6ik/P1Bm7V75vWZj9kaobblNAPZeP+F+cnL8+td1wmQ21D6y&#10;vfhF9k/2Ui7LZbRXz+AzuX1Z5iRfk2Uvvfgnm1gWKJeQPsUz8zP1mV9n+/BZwry+U5+iD/G+3xpl&#10;sxWyuibCKGM/wO/9nvA/O7GxoWuzj78H80f1zi7ZvsqrvSgfgboPiabLkpyVE/IlWI6BsI9FaDhS&#10;dmdsV8Lex2IZBnh+OURM2I1V3gi5OyzFIdyMNjJJzfUwFqKJMsjhogyWKoz2chhQBkti3BsvGW0B&#10;zf0tUZNHRVsYC8FAGbQHhwnrsbCBPkE9yB8yVjaQEkI9sMFYirkFcSgVK2S1Fkw4o3V68pPoJPfd&#10;d9/wuMc9Lv1oDwaCyfciiZUwVofaFyA4tn2dMqUePCIAoxFxkSGHSt6tQpSDAa1BPsKCDBh4K48B&#10;rwG512xkYIMcIPpINMLTLQyQ2cCuOe7jB9t9JKf1WoflPYMZA2d/sxvxQzmILl4bBCMUym+w7V9l&#10;9iyIdD8HQ8izMiunMvpxdS/kAGGxHbCBD1LCjkQd9ctehCHlJbohqYMNEl3PPTyHZzMbjJx3C/Ul&#10;ybDrKZd/lYV9/Cixq/KJgvA8iI/veJ9fjsQPBzvwP/7PXmyZ7cPPECnEig8ied7jA95TNofXfBCB&#10;7Rfcl61c373Zhz8Sa9zLDxgS7X12QZrVjX4hE1L+6Zl8DgFUfwMJpUcc/FNiaeVjK+XVNvinwajz&#10;zmm3iCwf5Y+O0RqgaDvEHbbmj2yojOzNjuytHXmt7RKetC39lH6LvdWF744U+CHf1MewF/9kL/XJ&#10;77QhtlZeZVN+fag24zP8VXmVs1+ihOuqWzZwT3WmDPl1to/ysg1/zPXLV/ljfs0fR6K+1akysgf/&#10;Yyu20KexoXahbrVZZfZeFniyP+obtaE+lU/+sSc96UkpX0URTAoKCgoKCgqGw2ovmAChhKpPTaTm&#10;Dpdc6F//+lf40pe+FF7zmtckFb4vJjQYdF8Dc3/710y6f0caBqjunQl7/tf9s7qe/24sXx7A5r99&#10;BkEcsIdZIrY0Y+AYFq6vHM33yq/B3/m+4F7K2/wv5O97nf9GMtopS7tARhyt7JH/bi5ffs/f+V92&#10;89lmxO+sGW2y9vjx4a440E+f8Nlun0EZlJc9sy0b7QP5b+/7u9Ev+22/DNd2n2ynbCvwNzSWURla&#10;+QjbOAaBWbu2/RFcs9EnIf/tX2VkT38rRy5/Rn7d/C87KvtII/tnY/kb7ag8kMvWZvnMfDnMQvUU&#10;Lutejf7YXMZ8rrHM+Zyy5vP+Vub8PP2Geyin8kK2V/4bcln8m99vLnOTf2Z/ZMOOf0dcO7fNbCP3&#10;za9dz5HLB97L9spl9O9I+WOz/+X759fQ+He2QS5bm+Vr1x/9JpmxPO6448Kvf/3r0JcI0YIhwa/V&#10;ixlidZThvLpSJ42zx7n+ms9pJz7bzSxr/r77N15XGZx3Lp8frFwZ+T1HJ2ADaC5//i1qZZvmc7mv&#10;yHbopAzZBp6p8bqQ66fxeX0emm2Qr5PL0Al8z3M0f881nXcv183PD43n8vPn8/loB76fr+t6rewN&#10;+XyrMkA+7+i0Dhq/6z6NZfderh+H1/lwj6E+2wnyd0EZGp8r10/mQP5uVV7n83uN12gH+bu5/Nne&#10;0Hi+8V6DldfhdSf3B9/Lz9VYh63O5/s0l7fxs422aRf5mtD8XK4JjffyWf+2KheMdlLc1RErvWAi&#10;W/cTnvCElGFdSJIw2qdYUz6G+O9//xtOOOGEJJYQWPpqwtzoBhrMqKLx3s3l8LqxTI2v/c0GLewg&#10;27hQNnZqG83Xa74XDFZGGOy9/PdIoPH6/s7lb1UOaFXGFtAxGuDPmz8/bLTJJmEdA40Wdu4YrcrV&#10;qowZje+PJBrv3fi3HxNHYxm7KB9/FObb8daVjddvLFdGPpfhvebPtfreaKG5/K38s83y8UkhokRm&#10;a5w7HSi0RPO9vW4sR+Prxs82f2+kMdi9m/1zOH8dAH+0Rrmn7PfNNhisjEN9bqThXo33aXw9WBnb&#10;LB9/tJzDUgLr/vMgczBYbuA3/JRTTikRJiMMfcR//vOf5Of6CTtN7LnnnmmQf/nll6ddcYwPHvrQ&#10;h6a6kEvuwgsvDCaxHvWoR927dv/f//53mDbN9pf3pPwaBxxwQGo37WD27Nnh73//exIFhNbb8UK/&#10;ZWmWJdn+NZZ72MMeln4bLrnkknD11VcH+SOax5o333xz+s4hhxzS9q4Zxoeuecstt6Tye879998/&#10;LXXw/OzgvF0qHvKQhwRLANjM5+2QsuuuuyYfv/LKK9P53F94jqEioRuhbVxwwQXpX4RLJLUcHWwi&#10;unrKlClJvD300ENT1LS8fj5vS1VL1OX1g5kzZ6ZnyW3t4Q9/eFv1wAbG8FdddVWK8GJbde5fvmFn&#10;IM+tbp1XRufskGK5PDs4hw/YTYn/KMOOO+4YHvnIRyZbDgX31+4tuc9+lO3Ntq7Ltv7eb7/9Ut3K&#10;acjvZs2aFQ466KB7d+zJPuoalk55L9tnKPiuZ2VvNlBm9UC0Fenu/PTp01Pd8kV8hx+ygXLZNcg4&#10;2mfVgefQpg488MB0DZ8ZDsqg7J6BDd3rsMMOS35vy2/2UTZ2VQ/K617asXrmc9qK/tZnb7/99mQD&#10;fqO8w8H9jR3Yml0h9wnsqS2oC+Tf/fmivJLXXnttKq8cQ9qOPuOyyy5LtmH7xz72scP6QIYysLO6&#10;dU/f055dR52rB32Gez/iEY9InzFJrp8AuwYpL9uwJXuxH19q5/fE/fOzahPA731fG/T8bK4+3cf9&#10;1JfndS99mP5PPdhBR7+gHSs/X+hpLFEwJFZ6weTrX/96mg3KOOaYY8JP5NsYQ2hUHFqn0U4ntbpC&#10;B/e1r30t/SgcfvjhqaMo6AwG/340bXX93Oc+N/0w6mwLusNXvvKVNPDhjwXdwcD1n//8ZxosvOQl&#10;L0kDpeKTncNg96tf/WoiLpaBlt+S7qCP9Hv8l7/8JbziFa9IJHIof/SeQbLBsMFnwcgB8Tj77LOT&#10;AOLvO+64I43nEHF54BAMJFwf8rKXvSzIG3H66acnQeuVr3xlEk3gzDPPTOMt10C6X/CCFyTS0A4Q&#10;wT/84Q+JUBABEK5nPvOZ6Tf1j3/8Y7oHQnTkkUem88r75z//OZXl//7v/wauUj/LN77xjbTFp/u/&#10;SJLkNsDfzjrrrPScJj+QHDl0dt555xSpzAf5I5HijW98YxLzLRO3ZEz/+vznPz/1DSYLlf/JT35y&#10;shci1W5SUHb3XPpu90G2Tfp57u9973uJaCmfMdp73vOeRNp+//vfpy1VCYvGcMr+m9/8Jl1r7733&#10;TiQR0WxHMGEDJBnx1e8h28g3QepnP/tZOk8YQoCf97znJbJM5Prud7+b6u3jH/94sgvBCoFGupVl&#10;r732amvrX8/lO+oV6SQ68LNPfOITSfj5yEc+knyRfXzuVa96VSonG7AbQeD1r399+u5JJ52U/mV/&#10;y/MJL6997WsH7jQ4lIFd1S2RAWEmgLgX2ygPgsxfXZsvEof++te/JhJ/4oknpvGf394zzjgj2Us7&#10;8vl3v/vdbYlnysBu2pJ+UzsjzjzrWc8KX/ziF9N5ooR6EEGPwLs3W2h3xvQf/vCHk11+97vfpe86&#10;ry1qD+w3FNyfUMIGbKj8xLrXve516d580f2JYe798pe/PI1/iYfuzV+1BwIaO3gW56VHUI/tQBkI&#10;FcrAt4xj2F2b9lzOEwL9nmh/hAx1w8eUQ9vhC66jDNoB/3WtY489ti1fJHDwb9fSN/LpF77whenZ&#10;cSbQL2iT7OrzBBP29S8/4Ddsoz/RvtTTEUccEZ74xCem7xeMAGLlrdSIzoNl33scc8wxA+8UPBjw&#10;5je/ufr5z38+8KqgG8QftSr+oFSxkx84U9At3vKWt1Q/+clPBl4VdItIQJIty1Z3veFtb3tbFYnQ&#10;wKuCbhEHn1Uc4FdxMD5wZnjEQebAXwUjBTaOhCb9HcluFcltdeWVV6b+I5LgKpLwtHXocccdl37n&#10;wJa6n/rUp1KdZkTCUM2YMaOK5DFteRvJwcA7w6OxDJGQVf/7v/+btkx973vfW0XSl85/5Stfqd75&#10;znfe25+591ttUT4A9//1r39dRVJZRZJd/fCHPxx4Z3i4v++DZ/joRz9aRWJWRfJX/b//9/+SXe68&#10;8850/5/+9Kfp88uWLas++MEPprFT9lO/W5EkVSeffHL1t7/9LW2/2y4abXDRRRdVz3nOc6pIVquP&#10;fexj1ac//ekqkte0nXIkZ9VNN92UPuffpz3taffWi9e2+/3IRz5SnXLKKVUkix1t9+r+uRy2TlbH&#10;kSgmn/jtb3+b3vvSl76UtpZWHq+/+c1vVu9+97uruXPnDlylfpZIstMW0GeeeebA2aGR76se/L1o&#10;0aIqkuJUzxdffHF11FFHpbrnF9m/fM65z33uc8lnvOavbKaM7PihD30ovdcOchmyHfiTOr/xxhuT&#10;T9jClz0jUU/3iGQ6fS6S8TT+4ydef/vb3062mzdvXqoTW6TzpXbg++6R//2///u/6oQTTqjmz5+f&#10;6vaSSy5Jtnf9b33rW+lz+TjttNOqZz7zmdXChQur97///amMzp911lmprbDdcPB5dZDrwTP6DeRj&#10;Z5xxRvLF2bNnp6103/jGN1aXXnrpvfdXRudse51t+Oc//znVwfTp0wfuMDx8r7EefvzjH997X8/9&#10;y1/+Mp1X7//zP/+TfCV/VnmOPfbY6rzzzkuv83H66acnf2x3POQ72Qbs5hnOPvvs1BfqE2xrzTZ8&#10;X7vP7UGdff/736/e9773pfbrnN+8K664Il0j92cFI4OBmNeVF8LQzMBBnoUoeHAgNu6kiJaZ094Q&#10;O8U0i+Pfgt7AH82WFPSOnJ+ooHvkGbn4W5z+LegO7JfzwbSL8rs08mBj/a3ZYxEdZvFtEypKV3SE&#10;2Vgh5OpN2D/k/rmxfrwvhN6Mss8JR28XuQxmh4Wvm012znXM0oOlP5HApCgKaPYNs9Bm8p/xjGek&#10;SIfhZtIb4Vpm8/1+iyTwrwgNs+iePdvBMiEz7ny5cVlZ7hss/XB/M9mR1KUojXaRbWBW38y5JQxm&#10;sM32b7fddqkv91p58tID32m0QySDKRrAZ82q//znP0+z3e3C/V1PVIOZ9cc85jEp0oPdc3SAZ1Mv&#10;eazTXIYMkRq+qy7bgWu4v4M9RamLGrEcxPKM7If+NdYydoVcD7kMnt13RH2IvhGtI8qlHeQy+Jcd&#10;+QI/4E/aA592P/Xg+T1f/l4jRMhaCvOZz3wmRf+IiBGJ0A5cK/uuSKm//e1vKSJBNJWyiXzxb14q&#10;le/tfZ8X4a+NWN6UN7zwr/aZ285QcD3P6B7q+Re/+EV6bu0v9wl8S+SNz/HFXAbRPN5jM9+HZtu0&#10;A9/J9aD+RGaIaGJzzyDKAywFYwPP5rP6MG1HZJgIoHxvUU/s6Bz7tYNcBr7ouWCnnXZK7d9yI+2B&#10;L7KD+2ZYwieaUnSWzymbaCB21L/lOikYGaz0zIFzCjniWEIixzp/SUH70CEI2dTxFHQPoZZCBDvK&#10;A1PwAOhDij/2BwYVwnGR1ILuYeCTJwQKuodBNwLUzvKAgtEFciXUHsl79rOfnUiRfgN5R1IQZmOF&#10;RpEAociEBBBV4ebHH3986r/lt+gECPpnP/vZlCvAckzXc78s0iBKrcoAykfssWTBcpHPf/7z4eST&#10;T07LA9pBFjws7SD42KEJOUJc2QY5Zwf2UK6MbINcDks/CCaW5uozECWEqRNYTkKoecUrXpGuqwyZ&#10;kLmWsjSWAfL92Ua/j2CrR+RVGbK40Q6M5YkV6kB75Qfszg7ABsqU75mRX7OlOkNy5dnIOW46geUs&#10;hLO3vOUtiZginurYc7CBeyhThnvn++Mg7v3Wt741vPnNb07jCfWa/Wg4uDZSTGxRdv6EZHvmLJAo&#10;i/u18kWw/OVtb3tbeOpTn5rqwviQyNIulMHzE1ve8IY33Js7w3n171/1oC/1t7bx5S9/OZFxS3fY&#10;RnlynSmvz2UhZjjk6/MDwpclJ8RC33fe9fI1c7ksRbN8zlI25W1Eo23ahWvqEz74wQ+m6xHv2FsZ&#10;svDjX6KF5+UXlusQpiwpJK65BkFF2gi2ec5znnM/vxkKvuv405/+lPxRPRIu3d+zs0PuG53zjEQr&#10;y/Qsn8OD3cvh9atf/erUnrIgWzAyWOkFk4IHLzRmgwOKcEH30Blbt2z2paA3+GGyHrugNxi8s6VB&#10;c0H3kNDcgK2bQV/BfbCm2yCyE+JQMPJAAn/4wx+mSAR5evKsKOFCLgyig8gRv20IJKJg9t2sv9lf&#10;M8xm0K3xR1b9jfB30l5c69Of/nQSaoxHCATIINFCHgbXJsAQA3zGTLcki8iRWVvESY4KERUEB7kl&#10;+FonvyNyqMjHIUEpYoRs+tfzyGWAhLuniBeERzQLgkRkciiDssi9oLxmtZH9du2A0MsDglARXDI5&#10;R7acc3/5GFxPFJD31QNb+Fc5iZLuiWw71I3PtksSzYx/6lOfSuRYlIYy+Vvdi+AReeK6OYGp6Bc+&#10;wg5sk6M+iC4+Lyqg3edHTpFPvkgoINggw+qB8GIySp4ZdnCOCMFP3VcZHIQO59iGL6oTvuja7djA&#10;57JwxyclW/VMCLEoFeITP5TbhB+KqGd37YAt/Mtm2ohrsZ2IA3XQbqSN77mH3C2ijNjaPYwx/ZYT&#10;JrRVvkbM95zvf//7kx+wGRuIiNF2lFeOFb6t7RIRhoP7sx8BVR0SGbTFxj6BPyqHvkKbFL0h15e2&#10;4VnZXRtRJm2DaME2zrcDZcgROuwmh5EyuZ/oN+1A+9IvEcTcSy4ju6oZ8/A5PqIOv/CFLyShRWJk&#10;ddOOWOH+Dvl09CnuwQeVnx35BHGIL4rq8p7nU2fK6PP6MGVQT8rhdfbFdttEQedY68My+KzEoEBS&#10;0yWi8mMlg7XBesHKDw3Xj1LzjEVBZ9Ah6yjbHZgUtEbxx/7BIC/PvhR0j+KP/QF/LH3kygcE8cc/&#10;/nEiKAb9kiMiW4gaMmDW1r+IE/IigSRC63PIIDKFzP32t79Nn0XQkG1CY7tiLZHBNf2OImKICYJK&#10;sPAacUHWzHQjfRI8/upXv0rkTZkJBT6vHAQDJBKJaVcwQWJ+9KMfpWfyrIQDhNhEkhl09ycUILBH&#10;HXVUIscSvCKOhBOEVqS1JThsiWgijyZRkNd2gAASbLQThFxZ2JtY6x5muRFPkSfqh3hhNhsZU4cE&#10;BZ9VH5ajWEYgwtCSec8wHBBiz2lZB3Ln2QgYbMi+nk1iX3VLjHJNde4cwYTdjPvZDZFETJHUdu6d&#10;4Rrf+ta30jP5225HnpVtXRchJkZ5JmKMz/EbAgJfMH7AP4gpIo48i/6bAIXItwP+K9kxn3Bd93B/&#10;z61OEGV9mEgK/iZ6RSSG9qOe2IoobAmG9oDoS/7pOdrt+/AoyUIRfPXIhu4v0oW9iZiiWNQDccWz&#10;qit+o01Klq39Ko/3+JSEpcrbDnyPf6tX/I7NXY8diJR80XuimLRR9+Av2oGyaaOEFAKXiC3XI+o5&#10;52hHMNAGtSXiBN9zbc9MvHMvtmVTCWbZSYQNW+sP1KH2f9NNN6W6UZf6EQKiNtXO77n7qkM29T12&#10;1rdo1+qDDdiaSCXBLV91jkiifIQr5SPqEF38S2B72tOelv4tGBms9LvkcBQOkyGz97ve9a6BVwUF&#10;BQUFBQUFBa0gqgIRAzsw2JFiLGCo6UBoMqnJrzPycLQV6Wl8r/l77SJfA1qVodV1u73XYMhlGOya&#10;zfdr/Hw/ypKvB/lare7Z+F5Gr/fOGO6aje9njMS9M1w7nx+qPPm9oT7bLoa75mCvG9GP+0Orezb/&#10;3fi6+f1ukL/fCs3XHOqzGd2Uo/m6zc/V/IyNnx/qXCcY6prN12v+bK/3LugMRTApaAvCAM1AOLgM&#10;pVv4WF5naQaB0ksxp1RTYPMaSKFiFHozC5R4YW/NjZt6S22m9Lt2vu6qhhxKaNaGcm3mhrreGEpu&#10;9oNizqbWa+ft4tiIfc1wmVnyXvMMixBS1zbbwNZsuSp2pBR6vsgebMqnPG/2G+f4I79jY/5oNgj4&#10;Y7Z/KxuZzfE+qBvK/6oK7ZM/spNZC37IrxpnLtlL6KdZJvYQCgzsx8a+r62bDcq+CmZDzO6avWFn&#10;x6qK7I9mxtiJjcxam30DduZXDjY2m8Yf+WkOPTfzbfbMe2apvKcv8B4b6lfNKmU/XlXR2D96Vm23&#10;0R/NyPFHv0mN7dPvC/vqH/WL/LHVMkY+y67svKovKWsePwkpF0JfUFBQUFBQ0D5W+iU5QqC+/e1v&#10;D7yqd82xDrRgdGGQKYRMCJ+QNGF0Bv5EEwN7IW7C04SmeR9hN2BFYIUuCq/82c9+lr4jy3cjQfV9&#10;n7HOGNkQ+pmJxqoGg3xhj8LrhOOxG2KAXCEHyBM7C18VeocAIAUIg7ZgzbUM+b4rbDQTCeKKMFp2&#10;9j0hl0LUkYJVUTBBqITQCtEU2iqkGfnhj+CcxGpCFdkFYSUE8Cs+zE7eR6yEBedwVtdxXpim71kv&#10;zY+R1VXRjtqe0FZh6GzmmQkk/JH/IK/C0/mjsFGCXPZHNmJH531PH0EUIVARS4TSnnrqqek9/qpu&#10;stiyqoFQwh+tf/as/IiIlEOELTXQP/JX9mJ3/khoYSd1kPsDbZnP+VdWftEB3vM9okoroXRVgXYq&#10;DD37o2cmgPBH7ZtYwh/ZxHuEE/6offIz7znvN8h7vue9DELJN7/5zRQSLpH2qp4Xqnn8JOT7JS95&#10;ycCrgoKCgoKCgnZQFvwWtAUDfGvjrLEV4osgWDtn5tMg1N/+9Z5ZUqTe7DIQSeShIQyInHCtRiCl&#10;RARrAq21JZqsqkAIkPb9998/rVM1e2odJqIEiNM555yT3pe52wwh2xBaiE8IgGgKNjOjmoGsImRs&#10;LImVekIkVlXwIX5m5wRrbZF8PojgI1X+NjNvRhVJ95rIx/6EAOuhkXqEotEfiXrIrgz0DkKBpHzN&#10;PruqgD2IRUQja8KtZSZyEN28J+GaTO7et56WsMkmiLv3tWvfs56dn/JdINjxR8TfulpCi4R7vrcq&#10;grjBH7VZfuM5+Zx+0t/8ig0I/gQPohwRxfcIKxK5SSapj5VgjlDK5/QVthO1nlt7RvT58aoKPkVg&#10;kt+BHeUMIMrJ2+A9ghQxheiujyPQE59F37EXgZg/Sqio7+SrvgdZnNLmiSp+u1Z1+C3QBwLfOvbY&#10;Y9PfBQUFBQUFBe2jCCYFbQFRNzMl2Zps9wi9QT3STuRABhBXgolESUQPIoDBKjIgMRbS1ZwQCdE1&#10;IJYwyuAOeViVYWbYAJaNPK/EbSCcH4FHDJBQSfDYjJ2dI0YhTEgVkQA5y2Bjn0HADIqRNHb1mVUx&#10;KgJEMkjSx9+OPPLIFG3juQlGfJH4xs58UkIydkCSkCrZ39kWGWueqWdLS3QcfD6H+2fStaqBCIfE&#10;H3PMMYnssxcBxVInbViEjmUgCLstBdkZSeWPZuhf8IIXpO/lZGN5iZTEfCKm1JHr82f9AWFvVYTo&#10;GbZA8glLfEy0GFIuGkpCP3Zgpxe/+MWpHyRKsZE27UDy9a0iKoh+hD39A9vZMpCvEwZcd1WFdkoI&#10;0T/yK9uo8lF+RVwSoaMf5I8EZz6o72MTwpK27ntEE0Kp36jcdn2OzdWRyJ/VBZbgsAG/4qMFBQUF&#10;BQUFnaEIJgVtwUxnXiYjSgQ532OPPVK4s8Gs98wmA6LuMEBDnhCwnFuiEQb/ZqXN/BkgI6eIxKoa&#10;bg5s4Rn9SyBBSIWaC5UmPiGi7GhZAyDtSJcDmfA9/zYKIQbDws/NnDoIB7J8m+FeVWdR+VP2R6RI&#10;VAihSQ4N4hM7mckHvug82yJdg/kjEKOQeskRTzzxxGRn2dPzvVY1eL7sjwSSnPlfBI7ICESUHbM/&#10;+ptP8VU2zHYkRmnPIlT4IxsSQYkoYOZfX8A3V0WwX/YRz2g5iWdG2vmjZ8/+KOJOlBjb8sf8PTYV&#10;QcGPLRXJdeNfdeM9fWTuZ1dF5GfmV2wjwsnvgd8aUXZ+axr9UYQefySUsmOjPxKd7G7imvxRpJT2&#10;TahWX6u6OF9QUFBQUFDQHxTBpKAjWOZgizwih1lRs6DIAOTBqgGqI5+HVjP0lpW4FjJg/blQc4eZ&#10;aIPjVRmez/IbW/SZURWCzg5IQrYjGNhDo/2abek1siqvhBnp448/Ps1mW0oi0mJVhm3oLP1Amswq&#10;swEbQrYdX/Q3f8y2a+WP6kR0CpJLwEK21IWlZfx9VYbn449IpYgd0WDslQWmbK/sm432M2tvi74D&#10;DzwwzfhD/l5jHfgOH1+VQSTWp/k3R900+2O2C/vmPlL7tTQP0SceN27R6PuiBNSPPpcQs6rDM1ve&#10;RfgVsSMaLNuLDzb6o7+zHeGKK65IW6jyYVu1AtvKucPP9bnEKtEqObnzqgzL5fJv8mc+85mBswUF&#10;BQUFBQXtoggmBW3DIFPUgn/t/W5ACmbvESGzf2C2z+yeHW8ySTCbZwbQ7GGeUUUSfNeSHtcVJWCw&#10;K+R/VRVMDO5FllhfjwQhA0Lu2UekiYgdolR+fn8TpRwZZlwRhTxD6m8k3zISyydyjg51sqpGmED2&#10;R7PH1uYj7GB2HoFiOxApIbpEpEkm/I3+mCOa7BKDWCEYb3zjG8Nb3vKWZFMEi0+vquBryKPcEBJq&#10;P+95z7vX59gMqeSz4G8RKN7jyyLNCARm+l/xilfcGxkhgkJkRc6zk+uicRedVQ1EEolf7fb18pe/&#10;PPkReGa2yuScLQl9+ke+57W+gMBpaZRlj/wStGHCgbwyBBjLolblCDzwzBIzS3Cdl33pG7VZApSI&#10;suyP/s7+CER4YoklN695zWvuTerqmiJ75DRRR/oOyWVX1SVijbAUKYPoVlBQUFBQUNAZimBS0BaI&#10;ISeddFKa8ZNwz+CV0GHgKkQaYTcYNdA1+DeTZ4aeYCJE3eyez1vLL4LEgNX7Nml6//vfn7aKlh8B&#10;ybBWPw+AVzWYOTWLb7kHUiTUnF2QLQN6M6lIKBsiSiJv2AnpQj7Zz44ZlkWxad7ulVjgenbVYF9L&#10;nYTvr6pr9fnUySefnHbFEJ2DUImmIcJZsmCGHjngjzkppM8RTPieqAifR7DY0TnvIbHXXXddsqHz&#10;/D4vFVsVQVhip8997nPpNV+zrIs9tHF+xedy8lvkS/vnj3Yi0X6RVu2WrbIwoi3Lo0OA8h3k13Kd&#10;VTURsfZr9xXRTuxjyQjhhFinDfJJBN0SPH0occ7nQILsL37xi+lz7CNhLoFOu+a7H/nIR5K91Q1R&#10;mRi9qoKwpN/77Gc/m56fKC/qi8CkfcoNI+KLPxKdtW/t2u8P2/BHdif86SOIVK4p/5Zd2N75zneG&#10;17/+9Ul4EcnDpgUFBQUFBQUFQ+FBv62wEFNrkg0qDUbLlnkjAyTyO9/5TprdRB4ReSTBzLLBKnJl&#10;3b7DINVaceHQPivMHGEykEUEDH6RUEKLiAqDV4f3EV1RF6vqLCqBCanK26wi7WyLqHvNLggowo4A&#10;OCdBqRl7hJQdJdREmjLJl/NAJIRIAbZGuLwnYSLCm6N8ViWwG3/0bMS17I+IKRs6x8b8kajEF/kV&#10;P0X0zdgjXiJwECv2FZ2D6LK9pWE+5/MiLlxX5MSqBgIef2Q/vqa/9ewiSxB47VF79r7oL7ZlD/5m&#10;a1cCnTw7/I0wQrhiR59jW6ITAZDf65tX1eUkBEz+SIBiA76jn+M3ohz0c+zHH/md3yy/ZYS8b33r&#10;Wykahw+yvc8Rl/SBdsUh6hFSCFeEPu2dfVdV/OxnP0t+w/eIJezBfhI9O6cf1M8573dDVA7fJfzZ&#10;BYet9AUiFbXf3K71sT5PmOar/HhVFZQbYWyUUbYVLigoKCgo6BxrVKZfVmKYRXr0ox898CqEE044&#10;IUUjZDSTGLOgBqMF/YXBPwKKlIseQQwQATOABrNmAxF/hIuAYuYOcYA8k8/VHEjunnvumQbAjWSe&#10;YKI+kYy8bGdVAzsZ6Bv0I6teI0bs4bnZA3kieniPHZEBMGPvu2anCSVIKBv6rrB0s9neR17z+VXV&#10;jggRf0Q4+SNb8kez9oiR13xO9A6SxE+zPxJQ+Gr2R0ej/RFTfgyWNiFgq6JYAuzEZ0SGZH/kM+xB&#10;0GQPghLRw3sioviW9q+9Egr4ofd83/tsxj+JowQCfksocX5VhWf0rDkyhC2y3/mXj/E5vqe/dB5x&#10;FzXG/rbDzn7MdpaieJ/d+Tobs7n3vUc4WBXBTuxBNM7+yB7ZH/2tfyMms4nzBDvgj+zb6I8EAj7Z&#10;2A96X99BlMrJY1dlNPZddg4TvVhQUFBQUFDQPopgUlBQUFBQUFCwCqIIJgUFBQUFBb1hpY/VNwNk&#10;hi7DzFwjCCgZBgNFLCkoKCgoKCgoKCgoKCgoKOgVK32ESUFBQUFBQUFBQecoESYFBQUFBQW9oeyS&#10;U1BQUFBQUFBQUFBQUFBQUNCEIpgUFBQUFBQUFBQUFBQUFBQUNKEIJgUFBQUFBQUFqxlOP/30sPHG&#10;G6dlO3YUstNQQUFBQUFBwf1RBJOCgoKCgoKCgtUMJ510UpgzZ076+4Ybbgi/+MUv0t8FBQUFBQUF&#10;96EIJgUFBQUFBQUFBQUFBQUFBQVNKIJJQUFBQUFBQcFqhje/+c1ho402Sn/vsssu4bnPfW76u6Cg&#10;oKCgoOA+FMGkoKCgoKCgoGAVx5FHHjnwV42nPOUpYfbs2aGqqnD99deHnXfeeeCdgoKCgoKCgowi&#10;mBQUFBQUFBQUrGKQ1LWgoKCgoKCgNxTBpKCgoKCgoKBgFcFnPvOZtPPNU5/61IEzNfbdd9+BvwoK&#10;CgoKCgraRRFMCgoKCgoKCgpWYRx88MFpCU5BQUFBQUFBZyiCSUFBQUFBQUHBKgKRJDmZq39f//rX&#10;hz/84Q/pdUFBQUFBQUFnWKOS7augoKCgoKCgoKCgoKCgoKCg4F6UCJOCgoKCgoKCgoKCgoKCgoKC&#10;JhTBpKCgoKCgoKCgoKCgoKCgoKAJRTApKCgoKCgoKCgoKCgoKCgoaEIRTAoKCgoKCgoKCgoKCgoK&#10;CgqaUASTgoKCgoKCgoKCgoKCgoKCgiYUwaSgoKCgoKCgoKCgoKCgoKCgCUUwKSgoKCgoKCgoKCgo&#10;KCgoKGhCEUwKCgoKCgoKCgoKCgoKCgoKmlAEk4KCgoKCgoKCgoKCgoKCgoImFMGkoKCgoKCgoKCg&#10;oKCgoKCgoAlFMCkoKCgoKCgoKCgoKCgoKChoQhFMCgoKCgoKCgoKCgoKCgoKCppQBJOCgoKCgoKC&#10;goKCgoKCgoKCJhTBpKCgoKCgoKCgoKCgoKCgoKAJRTApKCgoKCgoKCgoKCgoKCgoaEIRTAoKCgoK&#10;CgoKCgoKCgoKCgqaUASTgoKCgoKCgoKCgoKCgoKCgiYUwaSgoKCgoKCgoKCgoKCgoKCgCUUwKSgo&#10;KCgoKCgoKCgoKCgoKGhCEUwKCgoKCgoKCgoKCgoKCgoKmlAEk4KCgoKCgoKCgoKCgoKCgoImFMGk&#10;oKCgoKCgoKCgoKCgoKCgoAlFMCkoKCgoKCgoKCgoKCgoKChoQhFMCgoKCgoKCgoKCgoKCgoKCppQ&#10;BJOCgoKCgoKCgoKCgoKCgoKCJhTBpKCgoKCgoKCgoKCgoKCgoKAJRTApKCgoKCgoKCgoKCgoKCgo&#10;aEIRTAoKCgoKCgoKCgoKCgoKCgqaUASTgoKCgoKCgoKCgoKCgoKCgiYUwaSgoKCgoKCgoKCgoKCg&#10;oKCgCUUwKSgoKCgoKCgoKCgoKCgoKGhCEUwKCgoKCgoKCgoKCgoKCgoKmlAEk4KCgoKCgoKCgoKC&#10;goKCgoImFMGkoKCgoKCgoKCgoKCgoKCgoAlFMCkoKCgoKCgoKCgoKCgoKChoQhFMCgoKCgoKCgoK&#10;CgoKCgoKCppQBJOCgoKCgoKCgoKCgoKCgoKCJhTBpKCgoKCgoKCgoKCgoKCgoOB+COH/A8yqNrJ/&#10;y5obAAAAAElFTkSuQmCCUEsDBBQABgAIAAAAIQA8RGbs4AAAAAkBAAAPAAAAZHJzL2Rvd25yZXYu&#10;eG1sTI9Ba4NAEIXvhf6HZQK9NauRpGpcQwhtT6GQpFB62+hEJe6suBs1/77TU3saZt7jzfeyzWRa&#10;MWDvGksKwnkAAqmwZUOVgs/T23MMwnlNpW4toYI7Otjkjw+ZTks70gGHo68Eh5BLtYLa+y6V0hU1&#10;Gu3mtkNi7WJ7oz2vfSXLXo8cblq5CIKVNLoh/lDrDnc1FtfjzSh4H/W4jcLXYX+97O7fp+XH1z5E&#10;pZ5m03YNwuPk/8zwi8/okDPT2d6odKJVEMVLdvJ8SUCwHq8iPpwVJMkiAZln8n+D/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wCSUmAMAAEMIAAAOAAAAAAAA&#10;AAAAAAAAADoCAABkcnMvZTJvRG9jLnhtbFBLAQItAAoAAAAAAAAAIQD/MFfG9F8GAPRfBgAUAAAA&#10;AAAAAAAAAAAAAP4FAABkcnMvbWVkaWEvaW1hZ2UxLnBuZ1BLAQItABQABgAIAAAAIQA8RGbs4AAA&#10;AAkBAAAPAAAAAAAAAAAAAAAAACRmBgBkcnMvZG93bnJldi54bWxQSwECLQAUAAYACAAAACEAqiYO&#10;vrwAAAAhAQAAGQAAAAAAAAAAAAAAAAAxZwYAZHJzL19yZWxzL2Uyb0RvYy54bWwucmVsc1BLBQYA&#10;AAAABgAGAHwBAAAkaAYAAAA=&#10;">
                <v:shape id="Picture 1" o:spid="_x0000_s1064" type="#_x0000_t75" alt="A screenshot of a graph&#10;&#10;Description automatically generated" style="position:absolute;width:52387;height:53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EmygAAAOIAAAAPAAAAZHJzL2Rvd25yZXYueG1sRI9BSwMx&#10;FITvgv8hPMFLsVmVrGZtWlQQClLEau+Pzevu1s3LksR29dc3QsHjMDPfMLPF6HqxpxA7zwaupwUI&#10;4trbjhsDnx8vV/cgYkK22HsmAz8UYTE/P5thZf2B32m/To3IEI4VGmhTGiopY92Swzj1A3H2tj44&#10;TFmGRtqAhwx3vbwpilI67DgvtDjQc0v11/rbGZgoFZe+fHud6N+nld6FtNuwNubyYnx8AJFoTP/h&#10;U3tpDShV6vJW6Tv4u5TvgJwfAQAA//8DAFBLAQItABQABgAIAAAAIQDb4fbL7gAAAIUBAAATAAAA&#10;AAAAAAAAAAAAAAAAAABbQ29udGVudF9UeXBlc10ueG1sUEsBAi0AFAAGAAgAAAAhAFr0LFu/AAAA&#10;FQEAAAsAAAAAAAAAAAAAAAAAHwEAAF9yZWxzLy5yZWxzUEsBAi0AFAAGAAgAAAAhABv/gSbKAAAA&#10;4gAAAA8AAAAAAAAAAAAAAAAABwIAAGRycy9kb3ducmV2LnhtbFBLBQYAAAAAAwADALcAAAD+AgAA&#10;AAA=&#10;">
                  <v:imagedata r:id="rId34" o:title="A screenshot of a graph&#10;&#10;Description automatically generated"/>
                </v:shape>
                <v:shape id="Text Box 3" o:spid="_x0000_s1065" type="#_x0000_t202" style="position:absolute;left:611;top:53436;width:50377;height:7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kgHzAAAAOIAAAAPAAAAZHJzL2Rvd25yZXYueG1sRI9PS8NA&#10;FMTvBb/D8gQvpd3Y4LbEbouIf0pvNm3F2yP7TILZtyG7JvHbuwXB4zAzv2HW29E2oqfO14413M4T&#10;EMSFMzWXGo7582wFwgdkg41j0vBDHrabq8kaM+MGfqP+EEoRIewz1FCF0GZS+qIii37uWuLofbrO&#10;YoiyK6XpcIhw28hFkihpsea4UGFLjxUVX4dvq+FjWr7v/fhyGtK7tH167fPl2eRa31yPD/cgAo3h&#10;P/zX3hkNabpQS6VWCi6X4h2Qm18AAAD//wMAUEsBAi0AFAAGAAgAAAAhANvh9svuAAAAhQEAABMA&#10;AAAAAAAAAAAAAAAAAAAAAFtDb250ZW50X1R5cGVzXS54bWxQSwECLQAUAAYACAAAACEAWvQsW78A&#10;AAAVAQAACwAAAAAAAAAAAAAAAAAfAQAAX3JlbHMvLnJlbHNQSwECLQAUAAYACAAAACEAatpIB8wA&#10;AADiAAAADwAAAAAAAAAAAAAAAAAHAgAAZHJzL2Rvd25yZXYueG1sUEsFBgAAAAADAAMAtwAAAAAD&#10;AAAAAA==&#10;" fillcolor="white [3201]" stroked="f" strokeweight=".5pt">
                  <v:textbox>
                    <w:txbxContent>
                      <w:p w14:paraId="644F5C46" w14:textId="741689DD" w:rsidR="00C14658" w:rsidRPr="00515DD0" w:rsidRDefault="001F5484">
                        <w:r>
                          <w:rPr>
                            <w:b/>
                            <w:bCs/>
                          </w:rPr>
                          <w:t>Figure</w:t>
                        </w:r>
                        <w:r w:rsidR="00C14658">
                          <w:rPr>
                            <w:b/>
                            <w:bCs/>
                          </w:rPr>
                          <w:t xml:space="preserve"> </w:t>
                        </w:r>
                        <w:r w:rsidR="00703BBB">
                          <w:rPr>
                            <w:b/>
                            <w:bCs/>
                          </w:rPr>
                          <w:t>9</w:t>
                        </w:r>
                        <w:r w:rsidR="00C14658">
                          <w:rPr>
                            <w:b/>
                            <w:bCs/>
                          </w:rPr>
                          <w:t xml:space="preserve">. </w:t>
                        </w:r>
                        <w:r w:rsidR="00C14658">
                          <w:t xml:space="preserve">Right: time series for each variable and the target variable. Left: decomposition results (trend and seasonality) corresponding to the variable on the right. </w:t>
                        </w:r>
                      </w:p>
                    </w:txbxContent>
                  </v:textbox>
                </v:shape>
              </v:group>
            </w:pict>
          </mc:Fallback>
        </mc:AlternateContent>
      </w:r>
    </w:p>
    <w:p w14:paraId="1F180513" w14:textId="77777777" w:rsidR="00C14658" w:rsidRDefault="00C14658" w:rsidP="0046517A">
      <w:pPr>
        <w:rPr>
          <w:b/>
          <w:bCs/>
        </w:rPr>
      </w:pPr>
    </w:p>
    <w:p w14:paraId="778776DA" w14:textId="77777777" w:rsidR="00C14658" w:rsidRDefault="00C14658" w:rsidP="0046517A">
      <w:pPr>
        <w:rPr>
          <w:b/>
          <w:bCs/>
        </w:rPr>
      </w:pPr>
    </w:p>
    <w:p w14:paraId="22E777F1" w14:textId="77777777" w:rsidR="00C14658" w:rsidRDefault="00C14658" w:rsidP="0046517A"/>
    <w:p w14:paraId="24F11E03" w14:textId="77777777" w:rsidR="00C14658" w:rsidRDefault="00C14658" w:rsidP="0046517A"/>
    <w:p w14:paraId="0F4C52A4" w14:textId="77777777" w:rsidR="00CE6DE1" w:rsidRDefault="00CE6DE1" w:rsidP="0046517A"/>
    <w:p w14:paraId="4B346F21" w14:textId="77777777" w:rsidR="00C14658" w:rsidRDefault="00C14658" w:rsidP="0046517A"/>
    <w:p w14:paraId="35982067" w14:textId="77777777" w:rsidR="00C14658" w:rsidRDefault="00C14658" w:rsidP="0046517A"/>
    <w:p w14:paraId="281FD9F9" w14:textId="77777777" w:rsidR="00C14658" w:rsidRDefault="00C14658" w:rsidP="0046517A"/>
    <w:p w14:paraId="68F9F507" w14:textId="77777777" w:rsidR="00C14658" w:rsidRDefault="00C14658" w:rsidP="0046517A"/>
    <w:p w14:paraId="583A09FF" w14:textId="77777777" w:rsidR="00C14658" w:rsidRDefault="00C14658" w:rsidP="0046517A"/>
    <w:p w14:paraId="459E7086" w14:textId="77777777" w:rsidR="00C14658" w:rsidRDefault="00C14658" w:rsidP="0046517A"/>
    <w:p w14:paraId="6A4FAC4E" w14:textId="77777777" w:rsidR="00C14658" w:rsidRDefault="00C14658" w:rsidP="0046517A"/>
    <w:p w14:paraId="0D920E32" w14:textId="77777777" w:rsidR="00C14658" w:rsidRDefault="00C14658" w:rsidP="0046517A"/>
    <w:p w14:paraId="3737502F" w14:textId="77777777" w:rsidR="00C14658" w:rsidRDefault="00C14658" w:rsidP="0046517A"/>
    <w:p w14:paraId="600BE181" w14:textId="77777777" w:rsidR="00C14658" w:rsidRDefault="00C14658" w:rsidP="0046517A"/>
    <w:p w14:paraId="42D7082D" w14:textId="77777777" w:rsidR="00C14658" w:rsidRDefault="00C14658" w:rsidP="0046517A"/>
    <w:p w14:paraId="4E6178EB" w14:textId="77777777" w:rsidR="00C14658" w:rsidRDefault="00C14658" w:rsidP="0046517A"/>
    <w:p w14:paraId="0C68AFA8" w14:textId="77777777" w:rsidR="00C14658" w:rsidRDefault="00C14658" w:rsidP="0046517A"/>
    <w:p w14:paraId="2727832B" w14:textId="77777777" w:rsidR="00C14658" w:rsidRDefault="00C14658" w:rsidP="0046517A"/>
    <w:p w14:paraId="31DFD8DF" w14:textId="77777777" w:rsidR="00C14658" w:rsidRDefault="00C14658" w:rsidP="0046517A"/>
    <w:p w14:paraId="738FAB17" w14:textId="77777777" w:rsidR="00C14658" w:rsidRDefault="00C14658" w:rsidP="0046517A"/>
    <w:p w14:paraId="69A38784" w14:textId="77777777" w:rsidR="00C14658" w:rsidRDefault="00C14658" w:rsidP="0046517A"/>
    <w:p w14:paraId="4192BE07" w14:textId="77777777" w:rsidR="00C14658" w:rsidRDefault="00C14658" w:rsidP="0046517A"/>
    <w:p w14:paraId="4CCE3A2F" w14:textId="7E06431B" w:rsidR="0047412E" w:rsidRDefault="001F5484" w:rsidP="0046517A">
      <w:r>
        <w:t>Table</w:t>
      </w:r>
      <w:r w:rsidR="00C14658" w:rsidRPr="004B4835">
        <w:t xml:space="preserve"> </w:t>
      </w:r>
      <w:r w:rsidR="004B4835">
        <w:t>5</w:t>
      </w:r>
      <w:r w:rsidR="00C14658">
        <w:rPr>
          <w:b/>
          <w:bCs/>
        </w:rPr>
        <w:t xml:space="preserve"> </w:t>
      </w:r>
      <w:r w:rsidR="00C14658">
        <w:t xml:space="preserve">shows that the </w:t>
      </w:r>
      <w:r w:rsidR="00C14658" w:rsidRPr="00650309">
        <w:rPr>
          <w:i/>
          <w:iCs/>
        </w:rPr>
        <w:t>Monthly Power Generation</w:t>
      </w:r>
      <w:r w:rsidR="00C14658">
        <w:t xml:space="preserve"> variable is not stationary without the data being differenced.</w:t>
      </w:r>
      <w:r w:rsidR="005A388F">
        <w:t xml:space="preserve"> It</w:t>
      </w:r>
      <w:r w:rsidR="00C14658">
        <w:rPr>
          <w:b/>
          <w:bCs/>
        </w:rPr>
        <w:t xml:space="preserve"> </w:t>
      </w:r>
      <w:r w:rsidR="00C14658">
        <w:t xml:space="preserve">also shows that </w:t>
      </w:r>
      <w:r w:rsidR="005A388F">
        <w:t xml:space="preserve">one differencing </w:t>
      </w:r>
      <w:r w:rsidR="00C14658">
        <w:t xml:space="preserve">and </w:t>
      </w:r>
      <w:r w:rsidR="005A388F">
        <w:t xml:space="preserve">one </w:t>
      </w:r>
      <w:r w:rsidR="00C14658">
        <w:t>seasonal differencing ma</w:t>
      </w:r>
      <w:r w:rsidR="005A388F">
        <w:t xml:space="preserve">de </w:t>
      </w:r>
      <w:r w:rsidR="00C14658">
        <w:t>the data stationary.</w:t>
      </w:r>
    </w:p>
    <w:p w14:paraId="1AEA4234" w14:textId="003A0493" w:rsidR="00C14658" w:rsidRDefault="00C14658" w:rsidP="0046517A">
      <w:r w:rsidRPr="00811AA2">
        <w:rPr>
          <w:b/>
          <w:bCs/>
          <w:noProof/>
        </w:rPr>
        <w:lastRenderedPageBreak/>
        <mc:AlternateContent>
          <mc:Choice Requires="wps">
            <w:drawing>
              <wp:anchor distT="45720" distB="45720" distL="114300" distR="114300" simplePos="0" relativeHeight="251674624" behindDoc="0" locked="0" layoutInCell="1" allowOverlap="1" wp14:anchorId="2798B97F" wp14:editId="4C1C2727">
                <wp:simplePos x="0" y="0"/>
                <wp:positionH relativeFrom="margin">
                  <wp:posOffset>224155</wp:posOffset>
                </wp:positionH>
                <wp:positionV relativeFrom="paragraph">
                  <wp:posOffset>274955</wp:posOffset>
                </wp:positionV>
                <wp:extent cx="5229860" cy="190690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860" cy="1906905"/>
                        </a:xfrm>
                        <a:prstGeom prst="rect">
                          <a:avLst/>
                        </a:prstGeom>
                        <a:noFill/>
                        <a:ln w="9525">
                          <a:noFill/>
                          <a:miter lim="800000"/>
                          <a:headEnd/>
                          <a:tailEnd/>
                        </a:ln>
                      </wps:spPr>
                      <wps:txbx>
                        <w:txbxContent>
                          <w:tbl>
                            <w:tblPr>
                              <w:tblStyle w:val="PlainTable4"/>
                              <w:tblW w:w="0" w:type="auto"/>
                              <w:jc w:val="center"/>
                              <w:tblLook w:val="04A0" w:firstRow="1" w:lastRow="0" w:firstColumn="1" w:lastColumn="0" w:noHBand="0" w:noVBand="1"/>
                            </w:tblPr>
                            <w:tblGrid>
                              <w:gridCol w:w="2835"/>
                              <w:gridCol w:w="2268"/>
                            </w:tblGrid>
                            <w:tr w:rsidR="00C14658" w14:paraId="6759E7DF" w14:textId="77777777" w:rsidTr="00F55A2D">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tcBorders>
                                    <w:bottom w:val="single" w:sz="4" w:space="0" w:color="auto"/>
                                  </w:tcBorders>
                                </w:tcPr>
                                <w:p w14:paraId="6A79F469" w14:textId="77777777" w:rsidR="00C14658" w:rsidRDefault="00C14658" w:rsidP="00811AA2"/>
                              </w:tc>
                              <w:tc>
                                <w:tcPr>
                                  <w:tcW w:w="2268" w:type="dxa"/>
                                  <w:tcBorders>
                                    <w:bottom w:val="single" w:sz="4" w:space="0" w:color="auto"/>
                                  </w:tcBorders>
                                </w:tcPr>
                                <w:p w14:paraId="63A2606B" w14:textId="77777777" w:rsidR="00C14658" w:rsidRDefault="00C14658" w:rsidP="00811AA2">
                                  <w:pPr>
                                    <w:cnfStyle w:val="100000000000" w:firstRow="1" w:lastRow="0" w:firstColumn="0" w:lastColumn="0" w:oddVBand="0" w:evenVBand="0" w:oddHBand="0" w:evenHBand="0" w:firstRowFirstColumn="0" w:firstRowLastColumn="0" w:lastRowFirstColumn="0" w:lastRowLastColumn="0"/>
                                  </w:pPr>
                                  <w:r>
                                    <w:t>ADF p-value</w:t>
                                  </w:r>
                                </w:p>
                              </w:tc>
                            </w:tr>
                            <w:tr w:rsidR="00C14658" w14:paraId="62E99DCD" w14:textId="77777777" w:rsidTr="00F55A2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tcPr>
                                <w:p w14:paraId="7F2151A4" w14:textId="77777777" w:rsidR="00C14658" w:rsidRDefault="00C14658" w:rsidP="00181200">
                                  <w:pPr>
                                    <w:jc w:val="right"/>
                                  </w:pPr>
                                  <w:r>
                                    <w:t>No differencing</w:t>
                                  </w:r>
                                </w:p>
                              </w:tc>
                              <w:tc>
                                <w:tcPr>
                                  <w:tcW w:w="2268" w:type="dxa"/>
                                  <w:tcBorders>
                                    <w:top w:val="single" w:sz="4" w:space="0" w:color="auto"/>
                                  </w:tcBorders>
                                </w:tcPr>
                                <w:p w14:paraId="3C45F58B" w14:textId="77777777" w:rsidR="00C14658" w:rsidRDefault="00C14658" w:rsidP="00811AA2">
                                  <w:pPr>
                                    <w:cnfStyle w:val="000000100000" w:firstRow="0" w:lastRow="0" w:firstColumn="0" w:lastColumn="0" w:oddVBand="0" w:evenVBand="0" w:oddHBand="1" w:evenHBand="0" w:firstRowFirstColumn="0" w:firstRowLastColumn="0" w:lastRowFirstColumn="0" w:lastRowLastColumn="0"/>
                                  </w:pPr>
                                  <w:r>
                                    <w:t>0.884</w:t>
                                  </w:r>
                                </w:p>
                              </w:tc>
                            </w:tr>
                            <w:tr w:rsidR="00C14658" w14:paraId="5DD988D5" w14:textId="77777777" w:rsidTr="00F55A2D">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tcPr>
                                <w:p w14:paraId="3757A62D" w14:textId="77777777" w:rsidR="00C14658" w:rsidRDefault="00C14658" w:rsidP="00181200">
                                  <w:pPr>
                                    <w:jc w:val="right"/>
                                  </w:pPr>
                                  <w:r>
                                    <w:t>Differenced once</w:t>
                                  </w:r>
                                </w:p>
                              </w:tc>
                              <w:tc>
                                <w:tcPr>
                                  <w:tcW w:w="2268" w:type="dxa"/>
                                </w:tcPr>
                                <w:p w14:paraId="388EEAFC" w14:textId="77777777" w:rsidR="00C14658" w:rsidRPr="00FB5030" w:rsidRDefault="00C14658" w:rsidP="00811AA2">
                                  <w:pPr>
                                    <w:cnfStyle w:val="000000000000" w:firstRow="0" w:lastRow="0" w:firstColumn="0" w:lastColumn="0" w:oddVBand="0" w:evenVBand="0" w:oddHBand="0" w:evenHBand="0" w:firstRowFirstColumn="0" w:firstRowLastColumn="0" w:lastRowFirstColumn="0" w:lastRowLastColumn="0"/>
                                  </w:pPr>
                                  <w:r>
                                    <w:t>0.000 (3.219e</w:t>
                                  </w:r>
                                  <w:r>
                                    <w:rPr>
                                      <w:vertAlign w:val="superscript"/>
                                    </w:rPr>
                                    <w:t>-12</w:t>
                                  </w:r>
                                  <w:r>
                                    <w:t>)</w:t>
                                  </w:r>
                                </w:p>
                              </w:tc>
                            </w:tr>
                            <w:tr w:rsidR="00C14658" w14:paraId="51D16380" w14:textId="77777777" w:rsidTr="00F55A2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tcPr>
                                <w:p w14:paraId="7D63318F" w14:textId="77777777" w:rsidR="00C14658" w:rsidRDefault="00C14658" w:rsidP="00181200">
                                  <w:pPr>
                                    <w:jc w:val="right"/>
                                  </w:pPr>
                                  <w:r>
                                    <w:t xml:space="preserve">Seasonally difference once </w:t>
                                  </w:r>
                                </w:p>
                              </w:tc>
                              <w:tc>
                                <w:tcPr>
                                  <w:tcW w:w="2268" w:type="dxa"/>
                                </w:tcPr>
                                <w:p w14:paraId="61714783" w14:textId="77777777" w:rsidR="00C14658" w:rsidRDefault="00C14658" w:rsidP="00811AA2">
                                  <w:pPr>
                                    <w:cnfStyle w:val="000000100000" w:firstRow="0" w:lastRow="0" w:firstColumn="0" w:lastColumn="0" w:oddVBand="0" w:evenVBand="0" w:oddHBand="1" w:evenHBand="0" w:firstRowFirstColumn="0" w:firstRowLastColumn="0" w:lastRowFirstColumn="0" w:lastRowLastColumn="0"/>
                                  </w:pPr>
                                  <w:r>
                                    <w:t>0.006</w:t>
                                  </w:r>
                                </w:p>
                              </w:tc>
                            </w:tr>
                          </w:tbl>
                          <w:p w14:paraId="68E30974" w14:textId="77777777" w:rsidR="00C14658" w:rsidRDefault="00C14658"/>
                          <w:p w14:paraId="68EE8CD1" w14:textId="7BD02858" w:rsidR="00C14658" w:rsidRPr="00811AA2" w:rsidRDefault="001F5484">
                            <w:r>
                              <w:rPr>
                                <w:b/>
                                <w:bCs/>
                              </w:rPr>
                              <w:t>Table</w:t>
                            </w:r>
                            <w:r w:rsidR="00C14658">
                              <w:rPr>
                                <w:b/>
                                <w:bCs/>
                              </w:rPr>
                              <w:t xml:space="preserve"> </w:t>
                            </w:r>
                            <w:r w:rsidR="006D5A4A">
                              <w:rPr>
                                <w:b/>
                                <w:bCs/>
                              </w:rPr>
                              <w:t>5</w:t>
                            </w:r>
                            <w:r w:rsidR="00C14658">
                              <w:rPr>
                                <w:b/>
                                <w:bCs/>
                              </w:rPr>
                              <w:t xml:space="preserve">. </w:t>
                            </w:r>
                            <w:r w:rsidR="00C14658">
                              <w:t xml:space="preserve">p-values for the ADF of the </w:t>
                            </w:r>
                            <w:r w:rsidR="00C14658" w:rsidRPr="00650309">
                              <w:rPr>
                                <w:i/>
                                <w:iCs/>
                              </w:rPr>
                              <w:t>Monthly Power Generation</w:t>
                            </w:r>
                            <w:r w:rsidR="00C14658">
                              <w:t xml:space="preserve"> variable with no differencing, differenced once and seasonally differenced o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98B97F" id="Text Box 2" o:spid="_x0000_s1066" type="#_x0000_t202" style="position:absolute;margin-left:17.65pt;margin-top:21.65pt;width:411.8pt;height:150.15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zRz/AEAANYDAAAOAAAAZHJzL2Uyb0RvYy54bWysU9uO2yAQfa/Uf0C8N74oThMrzmq7260q&#10;bS/Sth9AMI5RgaFAYqdf3wF7s1H7VtUPiGHMmTlnDtubUStyEs5LMA0tFjklwnBopTk09Pu3hzdr&#10;SnxgpmUKjGjoWXh6s3v9ajvYWpTQg2qFIwhifD3YhvYh2DrLPO+FZn4BVhhMduA0Cxi6Q9Y6NiC6&#10;VlmZ56tsANdaB1x4j6f3U5LuEn7XCR6+dJ0XgaiGYm8hrS6t+7hmuy2rD47ZXvK5DfYPXWgmDRa9&#10;QN2zwMjRyb+gtOQOPHRhwUFn0HWSi8QB2RT5H2yeemZF4oLieHuRyf8/WP759GS/OhLGdzDiABMJ&#10;bx+B//DEwF3PzEHcOgdDL1iLhYsoWTZYX89Xo9S+9hFkP3yCFofMjgES0Ng5HVVBngTRcQDni+hi&#10;DITjYVWWm/UKUxxzxSZfbfIq1WD183XrfPggQJO4aajDqSZ4dnr0IbbD6udfYjUDD1KpNFllyNDQ&#10;TVVW6cJVRsuAxlNSN3Sdx2+yQmT53rTpcmBSTXssoMxMOzKdOIdxPxLZYtep4SjDHtozCuFgMho+&#10;DNz04H5RMqDJGup/HpkTlKiPBsXcFMtldGUKltXbEgN3ndlfZ5jhCNXQQMm0vQvJyRPnWxS9k0mO&#10;l07mntE8SaXZ6NGd13H66+U57n4DAAD//wMAUEsDBBQABgAIAAAAIQAFIwQ93gAAAAkBAAAPAAAA&#10;ZHJzL2Rvd25yZXYueG1sTI9NT8MwDIbvSPsPkSdxY8loO3Wl6TSBuIIYHxK3rPHaisapmmwt/x5z&#10;gpNlPa9ePy53s+vFBcfQedKwXikQSLW3HTUa3l4fb3IQIRqypveEGr4xwK5aXJWmsH6iF7wcYiO4&#10;hEJhNLQxDoWUoW7RmbDyAxKzkx+dibyOjbSjmbjc9fJWqY10piO+0JoB71usvw5np+H96fT5karn&#10;5sFlw+RnJcltpdbXy3l/ByLiHP/C8KvP6lCx09GfyQbRa0iyhJMa0oQn8zzLtyCODNJkA7Iq5f8P&#10;qh8AAAD//wMAUEsBAi0AFAAGAAgAAAAhALaDOJL+AAAA4QEAABMAAAAAAAAAAAAAAAAAAAAAAFtD&#10;b250ZW50X1R5cGVzXS54bWxQSwECLQAUAAYACAAAACEAOP0h/9YAAACUAQAACwAAAAAAAAAAAAAA&#10;AAAvAQAAX3JlbHMvLnJlbHNQSwECLQAUAAYACAAAACEAmZc0c/wBAADWAwAADgAAAAAAAAAAAAAA&#10;AAAuAgAAZHJzL2Uyb0RvYy54bWxQSwECLQAUAAYACAAAACEABSMEPd4AAAAJAQAADwAAAAAAAAAA&#10;AAAAAABWBAAAZHJzL2Rvd25yZXYueG1sUEsFBgAAAAAEAAQA8wAAAGEFAAAAAA==&#10;" filled="f" stroked="f">
                <v:textbox>
                  <w:txbxContent>
                    <w:tbl>
                      <w:tblPr>
                        <w:tblStyle w:val="PlainTable4"/>
                        <w:tblW w:w="0" w:type="auto"/>
                        <w:jc w:val="center"/>
                        <w:tblLook w:val="04A0" w:firstRow="1" w:lastRow="0" w:firstColumn="1" w:lastColumn="0" w:noHBand="0" w:noVBand="1"/>
                      </w:tblPr>
                      <w:tblGrid>
                        <w:gridCol w:w="2835"/>
                        <w:gridCol w:w="2268"/>
                      </w:tblGrid>
                      <w:tr w:rsidR="00C14658" w14:paraId="6759E7DF" w14:textId="77777777" w:rsidTr="00F55A2D">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tcBorders>
                              <w:bottom w:val="single" w:sz="4" w:space="0" w:color="auto"/>
                            </w:tcBorders>
                          </w:tcPr>
                          <w:p w14:paraId="6A79F469" w14:textId="77777777" w:rsidR="00C14658" w:rsidRDefault="00C14658" w:rsidP="00811AA2"/>
                        </w:tc>
                        <w:tc>
                          <w:tcPr>
                            <w:tcW w:w="2268" w:type="dxa"/>
                            <w:tcBorders>
                              <w:bottom w:val="single" w:sz="4" w:space="0" w:color="auto"/>
                            </w:tcBorders>
                          </w:tcPr>
                          <w:p w14:paraId="63A2606B" w14:textId="77777777" w:rsidR="00C14658" w:rsidRDefault="00C14658" w:rsidP="00811AA2">
                            <w:pPr>
                              <w:cnfStyle w:val="100000000000" w:firstRow="1" w:lastRow="0" w:firstColumn="0" w:lastColumn="0" w:oddVBand="0" w:evenVBand="0" w:oddHBand="0" w:evenHBand="0" w:firstRowFirstColumn="0" w:firstRowLastColumn="0" w:lastRowFirstColumn="0" w:lastRowLastColumn="0"/>
                            </w:pPr>
                            <w:r>
                              <w:t>ADF p-value</w:t>
                            </w:r>
                          </w:p>
                        </w:tc>
                      </w:tr>
                      <w:tr w:rsidR="00C14658" w14:paraId="62E99DCD" w14:textId="77777777" w:rsidTr="00F55A2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tcPr>
                          <w:p w14:paraId="7F2151A4" w14:textId="77777777" w:rsidR="00C14658" w:rsidRDefault="00C14658" w:rsidP="00181200">
                            <w:pPr>
                              <w:jc w:val="right"/>
                            </w:pPr>
                            <w:r>
                              <w:t>No differencing</w:t>
                            </w:r>
                          </w:p>
                        </w:tc>
                        <w:tc>
                          <w:tcPr>
                            <w:tcW w:w="2268" w:type="dxa"/>
                            <w:tcBorders>
                              <w:top w:val="single" w:sz="4" w:space="0" w:color="auto"/>
                            </w:tcBorders>
                          </w:tcPr>
                          <w:p w14:paraId="3C45F58B" w14:textId="77777777" w:rsidR="00C14658" w:rsidRDefault="00C14658" w:rsidP="00811AA2">
                            <w:pPr>
                              <w:cnfStyle w:val="000000100000" w:firstRow="0" w:lastRow="0" w:firstColumn="0" w:lastColumn="0" w:oddVBand="0" w:evenVBand="0" w:oddHBand="1" w:evenHBand="0" w:firstRowFirstColumn="0" w:firstRowLastColumn="0" w:lastRowFirstColumn="0" w:lastRowLastColumn="0"/>
                            </w:pPr>
                            <w:r>
                              <w:t>0.884</w:t>
                            </w:r>
                          </w:p>
                        </w:tc>
                      </w:tr>
                      <w:tr w:rsidR="00C14658" w14:paraId="5DD988D5" w14:textId="77777777" w:rsidTr="00F55A2D">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tcPr>
                          <w:p w14:paraId="3757A62D" w14:textId="77777777" w:rsidR="00C14658" w:rsidRDefault="00C14658" w:rsidP="00181200">
                            <w:pPr>
                              <w:jc w:val="right"/>
                            </w:pPr>
                            <w:r>
                              <w:t>Differenced once</w:t>
                            </w:r>
                          </w:p>
                        </w:tc>
                        <w:tc>
                          <w:tcPr>
                            <w:tcW w:w="2268" w:type="dxa"/>
                          </w:tcPr>
                          <w:p w14:paraId="388EEAFC" w14:textId="77777777" w:rsidR="00C14658" w:rsidRPr="00FB5030" w:rsidRDefault="00C14658" w:rsidP="00811AA2">
                            <w:pPr>
                              <w:cnfStyle w:val="000000000000" w:firstRow="0" w:lastRow="0" w:firstColumn="0" w:lastColumn="0" w:oddVBand="0" w:evenVBand="0" w:oddHBand="0" w:evenHBand="0" w:firstRowFirstColumn="0" w:firstRowLastColumn="0" w:lastRowFirstColumn="0" w:lastRowLastColumn="0"/>
                            </w:pPr>
                            <w:r>
                              <w:t>0.000 (3.219e</w:t>
                            </w:r>
                            <w:r>
                              <w:rPr>
                                <w:vertAlign w:val="superscript"/>
                              </w:rPr>
                              <w:t>-12</w:t>
                            </w:r>
                            <w:r>
                              <w:t>)</w:t>
                            </w:r>
                          </w:p>
                        </w:tc>
                      </w:tr>
                      <w:tr w:rsidR="00C14658" w14:paraId="51D16380" w14:textId="77777777" w:rsidTr="00F55A2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tcPr>
                          <w:p w14:paraId="7D63318F" w14:textId="77777777" w:rsidR="00C14658" w:rsidRDefault="00C14658" w:rsidP="00181200">
                            <w:pPr>
                              <w:jc w:val="right"/>
                            </w:pPr>
                            <w:r>
                              <w:t xml:space="preserve">Seasonally difference once </w:t>
                            </w:r>
                          </w:p>
                        </w:tc>
                        <w:tc>
                          <w:tcPr>
                            <w:tcW w:w="2268" w:type="dxa"/>
                          </w:tcPr>
                          <w:p w14:paraId="61714783" w14:textId="77777777" w:rsidR="00C14658" w:rsidRDefault="00C14658" w:rsidP="00811AA2">
                            <w:pPr>
                              <w:cnfStyle w:val="000000100000" w:firstRow="0" w:lastRow="0" w:firstColumn="0" w:lastColumn="0" w:oddVBand="0" w:evenVBand="0" w:oddHBand="1" w:evenHBand="0" w:firstRowFirstColumn="0" w:firstRowLastColumn="0" w:lastRowFirstColumn="0" w:lastRowLastColumn="0"/>
                            </w:pPr>
                            <w:r>
                              <w:t>0.006</w:t>
                            </w:r>
                          </w:p>
                        </w:tc>
                      </w:tr>
                    </w:tbl>
                    <w:p w14:paraId="68E30974" w14:textId="77777777" w:rsidR="00C14658" w:rsidRDefault="00C14658"/>
                    <w:p w14:paraId="68EE8CD1" w14:textId="7BD02858" w:rsidR="00C14658" w:rsidRPr="00811AA2" w:rsidRDefault="001F5484">
                      <w:r>
                        <w:rPr>
                          <w:b/>
                          <w:bCs/>
                        </w:rPr>
                        <w:t>Table</w:t>
                      </w:r>
                      <w:r w:rsidR="00C14658">
                        <w:rPr>
                          <w:b/>
                          <w:bCs/>
                        </w:rPr>
                        <w:t xml:space="preserve"> </w:t>
                      </w:r>
                      <w:r w:rsidR="006D5A4A">
                        <w:rPr>
                          <w:b/>
                          <w:bCs/>
                        </w:rPr>
                        <w:t>5</w:t>
                      </w:r>
                      <w:r w:rsidR="00C14658">
                        <w:rPr>
                          <w:b/>
                          <w:bCs/>
                        </w:rPr>
                        <w:t xml:space="preserve">. </w:t>
                      </w:r>
                      <w:r w:rsidR="00C14658">
                        <w:t xml:space="preserve">p-values for the ADF of the </w:t>
                      </w:r>
                      <w:r w:rsidR="00C14658" w:rsidRPr="00650309">
                        <w:rPr>
                          <w:i/>
                          <w:iCs/>
                        </w:rPr>
                        <w:t>Monthly Power Generation</w:t>
                      </w:r>
                      <w:r w:rsidR="00C14658">
                        <w:t xml:space="preserve"> variable with no differencing, differenced once and seasonally differenced once.</w:t>
                      </w:r>
                    </w:p>
                  </w:txbxContent>
                </v:textbox>
                <w10:wrap type="square" anchorx="margin"/>
              </v:shape>
            </w:pict>
          </mc:Fallback>
        </mc:AlternateContent>
      </w:r>
    </w:p>
    <w:p w14:paraId="31A54BA6" w14:textId="77777777" w:rsidR="009260EB" w:rsidRDefault="009260EB" w:rsidP="0046517A"/>
    <w:p w14:paraId="27FA8C4D" w14:textId="2D185D63" w:rsidR="00C14658" w:rsidRDefault="00C14658" w:rsidP="0046517A">
      <w:r>
        <w:t xml:space="preserve">The exogenous features were tested for stationarity, </w:t>
      </w:r>
      <w:r w:rsidR="001F5484">
        <w:t>Table</w:t>
      </w:r>
      <w:r w:rsidRPr="009260EB">
        <w:t xml:space="preserve"> </w:t>
      </w:r>
      <w:r w:rsidR="009260EB">
        <w:t>6</w:t>
      </w:r>
      <w:r>
        <w:rPr>
          <w:b/>
          <w:bCs/>
        </w:rPr>
        <w:t xml:space="preserve">. </w:t>
      </w:r>
      <w:r>
        <w:t xml:space="preserve">All exogenous features are stationary according to the ADF test, meaning there is no significant trend present in any of the exogenous features. </w:t>
      </w:r>
    </w:p>
    <w:p w14:paraId="51E51D6B" w14:textId="77777777" w:rsidR="00C14658" w:rsidRDefault="00C14658" w:rsidP="0046517A"/>
    <w:p w14:paraId="5DA67B98" w14:textId="77777777" w:rsidR="00C14658" w:rsidRDefault="00C14658" w:rsidP="0046517A">
      <w:r>
        <w:rPr>
          <w:noProof/>
        </w:rPr>
        <mc:AlternateContent>
          <mc:Choice Requires="wpg">
            <w:drawing>
              <wp:anchor distT="0" distB="0" distL="114300" distR="114300" simplePos="0" relativeHeight="251675648" behindDoc="0" locked="0" layoutInCell="1" allowOverlap="1" wp14:anchorId="0AC31F03" wp14:editId="6F16D06B">
                <wp:simplePos x="0" y="0"/>
                <wp:positionH relativeFrom="column">
                  <wp:posOffset>1395413</wp:posOffset>
                </wp:positionH>
                <wp:positionV relativeFrom="paragraph">
                  <wp:posOffset>137795</wp:posOffset>
                </wp:positionV>
                <wp:extent cx="2938463" cy="1966913"/>
                <wp:effectExtent l="0" t="0" r="0" b="0"/>
                <wp:wrapNone/>
                <wp:docPr id="1566666237" name="Group 29"/>
                <wp:cNvGraphicFramePr/>
                <a:graphic xmlns:a="http://schemas.openxmlformats.org/drawingml/2006/main">
                  <a:graphicData uri="http://schemas.microsoft.com/office/word/2010/wordprocessingGroup">
                    <wpg:wgp>
                      <wpg:cNvGrpSpPr/>
                      <wpg:grpSpPr>
                        <a:xfrm>
                          <a:off x="0" y="0"/>
                          <a:ext cx="2938463" cy="1966913"/>
                          <a:chOff x="0" y="0"/>
                          <a:chExt cx="2938463" cy="1966913"/>
                        </a:xfrm>
                      </wpg:grpSpPr>
                      <pic:pic xmlns:pic="http://schemas.openxmlformats.org/drawingml/2006/picture">
                        <pic:nvPicPr>
                          <pic:cNvPr id="1208766897" name="Picture 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238125" y="0"/>
                            <a:ext cx="2461895" cy="1276350"/>
                          </a:xfrm>
                          <a:prstGeom prst="rect">
                            <a:avLst/>
                          </a:prstGeom>
                        </pic:spPr>
                      </pic:pic>
                      <wps:wsp>
                        <wps:cNvPr id="1428140769" name="Text Box 28"/>
                        <wps:cNvSpPr txBox="1"/>
                        <wps:spPr>
                          <a:xfrm>
                            <a:off x="0" y="1409700"/>
                            <a:ext cx="2938463" cy="557213"/>
                          </a:xfrm>
                          <a:prstGeom prst="rect">
                            <a:avLst/>
                          </a:prstGeom>
                          <a:solidFill>
                            <a:schemeClr val="lt1"/>
                          </a:solidFill>
                          <a:ln w="6350">
                            <a:noFill/>
                          </a:ln>
                        </wps:spPr>
                        <wps:txbx>
                          <w:txbxContent>
                            <w:p w14:paraId="000B7BAD" w14:textId="133B1B53" w:rsidR="00C14658" w:rsidRPr="00BF74F5" w:rsidRDefault="001F5484">
                              <w:r>
                                <w:rPr>
                                  <w:b/>
                                  <w:bCs/>
                                </w:rPr>
                                <w:t>Table</w:t>
                              </w:r>
                              <w:r w:rsidR="00C14658">
                                <w:rPr>
                                  <w:b/>
                                  <w:bCs/>
                                </w:rPr>
                                <w:t xml:space="preserve"> </w:t>
                              </w:r>
                              <w:r w:rsidR="009260EB">
                                <w:rPr>
                                  <w:b/>
                                  <w:bCs/>
                                </w:rPr>
                                <w:t>6</w:t>
                              </w:r>
                              <w:r w:rsidR="00C14658">
                                <w:rPr>
                                  <w:b/>
                                  <w:bCs/>
                                </w:rPr>
                                <w:t xml:space="preserve">. </w:t>
                              </w:r>
                              <w:r w:rsidR="00C14658">
                                <w:t>The p-value from the ADF test for each exogenous fe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AC31F03" id="Group 29" o:spid="_x0000_s1067" style="position:absolute;margin-left:109.9pt;margin-top:10.85pt;width:231.4pt;height:154.9pt;z-index:251675648" coordsize="29384,19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XmvFagMAAPoHAAAOAAAAZHJzL2Uyb0RvYy54bWycVdtu4zYQfS/QfyD4&#10;vpElO7ItxFm4SRMsEOwaTYp9pinKIlYiWZK+pF/fQ0pKnNjFtnmwPCSHczlzZnj1+dA2ZCesk1ot&#10;aHoxokQorkupNgv659PdpxklzjNVskYrsaDPwtHP17/+crU3hch0rZtSWAIjyhV7s6C196ZIEsdr&#10;0TJ3oY1QOKy0bZnH0m6S0rI9rLdNko1GebLXtjRWc+Ecdm+7Q3od7VeV4P5bVTnhSbOgiM3Hr43f&#10;dfgm11es2Fhmasn7MNgHomiZVHD6YuqWeUa2Vp6YaiW32unKX3DdJrqqJBcxB2STjt5lc2/11sRc&#10;NsV+Y15gArTvcPqwWf51d2/No1lZILE3G2ARVyGXQ2Xb8I8oySFC9vwCmTh4wrGZzcezST6mhOMs&#10;nef5PB13oPIayJ/c4/XvP7mZDI6TN+EYyQv8egwgnWDwc67glt9aQXsj7X+y0TL7Y2s+oVyGebmW&#10;jfTPkXooTAhK7VaSr2y3AJwrS2QJLLLRbJrns/mUEsVaUB9qwTtJAz7hZlDurrKQ2oPmPxxR+qZm&#10;aiOWzoC8sBO0k7fqcfnG77qR5k42TShXkPsMQfR3RDkDUkfCW823rVC+6yorGiSrlaulcZTYQrRr&#10;gazslzIGxArnrfC8Dg4rOP4DwYZAjw5ilK+BhRQceHaGWdl4lmaXlJyh1yRPZ3McRXpl03x8GXv2&#10;hSRAzjp/L3RLgoAIEQgqwwq2e3B9SINKD2QXRQwPQQXaY/a4ATOsTlD7X+31WDMjEEIwe8SHSTZL&#10;J6NpPh/48BR66Dd9INks1LhXD61I/AH7fe3D/r/ghoEWum4ymk9H/Sg725eXl9Osa8uP4oay6kaW&#10;A8XieBY3jSU7hsHa+I6l77QaRfYLGksWCqJ0uN6RpFGoxWtmQfKH9aHrnHyAY63LZ6BhNeqKXJ3h&#10;dxJFfmDOr5jFnMYm3h7/DZ+q0XCme4mSWtu/z+0HfdQXp5TsMfcX1P21ZWEoNF8UKj9PJ5PwUMTF&#10;BMBhYY9P1scnatveaCCQxuiiGPR9M4iV1e13PFHL4BVHTHH4XlA/iDe+e43wxHGxXEalbtY8qEeD&#10;CZVGNgcKPx2+M2t6nntU+qseuHZC9063g3259bqSsRcC0B2qPf7gfZTiAwPpzQt2vI5ar0/29T8A&#10;AAD//wMAUEsDBAoAAAAAAAAAIQB9Gx05h0MAAIdDAAAUAAAAZHJzL21lZGlhL2ltYWdlMS5wbmeJ&#10;UE5HDQoaCgAAAA1JSERSAAACBQAAAQwIBgAAAFR7xVgAAAABc1JHQgCuzhzpAAAABGdBTUEAALGP&#10;C/xhBQAAAAlwSFlzAAAdhwAAHYcBj+XxZQAAQxxJREFUeF7t3Qm8VPP/x/FvsoaQNVsI2ZOtRIgk&#10;vyL5ZU3IHxGVfY8UshaylZB9iWwhFYVsZSmyC6EoRUJZyvzn9el8p3NPZ+6dOffemenX+/l4TM2c&#10;7Z45y/f7+W5naqTSnIiIiCz1lgn+FxERkaWcggIRERExCgpERETEKCgQERERo6BAREREjIICERER&#10;MQoKRERExCgoEBEREaOgQERERIyCAhERETEKCkRERMQoKBARERGjoEBEpIj++usv1717d1ejRo3M&#10;a4899nBTpkwJlljcrFmzXKtWrcqsE33ttNNOrlOnTm7MmDFu/vz5wZplPfjgg7Hrxr34e/zd/3Xz&#10;5s1zp5xySuZ7c4yWJgoKRESK6JtvvnGvvPJK8GmhN954w7377rvBp2Tef/99N3jwYNe8eXN3wgkn&#10;uJ9++imYI5KdggIRkSIaO3asmzhxYvBpkWeffdb98ccfwafKuf/++13Pnj2rbHvyv0tBgYhIkZBJ&#10;ExR4PXr0cFtvvbW9f/vtt60WIRdsI5VKZV5z5861QOOoo44KlnDutttuc4888kjwaXGdO3e29cLb&#10;Cb+GDx/u1lxzzWBp+V+loEBEpEgmT57sXn/9dXvftGlTd/jhh7vGjRvb508++cSNGDHC3udrpZVW&#10;cjvssIO79dZb3WGHHRZMde65555zv/zyS/Cp6oXb43fccUf7DqNHj3bt2rVztWvXtqCCpgwCFgKN&#10;XLBc3759M238vI+uu2DBAnfppZdmlunXr18wZyGCq7PPPttttdVWmWXoc0EQlmvgBc6VXz+uj0VF&#10;8+k/8sQTT7gDDzzQjgcv3t91110lU4ujoEBEpEheeukl98UXX9h7goEtt9zSHXTQQfYZr732WqUy&#10;8TXWWMMdc8wxwSfn3nrrLffVV18Fn6rXv//+6+655x7Xtm1b99RTT7nffvvN/fzzzzZt3333dY8+&#10;+mhOgQEZ7J577unq1q1rn0eOHLlYZjt9+nQ7VqCmpWXLlvYe9NfYZ599LJj47LPPgqkL+1xcccUV&#10;7sgjj7Tgpbrx3bt27erat29vtS4cD168P/HEE92hhx6auRaKSUGBiEgRkNn7jAxkXMsvv7xr1KhR&#10;prZg1KhR7r333rP3STVo0MA1bNjQ3v/www/uyy+/tPfV7cMPP3TXXXedZXxRZJAXXHBBzp0pt912&#10;W3fAAQfYe0rj0T4YH330kY2yAMduk002sfccY2pLGMnBMSAoIljhM8EKaKah9J5rzUUSjP6g+ebO&#10;O+8MpiyOWqGLL764WmtycqGgQESkCCgVkkmBpgOfcW+wwQb2GWSolHSpHk+qTp06bu211w4+Lcyg&#10;4gwYMMDVqlUrU/0dfiUdjrjqqqu6gQMHWl+Ff/75x7344ouZ70nG/Mwzz+T03VZeeWWrLUD0mPz9&#10;99/uhRdesPegpoXl8fHHH1tJHJTQd9ttN/s+G2+8sZXMve+//979+eefwaeqRw3FQw89ZO/r1atn&#10;35vjwXd48803M0Eg+1rZILCyFBSIiBQYpVI6B1JyB5mCrx6ntoB2Zo8mBjKtpJZZZhlXs2bN4FNh&#10;UV3eqVMn6+Ow7LLLWrU+bf/euHHj3OzZs4NP5aPJwWeeZKQzZsyw91OnTrUhnGA+NS0ez3uYM2eO&#10;He9LLrnEAgLwmRqDQqFGxDdRHH/88a5NmzZ2PDg3TZo0cV26dLF5BDwck2JSUCAiUmCUumkb93zT&#10;gbfddtu5Fi1a2PvKPrOAzK8yNQ2VQSZN5he2zTbbuO23397e//jjj27mzJn2PtuDlOiwSEl7/fXX&#10;zwQFNKtMmjTJ3tM3gCYAEDhQCxDlmwyefPJJd95557mdd97ZgpVCCT+I6vLLL7dgIPwdjzvuuGDu&#10;wmXpsFksCgpERAqMNnE/6gC0b4czCTJAMj6P9uakGQXt9+EHF0Uzaa+8IYlJhyPGrcP3I1PM1wor&#10;rOAOPvhga5IATQa+KQFM32+//crUihAM8LwHSuP0M6DJgH4OBBIST0GBiEgBUWonI4vrgJfNq6++&#10;mnjUwLfffpvpmEcTxeabb27vCyGu2YMgI2nVPbUMvraAjP2DDz5w77zzjn2mqcD3V/AIrDp06ODG&#10;jx9vn+l0eeGFF1rfhltuucWmVaVcamT8kMpsrzvuuMOaW4pFQYGISAGFh8/lKukzCxj7PmTIkOCT&#10;sxLzZpttFnyqfjR9MDY/jM5/jEzAhhtu6NZZZx17T+Ydl0lOmDDBMnOst956mf4WNKmQgfr+BPvv&#10;v3+Zmgk6Dj799NOZ4KtXr14WHF111VXWt2H11Ve36UnR7BEeKcC++gAlyn9H8H3o51CqFBSIiBQQ&#10;GUd4+Bw1ANGMkBejBHi4jpfPMwsoibNd1g8Pg/vvf/9rzy4oFJ5J0L9/f8sE2SdGW1x77bXBXGcP&#10;EOIBPrmi6WHvvfe2Gg8y+wceeMCm85npzPc4huGSOwERTRBg3tdff23v80HQ4ftDEJQ89thj1qzD&#10;uRo2bJi7+eabbV7ULrvskulIet9991ltge8AySgUOh76pqOhQ4facsWioEBEpEAoNTOawKMTHaXf&#10;OLSNk9H5NnSqwillx2G4ns9UeLFu/fr1yzzZjx7uhxxySPCpMMi4zz33XLfaaqvZPu2+++6ZToE8&#10;ZIhhgvmOjOCphP6ZBR6fmR7Gdhli6VFjQt8KMnDeDxo0KJjjrC9FtqGaYWuttZYNGfV4rgB/Y7nl&#10;lrP+DuEOhWF0HD366KODTws7G3JM6FvBA6t40iR4+iQ/YFVMCgpERApk2rRpmUwRzZo1K7f9mDZy&#10;2spBBktbeJKRBDxamB9E8uP3C4Xhd9F2fvDsBIYm+lJ3PvgOfmSGR1AU/W6M5qBJwjc9UGNCNT4Z&#10;+BFHHGE1F+wHvvvuu5z6eFBT0LFjx0ygFtWtWzc7p1HUUBAchR85HcV57t27d0FrcuIoKBARKRDa&#10;v31QQGZJtXJ5yIR8UIB8nlnAeH0yKf4mGWL4AUaFQuZN7//u3btbBsyrU6dO7uWXX7aMmVqNJHi4&#10;k+9wyP8MRYzD0ENqBfibPgBghAK1BPQv8EMBac7xD5IqD/vLY5Hpq0CtC8EB2yWz5zvxLIRw7UTY&#10;uuuua79W+fjjj1tzgd8fzlOfPn1suKQPYIqpRopGDRERkUqiff3MM8+0pyOCNn9K67LkUE2BiIiI&#10;GAUFIiIiYhQUiIiIiFFQICIiIkYdDUVERMSopkBERESMggIRERExCgpERETEKCgQERERo6BARERE&#10;jIICERERMQoKRERExCgoEBEREaOgQERERIyCAhERETEKCkRERMQoKBARERET+4NINWrUCN6JiIhI&#10;qauq3zaMDQrmzJkTvBMREZFSV7t27eBd5cQGBXPnzg3eiYiISKmrVatW8K5y1KdAREREjIICERER&#10;MQoKRERExCgoEBEREaOgQERERIyCAhERETEKCkRERMQoKBARERGjoEBERESMggIRERExCgpERETE&#10;KCgQERERo6BAREREjIICERERMQoKRERExCgoEEno33//dW+//bY799xzXdOmTd3KK69srx133NF1&#10;7tzZvfzyy+6vv/4Kli5dX3zxhWvSpIntO//zOU6uy4nkg3vkqaeecocccohbd9113YYbbug6duzo&#10;Xn31VbvH8jVz5kx3ww03ZO5J7scLL7zQTZkyJVhicUn2Ick6TGc+y7E867E+2ymVtEJBgUgCf/zx&#10;h+vVq5fbd9993W233eYmTpwYzFmYeT7wwAPuoIMOcieeeKKbMWNGMEdEwsgI+/Xr5zp06ODefPNN&#10;17BhQ7fFFlu4oUOHusMOO8wNHDjQzZ8/P1i6YlOnTrWA/NJLL3W//PKLa968uU2/+eab3RFHHGFB&#10;fFSSfUiyzoIFC9zDDz9s81mO5VmP9dlOnz59LF0pNgUFInlKpVJu8ODB7rrrrgumZMfNf80117h5&#10;8+YFU0TEe+aZZyxzbdWqlRs/frwbMWKE1bBRmt56663dTTfdZNNzwT3Wt29fN3z4cHfxxRe79957&#10;zw0bNswCAQL3r7/+2t14441WkxCWZB+SrDNu3Dh3xRVX2PyxY8e60aNH23pvvfWWbef22293zz//&#10;fLB08SgoEMnTzz//7EaOHBl8cu68885zX331lfv9998t0qe0ctFFFwVznVUNfvrpp8EnEcHs2bMt&#10;aF5llVWsen/jjTe26TVq1HA777yz69Gjh91rLJNL1fpHH31k99rBBx/sunTp4lZaaSWbvsIKK1hJ&#10;/NRTT7XM/PXXX7fpSLIPSdbhfz5/++237swzz3SNGjWy6dh0003d5Zdf7jbYYANbhu0Xk4ICkTxx&#10;w//444/2ftttt3VHHXWUtQ2SKGD11Vd3p512miVOYNnPP//c3oP127Ztm+mDQPVhWHnzH3300cz0&#10;q6++2oKQO++800oaTKP9tGfPnu6HH34I1igsqkxfe+01d/LJJ1uJiH2ibTdbmy6lu27dumW+E98v&#10;rLz50WNBSaxly5b2uXXr1lZyAwkyQdyxxx6b2Sfac9u3b+8ee+wx1eIUCSV3zhlV/FtttVUwdRGq&#10;1nfddVcr8U+fPj2Ymh33CfdaixYt7B4MW3bZZW06WO7vv/+290n2Ick6/M/nZs2aud12282mhW22&#10;2WZu9913t+2y/WJSUCCSJ0oIPtGhdEJbIP+H2xCZT/shmTYv2jOr2vvvv28ByRlnnGEZMejPQLMG&#10;07/88kubVihUy55yyikWoDz44INWKgL9LWjT3WOPPWx6Pm3EuaIKlhobXwp855133DLLLGPHnpIb&#10;nbmeeOKJzD7R3vzCCy+4Tp06Wa0Oy0lhTZ482TJxSsoEalFMI7Pk3FL7Vp4///zTauvQoEED+z+K&#10;wH377bd3n3zyidXqIck+JFmH5SdNmuTq16/vVlttNZsWVqtWLbfRRhvZcuECRDEoKBDJ0zrrrJMp&#10;dYDSJtE/CQ4lZD6T+STpOZ0P2ktfeuml4FNZtGeS6RUKpW2CIwKhbMiIzzrrLPfkk08GU6oONQHh&#10;NlyCAGpNmHbvvffatEsuucQ6fRIA0JzTpk0bm06nsMcff9zeS+H42qzatWtnatnCqP5ff/317b0P&#10;5rKh5P/TTz+59dZbLzajxpprrmmBAaX2WbNm2bQk+5BkHfaNQGTVVVe1Wos4BBlQTYHIEqZmzZru&#10;+OOPt9J4GAkAJWFKn1RTU2Ku7qFGhx9+uJVAfvvtN8sA99prr2DOwlqDfKvGP/zwQ8tMSVijL6Yz&#10;Pw6duRhxAWpSrrrqKiv1kBCyf+wn+EwmzbyqxnGniYJMf8CAAVZbQ2nNlwpp+/XtzJTKaGNmX0FQ&#10;MWfOHHsvheFrZwiyK4vaJ+6BtddeO3NOc5FkH5Ks469Brsnll1/e3pcqBQUiCay11lru1ltvtSCA&#10;avE4VGXTwemCCy7IJCRViXbLyy67zEoYVJVvs8021k5eaAy1oie1T/jIbOlTQamIkhT7d+WVV2YC&#10;FpZ999137X1VoYRIoMZ5CSOY8ajFIVCjD8Znn31mfR0oNXJuCGgo+Yks7RQUiCREr2aqqRkCRfs9&#10;zQYnnXRSpjeyR/U0QxgZyliV6CxXp06d4NNC+ZSSqgolNGoDPDL/aBUp1bbhDla061YlamY22WST&#10;4NMiBGzh80GgRh+MnXbaydp96YdAgFDV50ZkSaWgQKSSKKXXrVvXerwzDppOh1Tl+ypz0BP+119/&#10;DT5VDQKC5ZZbLvhUNegXMWHCBCs9R19MZ34UfSfCnQd9FX0YTS7h6VXd2ZDtcx6iGPrFcyJ4UEwU&#10;fRyo7SGIYVx5dXSAlOyo6oevYSoP57c8VMmzPZrLKmquI2D110qSfajMOuwfNWvlydbnoFAUFIjk&#10;gRuaKnvfzk6GEy1l+qr8s88+222++eY2jV7IdDbKBZlsRQlHKSERo6nAi+vHwPcJT8814ePY5nIs&#10;6tWrFxuM0HzB0FCGoTFGnX4ga6yxRjB3IRL3/v37W9AjheN74dO/JK6mhutl2rRp9p4x/OXx1yA1&#10;dtnG+dO5kOYiOhz6ayDJPiRZhxo8XozQyRa0+A6G9HcpJgUFInkg8ifD9+iglq1nNImTL00QQNDc&#10;ECc63Oqbb76p8ur16rTiiitaU4bHU92ipW4SY8Zge1T3x/nuu++CdwsxWoCal8oiYNhvv/3coEGD&#10;bOgaY8Z5TLXPHEjgGWomhcPwPPqCkBlSExXF/cPwPH5no6KggGuQ5iDQHBSHa4uOslx7vpktyT4k&#10;WYflt9tuO7vG4moMSScIaFhuyy23DKYWh4ICkTw1btzYOvmBEig1AoyL9w9EoaRAsHDOOedketlT&#10;Y0AJBdFMdMiQIZZgUeogYWBon19vSUDV7T777JNJaHlcK9Xy9DXgO5F48thZggXw0Bee/AaOBf0N&#10;PIZZ0j+B9TgG119/fZmhhvlgNMExxxxjARl/Y8yYMTad/WUsO0+9O/TQQ20aitEfY2lGB1T6mdDx&#10;NO6Jnx9//LE9i4P+H+FrJBse/kOmOmrUqMVqCwhS/fXHcn4EQJJ9SLIO//OZ54mEg2OPggCBKttl&#10;+8WkoEAkT1RVH3fcccEnZ88D2Hvvva3USQZED3g6IPrhe3R085kTKLWGO7+REfJkNDIlnoZGx8Ul&#10;DU9qO/roo+09pR4eCEQCzXeihEQnTPCZBxwxD1Tv+yYWEAAQdLEcJbJ77rknmJM/RhPwZEi25ZsI&#10;GKbp+0B88MEH9gIZBfsphcPwPIIyzg2BsK8+JyBkdErv3r3t3HEOs9WyhfF0Ue47mokISn0pnup6&#10;RgkRrNLvh1EnXpJ9SLIO/7MO9z2/mcByLA/Wp0mSGg72n+0Xk4ICkTyRkZEB8uMm3PzlIRHgEbx7&#10;7rlnMGXh+tz8vrYhiofqEEQsSQh4qA2IPrshjKCJjPk///lPMGUhag78g4SiOEY85jipdu3a2SOW&#10;OU8EWzxrgbZn2oX5hUuCEM4RiTLBnhQW1wJDWDk3VLfzmGrOC50/aULjZ8mZHuYfb811Ee6nQrDN&#10;tmgm4jkZu+yyi11XBJnUClECp1bPd/rzkuxDknW4lrt3727zWY7lWY/l2A7rZLsPCklBgUgCRP4M&#10;baNK8vzzzy8z3I7M78ADD7QMkPmUGAgEwqi+5iE+Xbt2zdQaUNpm9MLdd99d9CrEJKghueOOOyyB&#10;4/kM/ntR+8ExYjggIzKiowR4CAwlO9r4/SgB1uEzTxokI0+KDmgkxFQpkzGERyFwzviJXX6pjmMv&#10;hUfmTtBGSZ7aGh6JTW0OpWqa1Xi2RD698al14v7x/UWo4gcBBMEEAUJUkn1Isg6fmc58lmN51mN9&#10;tsP22G6x1Uj5OoyQuXPnBu9ERESk1PH7CVVBNQUiIiJiFBSIiIiIUVAgIiIiRkGBiIiIGAUFIiIi&#10;YhQUiIiIiFFQICIiIkZBgYiIiBgFBSIiImIUFIiIiIhRUCAiIiJGQYGIiIgYBQUiIiJiFBSIiIiI&#10;UVAgIiIiRkGBiIiIGAUFIiIiYmqk0oL3IiIishRTTYGIiIgYBQUiIiJiFBSIiIiIUVAgIiIiRkGB&#10;iIiIGAUFIiIiYhQUiIiIiFFQICIiIkZBgYiIiBgFBSIiImIUFIiIiIhRUCAiIiJGQYGIiIgYBQUi&#10;IiJiFBSIiIiIUVAgIiIiRkGBFMVnn33mdtxxR1ejRg173XTTTS6VSgVzFwkvx/98LpYHH3wws78V&#10;vVq1auVmzZoVrFm6/vrrL/fQQw+5d999N5hSsYqOw5prrmnf/4YbbnA//PBDsJZIPK7BJ554wh14&#10;4IGudu3adv0cfvjhbvTo0e7ff/8NlsrdTz/95K6++mq300472fW41VZbubPPPtt98803wRKLS7IP&#10;SdZhOvNZjuVZj/XZDtsrCemEWKTgPv3001TDhg2JAuzFe6ZFhZfLtkyhPPDAA5n9reh1wAEHpGbO&#10;nBmsWXrSiVMqHQik2rRpY/s7duzYYE7F8jkO9erVS6UTPPt7IlF//vlnqlevXnatrLrqqqlmzZql&#10;mjRpkvncv3//1D///BMsXbHvvvsu1bp168y116JFi1SDBg3sM+nHG2+8ESy5SJJ9SLLO/PnzU4MH&#10;D7b5LMfyrOc/X3TRRanff/89WLp4FBRIUUSDAl7paN5utjAFBdWDfWMf/f5WV1DAi8R5zJgxwdoi&#10;izz88MOWKZKRp0vyNo0Acty4canGjRvbtZPrtTl37tzU6aefbtdcz5497TNIUwYNGmR/p127dqkZ&#10;M2bYdC/JPiRZh89MZ/4777wTTE2lJk+ebNthe2y32BQUSFHEBQV169ZNvfTSS8ESC5VqUNC5c+dM&#10;orMkqqqgIHocFixYYInuXXfdZQmgX44S27Rp04KlRFKpn3/+2TJp7vu33347mLrIiy++aBllt27d&#10;FissxGEbbIttsu0wSu2UxLkWqbnykuxDknX4n8/Rv+9NnDgxtfXWW8fue6GpT4GUDNqf77jjDvfL&#10;L78EU3Izf/58ly6JuuOPP95tsskm1o5Ie2JF7YiFEu4XQVt7OrBxJ598srUn0t7Zr18/l040gqUX&#10;Hgfa4/fZZ59MG/1BBx1Ubrsj/RduueUWl858bbu+LfWkk05y6YSrTH+N3r17u7XWWsulE69ginN7&#10;7rmnrcO8ylhmmWXc2muv7U444QTrJ5JOHG36qFGj3JtvvmnvvWibrP+utLc++eSTme/K9XDooYfa&#10;fJZLB442PYxlu3fvbsvwot+Dx7zhw4e7I444InN9+GOaLpm5efPmBUtKIX311Vfurbfesms2nSEG&#10;Uxdp1KiRS5eqXbpU7X788cdganavv/663TvpYNetscYawdSFll12WZuOdADs/v77b3ufZB+SrMP/&#10;fOaebtKkiU0L23zzzd0ee+xh22X7xaSgQErKkCFD3OOPPx7b6TAOnYrIgJo3b+7uvfdeN2XKFJv+&#10;/vvvu759+7qdd97ZphM4lAISh3PPPdfdeeed7rfffrOAgUxvueWWs+88dOhQt/vuu7tzzjnHvfLK&#10;K7ZOuuTghg0b5tq3b++OOuqozHf02Ebbtm1d165dLcNku376oEGD3P7772+ZX67HtKqQAPqEGOHE&#10;+I8//nBnnXWWfScybL/PfFeuAYKAG2+80c4bCbzfDstxXBYsWGCfvWnTplnwAxLkpk2b2nv+zvnn&#10;n2+Bx2OPPZY5dv6YHn300XasWU4K68svv7RMfLPNNnOrrLJKMHURptWvX9+98cYb7vvvvw+mxiOo&#10;ZnuIy6ix7rrruoYNG7qPP/44c70l2Yck67D8hx9+aJn/6quvbtPCatWq5TbeeGNbjkJDMSkokKLb&#10;Yost3N577x18cu6uu+7K3ODloYTXq1cvd//99wdTFkfiT2ZJoFEKJk6caJmRt/3227tDDjnE1axZ&#10;0xIRMspoph9GCfrMM8+0YAhkjpSKKSXVrVvXMth//vnHpo8cOdLVq1fPEsArrrjCEsNCWm211dwO&#10;O+wQfHLu888/z2S+1Bz483bRRRe533//3fabAM7XLhDITJ482d5Tk+ETe2ocZsyYYe89gkAfFBAQ&#10;bLDBBvaektfdd99t7y+//HL7OwRHHGMCKdx2223ukUcesfdSOARy4Dqh9iZqpZVWypzHimr8qA3i&#10;muAeWHnllYOpZVE7tt5661lgPnPmTJuWZB+SrMO+cR9ybVNrEYcgA6opkKUeUfIFF1xg1WcgcR88&#10;eHCFpXsyUTIRcLNdd9117tdff7VhP2QmlKrBzUigQRReVQYMGGD7TaIQfVU0HJGS7Lhx42w/P/jg&#10;A2vqILOkVO8DgpYtW7rx48db5j537lzLQMngQWDwzDPP2PvZs2fbtrDOOuu49ddf3xIdqvGpPTn2&#10;2GNt3ieffOJGjBhh73v06GGJYrQUT2bJvKrk9xmcT74zwdwLL7xg54WSG/tIQs5+U6Ln+IAAyife&#10;VPv76Vwf4QCHDMHXqnAdtG7d2i2//PL2mWvElwrZFxJsUCojWPQBCMEU144UDgEauG4ri2uL88y2&#10;4krv2STZhyTr+GuQWi9/bZYqBQVSEjbddFN3yimnBJ+cu+eeeyxBz4bMMlxVTgJ/xhlnZNqmiboJ&#10;EsgYQcmUTLYU0Ga+yy672H56BDGU9kGJmH1nGTJ3MrIOHTq4iy++2ObDZ2JkpD5jIxMlsKJKnKBh&#10;+vTprmfPnpbZ86KGodCoAYni+9B3hH2aMGGCa9CgQTBn4ThupkcRNNAHAJzzcBNCtOlgm222sfcI&#10;ZxD0OaFJ4/bbb7cgqVmzZm7OnDn292iyoOQnsrRTUCAl4+CDD86UbCnV03EuW6dDEnNK2R6JfbRa&#10;jqrCcKeejz76KHhXXNGAAGRSX3zxhb1nPkFSGMuT4dHUgq+//tqaEAiCqFr3yDCpdqdqnCpMOjhy&#10;HIv1ICWfcWdDDQlV/P3797dgiQw9riMhfAcuhJsQwk0H1DRw3j0y/nBtxWuvvea6dOlif4eqZgJJ&#10;jn1cICKyNFJQICWDDI5e+T4Rp/TGi9JjFNPCzQtU5UdRSvXVxaioOSIfnTt3tmp9MpPoi1I8vduz&#10;iSs9R79LXLvjCiuskPmeLE+GS7Bw4oknuksuuSRTYxBG5yZqUahBePXVV4OphRPuH+GbNUC7LjUX&#10;ZMx0rOzWrZuda/qAZEOQ4zsQ+iaEcNMB2/KjKDw6mjK6I1wb4fG3GCFBoHH99ddX6fUhFfPV7746&#10;vjxx90MYVfJsj3uSa6I8bMvfg0n2oTLr0HRWUaBc0XetbgoKpKSQQFNV7jGCgIwtihsnnAmSGERx&#10;84WHmxX7ZgNt6HR4iop+l7gMisTOf0++i0/YqFpnKCGdM+nrsN9++9n0MEYi0Js/3+GelUGtha/9&#10;wJZbbmn7Si0PIwLYH5bhu9PZkiYF+jbE7T9I+OkvwPK+CeHbb7/N1BLEDREjQGjXrp3VJjAEs2PH&#10;jq5OnTrB3IXYFoHDe++9F0yRQvC98KkVJJiO4t6dOnWqvd9www3t/2wYvcN1wfVGP5s49E8hGOX+&#10;80MWk+xDknXYN17U7mULWnwHQ/q7FJOCAikpZHaMrfedDrOhBmCjjTYKPjl7TkE0IyUBoGra23bb&#10;bYN3pYdSMCVdMJ6Z5oEwEh8yP5/J0rzA8wDCKI1Q00L/CRJGMljfHAMSnWiv/epEHw72xaMUT8ZO&#10;CZ/OkiBIoi8Fn6l94dkK5QVvVPuHmxCee+65TFDACBYS3jhcL3TevO+++ywxZx/69OmTCRCYFg5g&#10;pPoxPI9rnusyrtRNAEswS+1QRUHBiiuuaNsDzUFxCCDpd8M15K+TJPuQZB2WZ6QRgXtc0OIDaJbj&#10;HigmBQVScuhpfuqppwaf4pG5UKL0Nzdt0pQ8fccxblieB8CPj4BS5K677mrvSxF9Bfbaay97T6LG&#10;vhMc+N76DDu88sorbT4Y4UDHOH7IiBEHlIh5HgGZG5hHYMVwPzJeUEon8YzDceNvxdW45It+As8+&#10;+6wNr/T7Q38R3/eBGhwSQTBkkfPt+dJcNvQXoN8ACAbI2EGgsO+++9p7j46Yhx12mB2b8EOPuHao&#10;UeBhR8z3sgUUUj3oDEyfHwLHuIx80qRJdn3TxybcTyQbrncyVWqEojViFBgoOMAHp0iyD0nW4X8+&#10;sw/hgopHIYD7ne36oYlFk05ARQquoscXpxP0VLqUa/P9K7pcOkpPdenSpcwyca90Yp966qmngrUW&#10;PiOdx/P6+Ty2NxdJH3Nc0Xf1+H2AeqFHA2d7pTOyzKNQ2Qf/vHdel112WWYex2fgwIH2/ZkX/m0J&#10;luF56349/8rle1X2tw/SiZ89ItbPGzZsmD0emR+z6dixY5l1R4wYEay1SDoYyKzvX9kehcuz5P33&#10;5/ty7PlbPPb2jTfesOfQMy+doaTSCXOwlhSKPz+cG34DAOngNPMbApznV155xaZXJHwvcB9w/YPr&#10;wv/2QTo4TU2fPt2me0n2Ick6Y0O/fcByLA/W9/dirmlRdVJQIEWRS0bpbyKWybbcjBkzFstIwq86&#10;deqk0qVsywi8Ug0KSCR4Lnp5gQEBwffffx+ssVC6ZG3T45b3r7Zt29pyXrrklOrRo8diy1V1UMAv&#10;1A0dOjSTAIJE+oILLohdnoQ2XVLKfL7jjjuCtRaZPXt2qn379mXWiwseQOZ/7bXX2nbDy4df0aBF&#10;CoeM2/8mAecol18b9Ndf3LX6+eefp1q2bJk5ry1y+JXEJPuQZB0+M535LMfyrOc/sz0fyBSTggIp&#10;ilwySm6i3r172zIVLTd69OjUcccdl8lQGzVqlLrkkktiS3+lGhR406ZNS11//fWpvffe29YhsCHT&#10;J3ONKw2D6cxnOZb36/HTyARFcYnNrFmzUn369Mkkmhyzvn37pubNmxcsEa+ioMD/3QEDBmT9pUiO&#10;3e23354pqXPeunbtmpowYUJq/PjxmZqAbD8QQ8nP/z0Sfo5ZNgQkbJfaBP9deZEoc31NmTIlWFKK&#10;gWv38ccfT7Vq1coySH+9v/zyy2WCea+8oAAUFLiuuZ5ZjnN+1llnlVsTlO8+IMk6TGe+v09Zj/XZ&#10;TrZ7u9Bq8E/6wImILBFIsnj6I50qwVMYL7vsstihniKSH3U0FJGSRyCQLvHbiw6GPLYa6ZKWjTpQ&#10;QCBSNRQUiEjJYxgXIxjI/HnYkR+GyKgSfjtCRKqGggIRKXkMpYyOVa9Tp44NXY3+dr6IJKegQERK&#10;Hs8a4ElyNBfw4gmIQ4cOtZoCEak66mgoIiIiRjUFIiIiYhQUiIiIiFFQICIiIkZBgYiIiBgFBSIi&#10;ImIUFIiIiIhRUCAiIiJGQYGIiIgYBQUiIiJiFBSIiIiIUVAgIiIiRkGBiIiImNgfRJo7d27wTkRE&#10;REpdrVq1gneVo5oCERERMQoKRERExCgoEBEREaOgQERERIyCAhERETEKCkRERMQoKBARERGjoEBE&#10;RESMggIRERExCgpERETEKCgQERERo6BAREREjIICERERMQoKRERExCgoEBEREaOgQERERIyCApEi&#10;+/nnn13btm3dyiuvXO6refPm7txzz3UffvihS6VSwdrJzZs3z3Xr1i2z/UcffTSYI1I4f/31l3vq&#10;qafcIYcc4tZdd1234YYbuo4dO7pXX33V/fvvv8FSuZs5c6a74YYbXNOmTe263nHHHd2FF17opkyZ&#10;EiyxuCT7kGQdpjOf5Vie9Vif7bC9UlCzZ1rwPuOff/4J3olIdSNzfvrpp91XX30VTIk3depUN378&#10;ePfII4+4evXquW222cbVqFEjmJu/+fPnu1GjRrn333/fPhOYbLfddvZepBDICPv16+e6d+/uZsyY&#10;4Ro2bOhWX311uy65J2rXrm2Z+jLL5FZ+5R457bTT3J133ulWWGEFt9NOO7k5c+a4F154wTLj7bff&#10;3jLjsCT7kGSdBQsW2L174oknuokTJ7oddtjBrb/++u6dd96x6QQMu+66q1t++eWDNfKz3HLLBe8q&#10;RzUFIkuY33//3V199dXu008/DaaILJmeeeYZy1xbtWplAe+IESPcyy+/bBn41ltv7W666SabnguC&#10;6759+7rhw4e7iy++2L333ntu2LBh7u2333a33Xab+/rrr92NN95oNQlhSfYhyTrjxo1zV1xxhc0f&#10;O3asGz16tK331ltv2XZuv/129/zzzwdLF4+CApESQ2njjz/+KPMiIRs4cKBbb731bJnPPvvMlquM&#10;lVZayd18882Zv3HEEUcEc0Sq3+zZs93QoUPdKqusYtX7G2+8sU2n9mvnnXd2PXr0sKY1lsmlav2j&#10;jz6yaviDDz7YdenSxa5vUGPQoUMHd+qpp1pm/vrrr9t0JNmHJOvwP5+//fZbd+aZZ7pGjRrZdGy6&#10;6abu8ssvdxtssIEtw/aLSUGByBKABK5du3ZWovDIyKNoNyWhourS9xWgbbVXr16LtamW16fgzTff&#10;zExnmV9//bVM+ymlna5du7ovvvgiWKNi0W3OmjXLqnn32Wcfm8b/Q4YMsWYNsL+nn366Vff6vxf9&#10;DtWxTSkMSu6Unukrs9VWWwVTF6FKnup0SvzTp08PpmbHtfDjjz+6Fi1aWFV+2LLLLmvTwXJ///23&#10;vU+yD0nW4X8+N2vWzO222242LWyzzTZzu+++u22X7ReTggKRJQRtjuWVmF577TULGij9hzNr2i+v&#10;ueYad9xxx1kNQ77INE8++WQrbY0cOdKaLyjx3H333VYqI5HNF/vXqVMnd8YZZ2SqWfmfDJvSElWq&#10;1Fzcc8897pdffsn8Pb7Dl19+actHVcc2pfpMnjzZMnFKygRwUUwjs+S80VegPH/++WemT06DBg3s&#10;/yiCWfoUfPLJJ3YNI8k+JFmH5SdNmuTq16/vVlttNZsWVqtWLbfRRhvZcp9//nkwtTgUFIgsAegs&#10;RYn32WefDaY4K+l6VDnSvEBGR8I3ZswYS/jod9CmTRtbhgyS0n6+IxdopqBtNg5/j45VvuSVK9pe&#10;X3rppeDTIuzzZZddZhk7oyyi+A50GotTHduU6vPDDz/Y/3TKi+swS+0YHfHAdVYerr+ffvrJmtfi&#10;MmqsueaaFhhQaqdGCUn2Ick67BvX4aqrrmq1FnEIMqCaAhEpg2pOErbwq27dulbi9SUcSuh77LGH&#10;vQelHzotgWaGXXbZxRIsSh+MKvAouVCqytd+++1nNRG//fablWQOO+ywYM7Cv+33Kx/UalCLwTbp&#10;YOXbZklISRjpHEbbLDUVxxxzjM0DNQI0fcSpjm1K9fDNX+uss479Xxk0D3HO1157bWvrz1WSfUiy&#10;jr8/aNZIOrqgUBQUiCxhCAhoDlhrrbWCKc7aIykBkWCdf/75mRIMtQLZxkznitLXpZdeasO7GGJF&#10;h6hjjz02mJsM26Tvw+abb27bpOMVnbQ8tn/kkUdaJzG+57777hvMya46timytFFQILKEOOWUU9yE&#10;CRPcgw8+mCkBRxEAUCqmlzXDsqhN6Ny5czA3mU022WSxUpHv2Z1UdJuMsa5Tp07wyVmGTuadj+rY&#10;psjSRkGBSInxQxKp6md4k68OfeCBB6zNPK7kzzSqy+ltT1+Do446ysZkU5VeWfz9fKpkc1HRNmvW&#10;rBm8y111bFOqD1X9yKXpqaJzR5U826MJqKLhi7Tp+4cKJdmHyqzD/vEQo/Jk63NQKAoKREoU7Y/n&#10;nHOONQeARIgOc/Skj3YW5EEo9Lx/99137fMWW2xh61JjwANdREqN74VPj/u4zq9koNOmTbP3NFmV&#10;h4yUTnyMIsk2zp/OhTSx0eFwjTXWsGlJ9iHJOj5g5Xkj2YIW38GQfkDFpKBApISR2NEhzo8g8IEB&#10;w508Og4yOsCXXKhd4CluPBCFDoLRMdsipYDhefQDITP0nffCyNzp1NqkSZMKg4IVV1zRhgEi27Db&#10;7777zkafUJPma5SS7EOSdVieR4gznJFnfkRx7xLQsNyWW24ZTC0OBQUiJY52cmoLwj3p6UXvS0SU&#10;VsJVkjwcxbedM++bb76x9yKlhCF4XKvUcsU9svvjjz+23+WggytDCStCZ1syVZrforUFjE5gyCpY&#10;zo8ASLIPSdbhfz4zgocHFEVxj/JwI7brhyYWi4ICkSUAT0kLdxikCeHJJ5+0TJ92Sx5+4jGPakoS&#10;Qt4PHjw4mOPc3LlzK2zTFCkEarAOPfRQKyX36dMnU33ONU0zWO/eva1Ez5DaXDqIbrvttvbETZrM&#10;br311kwpnup6Oufy2wKtW7e2J3x6SfYhyTr8zzoE9vxmAsuxPFif2j9qONj/YtfsKSgQWQKQ8dOM&#10;wHBEb8CAAVZNSamHJ/XRjwA8sY9fUaTtk2F4dEL0bajff/+9jecWKQX/+c9/7DcJ+BEjqttbtmxp&#10;Q0X32msve/4FPxXO9DAex82zO3isNe33HiNi2BZNZldddZU9q4Nmt8aNG9tvIVACP/vsszOd/rwk&#10;+5BkHR59zK8qMp/lWJ71WI7tsI5vJiwmBQUiSwjG1pO4+WYE2kd5iiEJI8PtKA3xO+0+AGAkAs0M&#10;9C/wD+rJVn0pUgxk7jxbgmuXan1Gy/AgKUrVPMGTx2vn0xufZ1Tw6Gp+64P7gCp+EEAQTBAgRCXZ&#10;hyTr8JnpzGc5lmc91mc7bI/tFluNlK/DCKGKUURERJYM4SbEylBNgYiIiBgFBSIiImIUFIiIiIhR&#10;UCAiIiJGQYGIiIgYBQUiIiJiFBSIiIiIUVAgIiIiRkGBiIiIGAUFIiIiYhQUiIiIiFFQICIiIkZB&#10;gYiIiBgFBSIiImIUFIiIiIhRUCAiIiJGQYGIiIiYGqm04L2IiIgsxVRTICIiIkZBgYiIiBgFBSIi&#10;ImIUFIiIiIhRUCAiIiJGQYGIiIgYBQUiIiJiFBSIiIiIUVAgIiIiRkGBiIiIGAUFIiIiYhQUiIiI&#10;iFFQICIiIkZBgYiIiBgFBSIiImKqLCj47LPP3I477uhq1KiReW255Zbugw8+CJYo65lnnimzLK9W&#10;rVq5WbNmBUssufgOfJfo9xs5cmSwRFnvvvuuW3/99cssy7HkmJaCb775xt1yyy1u3rx5wZTFv+Pr&#10;r78ezKnYgw8+mFnvlFNOKbPdqhR3TVb0KqXj/r8m7joS+euvv9wTTzzhDjzwQFe7dm235pprusMP&#10;P9yNHj3a/fvvv8FSufvpp5/c1Vdf7XbaaSe7p7faait39tln2/WXTT77EE6/Knr17t07WCve/Pnz&#10;3RVXXGHL5pOGVqdqrSn44osv3Pjx44NPiyxYsMC99dZbwaelx2uvvWbfPeqdd95xP/zwQ/CpdPzx&#10;xx+uX79+buedd3aTJk0KporkR9eRZENmfO2117r27dtbpkhQTmFyyJAhrm3btu62226zjDNX33//&#10;vevUqZO78MIL3c8//+xatGhh0/v27esOOeQQ9+abb9rnsKreh7A11lgjeBfvueees79dSqq9+YCg&#10;IFoy+OWXX9z7778ffFp6cCz47mEcm1I9Fk899ZQ766yz7OYSSUrXkWTz5JNPuuuuu861bt3affjh&#10;h+7VV191b7zxhhs3bpzbZptt3PXXX+/efvvtYOnykZZec801ltH27NnTffLJJ1Y7O3HiRDdo0CD3&#10;1Vdf2d+iJiEs333o0KGDS6VSsS9qFahJWHXVVV2XLl0sQMmG/evTp4/77bffgimlodqCgnXWWccO&#10;DAd5xowZwdSFpkyZYieK+Sz3v84fC74z3z2MY8MxWlqORSE1aNDATZgwocxN++mnn7qGDRvafP7n&#10;c3g+y7OeiFQvCkiPPfaYW2WVVdyll17q6tWrZ9OpSt91111dr169LJBkGUrzFSEdpQmgXbt2rlu3&#10;bm6llVay6SussII77rjjXNeuXS0AoMbWq+p9IJi46KKL3A477ODOPfdct/LKKwdzyqL2jKY00Axb&#10;SqotKDjggAOsupCD9PnnnwdTFyISo7p8l112cU2aNAmmxqMdiPYg2oU4UfzfvXt3y2BJxONE1+FF&#10;+1KPHj0Wa1ciuqRd2y9H9VF0/X322cfde++9idtC99xzT7f33nvbd6apIIzvwTHafvvt3V577RVM&#10;zY5t3HDDDbZP7BttXwcddJDdDHEXLd/Hfze+5+zZs8u0nW2yySauc+fOZdrRfVv8McccE0xxbsCA&#10;Aa5WrVrltrn7tjyOG9vmb4waNSqndsGhQ4dm9pPompsmisjd971g2zNnzgzmVL18rrvoMWa/br/9&#10;dru2mcb/jzzySKYKkm2ffPLJdu788Y9el+E+G/w/bdo0O29UhzKN9Sh9R9fz2Ef29cQTT7RlWSfb&#10;PYBwOyntoDTvcT3ymb8Z7g8TPTbZtp3LdRS9/9iPsPLm57PPXE+ck/B9Q5sxmUQuib1UPUrunDPO&#10;1dZbbx1MXaRRo0aucePGlmb++OOPwdTsuA9JH8l7otX2yy67rE3H2LFj3d9//23vq3IfSP9Imwki&#10;CDC47+Jwbz700EPu/vvvd2eccYZr2rRpMKdEpHewSqRLXKl0yYvU0l7pKCmVTuzsffqGTaUzBltu&#10;zpw5qY4dO9r0dKKWOumkkzLrpE9aKp2g2nIs//zzz6fSkVtmfviVLlmn+vfvn/rnn39seW/MmDFZ&#10;1+GVPsGpjz/+OFg6lZo7d25mP3mlE+us659++um2fEX4DnwXvx7f8fzzz7f3/C2/jXQmkbrwwgtt&#10;ejrxTp1zzjmZdTiWHFOP45HOFMr9bukIOZVOlIM1FkrfAJn57FPbtm3LrONfbJdlET2X4Zffr+h3&#10;vO+++1KtW7cusywvzlM68c6cfzzwwAOZ+f54TJ06NZVOsG1a+uZMTZo0KVh6IdZP33CZ9Xgf3mau&#10;wt8teoyR5LoLH+PmzZunWrZsWWYdXv44pBOu2GPLdZkOnoMtlr2GmjVrlkqXfBZbh1eDBg1Sr7zy&#10;SrDWQuzboEGD7G/GrcN341rKdk7SQYjtj//MdtLBnS2Xz/2Vy3UUvf/Yj7Dy5ue6z9wTcdemf5Ee&#10;zZgxw5aVwkkHynb8L7vssth7OXzufdqUTTp4THXp0sWWjd4Pnr8ew/lMVe0D6w4cONCWSwfMqT//&#10;/DOYs7jx48fbPXTRRRfZvdqrV6+cvmOhVFtNQfqmzFTDUmJJBwP2nhKPH5Gwxx57uLXWWsveR6VP&#10;oHUWiVa3e7TDUE1D+5FHVdCtt95q66RPvkWA6ZNln+kwAtqGKHGlv7t9jkqf2Kx/k/XSCV7wKXfL&#10;LLNMpso63JwS7ltB29Xmm29u7+NQm0DJMNu+gVLPmWeeuVibmffiiy+6p59+OvhUFtvl+/kIOl/H&#10;HntsmXPhcZ7uvPPOCjtSrrvuui6d+dl72to4d2HUcKRvGntft25dq3mhxFfVklx3YfRWHjFiRPBp&#10;Eb8e7YzcD1Fcl8OGDQs+lUV158033xx8KovSNtsNl9CpiaPUnq2tku/GtcSolzjDhw8v04b63//+&#10;12oCquL+qi7Z9pkagiuvvDLr+QIlNtqiVWNQWOQFWG211WLvZar/N9hgA3sfvr7jcO5IV0kbslXZ&#10;k9est956VuJPBwU2rar2gXl33XWX1TaQFtJkEWf69Ok22mC77baz5gxqMEpNtQUFm222mTUfgGqd&#10;L7/80t6TiJEobrHFFpYJ+nafMHroP/zww5nEM13StpNHQvPrr7+6dFRn00n06MTkq5rJsEkcQE/S&#10;3XbbzU70xhtv7A499FCbDnqopiO54FNZBDN0OuHvpKM42w8uNJCxkWnki4uKaiiaCMjc/fciMfXv&#10;uUho14rD96OjjM+o0iVR67TIcUpHspaopSNPm0dgwHDPbMLrfvfdd+7II48M5iw8fhxT3xafLokF&#10;c5xVcfO3srW58/fZD5bh2LK/HEuQ+Xz77bf2PpuaNWtaRu/XIQAINyEwksUHCulI36quq1rS6y6K&#10;Dks0mbG9l156KXNuOH9UV3JsOEYkYscff7zNg69Oj8M2OK9ck9Fzzv3F3wH7xDwfhLHP7Dvfge/C&#10;dwL7wvbYxzgsx/6x3j333GPVsfneX0muo8qI22euGZpu0LhxY+t9znfmOPL9/TF8/vnnM2mUFMbv&#10;v/9u/1dFXyqa5rgv2Va2dDROVewD1xvpLkEp98W2224bzCmLfRw8eLBd+/Q3IEApRdU6+oAbrmnT&#10;ppZA0SbDzegT9vr161v7cBzaZPzQETJSSjU+Y6at+rTTTrM2IFDy9gkgNQ/USHCSLrnkkkzkx2dK&#10;NLno1KmTRXD8HaI4Enj/tyqD/feJIMeAY+GHIlLqImHNZvLkyZbwg0iUoIX+GNRAEFTRG/biiy+2&#10;+SDhJiOIYh9oe/Xrbrjhhu6EE04I5lbOEUccYQEG+0OUfPDBB1siDG7WbJlPGCU7f6y5wXxkzvkj&#10;SPDnmT4a2UoDlZH0ugtjedoTCXo5xgTGdFjyuL5oY+cYrb322jlfW5zfNm3a2DXpzzmdqTw/yodA&#10;z9cAsG32mX0H+8Z34rvhvffey9TghbEcfRHYv7CquL+qS9w+s1/UsnD9gVoa+ndwXjiOHE8flFE7&#10;peGSkgTpFB0RSZtJByngxHn55Zet1urUU0+1e6lUVWtQUKdOHcv8QTX51KlTM9XlHECfWEWROPsq&#10;cBJfliUB8i+iOjqwgQSQKpkwX6VJ9HbeeedZwkxinAs6h4Srfkg86BhVWUSvZBSIHgumlxc1kmBR&#10;UgYZ+qabbmrvPY4JGbDf/tdffx3bhMB6VNOHVcV3A71tw1VhJLzZbo5sVl99dcvwEW5CCDcd8D33&#10;3Xdfe1/VKnvdIXqMl19+eevU5nEtZqtazIYMj4CJffB4z7XgkTBRAqeDIvsO9pV9Dn8HvpOfT4ne&#10;N2WFUdKJXmNhlbm/qkvcPlNbEe4cRg/08LHgGr388suDuW6xDtEiuaD2l0LM/vvvn7UJmPSbwgKd&#10;hulkHE4rS021BgVUBZMIgYSIA+erZul9TIJZlQeHxOrZZ5+10gCZO1WalKp95puLylQjlYcM0vcr&#10;4BhwLHziTILmaybihB+cQSYetxwZjc/gWT6uZM75yKdqLR8bbbRR8C45EmqaEMgE4ZsQwk0HBAXZ&#10;aphKQUXHON9ACVyTcdtMsq1csF0yzKiquL+qS7Z9ltLl01pfhV+eivIJ8hK2R2BcUd8QtuXvncru&#10;A+mTLyjst99+sQE/y9x4441Wy0YNW0UPNCq2aruL/MH2pRmiKTrxUeVKou/bXcqrNgfND5SCqArM&#10;9vJVMZwcqlWpSgXV9XQao4OdHxNaDP5YECBRmucYcCw4JvClQKrz4/h2dnDRh4MEjxuBeQhf9IVS&#10;VX+PvgL0GQCBE7Ue4aYDqnzzLWknkc91V93oh0Anv6iKmmRo36SWJW7feWVr1yfDj6tBKsb9xX7m&#10;0vSUbZ/D6GQbPQbhF50zpXCoGQT3Nsc/iuYwalSRLW30lltuOUsnKUBwzcehcyE1R3Q49BlzZfeB&#10;2jaCYoa6hmvuwliG5l9qPykYhmureFGDAGpJ+VzRo5GrW7UFBf4GJdP3JWQfUZGY+NJgHE6uP2mU&#10;pumAVRGqCrnpffshD52gRH7VVVdZ5zp/8ovBl/Io4frmFH8sCBJI0MpDR0V/vOiHQEYZxsVMBuqb&#10;GKhGjbYHLynoKxBuQqBHvm86oI2cDpnVJcl1Vwhc0wSQ4USL91wLHtcVx47v4JuRPvroo0zn1Moq&#10;1P0V7ZBKE42vUcsXpUeaMD3ukbiAWoqDqnbSNYLeuJI6gTD3IAF6RUHBiiuumKm6J92Iw7XFNctI&#10;L1/Qquw+MI9t0pE820g6AhbyPO6TuJcPzKmB43Mx8ypUe30bbeU+kfI4KeGbNYqDy0EGiRCRFNXH&#10;VF8SuTHEjep2oiqqMDlxJJLhEgUH2JcomRfNSIuBffbNKR7P2K6o6p3j5x9sxAVPz1UyBH88eIgL&#10;HVg82q0YYlOVuGEYrkjmUN0JK30GfCdFnpnvAygeWFSdPXaTXHeFwpBEzjP7wfEnWAoPU6S2iYSR&#10;zr0+COdaYbgiwSL3ANWXPP7Vl1B4GFOuw/Cq6v6KXkfsc/icEngwZJltUnrjMbBk5klQe8V+ev37&#10;97dRCRxDzinnlvkcCwJ2Ho4lhcMINY4/93dcRk7HT/ruUALP5b6n5o4Mnpqr6L3JtTZmzBh7T6GD&#10;gBGV2QeuUT+83jeHx+FvPProo7ZfcS9q38DjlPlMR/diqvaggEQ0OkSDTmkkBtlwcI8++ujMcCES&#10;hd13391ucmog6KhBok20R+chSnd+nsePWdBpjIuB9wwD87JVwVc3vhcXTxjHgmNUHubTY9UfD8bB&#10;06Pdf+eOHTtmSoSHHXaYZVhVIdyGRoZEBEvP96SJdK5IoH1QQEc4zjU3u69eqy5JrrtC4fxyntkP&#10;Sh6M7vDnvHnz5plHpRIMMrrBl4QYn0/gSXs783zHOr4j28u1KaYy91d51xHnM1xoYBpBDfvLdUAg&#10;Vhk8+4J7Apw7ziHfg+/DufXXMufdB1NSGNw/PFWSQJGaJ0rrILOliYqgnFpWnjmRy3XKqBqWpQPs&#10;TTfdlBkyTODLE2kJCrlvfE0kKrMPBJf+HvQ1wP8LqiUoIEHipgM3PaUYj3nhKmDf3h5Fj2YemZut&#10;RoHt0AbIkEGQoBNx+aoYEhO2TQLKMBFKBn5bDNsigSiUcKJIgOSbAsBnf6z4TtFaFY+aAn7py2dY&#10;cUj8KFlXVWbFeYrWbBQCNx+ddsJoOijEvuR73RUKmVncued6p/TvH7AC9o19ZF/j8N34jnzXXFXm&#10;/qroOuLc+ocfRREcMowyKe4F2mjL6//BfUPtW64BklQdHtFOyZjglQIT6RxV9TwDg+diUNPF5zAC&#10;S/IVHn9NxuwRaDJMlyp4gl/SVkYEEOwxXJUS+wUXXLBYnpNkH8Df5lpn+9maDpZE1RIUcPDDGRNt&#10;5j6zI5oLt82ESx9hnHTGvVN1Q6Lgq3VJeLiJqWbk+evhDJdEjlJLp06dMgkUmQulGNp9KN2BaiTf&#10;m70Qwt+XgMAnrLwPP4SHRKm840ENAOPoqWailz788eC3A+6///4ymUNl0czD8+L5yVEyGP+3smU2&#10;VYmakPAY/vCDjapTkuuuEHhKGj3/+Z/jQIDA0yt5JoVvWvLYt3POOcfG6JMY+uuNdf7v//7PxkuT&#10;kfNd85H0/qroOmIIJ0EGTQV+XznufOY7hwsVSbBNqmX5CVz21/9drimm0aQQHaorhUE/GErjjz/+&#10;uAVudH5laKi/13i2RD73GvkMD8vi2uE6802P3Ms8cIzaoaik+0ATBZ0XyesKkTYVSo0U9SQiJYYe&#10;v1Rv89hgSplkRtFmqP9lPG+AkjmZGehsWajRDiKy9Kr2PgUiufId2egQR8mRgABUIVc0QkNERCpP&#10;QYGUDKrvqNIOd4gDbX7V8VhjEREpS0GBlIy4ccC0gYf7FoiISPVRUCAlg2GqvqMZ/9NZ6Nprr61w&#10;yKaIiFQNdTQUERERo5oCERERMQoKRERExCgoEBEREaOgQERERIyCAhERETEKCkRERMQoKBARERGj&#10;oEBERESMggIRERExCgpERETEKCgQERERo6BAREREjIICERERMQoKRERExCgoEBEREaOgQERERIyC&#10;AhERETEKCkRERMQoKBARERGjoEBERESMggIRERExCgpERETEKCgQERERo6BARERE0pz7f/5+lpUa&#10;XmA8AAAAAElFTkSuQmCCUEsDBBQABgAIAAAAIQCUoV+74QAAAAoBAAAPAAAAZHJzL2Rvd25yZXYu&#10;eG1sTI/BasMwEETvhf6D2EJvjSybuIljOYTQ9hQKSQqlN8Xa2CbWyliK7fx9lVN722GHmTf5ejIt&#10;G7B3jSUJYhYBQyqtbqiS8HV8f1kAc16RVq0llHBDB+vi8SFXmbYj7XE4+IqFEHKZklB732Wcu7JG&#10;o9zMdkjhd7a9UT7IvuK6V2MINy2PoyjlRjUUGmrV4bbG8nK4Ggkfoxo3iXgbdpfz9vZznH9+7wRK&#10;+fw0bVbAPE7+zwx3/IAORWA62Stpx1oJsVgGdH8/XoEFQ7qIU2AnCUki5sCLnP+f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d15rxWoDAAD6BwAADgAAAAAA&#10;AAAAAAAAAAA6AgAAZHJzL2Uyb0RvYy54bWxQSwECLQAKAAAAAAAAACEAfRsdOYdDAACHQwAAFAAA&#10;AAAAAAAAAAAAAADQBQAAZHJzL21lZGlhL2ltYWdlMS5wbmdQSwECLQAUAAYACAAAACEAlKFfu+EA&#10;AAAKAQAADwAAAAAAAAAAAAAAAACJSQAAZHJzL2Rvd25yZXYueG1sUEsBAi0AFAAGAAgAAAAhAKom&#10;Dr68AAAAIQEAABkAAAAAAAAAAAAAAAAAl0oAAGRycy9fcmVscy9lMm9Eb2MueG1sLnJlbHNQSwUG&#10;AAAAAAYABgB8AQAAiksAAAAA&#10;">
                <v:shape id="Picture 1" o:spid="_x0000_s1068" type="#_x0000_t75" style="position:absolute;left:2381;width:24619;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VsvyAAAAOMAAAAPAAAAZHJzL2Rvd25yZXYueG1sRE9fS8Mw&#10;EH8X/A7hBN9cYtGuq0uHFAQfHLitGz4ezdmWNpfSxK1+eyMIPt7v/603sx3EmSbfOdZwv1AgiGtn&#10;Om40VIeXuwyED8gGB8ek4Zs8bIrrqzXmxl14R+d9aEQMYZ+jhjaEMZfS1y1Z9As3Ekfu000WQzyn&#10;RpoJLzHcDjJRKpUWO44NLY5UtlT3+y+r4c19PLpk9tvkWKnD6b0q+4dtqfXtzfz8BCLQHP7Ff+5X&#10;E+cnKlumabZawu9PEQBZ/AAAAP//AwBQSwECLQAUAAYACAAAACEA2+H2y+4AAACFAQAAEwAAAAAA&#10;AAAAAAAAAAAAAAAAW0NvbnRlbnRfVHlwZXNdLnhtbFBLAQItABQABgAIAAAAIQBa9CxbvwAAABUB&#10;AAALAAAAAAAAAAAAAAAAAB8BAABfcmVscy8ucmVsc1BLAQItABQABgAIAAAAIQCKAVsvyAAAAOMA&#10;AAAPAAAAAAAAAAAAAAAAAAcCAABkcnMvZG93bnJldi54bWxQSwUGAAAAAAMAAwC3AAAA/AIAAAAA&#10;">
                  <v:imagedata r:id="rId36" o:title=""/>
                </v:shape>
                <v:shape id="Text Box 28" o:spid="_x0000_s1069" type="#_x0000_t202" style="position:absolute;top:14097;width:29384;height:5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aX6ygAAAOMAAAAPAAAAZHJzL2Rvd25yZXYueG1sRE9La8JA&#10;EL4X+h+WEXopuvFRtdFVithaeqtRi7chOyah2dmQ3Sbx37uFQo/zvWe57kwpGqpdYVnBcBCBIE6t&#10;LjhTcEhe+3MQziNrLC2Tgis5WK/u75YYa9vyJzV7n4kQwi5GBbn3VSylS3My6Aa2Ig7cxdYGfTjr&#10;TOoa2xBuSjmKoqk0WHBoyLGiTU7p9/7HKDg/Zl8frns7tuOncbXdNcnspBOlHnrdywKEp87/i//c&#10;7zrMn4zmw0k0mz7D708BALm6AQAA//8DAFBLAQItABQABgAIAAAAIQDb4fbL7gAAAIUBAAATAAAA&#10;AAAAAAAAAAAAAAAAAABbQ29udGVudF9UeXBlc10ueG1sUEsBAi0AFAAGAAgAAAAhAFr0LFu/AAAA&#10;FQEAAAsAAAAAAAAAAAAAAAAAHwEAAF9yZWxzLy5yZWxzUEsBAi0AFAAGAAgAAAAhALYlpfrKAAAA&#10;4wAAAA8AAAAAAAAAAAAAAAAABwIAAGRycy9kb3ducmV2LnhtbFBLBQYAAAAAAwADALcAAAD+AgAA&#10;AAA=&#10;" fillcolor="white [3201]" stroked="f" strokeweight=".5pt">
                  <v:textbox>
                    <w:txbxContent>
                      <w:p w14:paraId="000B7BAD" w14:textId="133B1B53" w:rsidR="00C14658" w:rsidRPr="00BF74F5" w:rsidRDefault="001F5484">
                        <w:r>
                          <w:rPr>
                            <w:b/>
                            <w:bCs/>
                          </w:rPr>
                          <w:t>Table</w:t>
                        </w:r>
                        <w:r w:rsidR="00C14658">
                          <w:rPr>
                            <w:b/>
                            <w:bCs/>
                          </w:rPr>
                          <w:t xml:space="preserve"> </w:t>
                        </w:r>
                        <w:r w:rsidR="009260EB">
                          <w:rPr>
                            <w:b/>
                            <w:bCs/>
                          </w:rPr>
                          <w:t>6</w:t>
                        </w:r>
                        <w:r w:rsidR="00C14658">
                          <w:rPr>
                            <w:b/>
                            <w:bCs/>
                          </w:rPr>
                          <w:t xml:space="preserve">. </w:t>
                        </w:r>
                        <w:r w:rsidR="00C14658">
                          <w:t>The p-value from the ADF test for each exogenous feature.</w:t>
                        </w:r>
                      </w:p>
                    </w:txbxContent>
                  </v:textbox>
                </v:shape>
              </v:group>
            </w:pict>
          </mc:Fallback>
        </mc:AlternateContent>
      </w:r>
    </w:p>
    <w:p w14:paraId="56E05B5F" w14:textId="77777777" w:rsidR="00C14658" w:rsidRPr="002A0784" w:rsidRDefault="00C14658" w:rsidP="0046517A">
      <w:pPr>
        <w:rPr>
          <w:b/>
          <w:bCs/>
        </w:rPr>
      </w:pPr>
      <w:r>
        <w:t xml:space="preserve"> </w:t>
      </w:r>
    </w:p>
    <w:p w14:paraId="781E2D97" w14:textId="77777777" w:rsidR="00C14658" w:rsidRDefault="00C14658" w:rsidP="0046517A"/>
    <w:p w14:paraId="38C7F124" w14:textId="77777777" w:rsidR="00C14658" w:rsidRDefault="00C14658" w:rsidP="0046517A"/>
    <w:p w14:paraId="697AD282" w14:textId="77777777" w:rsidR="00C14658" w:rsidRDefault="00C14658" w:rsidP="0046517A"/>
    <w:p w14:paraId="27EABCAA" w14:textId="77777777" w:rsidR="00C14658" w:rsidRDefault="00C14658" w:rsidP="0046517A"/>
    <w:p w14:paraId="73548DC3" w14:textId="77777777" w:rsidR="00C14658" w:rsidRDefault="00C14658" w:rsidP="0046517A"/>
    <w:p w14:paraId="0DCF6109" w14:textId="77777777" w:rsidR="00C14658" w:rsidRDefault="00C14658" w:rsidP="0046517A"/>
    <w:p w14:paraId="67CA5F06" w14:textId="77777777" w:rsidR="00C14658" w:rsidRDefault="00C14658" w:rsidP="0046517A"/>
    <w:p w14:paraId="59AC5154" w14:textId="33098FD9" w:rsidR="00C14658" w:rsidRDefault="00C14658" w:rsidP="0046517A">
      <w:r>
        <w:t>ACF plots were also created for each exogenous feature to view autocorrelation.</w:t>
      </w:r>
      <w:r w:rsidR="00EA65DC">
        <w:t xml:space="preserve"> </w:t>
      </w:r>
      <w:r w:rsidR="001F5484">
        <w:t>Figure</w:t>
      </w:r>
      <w:r w:rsidR="00EA65DC">
        <w:t xml:space="preserve"> 10</w:t>
      </w:r>
      <w:r>
        <w:t xml:space="preserve">a, c and d show clear correlations between the lags of the features: </w:t>
      </w:r>
      <w:r w:rsidRPr="00775039">
        <w:rPr>
          <w:i/>
          <w:iCs/>
        </w:rPr>
        <w:t>Sun Hours, No. Frost Days</w:t>
      </w:r>
      <w:r>
        <w:t xml:space="preserve"> and </w:t>
      </w:r>
      <w:r w:rsidRPr="00775039">
        <w:rPr>
          <w:i/>
          <w:iCs/>
        </w:rPr>
        <w:t>Mean Monthly Temperature</w:t>
      </w:r>
      <w:r>
        <w:t xml:space="preserve">. Strong negative correlations at lag six can be seen for all these features and strong positive correlations can be seen at lag twelve. This shows the presence of a yearly season structure in the data. From </w:t>
      </w:r>
      <w:r w:rsidR="001F5484">
        <w:t>Figure</w:t>
      </w:r>
      <w:r w:rsidRPr="001F37BA">
        <w:t xml:space="preserve"> </w:t>
      </w:r>
      <w:r w:rsidR="001F37BA">
        <w:t>10</w:t>
      </w:r>
      <w:r w:rsidRPr="001F37BA">
        <w:t xml:space="preserve">b and </w:t>
      </w:r>
      <w:r w:rsidR="001F5484">
        <w:t>Figure</w:t>
      </w:r>
      <w:r w:rsidRPr="001F37BA">
        <w:t xml:space="preserve"> </w:t>
      </w:r>
      <w:r w:rsidR="00F27BF4">
        <w:t>9</w:t>
      </w:r>
      <w:r w:rsidRPr="001F37BA">
        <w:t>h</w:t>
      </w:r>
      <w:r>
        <w:rPr>
          <w:b/>
          <w:bCs/>
        </w:rPr>
        <w:t xml:space="preserve"> </w:t>
      </w:r>
      <w:r>
        <w:t xml:space="preserve">there appears to be no seasonal component or trend in the </w:t>
      </w:r>
      <w:r w:rsidRPr="006E318B">
        <w:rPr>
          <w:i/>
          <w:iCs/>
        </w:rPr>
        <w:t>Rain mm</w:t>
      </w:r>
      <w:r>
        <w:t xml:space="preserve"> feature. </w:t>
      </w:r>
    </w:p>
    <w:p w14:paraId="362DC738" w14:textId="77777777" w:rsidR="0004270C" w:rsidRDefault="0004270C" w:rsidP="0046517A"/>
    <w:p w14:paraId="323BBE66" w14:textId="77777777" w:rsidR="002671ED" w:rsidRDefault="002671ED" w:rsidP="0046517A"/>
    <w:p w14:paraId="38F22F2F" w14:textId="77777777" w:rsidR="0047412E" w:rsidRDefault="0047412E" w:rsidP="0046517A"/>
    <w:p w14:paraId="78C8416D" w14:textId="77777777" w:rsidR="0047412E" w:rsidRDefault="0047412E" w:rsidP="0046517A"/>
    <w:p w14:paraId="7C41CD49" w14:textId="77777777" w:rsidR="0047412E" w:rsidRDefault="0047412E" w:rsidP="0046517A"/>
    <w:p w14:paraId="2DE7AEAC" w14:textId="77777777" w:rsidR="006E318B" w:rsidRDefault="006E318B" w:rsidP="0046517A"/>
    <w:p w14:paraId="2F3FFFD9" w14:textId="17B5A0D4" w:rsidR="00C14658" w:rsidRDefault="00C14658" w:rsidP="0046517A">
      <w:r>
        <w:rPr>
          <w:noProof/>
        </w:rPr>
        <w:lastRenderedPageBreak/>
        <mc:AlternateContent>
          <mc:Choice Requires="wpg">
            <w:drawing>
              <wp:anchor distT="0" distB="0" distL="114300" distR="114300" simplePos="0" relativeHeight="251681792" behindDoc="0" locked="0" layoutInCell="1" allowOverlap="1" wp14:anchorId="043F15E1" wp14:editId="4C789945">
                <wp:simplePos x="0" y="0"/>
                <wp:positionH relativeFrom="column">
                  <wp:posOffset>-3399</wp:posOffset>
                </wp:positionH>
                <wp:positionV relativeFrom="paragraph">
                  <wp:posOffset>288937</wp:posOffset>
                </wp:positionV>
                <wp:extent cx="5731510" cy="2246908"/>
                <wp:effectExtent l="0" t="0" r="2540" b="1270"/>
                <wp:wrapNone/>
                <wp:docPr id="1367489853" name="Group 39"/>
                <wp:cNvGraphicFramePr/>
                <a:graphic xmlns:a="http://schemas.openxmlformats.org/drawingml/2006/main">
                  <a:graphicData uri="http://schemas.microsoft.com/office/word/2010/wordprocessingGroup">
                    <wpg:wgp>
                      <wpg:cNvGrpSpPr/>
                      <wpg:grpSpPr>
                        <a:xfrm>
                          <a:off x="0" y="0"/>
                          <a:ext cx="5731510" cy="2246908"/>
                          <a:chOff x="0" y="0"/>
                          <a:chExt cx="5731510" cy="2246908"/>
                        </a:xfrm>
                      </wpg:grpSpPr>
                      <wps:wsp>
                        <wps:cNvPr id="281023259" name="Text Box 38"/>
                        <wps:cNvSpPr txBox="1"/>
                        <wps:spPr>
                          <a:xfrm>
                            <a:off x="4334" y="1823681"/>
                            <a:ext cx="5707417" cy="423227"/>
                          </a:xfrm>
                          <a:prstGeom prst="rect">
                            <a:avLst/>
                          </a:prstGeom>
                          <a:solidFill>
                            <a:schemeClr val="lt1"/>
                          </a:solidFill>
                          <a:ln w="6350">
                            <a:noFill/>
                          </a:ln>
                        </wps:spPr>
                        <wps:txbx>
                          <w:txbxContent>
                            <w:p w14:paraId="7D1584EA" w14:textId="522E0F89" w:rsidR="00C14658" w:rsidRDefault="001F5484">
                              <w:r>
                                <w:rPr>
                                  <w:b/>
                                  <w:bCs/>
                                </w:rPr>
                                <w:t>Figure</w:t>
                              </w:r>
                              <w:r w:rsidR="00C14658">
                                <w:rPr>
                                  <w:b/>
                                  <w:bCs/>
                                </w:rPr>
                                <w:t xml:space="preserve"> </w:t>
                              </w:r>
                              <w:r w:rsidR="008F2722">
                                <w:rPr>
                                  <w:b/>
                                  <w:bCs/>
                                </w:rPr>
                                <w:t>10.</w:t>
                              </w:r>
                              <w:r w:rsidR="00C14658">
                                <w:rPr>
                                  <w:b/>
                                  <w:bCs/>
                                </w:rPr>
                                <w:t xml:space="preserve"> </w:t>
                              </w:r>
                              <w:r w:rsidR="00C14658">
                                <w:t xml:space="preserve">ACF plots for each exogenous feature. </w:t>
                              </w:r>
                            </w:p>
                            <w:p w14:paraId="3D990A3B" w14:textId="77777777" w:rsidR="00C14658" w:rsidRPr="00DD786A" w:rsidRDefault="00C146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6375543" name="Picture 1" descr="A graph of a number of numbers&#10;&#10;Description automatically generated with medium confidence"/>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1807210"/>
                          </a:xfrm>
                          <a:prstGeom prst="rect">
                            <a:avLst/>
                          </a:prstGeom>
                        </pic:spPr>
                      </pic:pic>
                    </wpg:wgp>
                  </a:graphicData>
                </a:graphic>
                <wp14:sizeRelV relativeFrom="margin">
                  <wp14:pctHeight>0</wp14:pctHeight>
                </wp14:sizeRelV>
              </wp:anchor>
            </w:drawing>
          </mc:Choice>
          <mc:Fallback>
            <w:pict>
              <v:group w14:anchorId="043F15E1" id="Group 39" o:spid="_x0000_s1070" style="position:absolute;margin-left:-.25pt;margin-top:22.75pt;width:451.3pt;height:176.9pt;z-index:251681792;mso-height-relative:margin" coordsize="57315,22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BCnYwwMAAHAIAAAOAAAAZHJzL2Uyb0RvYy54bWykVttu4zYQfS/QfyBU&#10;oG8bWfI1auyFmzTBAsFu0KTYZ5qiLGIpkiXpSO7X95Cy7NyKLLYPUYbkcDhzZuaMLz52jSSP3Dqh&#10;1TLJzkYJ4YrpUqjtMvnr4frDIiHOU1VSqRVfJnvuko+rn3+6aE3Bc11rWXJLYES5ojXLpPbeFGnq&#10;WM0b6s604QqHlbYN9VjabVpa2sJ6I9N8NJqlrbalsZpx57B71R8mq2i/qjjzX6rKcU/kMoFvPn5t&#10;/G7CN11d0GJrqakFO7hBf8CLhgqFR4+mrqinZGfFK1ONYFY7XfkzpptUV5VgPMaAaLLRi2hurN6Z&#10;GMu2aLfmCBOgfYHTD5tlnx9vrLk3dxZItGYLLOIqxNJVtgn/4SXpImT7I2S884RhczofZ9MMyDKc&#10;5flkdj5a9KCyGsi/usfqP965mQ4Pp8/caQ0KxJ0wcP8Pg/uaGh6hdQUwuLNElAhgkY3ycT49T4ii&#10;Dcr1IcT5u+7IOEYVnIB2gIv4Dvso+RBt2HfYfAO1yXg8SQjAyRb5eLaI6rQ4wTeaT7J5D98ET+fz&#10;YO+IAS2Mdf6G64YEYZlYVHQsNPp463yvOqiE152WorwWUsZF6CJ+KS15pKh/6ePrMP5MSyrSLpPZ&#10;eDqKhpUO13vLUsGXU3BB8t2mi1jB60PkG13uAYjVfXc5w64FnL2lzt9Ri3ZCeYAi/Bd8KqnxmD5I&#10;Cam1/eet/aCPDOM0IS3ac5m4v3fU8oTITwq5P88mk9DPcTGZznMs7NOTzdMTtWsuNRDIQEaGRTHo&#10;ezmIldXNVzDJOryKI6oY3l4mfhAvfU8aYCLG1+uohA421N+qe8OC6YB4SMVD95Vac8iXR6Y/66Ha&#10;aPEibb1uuKn0eud1JWJOA9A9qgf8UfmrCyNYgb8DDUB61QLv0yVu+V2Asafc5rtsNNR+25kPfbxi&#10;I6Tw+8i+iDk4pR7vBAvVHxanbsrGs/F8Op2Mh26CVnicIA0ldwyIrknkXqIrQgmytMEwgNxL7tdf&#10;uvVv8XMV1IXxmDKEAidMA8GolHuy5Ypb6nlJWuFr0vBS7BrCtKpEiUnEQ5EObvVOIkuC3Wr2zRGl&#10;L2uqtnztDPrq0Mzpc/W4fBbhRgoztFiQD1ginBes/EY6esa/0mzXcOX7EWa5RDhauVoYh7IsOHAo&#10;0eufSiDFMD49qMhYoXyIBu3rLfesDmKFXv0Tvvf9ejyITp/8DBH9Bz+h2N9h9Wwxmueg+P6JYSgM&#10;pPNdvBTd6R2IIvyJhR3HWqS7wwgOc/PpOmqdfiis/gUAAP//AwBQSwMECgAAAAAAAAAhAIe9UOk0&#10;lQEANJUBABQAAABkcnMvbWVkaWEvaW1hZ2UxLnBuZ4lQTkcNChoKAAAADUlIRFIAAAVlAAABswgG&#10;AAAARzt1CwAAAAFzUkdCAK7OHOkAAAAEZ0FNQQAAsY8L/GEFAAAACXBIWXMAACHVAAAh1QEEnLSd&#10;AAD/pUlEQVR4Xuy9B5hd1ZWmPfPPM888M90z08nd7XZPm4zJGZOjAZtkkm0wmGgwGUwGEYWEJBAS&#10;QoDIQYgMIijnnHPOOZRyLoWS6PWfd527q07dOlUqSXWvqu793oeFquqee8I+++yz9rfXXvu/mBBC&#10;CCGEEEIIIYQQQoi8IVFWCCGEEEIIIYQQQggh8ohEWSGEEEIIIYQQQgghhMgjEmWFEEIIIYQQQggh&#10;hBAij0iUFUIIIYQQQgghhBBCiDwiUVYIIYQQQgghhBBCCCHyiERZIYQQQgghhBBCCCGEyCMSZYUQ&#10;QgghhBBCCCGEECKPSJQVQgghhBBCCCGEEEKIPCJRVgghhBBCCCGEEEIIIfKIRFkhhBBCCCGEEEII&#10;IYTIIxJlhRBCCCGEEEIIIYQQIo9IlBVCCCGEEEIIIYQQQog8IlFWCCGEEEIIIYQQQggh8ohEWSGE&#10;EEIIIYQQQgghhMgjEmWFEEIIIYQQQgghhBAij0iUFUIIIYQQQgghhBBCiDwiUVYIIYQQQgghhBBC&#10;CCHyiERZIYQQQgghhBBCCCGEyCMSZYUQQgghhBBCCCGEECKPSJQVQgghhBBCCCGEEEKIPCJRVggh&#10;hBBCCCGEEEIIIfKIRFkhhBBCCCGEEEIIIYTIIxJlhRBCCCGEEEIIIYQQIo9IlBVCCCGEEEIIIYQQ&#10;Qog8IlFWCCGEEEIIIYQQQggh8ohEWSGEEEIIIYQQQgghhMgjEmWFEEIIIYQQQgghhBAij0iUFUII&#10;IYQQQgghhBBCiDwiUVYIIYQQQgghhBBCCCHyiERZIYQQQgghhBBCCCGEyCMSZYUQQgghhBBCCCGE&#10;ECKPSJQVQgghhBBCCCGEEEKIPCJRVgghhBBCCCGEEEIIIfKIRFkhhBBCCCGEEEIIIYTIIxJlhRBC&#10;CCGEEEIIIYQQIo9IlBVCCCGEEEIIIYQQQog8IlFWCCGEEEIIIYQQQggh8ohEWSGEEEIIIYQQQggh&#10;hMgjEmWFEEIIIYQQQgghhBAij0iUFUIIIYQQQgghhBBCiDwiUVYIIYQQQgghhBBCCCHyiERZIYQQ&#10;QgghhBBCCCGEyCMSZYUQQgghhBBCCCGEECKPSJQVQgghhBBCCCGEEEKIPCJRVgghhBBCCCGEEEII&#10;IfKIRFkhhBBCCCGEEEIIIYTIIxJlhRBCCCGEEEIIIYQQIo9IlBVCCCGEEEIIIYQQQog8IlFWCNFg&#10;+M///E/78ccfbevWrbZ69WpbuHChzZkzx2bNmuU2d+5cW7Roka1atcq3Yfu9Dee7Y8cO27Bhgy1Z&#10;ssQWL15smzZt8r8n4Vy3b9/u5z5//nwrKSmxbdu2ZT4tXCiHLVu22PLly/3+ce1r1671skgj1AHK&#10;Zt26dV6m1IGZM2e68TN1gPpBHWBbvsMxKHvqyYwZM1Jt6dKltnnz5vLvCCGEEEIIIYQQuUKirBCi&#10;wRAEPMS7jh072rPPPmt33nmn3XjjjXbLLbfYfffdZ40bN7YvvvjCFixY4GLo3iac86hRo6xly5bW&#10;pEkTGz9+vIuKSeGPnxFrv/rqK3vooYfs9ddfd2G20CkrK7PZs2fb22+/7ffy4Ycfth49etj69eur&#10;CKOUJfeU8uT+du/e3V588UW799577aabbrIbbrjB7rjjDnv++eft66+/9v0GkRWxtlmzZnb99dfb&#10;73//e7vmmmuqWNu2bX07zkmirBBCCCGEEEKIXCJRVgjRYCgtLbUpU6ZY8+bN7Q9/+IOLa4hw99xz&#10;jwt6N998s//t/vvvt5EjR1YbbZlPEAQRBrt27WrXXXedXX755danTx8XFrNFWYRIru3UU0+122+/&#10;3cXnQoZrphwGDBhgV111lf3sZz+zgw8+2F544QUXXbl/yTKiLKkDY8eOtZdfftmuvfZau+KKK1yU&#10;v+uuu7weUG6Is9QFRPCpU6f6fhDCqTNHHHGE/eY3v/FtqSdJa9++vUdfZx9XCCGEEEIIIYSoayTK&#10;CiEaDESOvvfee3b22WfbBRdcYK1atfJoySFDhlj//v3tm2++sTZt2njEI+JtfRJlO3fu7KLgxRdf&#10;bL17965WlG3atKmdcMIJ9uc//9mjNvc2nBfRqZQl11KXYiX7W7FihX3wwQd+zT/5yU/spz/9qYus&#10;gwcP9sjhcDz+pcxIM0AZcf8vvPBCe+aZZzy6eODAgV4PiLJ95513rFGjRvbkk0/aiBEj/NzHjRtn&#10;V155pZ1yyikeYT18+HD/W9LmzZvnx+R66/I6hRBCCCGEEEKIbCTKCiEaDOQMvfvuu+3oo4920S3k&#10;Z0X0JIISUZNcohgCXhAR16xZY9OmTfMoSLYP8BlpBMhLitiH6EseUkQ59kWkKn9nfxyLfUycONEm&#10;T57sAh45TXeWImFPRVn+zj4QFjdu3Oj5Uon+nDBhghvnxLlx/eF6+ZffOUeuIe08yV3Ld9lfmOLP&#10;dyij8HfyvHL9HIdI05Crl/Jkv5QDf8f4mb+RD7a20//Zju+SsuCYY47xCOFjjz3WzjnnHHvrrbf8&#10;+GE//MvvHTp0sDPOOMO3ee211zxFAfl6KU+M+8v94lwGDRpUHnGL6Eo0LoI++6asuZakcT6UUyhH&#10;IYQQQgghhBAiV0iUFUI0GBALiaJEuGvRooULa8kIzmwD/iV6kmnuTz/9tE2aNKnSZwh9r776qucU&#10;ffPNN13gRNwj/cEDDzzg6RDIX0vuUn4m0vLcc8/1z0hDwDlw/Orgs6Qoe9FFF1mvXr3KhdBwrvyM&#10;eErO2aQoy9+5RoTHMWPGeHoDUiCcdNJJdvLJJ/t1kSuV6+K8ERURGIkUJjct+VaJIkXQTUJUMd8l&#10;VQDCJt/jX/Z12WWX+b/vv/++lzdC5qWXXurnTfl069bNp/+ff/75fq4nnniiR65SJj179nRRdGdl&#10;giEC//DDD55OAKGVXLC33Xabi+7kB2ZRrnB/Ma6R3MGHHHKIPfLIIy4Yp+XmZVu+x/75nN8RZX/3&#10;u9/5vSPaOojiaSaEEEIIIYQQQuQaibJCiAYDIiVi3OGHH26//e1v7ZNPPvHI1ZUrV5YLcIiLSXGN&#10;fxFVEQ7JNzp69OhKnxEdy3T2008/3YVIVv9HsEPIJGfpPvvs49PeyVn72GOPuZGzlEhN/tavX78q&#10;wmASBMEgyiLqIkDyM8IlQimRnRg/s/o/wvHxxx9fLspyPXxGegaihH/1q1+V581FuETo5VzIqco2&#10;nAvnjwj5pz/9ybclxQOibpIPP/zQBdUHH3zQpk+f7sdB9OZ38roiPnMO/P7UU0+5KI0oTKoAyiUc&#10;k88wBGDSBSCyUqZcd3UE0ZTtEMS5N5zrt99+a2+88YadddZZXuYIvIjenBtG5Cv36bjjjnMBfWeC&#10;eCCIsiFStl27dl7+oeyxpIBb3b0UQgghhBBCCCHqComyQogGA+Irq+pfcskldtRRR3nUKRGbTPln&#10;Svr333/v4huCW5hCj+2JKPvv//7v9utf/9pFQHKWssjUl19+aX/84x9dmCR/LVP2EQ3TQOQLoiyi&#10;IOf9l7/8xY+F0PnSSy+58TORohzroIMO8ohQRFmug7QNRMgSTUpE77vvvmvDhg1zI+oT4RWhknIg&#10;/QAC456IsgceeKB/hkBMdCwpBkiZQEoDjvHLX/7Srr/+er8moldJXcC59O3b138m4rcmYZMyoYzJ&#10;98r9I+qXiF3SJCBys+8zzzzTF+rifiDgEv3LYmlHHnmkC6uIw/ytNgRRlshgFvqiTCj/UPbkJv74&#10;44/9+OyzpnMXQgghhBBCCCHqAomyQogGA5GMTJ9nWj3RqkRUksrgsMMO85ykRKESSYs4i4CIoIkg&#10;tyei7KGHHuqRoAikHB9jGwRDRNnHH3/chVCOlUZSlCX68+c//7mLmoivLFQVjHMnHQCCLNvcfPPN&#10;fky+izCKwEqULIIs18Y5ci4cG2GW67/66qtdGEUU3RNRFuGS8qUMiCLl2hArEZ9ZWIuyJC0Ci3Fx&#10;P5L5WUO6geqgzDkW58h9PO+881xc79Spk4vu5MFt3LhxufBLGgn2S7QwKRe4H2F7rr82BFGWtA9E&#10;PiPshoXCMER+oo4pJwRtibJCCCGEEEIIIXKNRFkhRIMBcQ2BkEhY0hYw3Z1IR6b1I6wRLfqLX/zC&#10;c6ISUcvCVAiAeyLKkrf1iy++8GMC54B42L59exdSESeJIuU7aSRFWXKaspgV50xeVsRWFv3C+Bkx&#10;+aabbnJRNKQvQIz89NNPXUQk0nPAgAEuRnLuGPseNWqUR48iUn/00Ud+3XsiylKOiK8IvoisHIfr&#10;4BoRhRGHidollQP7IbqV75J+gfMJ5ZsGn3EPEZYR0LlW8sgSpcr+OXeuAYGaaFmEWMRgxOHvvvvO&#10;BXgEbcoKsbY2BFGWSGXqAakWiLoNZY8h/iIwc241nb8QQggh6he8tzF8FnwJfB4MPwEfIAnb4Ucx&#10;CIvPgv+Tr/c+x+F4nBfnx6B2tvH3MCCefe75IlmelFXwBWsL23If0q4tXB+fh2vclX3XZ0KZUbe4&#10;TupXTWXH37l+tqFOUC6hjDD6AOwjWU4Yv7NtdvkG43uUb3XHFULULyTKCiEaHDgZOBsrVqzwVfYR&#10;9IgQbdOmjUdREj3Liv5hOnoQZUkbgIAZnBT+DXlcEUuZQp8tyiI+slAYTg7gFCHQfv7553bxxRfb&#10;HXfc4cfBaUqD7fkMURaBFHEVQZEFxhAbiRjF+BmhkqhcRNEgyuKUIXyyQBUpExAP2Sdw/jhyLHiF&#10;UImATJqFpCiLEIwAzH7YHuP7RKmSuzZNlKWsXn75ZT+n4ATyL8diAbG3337bz4/rQSgmry3lQH5Y&#10;8s7iDPKdNPg7jiT3C5GURbvIj4switDO/fnggw88qpWIVgRzro/7iHDNOXOvOnToUOuoVs6d8qAs&#10;EK5fe+01L/9Q9hjnnNZ5E0IIIUT9Bl8AH2XZsmU+eI0vxCwi0i/hgyV9Bd71DKaTA5/c9fiS+Xr3&#10;cx74kCH91Ouvv17FOHeCDkhdVZ1vmWtCeeIT45sxSF/b2UnA91kHIHldrBlAqjF8WgInGNDnGvGv&#10;8ymM54pQZpQV949rZUFg6iR/T7s+6h31kQCR4cOHe38FH5jvvvPOOx6UQR+EcsKPZ3v6KPjFpPHC&#10;n02WcShnfOShQ4f6tkKI+o9EWSFEgwGHJmk4JzhyODs4roiLTZo08an8CHAIf/wd54i8peRpJY8p&#10;3wvfRwgl4pOo0TRRlmhNnCpEu3AOa9as8byyQZQNTn8aHIPPEGURLxGNERf5WziPcC6Ig5w/55IU&#10;Zcl3yjR/RFCcrODcYThziMJErxLti5OPw0+uV6b/kzKBY+P0sj3lhZiJ04b4mybKkjoAgZtr5rwg&#10;nCPfpYxYVIwI4ldeecW/w3G4thYtWrhwy/6yCfugA0QeVwTWn/70py6UIiDfeuutnraBfXEPyedL&#10;1DOCLdeJIH3ppZe6WEsO3uDoZhOOw2ecBz8HUZaUE5QR95jtsk0IIYQQDQve3/gJvOufeOIJT1XE&#10;zCny4CNoJX0F/CEG1snRz4Kt+FBpvkQu4DxnzZrl6wSwaC2D4PhO+DbBGOwmNRbicggIyDecJ34q&#10;fh7rHSBgM1BfW/g+g+r777+/+5rMLGOBXq4NX/a6665z/5lyYDZXSAPWkP0wfE38eMqK/sG+++7r&#10;vjziM8EIyWvjZ7bn7/jrCLF//etfvVwIWMD3payoo8zyw+fFB8YH5z7Qr6GuMNsMv5bjhfpDOROE&#10;wqwz+hBCiPqPRFkhRIMBhw2HJEzfh+DY8BkjzYwSI/bhzCCmBkEU4Q9HBzGR7fke+0FQxWlC6MN5&#10;TxNlEXfTRFlSJuyqKIvjhMgYRMEAP+N8cw5JURaHjfypnDtOLdP5OT5iI98hKpZp/Tj2OGJdunRx&#10;J2z27NkuQpMz9bPPPnOhlu0pJ/K2kp6Aa94VURbjd7ZlP3SAiDhl8TPE2dNOO83z2jKqz+fZhOPT&#10;IUEwpsOEWE45I8ZipG8gny2OJcIsUc+kTOD8KQ/yzbJYGt+hHEPkQIBjcH7UkwULFrjzyu9BlCXi&#10;mChhzl0IIYQQDR/e/WHwlpRWf/M3f2N///d/7z4Q0YZJXwHhDBGMmUv4EqS1yqcoi8/15JNP2k9+&#10;8hP3dzgX/LRgCKH4N/ij2b5K8MOC8XsuYL/4pMzewm9CFMTHri18n1RRDK7jv7Zr187vA0EGRIHi&#10;y914442eqop7QPTskiVL8nYfcgHnTgTrc8895+sf/O3f/q37uMwiC9HY4X7xL/0AfFP8foR5+i2k&#10;9SL6FUEVX5VZaw888ID71vyNYAT8fuoJ94W+DaI55ZesQ/Q5wmxBIUT9R6KsEKLBgDCH0IroxzR3&#10;RDqcRBw5BEVGp8lPiijLwk2IhTgkTKFitBnnCGcHp4lRecRUfmeUmdHm+ijKcv7sn6gJzgXnjKgC&#10;hE0+pyy4VoRKUjZQDnyHcsG5w2Fr1KiRRwhzbUzZ++STTzwa9eCDD65WlMWJRBAOTiSf06khCpYp&#10;VpQhUcbY5MmT3cnm/LhGzq86UZbOEJ+TFgIjOpl7SgQwNmTIEL9fTG0jagBRlnOiDLj/3AsiCfgu&#10;+XwRrLkm8sGSioJ0FtQNUkTg0HJuOMoSZYUQQojCBP+C93oQZf/hH/7BI1HxjUiRhH+D3wU1ibLB&#10;38H/wddDTMMQwvDROMaeiKF8LynK4gMxUM5aBRwjGOfI4DLnge/DsfmZgWYGw/F7+RvnEs6X7bLP&#10;l+CDcL4YP+Of4dOyPcdle/7letkPn/M9BraZwYTAiB+GyMex2Tfbsa/q4FiIsviZjz76qPtiHANR&#10;Ef+b6FD8NPxXUm/ho/M71xzOk3PgGrLPk7LBr+a62Rb4mb+zLecW/h5gf9x/yo/tQrlw39k+ea8x&#10;9kMZURbZ+8omnC91Ax8VP5hFew844ABP0UU/AZ+ZY7Ft2J6yYNYYM93oGyBck9aC+oAPj0+Lr49f&#10;TH0l4jaUP8IracuovyHSONQdLNxLjiOEqP9IlBVCNBgQFVmMi6k8OHlEZxJFSY5Tps3jPCKwIr4x&#10;Io9TgxOEU9OyZUs75ZRT3PFjuhTODyP/fIcoU8S/+ijK4mjihJJnivMhWvauu+7y0XOu6Z577vHU&#10;BuybbUJ0K/vCiUN8JeqUvLkI0HwP8ZaFwXAYayvK4pgifLJPvk95U4bkvGKfiOF0cIjApTzYXzbs&#10;h2siioAoWKYN4oBSnjjioQPCNdDhICqYa+OauZ98hhPLtEPKh78TXUvKh3AuRPgiYPM5UxhDZ0ui&#10;rBBCCFGY4F8kRdn/+I//8NlC+HCIXkQSIrZBdaIs++BffC4GvPGx8IkQDokYJVKRgWl8ld0VuzhG&#10;UpTFjw0zethn0jgP/EX8QkQ41gcg9RRiJ74fvyMush25cZPniy9GXlGOFYROjO0R8PBJ8YXDvviX&#10;39knvjPbsCgtojYCNz4bZYXPy77ZDj+zOjgW+0TQJY0B/mO4Lq4VnxLhk0F41ks4+uijXTznWsJ5&#10;Ik5y3fib+J18jl+Hv8cgPr4j+wO+h2/HNVAWQUxNXjdrHuDbEkRAubANdQJRk7JLlgViOcEBDPSz&#10;XU2wf+oNginpsQgaCGm56Hfg97O4LIEN4XzoF1BXiYBFlMaPZYZbEJtDWbFf+gvsm/LiXvIv5RJ8&#10;YMoi+P5J4zhCiIaBRFkhRIMBpwRBDocJERKHGseHXKr8y/R9IkkRJxnhDxENiHkIhTjVCJQ4TIh9&#10;ODNBzGVfjFjjiOIAMTKN0IgzhUCbLcqSzwmBl+Mx4r8zURYHn+PhgJFCoTpRFoETYZkoUBxSvo8z&#10;iUhJmgKcUqbjcc0YP7MtDjblw/bAdxiZx4Enfxf7pGNClClOKXl0STdAx4B8aziBbM/vlA1Oa7Yo&#10;i/PK1DNSDFAuCLt0eJh+xnUhmBNFGxzPbPgbTjHlxrE5RuiM8FkwjsnxKFeEW5xaHG3uAfcUYZYy&#10;RFQnDQL3LkTeci7sn+ugzCkT9s9CFUyVI08XHRWJskIIIURhgO+QFGUZdEZow2fCP8Sfw//A90oT&#10;ZfE58D2Y/YOfg7+GT8nUe/xNFh/Fl2JQGT8H/4hj7ip8pzpRNmmcC/4og+nM8iIIAMGQoAR8GXwf&#10;fF0CCRi05vrwbzhfzjP8zNR2Zg/hhyaFQ66Pa8InJIUCxmA2x2OAngF0hEKijf/u7/7O010xsI3/&#10;h/+Iz1kbUfawww7zMiPqMxD8PM4HgREBFFEW/40gCu4F58sML2Z8IQRzbhyb68YQnzkH/EHKi3/x&#10;E9kHZYsIzH44VrhuAjgoR/bJQD3iMzPsEO8pK3xHyoHypV+AGE592pm/yDGoV8zOo0+Az8q/1CPO&#10;NYiulAHbYvjTiPzUTYInSD2Gj8tnScL2oU7wL32QbFEWvzvUnWDZ+xJC1F8kygohGgw4RjhaCKyI&#10;cjhkiKMY09iJaEXIY8QcURIHJjgzODs4wkz/wQnDGKFHiMQh57tMg8fRxoHDYcLx5jg4ezh3wP5w&#10;vhB9Bw8e7E4+DjXfSYNz4LuIqjhOHDM4kUmHiZ85Z6IwiIzAiQ450NiWz7gurp0oAKZ5YSwaxt9w&#10;0pLnwPcYUUfY5ZiUFWXE9TMaz3HCd3GsOQb/8jvpBBBqQycllCHXzf4QrIksoAwRitk3wjXOdDjn&#10;NNgP5UpZI5gSgcA5J8sB+J19cD7cGyIymDYXzofv0KniOihTPg/1AMeWxTG4PsokfIef2ZbPOC7X&#10;I4QQQoiGD35DUpRl+jgzqcjPinDFwDRiJL4YPlu2KIuPhZ+IP4FYyYAzKZQQ1pi1w6A9YieD0Qzm&#10;4yPxnWz/ZWewfVKUZUEmIjLxXYimxPDB2AafqnXr1h5tyvUg8LFuQtgWv4ifERSZBYRQyaAz+yPK&#10;lb8zWM3PiKwInXyHQXSuA3GVbfEp8efat2/v/hx+HmIpM5kQYlmsC7ESHwt/kvJCMOb6q4PrrE6U&#10;heDn4VdyXMRJZq1xTPxwzhV/nsF7Zqbhc3Ke/EyABYEBCO744dx3fE+2IfCCc2ZbfEiOwzHwqYkg&#10;5p4zqwoxm7rCObIQGbPv2Dffo0wRPQkCwZfc2XUGf5WyRCjlXnBN9C8QnJl9xjkRHBB8UvxQroPP&#10;CKwgvUNNxwlwvCDKEmgRAkq4N6H+BJ95dwcOhBD5R6KsEKLBEJwfRDkcGxyYpPE3xDa2Ydts47Pk&#10;98L2YX/8HLZNHifsL5xD2BefY8nPswnbh/1Vt33YLpwj24W/BUueU/IaktsGwu/VXXN1xwn75/Pk&#10;34Px9+xzSO43bJcGf+ca2Da5fRphP+FY2eeJpZ1Lct+hnLFk2dV0XCGEEEI0LHinJ0VZcpmSPx9x&#10;k+jPU0891aMtEf3IuZktyvJdRDSiI4naRJBF8EMAQ3BDRCMFAgsyIWoyKI64u6u+BNsnRdn/9//+&#10;nx+PtRAw0ldxXoivCGuIskSrhtlFiJsIkBgD00SH8jlRtAyYc04MWiOsIiiHlF6IrlwLgi/RpAi2&#10;CHlhQVT2x/f4F18Kf4lAAMqS/ZMWin0illJW+FL4VdXBddYkykK4Z5QlEaykEUNQ5Dw4PiI54i9l&#10;j0DN/UHYJEKYe0lOVaJNQzoJBHeEVwRe7iNBHPh7XB8iJpHPpEpggJ57yrGIjiUSmQADzjFZFhiC&#10;7s6uk2NwLGZvkeaBtAXUHfaDoI9QjODMMbgH7I86QCoyBGHEWSK0KdOdwfGCKEud/sd//EdfNJfj&#10;hjqE0EuKCe4t5SiEqP9IlBVCCCGEEEII0SAJAl9SlGVaP0IdAhlT4IksROwkKpGo2aQoi9jILB4E&#10;NQQuImyJFkVAwxAqEUlJE0AULWkHmP7OcXcFtk+Kshz/zTffdMEXQ2Tk2JwTIiSiLKItU/eZkcQ1&#10;cj4IeIiwRNoi7CEyMwuL/YfPmfnE9ZDqqm3bti4yMrsLYZnFbSkTBE7OBwGU7/H9sA8ESqI42Rbh&#10;EOExfB6sOvisNqIs5cosLgRTyp0oVc4ToZPyRThGICcCFbER4ZbI4X/913+1n/3sZ57yK0z751/K&#10;gbReRDWTToC/Ieo2btzYRVzEWn7nfiPQkyJrv/328/tKZCx1g+um/MI1YtXBZwi3RBAjFCPwEkmN&#10;YM61EWlLRDLpH0ibwO9cGykiSEXB9SCgUk9rI6ByvCDKIrgTCc2aEaRmCHWIKF3qPMIzxxJC1H8k&#10;ygohhBBCCCGEaJAgVqWJsuQSRRBErCNClGn4RC+yWBS/B1GWaEuiSYnYRPwjdVWIXGTfiJREirLg&#10;FBGKiHyIlPx9V2BfSVGWXKNEgSJABuOcEdQ4HqIsoisCJ9P5Ee7YB4If0/XJd0sOU8RMIjOTIAwS&#10;QUtOU6bRI1Ai3JLWgVQIiNKIofzMdTGtH9GW7RDzEEeJPEWURfhDOKwtnGNt0xcgQrOWAddJiimu&#10;gwhZIn05P+4J9w2BmFyt5HslcpjF3IgUDtcdhGi2Q6wMKQSIiEWcJkqWnylbypGyIHqVHLKkQ8DY&#10;BhGY9RhCVDVlwflmE64BEZeyI0IX4Zc0BkS+Un7UEeoa4ivnxD3j3nHPKXMio/mX3/n7zuCYQZTl&#10;WJwv9x6hOVmHOKdQV4QQ9Z+iFWVppDAaWl7i5F2hUaeh5gWhkSUhhBBCCCGEqN/Qp0sTZZmCT78O&#10;sZGoSKILEUQRCsn9mS3KhqnmQZRN9hcRSREaEQRZQKsuRFkibhHv2E84FsbvTD9HlGVKeqNGjVxg&#10;zBZlw+r9SVE27CNblCU6lO8heJJ7lOn2lBVRpQi0RNAiNpN/FWEWYS+IskTK1rUoS5lynDZt2rgg&#10;SwQyaztwHyl/cgGTOgFBmHUISF1A2ZH3lXvJtH0WmA3XTZkhWCKocp8RV8mRS+Qq10cKhmQZsj3r&#10;HLA/ypkctZQnYj2CJ+fPOgzsP+0+8zf2Rb0gny8iMdeByMr+uC7uL9HMROP+y7/8i6fSQHSnLIna&#10;pi6x2BpiNPeH80rC70kL14goGxb6Cnl4s7fFhBANg6IWZXkxMZLFS41Gk8aaRp5E3/xdjZkQQggh&#10;hBBC1F/os1UnyiKcIYQRecnUdiIiESIRK4k0DOkLEOCIGg3pCxC/EMHCvhEFmeZORCT9xpAuYFdg&#10;+6Qoi3BHQFD2fvg9TZQNUZsIxuRGDVPgs9MX0McN6QuI0CR9QciPSnnwOUI05YNgjZCJKItQjXCI&#10;aJgUZTlfROjawnlUJ8qGc6TMwzR+tiNilWvgGhEdORfEVK6T8+W8wz1GjNx3331dbE6K0VwjeXNv&#10;ueUWFy1JDcA95mfKiOtlu7A9x2LfnAv3m2hkol5Z7I2IaQTd6nKzcg2IyqS9uOyyy+yf//mffUE2&#10;0k0gznLf+Peoo47yxdL+9m//1usPIipCPPWNKGDEaARarj37OOEcuVcY50paDcqHusx1sj8+E0I0&#10;XIpalKUB44XFi5VGjZc0DSYja7x4Q6MthBBCCCGEEKL+QZ+tOlEW8YzPyDFKH48p44cccojnJiUy&#10;ElGWz2fOnOnpBBDVEBTJ2YpQh2jK9HDyvdJXDAt9IawFwZdoyTRRLRvOc3dEWbbn/IIoy7/z5893&#10;0ZB8pUR5kkcUIRWbM2eOi9AImwjQRAHT70VE5HyJEOX8OTa/jxgxwssNgZAyYN/sh6jPsH9EYcRL&#10;yorrzD7nJHxGGVLOnHvI48o5hGMiBhPpSvoFRFPKl/Pjfn311VcerUoe4N69e/u5Ir4S5duhQwf/&#10;zj/8wz9UEWUpF8oNYZn7jHE/EUO5Rs4BgqDKeVBHwv4pF0ROArUQsxHDEY4RQ7PhWIjN3ANSWnAN&#10;aArkpiWFAcZ18DtRydQ3tkP0JbKVa2H/5KFlwTFy61LulA/lxDbUP66HyGE0C9IpYBJlhSgsilqU&#10;pWHmxUgjyIgoybH/7d/+TaKsEEIIIYQQQjQA6LNVJ8oGsQ4Bjv4eYtY//dM/+WJRv/vd71yURXRD&#10;lCMNwBVXXOFi5qOPPuriF4tNvfrqqz7NHJEQIRGBku8g7BFlSp5TBFZEtJrgXOpClEVUDOfLNRBR&#10;yoJS4XwRB4kQJaoX0ZDvIrIOHz7cFxbDyKfK1H2m+HN9V155pUeIhqhb9s9CWkQUE9GJyMtiY4jb&#10;zChNEyoDnCOiLNGsRLVyLKboE8WKQPzWW295flhSBSBmtmzZ0s+RCGCuDYGZ2atEmj7xxBMubnKt&#10;lDWLniEUU35JURY4LveEdAfsd5999vFIYvZPpC/lB5w7ZcF5YOQZpixI60DUKiIp50aEMd9LE9vZ&#10;B5G1pMAg5QX3iIW8gtCLIfJSltRL8uIizJLqgEhkzptoWXLgcp+I0uY8WXwNIZrzQdClvhFFTI5c&#10;8sVKlBWi8ChqUZaGmUaMaQA0nOPGjfOcLzsTZfl7+H7SaLB5mWA01PybvY1MJpPJZDJZMVnwj0J0&#10;VXX+lRBC7A60KYiyCKxEdTLlHkEriLIhWpacpURBItoSiEPUKxGbQQxEbER8REBDiESoRPRkwamr&#10;rrrKnn32WRfBEP7YLyIsohoRoURjIsDVBN9B0GU///7v/+4RnTWJsoilRIWyfRBlw+f8zPkiPiMK&#10;c46IqpwnPyMukzqACFH6u0SDEnH5yCOPuOiImIjQzL8sGEaqA0TgCRMm+PakAmBqPtdHBC37QzhE&#10;/CWgifOuDs6P7RC+EUUpR44VjONj5Lx97733XNzk/vA97gMRqAixRPmSVoHvc+w///nPfq1cI/lm&#10;X3rppSqiLPeSfjz7RrxlW8TW5HYcC5GYXLlcN2UQyoOyoF5QduFec07ZIHIjFCPUk4uY9Iccg3NI&#10;Gt+lXnCdCNzUp0GDBnkZU38QZsnly7H5jGOHcwl21113lS9Shm7B4AL3mHy14f4KIRouRSvKZkOj&#10;SUL0Aw44oFaiLB0LXm68DPkexsuSFy2jZLxcGAkNn8lkMplMJpMVk7GiNBb8IzqmDFqndXCFEGJ3&#10;oW+GGMf0bwQrRMywYFX4nHaHvhtCI9GHRMK+/fbbLn4icPI5+yC6kfVGWrVq5cIiEZ8IdEQq0r9j&#10;n2zPPpli/sknn3iUJNPvaxIqge8Q7Ui0KOIo58LMTf6ehN+JiCRisnnz5r497WcQZYFt6I9yvkSG&#10;cr7sk/NF5ENcRoQO54vISpoFIjERM5k6z7aUA8dABGWqPudDWfAdRG1EQ6bfsy19ZNIbEMWZFDmz&#10;4dyIPiVqGUGRfxFJiY4l8pX9UW5EkHL+lHsog3BdRJMS9cu5cV18jwhfIntJDUCULOfBdQX4Lvua&#10;PHmyR6QSgUpZ8D5KRvayf+oKoipCNOIs18dxmjZt6ueGFsD9DPc6G0RZxFXO7/333/d+f/IYAb6L&#10;aErZcizuE3WT82bffMZ7kpQYfMagAeXM+bCg3LvvvuupNCgntqfO8X0Efe4xqSEQmYUQDReJshlo&#10;MGmwayvK8sLiRULjSYJyRu2YQsAUDUbyGOFiegV/l8lkMplMJis2I6oJwzeiY04kEUIDHWIhhKgr&#10;6JshJCKKIaQhYNFXQ8QKsE0QtRAbETmJVAyCYDDaJ4RM2iq2wdgfIhxCGsdhOwhCL1PW+Tx5vDT4&#10;HsdD0GS/nEtyf4HkeXCubM/vye34Obld9vlyXoh1Yf/J8mGfnHPYnt/5e3L7sG/OkX0jJmPsOwi9&#10;1cF32R/bE/UajN/D8Tg/7lH2dQG/U07hXMN5EiVKWYS/cx7hfNkPf0dkRxAmuhZDwA3bBdiesmBf&#10;XFuyLELZBdE0+9wCoWw4D+59iPTNhr+xHz7n/DleEL75LNyXcC6cQygnzoU6inAbyol98X32xXH5&#10;bvLahBAND4myGWjkdkWUpaEmp067du18JI7vsELlHXfc4XmImBbDtAz+xmcymUwmk8lkxWRMIyY6&#10;Cn+IKbhELBH9ROdSCCGEqAsQKhEoyXlLjlgic8mzS8Q0ffo04VcIIeoLEmUz7KooG0bj6FywwiXG&#10;1APyEj3zzDN23nnn+fQQpuuFz2UymUwmk8mKxfCrmNJJpBK58piKSfRPTRFWQgghxK5AtCjvHAKl&#10;TjrpJDv77LN9UBCRlghURZIKIeozEmUz7Kooi9HAY3QuMKZZMIWBlTRJvk1ycKYqhM9lMplMJpPJ&#10;isUYwGaaJStps3AOuQiZJlrMHeSkD5ksK36vzu8UQghRPbShTOdnMSwW1CKvMAtg8Te1rUKI+k5R&#10;i7JJp5iOAwtR7L///j6yNm7cuF1yktkmvBDatm1rl112mb8MEGqFEEIIIYqJ4GMxOD106FC78cYb&#10;fQEVcuTx92IFf5Pciizc8tlnn/nCNR9++KGvU0Aew2IuGyGE2B2S7xvyr5JmkD54bfvxQgixNyla&#10;UTaIqDTaTKVjygMrYP7Hf/yHL0jBSBsrVBL5SgO/MyTKCiGEEELESJRNB79z+PDhXhZXXHGFnXDC&#10;CW6shs5q4Ii2QgghhBCiOChqUZb8M0QrsBpwo0aNfKXgv/u7v7Pjjz/ebrrpJl+Q4vvvv/cVEHeG&#10;RFkhhBBCiBiJsukgylIeRMi2bt3acyCeccYZ1qxZMw8GkCgrhBBCCFE8FLUoS0eBxbleeOEFO/fc&#10;c31l4JNPPtn/Pe200zwvLPlh586dm/lW9UiUFUIIIYSIkSibDr4iq4QvWrTIFixYYB06dLALL7xw&#10;p6Is5ZlmlGW2pW0nk8lkMplMViyW7RPVZ4o+fQGdBRadQHhNrhiMMY1M6QuEEEIIIXaN4BBLlK0e&#10;yqhz584eBFCTKBvKEj+TSFtWE0fYxdasWWOrVq3yWV0Yfih/C5/LZDKZTCaTFZMF3wifEz+0vvud&#10;Rb3QV10iUVYIIYQQIkai7M7ZVVF206ZNNmXKFOvYsaO99dZbngKhXbt29tprr1mrVq08HQK/83eZ&#10;TCaTyWSyYjU0uXfeecd9K9KW1mckytYREmWFEEIIIWIkyu6cXRVl8TG7dOli999/v6c8+PWvf23n&#10;n3++nXXWWXbAAQfYQQcdZOecc45dcMEF/plMJpPJZDJZsRm+0THHHGNHHnmkL+ZfWlqa8ajqJxJl&#10;6wiJskIIIYQQMRJld86uirKUJSkKJkyYYEOGDLHBgwfbgAED7JtvvrErrrjC/vCHP1inTp1s0KBB&#10;/rlMJpPJZDJZMRm+Ue/eve3xxx+3ww47zP0k/Kf6jETZOqKhibKkOo5OuarFHwshhCgi9D4QdY1E&#10;2Z1TW1EWQnnia7IN/iXT8TZv3uzrINxxxx123333+QJilDmfy2QymUwmkxWT4RutW7fO3n77bY+U&#10;ZaBaomyR0FBEWTraP/4YnWvk2G/ett1WbdhqS9aUuq2Mfi6N/sZn6owLIUThUy6cle2wdaXbrGTd&#10;5uh9sNmWrdtiG7ZEzs2OeNVSIXaV8rolUbYSoVwwxNUffvjBLr30Ui+b2bNne2eCz2rz3LEN+1i4&#10;cKHddddd9sADD9iyZcvcHxVCCCGEKDbwjcjB/95779lRRx3lkbPKKVskcPMbgiiLo1+2fYetLd1q&#10;kxevte/GLrI3+820dv1m2TdjFtmEhWttzaattl0dcSGEKGj8vRW9EzZtLbN5KzZan6nL7IPBc+2N&#10;6H3Qfug8GzxrhS1eU2pbtm3X+0DsMtQZfA6JspXh2rds2eL+4pIlS6x9+/aeA/aJJ56w4cOHe3qC&#10;DRs2uE+5s+eOzyXKCiGEEELE4BtJlC1SuPn1XZTFt9+x40crWVdq3SYtsUYdJ9jVbw+xX7/S337d&#10;eoBd/dZQe/ybCfbD+MW2ZM2mjDCb+bIQQoiC4UfeWQiyW8ps1NxV9mqvGXbLByPskrYD7YLW/e23&#10;rw2y29qPsncGzLbJi9b6YN7OBCIhklBfJMpWJYio5H595ZVX7LbbbrPDDz/cLr74Ynv66afto48+&#10;spEjR3q57eyZ43OJskIIIYQQMfhGEmWLFG5+/RdlowoadcD7Tl1mt3000o5r3MMOatTVDniiixs/&#10;H/d8T7vp/eHWdeISW7tpq3fchRBCFBYulpVtt9nLN9gLXabYeS/3s1882dUOzLwPDmzUxX+/uM1A&#10;e63PDFu+frMP1AlRW/A5JMpWhY7B+PHj7dlnn/XVgU8//XRfIfikk06yc88910Xazz77zDsUlGFN&#10;8LlEWSGEEEKIGNe8JMoWJ9z8hiDKzl2xwV7uMc2OeKab7fNoZ/t5lvG3w5/uZs//MNmmLlmnTrgQ&#10;QtQxLqT8SF7vMlu+brPNWr7BZi7bYPNXbvT0MdvKiErNbJwjEMVWb9xinScstt+2HWj7P96lyvsA&#10;Q6S97p1hNmTWCivdmr4AUS4gl+26zdu8TCib2dG7i3y3Ie+5qP9QzyXKVoVrX7NmjU2cONH69u1b&#10;xfAd58+f7/4jZVgT3pZIlBVCCCGEcPCNJMoWKdz8hiDK9p1WYn/5aKQd8HjVzncwOufXvzfcukxY&#10;YlvK5NgLIURdQTtcFr0rEF8nLlpjn42Yb007T7Inv51kL/eYbl0nLrXZKza6AMqijLkCYYgo2WZd&#10;p9jJzXqlvgswBup+1bKfvd53pi8MmUsoG2ZnkMN2wepN1ntqib3Sa7o99d0ka9J5sn08bJ6NXbDa&#10;Vm/cmlmALPNFUS/x+ylRtgqUC4bPiKCaZpRP2K4m+JztJcoKIYQQQsS+kUTZIiU42PVdlO04dpH9&#10;rt1g2/+x9A44tl/02W/bDrJPhs23zdvk2AshRF3g74kff/RUAN0nLrG/fj7WLmjVz05+oZed2KSX&#10;ndaij+dybdp5io2at8o2bt1uudIdEX0mLVrr53Dc8z1S3wXBTmnW257+bpItW78l8+26h+tEkN1c&#10;tsMmROfVqud0u+y1gXZa8972y6a97OToHM5v1d/u/mS0fT92sS1duzkqS6my9Rnqu0TZ3EIZS5QV&#10;QgghhIjBN5IoW6R4Z7sBiLKdxi+2a94eVqMoy2dXvTHEvhi10DvIQggh9oz4HcHCWtts2KwVdu+n&#10;o+3Y57pXaX/3jezsF/tai27TPJJ12/bctMGIYlOXrrPHvh5vJzTpWeU8koZY3KTzFFueS1E2Kp9t&#10;Zdtt0epN1qb3DDv35b5VzoOo3aOe7WZ/aT/S+k5bZus3lymVQT2GeypRNrdQxhJlhRBCCCFi8I0k&#10;yhYpcYe7/ouyo+etsoe/HGcHPlG5s5u0Ax7vYnd9OsYGzVhh27ar4ySEEHsK7W/Z9h22YNUme2fA&#10;LDujRe/UvN7eBj/Rxa55a6h1n7TU1pSyAntmJ3UIotjC1Zvsrf6z7KwX+6SeB8Y5XtRmoH0xYoGt&#10;K82dQ0P5bNi8zfpPX2Y3vDvc9qshxc5pzXq7cDt3xUYvU1E/4Z5KlM0tlLFEWSGEEEKIGHwjibJF&#10;Cje/IYiyKzZsto+HzrWzX+rj4mt2Z/fAJ7ra6c17e0d90epSTQ8VQog6gPZ3a9kOHxh74psJNaYM&#10;QJA8r1V/e6PfLFsYtcPRV+scRLENW7bZiLkr7c8fjLAjnq4atYsge/RzPTzFwfSl63IWtQuUz/J1&#10;pfb+4Dl2UZsBtm8NszmObdzDHvhinA2fs0p5z+sx3FOJsrmFMpYoK4QQQggRg28kUbZI4eY3BFGW&#10;6aGTF6+xlt2n2QVRp/8Xjbp6JxeB9pioo/ubqDPctPNkGzt/tZVu2/nKv0IIIXYObSmi7JBZK+y+&#10;T8fYUc9WFUGDIcqe+WJfe6n7dJuzYlP03cxO6hBEse3RO2vF+s32+fD5duN7w/2cEGLJK374M93t&#10;5Ka97c4Ooz3tzYbNZTkV0iifJWtLrW2fmXbuy/1qFGWPjM7z9o9HWf8Zy5Vipx7DPZUom1soY4my&#10;QgghhBAx+EYSZYsUbn59F2WBjhBTRKcsXmtv9p/pi8yQw/C05n3swS/GWfuhc32RlfXRNrlc+VsI&#10;IYoJ3hGVImUb1xQp28UXtSJSdsHq3IiyQTBjoG7Byo323biFdvMHI+zAJ7rYUc91txveG25tes2w&#10;/tOXW8m6LTmfNcH5LCNSdlAcKYswnFY22DHPhUjZlYqUrceEOiZRNndQxg1FlOVc4zoRnfOOH60s&#10;Mv6lbWGRPz4TQgghhNgT8CckyhYp3PyGIMrGDvGPtmVbmY2dv8r+9M4w2//xLvbH6F/yFxKptHX7&#10;DjnHQghRh9Cmkv903sqNnh7mnJf6Vis8/uLJrvbHt4da5wlLbPWmrZar1phmHoGE85q/aqM16zLF&#10;Dnmym50Vnds7A2fbrGUbbOMWFtP6z5ydQ4DyIWdtn6nL7Kb3R9hBT1RNr4MRQXvGi33slZ4zfCE0&#10;5ZStvwR/Q6Js7qCMG4IoS/uB8Lo1OtfVG7fYzJL1NnHRWpu8ZJ0PPG3cuj06Z9UJIYQQQuwZ+EYS&#10;ZYsUbn5DEmWZtkqOwDgyqqvd8+kYm7lsvecMxHEWQghRd/g7Imp7makweOYKu/fT0XZ84x6VFvvi&#10;5wMe72xnv9TXmnedajNKoja5bHtmD7khnNey9aXWqud0O/SpbnbhKwNdHN2MUBJ9xja5hmNsja51&#10;/spN9kqvGXbey/2qiNYIssc+18Nubz/Kek0pcRF3VyN42bpWFv2vaCy63lwQ/A2JsrmDMm4Ioix+&#10;5aYtZe5ndp6w2F7uPs0afTvRnv1+sr01YJYNjNpEDwpQ5LsQQggh9gB8I4myRQo3v2GIsnFkFFPG&#10;cI5v+XCEHdioq93/+TiP4KIDLoQQom6h7XUBJWp7S9aWWqfxi+y+T0fbSU16uRjLjIWTX+htV7w+&#10;2Jp0mmxDZ6209Ztzn9fb311Ru88ikK/0ikXZi18dZANnrLCy7fkRZIHjINRt2rrdRs9bbS91n2YX&#10;vtLf0ylQPqRUuKB1f7vnk9H29egFtmj1pngQkanPkXENwbZjmanRTJF2i65lW2TMBCm3sh2e/gAj&#10;N+3mbdutNGnRuXA+wYjmc9tSO9tQbmUVFt3Tmox7vqu2Dists7W7YZwn5UMZ1vW9DvdUomzuoIzr&#10;uyiLILulbLtNXLja2vSebte8NdTOerGv/bJpLzslavNY1PCWD0fa5yMX2IJVm/wZzk+rI4QQQohC&#10;A99IomyRws2XKCuEEPWTcoGobLtHWC5bv8Vzpa7cuNUFOIQ8tsk1HGNb2Q7Pn9pnaond8sEIjwhl&#10;8aqHvhhrX41aYJMXrfNz3B611bnG313RtddWlOV3DKElCKKUaxBEsaQoWi6MRvsKVkkcjcoi2JZt&#10;O1wIXblhqy822brnNDu2cQ8XrC9/fZC1in7vNbnEZq/YYGs3baskcq6PyosyWxvZmtKtnvZhVXRv&#10;2deKDVtsRXS/l0e2bN1mt5LIlq7dbEuwNaW2ODKE3oWRMZ0acWh+ZLwXSZMwbek6G79gjY2at9pF&#10;4wkL10Z/W+8pHmZF5zMr2qbc+FtkM8ttfbnNwEoq2/QajGNgUyvZuko2BVuyzqeCp9riCpuUZXOj&#10;64tTVNR9/fd6Eu1XomzuoIzruyhbFp0LUbCsY3BRm/52UKMutk/U5jHYghEBT7tDHuuuE5f680y7&#10;IoQQQgixq+AbSZQtUrj5EmWFEKL+4cJF1D4jPs2O2r1ek5fa+4Pn2tsDZtuXoxfaqPmrXbhDJGTb&#10;XBLaYKI8F63eaE90nOCi42nNe9v3YxfZ0rWlHrmJ6Jl9JvzuFv0vmIujSYv2zZT+Gm0H9qPb9ug8&#10;SJFQsq7UXu4Ri7IXtRlo/aYtc4GU8yyPNo2M32MBdbunN4ijSYm4LHOR1CM3EUc3bbU1kZE/cmVk&#10;iKJBGEUMd0E0I4YihLoYuio23kVTlqy1DkPn2i+b9LKDo3fUXZ+Mti4TF9uYeatdgMwWK/mb2+LK&#10;AuTERdjacmMhS2z8wowtwNbYuMjGJm3+GhsT1YsRc1a6eP7Z8PnWqsc0e+b7SfZ8pyn2Rr+Z9m10&#10;vwbNXGEj5q5ysbbc5sY2stxWVTK231UbnrQ51djs6m1YxoZmGaLtus2kgZAo2xDxtq2ei7Ibtmyz&#10;IbNW2O3tR9phUfuSTEkSDHH2xKa94rQtyza4jyqEEEIIsavgG0mULVK4+RJl9xy6hEkTQog9hfZ5&#10;felWGzZ7pbXoNsVueHeYC4+/bt3frnxjsN376Rj7bMR8m7NigwuPuW57XEiJjrN8Xak9891EO+CJ&#10;LnZOy74uuCGQ8nmAn4N5FGr0PRa3woi4ZVow0+7jqfdlFQIp0aObt7ngRvRouW3aZqs2EEG6xYXo&#10;5euJGi21qUvW2vOdJvtCX+e36m8dxyz0d0IQS+dHP2NzVsSRo5UjQTfYjJLYpkfmgumSddE+K0TS&#10;SYvWurkwWi6IVoihYzAXQtd4JCr36r2Bs+3E53vaL6JzevCLcdZ7aomndQgC455YtjiZZoNmrLDv&#10;xi6y5l2m2J+iOnN+q352evM+dtaLfeziVwfaXz4aZW/3n2U9J0fnlfL9hmAuykb1QqJsw4Qyru+i&#10;LO3MJ8Pn2W/bDvS2Lk2UxQ5/upvd0WG0DZix3KPphRBCCCF2FXwjibJFineYJcruFt6piM4HIYFz&#10;GD0/6pDPWeUdd6LGEBuIABNC1A4XQ2iTyqMiY+M5y7byKMiM0Jc0oiLdymJLTjUPFufk3F5umxNW&#10;irlYuHcNMXLM/FX2ZMcJdmaLPnZQ1OYd8HgXN3KWIgb84c2h1mHYPBchaYvSzCNBg7noWWEhr2e2&#10;VeTvrBBG12SE0Vkl6+3xr8d7pOyZL/a1vtOWeVqFIJh6ZOm6eMp9+XT7NZs9ujSebl+aEUxjmxfZ&#10;3Mhi4XSjT6WfGRmRZ8GYEh8iSxHkJi1GKF1jA6cvt8e/GW+/eLKrndOyn30weI5HdSKQxlGfcZRn&#10;aoRmltF+l9vsmi1NKMRIn/B2/9l2QkaUfejLcb6415BZK1O3r2sbHB2n28Ql1qLbVLvk1YEe4cd9&#10;ItXEfo/HOYCPera7Xf/uMHt/0BzrH5Vf2n7qu0mUbdi4/1TPRVki4xm8uKBVP39u0gRZjAEhUhh0&#10;n7TU3ztCCCGEELsKvpFE2SKFmy9Rdteh3MLU2UEzlvuUUPIqMlW1UceJ1n7oPBu7YLXnB+SchWgI&#10;uBgRDGHU7cc41yaWEUK3YeU5Nivb5m0sPLTDSoNlporH08UTlhEMg2hYnl9zE+If08crjBybiIFJ&#10;I+emi4CJ6eWee3P9ZrcSj6SssKUZcbA8H+faUlucsUUY09GDhWnpe9mIyGwXtS2nNevl+QvTBIED&#10;G3WxWz8a4UIcUaAIm+W2HNsQR4hmLC1XaHYe0KR51GjGJiOELlxjg6M2755PxrhQcWrzPvbFiAWe&#10;SxVj6nyFIFq9VZnaHiwjkFZrszOi6KyVNmTmCr9uolEPfrKrnfVSX3uz32wXRvMlgmbb3hZl+09f&#10;YR8Nnesi0UE7ie7jXfXDuMWp+6nvJlG2YUMZ1/tI2eh9Uh4pW4MoWzlSVqKsEELUNf7O4L0ctbGh&#10;f0FwBX+jz5LPEChcDvpH9HlCEIWfy454dpgQuwv1R6JskcLNlyi7a3iZRcdD6Pl61MKo8zvMTmza&#10;w458prsd8XR3O/q5HnZ6iz7RuY21PtOWecdRjbTIFdQsqldsCVE1Y+X5OHl+gmWiT8ujTTNGhzJM&#10;K/dV2EM0JVGSkYVFiFZs2JpZfIg8m7HIudgjITeXR0DOzQiDFVGP621aMtrRc2fG08KZEu5TwTPT&#10;wMung9fKVu/c5sVWKX9mDTaynhiret/24Ug79KmuqWJAsF+93M+adp5qA6avsBFziAyNvp8tgs7Z&#10;uQ1PtQpBFDEUcbHbpKV2e/tRLsqe0qyPfThkng2aGU/PTxPQcmGcx+CZK6zrhCX2QJYoO6CIRdle&#10;U5ZZ867TPJVDdUI+RuTste8Ms/cGzbEhKfup7yZRtmFDGdd3UZYBw+GzV9ptH42wgxtVL8qyqN+L&#10;Xaf6AJgG4YUQou6I38f/6aLnwtWl7t99GfW9vxy5MPJ5l/vf+Kyu/YCaICCFwA9mGn0R+emfjVjg&#10;fh6LrHIuQuwu1GOJskUKN1+ibO2Jy+tHXwCCabM3fzDCjni6qmDiiz806eWRSJMWrfPFZfL5whD1&#10;F+rB7li22BoLrkSvxlP0PTdnJi8nOTnXMtV8YxxN6pGj60ptceS8LMzk2ZybWXl9JlGSmajI5IJD&#10;1NtKCw0txNbY+MjIp+k2n4WF4ujIYFWjJFfZyDmrDLEwKe4FSxNcZLG9O3CuXfH64BoFAezkF3p7&#10;tGiuxT/2zQJRCKF/aT/K9suIsh8MnmsDZ+ZXBJUom27dJ5dYo28n2mkt+vhK8Wn1BUOwvaTtQGvT&#10;e6ZE2Sy8vZUom1Mo4/ouyuJvMuj4Vv9ZdmGbAVXyyuLnkbrgek9dsMTzYvNeFkIIsWeE9zB9HBZe&#10;HTp7pbWN/JU7O4y2q9oNsaveGGJ3fDzKXuk5I/KvVvisuly9n2nVOR9sbdS3ol/zWp+Zfvyr3hhs&#10;l0d++p8/HGGtekz3GRMro3PJhW9SHeHcsGQfMfxNNBy4XxJlixRuvkTZ2kN5kbOSKMA3+82yM+j4&#10;Jpz0pDHdDUHlm9ELbMWGzXLWGxDhRbarlnwZVmcupG7/MXrGok5/2Q4X7Jna79P4E5GpvPh96n5m&#10;un68+vvmeLp9Zop9RVTqJp+qPnvZxuj5YOGi9TZtSYXIGouqmcWJ5q+2sfNW2+jIqXChNEXwkNUP&#10;e3/QXPvDm0PsFzsRZU9r1sce/Wq8RFmJstZjcok9/f0kO/PFnYuyl78+yDsWEmUr4215tF+JsrmD&#10;Mq7voizVinc0iwm27TPDftt2QOTXxc8PM6OYoXDLByPs68jH453M+10IIcSewzsiBEGxgOojkY97&#10;SrPedlDkD4e1Ffj5l0172YORnzV41grbHPWl6tofAD8XfILofUBgyeMdJ9rxTXpWWueBc8HvYwFe&#10;1lmgT5cPfyGcG4OCJdF7iD7gtBJSmW3wwJytZXGZ5KBYRA7gXkmULVL8YZYoW2soL6Z4MyWaxWVO&#10;eL5HtaLsfo91sXMip71Vz+neOMphr4CSqGLR/6q3qgJoLo0XKeYCalTnyrZn8qe6kPqjT0+JI1Mr&#10;cqP6Ykqbt8V5USNjUaRgnhM1spADlQWQyG3qCx+x6JEvdkT06sZ4dfiU6FWEVSJTiUb1KfYZUTUZ&#10;dZptaWKGrOHYlyMX2D0dRqdG4yftwlcGWMvu0yJHcLlE2SIXZXtPXWav9Jpul746sMb0BYhLt340&#10;0joMnSdRNovwDpAomzso4/ouygL3e/O2ssiHW2/vDZptxzzX3Z+fq9oNtncHzvZZISxuqFyyQghR&#10;d/COCEFQDB6f1ry37Z8ZFEsafs5JL/SyNr2n24JVudED4vfVDg+Keb3vLE9RmDbovW9kiMRNO0/x&#10;tRzIf5tLvIyiPir9S/qGHw+da8//MNlF4+Zdp1rHMYt8XQj6p6SwE/Uf7qlE2SKFmy9RtvZQXjjf&#10;w+essAe+GOMOek2iLJG0L3SZ4iNXxSjKUl7Z5tGiwaJ7Wm6VVtuP73WF7YhePLFtw6J7kGa8AMut&#10;LGPbYtuSMRdTM4JqWHwqiKqMyCKsxpGqW21NJlJ1xfqKHKpBTK2IVI0XVKoQU9fZtMgmL1lrkxbF&#10;xpT/OGdqxfT+5BT/ERmrabEjiazFZz0nL7VXek63c1v2sQNTFm2i7Tnime6e35XFthAEJcoWtyjL&#10;8b8ctcDu+XSMHR29n9KE2f2jv50cdWKaRU57j0lLU/dT302ibMOGMm4Ioixwrpu3lkXP8VLvcPMM&#10;PfntBJu3YqNHZqmzK4QQdYu3u1Ffrf/0ZXZXh9F26FPdqvgywX4R+X+kEug3bZkH0dQ1nMvW6Fzw&#10;4+77fKwd9nT153JIdC43vD/Cuke+1bqoP5krOCciiembdp24xB6OfE0CNE6JfLtfNullpzfvY5e8&#10;OtCe/WGS+8r0c/mOqN9wjyTKFinxQy1RNkB5YAiHbknRMDoG4uCWbWU2bsFqe+a7iXZik57VirIs&#10;gnNeq372au8ZLtixgFIVwbAaIxKzVuYiYyw01keLI0ljY+Go8ohSDPEzaQihRJhiTN1nUanMwlKr&#10;Nm7xKFOPNI2Ml5CLpFmr7Mcr65fGK+uviaf5L1odW1JEpTPFohwY9QkRldFEVpdHRA05VMcvWBvd&#10;62BBWK0QV5OLR8Xiahy9GvKnDguWIirIZDuzQTOWW8cxC+2Jb8Z7W4LjSduC0HZI5KCeELU/f3p3&#10;mEcR9J5S4o5XLsU/9i1Rtmbb26Isx+k9ZZnnwbzp/eFeR7hP1BtyYh7+THdPbcB5sUAF55u2n/pu&#10;EmUbNpRxQxJlGfQdGLXHDGbwLL3UfZoP7tZx1as1nBN1H3+y8urfmZXI99aJCSFEHUAbxkxEfODf&#10;vznEDo76/KF/nW0HNurieWZZAGxrjkRZZkz8MG6xXffu8HJfPM1IaXBp20H28bB53n/NFegT9KmH&#10;z1lpD301zn297EF49InTmvex576f5H1d1h8R9Ruv9xJlixN37BqwKMuIFVMbgiMahNQKMbViCnrS&#10;sledx3x6ugumQVAs8xeC5/kszaxAv2mrrVy/2aYsXmtvRp3e817u66tYJxvBYDTavEg+iRpmxD5E&#10;QVaJdFsVLBYKXSxMGEJzmM6OsYp9hW3waREs0uTRmQmbUVIPbWls0xPGtHyMlfjLzXOgVrbJWGbh&#10;qcmL4sWnqixAFQwR1S1ejMoXpArGolRBVF1QsSBViFotF1Gjzr4EVFl9MQQ2clORxuDZ7ybZBa36&#10;l0fHkg+UkfG3Bsy2LhOWuFiato+6NM5HomzNtrdFWYx71H3ikug8ZtlfPhppRz/Xw99Jp0bO+U3v&#10;j7DnO012Qbbv1GWp328IJlG2YUMZN2RRlnQx+In5lD45ltfNyBi8Z4B6UuQbsbAM7wkGhxmILt0W&#10;5zKs6+dCCCHyBe0XffBvxyyyq98aulNR9nfththXORZlO41fbNfXQpT97WuDrMOw+T7TMlcQJUvw&#10;0fuD59ivWw+oNl0Vf+d8Oo1f4rM/dxV/71Rn0f+KyxjwjC48h3i9lyhbnHDz8y3KUp/jyh2sYmp7&#10;deYiqwunO4xFjG7+IBZl7/1srIuTOMdEosbT0jNiamTk91wbFkwKU9EzkZYeWRlZiKpELEUcDWJo&#10;vHBSLHxyTIw8n0RUjpu/2hfwur39SDuuceW8svxM0u8zWvSxx74eb52jRnzU3FUuCAaLoy1jIz9t&#10;uQWhMNjc2JJT3D0aM2WKe3lUZn2zqAOdD0vruMtkDdmCCMr0rc+Gz7Mb3h3mg0Dks3ruh0n2deSA&#10;9pla4tvkQ/QL5yNRtnqrD6LskFlEWa/w9Bcvdptqpzbr7e+la98Z5udGmQ2Yntv8w7k2ibING8pY&#10;ouyuwXlQ34mOYnbPV5EP2rjTZLujw2i7LWqPH438Tc9zO2+VBxDgNwshREOE9o42dtDM5XbfZ2Nq&#10;TBmASHrXJ6O9jc5V+gIWZR4xZ6U9+MVYO3wn54JGwYwlZoTmCoLJ8IOe+X5S+XupOqPP0LrXdFu0&#10;epNfS7DyYDasPJitsm2P3jnZwWzbgkVlnTQE8V2a7bu7lkhJmG3x7OFc2Xa/zlB+uYD9SpQtUrj5&#10;+RRl/XjRA07ybh5cr+Se17NisaSwAj1T2T2vZ2YK+8qMkDpi9kq7LupcMhUTYWDE3JUupi5ctdHm&#10;R4ao6oKqT02PozWDmMqCSUStEmHpUZWIpJUWT6qYgp4tegZzATDqzPactNTe7DfT/vLRKDvphZ7e&#10;8JGygITjl7022FeKbD9snkcwpHUqZTKZbGcWhNDvxiy0Wz8c4flAGRV/e8Bs6zdtec5TFiQtnItE&#10;2eqtPoiyGMfrP325te09wwcIiZa499OxHumRLxE/lyZRtmFDGUuUrT2hTnJMBNm2fWbY79oNtl9G&#10;53PUcz3syGe72/FRm3P+y/3tqW8nRs/3Ct+WzrYQQjQ0aPPQCkg5x8zUcyL/joCnpNgY+t1ntOhr&#10;b/Sd5TNS92QwimN6Wxss2ld5UFjZDlu8ZpO9NSA6l5b9Iv+38nlgBE0wCN6syxQP5CJArLJwmbX+&#10;SbTPYGliY1IMDGlqgpH2b9iclfbXL8bacY1jDaI6O7FJL3vqu4mufzDzNxg+FOZ6S2Tx4tSx7oKF&#10;gLaVkRHQlkwf6LYuXmslWElm3ZUla3bfFtfGVldvIWVhdVY+Y3lXbVUcuLemdKuL1NSTXMB+JcoW&#10;Kdz8fIuy28q2u9haspYHpGqezwoxtSIy1fN8LiTKdLV1GrfYV76lcf7Tu8O9k4mIGqJLw+JJlaJL&#10;s4XVYFHnbneiLOnQ4qCzSMoHg+fYNW8N8ZUYcYwRadtEHeFvRhPFtswGN/DOr0wm23tGW4P4+P3Y&#10;RXbbRyN99dkLXxlo7yOE5ll85FgSZWu2+iTKEg37ep+ZduaLfW3fqN789fNx1i16Z+2tsqlLkyjb&#10;sKGMJcrWHi+vqCO4bN1m+3rUArvy9cEekZXd+UagQBRo2WOaLVi5yaOahBDxM5Rm5QIclhHh6tp4&#10;TzU0o72h3aOdQwBcnVnrg+hPBETaFo+i3FNjPykWB29Fxy7dGvksK+yJbya4+EpAlrd1UZ/7sKe6&#10;+aAzQVD4ppxbZRG0evOozsiSEZhBBA2LQMfroYQ0htt8tm2/6ct8VgIBWCzozbkgxtIen9S0l93Z&#10;YbT76wSJse5JEDBpuyuvf7LZmKUbDD0kTnMY24LI4nSGiRm8GZsd2fSS9dZ98lK7//MxPiCXfA9k&#10;GwtUNuo4wYPEylMCphjpcCaxtkowtJfIytMEZlt52sCEZa3FUtfmM47n7x1jdjP3ivpD25EL2K9E&#10;2SKFm59vUZb0AoiwExZmcntmpu2H6frlouqcxIJJdMQynXDyK14eOaQ4n9e+Pcw6jl4UNcb572TS&#10;scVJJ58jYgmRSDTSr/Sabt0mLt2rwoBMJisMow2RKFvVQrlIlE03jidRdvdgfxJlcwtlLFG29oRz&#10;mLBwjT373URf1CW74x2Md8RNH4zw9CUbt27P7EGIvQPPSKpF/9t9SxFUd2JBaNwePUcIfuURi2WZ&#10;SMXoeeaZDlYelRg9Q+UiXbDMAsbZlpzxGYyZn0lbF8wjFWMLkYr1xjzt3xZbsmaTB0R9P26xfThk&#10;rrWPjD7vlOj9i7CISLszY6HmYGHB5jQLkZgVEZmbbdm60ug4m2z60nXu6z3ZcaIvXEWU6i+b9PKF&#10;bpt2nmI/jF/sM2FjQZPIxoS46YFfsSXXaylfn2VZ5XVZprutr7ClYQ2UeEFoNInPRy5wYfb46Bxo&#10;c496trv97o3B9nj0t4+GzPP0Uaxr4mufLIyNtrt8zZMFFVYuNlYRAFfbmHnpKQ0xFvjCn2vcaZKd&#10;/mKfKu+BpJ0b+cYEi+GLhmC0XbE0H6xYbf4qRNkd3v7kAvYrUbYB4i8kXjKRY4uIivEzxt9rU2HY&#10;Jt+iLKkKZi1fbyPnplf4NCNH3uCo009DxwIl9UWURaDoHjWKtyNQPNbFTm3e294bOHuv5OsbEhlR&#10;uWlG+aV9RyaT1W+jHZEoW9VCuUiUTTeOJ1F29wi+lUTZ3EEZS5StPZwDUWPkF781eg8c8Uz1OQ33&#10;jeziVwfae4PmuMAiRK6J20yEzziiO0Q68tyw3sdmLCNyImpu3LLdNmAuVFaeQh1EwTB9Op5CnS3e&#10;EYEYG9GIGCJh0ohEZM0QFr/DQvQhIp0LdRmxbt6K2LIXVSYaMbZYvEuaL7QcbFnS1lcyFqbOthnB&#10;SiqskghYD4wUKcNnr7BPh8/zCMvr3hlql7QdaJe2HeRCKFPhCZCiH+9iZbDovRwM4bbcFu/cqkRt&#10;hoWdF8YRl8Nmr7T3B86xi9sMtIMadbHLXxvsQmO3CUt9Gv/Y+asrRVKWr9uCsDk3NtZ34Zyx6lIV&#10;VloTJcXwP1gklUW8z458TtrcX73cz1r3nGbfjF7kn+FjpYmbaZbt29TWOAaRr8zWvfmDkXZM1vo2&#10;wU5s2svu6jDavo7OjUUh0/Ylq71JlK2KRNkIbhydhP79+1urVq3s6aeftiZNmliHDh1s5syZVlpa&#10;mtmyetiHRNndMxpERAFSGNzx8WgXZU9r0cfejxxhOuZp38mVcS5hYZfPR8z3PIKtek631/vOtC9H&#10;LfSE44XQEZfJis1COyNRtrKFcpEom24cT6Ls7sH+JMrmFspYomzt4RwQZVnY8ab3R9jhOxFlf/3K&#10;AM/DuHaTRNlignoSt1+ZyFAMgTRjFVO3kxGi8XTt7IjQjVFfbQPm0Z/bXDwNRttbKe9kQjCNIxyZ&#10;pk2UY2JqtguhmUjFyFz4dFEzI1aWJERKj05MCHyL19rkRRXTqYneJPLQow8XxJaMLgwRhqPnrfJZ&#10;l2HmZb4tW/Crjei3t23o7JXWb9oyaxf1H1m/5ejnursIStoAjJ+Pea6HC4HvDaS/i9BXexFyV419&#10;YwMjf+/DIfPst20HeaoA2sEvRy6M/WDfLn/GMX8Yt9jOa9XPhdArXx8c/b4orwFZHAcfmMCw1/rO&#10;iMpjuB3fpKfP2qWfcGzjHi4W3/3JmKi/MMf6Ts3PuXGMflOX+SLnn49YYJ8Mn+/3iQhr1jlo6P6n&#10;RNmqFL0oy01bu3at9ejRwx3aK6+80q644gr/97rrrrM2bdrYtGnTdiqush+JsrtnoUHc26Is58GL&#10;oOPohfZyj2mez+aKqHwufnWQ596997MxPppILl7KMG0fMpmsflpoZyTKVrZQLhJl043j1RdRluPR&#10;caPz8MWoBdZ+6Dz7eNg8+3rMQus5uWS33t8SZRs2lLFE2drDOSDKDp+zwhd2QSjJFmOD0Sn//ZtD&#10;7KtRC11AE3UD95qmpsIq5ybFUqfNB8tEksYrmhNRGlsQTJMWxNNYQI0sI6C6iJqwzcEQVsujUGMR&#10;lTygLNyTnELuUaYhxyWRpL5oDovYbPIcxHHk6MbyxZKJ/vTIyZJ15VGPtL3km2QadjztOmuKdcJG&#10;YnNTbA5rfVS24alWSyEzeifEAp5sTw3/iTVR7vh4pB39bPWDP8c938P9G1Ib4Bem7asuDP8h9iEy&#10;ouxrg+2Qp7rZLR+O9MhU/Id8i7Ics/P4JXZ+6/7e3v7ujSHWbeKSnJZDmlEuHBM/ilm6aCK/aNTV&#10;0ync+P4Ia9Vjhmsk8aLAuff70GoIAuswbK41/WGy9xNueG+ER+q+0GWKfTpivvvDDVmLkChblaIW&#10;Zf3FH3UMRo8ebY888oidcMIJ1rp1a+vTp4998cUXduutt9q5555rn376qa1atarGTgT7kii7e0Zj&#10;uDdF2XB8OgoIE8/9MMnOb9XPDog63yQdx0iEzqjmxW0GWPOuU6PGcFmDbgxlsnyYOzrRc9V/2jLr&#10;GT3fXSJnC+sxqcSdm3w6XuE5lyhb2UK5SJRNN463t0XZcI+Iuvkuqr9tek23ez4Z7e9tFumkbN7o&#10;N8vzwXGubJu2nzSTKNuwoYwlytaOUB+ZDs7063bRM0O7my2SBOMdwbNFhCEiHt/fHUsTGIvKojL3&#10;aNMdYTo+IukOX4U9Fke3xxbVg5CPNI42LXML4mgyunRtaRxd6iuauziaiSpdG0eVLlkTR5bGuTAz&#10;uS8RSDPT42cmIkldIM0sxhMiRsvzU2YiRxFMMY8gzYinSQv5KemPBQvTupORnknhUwJoYRsC3ys9&#10;Z9ilrw70BbXT2hjs4EZd7ffthkQ+1yz3i9P2VReGH4Fli7J/jvzhjmMWeYq+tO/l0qqIslE5dJ+4&#10;NK99g6TRr6ePcOfHo+ywp7vZ6S36WKvoHjIQng89AuMe9Y3qARHWLH5+XOPudvjTXe3Qp7rakc90&#10;s5Oa9rTrI7+P91fwiRtiakWJslUpWlHWHSUchchxbd++vV199dV29913e7qCDRs2uLjauXNnu+ii&#10;i+yJJ56wsWPH1tiJYH9JUfa3v/2tDR8+3CsAn9W1cS4bIydl5rJ10Qs/bmhrY0GQHRh13Jief9lr&#10;g1yU/eNbw+ybUZnpCynfy6XRgUS46T5xSSanbGdPQJ7MKZtLC8fvM3WZvRsdM36Bpr88D3oizr/D&#10;NIJ+eTg3mawhG45V78hp+HLkfGveZard9+kYu/OT0dao40SfBoSj46PzKd+tawvP+XdjFtqtH47w&#10;gZbfvDLA8wUGISvte7kwjoUw0WX8YheIEWVPfqG3D0QFITRfFsqFc/nr52O9g4D42K7vLJ8ilc9y&#10;SRr35K3I6Qyi7INfjPO0Mvk+H47HoMJrvWf46sR0HO7/bKx1jd5X+ToXjkMOs0+HzYvu0Rg7pVmv&#10;qMPQ1Q55MnLUIzvy2W4+vY5Vlb8evdC3TdtPmhGptXbTVtse+S/4FWn+xu5a8LG2bNliQ4YMsRtu&#10;kChb11DOhSDKIt4l686uWBURsBpjCjrH3xodb83GLdF5LPNn+YQmvSrlEOQZR6y46o3B9vGwuS7s&#10;IQCuzeTnLJ9qHmxDha1cH4uEIYoyXi082GaPqizJ5OoM4mHS4inq9ciijjO2MGEL3OJoUBYbDov+&#10;VF78JxZB5yzP5A8tzxVasRiQW0m8KFDFwkCVFwiahoXFgRIWC6nxKuc+DR9BNSOqli8ElIk+DSKq&#10;R53OXVWRDzMjmEocleXCuk8qscY/TPbFoehnh/Yl2w6M+pX4oi9FbSFiXNq+6sLCO1+ibPVGGXSK&#10;zufuqJ+CKHt2y7729oAKLSLtO3Vt+N0EzV391uBqc56T9/a29qPsk2Hz83pudWkSZatS1KIsTis3&#10;qEWLFnbJJZfY22+/7akM+Awnd/z48XbbbbfZX/7yF+vZs2e5k8vn2UYHg+8QUfvqq6/ahRdfYj37&#10;D7Jlazbaysx0l7q0lRs2R47ixsjJWGm9piy1blEjVlsjIooO+PsDZ9slbQa6CEpDyGqQfJb2nVxa&#10;18jIkfLVqAV28wfDvWE+5YXens+VxjrtO3VpoTw+Gz4/6viPtV82jTsL1RmdCRK2k9slbX8yWbFb&#10;1wk800ujZ2SBvdhtql3/7jA7J3JMT2zS01e7ZvT5stcHW6NvJthHUbuTz+e8w7B5dmN0PrR757Xq&#10;72JblzwcP2lePtExvxgx3258b5i3ebQ7e+dc4nLhXJgaxcDT6c37WKse0/y+0D6nfS/XxrFb95xu&#10;x0XOJ0Ix+byYYpfv86F8SFnzYrcpdlqz3i7eEEXxZfS+ytf7shP3J3qWHv5ynJ3crJfnusx+LzGT&#10;4/yoPtMJZLo179S0fWXbkFkrXEhhwZc0X2NPDD9lxfpSW7pqvXXrM8D+eN31nq9fomzdgf+ZT1E2&#10;2/fdFeOekzpgwPRldlLGz3opej8w66ssOl9f0CgretKjJjORk56bc0tm5fXSTMSkC6VhavlW97fD&#10;quNxXs5YEC2JjCnmCI0IikwtH7dgdeT3zvPZCrybaIcPfaqbzxS4/p3h1qbXDI9OJydnZcFwQ0Yo&#10;zNiS2KZgi9dXXWAnsgluiIaxjXdbY+OChajM6JxCNGZ9sNHZFsRNcoyGaFAsI3CWR4RGnW4JnbJi&#10;NkTZ5ztNtl+13Lkoe6GLstMlykqUjfzxpT4j99jG1afWwQ89t2U/axZtR3DL3rh3e2oSZatS1KIs&#10;jixRsY0aNbKLL77YOnXq5DcwfDZ9+nR7/PHH7U9/+pN17NixkigbBN2NGzfaunXr3NasWWPz5s2z&#10;5i1a2NGnnmf3tvnSXuw62VpGnds6t+7T7IUuk+2Jb8Z7dNP9u2D3fTbG7v10tN38/nD7JY5o9HAT&#10;mfrnD0f6Z2nfyaXd99nY6HzG2J2RY4xwQ4NzxNPd7brIKebvad+pSwvlccuHI/z4JD7PbgCTdshT&#10;XV3MYZQqbX8yWbGbP9OR0aZc1GaAHRY5ftnP0f5PdLYzW0Sd33fz+5wTJXv2i33dqTnu+Z6+Aq4f&#10;PzrftO/lwkKbd3v7keXncnjkAMbnkv6dXFkol9s/GmUXRO3afo93tqOe7WHXvD3Uz5FzTftero1j&#10;/zE6B6JBOadfR047onG+z4fyIVXAH94cbEc+EzvJdCBItZOv9+U9n4zxleIRi5IRfdlGRDEpOXg3&#10;kQM9bV/Z9ujX461p5ykepZPqa+yJdZ9qL3WbYs07T7R7XvnczrzoKomydUzwV/MpyjIVPc7XWZGb&#10;k1ycYdp5WOAIsTVbSEWoJ2cgvid1FtECsRQBlZXfS9aFCNJNtnj1JlvE9PPIWOGdCMzZyzf6Su1h&#10;pXUXRzNRkx4tmVlhvHyqeUZEHDGvQjRkCjmdwiGzV1rvqcuiTvccu/KNwXZgo652VtQeP/b1BBdr&#10;SakVOrtBZKyNJTueMpmsOI2coK/1mekzUhFes9/XwehzXvPWUHsnaoeYgZm2r7owibI7t/ogyjIA&#10;z6xh0hWk1ZdgJzbt5f2Fb/bSvdtTkyhblaIXZVeuXGkPP/ywpxvo3bu3T7NzpzNyaGfPnm3PPvus&#10;XXPNNZ5jNinKcmPnzJnjC4SR/uDDDz+0999/31577TW75trr7O8P/qX97IbWtv9jP0SOXpe6t6iB&#10;Z+Rtd40osWS0DR09Or5p2+bLOH6yw5nP8+FYvBBq6vAmLS6v9H3JZLLYdvZM5fs5SnvOyRGatm0+&#10;jPNJlkc+27ykpZZL9Hvatvk0zqH8fCJL2yYf5uWTOY9wLvm8VzwjybKoydhuV58p8t3hU6T6Gntg&#10;BzxBGXWy/R75zn52/cu2z8kXSpStY4Ivmw9RNjpUdN/+0/N+kvKC6fhL1jLNPRZNw9R1hFMXT5fF&#10;4inC6ZRM3s5xC1b57Agi4KmvD345zju7IRIznmJe2bIXNyIyM0RkJm1XRFEWtMFYifyzEQvs2neG&#10;uzhyxRuD7YNBrLDNwnlxepK078tkMllNNmD6Cus4ZqHd8+loX8E/zRfeJ3pfM0uKwVHEwFzmLZUo&#10;u3OrD6Jsh+Hz7fr3hu00QIw6ddtHo+zL0QslyqbAfiXKNhCCI0sO2EcffdTTF5CioLS01D/DoSW/&#10;7FNPPWV//OMf7auvvqokym7evNkGDhxoTz/9tF1++eX+ffLPnn/++XbYEUfaPx9yop3ywFt2Yet+&#10;dvGrA+vcLoqMHDTkkTv7pX52lmz37cW+nkPxjBZ9/eXINNC0BjDYQY26ev5HvpO6vzoz9h+f2zHP&#10;9fSXN0LACc/3yhw718dPWkUZHde4p3fkEfaPf76n/40yTP9ejiw6HudDWfgAQ2THPNcjPpe8lgsW&#10;Xz/nQ73gRYrzddjT3T0H5d44H86F6HemYnIu/Htqs+hcor/n/HyiY3AfTmzSq7ws0p6jYAc80cWO&#10;ju4d55u6P5msyI12hKjunb2beEfQySKCgij0tH1l27kt+7svgU+R5mvsiRElf+Er/e3XL/e2U/7a&#10;zg4/61KJsnVM8GXzI8rGUbLrS7e5AMvCSEzBZyGkMZGVL3qUsbBifJjePnx2vPDjW/1neYeSOstM&#10;r1wubrMzY52FL0ct9AXziDT/w1tD7bMR86PzlCArk8l232hbWKukXb+ZduN7w6N3eI/ywVUGTsO7&#10;+tb2o+y9QXMzOfxz1+ZIlN251QdRltSI8fGrF2XpV53UtLcx2+nbsYslyqbAfiXKNhDcuYycVkTY&#10;5557ztMXfP75557OIDi5kydPtvvvv99uvvlmT22QFGXLyspsyZIlNmLECOvevbt169bNunTp4hG1&#10;t99xh51y9vnW7stu1mfKEusfOaF1bf2mL7Puk5fYpyPmeYPRrp9sd+2NvrN8Ze1Xe82wJ7+d4Pl/&#10;EIrSGkKif0hd8PwPk31aStr+6spYTRt7tfcMu+WDER7JdPgz3XyxJPLt8lna93JhoYza9Jxuf/lo&#10;lE/jZUo604nb9IzOJfo87Xu5Mo5HGdwflQUL3SD+3fT+cHslOr98nwsrYL7Rd6bnA33mu4l2Zos+&#10;tv9jXeySVwdZq+7T8l820fm8Hp1Psy5TfDo6AvoFrQf4NFHuIeeb9r26Mq6XXHwPRs4C6UBqmraF&#10;Y4Gjen3ksLboNi11fzJZsRu5dWn3z3yx+pXiMXLvIrASdfNqr9q9n9oPneeLluFTpPkae2TRPvtN&#10;K7FekxbZG190tUuv+qNE2QTB12SGFqmw8D/5l9/5O5/vjLCPfIqyLHQ1vWSdkVM0rbNVndGppXPL&#10;KuP1X5RFwEj/jkwmk9XGaF/I3U6bd/vHI70PR7t37PM97Q9vDrFHvxpv7w+aaz0mx6vop+2jrkyi&#10;7M6tPoiyrAfwUvepvv5GdUEtBCOxhsCLUb+J3MX5Ore6NImyVSlqUZZOAc4sKQeIdn3hhRfcmUVw&#10;JRJ2yJAhdvXVV9t9991ngwYNKu9EJL/LDd66das70Qi8S5cutVatWtkll15qg4cOtdLNW7zS1bWx&#10;WMLa0q2+AMHQ2azMLNttixpbRij7Tl1mHUcvtIe+GGunt+idiQatMMSlc6IG+rFvJkQvkcX+ndT9&#10;1bH1mlJiT3WcYAdHHYZjGvf03H+9p5akbpsr41pZ8IIca899P8kjZMk7+ULnKdHfSvJWFsE4HiPQ&#10;L0dl4QLx0909DxwJz/N9LhjHZLoji+Vd2GaA1xWERl6u/aenfydX1j8y8lJ9HXU0fx85fUR2//7N&#10;ofb58Pne+U37Tl0aZdErcjARqn8fOVjkYE5zKjAci7Ne7GNPfjvRvh+3OHV/MlmxG88TU6qve2eo&#10;v5fSniWM2QIsiPZp9KzTPqbtK9uIdFy1YYtPSU/zNfbE8FO2bCuzjaWbbeDgIXb9DTdY06ZNJcpm&#10;QDjF5+zbt6+988471rJlS3v99detV69etnjx4loJs3wuUXb3TaKsTCbLpQ2eucJ6Tl7qQRFhIelL&#10;2w601/rMsB/GLvb2DzEw18Ia+8ckylZv9UGUpQ9F/+2G94bZ0c9WXeyLGVHHN+npQVEsUI4fl69z&#10;q0uTKFuVohVlgRtGx4Ao1z//+c+egoCfyRU7duxYd5DPPfdca926tf8tKcpmWxBpV61aZa+++qrn&#10;qB0+fLhXgLTt99Q43qYtZTZr2frIMY4bWtmeGS/OflFH9tNh8+ypbyfa1W8O9fQQTAU//+X+dt3b&#10;w3xla1aU56WWto9cGGIoEZh0GI5t3NNe7jndG+20bXNldFyYztdnSok16TTZTmjSy6ecs0Ikyewp&#10;u7Tv5co4Hi9JImOPil5ahz/T3Rp1nOgCdnBu8mnhfD6J6g7TgImovvH9ET6CSdmlfSdXxvXj0Hwb&#10;OVl0MBFlr47+/Sqqt2FKZi6NsqB+0rHFaeD+ZDsVwRCYLm07yJ1VhKe0/clkxW4DZyz3xZGadp5s&#10;50XvpP0fr/os/eKprnb564PslV4zPOqmtm0yCySxANOOHT+m+hp7YvgpiINbtm61oUOH2o033ihR&#10;NkMQZL/77jsf+L/uuus8VRaBAPfcc4916NDB1zzYmbhKOUuU3X2rT6Iszyyrr/Pu/mTYfPt46Hz7&#10;Kjq3bpOWxh3vlO/IZLLKRjvDc00/jUANBK4O0fP0yfD5PtW7V3m+6PTv17VxPv2jfhwDq6e80Nvb&#10;vRveG+7BPfkU1DgOJlG2eqsPoizH4T1Amh8WSw5CPkEsvDcviMqKvtU70XnR583XedW1SZStSlGL&#10;ssBNmzt3rrVr184uvfRSd4YbN25sjz32mP3pT3+yO+64w6MYmFJWU8VxZzVygslR27ZtW7vssss8&#10;tQFRt7nAK9vWMpu1HFE2vcLLds1o2HCKEUG/H7vI3okaRDrBz3w/yV7oMsWnmPDyyFfjjMOAEfX4&#10;zHeTKouyUSc9nw56KJs+U5ZZk05Tqoiy+X4pcLxyUfa5ClHWBeI8nwvG+SCcZIuy+ZiSlG3hXn0X&#10;1eEKUXaYd+5wgNK+U5fG8RF/caxa9pjuuSWZVh3Eo2A4YKe80MseICdS5BBSfmn7k8mK3byDOX1F&#10;1LlcYI1/mGRXvTHY88yeEDnrOOxnv9TXrntnmDXvNjV67hd7p6u27c7kJRlR9sdYlK1L2B/iK7OJ&#10;JMpWhplV/fv3t3vvvdd+//vf+wyrb7/91n3RG264wW666SafrYXvWROUsUTZ3bf6IspSLsyseTPy&#10;Ox/7arz9+YMRdkPkQ9z76RhrET3Xn0fn1Hvqsry8w2Wyhmy0M/RV8Hlf7j7V/vrZGLs5ep5u/Wik&#10;p/Yh9Rz+MX2r2r4n98RCu/fR4Ll2SrM4BdHNH460ngye5uH4wTgPTKJs9VYfRFmMY9Gf/TCqMzdF&#10;7wHSGHA++HmkLPh8xALrFX3ekN8HEmWrIlE2uml0GKZMmWJvvPGG3XLLLe4gX3vttfbEE09Yjx49&#10;3MHdWQfCnVWJsg3ewkuLFwIdhZ5TSlxYo/Ej+o8GMF8Ns0TZ6o3jSZRNt3Cv9qYoy/FZefab0Qvt&#10;2e8n2sVtBtrxz/ewI57p5jm1jok65CwIdneH0fZB5HSQOiTf5SSTNRSL3wVxm0d0DREST0Xt3T2f&#10;jrH7og5n406T3XnvGnVmdrXzIFF274CviM+Jr/jMM8/YhAkTbO3atZ624OWXX/bZVi+99JL/XhOU&#10;cbYoW1KyzLZH/ii3sy7txx+jY+340VZv3GLTStb54l3BT6mNIYAOiPyqpCh7/2djPSqIOpv2ndxZ&#10;xtebscJnP2WLsggXnG/6d+vO8FewH6LnunmXqb44HoupkpYJv4Z3JYv5kpbkwyFzrc+02MdJ25dM&#10;VuzmbUzke34yfJ499MV4+1XLfp7W54joWTry2e6eeo1AgWe/n2QdIx/Zn/McP0+cE/1H3tGnNIsj&#10;ZctF2Ty0McFCW0N07oeD59lv22ZE2ehcvhm9yPu9+W6HOSYiKPlRXZR9Y4jPChq4F84F4350Gre4&#10;QpR9qa+91X+237983iuM4yFQP/zlOC8b6m7TyNfDz8vv+XAcdJG47qCN8M7GBkT93vj52fVzmbdy&#10;k20t22E/Rs5Ftq9RF4aPuVGibMMDp5acsEwVmz17tk2fPt1mzZplixYt8igFHN6dwT4kysrq0kLD&#10;JVG2qnE8ibLpFu7V3hJlMc4h3CNEpLcjp+aRyLFglJdUCnd8PNpa9ZhuX0eOYL6iFWSyhm48JzzD&#10;OMOkRukSOecYnTt30jPPXdp3qzOJsvmHcmH9AQb+L7roIl8gNpQJPuP333/v0bIsMos/WhPsKynK&#10;3n//X23hoiVWumWbd3jq0sg7XBr5nSXrNtnERWtscPTOo97V1piF1HvyUl+k8+jovY04wcACuer7&#10;R3U67Ts5M45Hx3LqMn9vX/v2MPexiNRqP2Se+zp0PlO/W4dGmTDFunWvGb4w54Eps0pIV0JE/H2f&#10;jbUvRi7wNQXS9iWTFbvxPJOi4PFvxtvJzVgbpPKzRMQhM7d8kaTu06zzhCX+DKbtq66M/ZOe690B&#10;s312GOdx43sjrMv43B87abRnWO8p0bkMnG2XRn2VQ6I276YPRtjnUbtC2eW7Hfb7FfUDSMtErtQr&#10;3hhiP0R9F3Lip22fa+N+sLbMHR+PdFGW9IWv953l9y+f9wrjeF2j+hmLsl2id0BvX0eF+5ePd1Mw&#10;zoP70WX8Unt/0Bxr1mWqaxJNu0zxlBxdJyzdrfOZWbLeNkR+ypay7an+xp4a/srqtevtzXfetSOP&#10;lCjbYMCp3ZntDLbJtyi7eVuZLVmzyaeRTYoc5AkL19i4BattzPzVNmreahsxd5UNn5PeEZPVf5Mo&#10;W71xPImy6Rbu1d4UZYNxHpQLeY9IUdBh+Hz7eNh8+2rkQu+INtQE9TLZ3rL4vRAiE7IsZfudmUTZ&#10;/MO1EwBA6gIiYkmRtX79ei8vBFbSGiCwXnzxxTZx4sTMtyrKk20oU4IJWJSW4IGZM2fan2/7i537&#10;+5vtuS8GW8vuU61Vzxl1avgeLXtMizpjk+2JjhPswc/H2V93wYiKZTr+H98eagdH70jECcQR/pa2&#10;fT6Mc7rlwxF2eos+nuOcnI9MdebvadvXtXEcZoxc/sZgO+iJ6hfxI58g58i53fdpfs5NJmtodn/0&#10;bNzWfqSd27KvRxemPUvYwU929fUMCBDI9bPO/u+L2rgb3h1mhz/dzY/PTLG7Phmdun2ujfO54d3h&#10;dmLUj6PNO+ulvp7aIV9tXtI45h0fjyqfOXHyC73szg6jor+nb59ruz+yv3wc158DovaYBa2vfWeY&#10;3RudJ5+lfSdXRtkQsXthm/4uWCMS/+HNoT44l7Z9rszrb2S3R88KQTWkmqD+staOB9lE76/dKRt0&#10;jZe6T0/1NerEeky35p3G2x8eeMEOOfwIibLFBM5yvkXZsrLttmHzNp9KtmLDFlu+frMtW7fZlq7d&#10;bEvWltriNaW2aHWpLVy1yRas3GTzVmy0Ocs32qxlG2xmyQabEdn0pett2tJ1NjXqmE1evNYmRTZx&#10;0VoXeMcviEXesS7yrvKIXKarDY86csOyOnayujeJstUbx5Mom27hXtUHUZZz2ZmlfU8mk+XHJMrm&#10;H0TVqVOn+poFV155pZdNWLcAP3LIkCF2//33+0Kz48aN8++EskSEZeHZPn362Ndff21ffvmlff75&#10;556L9tzzf20/+eXltu+9n0Sd7U524BNd69wOwKKOPBFou2P7RUYHM4gj+0aWtl0+jXMK54MhgKZt&#10;l0ujHJLnUJ1xrmnfl8lksfH8EhGb9vwkjW3y9TxxnKRIvLfbveS55LMcqrNwLlja5/m07PpDWaVt&#10;lw/j2PXlXEIdpu5yTvy7Z+fTJdXHqCtDVN//oY72zxfeZwf84nCJssVEcKbzJcruKn5+kUO/zUO6&#10;d9jmrdtt0xZE3TLvkLFww6qMuLtsfUbYXVNqi1eX2qJVQdDdYLNd0F0fi7lRZ27K4nU2eRGRurGY&#10;O3Ehgu5aG78gtnHz19iYyEZj82IjinckNpdo3sjmrPaI3mFJS+k8FptVJ8qyeFI85Tv9e7kwxDOJ&#10;stUb51PfRFkiU4Moy+gqefPCAkD5PieZTFY/TaJs/sFXrEmUpfNw33332a9+9asqoixl9+mnn9rl&#10;l19uBxxwgO2zzz7285//3H72s5/Z//6/f2//dOKlduSjX9ix0XvxuOd71rkR0cS7nwiiI2V7bOS6&#10;ZAoxHdTQ8a7O6AAT4XdY9J20fdW1HfZ0d+88c2yEikOf7pbJzZm+fc4sOubhT9HRzpRDZIdGZXbk&#10;Mynb5ti4fvzNgzKR3tyTQ5/aS+WSMY7NOXAuiCVEoe+184nuySGJFBxEf3P/UrfNgR0R1VGuvzaD&#10;HNRt6tHevHcyWX210K4cWMMMjmAMtNLv5Z2Rtq80I196mo9RV3bs85Gv8tQP9h+XP2gHHiJRtqgI&#10;znR9FWUDdLnod1W2yNmvwXb8mG4s+FC2PepwlQWRt8w2bt5m6zZViLzL1222krWltnTNJlu8epMt&#10;XLXR5q/caHNWxBG7ROtOW7repkQdQ6J0XdAlDYOnYlhjYyMjHQM2el6clqE6C0LvLtucqoZQTFRw&#10;fTDERxdlI0eHhPUVQmicniJsx8/VWSXBO2lRp7w2NhQhb+YKz/+TLcoi1O4N4VGibLohyA6KzoVF&#10;tn7/5hB/oV71xhD7eOg8zw3E5557MuW7MpmsuEyibP7h2ufPn+/RsJdccokvKLtu3TovL/zI3r17&#10;u2B7xRVX2KRJk/w7oSxJWbBkyRIbO3asDRgwwPr16+dRs0TMXnbZ5XbNzbdb91FTo/f28si/iWc4&#10;1ZW5nzF7pfWZutS+Hr3AF556f5BsT+y9gXN80aHfvjbII5DTOrwYgtspzXr5VN82vWak7qsu7d3o&#10;vFp2n2ZXvj7I/ZkzW/Sx536YbO/0n+3nnPadXNl7A2fb631m2LVvD/WywP/E32PBw7Ttc2VcN3lB&#10;yYlMfnwCJZgC/vS3k3yF9nyXC8YxWYio0TcTo3Lp6SIKq7W/3mfmXjkf7snjX433QSHu1Y3vDbd2&#10;/WbZe4Pycy4sInj/52O8viYjDLMNv/jCNgPsyW+jerQXykkmq+/27oA51qLbVM+3jvZQ0/OEgHv1&#10;W0OsWdeptW53Oo1fHPVDV6T6GnVhI+astAFTFtqTLV61w484UqJsMRGc6fouytY13lHg2rGMUOti&#10;bUaw3bY9kXQZ8bZse2wsGBHZJsTcrWW2cUuZbcA2V7X1WUYHcm3C1rgIvM1WR7Zq41ZbmbQNW21F&#10;xpZj67fasvVEA2+xEmzdFo8KDrbEI4Q322K3OAXE3rBFazbZglUbbeayDTZgxjJ77OvxdnDkRBCp&#10;cFv7UVGDNsdFwOlL19m8lRttPtHMKzfZ3OjnuUQ1B1u+0WYv32CzImNfM5etd5tREhsRz3EKi9im&#10;RvtDIJ9MBHRkk7BF6+II6AVrbGTUyL0UNdI4okc37mGte0wzVs+kARyVEbk9+jlY1ImrTjBOE4XT&#10;RIM0kyibbn4eUbmQrxVH+OLI6dz/sS52RvM+9vBX4+zdqN50mRDnct0b5SSTyeqXSZTNP5RLSUmJ&#10;NWnSxEXZd955xxeWxV8kPcEnn3xiV199tf31r3/1VAWBUJ6kP6BzEfLKlpaWeo7av9x+u90XfWfh&#10;4iW2Zeu2yAfbUacWz7Ta7qmySHc1ZNYKf5fIdt9Y8OSr0Qvt4S/Hl+ebTDMiDq94fbC90XdW5FfE&#10;7/BcGrOxSHlEDttfPNnVfvPKAO9shwV40r6TK+N4rMhOfkUiIE+P/Jk3+s60vtOWpW6fK+M8GNju&#10;5Kuzj/Ecj6e36Gtv9pvtwQn5LheMY7Lwz2t9ZtppUbkc+Wx3e+iLcZGft2SvnA+BG6/2mmEnNe3p&#10;9fav0bngB+Ovp21f18bxEYD/9M6wGiP8jorKidzMn41Y4HU9bV8yWTEb7St92ts+GmnHRf39mkRZ&#10;Il9veH+4fTR0bq3bndnLN7r+g06U5m/sqW0r225r12+wt9991448Sgt9FRU4y8Uoyu4NKGvvnASr&#10;FMEbi8JJc4E4Y9syQnHSgmicFI89xYNbLCDn20qjDtWKqOODyPZC58l2Qat+mdwtXeyUZr19RKpp&#10;5yne+JWs22wbEbaDEbHsUcuxBWF7HVHMSYs64sHKBW4MgXtjha2KzMXt9Vts0aqNvmoni2Ec/3xP&#10;+3DwHJu7coMtTeYwjsxF4hWbYlF4WUUe4yAAl+cw9vzFIeVFHBXtUc8+ylWDoDt7pUeDtulVWZTd&#10;G1G7WH0QZTkOAnmX8Yutdc8Znpye6SG8SA+JOlVnvtjHRzxfiOpNxzGLbOB0LbIlkxW7SZTdOxAZ&#10;i/j6hz/8we68807r2bOnzZs3z0aNGmWPPvqoLwDWvn17L6uaoIwRaRcuXOiLgz3wwAMu+OKP1jUc&#10;i3qyZtMWX2CW93NanZLV3ngH95223N7sP8suf22wC6DJzi8/kxvvjBZ97LFvJth3YxdHvsaK1H3V&#10;pQ2eudL9hD9/ODIWZdsM9MhoOtP59huY3cPq5/d8OiYWZaOyeLP/bC+HfJ5L8LG6Tlzqi9OF1dnf&#10;GTDHBuwlf4pjIioiDJ8WlQui7MNfjXffM98D75wL9+T1vjN9wSbq74NfjnMhP19lw/3pNmmpNf5h&#10;kp3Tsp8/O+FZCs/TIU91tUtfG2Rt+8ywXgRy5HmtBZmsIRjP0mcj5tvt7UdF/f2aRVnSGTGA98mw&#10;+bVud+avKnUNpq79zgD73bRpk7333nt2lETZ4sKdVYmyog6gLm0t226zl623lt2n21kv9qnSAJIL&#10;CWfwhS5TPbIVMRmBOldwTnSiEYs/HznfneITm/aybyKnnQhnj95x0bsimibkLfYo6IwIvDZENG8g&#10;inmLC73x4nSlkW2yRaS4iIwo4fkrNtrcRKSvR/sS3RsZi9NNXLjGp5IxrQJRlql1w6KXgS9Ot4D8&#10;xQi8RPCushGRxWJu+sthTy12Rve+KIvzy/St37Ub4kJsdr2hc3XhKwPsxW7TrFvUscAZzWduYplM&#10;Vr9MouzegQjXCRMm2DPPPGOXXnqpPfTQQ9a6dWsXZK+66ipPbTB9+nQvu5qgjLNF2WXLluVYlN3q&#10;oiyDp2l1SlZ7I40Q1nXCEnul13RPNcTAOwOqpIj6ZeRnEaX60Jfj7NPh8+P1BBLfz5XRse44th6J&#10;slNKXAjNFmXTts+Vcd3louxn9UeUJTgjKco+8tV465lH3zNpaaJs7zyKshyHc2ANhae+m2gXtRng&#10;zxD9BNbkODV6tvCPm0d9px/GLZYgK5NVYywMzYLRT3wzwU5r3tsDw7L7lMGYPfto1O50HL0oegbT&#10;95dtEmWrIlG2jnBnVaKsqAOoS+Tj7TJhsV35xuDyhRayjajZy14b5LlDl6/f4p2lXME5VSfKIrry&#10;Oc1q9E/Gou3T7MfKVhHhHHf2krY9ep6YgrA1si2ZtBelW2ORd/1mone3RC+AhR6xy9SJl3tMdwG3&#10;PP3DSlI6VKRwIH3D9JINNnXpepuyeH2cniEsUOcRu3EuYwTdsWGBOoTd8rQMyUjdyi+X2BHce6Is&#10;nTTvREXl8eAXY12kTqsz2MGNutotH4y09kPmRc783ulIyGSy+mESZfcOXP+GDRts+PDh1qJFC7v1&#10;1lvtmmuu8TJ64YUXrH///r74187EVcpYomzDt0EzVlj3yUuj9/Jca/z9JLu7wyi7/eNR9ujX461t&#10;n5ketdpv2vK8RT9KlK1qXLdE2ZqNQQNyHv8yk77gzg6j7duoHnGO+aq7XDfR59+PW2xvRM8OotKd&#10;0fN0zydj7LnvJ3saDtI77I26LJM1FON5JTUKszhYn+TQpyrP4gjGYtKXtB3kua19vZuUfaWZRNmq&#10;SJStI9xZlSgr6gDqEnlhmZp/VuTwVTdlgNUOcU6JeiR6lEjVXME57UyUrWvYpx/Xj50UcWPBdvPW&#10;MneswqJj5FBdvXGLC7jlaSgiK08JkTEXdT1qd6utibZflYnYjReli3MJE7G7wPP0ZqJ1Pf1CRZQu&#10;qReCmDt+4VpflG501EH9ZtQCu7RtLMoylaN/5BiSjgFxNynw0pn1FA1YRuhNCr67GtEbRNm3opfn&#10;H6KXZ1gZOM32e6yLXRR1sF6K6k0+IxhkMln9M4mye48gzM6aNcvLh0W76DjMmDHD1q5d65/v7J7w&#10;+d4QZWcuWxe906q+t5KWVt9k1RtRe4hXnccvsS9HLbQvRi50Qatn1DHOtwApUbaqcd0SZdONY1E3&#10;SK/x9HeT7NjGPdzfvOTVgdak02Sf1kyQwsCo/HId6c258Cwx0EG9QZzleSJHcqfo2SLvLPdRs8Rk&#10;suqN54hniIjy56NnmGeZXMy8DxBi+Zc86L9+ZYAvRt5p3BLfPm1faSZRtioSZesId1Ylyoo6gLo0&#10;LeooP/v9RDupaa/qRdnImDLAKDCiIDlzcwXnlG9RtiY43raoI8qCVoiyTPV7Z+DsOJXCTs4lvpYg&#10;7lYsShcnBq/IK1yR37diMTqMVAxVRV0WiNsUOebL7Kp2iKJd7e4OYzwS14VdInZXZFIxZBZcY6G1&#10;aZF55G50vxFHWFgtiL3cU4yo3XJRN2GxuBuieFd7x/jV3tPt4lcH1LjAwX6PdbZzXuprjX+Y7KIs&#10;+XlDx3p3zBdsS1r0sm3oluZAyGSFaBJlGzaUcT5FWe7bxugduHj1Jh+onLaEWSfRO6s8N3z87mLG&#10;CTnieW/xjvJ3RVTf1MY2DJMoW9VcpJAoW8XCObBgHYLshW0GlAcGHBGV0bkt+9mN7w/3iG8CKZgW&#10;vTfKSiaT7brxbHccs9Ba9Zhud3482q54fZCn1GGmLvlmW/aYZt+OXezvhrTvV2cSZasiUbaO4OZL&#10;lBV1AXUJ0a5Zlyl2avPeNYqy5B4jl+qkqFMkUbZ2ouyewrGDUSY7XNRFxC2LOqSr7Zq3h9rBjbr5&#10;CrhL1pbaJsTcxCJs8cJr29xYcC25yBr5dldv3Oq2EmOBtchIT7Fs3RaP5I3z7yYWVotebJ6qYcVG&#10;+2z4PPtjdPyaI2U7e56tV3vP8BQNLLxGBDCLsCWNiOCp2JJ1LhonDSEnGEJy0iYuqrAJi6KOOhY6&#10;7PXKYtE7aRWpK1ZXsTRhPOQsxsojnyOrUbTOtsg52R1Lc3Jksl01ibING8o4f6Is0b3Ru7csnnHC&#10;eyt+V4XZJtE7qvw9xUBlxXuqfOYJueIjm7N8Q8UgZcmGeJAyeu9MXRIb6YU8xZC/U8L7o6KdHpPV&#10;HvvgZKI9TavrstobkYbZC319MHiu9ZcoK1E2y4iO6zR+sT33/SQ7v3X/KkEB5KIkog7fuF10nvlc&#10;+Esmk+2ZMUBHer6ek0qiPuZ8e63PDGvZY7r3IfmdtsYHWlK+W5NJlK2KRNk6gpsvUVbUBdSlknWl&#10;3tj9ps2AapNr8/dfv9LfHWU6PYiDuYJzkihbFQ4VyobzmbRojf3xnWFRJ6abO8akU+AzT8FQG8uk&#10;aahI1VBhHtUbInojI6J367btmUXVymzTlm02dv5qn0Zy+NPV55Q9KHKYGe3sOXlpVM82+1TUNFsd&#10;LCMSr8I2xIZYHGwFkcIJW55iyzKicn0yFw9IWZG0jJgQbEnSgsBQyTaV20IsLFSXSX+BzU+a5zmO&#10;bW6wFbHFkdQbXaSIo6kRKsiDXCGUE1WNSI5VCBaxaFEuXCxY45YUmUdnRVt7ZHVGPJaAUdwmUbZh&#10;QxnnS5QFjhff1/Bu+tG2Y9H7Kdt8FkrCeG/Fs1B2+AyUkCPeByqjOuizTzLvHIReLH5/xO0zg5xJ&#10;kZc2NW5LK2aixO1mYnDRRd6KwcRJKQOGqQN0UZuZNAYwg3l7is2rsFFuFQJxttHm+oBdsKjtzbb6&#10;JCgjPn41coHd9N5wF2XPfqmftew+zTqTi3P68ryKahJlqzeOubdFWUTWdwfOcdGVvJNpfidBJCy0&#10;9fCX4+3bqN9AOabtSyaT1S+jHcEYqCMalnzNPPN9pi733xFtdycViETZqkiUrSO4+RJlRV1AXSrd&#10;WuYdAVYuPS6TmylpOKbHPd/D7o8cQ6af07Ghk5Qr4k6YRNnq4HzKouefaZzXZkRZFuigg1lXZcN+&#10;qjOumc4xIjCrZV7+2iBf0Cu73hDB8KuX+9nbA2Z7p5YX4vYdoXO9u5a1QFuaRR3yQrBskaE2Rhkn&#10;jYXrKuU8dpEizne8CZEievapx+s3l7lYhoVo6gqBPCGCu8icEJXXVAgXixCJE4IwhoAxe8VGm1Uu&#10;YGSE34R5So2lGSEjqtNui2IL4m955HOKiBELFVlRbHMr51CWGFw/TKJsw4YyzqcouyeE91XSkoOR&#10;2e+U7HdH5XY1aVlta2agMh6spD2NZ6W44BsGExkojIx2M47qJZ/85niwjRkoCL+JAbZ5LgBXpCKK&#10;bUNsRPwGW7be0zokhWEXh7MF4sygWoXFbWuyfd0bRps+ev5q73S36zvTrnx9sPsN5Ai96f3hLswy&#10;lXXIrBUuUCfbfSwpXictKWCHAcLamL8/ovdF/+nL7P6EKIu/NzTyfcM7JdtyIXQjTEiUrWqUB3lj&#10;z2vVzxcgzvY7g+GTXvv2MHs38j/zLajLZLL6ZRJlqyJRto7g5kuUFXWBd1SizgjiS7dJSz1ny0lN&#10;e9pRz3T3CMijnu3haQ3+Ev39h3GLbMWGzTnpUCcJ5yRRNh3OJ9ei7M7gOERL00lEdP1t24Eu6B8R&#10;1ZkjorpDp4o8QM27TIk6X2s8Womy2gvFVVRwX3bFXKQIlhErsg3hYnslywgYGSvDkiKGR1hXWGVB&#10;IxY1PPI6IxQTwRYLw4jCmejpqD3CViIGr99sy9bFaTTiCOJElLCLF0T/JnIol2yIRYnIyqN8ESAQ&#10;ARKibqV0EQkL4m4VS0SiVbFEBz3ZSU9aWvqINOexkE2ibMOGMm4oomy+CG1pMNrScrE3ag+rG2Qr&#10;bwuzLdM21mRhkK18oA2L3rHZ5guOZqKE04yBub1mW7bb+tIyb7s/GTbPrn17qB3+VDcX1PZ/LM4P&#10;emqz3vZ45NsQLYu4zfZh8NAHEDchfpOKqWKGTTyjJmOkuchYLIpnhHGPhE5YGFyMjIHFaUvW2pMd&#10;J7goS47Sr0ct9DRf+Du8Y1wE9wHFOO1SiIyORe74HROLw0HsXeXviPL3QDXvg6QNnUW02ArrJlG2&#10;knWasMQe+2aCnda8j+33eLogix34RFe7rO0gn/a8q/knZTJZYZlE2apIlK0juPkSZUVdQX1imjqO&#10;Lav6fzBojj0aOVpMO3/06wn27qDZHiGAQMJ2uWrUAuxfomz1+P3ay6IscKwt28o80qdX5JS37DHV&#10;7vtsrN39yRhr2nmKfTdusXdkNkYdMO5n/ktK1BXcu1pb9L+aLUsUDgJGxrKj1bZFdR1nqpKAUZYQ&#10;KLbFFiKAQxRw0qiDbtEzWyEAx+ad+o3bvH2j8x6i2Zauia0iV2WFEBxSQ3i+Smx5YjpzVOfpsE8r&#10;Wee5kjE67USnuWUJxEmRmBXmy3MGR5326gTehmqUA2UuUbZhQhlLlK0ZajVVO7RxsnTjmaQtJir1&#10;to9GusCXLawhip7WrI+veeCzbaL2nu8l3xf+zsAS74zKg4KVI5uzRe0K2+7GzLHl60ojH2ayH/+8&#10;Vv2t15SlUbu1Nc7Zzztkc2zrEua5+l0gjkViT8GUsHiAMaQzqoiYdiE4EyntKTJWYLxT4khofPLH&#10;Iz+cPKksmvr5yAWeCiOIwBURz4l3SWYg0VNYZNpeROA0sWJXrD6IsqS0eOa7iXbWSzWLsgc90dV+&#10;126wR2BLlJXJitskylZFomwdwc2XKCvqithBjg2HlEg0FpFCGJgQOXmIEZuivxP1kasGLUl8PhJl&#10;q4PzQRxPirKPfD0+6ghsyev5cB7eIYraIjoss5avtzHzV3lUyPSSdd4JYZEW7mW+75loGFArqBrU&#10;j3wZ9THZsS/vzIfOe9RBj8XeOIeyT0/OiL1xhFmZt4cY7VGwDZvjBfXConpB9MXiDnsif3J5Z32L&#10;G89K6LTHkV2b3chvWW5RRz4YqSOChZzEsWUiipMWdfqDIS4Hi1NOVG8hGpnIMQSRNJu/aqPNX1nV&#10;mHrttqKylUTnQxlS7tyLuiTcW4myuYMyligr6gKEVNqI1/rOtDMiHy9NWAt29ZtDrdfUZbYhanND&#10;O54roy6vj9roFl2nuCh7QesBNmDm8vIO/Z5YeO+Uv28y75rwvvH3TOa9wvsEv4r29PlOk+3IZ7rb&#10;+S/3L8/P7ymFondF/M7IvBfCjJLIPPd8ZhAxGAOJiL2+8B2pLyIj6jekv/BBxCUVeeTxMX0QMSP6&#10;0i8YMXelvT94jvvliLKPfzPB+k9bFi9CmhGD4xkkFYOK2dHBaaJJbQ0BmOjXS9sOtANqSF9AvlkC&#10;S1gvQ+kLZLLiNomyVZEoW0dw8yXKikLF63fkuG7astU+GzHPpymd0KSnfT16oTuqOLa5aljT4Fj1&#10;QZTlPDiel03kuI+Ys9J+/+YQX0zr5g9G2JCZKyIHfbNHhOSzfIQQuYdnOts80jhhFXkyK9v2HcF+&#10;LJ8+XZ0l00wkRepy8aAaK59GHVmpT52uamzHOTAAyPnXJV4eUdsoUTZ3UMYSZUVdQBvD1H7WMiDd&#10;UZqwFuzcln3t9b4zXYDMNbQVG0q32YvdpmYWuB1oA2et8LYxn/Cs4esxaPdit2l29HM97MI2A2xY&#10;5PftiY/HPuN2PjO7JDHA6NG/mUFEHzjcEEf4evoHHwwstfkrNvriWee07Ofn1KTTFBduyX+MVeRC&#10;jvMeB9E3TvmwzqZnZo/E+Y5j0TfNyiOAsUwOYowZJaR0ePTrcXZqs162X8rixAc16hLdtwHWts9M&#10;GzxzuX/HFyLNWOUcxBVpjCpZVDd3ZiE9RUOy8nRMu2lVUjdFFi8smLE5O7cqQn2wFDFNJqsLkyhb&#10;FYmydYS/rCXKigKEuo1TTPTl2k1b7KOhczyv2LHP97C3B8zy6V0VkVaZL+UYzmlvi7Icxqd5R+WC&#10;MI0z++6gWXb+y/3cKT2jRR977Ovx9tXohTYtcn5xsHP18hFCiGxobWpjuSK8OyTK5g7KWKKsqAsQ&#10;ZRFi7vpktB39bM2i7BnN+9hL3adbiUTZqMxW7pG4wNdiSx/Yc0sM6FUe3PvR1m/ZZj2nlNh5L/f3&#10;c2redaoLsficiMVhcC/YtmwrH/SLbSuDdUQJR349Fuc6LnP/GmPmyVpyzQfbtNXTPpBG4alvJ9qv&#10;Wva1Y6LzYC0DIndPjHx0Fp99o+9MG7Ngtc8gSc4yicXlyrNMQm7hxUkLC/HVMKuEtBPBFmCr6r+F&#10;RVhDCiZPw1TJYlE9FtYrjAVb40Vbs22DzUxaZkHXqhZHY4eFCMMihJ6PeTEC/BqbENl4IrJDKo6k&#10;JYX0eekWFvcbVaOt9vUBKoTkVbW24cGidmv47HQrzwktq1cmUbYqEmXrCG6+RFlRaNBW4gwiyOJ4&#10;jYscqud/mGzHP9/DDnmyq93y4Uj7YMhcGx39nSnAO3bkpnHNhudt74uyPPM/emTDhIWr7cXIEb6g&#10;VX+PkqXTworFOKa/ihzlFzpPcQdGEbNCiGKBtk6ibG6hjCXKiroAQW78wrX2RMcJPhMqW4hN2gWt&#10;+9t7g+Z45GauKXRRdneI29b/dAGVlDUfDZ3rgQCHPNXNbnx/uH02YoHnSyfCFuF2V86NbcP+k8a1&#10;Y8l8wcHwbcnfSyTtFyPn23PfT7J7Px1rD3wxzlr3nG49Ji2xeSs3uI/OtpQX/1Zn2bM+ds3iXMT1&#10;2TYnLZMmI2khF38Vy4jksVBeS9uyc0PA98jshK0Ptjm2kKc5WFjQL5mjuVLKpyC4Z0T3ioVhK9I1&#10;xQJ6RSqPsC5A+doACM/LN7j5orG+RkCF+VoBCMqRVQjKrBcQbK1NdIE5jvAe7yLzau/LYmMjC5HY&#10;O11YNtvmVlhatHL1Fq9RkL0YbbaF3NP13apEV9fSGJCQKFsZibJ1BDdfoqwoJIJThvBIHq0hkRPc&#10;OHK0GAVHeMQ5Jlr2N60H2MNfjXOBdG30ks6HKMq51QdRlhxkTB/7aMhcuzhyzhFiszsv+z3exX71&#10;cj97q/9sX2E43x0JIYTYG8TvEImyuYQyligr6gLENUSSdwfOsfMinwUfL9ufwfaPfJob3htuA2cs&#10;NxbayjW0Fes2bbXmmZyy50c+Z5/py1y8wt/jGcgHHKc+iLKhXeWYRDkijl/z9lA77OnuvtAWkalX&#10;tRtiz0b+eu+py2xldL6cdz7OD58YUY5IS4QXRCgiN/HN6UuIhg11KBjPnkds74gtFuiJzM5YVBeo&#10;o25lO1JTLW3elknZEVnaugCVhOKMOBwEYrcskbhiYb+Mla8VkBCNE7YcIxUIlhGQy9cAWFNhVYXk&#10;yFZV5PdnxqjbygoL4nIQmENk8+wVG9w8ojkjNAfLjmJGcN6ZIUhXZ1N2Zkuwigjp3bE413V1trZa&#10;o6xZ+DFX7RL7lShbpHDzJcqKQsJfupEjtzV6WZJ3qnmXKXZ6s96pjjqRs/d8MsanuPCCzTWcW30Q&#10;ZTdHDgSLaD3y1Tg7KmWl4mAHP9nV7vl0jA2dvdJHuIUQotApf4dIlM0ZlLFEWVEX4DttjPwT/JQH&#10;Ph9nv2zayxduwufDEPwYkD+/VX9f2AnhAiEml1C/EXcWrd7oK/zvE/lTLGj1/uA5NmvZep9Kzzmw&#10;Xa7hGPVFlEX8QlQiIODStoNcKE/6nNyvk6L79/CX4z0qD7Erf75xVROivkB1rGLR/3g+QiBSLDDH&#10;Fqf9iIVmnvO0XP4h6jkZ1RxE5myhOYjMLjCXxrYuY2vdttmaRCRyjZYQnXfXGLRJsxW1tYTIvStG&#10;WeRysIj9SpQtUvxlLVFWFBDUaTrO60u3Wqfxi+3qN4e4Q5x0/ILx91Ne6G0dhs3zUcZcw7ltjV6A&#10;3SYucVEW5/itAbN8hfW4kc9smEM4B3LJdpmw2K57Z5ivLJtWNtiBT3S1P7w51L4ctdBHd4UQotAJ&#10;7xCJsrmDMpYoK+oC6hKCBJGOPSaVWKOOEzwX6Nkv9bUzXuzjKQvwdV7vM9PzTSJG5NrXYir7/JUb&#10;7atR8+3at4e6P3X4M908UveVXjOs77Rl7nMiluQaL5+o3UKwIJVCEGURsRFp+DwfcBxyvo6Yu9Lu&#10;7jAmdYYWxtoG3Lv3Bs7xKeKcuxCiZniMq1pFhHAwF3Frskzaj12x7JzRFRanDikk43qjos0Z3COJ&#10;skUKN1+irCgk/KUTNZzL1pVa2z4zPG1BmuMXjEjRp7+d5NMScg3ntnHLNvtu7EI7/vmevqDAC12m&#10;2Mxl8YJa+ZgmxTkQpfH9uEV2zVtD7ZCdiLJXvjHEPh2+wEdDhRCi0AnvEImyuYMyligr6gqvT5H/&#10;RK7YcfNX2xcj5tvLPaf74lHt+s+ynpNLfDpu6dbcL1zKebDo03uDZtvv3xwc+Xnd3J8iChSfD6H4&#10;rg6jPWiAyCs6+bmE6yVariTyiV/oPNmOfJY1A/rZD5njx9GymY1zCOdBQABBEJe1HVTF30zasY17&#10;2GNfT7Cx0b1U6iwhRLFAOylRtkjh5kuUFYUEdZqOM1EIOORMGUtz+oLhMN/32VhPmJ4r/DmLzgmH&#10;FPH35R7TXAw+qFFXj+AgFxqJx8kRlOvpZOwbAbjftGV2+8ej7PCn4w5DmnF+N30wwrpNWurfEUKI&#10;Qie8QyTK5g7KWKKsqGsQOElFtXz9Zl98h5yI5FNkNlIu8wAG2DuD3oNmrPBo3V88WXXQG3GW1FmP&#10;fj3eV4DPZeSuP2fRM7V201Ybu2CVPfTlODss8vlObNrLnvp2onWfvNTmuVgd57nNJZwL96FN7xme&#10;+ze7XJJ25DPd3T8dPDP/C6MJIcTegnZSomyRws2XKCsKCeo0HWdW0HzNI2Vrdv48Uva73EbKIsgS&#10;oUGOrGZdptj5rfp5Lq19Iuf8mOd62K9bD7C/fj7Wvh+32MVkIma5jlzAfsm3S16zlt2n2SnNevl5&#10;ZJcLqR2IVmjcabKvFMo0NyGEKHTCO0SibO6gjCXKilzgz2+W8bfov5zDcYjIfb3vLDumhnz9Bzze&#10;2a54fbB9MXKBrdyw1b9X17BPfE8E2UEzl1uTzpM9QpZ8uwc16mJntuhr1749zF7pOd1Xcye1QC7O&#10;I8C+EazfHjjb0yeklUuwo5/tYfdHPvHwOSslygohigbaSYmyRYq/tCXKigKCOk3HGeevy8TFPkWf&#10;lW/THD+Ex1Ob9bJPh8336Wa5YlvZdpu3cqO16DrVznqxj+fMSp7DfpGTfFzjnnb3J6NtwIzlOV34&#10;Kzzz60u3WZ8pJXZXh1EuviISsyAGtn9kRBDf+tEoj5L185EYIYQoAsI7RKJs7qCMJcqKQgO/beyC&#10;NfbwV+PtsCern4WED3hOy37Wuud0XxE9F/4e+yRqmDy6jTtNsrNe6lMpj+t+j3XxBdAIXGCAnhXZ&#10;c5njlmeehYT6TF1mN743vNq1HjDWeiD37qxlGzwdhBBCFAO0kxJli5Qg0EiUFYVCeYe6bLvNLFln&#10;L3Wbame06GP7pTh+JzTpafd/NiZyWte685or1pZutV6Tl/qiYwie2eeB4aCe81Jfe6PvLJsfOce5&#10;ckRD+ZBjbOmaUus6cYmvDvzHd4bab14Z4FG7f3hriC+W0WXCEluydrPtiL7D94QQotApf4dIlM0Z&#10;lLFEWVFoIISOmr/aiPI8dCei7FmRv/dS92m2IEeiLFGyyyL/7cuRCzyVAtG5aefCgPzv2g2xXlNK&#10;fAX1XBE/8zt88S5SeJ3WvHdqwAR5dxFt/Xw2bY3aXPmeQojigHZSomyRws2XKCsKibhDTb0mh2uZ&#10;DZ+zwpp2mmK/bTvQTo+cQHJpndqstwuQD381zqNFyXPF93IFKQne7D/Lzt3JomPHN+lpj3w1wSMt&#10;tm3PXec/lNH26BjrIqd32tK19t3YRX6O7frNsq9HL7SpS9d7ubCCplxiIUSxELePEmVzCWUsUVYU&#10;Goir+E4vdJ1iR9aQrx9R9qJXB9p7g+ZYybrNOfE/mfY/dck6a9p5sgugNUWmnvliX3ul13SPls2V&#10;vxfa1S1l2z2V13PfT7ZzIp+YRW/JIUsqsZNf6GU3vD/cPhk23xavKfXghFyUjRBC1Edo7yTKFinc&#10;fImyotDAh3PRMarbLFA1Z/kG6zxhiY/OP/ntBM/r+tXohTYlcliZmk9EQS5hoQmmhxGxm+YQByO/&#10;7N2fjPFFv3I5jQySZURUMQL26k1b3dZHPyMKS4AQQhQbQTyQKJs7KGOJsqLQwK9atXGrzzI6o3mf&#10;aoXQQ57sare1H+ULgm2KfNBcCI/4cOSKfeSrcXZik541irInvdDbnvl+ss1esdGvIVd4nzNqQ/HL&#10;Zyxdb9+MXmRNOk2yez8bYw9/Oc7e6DvTBs5Y7kI1PrCiZIUQxQRtpETZIsVfkBJlRYFC/aYTva1s&#10;h62JHOUFqza50zkv+hfHmcWrcuEMZ+ORsv1m1i5S9uvxOY+UFUIIkU54b0iUzR2UsURZUYiURb7b&#10;3JWbPEKV2VmkzmKaPkaE7C+e7GKXvz7QPhw8x6NBmY2UC4iUJZ/sU99OtJNZ0DXjZ6bZaS36WPOu&#10;02xedN75kEF5/rdFzzp++PSl623s/DU2ceFaT92FYCsxVghRjNA2SpQtUrj5EmWFyC3k6eozbZld&#10;/dYQd8rTnOI4p2w/a9dvti1Yvcm2q/MvhBB5R6Js7pEoKwqZzVu324SFq61Nr+l2ywcj7OJXB9gF&#10;rQfYlW8Mtvs+G2sfDZlrM5etty1luavvTP1fuHqjvTtwjl3Qql+1oix/v6jNAPtm9EJbuWGL0lUJ&#10;IcReQqJsESNRVojcszXqfM5ftdFadJtiZ77YxxdW2PexzuXG78c17ml3fzLap255pED0bAohhMgv&#10;EmVzj0RZUcjgvjH9nllSA6cvt/cHzbF2/WfZFyMX2Oh5qz1ClEhWnoNcgQ+5ccs2Gzprhd0T+Zak&#10;xyIoABE2GP7nsY2720NfjrPpJet89pgQQoi9g0TZIkairBC5h6lYpdvKImd8pQuzrIRLflnyeJ3a&#10;vLdd+MoA++vnY63T+MVWsi4sbpD5shBCiLwhUTb3SJQVhQ5txbaojm/YvM0jUFdEtmbTVivduj0v&#10;Pp4/Y9HztGzdZvtu7EIf9PeFtZr0tGMa97ATon/PfqmvPfjFWOs1pcTXElAwgBBC7D0kyhYxEmWF&#10;yD3+nEUOOlELM0rW2w9jF9lL3afak99OtCadp9jHQ+fZqLmrbMX6zVa2nTy3mS8KIYTIK7TXEmVz&#10;iwtGEmWFyCk8Z9vKtnvE7uCZK+zN/rPt8Y4T7L7Px1qjyP/8YMhcGxn5nqs3bslZblshhBC1gzZb&#10;omyR4mKRRFkh8kLsIO/wqIkZy9bbpMXrbOrS9bZ47WaPnkC4FUIIsfegnZYom1soY4myQuQef9Z2&#10;/GibtpR5Gq0x89fYsNmrfEHZJWtLbfO27b6NEEKIvQttsUTZIoWbL1FWiPzhz9yPlY30BvKJhRBi&#10;70MbLVE2t1DGEmWFyD24lqQlwBj4R6Alny3G7/ifQggh9j4SZYsYibJCCCGEEDESZXOPRFkhhBBC&#10;iAokyjYguFkIpkuXLrUJEybYwIEDrWfPnm78bVeRKCuEEEIIESNRNvdIlBVCCCGEqECibAOCm7Vh&#10;wwYXYV944QW75ZZb7MILL7QzzzzTevTokdmq9kiUFUIIIYSIkSibeyTKCiGEEEJUIFG2AcHNWrdu&#10;nXXs2NE7CX/9619dSP3Zz35mX3zxRWar2iNRVgghhBAiRqJs7pEoK4QQQghRgUTZBgQ3a8uWLTZz&#10;5kwbM2aMde3a1Z566inbZ599JMoKIYQQQuwBEmVzj0RZIYQQQogKJMo2ILhZQUhFOEWcbd26te23&#10;3347FWVDRwNHmBtMhwPbvHmz56NlP5deeqlXACpE+Fwmk8lkMpmsGIyBb/wiUkUNGDDArr/+emvS&#10;pIktX75comwdIVFWCCGEEKICibINFG7cnDlzrE2bNrb//vvXSpRFyEWAHTlypOel7d69u0fbfvnl&#10;l3bHHXfYySef7Pvr0qWL56iVyWQymUwmKxbDL+rWrZt16tTJB6svuugia9y4sZWUlEg0rCMkygoh&#10;hBBCVCBRdi9AoeN8Eo2xatUqW7JkyU5t5cqVHsFBpAbfx+bOnbtLomxpaan16tXL7rnnHjvllFPs&#10;xBNPtOOPP96OPfZYO/jgg+3nP/+5HXnkkXbCCSf4Z8H4PWzzi1/8wo477rhKnxe7UT6HH364HXDA&#10;AXb00UenblOMRrlQnyiXtHpVrMYzRz058MAD7bDDDvPf07YrRgttzSGHHOLtzTHHHJO6XbEZ5UK7&#10;e+ihh3q9of7oeYrLBTviiCO8vuDEqFwqjLKgrtAGU3f07o6NcqEsgk+T3QbzOX+jPrFd8+bNbfHi&#10;xS4kij0Hf1SirBBCCCFEDL6RRNk8Q6EzTW7cuHH28ssv23XXXWdXXHFFtXbllVfaM888Y2PHjnVh&#10;le9juyrKcmNxggcOHOiLhX3zzTf21VdfeaTsp59+ah9//LHv5+uvv/bPMH7mb6+99pqdddZZHjXy&#10;4YcfVtqmmI1y+Oyzz+zee+91YZaIGsorbdtiMsrl888/tyeffNLLhUXpqGPFXm/C89SiRQvv9DM1&#10;9qOPPtLzlDHao7feest+97vf2TnnnGOvvPKKt09p2xaLUTcolw8++MBuuOEGn9Hw/PPPV2mri81C&#10;udD+Iuqcfvrp3t7Q7uh5qmhr8DEY6PjDH/7gjl6xlw3XT5vyzjvv2Pnnn2+XXHKJlwt1KblN2I7f&#10;x48f746y0hfUDfijEmWFEEIIIWLwjSTK5hkKHVF2+vTp1r59e3viiSfsoYceqtHatWtn06ZN82hZ&#10;vo/tqihLh4IUBiFnGobISwVYv369rV271n8On4XPya02efJkF4+JsiVyN3u7YjXKh4XS3n//fRet&#10;mf64bt261G2LySgXyuGHH37wcqGeU078PW37YrFQLkOGDLELL7zQI7BIKaLnKTbKgVzZtIkI1ixo&#10;SPuTtm2xGHVm48aNtmjRIhfzGahjxgNtdtr2xWKUC/WF9xYDioiOtDc8X8XezmCUAXVk1KhR9pvf&#10;/MYXBZ0/f37Rlw3XT5tC+qc///nPdt9999m8efNS22D+FtofBEP8qGKFa0dIxXcN5YMvuTtCatiX&#10;RFkhhBBCCImyewUKHeeTgidPGeIqHYSaDCGUzgSOLOIqxt+JJEOUJTqI/QZLI/l50sL+sLTPEHJn&#10;zZrlUVpEPJJyIXRQitkoG8qB+4IocO6551q/fv2805K2fTEZZUM5kJuPcqF+Uk5pdayYjOunI4tQ&#10;wsJ6LVu2tDVr1uh5yhjlsGDBAnv66aft5ptv9sEg2p+0bYvFqDO0+6SwIeqRKGIWIOL5KubniWun&#10;viAO0b5ce+21ng+02MslGGWAMzdx4kSf4fLcc8+5v1HsZcP106aQjuD222+3Bx98sDxfbNq2yfIq&#10;ZqhLs2fPtkGDBtn333/vUcSsTcACaLtaNmwvUVYIIYQQIgbfSKLsXoCCx9nHMa2tsT1OK51OIqcm&#10;TZpkL774ou27776eUoCIDm4mHQ62rQuC84wzfuONN7ooS8RjXe2/IRPuYVKU7d+/f71/gPIBZUM9&#10;RSQJoiziCX8vZkK5jB49ulyUJdJPz1MM5VCdKFuscO20+wyGtWrVyn7/+997ChramWIvF+oLgxzZ&#10;omwxl0uAMsgWZRG+ir1suH7aFAa6gyhLuagNrhmirknp8PDDD3tKrVNPPdWuueYaGzFixC7XKbbH&#10;r5QoK4QQQggR+0YSZRsI3Cw6nETWEq1AjsG//OUv9q//+q/2+OOPW9euXf0GErlQVzcxOM8ck9QF&#10;5Owjsk8dmLhsKAdEWaJGmFbMtHSJshV1tU+fPl4u5DCWKFtRLuSTJh3I66+/LlE2AeXANH3SOjCt&#10;mJQtEmVjUZbBsDfeeMNuueUWGzZsmETZ6NqpL4iy3377rQtstDcSZWMoA+rIlClTXDx76aWXdiuq&#10;sdDg+mlTSBtDaigGgCgXtcE1w6A/73FSqFBuv/71r13sJ2p/V+sU20uUFUIIIYSIwTeSKNtA4GYR&#10;rUDeUsRRIqZY3GSfffax8847z/70pz/53xF8uKl1QXCemd7Hwhgs1oRzrg5MXDaUAyIAYiydlSAi&#10;FTuUDQ3JhAkTvFyGDx9e9CIScP3Uj5B6hIEUnlU9TzGUA9P06fzzUgornhdzveHaESto+0kHgpBP&#10;PnKJ1XH7S7tC+/Lmm296VKjamRjKgDpC5DkR1gjXDAAVe9lw/bQpDHIww4iF4jQwtnPwc5gxRZ7v&#10;Tp062d13321XXXXVTkVZPss2yjrUzTvvvNNnYOFjhrZeJpPJZDKZrJgM34iZ8O+++66LsgRgSpSt&#10;p3DDiMpkJWAW9nrttdd8oa/WrVvbq6++6r8zjZNFK4geqgs4JoIAx50xY4aLSer0VkA50JEgygNB&#10;QJ27mFBv6PhSLitWrPDfi73ehPqCwMbUfKJCi11cS0I5EFHNgkQs+CXBOi4TygBRhPoydepUb2eK&#10;/XkK5UI5EOmIUE17o3YmhjKgLHDwaGsQwBRFXFEu+EjkymcWkHyanUP58O4KPiizs1hcrzaiLM8p&#10;36XMad/ZB4P7+JS33Xab3Xvvve63Ulf5XCaTyWQymayYDN+IwCQW9z/yyCM9VR1+e32mqEXZ0DnH&#10;eUXYyTb+jshTV0IGxwzHZb9h3zU54cVEKB86eXTsJAjEqFzSoQx4fkK5JCODREX5UC5qa2JC/UiW&#10;S3ieVDYV7YzKpTKhHKg3oa3R81S5XKgzaoN3DcoMkb9Ro0Y7FWVDOdPRYDDpu+++8xlXb731lnc6&#10;mjVrZmeeeab96le/8vzqRLu//fbbMplMJpPJZEVnbdu29YX1DznkEOvbt2+dBVnmiqIVZYUQQggh&#10;hNhVEEkRoZm5grA6dOhQz1lWk5GSKTljYXdEWdYh6N27t6fX+uMf/+jfI/3W5ZdfbmeddZadc845&#10;ngrh6quvdguf/+53v/O8tSeccIKn6iI/PZ+F7YrZKAfK47TTTrNf/vKXdskll3iZFXv5cP3UpTPO&#10;OMPrDfWn2MuFa8coBxbePfbYY+03v/mN6kvCKAsW3z3iiCP8maIOFXvZhDpDWRx33HHezqhcYqMM&#10;eD+dcsop/jyx+KXKJbZQZ8g7f/TRR9v555/vf0vbtpgsPE+0vccff7z7PdSh7HoTtvntb3/rqdkk&#10;ygohhBBCCFEgIJIyRY4pcYiqiBA4/zVZkyZNPG0VYizsjijL7K4lS5bY2LFjffv+/ftbv379XKgl&#10;T3b37t39d/4ePiNCpFevXr644YUXXmh//vOfPdd4crtiNsrh66+/9ogaxG1ysLPQYbGXD9f/ww8/&#10;+CLIrLVBDnbqUTGXC9eO9ezZ09OOEJ3OmgbFXi5J49lp3769i7I33XSTdenSpejLhuunHSaHOINn&#10;iET8rDoTlw3vLUQ0nidy9lNWadsWm1EOlM2LL77oA2PPP/+8v+vTti0mo87Q5pJ2lHfTo48+6mtE&#10;pT1PlBd/J5UBA+n1GYmyQgghhBBC1BJEUlJZsGBX586dfaocqQRqMjoNyY7B7oiyGN9HnCXqI5lb&#10;lpRbIZds9mek5KKDcuONN9ozzzzjeWf5e9iumI1y4D4isiFAjhw5sko5FqNRLkuXLvXBBAQTBALq&#10;UTGXC9eOrVu3zheQQcRHNOH3Yq8vwXh2yJVN5ONTTz3l64QUe9lw/cyS4HkiKv/WW2/1n1Vn4rJh&#10;DQMWqeR5Imc/ZZW2bbEZbTCzY77//ntPTcRaR7TBadsWk1FnKAeEWd5NpGtifZC054m/UY74TWGW&#10;Un1FoqwQQgghhBC1BJGUvMs4+3QoS0pKdmp0GhBiQ8dgV0RZ4LNdNY7FedI5IcXCzTff7NE2RNsm&#10;80YXs9FZW7hwoaeEuPPOO23cuHEuuFN2adsXi1E/Vq1aZc2bN7drr73WU3BQj4q5XMLzREf/o48+&#10;8qnWRIbye7HXl2A8O+S9PvXUU+25556rtJhqsRp1g/ae54np6Lfffrv/rDY4LhuE/IceesifJ96V&#10;lFXatsVm1A/KpmvXrp66gBkdYZHZYjbqDO8iBppJ48QAGb5Ybdrg+oxE2TxBRaCy8OJmhWJCqb/5&#10;5ht/wFD6mdKWrFCFDteII8xLaeLEiV4GlMdXX33l06WGDRvmo6u83IuhPGoi1B1WWKYDx1QgwvGp&#10;R/V9JcFcEMqDa2ekeciQIb7oCXWHf/mdv/M52xULlEvoRI0ZM8brCWXCc0V9YUV96lBwAgsVro12&#10;dvHixd6OUA60s0Sz0c4yAs82obz4nZXjKSPKCqOTxfd56RdKWXEdPBPLly+3UaNGuZNH/WCqGLku&#10;qRs8Lxgj0HSqKAc+ZztG6pmqvWjRonKnsJDgerhuVrGnLtCWUBdoT4hupJOQDd/hPUb5UZ7UNeoS&#10;dapQoD5wPURWIhpSD6gP+DA8I8l3ENvyzqYNItqQ6Zlsy1R5nGeEryB2FQLc/101oN2hjaKcEEof&#10;fPBBjxCi/iDw0gmrq3LimOyH+0R7eMstt3jkI+/IQrkPewr3g3aNqL677rrLo/yCKFDMUD+ojy1a&#10;tLDrrrvO28JCbPt3hfA84RswRR+BjQjiQvIV9hSeHd6J5JNt3LixRxEXe1tD3cBX4Hki9+Udd9zh&#10;P6sNjssGH+Phhx92UZa+P2UlKvwvUhNdcMEF7pPiGxQ71BneRfikDBiScgifqqG3wRJl8wCVhAeL&#10;CsQUKfIykXyYRN8nnnii5yIjJxGCWyF1WGqCMuFaR48e7SOpNMS8wE866SRP2EzOsy+++MId5UIX&#10;kXYG146Tg0hCp4G8MuSF++STT3wEupgIzxJ1gikuTOVgGhA5mkLdYbQV8aiYHMFQLlwzHYR7773X&#10;R1UpE6aQXXbZZb46NxFAYfCnUKEsWHwHJ4ZyIN/QwQcf7Isr0IkiQoxtMNpkOg+sVk6OL8oLo01m&#10;5JX2ulDKiuulftCxfuyxxzzH5aGHHmoHHnigv38Y5AnP1syZM71M6DyQ44t3Ff9ec8019sEHH5Rv&#10;W0hQPlw309B5P1MPDjroIM+Jh5iVJrRSVgi25PsKdYcV8RErCwXuM+9h2lqmvhP9tN9++/nzwjNG&#10;nQLKj/cUYh8Dq/fdd59Pt6PusFDQbbfd5tN8Eb4Luf2pDfg+tDuU36uvvur+D+XatGlTHwQZMWKE&#10;16u68H34PuVNW8dgDPfl5Zdf9mikYr8PAcqZZ5Z35COPPGKTJk2SKBtB/UA4Im8fkX3US4myFb4D&#10;bSLvByKIi71ckvDs8C69+OKL7aWXXlKbH0HdQGhkKjqzFRAg+VltcFw2+Fek1eF5wn+nTRZxG0yf&#10;jQAJ/FIGuiXKxnWGNpf+DCmHOnToIFFW1I7QGM+fP9/VfDozTJGic0tFwklmZb1WrVq5Y8gLrdAJ&#10;DxTRM88++6xfO9FsRIqQG4RwdMqJUSEa62J8cVFGGNdORxcRllWBw+qU1J1iFGV5luiwIp4QXUQe&#10;IsQ2OrhEqxHlhkNIvWH7YiDUEzoH999/f3l7gjjC4MYDDzzgzxOdcYTGQh6FpiyIBqUecL0Ijizg&#10;wsqltLlBlKW8iP5DFOG5QsBlOiJiLINCrFBOHaNDUQj1iGtAQKOOcM10lu6++24XZSknoogpE94/&#10;zF4gmu6FF17w+oMj+PHHH3u7TFmxYBCOYSGUS4BrIUr2008/9etmijeDPH/60588mjEpyrItRqeK&#10;Z4zow6OOOsoHFgtRlGUADLEQ8ZnIJwZ8WImd9jaIsmxHZ4rtiOjAx+H5YZvQNjOwWKzv8ySUGW0R&#10;udAYLEL833fffb2NQpwlnUFdRWvy/fBc094hJDEziXMo9vsQoBzwpain+KE8v3UhiDd0KBeithEE&#10;8DcZjKuLOtmQ4doxyoHZAPgM+JvFXi5J8C+Jdmzbtq3n0S4EsWRP4fppU3j/UWeYQaJ3YQxlgx6A&#10;L/Xhhx+6zy1RNob6QRQ+g7jkpZ8wYUJB999qS2iD6c/ybho+fHhB9EkkyuaBUHlQ9On4E2qNwEZH&#10;B4EAR5AREEaiERJwggodyoSGBeeXqdZ0hhFSmM7Hz3T6ia6hE0iUTjE2QpQRDTIvKDq0CGtEuCHI&#10;hjpUjKIso4Z0KhGUEEyYZkxkC4Me4ZmizIrJSQ51hQ4lwhmjzbQ3iCSUCY4OAgD1h85+oYuy1BHa&#10;lilTpniHiemXRJgHUZayogwoI9pdIgAZAKIOYbTJiCP33HOPt0+F4CBSLji+dJZw8BDIEKAPO+yw&#10;SqIs10o7zOruzN5gQIjfEXSoRwhuCP9EUBVSPaJ8aE8pB66baHsig5OiLNuEZ433NJFjTENkYPH6&#10;66+3s88+uyBFWa6V54LnadCgQS5CEwUVRFnKJDxPRACxkAkdT9oahBzaIN7jlK/EC/NOFmWDgE05&#10;JY0BRgareU7rQhgM9ZV9kaKEe0GUbKENquwJlAPlQVtHio1iSiVWE1w/zyt1keefdqDYy4Vrx8J7&#10;kvYtpP4p9voSoGwQYknlwzPFu6HYy4brp45QFtQZ2hmVSwXUGfymMPBDWYnY/6Ke4GchQOJDqWwq&#10;nifaXvomtMV14S/tbSTK5phQcXDCccDprLDCa4iC4DMaZ/6G0MZICJ3dYoCyybbwkNHZo4NLtBIP&#10;HI1SMRHKgnqDIEDUGtPyyeeHIELkX7GKskSnIdYTJYsg0q5dO59e99prr7koiUAbnORiIdQXBGoE&#10;WaZHMXJI/UCEpKNPTjii3BBWCv15Cu1JMCL2mEYdRFmun443bTJT9Jk2zGAQoiUvdsRs2mMEbiJF&#10;aasLhVAmlAHtyZFHHllJlAX+Dca2/IsoSZQtkbJMRaeMCq0ehbLB6BwQMZ0tylIWCDhEE5PigbIg&#10;woM2+txzzy04URZCmXDtiHrM7skWZXl2aGeI0qddJkKdSCn+JfqYwY0wXZPtixmun3aG5yfN+Kyu&#10;yyncv2DFfg+ySZaPyqYC1ZvqUbmkk11nRGVULumoXKrCs5R8ntTOVFCI7YxE2RxDpcHBRiQiCoIo&#10;IzpydPiCqs8oNNNJEQCYNknEaDESHjA6fXTmyAVJxGzIrVZMUBZ0chGkWfmWiD0i+YjgeuKJJ4pa&#10;lKU+MDWWNA7k/iRCjWeHSFAESaZlM+gRRJRiIDw7CNJcP5H35GpGIOJZIkIf8YgpUyECq5igHLJF&#10;WeoR6WTIt0vEKO0uf6ccEZoeffRRXxGd8kOEKzSoA4iJaaJsEuoW2zJYSDkixrFKOVFThVyPaHvT&#10;RFmuGdGVqGEirJkOTgQD6ULIoVqIomyA62cQmYHBpChLvcHHoR6Rv5lUKZQbAxu0y/zMgBCRtJRj&#10;Wj0TQgghhBCiGJEom2OSHVqitcjFRkQfHRs6JnxOxBGfMVXy6aefdtGk2AjlhDCC+IjoyLRiVngu&#10;tml2XCviENN+PvvsMxfUWrdu7dM/EazJN1fMoizPC538f/qnf/IUFwgBrKyPOEJ+WYQ0omcRVQpZ&#10;NMomlA3Rn5QPgxos5sRAEP+SuoCpx8W46EK2KEvkK88XbTGibHiWQpuMwISIRBQtUdnFKspSFuH9&#10;xZRq3lFMXaeOUYZ8XqikibKUBc8PEenMbqGOMK0XYZI2ulhFWcqFQQ7K4yc/+YnXKX6mfhGNzQIe&#10;PEsMGE2fPr2gIs+FEEIIIYTYEyTK5phkp5bOWnWiLGkL6PDSeSk2UZYyoJNGOdDZJSqUCCSmopP7&#10;rJA7/mlwvQgA5CtkVUGiQhEcmS6LqMbUUKbuI6SQF5LcTaEuFTrheWEq/v/7f//PI2PJfcnzxTPF&#10;NFnqDuIsizAUS+efcqEOUBZMxUeYDpGyRJsz3ZiIYhbRK8Z0INWJsq+//nq1oizlR8QxQlIxirKU&#10;A9sw5ZyFXnimrrrqKi9DRMdCb2/SRFnaWvLxhtkKTNenXWbxBf528skn+/PHKvdEEhdaGXE9OxNl&#10;aZd5pqgz5PlioLVnz57+Lrvrrrv8Z8pRCCGEEEIIIVE254SOLZ18OnBErdHJpwPM3/kcEZacmEzB&#10;btasmYtOxQDXjghAOSCqIRAwxRrBDREyiCfFBuVCB7djx46++jerM5PHkUgjpusfcsghts8++/hC&#10;RERWkwsz1KVCh2vk+aCeUC4ssMPv/J2OPtNjEQwQZomyLiZRljrAdHyERAZ3yOGIIIKIQrQa4j6i&#10;CHlBC1FkrIlsURZRGsHo/fff9wEOPs9OX/DII4+4uM0gWrGJsqFdJqc14tqDDz7oU9Ipr5B6p9BJ&#10;E2WJkkVUpF5QbrTL/IxYzcr5//zP/+zCLOXFoFqhlRPtTJooS32hbFhQ79BDD/Xr573E9jxTCNmk&#10;vKBdJkczZSnyA/cgPM+8D3mmyaeNkSIptHlsVwyE8uC6uX78hlAe/ExbT1kVS3nURFpZhTpTjOUT&#10;ygPLfpbC88RnxUiyniTLhDIqhvrC9YX6Qd1IlkNaGYRtaW/S2uRCK69QP5LXml0u/MvvlEF2u8zf&#10;CrFdDvWAa8u+buoRn1VH+A7bFmK94VrS/BaemWS5sF0ox4beLkuUzTGholBJiAJloS9yFRLRFh44&#10;pqSHhb4QBxAoi4HwwCGqIQ4gGtEJDpFYPHhsU2xwzXR0WaiJfLJ0gIPdeuutvoo8wuxFF13kU2YR&#10;D6hHxVBWXCPPB2I00/Pp6DOowfXT0R8wYIBHWlOP+JlnrBgIzxJRepQL7UjIHcsLifaGSD4Epu7d&#10;uxekyJgNZRIse6EvygXnhzYZEZtFmphWHRwbBFpmLjBQ9uWXXxZcPaJMuM6w0Bd5zpOiLOXDQGLf&#10;vn19gUGirBGneVcVct1J1pnshb6IfKWNGTdunJfFAw884NHD/Hv33Xd7KhWiRFnoivpE9CzlWChQ&#10;JsFfCQt9denSxSPM+Qwfhxk/p512mn/OLA6259lhcUF8HBYgZAaMRNn8wb2hHvLeZECOe0REM++K&#10;Dh06eJ76sKp+MUB5UCfxm/A7yRnOgrKUCWs78H5k4IF3AdsWM6GseOZ5VzJ4x2wkcmgXS31JQnnw&#10;3sQ/Hz16tOcV5znCH2VAivaQ2X1sU0xQLvhTtPME1NBvoUx4D3788cf+Liz0/lyoG7SzzNLjuqkT&#10;lAPt7MyZMyu1KTw/BAb06NHDg7IIpCAoi/R9+B6F5GdxrQzastYHKflICUbfjbUceP+EcqH8aHtp&#10;a2iLaZMJvGGxUJ4tPiu0esS18OyQBotrxLdklh7G+5qZamlQpugkpBLjeaNdZiC8kNoe7jX9td69&#10;e3tKQuoD/Vje0ckZ5aHu0C4TjMT6TbQ9oV2mn0OgW0MoG4myeYAKg2NDxw5hDfGVqFmcQh4q8mEi&#10;DDAtnU5wMXRYwkOEA8MDQ6eWzi/Tq2lYeLjCiAgdikJqhHcG18p10xjj/OLo8OJiESfqB1GiRK3x&#10;YmPqLPWlWMqH60QsItqKBWR4lgYOHOj1aNasWS5GEmlN3l0cgEJ6QdUE5cJzgnNHihQEEDoNDHiE&#10;FzeCPiITuUELyeHLJpQFIhHPEI4vgxdEVuPwIBYhJNG+EFlNu0sEH4ug0SZjtMmnnHKKi0sI2oUg&#10;rlEuOHLce64f4Zm0DYcddpg7O1wn5YWDSJnR1pDPGmGatiZZbjjRhdYucy20FwhUXD/iK20J7+Zu&#10;3br5c8R7ic/oNIV2mX951hhsPemkk7wsGVBj20IoH+oM95p6QYeTdw6pCGhnaIfpTNDhol5QTgj4&#10;CLZ0rHCoyYVO+0OqGSJoScHDsynyA/cvpCDhvcD9wajbiOR0WhBNuCeF9DxXB9fItTKThmeWtQt4&#10;N+JXUUcZ1EVsQ4ikPSiGMqkOrp9nHh+ddC3MzqKseIYL4Z24K4T3A+1/r169vNOP70B50B7Sh2Gm&#10;En5oIftXafBu4L3AYpeUB3nn+Zf2hbaGBax5V7JdoUL94L7jGyCQ8a5jdiMzaGhXQt8+tCf4X506&#10;dfK6Q9+X5wtfi3IjiAA/tFB8LK6DdGH4AaxtQb+NcmGGEUJkKBfaZXxy/G7KhTYZox6F54t2uZDa&#10;Hq4b/wmfEVGe+49vddBBB7kewvVmw/XjiyNO8qwdddRR/j3qWCEFkOBT0o+nX8t7Gt3jZz/7mfvY&#10;BNEEKA/eU1w/7XII8KMO0YdhIDoI+vUdibJ5gIeOlzmVAmePhohKg4BE5FaIOqHi0fErpIeqOigT&#10;OvZEM9KoIJjwAFE+NDSMjCAeMe2Rzi0di2KBssG4ZuoN9QGjvGig6VjxEkfYx0EstrKhHBh1ZiSR&#10;dCBPPfWUj0TjyNBw09nEKcIJKKSXd02E+oKDgwNDmguiHxEaKRuiHYnSJyIIcY16VahQFjj/PCuI&#10;RJQBbcsBBxzg6Rtw7BAoiAylA0VeWcqGlzdtMiOyvNBJHcK2OEzss6HDNeCU0Bng+oloQZT4j//4&#10;D+84kXuYtpfOE1PvGUA8/PDDfXo+5UJZ0i5jiDi0y4XoHNO5JJqTenHuued6BCzRUPyNcsH5C21y&#10;ML7H80adCY50obTLXAedJp4VxBmejwsvvNCOPfZYj1qgrSWig/aWAVUiD4mWpVNKxALvKdofBtFo&#10;oxFpC7n9qW9Q1gzo0pGhnSN6hAhRBHUivXlX0M7hexaDL8FzTucf/5JnlsgtfsYX5dlFGEE0oI0s&#10;pgHvbLhuBqiI+qP9Y2YWzzX+BeVVLL5VgPJAJCBfOD44QhsRfAi0/I3gAAbniODinVBM4FMQGcoA&#10;Jj4470qCkPBH6d+FNoZotUKF+oF/RT8fP4q+PfWDxT9pU0h7FNoTjIEN/FH6MIjZRMzyrqS82J6y&#10;w68ohDaZtoLngjYVnwB/Eh+CeoFPEcoFvx1fgqhhAgZok6lH1B1Ea0Ru/M9CGkDkOgg0IgiAZwgN&#10;JPjlRAsjziehPlBOBFEQLIGedMQRR3h7RB0rpLaH66Q/wmxFUqcxU4MUYfid9GOB8qNdpu1FC6Av&#10;QxAOZcG7i+cMv522pyGUjUTZPECl4UGiwUYIoFND44IQecwxx3heOgRZIm6oNIXS2NQE18gDh2DE&#10;iNn//b//1/7t3/7NDjzwQDv44IN9ej7T9BHeGClBiCt2qEN0fHlhIRrRmWC0rJgIzxL1gUYYkZFR&#10;RQQCojh4MfFiQxQplmcJQrnw4sGZwzE+66yzvFxOPPFEb2MYQaTMcIDYtlChLBDOiELA4aVN+elP&#10;f2r/+3//b/+XtoX2lxc9gxoISTjFOIi0yZQZg2Q41UQ9FEpZUS44f4zII7QiUjPq/Dd/8zf2L//y&#10;Lz4yj6OMI8gzhMD4f/7P//HP2Da0y0TWMpBYaJEvlA/3G8eP69x3333tH//xH+3v//7vPS0BUbDk&#10;GeY9nS1I4BTyDv/Nb37jziMCV6FA/SfilTpBGZDPnHL5u7/7O/v3f/93f16IGKMzRf0igoG8+eF5&#10;Im0I9Q3Bi8E0/KBiaZfrA7wryf2L0EiqDcQj7hMdft4VpGlhAGbYsGFFIZZT93h+Q0Q85UA7xjOM&#10;oIJQSzuIEBBSIxUj1AX8KDq4Dz/8sIv5DKwwwFlsoix1hnrAgBIDS8ysob3HdyAKnTqEUYcot2Kr&#10;M8yWoM1HTGQ2Es8RzxTtDL/jb9GXK6T3YjahjtDvoG1h0JoBXoJEsKQoy3b4l/joTM9nO+oOdYlB&#10;TgbP8Nd5XxZCm8z18t7n+umzUj/oo7CeQ1KUDe0yM/xCu4wAizCJX8ogOeWGf18ozxjXzT3mWikb&#10;6g0BE/vvv3+qKMu2+GPoSMzqIHUB/RUiZQtNlOUec/+pC5QLfRd88WxRFl2E8qBd5v1N34Q6wvdo&#10;g3i2KJeGUGcatCjLzeBlwOjS8ccfb//jf/wPNx5cKmp9IjTEPHh0/FDviVagQcLB4W9UnEJpaHYG&#10;5cFDwnUzVRiBhIi2pDH9kfwgOM6F8GLaU6gb1BGiXhgBwmEuRrE6PEtBACBSgeeIDiYjYjh+lAvb&#10;FRPhmSJqAfGV0XqeIdoZ2hjKijLD8SnksuHaeJHzfFAGoT0JbQw5u5jmQttDPeGZIk0I01mpR6G8&#10;Cq0ecR04xiFiIbtciG4hWgOHhvLguUprl9mOKWY4PYXULlM+OHEhUpZr5fpDGVAvaHfpOGW/p3nu&#10;6KAT2cHAK3WqUAjvHSJlKYPscqGNoT5Qr6gP2c8TgyP4O/hq+D8N/Xmio4Roh69JB4HB0foKZU0n&#10;l8FvOm5EbtHu8Q7AiM4hKofoEvywQurQVQdlkmbUXd6dlBH3l4gufi8WnzwbhBGiqRFkESJ53un4&#10;I6YUqyiLEBAWAGUgg0hzAgGYWk30X5iFxPbFBKII+UGJ2iN1GAOXtDuIb0QVX3bZZS6mFXqkbLbx&#10;HkQoYmZjEGWpR/gQpHQgkIQp/ZQLf+eZYtCMKftE0SJC4bM1dJJlEq6fZwbxOSnKphnbB9ENbQe9&#10;p5Bmz6ZdMz4VgRBJUZa/c83oIYi2zERiNhflx8AqdabQRNnscmGGHhHEQZTlbzwz+KaUBz4ObTJt&#10;M89daJdpjxpKu9zgRVmcfabU4CD/r//1v9z+23/7b/Zf/st/8fwcQgghhBBC7C74m0SC/X//3//n&#10;Pia+5v/8n//T9ttvPx/oqY+EThwdWqK4mRoZoj+5HgYS8JMRUxDgCkEA2B0oD4QBBhfo1IXpxghL&#10;DaEjV1dwrXRyET0Qh8LiQwxGMchC2jWi4otVlCVIhIhzZgeQ3xAhhI4/YjVCLdGiiAXF9hzx7FBH&#10;iKZmgIeZNIizpIRCMGJRp5C3uphggBbRnjIJoizPDQOU5FY9/fTTfYYCfw9QxxCY+A6D54UWeMOz&#10;REQoUZ5XXnllJVE2wM/hmeNZom4xOMR7isCBQhjcrQnKhBl+QZQNZcH7iHaZ54mp+oj2BCIh+hei&#10;KJsNARM///nPK4myXC+zqWmXmc3HDK2QS5YZxUSpMwCCcNsQnqUGL8oyEsfICc4mEYRERzH6guN8&#10;9tlnZ7YUQgghhBBi18DXpENEZCwD/nSYg/+JSEV6gPoIHTlEWDp35AQlwgaRlr9z/kRyMd2PaaTk&#10;8CtGUZZyoLPG+gWIaslOXDEJj0C9QDhjtgRpXBBCEAgQURCPqOtEyiLQhsgjrNDhGikbxCGisUi1&#10;htjI80Q+WWYDkE8VoZa+KDMuignaDcQj8tLT/z7llFM8WIoUdLQ71CUi9IutfalOlGUwjFQypC9A&#10;UEqK1fzO7AXqFwJksYmy4VnDuHbKkDz1iG6kdKDsCr1dzhZlQ1lw7byvGTjs2LGjRxyHFBkMDFFf&#10;eMYKtU1OE2UpF95N+DA/+clPPFUKs5cY3GBmF7mIaYP4W0OI1G/woizTcXkJUoFxlpNGNIMQQggh&#10;hBC7A74m02/JL4xv2VCgM8cUfDq1TMlHeA1TZbkmhEcWC0FIIZdhsYgmXHswOnWI00wFJUKWDh/p&#10;f0jDwefFBGIHaWmImiZ/LBFZpPoh4IX0BQhFGPmlw4J9xVBGXCPPDKIszwrp8qgvDHgQqYXIxArf&#10;CAJEOZL6oZhgoAeRCAES0Z62hFQ+TM1nYTgEE/rpbFdMVCfKhunWZ555potHRH4GSCnDYAgiJN8p&#10;JlE2PGeUEUI1Qj6zPBjwoExolymPQm9zskVZyoMy43miXhBlzSxx2mUGhFgzhDLiGSMKu1CjZasT&#10;ZYkYpu1lBgM50Hk3UQbM+CA3fEg3Q32q7zR4UZZKyqIcf/u3f+ujcixOQgjzf/2v/1WirBBCCCGE&#10;2G3wNRuiKMt50zFh8TlEWRZbo8NCxxcjIpIp6ghtiCqFPPUxQJmEjj/CK/nmWIyISCMW3aGzSweY&#10;z9m2mOCaqR/kB2WRzDPOOMPzgTJtmHyOpOrAiPBDMKBuFUMZhTqDYMbq+DxLCI9cP1CPSGHCc8TU&#10;WcTaYoJBDdoRyoaZqwhDPEOI0wj4iJKItQ1BFKlL0kRZ6lFJSYmXFzllyd1PWVHHMKL+ECyZes1U&#10;9WITZWmDuGaiQom8JtKRyGFEfp43yo/tCpk0UZY2hXaZqE+i0BnooF1moWvyrNIu02a3aNGiYCP1&#10;00RZBgb5O88Z7yiE6RARy2AH7TJ1iM9ZOK++0+BFWfJq4CQfeeSRPo2EUV4cq//+3/+7i7JswwNP&#10;w9etWzdPGC2EEEIIIcTOwI9EtPzHf/xH9zfpLPM3onmY9o6QRQeASB6iDBEp6gOcY+iY0IHDNw7T&#10;Zfk7HV1EJIyISDo4hQ5lEgRZRGk6vkTzkQOTaflE81EOofOPFQuUC1NiEYYQ8OngE0nNv+ROPfnk&#10;k+2kk07y+kKEVrFEE3ON1AcWS6WeICYRgUUUOgMZlBmDNkRkMbW42CJlaQOJREP4YJEi+uGUC+Ia&#10;C/DyfBF5TYRooRLaCozniDYEYRFBiOnl6A+IipQLzw2zFxj0IBIUsZqyQqvguWJ7FkhDbCqUgbJQ&#10;LlwPohkLmSEs8l6lXCgvPufdxPuTdpn6RIQsuXX5Dt8ttHY5XAvXRRlglAkLfRH1SVlw3QjZQ4cO&#10;9YWraJMxFrQnDQYRorTLlCmL1FK/CoFQLuF5Gjt2rAvQRAqHZwOjjBDuiRjmeWKR5lBmDBIRXcwg&#10;AIMk9Z0GL8qSA+pv/uZv7Gc/+5nfFG4WFTREyrINLwLU9X322cdXoRVCCCGEEGJn4EeyXgHTlvEt&#10;DzvsMJ++TMeIRTYQPXH46Uwj2iJiJaek7k1IScACVnRKOFfEI8RIOjivvPKK58EkhyrCCp2fQod7&#10;SZlwvXR6EdLozHIPiUqi849IwP2jI8j2xQLXyjUjDlEORGdhRPaRN5kVrRGZmKGIEEmHuRigXLhW&#10;gnqIxEJgfOSRR3zBM557FtthYRmm0BLdhxhQTCCKECBFagfaPqbkM1CFiE0fnb8jVtOGFiqhjiAG&#10;0X5QVwYPHuztCyI+qWPQIhDsER7Jd8lAWXieEHCpR88995yXF7MbeO4KoU0O7QrpJikX3j8Iriw+&#10;yeAGEYwMcJC3nTJCkKUMGPyhXSZ3O+0Rz1WhtctcB/eY66IMeG4oE/Qq6gIDZJQZ7S31Ktku83fa&#10;IOoR7/avvvrK61ehvMd5nhisYKCUciHaHK2PAUIGkZcsWeLlggjL80K7zOAQIj4DHTxP6II8f6SX&#10;oczqOw1elKXx50WIMIszjDGaiyAbRFke+J/+9KeeBJgkyUIIIYQQQtQGfEk6PUwXDL4mM7KYMkgn&#10;k84k05f5+0MPPeSdp/oAHVg6tR999JGLamGaPpFYdIzp+Hbv3t07vIXS0a0JrpFIIu4l0x2POuoo&#10;F0aIOkJoJ9IGAYWoZ8qkWITHAOXDNdOxD0YdIkrrzjvv9MW+iChGfComQr2hz8nzw5R0ovioNwiS&#10;9ENDPmJEt2KCto4IPdoWniXKhwGPpk2b+kAVkbJ8joBSqFA/eFa4Rp4VxHkEIdIqHnfccZ6OAIGa&#10;KMggWLdp08YHxRCZnn/+ea9PlBfBZQyaIUgVQptMe4Igy7NDpCf1g9QNRxxxhNcXBgVZNG/ChAke&#10;ac1nhx56qEc4UmahXeYdxj4QJwulXeb+0l4wYEEZoFFRJuhV1A3e06QtYGAV0TrZLtMGU2bUmdtu&#10;u618YbhCqDPA9TEwwQAGiwUysPMP//APnqYUH4tnjHcRoizPS+PGjb0sGDBjwJyc6IjV/E45NYQI&#10;4gYtygKVj5vBVBtuGsaULCIAWrVq5Z+TXwMnixtIigMhhBBCCCF2BTqFwdckoodIFfxMogt79+5d&#10;7oPWl0hZOq+cC5FYTOVDKECIJccjkTh0eMJ0v0LpzNUE10jnDHEEIY38oCySQkcYkRqjE0dePyJr&#10;ik2UTYMyI/cuQhtGCgxEgWKCMgiiGwIJghpRWTxHiAX0N4mMpL9ZbHUGIQhRiWeKNoWofNoYItCf&#10;fvppF2SJ6itkIZ/6weAF0Y60HdQNFg68+OKLPQ8obQxlQr2hLeZ9EdKnUH8QbRnwINKYd0oYECqE&#10;Npnr4LkhjSSCM8IZU81pe2mDGSxERCMtEGVHHmuiaMNnoV2+7777/H1Fu1wo7U94H5EjlXvPdXLd&#10;5513nqd3CAt7US7ZuWIpVyL1GfzA72BAiDpYKDCjhdkraHc8H0TC/upXv7JLL73Uny2eG9JFETGL&#10;UE9UMc8Xf+dZ4xlEC6ReIWg3hHa5wYuyQgghhBBCiMrQ6aMzQjQOnVmm7RPIwKJFRPeG/I+F0Pmv&#10;DUE8QSSiE8uK+tlGVA1CNWVWLOVSE5QBkW50kDHEgWIsF64ZMYgOPiIkeQ15lviX3ymjhtDxr2so&#10;F9oQphnTpiDa82zRxjBTlb9TboVcZ7i20M4iEnHt2e0KA3qUR6gnDJYRNYs4y2eUG9Ou+byQBj0o&#10;GwQ23j88K9nlQrAckcNMvadd5vfsbTCeNcq2kNplroP3EW0qZZB27ZQZ1509qMF3EXRJH0K9KaQI&#10;YuBaGLzg+tLKheeFWUDUB7ZNtss8T6FdbiiCLEiUFUIIIYQQokChA1edFRtpZZBmogKVTWWyyyNY&#10;saMyqV37UtN2hUrate6OFSpp15q0NGqzTUMn+xqzLZD2GdaQkCgrhBBCCCGEEEIIIYQQeUSirBBC&#10;CCGEEEIIIYQQQuQRibJCCCGEEEIIIYQQQgiRRyTKCiGEEEIIIYQQQgghRB6RKCuEEEIIIYQQQggh&#10;hBB5RKKsEEIIIYQQQgghhBBC5BGJskIIIYQQQgghhBBCCJFHJMoKIYQQQgghhBBCCCFEHpEoK4QQ&#10;QgghhBBCCCGEEHlEoqwQQgghhBBCCCGEEELkEYmyQgghhBBCCCGEEEIIkUckygohhBBCCCGEEEII&#10;IUQekSgrhBBCCCGEEEIIIYQQeUSirBBCCCGEEEIIIYQQQuQRibJCCCGEEEIIIYQQQgiRRyTKCiGE&#10;EEIIIYQQQgghRB6RKCuEEEIIIYQQQgghhBB5RKKsEEIIIYQQQgghhBBC5BGJsv9/e28BZddxrfn/&#10;Z+bNmjVvzcyDwHvJgySOmWM7sRPHieM4ZoaYY4g5ZpQtWyaZGWSQWSZJFtliZmZmtbClltQtajVI&#10;8tv/89u3q/v01WmQ1Peq+97vW2tb7XvPPadqn4KvvtpVJQiCIAiCIAiCkAP4r//6L7fvvvvOtm/f&#10;bpWVlVZRUWHbtm3zz8L36dfyPddh/C5c01KxY8eO6rzzb1KeQv65NuQ97qdsgWfxTNKBJaWT78lH&#10;Y9MXfsP1/I77NgW4b/zewW+NMdLRmLQLtRF8HspHrviQvIQ6Sv1sKF98xzXxdi1etiiPof4E49r4&#10;denG73KhvRNaNiTKCoKQM4h3wnTagbykW+j096QDjj8n2J7eM9cR91n6u6gP4Tfx38V/H+4Rt6Rr&#10;0y1cKwiCIAi5Avo1+rhNmzbZtGnTrEuXLvbpp5/asGHDbPXq1bUECPpK/r+4uNi//+KLL6xz5842&#10;YcIE27x5s1/TEkH+VqxYYb169bLPP//cfTBjxgwXYOL9Pn4in7Nnz7aOHTvaxx9/bIMHD7ZVq1a5&#10;wJMtkI6ioiKbO3euLV261LZu3VornYhHK1eutN69e3v6CgsL/d3VB75fs2aNjRw50v3AfZsCpAs/&#10;4qNQZj755JNqw4cfffSRG3+Hzz/77DPr27ev54P8Co0HPqcMUD4WLFjg9bWh99/cQZ7IS9euXb2O&#10;jh071tauXVtnvoIPKD/jx4+3b7/91r788kvr0KGD/9ujRw8bNWqUl/PS0tLqtm3WrFn+PWUxXh6D&#10;0TZQ/7NZ3wUhHRJlBUHIGdBh0wFv2LDB5s+f74OKcePGVRv/zwBl8eLFPljZk5lRfgepLCkp8Wct&#10;XLjQnyuiWTfwGaRn+fLl/h6mTp3q5KqsrKzqimRA/tevX+8+5ncTJ070dzlp0iQnUtwvvE9IWHl5&#10;uS1atMivi7//uM2cOdPfHe9rd8uAIAiCIDQ3BC5UUFBgr7/+uv3qV7+yf/u3f7OrrrrKBgwY4IJF&#10;6PdCnzl58mT7y1/+Yj/96U/tF7/4hT3++OP++5baP5JuxMvTTz/d83T44Yfbiy++aOvWrXPfBPA3&#10;3OK1116zQw891H74wx/aNddc42IjfsoWEJtGjBhhL7zwgouX8Jq47zdu3Ojfn3HGGZ4+xKeGRCT4&#10;DVzpjjvusNNOO82F2aYA6UI0hoM98cQT7uPf/e53br/97W/twAMPtH/913+1fffd14477rjq704+&#10;+WRPC9ws/g6EhoHPEWJfeukla9eunU2ZMqVFjzfID+3Ohx9+6O3Nf/7nf9qtt95qY8aMSSwbXE99&#10;RGD94IMP7Pbbb7dzzz3Xy9Qf/vAH+9Of/mTnn3++/e1vf/PvuY6xBfb222/bwQcf7OWRtjCUR+zE&#10;E0+0Sy65xCeiGhqLCEImIVFWEIScAZ32li1bXHRr1aqVnXrqqU5gzzvvPO+sL7roIh+U8F2fPn08&#10;0mB3RTl+A3FAWIREQ+inT5/uAqKwM/AXgz/E1TfffNPfCYSKv5nVTn8H4XqI/7x585wwPfLII/bX&#10;v/7VCdSf//xnu/LKK53gv/LKKzZkyBCPCGGQQiTQk08+6QMFCBvPuuCCC2rZfffd5wOK9KgZQRAE&#10;QWjJCPyECWj4CYLEP//zP9tvfvMbe/nllz0ik/6V6+BARKcRSYZI8U//9E92wAEHOE/i9y21fyTd&#10;CNAnnHCC/eAHP7Af/ehHduONN7ogCK8I1yCGDho0yLnhT37yE/v7v/9754p8lk1RlmcRzQxvufvu&#10;uz2qN+57RFl4Du/o4osvtuHDhzdKlCX68Prrr3extFu3blXf7BlIF9wJroWIxn07derkRjm64oor&#10;7N///d+df8Pxwndff/2154HfUf7yCfgs3XYFXI9Qf/bZZ9tll13mUaKZFLZDGkM70dSg7DIZcu+9&#10;93qb8//+3/+zY445xick0qPE+RvBlOjYBx980IVUxnT8/c4773ikLELss88+a7fccosb5ZAxHvdi&#10;fMZEAWNC2r9QHoMxWUFwTUP1SRAyCYmygiDkDOi4iZgcOHCgk+ojjjjCiTZiHlEfCHEIeszcX375&#10;5U5qWLa2O+SQZ0GIiMiEaLJsZsmSJRklSS0Z+IvBz5w5c9z3DBCJSLn00ktdRI+Lo/zLYIJBCiQM&#10;osUgBGMWvHXr1vbYY4/5v3feeacPtIjWILKF979s2TK77rrrfGD5xz/+0d//U089VcsgcBBC3ld4&#10;riAIgiC0dAR+EkTZI4880g477DDnPjfffLMvgabPhftwHROfbdq0sd///vfebxK59vDDD1eLssG4&#10;lolvJleZBEVcQ9BFMAz3C/0pfxMJx3dEp3I9hiDMqiJElnB9MDgCK1i4P9/zLO4ffse9uCY8oz5w&#10;DaIsAg55Iv9wCIRP7sn38Aye1759e887Au6Pf/zjWqIs1wU/8f9EK4a8hLyTz3he4n6Ck/A3vyMP&#10;GJ8jFoWgAH6LgEQkL76HI5F2tgfgOTyD38dFWaKAuU/wD//yrPAeQJIoy/O4hnxzT/zMZwEhPeSV&#10;+/Ns8hMH13Bv3gXP5DreMUaZgJ/h85tuusknv8N3pBGLpxvjO7g4zwlp4V/uT1khnaSHZ3FtPL8I&#10;aaQFf4Z3g4/JX/y9AP4O6SVfPJO/Qzr4fXgvAcEfpI3vuC/3J5/hOellmd+H9x+ew735Dcb/8w5I&#10;H/mL+4K/k8oUz2BCgUhPIkMps4i0Id1cH/zFc/FL+G1IU/BReKfh87hP4mWc/IVrsaTyz/N4btzP&#10;9SGkh7RQHs866yyPqj766KPt5z//ubdDROjzvADuzdiBsQDlmPr53nvveXQ/QR34lK1KiI6l3hLE&#10;MXToUE8fz0GUpQ0kqGP06NHV5TEYeQrvUBD2FiTKCoKQM6Cjh1wEUfaUU07xPa2IOGDfIpb78P9E&#10;Iuy///726KOP+ueBnGB0yoGAxA3iwvcB/B2IVyDOdP6BmIT7cA2Wfr9wXfye6Qjfc224T9L9+P/4&#10;c9O/D9+l3zP8Nv36+G+S7sf/h/s0FlwL8enevbsPDBFkWVJI5A4z2hAjnhWuhWAycCTi9aSTTrJz&#10;zjnH3njjDR+UsPUAg0gikyFgvFOWJ/EdBDGIssy6h4gTSF7ceGfx9yUIgiAIuQD6NPrqIMoee+yx&#10;HlmGAMIKFSakEZPo/+hrWRZP9B0rUOBHv/71r33SM4iyXMf96Df79evnWyLAnxBun3vuOZ+YhkvF&#10;hQ36V4QU9mt89dVXqydSn376aY9sQ6yDPwU+wf3p1xFNuZ7v+/fv7yth+F3btm1971LuiaDVUL/N&#10;9wib8AeErLBaighgJtN5LvdhCyQ+g4uwfBrxNl2U5TqEHyZ+icxjkp80PfPMM/bVV1+5GER+uZb7&#10;IgbBQ4kSZb9M7sVEMBPCcBo+RxwK7wBRCyGJd0NEL2lgKwkCCZhURrxCfAqiLKt92P8W3yLkImQh&#10;WPH/vDPuB0hLuijLZ3Ak9tIkLwh9QcADpIf3SCQunIvnwG/j4NpgXB83fPX888/bIYcc4pPm+JrP&#10;eS4+4v8JYmAZPnnDeN/slct2VpQD7su/XEvkJMv1yTvppzzwG/ILn+Q38D4m9999910vZ/iYvUNZ&#10;yRYvk7zPnj17er4os5RluCP+ozzzN+8FgTKeP/zDZ0QF8x65/0MPPeTBAPBPfEhZDj5gHMI7f+ut&#10;t/y9krf333/fyw3pJq0InnBZ+C/vkHSH98hn8FvSy/1IBzyWCFAmDeDORMzec8897gvuTb2g/uAv&#10;8kddDb/lX9JHkANiLtGhvFN8jO9oDyiTvGv8jOBJWqnn7EcchGjKBGWGfIfyT52kDjVW1CQ9lAX8&#10;ic+ZhGBChLxTZgicod6GMsz1+J96dOaZZ7p4y7tFkCb9PBPjnvw/6WCsQR3kbwxR9qijjvKgDupq&#10;+E3ceI4g7E1IlBUEIWdApxoXZRHyIBt00BBFLAh9LGVhXy4IB51/IIwMLAL5gxhBOPgbYgspp9MP&#10;z+JvZmchX5D1QCghAUTNsiSGfb8gLDyH+0B6SBNkkXSF+yUhPAPSxPVsuUA6IHLkEbLH/fgbIk76&#10;ISJhORnfkQbIHPcIxINBGAT/m2++8cEYJIV0QugZYJA+CCG+hIzxe+7D/bgveUFErS/t6eC5+ITB&#10;D75nWwGiZIlmhtzyDN5BuBbCBrlknygIGyQREoZveY+QNP4NeSbqle/JG/8iyiL+QnSDn+PGs4I/&#10;MEEQBEHIBdCn0c8FURZBDkGC7X4QcxBV+I5+kAjNMFmNyIowyfVBlKWfpL9leS/7P9K3Xnjhhc6x&#10;+BchEUEXsYw93+mDeT4cAS6B8HLDDTf4dkNcx9J2BEc+h7vATbieZ8ClWN2EgMLSZNKAoIhQgyCD&#10;GImAR39P/18fuCfiDqtliJblXkRukgai6BCpMARC0kNeWNqMIB0XZUkXPA9+hG/wH3kmLaSJqFU4&#10;JVF7XI/fSV/wO/dCXEVQwweIw/Aflm3zDPKBzxDW4Drf+9737Gc/+5kHFcCRrr32Wn8/vAu4KfeE&#10;29x1110uevJ9ENP5l/vAgXhvvN8kURYe/MADD7hIj3AIhyLdgPzye/IE/0IMhy82FtyHvAdRFt5H&#10;WvANPI/3B/fGf/iGf/EJ7wBBPlyPX+ClV199tQtxt912m5dfoh15V6SNd4kQi8iIEIyP+Yz3Av9n&#10;AoBnwhsBXJBygEjPc7k+bInFb8LWEUwGBN6IP+D+CMB8x/sm3fzL1likBQ7LGCBElVKnEJ2PP/54&#10;v4Zyxzug7FOGKJcEB1A/eI/UKco935N+8ozfEVGD2Mvf3Ov73/++R5YyicD75v0j5FL+KB/ci4kI&#10;8s3vqAf8C6fmMC18TVtAfcbHjFtIP+UDn+Fj0ktZpQ4yTmCMwHiIdxDqPsa9SAPPZ+/i4Of6QHrg&#10;7Ywx8CHvlnEB/mN7AfKFiIovSTf+5F3wfgm04PnkjbRzrwD+DsbvKOf8nS7KMn7i+3SL30sQ9gYk&#10;ygqCkDOgU42LshBnZqj5LHS4kGtm3SGMkCCIAKIsHT8zx5A7yCoEiiVkkOIQsUB0BxEGXM/9IGsI&#10;lJAsZqwRQyHXkB8EVJ7PfSATDHYgT5AQCCDEkOVnYUCSBD4nXZBUSAUkElIB4eV5EDieAXlilpvn&#10;M5vMDDfEDB+Qfsg130HuICoIrZBOSGggdKQHohwIF7PvRBFgPBvySrr5jjwRbcDMeUMgDxAe/MLg&#10;gD3GEGJJI0IrAyCIHe+Ja7iWNJJnfM7hHJDmsNwy3VfBR7wTvue3cVGW5wRBOm78Lv1egiAIgtDS&#10;EfrFIMqyLJ/+lAg6+nz68sBXEHvgE/TtRKDRZ3I9nIBIRXgO3AixLwhoRMjBlRAqETIRkuAiCHz0&#10;v/wGnoFIxEQvUYlM7MKLEHcQe7gXIheCD303v0GsIh1EAiIYIqrxHIQhxDwOq4KjcE/4TH3AB0GU&#10;5XdECBLVSzoR8kgnYhtRivgDzkP0KHknDUGUhT+SbngPQiCiFeI0k+II0XAsolfhWUzqkw/+Je0c&#10;HIboxKFE+A9+RjrwFwIsz8RP5B+RCu550EEHuTgIP4IjEp2IgMY7CKIshyIh0JF2/IMRaUj64LVc&#10;x7ulDKSLsvAf7kVe4WMIbURuIpQB/Mpz4ZV8j2hNGhsLnpkuyvIZQjWRl9wT7kq5oVww2Y8AyTvi&#10;PfBuSTucDn7NZ//yL//ivyPSOOSXsoPfeb/kmYkGJvIRT7k35QeOi9+ZIACIe/fff7/vdwu3ZOsr&#10;3kd4L/gJAR/BHL8h6PEb+DLfIcjze8YC+AWxHAGTtCMsIvjxG6JU4dWsyKMMwGGJwiVt+JZ6FSJP&#10;SR9+gANTR7g3fqOcU4bC5AnX4yvuh6hMwAHlm3swGcI7De8NYZPPAtflX8YliN74hHwTVUu5Q5Sl&#10;/u+3336+xJ/vSBMcn3tTNngu4yHyT7uAn6n71PdQTng31CnSWh9ID2kln3B07kn9RvjnnZI3xlTU&#10;IcoARvkP39F2cG3IW0MIoiz7avMs6lXfvn2rDZ8RZUw9556CsLcgUVYQhJwBHXS6KAvJCbPXEBA6&#10;XwYdEBvINRGofM73ECnIBgMOCBTEG3IC2Qiz7wwomAXnWZDv8CxIJp07BICoA0gW4iOkDCEWIoNw&#10;ClllFhwiyWeIjTw7iVzwGd9BSCBgECZmeyFNDC4guJB4iClRFRB/IlIgp5AliC6z2BB1yDskh7xC&#10;ziCHkFLSB/ljcECeIYH8P6SOPEHY+Q5SwwAEcTakAcLWEMgDJA2fMeDDJwzqIGEI4hBuogkYLDJA&#10;wqcQcmb9GewwoCFNEOMkHwE+j1sQZfkt5BZyCrENhrAeBkJ13VMQBEEQWiLo1+AOQZSFIxANh9AC&#10;l0AQJGoOQQbBhQg5hChEHsQkrg+iLMIkS7oRpdjLkr6a1T8IXRjiDku64UdcAy/gN/SviC98Tx8M&#10;16Jf515wK/p3eAuCJxOnXB9EWXgJ6UU4hk/RXyPqIcwgmhFlCyeoD/ggiLKIRkHMQ1xCWCOyjy0S&#10;EICYeEdkRZwj70GURaBkIh8uhVgL7yHKFq7C8+Ea5J3f4FP4IBwQzgZvYWk2fsHXREbyG94JAiDR&#10;jPAfREt4D9/BEYkGJD34iefjS4SpIHIjruIfRHY4HXwOwQ4BE75DXuFa+I37JomycCzyj0DPu+d9&#10;cB+4Gu8MbglvZP9h8sJ9GgvKXVyUJb88DwEMvyI44zPKFs/E2FoMnolIR75IA78JoiwHsBGQQHng&#10;esodoijcep999nGuGgIF8BORlLxjJv0p17xDygM+5nMiTXmf3AM+yOfwfyJXGTcQycw74vMwZqAc&#10;USbxJ+njOfBafIowyXuGV5M26lUQZeG3vH+ERH7DfrJBdKYcUZcQ5Kkj1A+ig6ljTFqQFp7He+Ed&#10;kBZ8RL1hrEK9oXxQ5jDKx+6KskRnE6kafMK4ifEU7wYfUl55R6SR/OMb3iFljXvC63lfQdxPAmkh&#10;L4x7iBBm1RzjMOoAz2JlIuUDw5c8g/tRTynD5IuyFcZgjQF+YUKHiQyM9x6egdEe8K7JC2VXEPYW&#10;JMoKgpAzoJOOi7Jh+wLICB07RAMiA7mArDFjCoGCJGBcAzmArIQoCogaRIjoWjpwRE8GFzwLktSQ&#10;KMvsM8IpRIbnQ3AhHoilDEqIRK1rhpZnxEVZCD7EEPEUEsf9ICvM1B9wwAFO1kJULN+RD0TlEEkQ&#10;0oc/gihL+iBcEC/yTF4h5BAXhGvyC9nFL2G5FQSMGWuIfEMIfmIAgMDL80gjeWKQxcAFooXYG6I1&#10;IK2QSyIdwoEGfNYY8Lwgyv7Hf/yHP4/BRSBgpJ08MTiD2GlmXBAEQcglBO4QF2WDoIJAhOgELyEC&#10;kD4Y4Yj+HF7Byh4ExiDKBjGHfpTozLCkGlEJcYm/EY7gQPSv8BvEJwQf+mIiHxHnEG3gIoiq8Aei&#10;YZloJtoQnhUXZfkcgTSscoGf8RzEFfgbnAeeVR/wQRBlSRech70/Ef0QYuCCiIMIe0TfkXeEw7go&#10;CzdDNEPEQtRkYhoRKy524Q8EIzgYeSFdQZSF2yA6wdPwFdfDZdg2KgiUYdk3+SOCF98QWQknC8/B&#10;EMngRXAzeBHp557hXSM8wt24J0vn4Wv4NEmU5Xo4ImUDIQ4OCB9D4CNyGQEUcRfeC0fmN40F904X&#10;ZckzXJS9jXl3CI9BuMcQ+XjflDt4Mf7CH4h8BEQgVOMbygn5pTxwDb7dd999nR/DXcM7QZylrJBn&#10;giAQr/kNIh/lHjEQjkieSW/wCZwZ0Zb6gPCPkIoIT9lGCCW6mPdL2Sfd+J/ywfP5DeWDZ/EuEGUJ&#10;DGAFGu+Y38TfJ8/j+dRHAiqoH9Qx3i2BD0TzIupShrmW3/BOeQ7vmEkEuHXIM+nZXVGW988+xojw&#10;IbI5pJF3gDgMH6du48OQf94rbQrli3ThH8pLXeCecHzSSXQx75WJCN51EJ1JG2Mn/E9+uZ46xvvi&#10;GbxXygv3agyCKIsvKV/clzFUMERlyiPvlTIiCHsLEmUFQcgZ0EnHRVlIIYSb6AqIOGQQMgMRgDCH&#10;fYkgLBgEC0LCMiJmqlkOBlnnt9wHIoeYS4Qnz2pIlIVYMSBgUAKxCMIvoi4kCNGYJTwQSJ6fjkCK&#10;giiL6IqgGCIouB+DHwgwAiuEFwIXIoNJC2kl8pVlOyw3ggjHRVkGOKSBa7kfJIvIFX7DwAg/MTAj&#10;rxiEHSKMLxi84b+6QPrJF3mGQEKI8D3p4DkMuEgHZBcyCmEkP6Q/bK8QiDD5bQx4ZhBlOck1DAIg&#10;vRiDBKJe8NOuDjYEQRAEobkjcIe4KIsYQYQakawIH4gscBuiJeEHTOYiQqWLskHgQmBiaT0iF30p&#10;PIB/mWxFCIJPwFE4CIjfIKiEbZfgOgiNXA8fg8cgmCG+sKqH58Il6JfhWtyHdPJZ4BFwF4Q5OBVp&#10;2FVRllVTTLQzGQ9nI/1MVsN1+AyREt4RF2XhI4h/8DuEbDgKvIF7h2fgU7giE8CIcuQFwQvuxL34&#10;LqxS4nryEe4Jv4Gj8RlGOuAsQZQNzwFBlOWeiOOkNfAvuBs+R/iE47K6C8GP75NEWa7nfuQx+AD/&#10;8BsmrCkP8KawxcWu8CTKXbooi89YrUWkIrwYUTzwMQwxkHLC96Sf9waXRxDkWsojom0Q/EgPWwWE&#10;7R4Q9uB9AJ9xHWUFgRM/I5ySLgRFOD08lN/GBXZ8wj1IJ88jkpPfMR6gDBGRSzkispqyQ7rJA/UH&#10;oZzl8dQxxP0gyuJz6hj3CQIqCLyeeoUYy/uEs3I/olZ5J/iJiQuez/X8lrIVRFnGGHwO+I53vbui&#10;bIgqZpu1+HiENPMufvnLX7r4TblAsA/5p+5TF6nH1H+2jUA4rwukBR8j9pM/BPiwmpHyT1oI2mDs&#10;QZkkUINxAmM1/E7dYCUg1wVfNgTGNrRDpJF3hcjO74MRnMHz8UXItyDsDUiUFQQhZ0AnHRdlWY4D&#10;uYfAMOsPmWG2lAhQSBwDDogYv4N4QkghxWFJF4MWDCICuQoz19yf3zQkykL8IFdERdDh8xv+haRC&#10;LLg3AxiIAelIB9cH8oYoC/GDNAWRNOSXNEPCII4QrZAnngWpgaThA7ZeQNwMoiwkhSgE0h3uh4BK&#10;evEB/gqRH5AVDB8xyCAqhCVdECl+lwQ+574MdhigIOSyFC0QfX5LBAGRBJA+CC2+YSAEccLvkGry&#10;h4jbGPDMIMoSWQyBZFACgQ+GP8kTaagr7YIgCILQEkG/BndIF2XhB/ThRIghcCCMECmJKIPggyCT&#10;JMoitnAtnIoIN4QkRLRgiEp8Rn/LahqEDgQ/Pkd4RGhB3GFCmj6YFUIIcQi9TIDHRVlWEcFnmHwO&#10;YhTcA27Cqhl4DpyGdNUHfhcXZRG3uAdiJtsDxFcDwTe4H9eni7JE18LvmDgmOhX+FEfgZ0GURYwO&#10;oix+RCBlsj/OsfAD3JB7wr92VZQlfYi53BPA+RAiiXbm/cAvgxCcLsoGf/Jb0gWP4zeIiLwX9kZF&#10;gEacRMQOfLKx4J2li7LwLT778Y9/7NyRfMfLUBAm4cSUOyIj4XyIsvie4AFWbCGqAtJPgABpRQzF&#10;b0EMJK28Iz7jd4i6XEt+gygL3+S3IfIWcE/EVMo60dyknd8hGvL/8H/KJVGj8bJP2vkMHkvUZTxS&#10;lndFhDrlIQiogEhTxgi8R9JIuWEsQblAwEUYZ3KCwIJdEWUpx0GUpfyEd0feeAdEhlPf00VZBGrS&#10;SrnhuuATfEZ9oe6z8oxn857S8w9X556kOwjn6QjpgPNTHrkf5YwxDeMxhFr8wPtCAKdtQEQmfbwn&#10;xh2kA24fIp9DOutDEGXDeID2h3TEjfsEE4S9BYmygiDkDOhQ46IsRIpOHiJL1AWElQ4fcgVRh9RA&#10;kPkdRIK91SAJzBizdxQz85BCREQGA5AZRFlICr+BsNQnykL8IPyQEK4Nv4EIQ9QZKEBGIHAQjHRw&#10;PaQrkH5IEwSa6wNJg7gSHQH5h6gxIAgkg2fxbAYgpJ1lUumiLEQyPvgh/SzlYVDA84jyZWDCd9yX&#10;QRoDLIg1JAl/810Swv0CUWSmnZl1SCaEkWgRCC+fQZiCQEz6+J7BGcI25JbZ8saAZwZRlsENfiP9&#10;cQIWt7rSLgiCIAgtEfRr9Onpoixcgj4bToMY9E//9E8umiKmIFjBXdJFWT6D/zBByuQ2e07SPxOJ&#10;Fzei2RB6uB4hhQldnguX4rs4B0IoZMuiJFE27DNPGgMvoq+Gq4XtmHZHlGUFEGIYogx5Q8xD/IFf&#10;MHEMT0gXZRFCEebgE3yOcJS+dBpfIPYgypI+hMwgysJBWZkDLwsci3zgL3jZ7oqyCHZwWnwJ8A+8&#10;CZ83VpTFt+SZdx84LL5AGCVKkX3/SRPXx9PREMhnuigLf8N3REDCOVk5lVSGMMoceYU7BlGWdwhX&#10;JL2A9PNeKFs8h/LJRAAgrfiCz+oSZfkNkcCUO+4F+JdnI6JS/rg3XJ1yEMRTBFv8mZ5momMRUxEP&#10;4eSUf3xJPQr1Ls7x8SvnQnBPomO5nudj+I9xBe+A8pkkyvKOk0RZ/EVZZQxD/eEzvuO++If0k6Yk&#10;UZbP4faMhcL7xmeI/zyPdgJxE8E8Pf8YEePUDe6ZBO5J/WNcRR6+//3v+96+iLNhv1f+Rrj/3ve+&#10;5xNARNVzbwIoGL9RNxCcSVMYuwXwN4afSQPP4u8gyiLoMtbgPQlCc4REWUEQcgZ0yHFRltlbxEcG&#10;CZAgiB6dOSQNgZDlSXT4dOCQsbBFAIQdQgu5ouPnt0R/QAwh3o0VZdkbDPJDpEUgVfwGgg5R31VR&#10;FtIUlu5wPd+TRsgK5J8BE6Qt/lueDQmuS5QlIjYMfvgN5AeRFhLP8xCqIdR8B7GDYJP2xoiyXI/P&#10;icph8PV//s//sR/+8IdOtvA/UQAsz/rBD35g//iP/+giNksZIY/4iPfDcxigkK+Qxjj4/5C2YEGU&#10;5V3iL9IoCIIgCPkA+kT6/3RRNgh1iEcINIibfE9/y+dJoiwcAzEQ3oSIiLCH+AI3gu8EjgS34F/u&#10;gzBJ1CD3ISIRUZZr4T/0x0TsIcywj2U2RVnuh7AHh0PwgWPA4Ug76UoXZfkcwRZfIAjxGwQ+eBJ5&#10;IU/4g3wyscwz+A4/744oS/54DvlD/OIZpBmDh9UnyiI4NkaUBYE38T37eBKtiGBKHhAsESbDIbS7&#10;Cn6TLsriJzgn7wHfIrCS3lCGQjkKnJv8krbGirL4rbGiLFHh8FDeDQEIPJNn8Vy4L2Iowh/lkusR&#10;XBEteVcEeSDUUi5C2kPZx8Jeq9SvIMrCk5NEWXxEEAhbAcBZSR+/J+1wZrZlQLSMi7KURdJNWoja&#10;pqzxHcZzSSvbH8ClWRlHPeS+XIcYyXgETl2XKEuwSFyUJc3ck60DSCviJmkgr/H3FvLP/Xg3SeA7&#10;2hPqA+nDz/iY7cwolxiCLelmywe2Q6AsE71N+ln1RzpIP+Iq5Zrnkz/yH/JJGaHsU675m/RJlBVa&#10;AiTKCoKQM4BIxEVZlhRBaOLCIYQDEoBgB7lhcMD3dOIQbz6HNECqAkmC/COeMouLiChRtnGiLL7D&#10;rwxkIFjMtEO2iPYNRr7YXxdfQJoYJEGgGfRxqAC/YZkhJBU/xUkovsTf5AeyB1nk/yXKCoIgCPmK&#10;0P8nibJBvKDPZLUK2xnw//TvSaJsEG7gKkRRwnUQU+BWbHXERDfRsyw1Zok5z0TMCtsXICDBGThE&#10;C9GTiElEx7CVVDZFWe7Dc8hn2M4IToiv4AnpoiziGfyH/PFM7kWkJZGeiEWkB38gpCI+I2TiX/y8&#10;q6Isn8Mb4Wr8Dn/jA66F05DmphJlA/gd+Wfffr7/yU9+4r7nnAF4Fd/vKshnXJRFxOQzfMPnpI+J&#10;dqKC8TfCKz5AkGOP1SBCkvZMibJEY/I7+DniJjweMRDRD0GWKG78y3vBPwRlsHcqy/XhraSV7zHK&#10;Ff6i/CN0wrEbEmWpb5Qh3iN5I9/UD+7FIW1sCUCU7I9+9KNaoix5ZEUZkbCIr9Q9Io6pw5RTeDNb&#10;olEeWWnG+IaVapRf0kHZ4R03VpTFz5Q7oqm5H/knX9yPvPN83gu+hq8HcTkdodxTZ0g/nJ50kgbS&#10;zDMw6jQ8Hz9QPyiTHF7HZ+E98HvGVnB87kEZop5QN1jZRx54x/xN3iTKCi0FEmUFQcgZ0PFDrOsT&#10;ZSEMEGSWDNGxQ76I4oDA0nFDFhAxWbrF55wsCtliQ3qW1EBoJMo2TpTld/ifgRlLHxl8sWcW9wjG&#10;oA8f8x1kHV9CvCBqkHieFZZNQlwZKDGQgswxWOH/GYgQYcvfPBNxVqKsIAiCkI8I/T+CGBGxCD+I&#10;SYg3SaJJANwFUYioOPp3fk+/j3gDH4KvwCcQRhCp4Als0QTPYUKVvhi+ghBC/06fTf9P/43IwrX8&#10;BnGEffvhSIi0QZSlD4dLwWcQE9NFWbgOPIE0NEaU5X5cTxrgbXWBa+EJXI+vyB8iD6Ic6YKzIbzB&#10;l1iBhXDMnrDcl3wgAhF1yT3wO35meTqiKyIW+QsckHwQfQhHwS+IZuE5cCH8ThoQwPAXfkVgIg1c&#10;y3cIjQji4V3iHwRHxFXSB28iDdyTCEP274VHIaalA85KXskzIjmCKRwQLrg7IJ+UOaJumXAPZQju&#10;ySQAYjVlhzzgT/IYyhCGOMo9SDs+5VreIUJdXJRFXCOil+dQLtJFWT6D91LuuBZf4SNEdfLJhD/3&#10;5pmkg8hNPiMtiNeUL9LB7xAbSRfbVDAW4N3z/ijL/J5xxDPPPOPvlXeJKBsiYYNAHuf43BcOi594&#10;X5Qh0sm9eH4Q7DmHAbE2lB1WniFEUjZIK+lG+IY/k0feJe87RPZyHWkkfZQB0g4vRnymnuJjxhNE&#10;SpNW8hAXZfmXa3iH+DPcg/RRTkgr20CQ7hBFnNS+kHfeCYevIZRTf3i3lLHwLMDf/B4OT1tDO4DP&#10;2YaNdBD5Sxlm/IagjdEWkEfSw9+8G94xYi3vm/rGvcg3dYkIWkFojpAoKwhCzoAOHVJcnygLmUPI&#10;pGPne4gqs+yQJjpxOnWIAKSDSBEM8ghhgfyx5F6ibP2iLP+PkU5IHmQIAouIGkhYMO4JiYV0sYyL&#10;fEDaeQ6+ZJDCPlcQTIx0QcTxA+8Gkggxg2xBXiXKCoIgCPkM+lb6fyY3mWBGkCXaDeGKz+sCfWW4&#10;nr6f3wPuB0fg90ya0ifDbeBJ9MmIkoircAeEEJ5BXw+vYhsDVsvANRCDEG/gUETWIQYhtsGZ4EaI&#10;WkyOwy3i0YXwBO6HaMqzmYRFoKoPpJn7ETmHQMqEcF3g2iCWknfEZCZ/A18hbQhtcAz4D3mHV8FZ&#10;EMm4N3wl+B0/IezBP/iX/PE533NPOCD+gusQxcln5JE8sW0B6YXbEJ0Ll8GHCIOkKaQPcSm8S37L&#10;u0O0hXOxGiy8a94BUan4FJ5FGuJGuhHIENjguWFVUrj3roLfUUZYFYVIHC9DrJ6C21EW4W+UHfxI&#10;Xol6JeISX/Le8Tl5hCPjc7gg/DXcKwilPIdyEQRbvoMXh7KCYMm1pIuySUQzEZgIxnBi3hGCHmmh&#10;rMDpeV/cJ9yPtPBbhHB8jyhI2Q+iKNHljDXwOeIh18KxuXeod6EsB5Ae3j3jD+5BGvgX4ZLxCf+S&#10;RiJhuZZ08C/+ozxQ9oI4jPDPpAnfUw4QvzmojfpGvqhn+IpxCWWLZ8LPg0+oi6SVcpPO6UP+8Qk+&#10;RWxGKA2TMkTsUqfDO0jPJ+AznkN0MIIp5RGenn4tz6IsUyYZuzDuwbeUCdIA+I56QIQz+cJv1BP+&#10;RYzGb4xpeB73oszRxvDemTSibAtCc4REWUEQcgZ06JA2Zorp+CE0kE0+CySDfyEiEBJICzO2/AtB&#10;YGacpTh07CzVIQqCzh4SA4mAACDAEsERiEqYlWZpICQCcg0ZgNhBWiDdzGAHUsVvIPcIqRAwCBuk&#10;NYnIhLQitPJ8ZqQhU6ST6/keQRMCB6nlfpC/+G95NiSeyBSICQMPhEvIO2IzpJWBSLgfBIb/hwTz&#10;PIRqCC7fQXAgNCyJIqoA8hP3bQD/z/0gwgwQeA5EP5CkOEI68QFEE5/xbAYSfI4/IaEQXMTYEJ1C&#10;dAHvgnzz/sgPfsG/zKaTLwgzJD8QeUEQBEHIdYT+mj6U/o++l3/5//T+Og5+k359HPw/nAPxhf4W&#10;Q6xhohdBkf46cAnuhUCFyEP0XbgW/gEPgVfwO/7mvlwP/+A+PJ/fhrSG+3Etz+aaJM6UDtLD9Rj3&#10;rgvh/uF60sj1fBa+i+edfJAf8kVakq7Ff1wb93v4Hp7C7/iefIbfkqeQBp4BL+I5+Irf8By+47f1&#10;+Sf+zPAO8Cn35rqQBj5HIIaPEq0Jv2JJehCYdwf8jufzbkk36QjgO54b3n1SGQrviTTyd/BT8HFA&#10;/D7kO5QHnsHf8bISfIEPgigLRySyk894Psb1oTwG8Dueyz3xC2UjvP9QBvgdZSM8h2vxQbwe8Xkc&#10;/D954h2E53Mv/p978S9545rwW/4N+ebaUD6Cf/ietPKeQzox7kM6MK7l3vG0cj8+53t+H54Hwj25&#10;Pvg05D/cO9Rp7hX/bUD8OVwff34c4VkhD/gvnjfAd/w/9+J70hH8EO7Nb0NauJ608R2/4bmC0Bwh&#10;UVYQhJwBHTAdLp04M+wIknTa6Z0/nTREFbEPITUst4PsQHT4LdEKRH0QWcAyMMRIruN67h86e+7P&#10;c1hqz+cQAe4NWWGGG3ERIsC14TcQO0RgZnsRaANRTkecUECcEUv5HYQk3I+8IcTyXYjsiP8WgsIy&#10;KWbRIS1cH/JJ5AF54hqux0g/JJZ0c0/ywfXhniHt+IE0JRGccC/Szf15DsIy9+HzOPh/0onPEHHx&#10;GekN5BCQX9LL5zyX94LYjjgetkPA99yf3+ADnst3YdmgIAiCIAhCPiPwLSavWd3FhDlRsqwcYzk9&#10;fKouca2lA74eRFkm/xHzcjGfgiC0PEiUFQRBEARBEARBEIQcBqIsE+ZMlrPKi220WH3Eai+CEYjS&#10;zFWhksl7lumffvrpvncygQoSZQVBaA6QKCsIgiAIgiAIexGIAxiiCdH9RLMFI3ItrBwQBEHYXdCO&#10;sPqIiFj2VGWPVPbnZFUYq6RyuZ1hpRfbM5BvVlzlsgAtCELLgkTZKgQynG6CIAiCIAiCkEnAORFL&#10;WFaMYMChKxxMwn6PHJKIYCIIgrAnoJ1BeGW7J7aJol1hiy3anlzdtiCAfCPMku+wbZjG+oIgNAfk&#10;vShLY0wnRIfE3oMQXw7uwdg3kSUegiAIgiAIgpApwEfZ35uINQ6X5DTpU045xQ455BA/sBBOKgiC&#10;IAiCIOQWJMpGJJhZMw7qeeutt+yaa66xk08+2Y477jj/f05m1CyaIAiCIAiCkCnANYlaGzNmjPNP&#10;lhXfdddd9v3vf99eeeUV56OCIAiCIAhCbkGibESCiYYlMuG1116z+++/32655Rb78Y9/7Juec4K3&#10;RFlBEARBEAQhU4Brsn/sunXrfL9HRNgvvvjCfvjDHzYoyvLbuowlusGSvpfJZDKZTCbLJ0vnRXsb&#10;EmWjl8A+OiwLY8uCUaNGWY8ePWyfffaRKCsIgiAIgiBkHGFggDFQYGutPn362L/8y780SpTlekRd&#10;Vn8RbIBxkA1bIhQXF/vJ4+ylGL6TyWQymUwmyzcL3IjtS+FNzUHr00FfaeClsJXB/vvv36AoG0gw&#10;p+SyYXo4JReRlw3EeemQY/4/fCeTyWQymUyWjwYfwuBNzYEEN2fgn759+9q//uu/NkqUZZAxa9Ys&#10;6969ux8QFg4JYz9atkNo166dffDBB9XfyWQymUwmk+WbwY3gQ998840tX77cdby9zUklyqaBF7Ir&#10;oiwDi/Xr19vChQttxowZNn36dD8sbPLkyR55O3bsWJsyZYp/zvcymUwmk8lk+WbwILjRnDlzfO/U&#10;sGxMSAa+2RVRFi761Vdf2eWXX27HHHOM29FHH22HHnqob8n1ox/9yA477DD/LHwvk8lkMplMli8G&#10;BzryyCNd6zvvvPNs6NChHky5t/moRNk08EJ2RZQlMmHgwIH24IMP+os999xz7ZxzzrEzzzzT/vCH&#10;P9gJJ5xgZ5xxhn/O9zKZTCaTyWT5ZHCgs88+20499VS78847XZwlYnZvk+DmDHyzK6Isg4qVK1d6&#10;IMCIESPchg0bZp9//rlddNFF/g46duzon4XvZTKZTCaTyfLFhg8fbr169bL77rvPrrzySv9/VnLt&#10;bT4qUTYNvJBdEWUZVHB9165d7e233/blYSwTa9u2rQuzv/nNb+yRRx7xz/heJpPJZDKZLJ8MbvTi&#10;iy/aJZdcYpdddpmNHDlSomwDwDe7IsoSeRzfTgv/soUWHPX222+3G264webNm+efxbeUkMlkMplM&#10;JssHYwJ7zZo1rs399a9/dT6q7QuaIXghuyLKQoJ5kbzgcLgCByksWLDAxdirr77aJk6c6J9xjUwm&#10;k8lkMlk+GdyIKM6XX37ZxUG2dmoOJLg5AV8ECwd99e7d2w/6wm+LFi2q3vKhMX7jGu4BH73rrrvs&#10;5ptvdmGXz5obQp52wKm3f2eVkfHv9h3f2XeNzK8gCIKQG6DN/+67//I+gP4A8/4g+kz9gbAngEex&#10;3dM777xj119/vR/yL1G2GYEXkWoAvvODEhBlEVWJKggkOAnhd+G3kF1e7LJly+yJJ56w6667zvdS&#10;Cy9bJpPJZDKZLJ8MbrRu3Tp7/fXX7cYbb5Qom4DgJyI5iouLPZKDPWJ/8IMf2JNPPukT/Awk2Dar&#10;McJquF9zF2U9nRF/LqvYbms2ltnslRtsYkGxTV5abIuKNtuGrZW2LRqMc51KiyAIQm4COkA7j/Ba&#10;uT3iDJsrbP7qzd4fYPy9fkuFbYu+8/6AHwjCLkKibDNFqNQs+SKSY9OmTTZhwgTbd999fZ9Y9uYi&#10;ypVlYLzE+sB9uIZ7cZIboixh0TNnzvTPBEEQBEEQ8g2BBL/xxht20003+UGo8CINqmqAL+Caq1at&#10;8v3O3n//fd9/9//+3//r2z48//zz1qVLF5s6darz0obA/VqCKMsAfMPWCpu6rNi+GFNgT3w70+7q&#10;OMXu7TzVXh4wz/rOWGVL15da+bbUQFwQBEHIPaT6rO9sc1mlzVu90bpNXmHP9Zljd3ea4sbfXaPP&#10;FqzZbKUVmtQVdg8SZZspeAEMDDgJmIjWIUOG2EcffWT//u//bn/5y1+sQ4cONmbMGFu8eLGLtvWB&#10;e0mUFQRBEARBqIFE2YaBL4hwAYZnAACVGElEQVSChTOyfRaHc51yyil28MEH2+9//3s/MA2RljMM&#10;iDpuCNyvuYuybE1QVrndxi1eb09+O9NOf3WYHff0QDvqyf529FMD7ITnB9vVH46zT0YtsRUlW31L&#10;A5UZQRCE3ELQUMoqttnMlRvstUHz7OJ3Rtvxzw3y/gD7TfT3+e1G2huD5tvcwo0eMSsIuwqJss0U&#10;vAAiExBdX331Vbviiiv8hOAf//jHdswxxzgJhsx27tzZl5LVh9CgSJQVBEEQBEFIQaJsw8AXbF1Q&#10;VFTkAQKdOnWqZfDQPn362Jw5cxoMEgDcr7mLsmxbsHx9qb02cJ4LsD9r1ct+8mBtO6RNX/tzNDgf&#10;NHu1bdy6909IFgRBEJoWtOvsGbuqpNQ+Hb3ETn9tmB3QuvdO/cG+D/W2k18eal+OW2rFm8urfi0I&#10;jYdE2WaKQIILCws9+uC5556zZ555xgXVp556yp599ll/acOHD7eSkpKqXyWDe0mUFQRBEARBqIFE&#10;2YaBLwKPDCcEpxtBBI31G9c0d1G2ctsOGzRnjV3/yYRosF178B03oqRe6j/XFqze5NG1giAIQtOB&#10;VpW2Fdux4798H2+M7QT8sMXUZRkD/VVF1B+MW7zO7u00xQ56tE9iX4D9POorHugyzaYsLa76dXbA&#10;Vjv4I/gGEXmHDh5rcZAo20zBC8Aguewny5KwdEOMJSqhISLLfSTKCoIgCIIg1ECibPaBb5u7KLu1&#10;cod9NHKJnf3GCPtZwuA72MGP9rVbP59kYxatlSgrCILQxKC/qNi23Q/SmrVyY9TWrrOxkbFNQElp&#10;hW3PcL/B89nKpseUFXZZ+9G278M7R8kG+2lkl78/xnpOW1n168wD8XVL+TZbvHaLjV+yzv0zbXmJ&#10;rdqw1dOtfqnlQKJsHoCXKVFWEARBEAShBhJlsw982xJE2beGLLRTXx1eryh70KN97ZqPxtvw+UUa&#10;/AqCIDQhaFO3cLhW4UbrPnWFPd1rlt3x5RS766sp9nzfOdZ7+ipbvHZz1F5vy1j7S3+1tXK7dZqw&#10;zC5oN7JBUfaCt0fZ15OWZzyCF7Cio3DDVhs+b429OXi+3dt5it3+5WRr02OGfT52qU1ZVmIlpZUe&#10;OSs0f0iUzQNIlBUEQRAEQagNibLZR0sQZcsqd9gX45b6ALs+UZZ9Ze/pNNUmFBRLlBUEQWgi0E+U&#10;bdvhwuLzvWfbaa8Ot2PaDrDDH+/n9qunB9j57UZZuyELPGoWgTIT/bano3K79Z6xyg933K8BUfa6&#10;j8bbgFmFGRdl2bKgcGOZfTl+mV3RfowdG/njiCrfHPXkADv5paH2YJfpNnxekW3SnuctAhJl8wC8&#10;TImygiAIgiAINZAom33g2+YuynJ69uSl6+3OLyfXuacsA/BjnhpgH4xcZCuKt0qUFQRBaCIQ3bmy&#10;ZKu1GzLf/vjyEN+vNb0NPqB1Hzv3zRH2+ZiltnZzhS/lb2rQX1Vu226zVm6wx7+daYe0qXtP2X1b&#10;9bK2vWbbwqJNVb9uetDNYGxZMGxekW+XcPAjO6dpnygtv3l2YJSeWTZ39UarjPo08ZrmDYmyeQBe&#10;pkRZQRAEQRCEGkiUzT7wbXMXZYlCYg/Dz8cW+KB/34drD3gRZH/51AC7/YvJNnlpsUdSqcwIgiA0&#10;DUorttmohWvtb59PtAMTRMdgRIe26srhWiXeDjc1vL+CJ0T9Qa/pK+2qD8bZYY/1q5UG+gP2F7/i&#10;/bHWb1ahpz1TID3bd/yXLSrabG8Mmu/9UDwtcWOrBaJov5220oqj9GvisHlDomwegJcpUVYQBEEQ&#10;BKEGEmWzDx/kNnNRFmyPysaCNZvs/REL7aK3R3k0EoPvo57s7weAteoyzQbOXm0btDRUEAShSVES&#10;taudJi6zi98ZVe8+roih13w0zvrMXGWbyjIjhtK+b4v6p+XFpdY5StNfP55gRz7R35+PQHvaq8Ps&#10;5g4Trdvk5bZyw9aM9gfcmyjicYvX290dp9gRaQJx3H7+UG879ZVhvsUDaWeyUWi+kCibB+BlSpQV&#10;BEEQBEGogUTZ7APftgRRlnRy6veK4i32+dglduLzg+3A1n3s6o/G2Zfjl/py1o1llb5kVsVFEASh&#10;6YAo+5mvVKj/cK2DHulrl7cfa99OXZlRURauwL61azeX2zdTV9h5b420n7bqZee1G2nvDV9oU5YW&#10;+6Fa23Z8l1H+wL0RZUctWGu3fj7RDm3TN9EvGKLsH18aaq8MmGdL10uUbe6QKJsHCI2JRFlBEARB&#10;EIQUJMpmH/i2JYiygLSWVWyzwXNXe8QRUVHP9ZljBeu2+IncWg4qCILQ9GDC65upK31LgP1a1719&#10;AaLkTR0m2uA5a3yf1UyBph5jb9bxS9bZ5VG69nmot93VcYpNX17iWxZkY4KOPglRduqyYmvdfYb9&#10;oipiN8kQZVnV8eHIxbZqQ5lE2WYOibJ5AF6mRFlBEARBEIQaSJTNPvBtSxJlGYSPXFBkp7823I6I&#10;BsBvD1loG7dWSpAVBEHIEMq3bbdpy0p8mxi2CmDrmHTR8Wetetmvnxlkz/aZY/MKN1lF1FZnGuwv&#10;OyVK15UfjHNR9uFuM2z5+lL/PBu8wfvP7/7LD0HrMKbA/vDiED/UK903+OuQNn19W4Wh84o8ilh9&#10;VvOGRNk8AC9ToqwgCIIgCEINJMpmHz6olCgrCIIg1IEdO76zdZvLrdP4ZXZ5+zEeERuEWf7d7+He&#10;dvSTA+zGTydYnxmrvE1GGM009r4omzIONSMd93091Y57emCUlhpBlghZ/EWU7HvDFtmyKH3bo/5V&#10;vKZ5Q6JsHoCXKVFWEARBEAShBhJlsw98K1FWEARBqAve9m7bYYuKNtuX4wrshk8m2OGPpw61OiL6&#10;9/y3RtoDX0+1HlNW2IriUj+IKxtN8t4WZQPYiqC4tMKGzl1jj3afYSe+MNjF6gMf6WMnvzTUbvx0&#10;oguyM1dssK0Ve1/YExqGRNk8AC9ToqwgCIIgCEINJMpmH/hWoqwgCIJQH2h/2caAwxa7T15hJ700&#10;1EVZDtn6aOQim7Rkva3dVG7bojY6W312cxFlAXvLboj6okkFxfa3zyfZzx/ubcc/N8ie6jnLBs1e&#10;ndr7vGK7C7jZAj6gb+SZDdt37rddse3Borw3xjh4rZZtr7HKem1HtbEtBv8SvU26M/WeJcrmAbyC&#10;UIAlygqCIAiCIDgkymYf+Fai7O4h8HnStKms0k8CR5TYUFpp5ZXbfdAqCIKQK6DNK6/cZpOXrrcz&#10;Xx/h0aB3fjnZ5q/ZZKXlHK6V3TaP5zUXURawv+zaLeX2aI8Ztn/rPnbOGyOt38xCW7+lwvuJuACK&#10;1RI2gzVCrKwItm2Hladb1PewnQJGVC6HnvFuMA5fC7YZK6sx+rC6jD422IatFdVWEqy0thE1XG1R&#10;3oPhh2DrsM0pW1vLon40sqIqWxP1qSkrc1sdGd+Xlkd9bOSrTL3nwEclyuYwAomTKCsIgiAIgpBC&#10;IMESZbMHfCtRdtdBWhg8b44GrAuLNlnfaOD98ajF9sHIxX5K+cwVG31wyjUqvoIg5AK8Dd62w2as&#10;KLGz3xxpP23Vy1p1nWbrt5SnhNCq67KFphBluYpLuT6YR5emGYJrnbYjZYioCI6PfTPLDmjdxy58&#10;e7SNXrjWBVEXSV0o3W5bKlKi6Kat26rFTgTM9ViVWFm0KbKN5bZ6Y5lb4YYyWxUZh4qtKN5qy4tL&#10;bem6Uluybovb4rVbbFHRFlu4ZrMtiGx+ZHMLN9WyOauSbGODNjtms5JsZbANbjMbYytq24w6bHqC&#10;kY6iTeXOBxr7nncVEmXzAF7ZoxctUVYQBEEQBCEFibLZB76VKLtrcJ9FZXXtpjIbMne1Pf7NTLvi&#10;g3F25uvDPV2XvDfGHuwyzbr7/opbfZmmIAhCSwdtH9sTIKoFUfahbtN9AiqbbXDA7oqyfAffcD3G&#10;I1OrlsZv2+5bNBBhWhNBmhJOPQKUKE+P5CyzIqI2EUsjW1WSsuVRe49geF/nqbZ/69521hsjvB+Y&#10;v3qTLSzaYgswRNPVm/2zlFi60S2In4ic+LdalFyesmmRTV22IcpvsBLfKmFilU1Yst5t/OL1Nq7K&#10;xmKLcs/I96qSrRJlhT1DaAgkygqCIAiCIKQgUTb7wLcSZXcNlFMin0bOL7K7O06xXz09wPZr3cf2&#10;fai3n7TNSeS/eKKfXf/JeOs5baWVRAN5oqkEQRB2BSnNINXurdtc7uIdAhyiFFGRtH2paPzstC88&#10;J5OirOc3sngEqoumVcJpWK4fludvKa+0sYvW2mXvj3VR9v7O09xHNUvsWW5facVbsKol85Gx/H1N&#10;rQjUrR6Biqi6rLjUCtaV2uLIv6nI0y0uos4r3GTzqiJLQ2TntOUlblOXldiUpSX+bobNW2O3fjbJ&#10;+4FTXx1uH49e4tGyQSitJZjGLUF8jNuYXbRRC9fZ4Dmrrdvk5dYhSsNHo5bYZ2MKrNe0VTZs7prE&#10;37QUw88SZYU9hjc4EmUFQRAEQRCqIVE2+8C3EmV3DaShYO0We23gPDu27UD7WatefuBNuh3z5AB7&#10;pPtMFzAQEgRBEHYFtGtskUJUZbdJy+2ZXrPtzo5T7O6OU+2VqP0ZOHu1LS8pdbGyvn6S7+oznpNu&#10;O7Agjka2PbJtUb+AGDptebGd9UZKlGVVAEvJaeNSe52mDmOK73dahlXu8OX7pRU1tiWyzVh5ykJU&#10;KvtyY2EvUgRp9utejYBastVW+vL9rX54Vr8ZhXbRO6NdlL3ti8k+WebRp6s32pzIZq0KEaeIp8U2&#10;JbJJS+MRpsU2Pt0Wx60OMXVRbUMsHL1wnb+TmzvUiLKIoSMXrN1JWMykjZi/1sXX94YttAe/nmZX&#10;fzjWLm0/xq77eII98e0s6zBmSZTONVF6k3/f3E2irNAk8MZPoqwgCIIgCEI1JMpmH/hWouyuAWFh&#10;2Pw1dtsXk+yQR/skCrLYQY/29WW130aDY9IoCEIK1Fa36D+1bWdxsD6Li4ZNaQiQe9uIDkUAJQLz&#10;2d5z7I8vDbFfRG3eYY/1jayfHf3UABcjPxy52JatL3UhlN8QWRo3PvMDoralDoaqFksrU0JpWcWO&#10;GpG0PFhqz1Pf9xSh1K3SD3VCHB29aK2d8doIF2Xv7jTFFq7ZVL33qYumHnVa6uki6nTJ2lLf85T9&#10;TmuW7aeiTtmL1KNOI5u6vMQmR/mN26S4FRCNWuJCKjZu0Xr7YtxSO+fNkfazVr3t+k8mWs+ovUUk&#10;jQup1WJq9HkQUDNhiLID9rIoSxr6zCi05/rMifwywo54vJ/3RdjBkR31ZH+76oOxLtgOm7c2epfJ&#10;92nOJlFWaBJ4hyNRVhAEQRAEoRoSZbMPfCtRdteAYNFj6kq74v0xdkDr3omCLOanb7810jqMKfDD&#10;WwShuYM6tjuWLpbuZN+ljNPSMQ6LYu9OREdOh99SVrV/59ZttSIksZrT2mOnsledxO6nsVeJgb4U&#10;HVEwHIhUdSiSH4wUMyJLWaKOYLjURcPUQUnVtpZDkza7LSrae4bQOXbxOnu29yw74fnB9rOENubA&#10;R/rYGa+PsE9GL3EBM7U/6SabE6zqMKfZ1ZZwWNPK1B6mbivqP3iJaNPJBes9avePLw21n0ZpuPHT&#10;iTZifpFHoGKTl1ZZQWqbhRCR6lGpi1N7nobo0z0VSRE7Px1d4FG7iLJ//XiCdZ+y0j9HnEz6TSZt&#10;b4uybFkwZO4ae3fYIrvg7VFePtLLDIaw/5cPxlnX6D0On1uUeK/mbBJlhSaBd14SZQVBEARBEKoh&#10;UTb7wLcSZXcNiLK9pq+0qz8c5ydsJw16MUTZC9qNsi/HLZUoK2QF1JG6rC6hNG4IpkRWEnVZvfTc&#10;IyprTo2n/G8q48T4Ct9L1A9AiowyThQlS9l9v86qvTpT+3WW2orI/MT49Vt8+w8XP118rDktfn7V&#10;3p21xcSak99nuoCY2tNzJ+Gw6kCkWgcjuaX2/AzGAUnVUZgFKeEwbikBcb1NwDg4aS/ZmIVrPQr2&#10;0vdG288fSm5jMIS327+cZJ0mLMu4EMn9h88vss/HFtgfqkTZ6z4eb/1mFbogmPSbTJpE2do2csE6&#10;+zbK/0NdptmxzwxMLC/Bfvf8YHu5/1zrN3N14r2as0mUFZoE3jFKlBUEQRAEQaiGRNnsA99KlN01&#10;IFAh2LBX36GP1S3KHtKmr93YYaINnrvGlwELQmNASa626D8pSxZa083HlwirYW9PTpN3QXWbR6RW&#10;L0eP6syGIKh6FGps306iTUvYt7PUVkSWElKrIkrXVh1+VISQuskF1FRk5kabXSWWTo+Mw49Ydl8T&#10;LZkSOWudDL9o1y1JoMlVGzavyJ7qOdv+9NLQOvetxvZ9uLed326Ut4WjFkiUzXdRlu0crv1ovG9b&#10;kFRegrH9xV0dp0T+WpF4r+ZsEmWFJkF1pylRVhAEQRAEwSFRNvvAtxJldw0IXqs3brVPRi22U14e&#10;6qJI+oD356162e9fGGIv95/neylycrggNITUGDGqk5H53qK1BNaUyMqkQFlFKnI17AMa9v/cWCWy&#10;htPlC4lUJUJ1/RZbui61LD+cJO+nyLOfJ9GkVafHI6CG/TrTLR7FOQ6LCazpQmuSkCLbNRs6t8ge&#10;7T7DTmTrgnpE2Z9H7c9Zbwy3NwYukCgrUda3y7n8/bG+73BSeQnG/sS3fDbRuk6SKJsEibJ5gFSH&#10;K1FWEARBEAQhQKJs9oFvJcruGiinCGPsr/hSvzl2WpSWA6r27tv3od525OP9Pbrtke4zbNTCtb5X&#10;JkKbkLugbKbGdzW2IyonWPzAJQRWyjBW69Clqm0CShFXy1Inz5dE5lsCbC63wqr9UYlcRVxdUrXf&#10;aYhWTR2YFFu2v2yDL9NPLdWvvTR/QtqJ8hJSm6cNnVdkz/eZY6e/Osz2qWf7gv0f7m2XtR9j7Ycv&#10;kigrUdY6jV9mN3WY6KJrUnkJdmzbgfZgl2n2zdSVifdqziZRVmgSpDptibKCIAiCIAgBEmWzD3wr&#10;UXbX4D6LyirPnb682N4dutAPvQkD3ds+n+wCCcJX8ZZyF+SE5gveZzDfazWYC6sp2x4TV9NFVhda&#10;EVarIlj94CrfJoB9VxFXa/ZbJXrVtwaoEljD6fR+Mn1R6mR6RNbqA5mqDmBiAiDsjRq2BAhRrfFD&#10;k5IEDFnLtBHz11qH0Uvsmg/H2UF1HNj001a9fJl6qy7TPOIx08KoRNn6bW+Lsojyvaevsid7zrIT&#10;XxxSZ4Q1exSf9uoweyfqu0hv0r2as0mUFZoE3ulLlBUEQRAEQaiGRNnsA99KlN11uN+i8ooAh2B2&#10;6XtjfAB83lsjree0VbZ8fakvL0fYU/HddeCyRIv+s3uWJrjGjMOttkflHWE1tT3AttQerB61us02&#10;llUJq+y5WnXyv5/0z0FWJVurD6+K77fKyfk1e65urI5k5UCqacuqDpyqOqV+YtXWAIpalcUNkbPv&#10;jEJ7ptdsF9AQ+eLCGu3NYY/3s4vfHW0fjFhsg+esybgQKVG2ftvboizPHxa9n8/GFNgNn06wo57s&#10;7+8olBn+3icqN799bpDd02mq91WI/0n3as4mUVZoEjgxkCgrCIIgCIJQDYmy2Qe+lSi7eyA97BXL&#10;UvK/fDDOB7tXfzjODz5C4FO5rRv4Jr7MP0SievRpZJVY1V6q1cv7scpg222rH2BVta8qVpYSUYNx&#10;oFWwDUSsVkWtsudqONwKkTUlsHKw1VYX09keoGBtjchavUXASoTVjSlhtWofVk7w9y0B6thjNW5B&#10;cJXwKmuMpQTQtfb1xGX25Lcz7dw3R9jBbfq6sMZ+oSe/PNSu+3iCvTpwvvWZUZgVITKVJomydRnP&#10;3JuiLOZpiN4HKzhu6jDBjnt6oAv47H3+62cGRuVopD3w9TR/h5SvveGnPTWJskKTIEVEJMoKgiAI&#10;giAESJTNPvCtRNndA+lBSCRK8uoPx9s+D/W2az+e4FGSiLXVYmOw6FoXHn1f0WBV+4tGFsRHN5bC&#10;B+Ex3RAgy2ssHPLkJ+v7snmsslkZ7yhufvJ/EEc3l6dO/vco1JSxzD8ejYqFJf/BEFBZ/r90XWlK&#10;RC3aYouLNrstWkO0KnuuVh1stZqI1bD3asqmu7iaElbDlgAM9olcrX3AFVsEFCcKrEmCgUzWVIbQ&#10;OXTuGusxZYW1/XaWRziyb/UZrw+3x3rMcEGy78xCj3bMhrjGMyTK1m0uiO5lURbjeQNmrfbDKC97&#10;b7Tt37q3HflEPz/Y643B863bpOW+Z3FLFGQxibJCk4CXKVFWEARBEAShBhJlsw98K1G2Bu6Pqn1E&#10;d+wIViWmVlm1kLoNgXSbR1Je6ZGyvT1idsaKEo/MZNk7/2LFWyusuCpKc93m1P6iRRtT4mONAFkl&#10;PEbGkvggOLro6BaP3mT/0ZSllshvsjmFVfuQum1oHla1JyrRpYig1VZ1IFU4lCrYlGBLWd6fMhdN&#10;k6ygxCa5VYmpkU0ItpOwut73XtUBV7KWZIhmoxasdQHtvWGpvasPfKSP3fzZJOs8YZkNnrsmqwIk&#10;z5EoW7fxzOYgymI8k/1lb/50gpeZE54f5P0l72o4gmzCb1qKSZQVmgS8TImygiAIgiAINZAom324&#10;CJmnoiy/qGXRPdhbtNz3FK20zeWpqE4iOtdtKbc1m8pt1YYyF0wRSDn9fn7hJhs6b41d+M4oXyJ6&#10;0dujPHJt2ooNNjMyxMhaguTyGkHShcilJW5JIuQkrEpsTBmD0fU2AVuSsrjI6BYNWIPY2FwsaVAt&#10;k8kaNhdlXQhd6/vG/unlYXbQo33trq+muuCWbfFRomz91pxEWd5Hv6gvuvWziXbQI3394C/fsmBe&#10;kQv9Sb9pKSZRVmgS8DIlygqCIAiCINRAomz2gW9zSZT1PUqrtggIp+FvLec0/NQy+nBgE1GqqzeU&#10;uaWE1q22dH3qFPwF1afgb7S5qzbabF/uXnVI03KE06qozCXrbWw08P1mygo7962UKHteu5HWZeLy&#10;KI3ZFwRkMlluWRBl2Z4gLsre3XGq7yObbSFUomz91txE2f4zV9vfPp/kZQZR9otxS7O21UUmTaKs&#10;0CTgZUqU3X34ACLyHyfesqcU+0OxXIslXcWllVEF/S66pupiQRAEIadBf0p/UBgRNE65pj9gT0EO&#10;cckkYROaHhJlsw/nVM1MlE3x5NR+rRj1uMIPedpuG8sqbNDsQjv1lWF2+OP97ZUB82xZxAXZFmB9&#10;ZGwLEPYiTZ2Kn4pqXcyp+Gs2+zL/2QisRKtyAn5kRKMSfTq2akl70iAwyRjYjowGuN0mrbBzJMrK&#10;ZLImNtoYibJ1m0TZuk2i7J5BomweIEU2W4YoG9IKOSfiwPfFKiXSoNJPOaUy8H22yifp4fCE4s3l&#10;NnHJems/fKE91HWa3dd5mr3Uf17U+BQ6AecgBNIlCEJtUIeSjCijRlk0UJZ9J2smhmDDgTFTlxXb&#10;p2MWW+vuM+zezlPtuT5z7NtpK12I2VK+zZckM5kn23OjDtBmZAK8U4my2QW+zZYo631N9I6pj3A5&#10;OGQQXF10ZY/WiL8xyUJk68aqfVg5BGqN77daaouKNvlp5CdFA8xD2/SzNj1mRoO0dVEbgLhae/l+&#10;0mCuKY2BrURZmUyWKaONkShbt0mUrdskyu4ZAh+VKJvDqCalWRJleV7cEoWWOowBWGVEkou3lNuU&#10;peujRniJvdhvrkcmdJ283KOSUgPeaKCW8PsmtWggyHM4BOGr8QV2+Xtj7NfPDLQjH+/v9qu2A6NG&#10;eYQ913u2TYkG6JD62kJK87bqgyVkeWrJAkhjLemE5yTbVjUYDlY9KG6s+eB5e71W3sINYYCILKy0&#10;InWydeoEaYSCbVbKfoOR+TXh+sZa9Jtap2i3OIvyj2ASGT4Jh9jwN5/xXfW1ke/wX0PG7xo0X35c&#10;2zZH74PTt7+etNyu/WicHf/sIDvqiVR/8MuoPzjt1WHWpvsMGz5vja3euNUP3eE3qZPJa2zj1gQr&#10;3dk2lHJi+M7GJGUwJi1z1cgfS8FZGg6XyAQkymYf+DbbomxZVKfXbSr3+ssqp4VFqdPxZ69K7bdK&#10;9Go4Dd/3VF0SDcLYQ3Vx6tAbJuR/9/xgO6RNP3uwy3Q/ZXpvDcAlyspkskwZbYxE2bpNomzdJlF2&#10;zyBRNg8QSGk2RVmeVxndm4Ese2/VWEU0oE62ktJyW7u5zGasKLYOY5bYbVGlPvfNER6dwOmPHGYA&#10;Ge4xdYUvFUW4Za+uRtmWuo0laOnGkjQiJZat3xI9b7ld0X6MHfRIH/tJ1BnELdUADrPXBs7zvb84&#10;lIG9w9KNe+2OrY0bJ+c2oa3ZVJa7VnWycINWtb9bMJYfxo1932ps6062MljUUAfjFOPaVlqnsdSx&#10;KYyllIkWDUDrsqVR2Y5bAbYu2ZZg0UA2buyDV21FNcYpzbVtsy/hTDdOcm60RYPn+oy9+FqyIQ6w&#10;LQqTO4PmrLYvxxXYu0MXuBCAADgiIqS0LyyDTfp9Lho+CX4hIm3o3DX21fil9k7kl3eHLYz+XmbD&#10;5q1xQWXOqthv8VEdxonhKdvYKGMSMG6ko2v0Pjjt/LDH+u7UH/z8oV72u+eHeCTdwFmr/Z2xtQEn&#10;lMdtdpJF18lqG6e80w9mgwRLlM0e8G22RdlNEcck4pXtAyb5/qypQ6uIck0agAVjIDlsXlHUHu8s&#10;yu4NQYD0SJSVyWSZMtoYibJ1m0TZuk2i7J5BomweIJDSbIqyRNKVVlRGBbjURRUGVzUWDZDTzAfA&#10;qzbY+CXrXIw4v92IqEL3sZ9FjW+wfSLyeeQT/ewvH461zhOX+eEHYeBer0WDcMSM+q324HtOlJaZ&#10;K0oi4r3KWnebZkc81m+nAXiwA6N0Xvn+WO8wiLDwPWeje+zqgHuWH+wQtw21bCYWDfKzbQgLLc6W&#10;15w4vCvG6cT12dSozCVaNNDDiLZprE3GYqceN9YmFSRZTYRP3OhE6rIJ2JIaG59o62tscW2r6+Tl&#10;pM5MVpeti4jK2og8FVmv6SvtrcHz7bYvJtoF0SD7Ty8PtVNeHWZ/fm+03f/1NPt45GIbGBGvlk5s&#10;GmvkE7/0jQYB7w1bZPd0nOITcydHfvnTK8PswujvO7+cYu8PX+SnveLLpPs0hZEWDOLdutsM+8UT&#10;/RP7Amzfh3rbuW+OtNcHzt9r0XS5YrRthSVlVrlNomxzAj5joFBRUVFt/D+fN8ZvzhGzLMqy5Qgc&#10;syERNt2ovxJl67bQNo6Kns3zg+Gb1HfJv5PJZM3TvD5HJlE22STK1m28D4myu4/ARyXK5jACKc22&#10;KEtk7PzCjTZhcW3RJsnGRJWVAfjnY5b4slAalqQBL4ZYi0jRbfLKxHs1hZGe4RDxYQvt0vdG2wH1&#10;pIdB+MlRR/HENzO9w+K3O91PJpPJ0gySAnEaGJHLNwfNs4veGWWHtunrEZf7VBl/H/1UfyehHSJS&#10;Onxe9olWtq3aLxHRfC9qg5n0QgjFFz+rMv5GILni/THWfviijPqF9EA2P46ILlGyB0d9UFJfgCGS&#10;IN606jLN95jdG4OGXDGJss0T69ats8mTJ1uPHj2sc+fO1rNnT5s0aZIVFxf7AKIhOEeUKLtb5m1j&#10;MxBlSUd1Oz1ndcTHl9tnUf/UYUyBdZqwzCfKRkRtMtck/V4mkzVPo87StkmUTTbaPImyycb7kCi7&#10;+5Ao2wLAy9i6dautXLnShdQpU6bY9OnTraCgwDZv3twgkQ2kdG+IskTAElWXVMDjRmUdNrfIXug7&#10;x05/bZg3ukkDXgyh4pJ3x9i7wxYl3qspzNMTEfE3Bs23898aWa9I/POHejtZf7jrdOs5fVWLb3ga&#10;a+STBhjxun80QEGA6BF1TL2mF9qgOWtsxF7qoGSylmLUD7Ym+CoiLbd+NskOfaxvYtvHKgFESZbF&#10;95watTEJ98olwy+QcA7Xubvj5Cjv/Vx8SPcLvjokIn73dJrqbU+morJCW/d+NED587uj7cCErWyC&#10;kU72HieyF6KeyUGDpytqZ/GVt8FTU21wz2mrqtvgpN+1FJMo27yArzZt2mS9e/e2e+65xy644AI7&#10;99xz7aKLLrL77rvPvv32WysqKmoUJ5Uou3tGeva2KBvaHfzSfcoK58l3R+3dVR+M9UmyW6K+7Nne&#10;s63j+KXeDiXdQyaT1Tb4C0IadYa+vNvkFc4hEEKpa0SjJ/2uqS3wHYmyySZRtm7jfTQXUZb6EvQJ&#10;eDH16ZuoXtF37056JMoK/iLKyspchH3rrbfsjjvusBtvvNFuu+02e+GFF2zkyJEencCLrAuBlDZ3&#10;UXbo3CJ7/JuZXokbEmXPfH2E7+OadK+mMNJDJ9h+2ELfT/aA1vVHyv7plaH2VM9ZUYeVP6IsAwMa&#10;t6/GFdiLfefY/V9P9U770e4zrd2QBdYtIutDone6NzpNmawxRl1lIEtdpyz3i8gE5oJWFkiEtzNR&#10;HXltwHxf8o74mtTGYPtG7R5Rmh9FJDnTS0JJVyA0A2evqfFL9PfwLPmFPWTfjtqRi98ZZfvWMymG&#10;XfzOaHtn6MKM+cX9EVmHiIgzGKgvUnafiKSf+MJge6TbDBdHM9X+kSbKaP+ZhX4Q5Ut959qDX0+z&#10;u6I2+KGuEV8YHLXBEQmlX830+woW0jR4TooIU2aoV6SBerar6ZAo27xQWVlpo0ePtrvvvtvOOecc&#10;e+mll+zTTz+1Z5991q688kq74YYbnJMSLFAfnCPGRFn8vmjxYtsW+T3x0NU9MD+UMnoWZxDMXlni&#10;K5mok401Bra0Re8MWWgnPDfYJ4EeiOoZkaB8l/SbTBrPpF3uOnG5nR31GYiy57410r6esMzrXtJv&#10;mtSiegz3o89kf+1Hu8/wvuuXbQfY4Y/1czvqyQEuYP/ti0n20ajF3mck3ksmk7nRPw6J+s2uUZ9N&#10;301fTv2546sp9uS3s+yTUUus9/RVviIo6fdNabQxoZ1he6iTq0TZu6K09IrSwGRv0u8yZd4Gz1tj&#10;n40pqNYHro14WN+Z2U8LhkDM+zjr9REuyl730XjnWgRYMFmV9JtMGv7pP6vQbvp0oouyp7wy3D4c&#10;SbubGn9n00hLvxmFdutnE+2gR1KiLGI6/QXfJf0mE0a56B+lg2cT7EfgBkIxq6xf6TfXV3MwttmV&#10;PpNt/FYUl/rhzPCKJL6xpwZXWbtunb399tuu00mUbWbgRSxcuNBee+01+9Of/mS33367Pf744x6l&#10;cNlll9kDDzxgEyZMsPLy8jpfGp+3FFG2bc9ZvmdgQ6LseREJfTPquJLu1RSWGlxCfJfZfVFlTjrU&#10;JdiBUcNz6XtjfN9DxJxc30OLKD2MTgAh5IZPxvv+l79+dqD96umBTsbPbzfShYEvxy2tEgWS7yWT&#10;7S2jjoeJBSJ6Xuk/z8lv216z7O2hC3xmlbJLZ5z0+6Yw0jAkGvA/8c0s+0NEXpKiQYMh2J71+nB7&#10;bcC8jNYn90tEaAbNXm1dovaPvVHxC5NOPtkyeXk0eFiT0agN0jA4esbzfWZHBHNovWI1xqTYs73n&#10;ZOxdkR7uzSz74z1m2tFP1r2nLKT4/HajfGCVyT2AuS+CLG3wTZ9OsFMjH/zm2UF2bNQGH//cIB8w&#10;3N95qkcpMLhKukdTGf0B/uE5vaat9ImD5/vMsSeicvNiRIARs/uynDnqU3fFHxJlmxdKS0vt5Zdf&#10;ro6MRVRds2aNc8m2bdvaaaed5hEey5Ytq/pFCvgybvicgca8efPsjjvutGv+eoNNmTXP1m7aasWl&#10;lU1q4dDWJWs32dhFqfY+TDI1xtjTumdU7+kfjn9moB1cJU4gSPJd0m8yaTwTcabD6CV2xmvDvc+g&#10;X/hk1GLrE32e9JumNJ7PcxAhno8Gu+x7fkDrnSep4PAItXd+Ndm67CVfyWQtxajTn0Z1+oEu0+ys&#10;N4b7ahu2rTomqkNM8l7efqzXN1YPJf2+KY266u3MtFUeBQ83ZXUQolbnCcuyXpd5HryCMTbjS9qW&#10;Kz8Y6/x0b7QrtH8EDJwetX20v1dxpsyYAg/KYrIu6TeZNHzQLWpjEYcJYOBgdPgnZSrb6SEtXaMy&#10;cv3H4+2AqMycEL0vthcjLdl8Vz2iPpst4f4apeOPLw1xXgxvPy6qV6dF7+32LybZu0MX2TfROK+x&#10;PmJMwvk+HBIOr0jiG3tqcJVFywvtpdfftGuvkyjb7MCL6Nq1q1111VUemdCvXz+bM2eOjRgxwh55&#10;5BFfOvbhhx/aqlWr6nxpgQQ3d1GWAd17wxbYJe+Orlec2PfhXnbzZxN9sJl0r6Yw0oMwMTgaVL8T&#10;Nb4XthuZuGT151ED+Ieowj/aY4YP2H3JfsL9csnwDbNeHcYs8UPXjnisr7+vn1YZf+/fOvJL1JG3&#10;7jbdxa1sRB3KZI01yiICEUvEGGzf+OkEO/v1EfZHP0RqqO/tel/nqT7bzCA+U2WX+yLKInqe1AhR&#10;9uw3RrhImsmIUIRqSCek7paonSUKCpKHcbjWXR0n+z6vEJlMCbOkw0VZBv2NEGVPeXWoPdcng6Js&#10;lQ2Zt8Y+HbXELntvjB3SZueJun0e6m2/fW6wPfD1dI94yVRUMfekv+wwerGTTrZ3wEehDcb4/98+&#10;N8ju6TjVI3YzuZUB6WECg204iJy7PPLPaa8Ns5OiMnPma8Ptmg/H2TO9Z/uAkr6jsT6RKNs8EDhk&#10;SUmJL6m7+OKLrVOnTj5YIOJ1y5Yt1r17d7vkkkusVatWNm3atKpfVvHB6Bqu5UAwAghY/cVvZsyY&#10;YTfefKv96vRL7K73+9tjPabbEz1nNak9/u1Me+ybGfZw12l255eTfWn9zbtgN3WYaDd8MiHigKM8&#10;Sja1MmqYR8zfHH2X9JuMWodJUX810a76YJwd/dQAb3eOif5FGLgp+i7xN01o+IP+8pqPxrkonCTI&#10;BkM8YYLomo/G+++S7ieTyaI6HdWPS6J+k/rCfvnp9YjJoFNfHRaNucYl/j4TRjvDKqQjHu9nP4/4&#10;BBzw2qguZ73dq2pzLms/xg6rOnQbP1338QRvDxN/k0GjLeNdHVU1OQ/nYxXbXmvjIh/AA3/3fGoM&#10;ceQT/V1H2SvpiZ55XdQ3/P75wc5BeV+8N8pSNssNZePsN4Yb+kR6kB9l+VdtB9oFb43yrSfQk5Lu&#10;kW63fj7JV8k89s1MDzhwS+Acu23R/R6PuEqrL0bbuX97zC6+4mqJss0FgQQzOHjmmWfsrLPOsuef&#10;f96jEiC2GzZscBJMtGzr1q19ewOuT0L8XkGUvfa662zqtOlWXlFp23ewvKvpbNv2HVaxbbsVby63&#10;2Ss22JhoMMhAvz4bEQ3Uhs1dY10nLbMHv55qxz49IHEgThQSM2VE4fSZXph4r6YwRESMgW+PKSui&#10;Af9su/jtUdURs6SDNCKSEA7P4QZhyXPS/XLFgk++mboiGuzMiBq2ATs1eMEg63ToRNcR0cU7Trqn&#10;TJZtGzZvjc9qv9hvjl0QDbYhDtRpZpkxyu5xzwxyIvjRyMUuECLiJt1rT4w6wcQP0a/nvTWiXvER&#10;oo64RXoy0c6QP/xCXX1z0Hy7/D3IeF/bP/JF3C+QGYg5eywiWLNEKul+e2L4hUhdIpYvidqQ/R5O&#10;9kmwP0fXkJ5Mt7/cv3dUbl6N3tcVkX+Yeaf9wzcII2e8Ptzu6jjF3xG+4fpMpIk2uOe0lX64JP1h&#10;XWI++50zkCOqgyVlSffaU6PcsLybyMF7o7z//oXBHiER6hP/Htqmn4u0bbrP8D0o6esbU5/GL1pv&#10;y9eX2taKbc4rkvjGnlplxFWK1q6zV19/3beGkii7M/AFAwMm/9lHlq0KGCwgtvIdIuvQoUN9b9hb&#10;brnFxo4dW/XL1G+JsEWo7dixo7Vr18634nrzzTetTZs2dvzvT7J/PvoM2/f2j+3gR3r7nq1NaQe3&#10;6euCBsaqpgN22fp4u0c5DlyHesVn/l3ibzJs0bNpl0O9T02EZystKX/wPPwQb2+SjD5tr/pKJmsR&#10;FrUxUT2piwPS9lDfslfPsebS7kXPi55L3kNaatqVpOszbal3Fdpf0pJ6L3srPZFFzycowMtKlJ79&#10;Wkfvaq+kJ/WuWNEcyq37Jtv+iZ4H/wzlJd14d5TtXUkX/IFtPA5O4BlNZWyNdsB9ne0/zrrDzrzo&#10;ComyzQW8AAgvZJd9ZFkW1qtXL+PAL75DmB0zZoz97W9/cxLMPl5BlOV7/ub3GAOMEKXA4WCPtnnM&#10;Lrj0Sus8YJRNXLLOpi4raVKbsrTYJhWst1HRoKvHlOUe1s+m2A0Ze7Swf02b7jPt7Ghwu3/CQJzB&#10;3WXvpZZxfBwNfJPu09TGABuRotXX0+yE5wel0vFYP9/H6+5OU+ylfnM93Z8k/DbXjDxyAvlzvWfb&#10;pX7gTd2knEaP2czbvpjkUXe836R7ymTZNur0K/3nuvB4aELEIwbROu7pgXbHl5N9iXgmyi/3JC1M&#10;+lz09qiI9O6cjmBE5SMSs5ws6V57aiEtrw+c51FQdR06Rr1GgGQWnnpNe5B0vz2xkBZE88vbj3Hy&#10;lJ6OuF3Zfqy9NjAzfkk38ovI+WjXab58jT1kIVJnRn0WZeWFvnOt/TD6g8y1d6SBbQHwTX1b62AI&#10;x0QC0Icl3WtPjXdF/4dA/PsXiPJJfle8w7PeGGFP95plH46I/NOIcsP2NwNmF9qEJeudVyTxjT21&#10;yRFXGTZ9sT345PN27XXXS5RNQOCcixYtsjPPPNOuvfZaF1mDKEv0K3vN3nnnnXbdddc5Hw3geyJs&#10;e/bs6XvRnn/++Xbeeef5Kq8//vGPts9+B9pPjz/HTn6is537xnA7761RTWwj7dw3R/gS/1NeGWYn&#10;vSzbI3tpqO8TyPJqhO6fJdT1uO0f1XuWYP/hxaHJ92tKq0obEc08m9Vtv312sH+eeH0mLXomE1SH&#10;RfyCfpSBPxF1J700JPo+y+mpSgsRj7wvRJJfPzNo7/ilyigPbG8Bz8I//L233hOr+ljezL79pIc9&#10;kU98IXpPWUoP7+aoJ/o3yHPw04ER1yCtpDnpXjJZvtvxUZsf+oD6jLp+eMSfU+1yw3WdvZUJvGD1&#10;YDLX2HODq5z+fB876rL77bxLrpIo21zAC+BFrFu3zrcaIFKWwULYO5YDF6ZOnWr333+/XXPNNTZo&#10;0KBaomwQdDdu3OgHgbE8b+3atb5c7J77HrCfHX+mHXvfR3bSi4O9oDWlsQQY4kGn9tvnB/s+d79u&#10;hLHXR9j346CIwNQlCBzWpp9Ha0Eqku6TCSNtx0TpCp0mlRlCyvKx455O/k2uGr4g3xDepHcUN4Qk&#10;ohDZazbpXjLZ3jDK8C+f6m8HRoOTpHIbLNVp97NjaW8S7rPHFrVhCL+khTYvKQ1x87RksC65X6LB&#10;0cENpIV2mAmyTNbr6rS0adgvCOvZbIe9DXyyX3X5ITLh4Ef62i+eGJDR9xM3hHFvg6Nnp/sjbpTh&#10;TL+rYyN//CIaVIboiLqMbW2Oiso6/ku6T7odH5FleAScAkviG3tq7Df2+ye/tYMuvNPOv+xqibIJ&#10;wBeIspxvgCgLJw2rs/gOXkqQAKIsgm26KMtvi4qKfA9ZxFy46+TJk61Hjx52+ZVX2iVXXWsDxk33&#10;g7jmrd7UpDa3cKPNWbXBJixhW5YV1mn8MvtKttvGRAlbVzG5cs5bI1xsTKrrwQhkuLfTFPt0TEHi&#10;/ZrUxi3zybwLqladnBwNtF/uN9e+HJuFZ6cZfmL1BsuIw3ZebJX0BWmJvkv6TaaMtHw0YpFd/eE4&#10;F2SPj9pWzu/wtCRcn1GL3hHG/qmc10HfTRm6p+MUP5Qn8TeZtKry/Gi3GVGfnjqsLhxQl633RDlh&#10;X3j6aLhVUj3CmOBgYql1lNZPozQn3Usmy3d7se/cqG8aGbV1yfUo2OGP9/PzgAjo+HJsw3WdvdFZ&#10;pTZjRYnziiS+sacGVxk7p8Aee+5Vu/qa6yTKNhfwAngREFlI7tlnn22TJk1ycst3iLKQ2wcffNCu&#10;vvpqGzhwYC1RluVigwcPtoceesgPZbjwwgt92dnpp59uBxx8qP2/Q/9gP7r2LfvJ/d+4sJYJS6oE&#10;MplMJpPJZI2xJG7RlPaTB761/7jjS/vBKbfYOZf8RaJsAgIfLSws9EjXK664wiNj45Gy9W1fEF+x&#10;hcFfCRqYNWuWH17LthHzFy6y8spttj3isU1p26JnV0bPXre5zGZGg6nRbKcl221j2xH2Qf964nK7&#10;/+spdmQ0sE2qtxgC0yXvjrHPRhf4ntNJ92tKI21sS3RF+zEesU9UEweisV2Kb4mS8JuMWPQs3+Zr&#10;ygo/fAfRkcNlEEHZ6sW3bkn6XQaM7XNIS9/IL7d9PsmX4f7hhSEuBKbSkvy7TFnY0mfQrNX2dM9Z&#10;LoywJPipb2d5erL6niLjXbBVElsSIYqyH+fDXadbv8hfGX9P5DWyb6ettEd7zPRzBerbEuSgR/vY&#10;n98dbW8NWWCD5qxOvqdMluf2+dil9tdPJtghj9YfeX5s2wF2+xeTrXPUl9FGJt0rbuMWr7Ol67dY&#10;acRT4BVJfGOPrGo7rTVr1/o2T9fpoK/mg0CC2Tv2hhtu8OgEXk48UhaR9t577/XlYgiwcVGWbQ64&#10;/sUXX3SSDFnmEAv2AvvlscfZ4SeeZTe+1tUe6jLVWnef0aT2cLfp9lDXaX5Qzt8+Tx2SINt94xTD&#10;v340zq7+YKwvkW0ooo6lYixrZePvpPvtiV0fGfdlxp3lgA0tt2HP2YvfHu3ElN8m3XNPLaSJ/TbZ&#10;UuHXVbPNLAVniR3bTFz9YeaeHzfe1V+i93TGa8PssIQIP0QANoc/942Rnt6spCky/MM+oGe9Fr2z&#10;iPSxhO2Ul4f6YSXZSgObvzMryTtJ90vciCqhnHOgQSbKMMY74rT6pHcUN98Q/qkBdt6bI91/SffK&#10;FaPsXvNhquyyl2ySP4JRvyjH57wxwstx0v1kmTPqE34/8/VhEfGsvwwT+XPJu6O8DU66154a5eaS&#10;d0bZ8c8OtH3rifLBiOwl8vWK9mP9d0n3i9tNn060uztOifjE9ESu0RQGX7mnw0g7/caHPGJTouzO&#10;wBfwS1ZdwUc56Ourr75yjsrnBAF069bN/vznP3sgAFG0Afw23fgNPp4/f75H18JNFy9eXO33pjSe&#10;hShcsqXc5qzcYGMXrvOD5mS7Z6MYoLqQVWjthy90kShpCyC4DivmnvhmVnTtGj8UMul+TWkMnPvN&#10;LLQr3x/rB7KdGfVPbJ+GuJZ0fSaNtHCQKAfJIMqeHnEvIlbZgx0fJv0mE8bhl6SFveIRINgX8aQX&#10;h/pJ9hy6yPdJv8uUUQ6wwVGZeKbXbDviif6+73PbnrOrD4HMpvEuhsxZ4weosuIDUZZI1AF+kGl2&#10;3tNADpQeutAueHtUvWMqJkB4hx3HL3MRKeleMlm+G+3uYz1m+mq2pHqE0T+xkoI2qPf0Vd5GJt0r&#10;bmyjtbK41M9Mglck8Y09NbgKK+TffvttX5EkUbaZgBfAS0d8RXhlT9kuXbo4+eVzxNnhw4d7hMFt&#10;t93mS8f4PP23XM8pt5s3b/atDFg+xsFg11xzrU2aMs22lFVY+bYdTWpllduttGKbrdlYZtOXFzsh&#10;Ghp1ILLdM6ISmBXtNnl5RBam2y+fSp24W5ed8+YI+2jE4oiErU68354a6ekzo9BeHzTfT6pPGoiz&#10;pPaIJ/rZDZ9OsA6jC/zQmyFzk++3p0Z6IJxfT1jme1CyJwvEBgHgnDdG+mmJ7Ycvsl5Rw5upNGDc&#10;mxn3zhOX+XK9Xz+z83sKJ5iybzIH43CAFBEkSfdrMovuD+mkPHBCPSSYzc0ROngvGX9+ZLyjAbMK&#10;7f0Ri3wQV98SLfY9ax2lrUvkR9KddL89tV7TV/o+ruwJyuAtKR3YIdFg4aoPxtq7QxdZf3yVcK9c&#10;sVS9XmWvDJjrdahRERuDF1jfqO4l3U+WOaOtQXx4fdA8P2yyroEc+2pd+u4YX5o1IGqbku61p0a5&#10;+Wp8gd355aRoQFs3CcbY3/HBLtNSbV/0u6T7xQ0ivHhtxF0ingKvSOIbe2ocIrZyTZG98trrdoMO&#10;+qoX8MlXX33VV1+xP+yCBQv88NmZM2da27Zt7dRTT7V3333XD5StD2Hwwe/vuusuDxpYsmSJf9bU&#10;CHx4Q2mFzV21wcYtWm9jZHtk1EsEK9r+VwbM8z6S07bhpkc/1d+3LGNileg/lnwm3SMThsBIP016&#10;6NfZw5roVAbcSddn0khLz2mrfAINLooo+9X4pTaiavCf9JtM2OjISAtcjz3PgyjbfvhiGz4/Skva&#10;9Zm2IHDA7Z7tneKjiLJP95rt6Un6TSaNtBCh+8bABXbsM4PsF08OsEcifj4w8le23hORw99MXemB&#10;TAQtJPFjODt1ivoWJjmS7iWT5bvBHdke5cK3R0ZjlZ25cdAnCEr6bEyBDYv4dGPq+sSCYltVstUq&#10;t6dWCGUCcBW2G33nnXfs+uuvlyjb3MCLgASfc845HoGwcuVKF2R5aZxky5YETz75pM2ZM6dalAX8&#10;LhifQ3Z5scuWLbMnnnjCrvvrX21GRKS3+eCD65vOvvvuvzwM20lw4UYbt5iOT7a7RudLo0EjQ7Qs&#10;BwekNzJxgxxzynXfGZCK5HvuiUHwUoRzpS8/OvnloakTA1tzMmhKDIWYE+n47rCFKQIRXZ90rz2z&#10;1MBgxLw11mPycnv8mxm+PyCb9QdfIBgTWXzh26P8gKQUmYEUJ91vz4z3xOz6G4Pm2QnPpQ6ESzII&#10;17lvjfLlY4jt/C7pfk1l+J4lUoOjZ73QNyLBj/e3/R/u42I1Qu2IeWsz5pNg7puI5BI1Q3nxZcN1&#10;GHtzEkn34cjFVbOXyffcEyMio9OEAo/EreugL94TBPnRHjNSM6nzM/ue9rZ5OxP5peukZXbbFxPr&#10;9AuEhr1e748GED2mrPQBRdL9ZJk13pe3wb1m2WmvDnUBNrTBDOA4qO2S90b7oWRD5oSomuR77YmR&#10;DgawPId9E9nLMancIJJc2G6UvT98sU9GNabdm1hQ4iQ4FZkAn0nmHHtiOyKuAp964403PGJTomzd&#10;YKIf/9x66632u9/9zl566SXnoc8884wf3MW2BgQIsFKrPuBbibIt21L8a53X5c4TltlzvefanV9N&#10;ifqOyfZo95l+kF+/iF9kUxCF60iUrW0SZes30rK3RVnewbAo7x3GFNitn0/ygA4CApj8pl+Hs58W&#10;lZ8nv53l4i3vM+k+MpksZbR3rw2c62P/X1S1MV6fon85k+jqD8Y5Z92Vei5RVvAXwV5dRMOeeOKJ&#10;9tFHH/mhXiwdY1sClpF17drVl5XV9dICKWWgQQQDoixh0UQ38FlTg+ftiJ63cWulzSvcaOMXJxdw&#10;WeOMBgOx5P0Ri/2E9oZOFeTwoHs6TbU+M1Yn3q+pzPfMmrrCT/W+p9MUu/L9MX6oAcu1WDoAKSeC&#10;NVOEGL9wbxpfhFBORGQj/CSfIDBdEaWPzbqHzS1KvN+eGukhuvPurybbkQ0s/+YAvEe6zXDSnkmC&#10;RZoQXIdGBLjb5BX2UJfpkS/6eRQkndXzfWdbp2hAxfIpBlhJ92gKIx28pwe6TPO81yfKMmhgy4l3&#10;hi3MWJrwCae6vzFwvl3afrRH57LEkIhDjM77+OcGRQPMSX4IRFhWl3SvXLFQn4j2ZsLgmo/GRmSm&#10;tl8YXHJI042fTrAPRy7xiM1c90tzNfxOW8a+he0GL/BDU656f6xHMLO9zKPdZ9jHIxe7SJHpNobV&#10;MAwWH+46zU5+eUhUf/r6xA9lhvLDvoFE9HK4DG3eyCpBNul+cZtUUGKFJWVWuS3zJFiibMPAV5s2&#10;bbJ+/frZAw884GcVnHfeeXbJJZdYq1atrE+fPn6gbEPiqnNEibI5YbQtRCb1nVHok3TdI2NVEmIt&#10;k8HZ7B9Ii0TZ2iZRtn4jLXtblMXCBAcHERI8gTh7VdSPs20WARRvR5yMZdmMu5J+L5PJagyOyT7a&#10;H45YbG16zLQbPpkY9Qvj7OYOk3xygwmQXZ00lCgr+IvgsK+vv/7arrrqKjcO/uJf9pJlIMG+XLy0&#10;uhBIqUTZlmkQA0QhTpW97L3k/bvixsmqraLBMZGySfdrKiNdQcRhiRqNH9sE0Nj1jMgDgkEmSQ33&#10;JkqvW/Rstgtg/9okfwTjFGCW77P1QtL99tRID/uXsV8pkcNJaQjGyemc8Np18oqMCSakxwVZlheP&#10;K/D9ExkYMFhBFGX28LTXhvm+jW8PWWh9ow4qU++L+zIoQIhmT8n6RNmDokHDxe+M9rKUKVE2VXaK&#10;rFc0aGo3ZIHdGQ1WLnp7pJ3++gjfh+7K6B0+EvkLQZby3RgBKRcMvzCQ5pCL94cvtHs7TvGJFg5M&#10;Yenc5e3HRm3L9KgtWpJxsU/WsIX3xWCONpg+gnrz8egCH8DRbyT9rqmNdPCsrycu89UTRKAzSUZ7&#10;c0FUr27+bJK91H+uTwy5ENDI+iRRtnkC4ZUzDQgI+PLLL6179+42YcIE3wutPi4a4BxxL4iy8wo3&#10;OB8di0XlC0sqd7KWaRJldzaJsvUbaWkOoizGu2DP4b7TC33/Yfpxtn9ju59BVZMcSb+TyWQ7G+0+&#10;7QwBAxz+RX1iK6+eU1dFdT61n3bS7+oyibKCg5fBqbe9e/e2p556yiMUHn/8cSfDCxcu9FNs60Mg&#10;pRJlW6ZBDEZEA94uE5d7FObREWlIErMwxC72ySR6laX6SffLFXO/RCTlszFLXAg9/LH6xepjnupv&#10;d0b+QwhNut+eGun5PBoAMCBo6PAd9l5DlGWf4EwJW6SHWXXEGcRQDt1I2if0sMhv13w0zgUdTinO&#10;BBHlnnSObCHBoVl1LXHGiKq748spHjGQ2ejdVHQC6eoelQmWsrzQd6693H+ui46I95SvpN/muvG+&#10;mFSh7Lw3bKH75cV+c+2DEYt9oMnAIel3svw16hODxv4zV7kQwsEplJs3By+wjuOjQWXUHxG9kPTb&#10;ukyibG7COWKWRdkt5ZW2fP0W31Jr5soNNmPFBpu+rMSmLC2JylmxTShY71yV7bYk2LZMkyi7s0mU&#10;rd9IS3MRZWUyWfM1ibKCg5fBIIF9ujisa8OGDf4vhy7wsniJ9SGQ0myLspvLKq1g7WYnv9OWJ9iy&#10;7NvUiITvqU1JsojY76pNbqQxYJi4hAFvUUSkFtoFb430fVLTxSxO1Gevx7s6TvFtAxhgTI5+29RG&#10;epqD4ZNxi9bZV+OWuiiLuJjuk7ixzy17niE00bjWZxPqsyXJhr+59wNfT/Vl30lpCEa06BPfzPTD&#10;esYtXmfjo7wkWnTP3bHUwJLlUKvt/eGLfKsC9plMSgt7p7IknchQ9qiEiHokkd9jZ0vqrBoy7snE&#10;AksbOU0dgTxJmE2dUjzMD5DiYKJMk2LuTzQx4mv8gCH292rsEutctCBYM5glAjL4Zfg8/JLdQaWs&#10;5Rh1ifIRr0+UH/6f8rSr9UmibG7COWKWRdnKbdttc3mlFZdW2Not5Va0qcxWb9jqpykvXVdqS9Zt&#10;tkVFm23Bms02f/Vmm1u4yWav2mizVm6wmQi4EWedvryGAwZuFvp+bYuw902i7M4mUbZ+Iy0SZWUy&#10;WUOGNiBRVthjBFKaTVGW55VHJLi4tNzWQH431mEb6rfCJrZVDdhKLBoE7ppttRVY8a7Z8vU727L1&#10;pYm2dN0WW7J2czQAWG/tBs/3/Vs5TIpl8EdFJOLYpwfaKa8M9ZOtv5220hZGA4uC6Df8riHjupZo&#10;+GPhmk1OqFpF+f5V5IN0kS9uv3t+kL3cf56LnUvW8vsttjjJirbYolqWGqwFW5hkkb8XrN4UDdaK&#10;fdnRBe1G1SmcH/ZYP/vrJ+M98pmB3vzodwwE042BYV02L/pNfcaAck40oGSJ/vN9ZvsBaPVFp7Kn&#10;6k0dJtrXpCkagDIY9QFpgs1cGbfUgBVj8qUu457TooEsA1hE9Hs6TrFTXx0WldsBEQnub0dH5fi3&#10;UXm+9L0x9nzfOX4A2uSlxTYtGgSnBsO7ZomTQLK8sKmNNZ+k21PbedIuyXaaxNtVW1rb0ifuctVo&#10;O4oiniBRNreAb7MpygZOSrAAh9BuC7b9Ox9gVUTlq7zKyiq329bItpRts01bK62ktMLWbS73cugi&#10;bhXXg5ctiXgInIA+fG7UN86mT4z3ed7WpOow5dknk6ssJeYWV0fmJg0CZbtmEmV3Nomy9ZtEWZlM&#10;1hiTKCs0CQIhzaYoi0GAt0UkmwKcaatoSouI+a5aIPS7ZJU7W1k9trViu23cWhENAjb5EtFX+s/1&#10;A7Zui4gWUY4snYf8r91SEV2/Pedta8U2X5K4orjUvhxX4AfJ1CU87te6t13efowv51+7qdwHXXVa&#10;5OfS3bAt5dt8yw4EWpZ8X9BupB3+WD8XZyHl7DN7zJP9PaqXgQKi8KaySv/dFn6fbuX1GXmv2zZH&#10;A0rSMnvVBhc5f//C4HpFWYRiBg99Zqyy9VvKo3RFA9I025holfXahigNbqUMbiutOCqbK6LB7PjF&#10;66zDmMXWpvt0P0yL6Fn2nOw1faXNKdxoa6IBMOngemx9Y2xzja2r08pbrK3dmxbVmZZiRY21jeVR&#10;OdszS5xojKww3dIm/+q3rbVsZZUQFDefBIxb2oRfrlhhlHdW3GyPeESmSbBE2ezB+WGWRNldReCv&#10;330HhyWdtXls4HvVvCziDFsiLkI5RcTdEPVF9Fm02QQkUIZXlJTaUkTcos22qGrSlclTJj4RcZl8&#10;ZBIyLtpOrFqBk7LU6hcXcGMrWJIGjvlsEmV3Nomy9ZtEWZlM1hiTKCs0CVIEM3uirJAZhPe4LWoQ&#10;EPMQZydFRJ7IzxkrN7jQULEtGkxWXZ/rCP4ojwZFs6KBzTO9Zrn4yInfCJDB9o/+H8G2/bBFPkgi&#10;UiYTwO/fRWkiQnzx2s3WZdIye7THDN+vlQjQGz6dYE/3nG29p6/yKJtMRn9xXyZF2EPv7aELPIp6&#10;n4eSBVnsyMdTWzuw/Ng7HO7RFBalI274h0FuWTSIXb1xq81YUeIDTTo7Io4RcCnfXOMD4l2xHQ0b&#10;716W24aA0iiLyllDFoSYprDdnfjbaTIvySpz1KK88R4QyGg/MgGJstkHvm2uouzuIvRx3nd5W1RT&#10;730SObJSn0jeZpsjg8PR3zFZyQTk2oibMBlZGA36mHhZzrYKEU9g9Q59I+czuIjLfrjLU1G4U1zI&#10;jfrPiANOqBJt67P6tiVqyJIGqc3NJMrubBJl6zeJsjKZrDEmUVZoEvAyJcrmBgLxZ5CKAFHpy+8Q&#10;IlIi1t6uuNkEOXWRLyrbRIVOWLLOD5JC/Dz3rRF22qvD7fx2o5yIdhi9xOav2ZzRxhSE91MZ1SsG&#10;WexBx76x7DXL6aksbyzZUmGV0YAt0+nwxj0a7PWZvtIuaz/Go4WTBFkOh/t1REaJVF2wZpOXq0zC&#10;0xaZR9JXlV+M5wbxJWVc29QWv79MJmsZVtV4ZAASZbMPfJtromxA7XK7s9H3pZtvqwCPQ8Tdtt2Y&#10;2EXIDStwWKlSsrUmAjdE+3tUfoior4qYR8ytvfVVqRX4nrlhe6bUdkvBFlRviZTaRze19RFRvFUW&#10;cZZZVdsVsSUDnIbIXrZlCFszhO0ZfIuGvWgMmtnD+uqPxrkoe/abI6zThGU2PhpQ+3YRblUCdfRZ&#10;JsVmibLJJlFWJpO1RJMoKzQJnAg66ZMoK+QWaKYo30SmsJUBe+QOiQgWIuy7wxbZF2OX+iEc7AeH&#10;cJ2ths3TFNU5Gu9UhExqkIX4mMmorwBuz3OIImav26d7zfI9iJO2MDj40b4eWdJvRqFH79BWCIIg&#10;5AMkymYfqT47N0XZ3QH+SLdq0Tbqx7GaVSGpvXFdyMUiXhMsRPdXR9p7xPl2t7KIgxCpW+qRupVu&#10;9PfxbYZ8i6HSClvPProIwC4CV9jayKpF4LTtWMKWKstdEN67hgjNwWw3d5jgK6Y44HTA7EJbUsQ5&#10;BKW2ZC0Wzg2oEqVjltqzv2pf/sjmIFBX7c8fzPfbD0L1itp758f3EkaoHjR7tacFUfbM14db10nL&#10;LRzsysFw2YhAlihbv0mUlclkjTGJskKTwAke5E2irJCjSJXxVPQw4mdqeWBqmSCDEwY3+YZQ74m0&#10;GbmgyA+B+91zg+zwx/raIY/2tcPa9LOj2w6wC9uNsk9HL/EBzY7oN3u78RcEQcgWJMpmH/hWomzT&#10;A782xqoF33SrEoDTrUYQTrKYQLyXjRVI67aU290dJ9t+rfvYFe3HelQvkcdMytcSsIMhZPsWMCnh&#10;OnWmANtMVKb2CUa4rhKtN2yt8IhlDn9DvOZZRbHI5bDPOKI1e31zyONdX032cwVYvYVIi+CLAOwC&#10;b9VWFB51HF0bDoVkf+H0PYZTB8OtdwuRvknCQbpJlK3fSMvgKC2vDJhnxz4z0A5/vL/d03GqdZ+8&#10;wobOLZIwK5PJ3CTKCk0CJ2GQFomyQg6DNisMOtItX0Het0cdyIZoAAH5/3LcUnu42zS75bNJdmfH&#10;KfbaoPk2dN4a72jY+04yhCAI+QSJstkHvpUoKzQ1EImJ8r0n4jaIsmzbxLkLHMiGuBwH/+dWxRFr&#10;C9GsaKqJSE60mMCbLvYyaEcIZiuJh7tO99VIF78z2qatKPFD4cp8e4rU4b0euVy2LXVIXNVhqBxY&#10;yf7C8LLU3sJbPMKXvYVZ+eT7C6/c6JG5U6v2FeYwuGBBvMVcvF24zgXhuCj7/vDFNiLPRVnSMXze&#10;Wus2eYU90m2GHfXkADvgkT523lsjrW3PmfZVxJcHzl7jexJLnJXJ8tskygpNghThiAiDRFlByDuE&#10;+s+hORB99oQj0mLi0hI/kIxIWgYzgiAI+YZAgiXKZg/4VqKs0JRATGWV1Lw1m+ymDhPs5w/1spNf&#10;GmrvDFvoWwoQ6YpoSkRwNkB6Vm8os0e6z7BD2vTzw17nFG70iN7QtvBvip/VRB67sOv77KcOOqw+&#10;JC6yLRWsAosMETcyInh9y4ktFbZ+c7mtjSxE664sKfM9hguq9hGetrzYHuo63Q56tK/96ZVhvrXX&#10;5IJij8xF1HUBN90W1bYkoWJXrTmIsjyf6GH290V4feDraXbSi0Ns36jMcMbCoVF6fv/8ID+k9/WB&#10;863/zEI/BFfCrEyWvyZRVmgSpDp9ibKCIAiCIAgBEmWzD3wrUVZoClCWMATKsYvX2fN959gfXhzi&#10;++Uf+lg/j3pEjOw6eblHnGZyQB1HY0TZpgL3S0X4Vom6UT1i267yyh1VkbiVtqq41Nr2nGUHR2k5&#10;4/UR1mfGKlu5odQF3FUlpbbCD4jb4ucy+L67a9lnt2p/3Sjd7KEb3zc3bLOAUOFbKixqnHDbXETZ&#10;kfOL3AePdJtuv39hiP0s4byFwx/vZ1e8P8a39yK9EmVlsvw1ibJCkyDVYUuUFQRBEARBCJAom33g&#10;W4mywp4ijG2IKGXv2Md6zLRftR1QS1gj8vGQNn3tyvfHWrfJy31rALYeyHT1zqYoWx+CjzaWVdgL&#10;/eZ4Ws55c6SNXrTWt6wicpjk8C/bMvj2C1V77LKvbmpbBQ58K09tq7CpzFZtTEXhcg4BkbiLijbZ&#10;gtUbXbz1g9AiS4m4kS3fYNPZN9f3yy326FzEDSJPX+g7x46MibIjsyjKcrjXhyMX24XvjEoUZIP9&#10;6ukB1qb7TPt26qoozRJlZbJ8NYmyQpMgdMoSZQVBEARBEFKQKJt94FuJssKegnK0PSozhRu2Wocx&#10;SzxCdp+HdhbWEGYR/+7vPM0H1qUVma/fzUaUjQzBdWNZZZoou84qEadTlzn42y26PiXSpizslxuM&#10;7RXCFgsY++diZZXb/JC0zTExd/0WxNyyyBdbbWVJqS1fv8UK1m1xX7QbssD3cUU056AtInBdyI2M&#10;v7Fpy1MWDkFzW0qUbo3xTt2WcCDaehsfjAjeKotH8SLKcvAZIv4fXhzq5SO9zATjYNxrPhxnn40p&#10;sJESZWWyvDWJskKTwDtYibKCIAiCIAjVkCibfeBbibLCnoJyxAB5UjRYbt1thh3xRL9EYQ3b/+He&#10;dvE7Y6zThGUe8ZnpvWVboii7uyA/WLWQG90XI+qWrRR4R76dQmTsj4ut31Jhn48tsGPaDrTDHuvn&#10;WwQUl5b7NhTs/1tSWlG1V25Faq/c6J3hz8LIVpZstRWRLSdat7i0arsFInY323w/CI0tFzbZnOqo&#10;3dS2C9OqRF22XRg6t8ge7DLNfvvcoHpFWQTjP787OkpfgQu7CL9xm1BtVYesJdni2haE4pZkYV/h&#10;+ixJyJLJcsUkygpNAu8sJcoKgiAIgiBUQ6Js9oFvJcoKewrKUcW27TZ47hq7qcNEF9CShDVs34d7&#10;26mvDrd2Qxa6qCdRtulE2V0BeccQZjtPXG6/ajvQ927tOGGZix34LWXf+XYKITq3cvt31cIuh5+F&#10;A9D8EDT2zfW9c7d5hG4QdjeUVom7HrEb24JhY5ktWL3JXhswz059ZVi92xcc+Xh/L1u9p6+yBWs2&#10;V4m/NbbQbXPKou+5hnsjDgcLInGwIBbHbVaVzVyJbWh25vsJV21FwWHBGFuGIHQTxVwTyVxsU5am&#10;DPF7UppNxKoim2sE7Z1tfNwWp1vD4nZ9B9ZJQJbtjkmUFZoEvEyJsoIgCIIgCDWQKJt94FuJssKe&#10;gnKEKDt03hq79fNJDYqyZ7w23N4dvsgH1hJlm6coWxdIZ7VF/6nbUvcPRt5rWVUkL4efDZ69xq79&#10;aLztF5WNpDJDBO0Jzw221wbOdyF1U/SbavG3llW6f4O5IByzktJKK8a2pMwF4rh5NHCVbaqwok3l&#10;zdLWbEwZh8PFrRCLyvqqYCUpW+nGthU1RoTziuKaKGf2JV4abF2NFcQsREJXW9Fmj4pGAJ+PrY4J&#10;3kH0Xpna1zgcUIeYnNoKIwjIKdHYhWMXiJOjmesSdZMsSciT5Y5JlBWaBN4xSZQVBEEQBEGohkTZ&#10;7APfSpQV9hSUo23RAHnWig32dO9ZdtST/RPFNWz/1n3syvfH2bfTVnrkZKbrt0TZZJB3bFdF2aZE&#10;KDeIhK8OmJfai7jVzsLsEVG6bvh0go2YX+TRt0TuVgu7TWjbg+0IVhMh3BIstU3F7hvvHSMSOhgR&#10;0cHiUdEhMnpLTBz3yGiPio5sSywqOhYZHba+WOV7GyMMl9ryalF4Sy3hdxFWFfmM6BvfDqM6yjkm&#10;+s70fZBrBN8QNcx+xwi+YZsLtrKoFnsXSchtaSZRVmgS8DIlygqCIAiCINRAomz2gW8lygp7ilQ5&#10;iurv5nLrPmWFnffmSBdf08W1fVr1st88M8ie+na2LxEv25b5+i1RNhnkHdvboiw+Qfwbt3idPd1r&#10;tp39xgj7zbOD7JinBtixUZoQam/+bKJ1HL/UxTzEx2y+t3xCKBN1mQvhcYvqVrowTr1yi95TuljM&#10;1hc1ViUAB0sTgKutcoeVVSAAb08dWucRzxW19jpORTiXW1FV9DCCHVHAGGJvdZRv2NrCt7LYaHMj&#10;C9G8QdBNibobbGrcEHdjB9oh8LrIG9kErFrsLZbQmwWTKCs0CbxRo7GSKCsIgiAIguCQKJt94FuJ&#10;ssKegiqKOIMAw1LmNwbOtzNeH2FHPt7PDn60rx0UGYdI/e65wXbXV1Ns4OzVVkLEY/TDTNduibLJ&#10;IO/Y3hRlA/ALWw9wENjXE5dZ256z7d5OU61V12n2ztCFNnx+kUdWZlKEEZovQlkNAnB1RDMWRN/t&#10;KYvveYwx8VNr32ME3optbluw2B7IRPkSvY/IW7SxLBXZi8gbi+pF5E1F86a2bmAPY9++oWrrhlTE&#10;bmq/36nBqkTdSWk2sSBmS7AagTfdavb2XW/jglVF+1bbohpBOJdFYYmyQpMg1ahIlBUEQRAEQQiQ&#10;KJt94FuJskJTgGqKIXqwzLjTxOX2aPcZdt3H4+3qD8fZnR2nWLsh823kgrW+LyZiSjZqtkTZZJB3&#10;rDmIsqSD9r88SkvRpjKPXpy8LHWAFfuaIth6ecni+xKaJygBtSz6T7KlyndjjfLHthjhUDvqQLBU&#10;xG6NuEsb52JusNh+xilhN2Xrg4X9in2f4gpbE7V/q6Ny7ts4VO35S1Tv8vVV2zh4ZG9ksUPsFqzB&#10;UuLvvCoBmO0bUgfSbbQZmIvBG2zasg2pbRsKUhG98cjeYCHCF5G32hbvme0kEmfI2H9YoqywxwgV&#10;X6KsIAiCIAhCChJlsw98K1FWaEogPFZu2+EixLTlxTZkzmqPjB27eJ0VrNviYgZbHWSrXkuUTQZ5&#10;x5qDKAtCekLEdVjyHvaPzea7EvIPofw1xiiPdVpUfusy2j3KdijfFdtqzKN6q0Xfqgje8koXe4Ox&#10;Z2983971RPUi+AbR14XfqsPgqkTfJKs+CC5m4QC4uPlhcFjVVhAuHMcMATnJqg+Mc9tiBUkW9QXB&#10;lsStaj/huCFMx21pdB0+YD9q3kcmIFE2D+CVWaKsIAiCIAhCNSTKZh/4VqKs0NTwsU5kLj5ULSlO&#10;CWw1wka2gBgiUXZnhPfQXERZQch1hDq3K1ZL8K3PYuJvQxbfA7gxFoTk0J7XbBVRE00ct3BIXNhG&#10;oizJ2Cu4ymiDqq2ixlJbTRCVXNvYX7gy4oaZnNyTKJsH8AomUVYQBEEQBKEaEmWzD3wrUVbIZSBC&#10;SJTdGeQdkygrCEJ9CG3F7tpOAvKuWNR+12Xh/pmARNk8gBdOibKCIAiCIAjVkCibfeBbibJCLoPB&#10;u0TZnZEaj/6XlVZUWscJS+2XTw20w9r0tQ6jC2xT2TZj2wC1vYIg5CMkyuYBUp2gRFlBEARBEIQA&#10;ibLZB76VKCvkMljiWliy1Vp3m26HPNrX/vzuaJuxosQqtu/wNidbaE6ibBiLsq3Eqg2l9t6whXbU&#10;kwPsgEf62P1fT7Wh89ZEn2+1im3bPc2CIAj5BImyeQCJsoIgCIIgCLUhUTb7kCgr5DIo3xyeM7dw&#10;o93TcYod/EgfO+3VYR4ZyknmHJ7DnonZaGJ4RHMQZcM4FL8sLtrsvvjrx+PtwMg3+7TqZX94cYjd&#10;8tkke2foApu6rNh9pDZYEIR8gkTZPEDoDCXKCoIgCIIgpCBRNvvAtxJlhVwEZZv9UhFkO4xZYhe0&#10;G2n7PdTbfvFEf7vuo/H26oD5Nmx+kZ9UjjCbafCEvS3K0pSyZQGnlhMJ+8XYArvk3TF2aJu+9pMH&#10;e7khzB7Quo+d+MIQe7bPHJu1coPvMatmWBCEfIFE2TyARFlBEARBEITakCibfUiUFXIRlOttURkm&#10;EvTtoQvtvLdGeCRoEB0RIY97eqDd+sUk6z1jlW0p3+ZiZSbB3fe+KJsag27aWmmjF661v30+yQ57&#10;rK/9tEqQjdu+D/e2s94Ybp0nLLO1m8oz7h9BEITmAomyeYDQIUqUFQRBEARBSEGibPaBbyXKCrkG&#10;BMSS0grrNX2VXd5+TLUgGzeEyF882d/3UJ2/epMv588kmosoywFeRMkSPXz2GyPs5w/V9kvcP79q&#10;O9Ce6jnLZq3c6L8TBEHIB0iUzQNIlBUEQRAEQagNibLZh0RZIRexfcd3tqhoi73Qb64d/9ygRNER&#10;Q3g8960R1n3KCisuraj6dWYQxn8lWyvsub6z7eA2/eysN0bYkHlrrLRiu4uemW7rvL5HzylYt8Ve&#10;GTDP948lcjjJNxhbPdzVcYqNXbzOtke/EwRByAdIlM0DhE5ZoqwgCIIgCEIKEmWzDxdpJMoKOYbK&#10;7d/Z5KXFdudXU+yoJ/snCo4YouyJLw62VwfOt1UlW6t+nRkQJctersuLt9hj38zw6F32bX1/xCKb&#10;U7jJD9RCTM5kcxdE2aXrttjrA+fZSS81IMpGvru301Qbt2S9RFlBEPIGEmXzABJlBUEQBEEQakOi&#10;bPYhUVbIRSDKTiwottu+mNygKPv7FwbbS/3n2coMi7JlFdttUdFm+3zsErv0vdG270O97fDH+tmV&#10;74/1iN6Bs1e7MEzaM9XiBVF2zaYy6zxxqR9+Vt/2Bb9+ZmDkm7k2f83m6HdqhwVByA9IlM0DSJQV&#10;BEEQBEGoDYmy2YdEWSEXsW3Hdza3cKM9+e0sP9ArSXTEEB7PeG24fT5uqRVtLq/6ddODCNhl67ZY&#10;++GLXAg9+NG+/vyfteplh7Tpa799brDd8tlE+3baSj9UKxUx2/TtXhiDllZss6nLSqxV12l2zFP9&#10;PR3pvjnokT526XtjrPf0VbahtNIjfQVBEPIBEmXzAKFDlCgrCIIgCIKQgkTZ7APfSpQVcg1Eg67d&#10;XG6dJyyzs9+oOxoU4fHmDhNt+vIS39c1U9i4tdIGzi60C9uNtAMe7r1TOthC4Kgn+tsDX0+zSQXF&#10;tjVKSybaPW7JIWjbo/q9PvIPguutn0+y458dZIe16WsHPdrXRWL2kj3vrZH2/vCFtmTtloxvqyAI&#10;gtCcIFE2DyBRVhAEQRAEoTYkymYfEmWFXARRnRXbdticVRvt2d5z7ITnBntUbNz2fbiX/fmd0dZp&#10;wlIXTRFyMwUOHXu5/zyPSk0XZIMhzF7QbpR9Oa7AijaVZywyNYxDK6O2tWhTmY1cuNbeGrLAbvti&#10;kl3x/li7/pPx1rbXbOs1baXvPVtWqTZYEIT8gkTZPEDoDCXKCoIgCIIgpCBRNvvAtxJlhVxDGGtt&#10;Lqv0A7/aDZlvN306waM/z3xjhF3y7hhr1WWadZ283JatL3VBNpPtzOSlJXZ3xyl26GOpbQuSjC0E&#10;/vDiUHul/zxbGqWJiNZMIfiHfG8p32ZL1m2x0QvXWr9ZhTZk7mqbtXKjbSit8G0g1P4KgpBvkCjb&#10;TMELqM92BVwvUVYQBEEQBKEGEmUbBr7YunWrLV682P3Tv39/+/bbb23AgAFWUlJSdVXjwf0kygq5&#10;Csp35bYdVrhhq42YX2Sfjy2wj0Ytsa6TltvsVRttUxmD7KqLM4hJS0vsjq8m26Ft6hZlf9qql534&#10;4hA/9KtgXWZF2Th4ClG5HOQVjP9XqysIQr5ComwzBS+AgcGmTZtszZo1LqYWFBTYsmXLnBzvCriX&#10;RFlBEARBEIQUgji4bt06e/311yXK1gF8sWrVKvv4449dQD355JPt0EMPtV/96lc2derUXfZV8HsQ&#10;ZfE7gq/8LuQKKMfbojK+tXKbbS5PGQddVW7f4eOxTIPns43CUz1n2ZFP9EsUZDEiZc98fYR9MHKx&#10;FW4o08FagiAIewGBF8FH3377bYmyzQm8AATZvn372tNPP+0i6jnnnGOXXHKJjR07tuqqxoF7SZQV&#10;BEEQBEFIIU6CJcrWjyDKPvvss3bffffZmWeeafvvv79NnDhxl30V/L5w4UK7++67JcoKQhODerRu&#10;S7n1mLLC/vjiYN87Nl2QZY/bA1r3tps6TLSRC9ZaafneH/wLgiDkIwIvkijbDMELKC4utg4dOlir&#10;Vq3sL3/5ix1//PG23377Wc+ePauuahy4l0RZQRAEQRCEFOIkWKJs/SgtLbW5c+fa9OnT7ZtvvrG/&#10;/e1vdsABBzRalOWaYIGPEimbJMrKMmtC7oP3XLFtu80v3GTP9p5lJ704xA58pK/t17q37fdwbzug&#10;dR/7xeP9fZ/bDmMKbEXxVu3lKgiCsJdA2ytRtpmCF7BlyxYbPXq0R8sizt5+++12yCGHSJQVBEEQ&#10;BEHYA8RJsETZ+hF8hU2ePNmDBQ488MBGibKBgwbjHgw05s+fX719waJFi/yz+HWyzBjvQ5bbltqv&#10;NXXo2NRlxfbWoPkeEXt+uxF29uupQ8fu7zzVvhq31Bau2WRlldtVNmQymWwvGe0v3HPt2rXWrl07&#10;1+kkyjYT8AIgrmVlZS7OEp3w5JNP2uGHHy5RVhAEQRAEYQ8QeFY+ibLka08MTJs2zR566KFGi7KB&#10;f1ZWVlpFRYWVl5f72QizZs2yO+64w2644QaPwuUzvpdl1ngPsvywiopK27y1zJau2WhDZ6+yDqMW&#10;2vtD51uncQU2fuEaKyzebKVl5VaR8FuZTCaTZcfom9H82CqKg2evu+46GzlypETZ5gZeBhEFzzzz&#10;jB1xxBENirKBPEOEGXBAhnmpvHAOC3vsscf8ZUOs+YzvZTKZTCaTyfLF4EWQYQ5TffXVV+3GG2/0&#10;PfubAwnOFMhvUVGRT/QThQHpr8tYqQX35HwD/BW45a6KsoiwS5cutTFjxtiAAQOsf//+vgLso48+&#10;sgsuuMDOOOMM+/TTT/0zvpdl1gYOHCjLExswABtgffv1tx69+lrnHr2tU2Rdvu1jPXv3s35RXVSZ&#10;kMlksr1rtMP9+vWzr7/+2ierL7/8chs+fLjrdHubj+aMKIsjEUaJACAkmUjVhoyoDUgsomq4x66K&#10;shDoDRs22LJly/y38+bNszlz5tiwYcP8ZV900UV+Hz7je5lMJpPJZLJ8MXgREZpExz7yyCN2zTXX&#10;uBCJcLm3SXCmELbFgk8yOc95BXUZe5q1b9/e93sNnBS/7Koou3HjRh9w4OOrr77a733VVVfZxRdf&#10;7Gcl/PrXv7Y///nP/hnfB+O6Sy+91P70pz/Zueee69+HtMWvy0cLPjzrrLPslFNOcT/JNynDL5SX&#10;U089tdovSdflk+GDK6+80s4//3wvL9Q3+SVlod5wkPbpp59e3dYkXZtvhl+oQ/jl7LPP9jKUdF2+&#10;GX5BNMMvTCryd9J1+Wj4hvpz3nnn1eqbkq7NN8MvTESfdNJJzn/ifgl+u+yyy+y0005z/sVENtxr&#10;b/PRnBJlUbmnTp3qG/eyL+ytt95ap3F4wnvvvecHIISBAcYAYldEWUKgiXR47rnnfGkYL5ctC3jZ&#10;v/zlL+3ggw92YZbP+T4Y/49de+21Ttjj38lS/sEv+Cfdd/lqoczIL7Ut3S/Uv6Tr8tXwDT4JbY3K&#10;Tcrkl2TDD5j8kmz4I94Gyz8pi/slvQ3mOz6DCJ9wwglOkuFNzYEEZwpwQ8Torl27+r5lb775Zp0G&#10;ZyWCY/Xq1c5Hd1eU5ZkEAMBdP/vsMz8jgcjYjz/+2Pkuxt98xndcg33yySfWtm1bO/LII/0dvf/+&#10;+ztdk6+GHxDMGfjC6Rkf4MN89k0oV++++66Xl+OOO863fct3v2D45Z133vF27+ijj/Y9oT/88MO8&#10;90soM0Ttt2nTxk488UQvO/iKz5N+ky+Gb0IbjF/QDOgX8Es+l5vglxdeeMF+97vfufD40ksv5b1f&#10;sOAb+momuY866ihvg6lf+V5mKB/4BZ2PQ/sfeOABb4PTr8F/+KtXr162cuVKbV/QlMCREPwgyhKl&#10;ygupy2677TYnWoiyIWQZ21VRlmeOHz/eG9D777/f7b777rN77rnHn3PLLbf433xOwcD4+9577/WB&#10;CqItjc2dd95Z65p8teA/3h9RG4cddpg3OHyW7/4JfjnzzDPdL1dccYWXo3z2S7y8nHPOOX5A34UX&#10;XrhTnctHC76hjEB+jznmGCc1tH18nvSbfDF8g19oW37xi184EWayLt/bmeCXm2++2UkekXXs/5nv&#10;fsFCfeLAJKI2IHuUH/yVdH2+WNwvCFf/+Z//6REbtMHp1+AruM5rr73mgmUuR8qGlVusyCosLGzQ&#10;SkpKnE/yu+CTXRVl+S18lijdzZs3+3YIRM+ymmv9+vWeFv7mM74L1xQXF/sWC3Cu559/3sXh+DX5&#10;bPiBvecefPBBj2Aj2htf5rNvQrlasWKFCyZEhbL8k3KU72UGv7ASk4kYIvu++eYbX72Z734JZYa6&#10;M2jQII9Wo+yw3QptUr7XJ+oOKyvwS+vWrV2bkF82eb84ZcoUH+/CS+kT+Syf/YKRf8oHfTVbQsFJ&#10;aYPVN6XaGbbKQnBlIrV79+7OfdKvwX+UJf4Ok+F7GzklyrKVAA0bjRmVmJNr6zNOoeUFBRKM7aoo&#10;yzN5oZAT7octXLjQ7zN79mw/YIH08DlL0zD+ZkDCnhaEViPeIibzu3BNvlrwHw3vww8/7KTm22+/&#10;dX/FfZiPhl8o188++6w3wF9++aUvCc1nv4TyQv1hBvXkk0/2mXfqXr6Xl+Ab6k6XLl18yRhkb8KE&#10;CTu1Sflm5B2/0MazxAWhCFFCflnkfRfkjskNRMehQ4fmvV8w8k994uDOp556ygXr0DclXZ8vFvcL&#10;h3gddNBBHoVA35R+DeWI8sVAHOEwRITmIsgX+YNfNta4Hk6JmMuAgXqI2M0EAEJGGHAxgOD6dN/x&#10;/3HjfnELzwgWruF+cAuW8iGY827Cten3zDfDD/j80UcfdfGRco7wnc++Ie/4hQEtB6WwRB9eEY/y&#10;zlfDL4xDP/jgAw8UYDsRItjz3S+hzFB3WCpMUBL9BWIJbV6+1yfqDuMYVpRwSDgTQfLLdx69CGeA&#10;ixJ8A4/gs3z2C0b+KR9oWAQiMmHIxK36plQ7U1paal999ZWv4kBrC6uywjXpFr7b28gpURbHUkhp&#10;3CiYDVkgtvyOv3lpM2bM8Abx0EMPtW7duvln4br0FxZ/uXyP8XyMRgPjt/x/+D5cw30hd0Q9Ij7S&#10;iXN9/Lp8tOA7/IHIBtmbNGmS+yvdj/lm+IVBGWH5CCZDhgxxspfPfomXF4QASDDLRRlU5nt5Cb6h&#10;7jADDwl++eWXq5fI5nu5wS9MzhFFzKGM7Asuv2z3vhERjYgNSDBCWr77BSP/1CcEGkgwE6qQYMpR&#10;0vX5YsEvDA6YKGQJPAdM0TclXRcsEGGhNvAjg3Mi7NgWiz7txz/+sS9t7dixowu1RN5RJ5vKf7wb&#10;JsKZ7EUoYUCj95MCfuCdsOSaCTwCLSi/+eybMPZh4oBVgkz40hbil3xH8AvLZdkzlckU+tR8r0uh&#10;zNBuccgj2zsg6MPd+TyfgW9CGwxPZxk6PF1+SfkFDsq2SARPwE3hE6pPqQkg+moCkeAJaCVNyQta&#10;Isg79YaJbfgSwRPwUdrgloCcEWUBL2N3DCLBKblU9j59+tjdd99t+++/vxd09uciqoOCTwWII+le&#10;jbHQMRHNx+EBHMpAJx4amnw2fIMf8Mcrr7ziZI8IjkCC89mCXyB77DnEYXI0NPgs6fp8sHh5Ya8Y&#10;SDBLFWiQ89kvWPBNnASzzIW2Lt/bGnyDXxA/EB8ff/xxX+0gv6QiE5YsWeIb4gcSDDFWfUrVJyZ8&#10;2Evxj3/8o4v6gQTnqwW/wJEgwWwHwv6oQYhoyITaYHKIyTO2EiBCFkH2H//xH22fffZx3zJRQrtF&#10;OWwq/wVBgGgbRLZ4/5nvwA+IsgRrECQgUbZm4Avveuutt4zDdyTKphD8wv66BE9IlE0hlJnAR9kW&#10;ibIjUTblm9AG45enn35aomyE4BdEWcRqtkSSKJsC+Q+8Cz7KKg6JsjXtDBymU6dOfoYBqxUkyrYQ&#10;8ALpQFneyzIxThElSvYf/uEf/LRa9kZj1mr69On+kpsCPBPyguAbRFm2QMj3BhiECoU/0kXZfAd+&#10;iYuyRMyoAa4pL3FRliitfPYLCL6h7rAPXhBlibLK97YG3+AXSDDiYxBl5ZcUCS4oKPDlYoiyLD8X&#10;Ca6pT4EEI8rSN9EG5zOCXwIJRjhEiMh3v+wuKF9ww8GDB/sBFGyxEoygAZaJh5VVTVUnQ51nP1me&#10;EV9une/AD/ijc+fOzknZL7Qpfd8SEeo8EwN9+/b1LS8QS8TTU+UFv7CSjdV+rIjMd54OQpmhjCCy&#10;ceggZYcJDz7PZ+Cb0AbDLVjtJ7G6xi/suU6QHAczsVeo+GjKN/iBlVqIjuzPDFeXJpBqZ8IKUbYd&#10;Qr9rKXxUomz0AlmOCOFlv8VwenA4efrGG2/0jhWSDDFrCvBMOiYqEFEPzBbSied7AwxChaKj/vzz&#10;z/2QEPamo2HOd+AXyiqiI4emMCumwUFNeendu7dHuTOYpUHOZ7+A4BvKCNuyMLlEnRLZS/mGNoX9&#10;QJkUgwhD9uSXlF/YzwwyA9HjVFKR4Jr6BA/4+uuvPaKFvinfhYjgF9pc9u5iIptJoHz3y54AnzZk&#10;TQneH9yCCFxWhtEGNPUzWirwA/5AdGRwF0SkfPcP+WegS2Q3/EKBJSngA/xCv0l5Ed9KgfKCH+AS&#10;BJcwpg5bRqkupQQ22mBW0LJSSWOYmjLDRCV+YW9ZreJIIfiGvomJQgJMKD/57pvgF/gnYj6T2Gz7&#10;SP1qCZAoW/UCCW1msFWXNeWglPtwPwoKkRAMYNQA1wA/4A8GCAzyFNmXAj6gLLJ8jhlmhJOW0tBk&#10;CqH+Ul4Q2BBmmezId7E6ILQ1LIXiwCY6bkhNvvsm+IWtHIjqo+NuyuXALRXBL5A7JjdGjBhRPdiW&#10;b1JtDYNIop969OjhfZPa4Bq/EAFFtCyDhHz3S0sC7zC8x1DXMSGFuG/knxTkk2TIL3Uj+EL+qQ35&#10;pW7IL3Uj+CLdP/mOluyXvBdl9wZCYUE4QgjQzE9t4AcGdAiQ+EdRGylQRvALAiR+kfBYU5fwCxMr&#10;+AVxQPUpheAfygqzzZQdfKVyU9svTT3x1lIR/EKbi1/om4Jf5JuatobygnBN+eGzfEbcL7TBwS/5&#10;Xl4EQRAEQRAEoTGQKCsIgiAIgiAIgiAIgiAIgpBFSJQVBEEQBEEQBEEQBEEQBEHIIiTKCoIgCIIg&#10;CEIeImxPUp/lE5Lyn2T5jiSfBMtHJPkhyfIJSfmvy3IZSflNt125LleQlL89sVxDUh7jloSk67Bc&#10;QVLe0i2OpO+TrDlAoqwgCIIgCIIg5BkYjLB/NIe0DRs2zHr27Gl9+vTxA2g5TJR9yNkzuLkMWjIN&#10;9tNes2aNH4rJYYccxotP+HvGjBl+mr72TE6BfaQ5sHjy5Mk2YMAAPzCTwzP5PN9AeaCesA87p+eP&#10;HDnSD56l7HCY6Jw5c/zQzHzyTfAJ9WXFihXepnBIMT7p37+/lxfaGM6ByOX6FPywefNmP4h41KhR&#10;7odvv/3WfbJu3Tpvd+LX0s5Mnz7d6xXX4S8Ov6YMhWtzAeSXOrN06VIbM2aMH+5N+Rg9erS3w+GM&#10;EOoNbQs+oC3mGtrm0C6zl30u+QXgG+oOB8qG/oiyQJlYuHBh4qHNofyUlJTYxIkTvdzwL2UsV9oe&#10;8si7Jk8cfD5kyBAvC+R17ty5zmfwQbiWv0O7zOHFoV0eOHCgH9pL2WkuvpEouxdAIaGhoUBRsSgU&#10;GAVmw4YNeUX4yCeVgQOaVq5cafPnz6/2B6fp8xkVLJ+ITF2INy74Bf8UFBQ0qwYl28Af1CUIDGSH&#10;BpoOmoa5sLDQD+QJjXO+gPxSHmhLKB+zZ892nzAogPgEUpfrbQz54+AhBo2UDfxAu4JPaG9CnYnX&#10;KwYIlB38xfUMJMIhYLmC4BdIG31O8As+CsQ2+IRBBD6grcEnXEcbjZ9ysW6FukO+Qxsb2hOIcV19&#10;cyg/y5Yt82v5lzKWK/4hz/iFPPHuQz9NXhk4UZ5CXkPZCXVv0aJFfm28XQ5Cn7B3wTuAXyGqvfDC&#10;C3bTTTfZlVdeaX/5y1/srrvuss8++8zbhXw6PBN/MMhr27at3XrrrXbttde63XjjjdamTRsXU4Lw&#10;mA/+SEKo47QHCPl33323nXnmmfbggw+6sELdzyeE9pE+YPz48dauXTu78847vdxcd911ds8999gX&#10;X3zh/S2+yZdyQz5pO+gPP/30U/cJ/rj66qvtr3/9q/vlyy+/dF7KdbnqF/IFr+L9d+rUyfNNO/v7&#10;3//e21lEM/rEcB3jGYS3Rx991MtQaJNbtWrlghLf50r/SZ7hWt98843df//9dtVVV9mf/vQnb28R&#10;r+Fi5BX/DB8+3J588smd2uVHHnnEJz7QVHIJ+Ib+COH+pZdeshtuuMHOOOMMO/vss61Dhw7OveJ1&#10;hr9Du0w7fNttt9lpp51mDz/8sJexXGmXySd5mTJlir311lt2880327nnnut+eeedd2z58uXV45jA&#10;W2mX33jjDbvjjjuq22X+/vjjj31MSPvTHCBRNsugkFBYGJh07drV7rvvPrv00kvtiiuu8AYYpT+f&#10;ZprxB5WBWaC3337bK8nll19ul112mf3tb3/zCsd3NMxcm8+gscVXCAWvv/66Nyp0UKFDzzdQHhBJ&#10;EAkgKnTMdOjUp1tuucU++eQTFwTyjQTTdiCuMbB86qmnvAPCJ5Bg/p/PIXW5PKgkX9QXygZRX7St&#10;DAQuvPBCe/zxx71NQVQM11GvECfp0CE+f/7zn91vL7/8sgv9EKNc8RX5oI9hlvixxx7zduSiiy5y&#10;wg9xCSSYugXpoa2BBFOGaJdvv/12b6sR2BiE5hLIN3ki3+SRPogyQ92hv4b0c00c+BNf0S4/88wz&#10;Xm4QuBAhc40EI65+8MEH3k9fcsklnlcG1fCZuJiPPxiI9+jRwx544AEfVIZ2mcE533GNsHfBO0Bg&#10;f/XVV+2ss85yPvrhhx/64IV2EF7arVs37y/C+8110P5R1+knaPsQ0xBS6Dspw7QJtJP5FkEcEK/j&#10;TPRSdhBRfvWrX7moTzRXvvFRfEKe4ZsIIHANyg/CSZcuXdwQlJjgzGXxMR3kEy5K/bnmmmvcL++9&#10;95599dVX9tprr3n7QjtD9B9tTK76hXzRfrIaAV/AE7DjjjvO2xSi98IkN/8iqNFvwkOffvppL0e0&#10;P/w/Bj/JlTqGbxDl6WfIK5Nhp5xyigtsCNMhuhwOTnQjE2P0Tx07dvRyRD0755xz7Prrr/fI63R+&#10;1pKBb8g35QMtBN9Qh2hr8QFidqgz/EveaV8Ys/A9guwRRxzh7TL3yDU+Sj/cvn376gnUE044wcsQ&#10;kx+Br1BPGKswBqSuUY/goLTJnTt39v4K/tpc+KhE2SyCAkJBWb16tTdAdEjMfjE7xMwZ/0/BQkSA&#10;GOaDMItP6ISYJWPG8N5773Wh4IknnvBZHkSAIKJQabg+H0G+KQ/MjNEZ0WH94he/8AaajivXxJGG&#10;EOoSIslHH33kg32sdevW3kA///zz9vXXXztJplHOl3JDPikLRK9A6uiE+Jc6RN2C0PEvwmwuT3SQ&#10;LwgKJDhEaDCbeswxx7gP8E8QWmlXENQYXPId5YiBFTPwiJUIFQi2zaXT3lOQZ0gwhJYIJwZFv/nN&#10;bzzSiSgwImhpa0K7jO/wAWWIdpk+6oILLvB6xqA8l8oQZYZBJFEXgeidfvrpToIRaCDBgfSHMoav&#10;+Bzx5tRTT7XDDjvMSTDLV3Np4ER5IE8IzghTRCYwqHzuuedqkWDqCSSXCQ4Ef3zIhBn+5FqIMKIs&#10;gwdh7yG8U+p4iF6j/sMxiByh3Tz//POdj7FkNF8mN8kn0cHkmXINx0AwQghhEpz2AA7G59T9fPBJ&#10;HOSXuk4/8e677/oEDRN1CCP8C7fIlXavscAnjOuoM3AI2jsEIvoFygmToKwagJvlw7guAL+wwoQ2&#10;5OKLL7Znn33WOTm+YGk+n+MvBKd435prwA/kDYGRNgWRiPzTvqaLsqxwo++Ee8JDJ02a5OUHrsW4&#10;5pBDDvGJMwT+XAC+YSwCJyWPjPXhT/CLIMriF/gC/RLtMv/SJlOOiCKlvsHRENpyaSyMb8g3bQuT&#10;p4itb775pkdYx0XZUL5ol6lvCJUEEiBQwknhYLkmyoa8stqc+sSqHsYwQZSFh+ITyggTQQRsPfTQ&#10;Q96Px9tl/g11rzlAomwWESrY2LFjXYg977zzvPGlkNCwEJVFI42SjwiQKxWoPuAT8km0JyIaDQcV&#10;DJEEcRqhFj/xXRAL8g2hwaXhILqNjhoBPyzxyFdRNkSDIqIhuNEhQ3QgfXRgDKwoM/kk5pNPSB0d&#10;NhMaCLLszUR9Gjp0qItwkGAGU3T0ueqXUGfII7OpiA0YRJcIvyDKcg11h+gFRAlm25mNh/xQr/Af&#10;ZI9BOB14LgDfQEQg+/iEKBWiWIiUi4uytMtcQ71iGRllCOvevbuTZpZR4Suuy5VyFNpZ+iDaFvY3&#10;Q4g+8cQT6xRlGVDgByZWaY8hzIiWuSbKwl0gwNQdVvS8+OKLHtGSLsqyVAyhD19QTihfRNjSLuNX&#10;2uUQ/SLsPfCu6ENZao2gxoCfdxPqPqISgzneI/u10U7mSj2vD9RpyjK8gX/xB//SlzDYZZAblo7y&#10;XT74JIC84h/6CMoE4xgGwaxKYtDLBF6+irK0bbT7QUyjXjGmQxCgvQwTUflWXhBFaFvgXZQVBDXa&#10;HfoEotcoN5Qf6lPoW3MRoe6E9gRBKawKDaIsbQ5iK9uAsEKHiXP8x/W0yYyJf/vb3/qqJnSDXEC6&#10;X8gvXIpxfxBluQYL1/Bv+Jt6xaomIkLh6bkmysbzzZiFyf8//OEPiaIs34fVSQRRMOYLqztyTZQN&#10;ecYvtKvUDYT8dFGWrQwQqJkUIsqaskK7zBg4tMvNKXBLomyWEAoQDS8NB4UHQsOsDwWKhgSxlkEM&#10;JJhBHoO9XEeoXDQWNChUDioTPiHaBhJMCD4VKCyRzDcE/yDUMwCmw0IgIMqaQVO+irKQl7CkkBl3&#10;BGuWiLH0B4JM5x4EWSwfQD6ZQaZjgvDR+eAnygcDbsoPn9OhU59y1S/hndNeUHfIP4Nq2lbKSxBl&#10;ITsIlJQjoj/psPELvwni0i9/+UsvXwj+uQD8Qr6DXyB29EVE3yPKIurTV3FdaJf5F19SnxhUMeAk&#10;uhZxAj/lSjkiH+SdfNJXMyAg+gnxMS7Kxq9jP04IMJNDDKKY9GCVR66JsljwC2WC1T6IeUGU5Tt8&#10;wuCaPorBJpFRiDS0y/AbRH3a5XwTJ5ojeFe0ffQVcCwiTZh44r3QPtCHMohh64nPP//c33k+vLNQ&#10;1uOGr0JkH/0EgmSYWOD7fAF5pb0niII+g3aPVQUYE5r5LMoygXnyySfb8ccf7xwDfzDZyRYvBJew&#10;zUu+CbOhvDBGISAAn7AiiS1w6DcQS4hyhLPnEo9oCOQTnk5wTVyUpd4wzoOn8jmiGhyN9gejD0Vc&#10;wm/0qbkG/AL/ZDVfXJRNB9fhDzgp/AsR8qSTTnL+Cg/JRZBnygcck7ymi7LUH6KMEfRZMQr/JPIY&#10;nQA+mkuibBzknX6YAArKTFyUxfAB7fKxxx7rXIY2iDaZtplVHvD7sKd1c4BE2SwhNCJUHAa0RNPw&#10;L4IJ39G4sNSW5VHMHLI8gcYpHxEqGftBIpIQkcVmzMws5psoG3zBQBcyA7ljuT6dFYIsM2D5Ksoy&#10;wGf2HWGABhaywgwi4hIz8HRCzMhT7/IF+IU8M8CmA2KQBOFFkIXgUWbokBBUiHbh+nwA+YQEI5zF&#10;RVlIChF81CPKEnWJzwMJJsqWyBd+x29yDfgFYYbIC+pREGXTywX/j+ET/EVbRMQGEcYQxfTrcwHk&#10;ifLBYJrouHRRlr6IOgQJZNkuvkCsoC3KNVE2DvJOn8TEMSQ4LsryOX8j8rGUjHpDxA/tMhPR8Bva&#10;o3xrl5sjeFeUZ0QR3hcR8LSRoZ4TFc2+h0wywEfzSTSJAz8xkfD+++87x0AwIMqPz0NbkA8IbR7l&#10;guXmDPZZwUaZYTUO2+DksyiLYMbWNd/73ve8rSOgBKGAMQwCG1uEIOYn9a+5ilBmGL/gD1bjsPz+&#10;0EMPtSOPPNK5FRO7tEP0H/nklyRRlnEcHAINAONvOAjXYwj/8Hd+QxBKroE8NlaUpf0NqxdYNcok&#10;Efv4810ugnwlibL0QdQd2mVWL4XgAK7lM1YA5qsoS52iDhFY88///M+uDaAlcW3YIoTxYBj3NAe0&#10;aFGWl8FsERE7//2//3cPRW6uCAUHckfF+d3vfufRBwyI+Y6Oi4JEZBuRbJAeBnz5CPxB48HsOzOC&#10;kD8EJT7Lp4EcfiC/dN6QOQb77OeHKMJ2FwhJ+SzKMjBCGPr3f/9375SZHWS/HaJ7GDwhYNM+5PLe&#10;qekgn3RGzPwRXY4ggo8wNkGnE4LE0NbkW8RGkihLp00EFAMmRGzqVRAZMVYyxPdbzDWQx8aKsrRF&#10;+Ia2iG12aI8QHunXchHkuS5RFmOSkFUviBEQZKIMaZMYNOWrKIu/qE9s+fGv//qvPqGKEEu7TPtM&#10;lCHCDfUsV/osBjvwTwQHJr/S605zBe8wiLLsk8qyxzBRR/mGZ+S7KIsf4Owsr6bfoM2DUzCpgC+C&#10;5TrII+UFgYRD0CgTtHls84N/OCwF3zDpyzLSMOmSL+WFfCLKHn744XbQQQf5SemsuIF7IoxwqBVC&#10;Gp9T5/LJL/AsxiisAg2rtOhTGQfD0+k/Oag338TqhkRZxr2IsIGnY0SF5rMoy/e0K+gl1C0irhnj&#10;4A98lcuri8l7XaIsbTCTqoGnsn0fbTAiNXWOuocv+SzX+Dp+IU/1ibJEybK9Bfoa4x24DNcQXEIw&#10;ziuvvOKrGJoDckKU5bCJ/+//+/+avShLQ8LAjUEMoiwDOipTKFQsC6WQUImoWDTa+QT8QANDRWIP&#10;w7B3Kg0v+4Lwfb4g7gsaFZaDsiwBoZpOiwg+BCYsHAzHb/LFR+STwT8zYP/xH//hgwFEEAbF/IsA&#10;QGPL5AYR1/gyH4Bf6LgRE1mSD+mFxCHeM2hCTCOKmAFEvixHBeQzSZSFBLM3F74JJBhhietDGWPQ&#10;AElm4JBrII/1ibL8S92hf6JcMfhmsoNrIYfUrVwFeU8SZfEF7S19FGWGJc1Ef1KWIMEI+LRHTCTm&#10;Yh0jP/ggSZQNg8qjjz7afvazn3m/RZ2iXYarcWAc7XLYQ7Clg/zSx8A/EaBbmijLxAL9BKIsQQL8&#10;f3i/rERhghM+ysqLfBFlyWPwAe0bkXzwUPpQ9kemvYTL54MvAsgreWayl3aQQ2YRBigbtIFExe+3&#10;334uSNImUF7C2CYfQD5p9xjXsVSWPoP+ks/xA6so8BXci3FePvmFdp6tC+BYBASwIpTP6CsRq6lb&#10;CCmUrXzi6UmiLGWGiQ44J5/DU+lj8AsW374gV1du1SXK8h0+QKQmQpaJQtoe2mW0H67L5fJD/usS&#10;ZZlARVg8+OCD/TvKFTwUwXqfffbxdplyg89ygXfFgV/oq5NEWcoKgRKsTIfD0w7zOT6jnKHB0S6x&#10;DQ+TZ80BEmWzhFBw6KCZLaXzhuwFEhwiZZk9pPNma4N8iZQl/xgVhcEuB0wEQRZ/UFmay34f2ULw&#10;B+UDgvfrX//aO2IGgITfM5CC/GH4ik49CLP5APJJY0s9wjcsRQj5DyQYUoOQTYeVy511HOSfdoNy&#10;QmdDFBRlg32qWFbI3kuIknTo+SZW1xUpy+CAukWkLKSXz/ALhrgNuUHYptPPNeCXukRZDB/QbyHI&#10;sEQVsoyoFvYqpt/KVZD/ukRZJgmZLIQEc8ggg032puJAEyLS2YOWNhrhlnYpl4Bf8EGSKMuggYkM&#10;2mQOR0OcCZE+1D84D/UsEOeWjpYsylK3GcgSxcyyPrgW6efd8i6JymJyIV8P+kIkQqim7aeOEyFK&#10;WxkGdVg++AOQT3wCZ2CfdUQ2hKPrr7/eV5LQdxxwwAG+NJ3VOBxGQ33PJ//ARxm7UZdo5+AX1CUC&#10;cfAH3zGBR7nKJ78QgUb5gI+GVX34hfJBdB/9ARO9TAJRp3IV+CIY+WecQpmAj6Jj4Bf6SrhFOOgL&#10;0Qg/Uff4Dn7Gqje+z6WDvuJ+Ib9M5rIFCJpO4KOUDdre0C4TrR8mykKZCvfJJYQ8kX/yCR9lOyj4&#10;KBycfPMvW9KFdhljTANX33fffb1dZjzMZHguHFgcfBL8QrmgblBm2rZt62N+6kvQ1eiT+A7fwen5&#10;nPpHu0y7xGouibJNAF5ISxJlKTwMbllWzGwGs4R0WKFQhcgERAAGeDRGuY7gFxoWBq9E1SAy0iGx&#10;dI6KEiLX8gnBL3TQlIU//vGPHn1EGD7G3lU//OEP7V/+5V98byZ8BWHOFz+RTw4ioZxAgvER5Qef&#10;IUrSUSPq07mzlIPP8wH4hXJAG4IR3cnAm/aFTggSTCfEEuJ88Av+CHWJ/DO4hqgQxUhbTMdN5AqD&#10;Akge/qIc0R7RcSNEUr7YMxRxO1cQ9wsTP4iy5JOoe+oPn/M9fqAfIgoIAkx9Y0YeYkeZ4ppcQ9w3&#10;iIwQtyDKBiEa0ocYhwB7zDHHOAehXWb56ve//3370Y9+5NsqIdLym1xA3C/4gDYWUZbDvBDzAgnG&#10;N2wnAwnu0qWLf85vKFdMliFyPfHEE35dSweDpJYqypJO0s+2BfQJDOJYEkskDbyUAQz1HU6KQJsv&#10;PIwyTJ0NEwiIJp07d/bP6BsQ2/AFbWNoJ3Mdod6Tb/pRBrrUX/g5PIy9Zek/KUe0l0xe0T/kC/AP&#10;YhFtIfszM8iHX9FPMrHL56y2YX9ZovzyocwA8km9QRCifCAK4SfKEONd/AEfI3iA8kQZy0WE+kOd&#10;oP1AeKSvQCyijYV3st0FnJSJH4KyiGyk7UV8pRxRnlhJy3687G/dXJZb7ynwDW0ufRF+oW1hMpD+&#10;FKGR8kK7CxejLDHRi28w2mX6K/yGXwPXyBXgG/oZ2l3GcYztePfwTtoUoqrhVXwHj6dMUY8wItIZ&#10;57A6kn4MX9Eu46OWjrhf2JKBvNMHUWZoS6gztDGUCdpbJsPgo/BOyhf1iWAcggOYGHnvvffcN80B&#10;OSXKMgDg/1HMMQS+5gTSS8NCQ0MHxUCfQT8NDhWLpaHMOtMgITBToHIdoXLRqIQtC2hsiSbmJEEq&#10;HI0I13Atlg8gn3QudDYQX6L0iFBgAEX5QRihAcKYGWI7A8pLPvkHUvLQQw+5mIT4gYCNDxDZiFyj&#10;sSVajf/PVbKXDvwCuWNZD0SYjooOC8JDh85Amw6aGVU67Vz2C76g3aD9IP/4hRlk2hciNui0aY8h&#10;wZQfCDIRoHTa1LsQpc5kCASIUzxzAaFtYYBAVDBEl2XlLEGljYHkQnYgyvRLRFhTXhDgiLBmEM7v&#10;+H1ol3MFwTfknbKBIM1AEpGRsgHpJe8MHog+ZzAV2mUmPBhkMoHG/qJcj5hNWWrpSPcLeYJv0fbS&#10;xlIm+Iy6RjtDRDokmPJCPeI72mGiMml/mJCmvW6JgPDDL+FoRNbTNrREURbwvmjXKKu8SyZnECMp&#10;x0xgMbHJe86nJfvwcQawDGbZG5m2DyGACSt4GGMMBr2U6Vxr/+oD+SS/lAPKDUY/gR/wCWMXxjRh&#10;7JIvfgHklbEKE7dMhsO94OgI1NQtJqI4iAg/Ub7yqczQV4a9G+FfrDCBlyI8MhGEv6hfCCW5ykdD&#10;3aGMMK6lTWUpOVGvxx9/vItFTFjSn8DH2IItrGpjJQrliH6GMQ38FW0DHpILwDe0IXAI/MJB1vAn&#10;JrvZho684w/EWb6nXT7qqKPcP3xHu0ybA0+Fu+OXXKlf5IN2FmERfYh6cscdd7gwzwQYYiJ5R7Bn&#10;jBPaZQyehk+ZDIKP4R+uyYU6hl/ohxirUDYYp6EFUGaoM0yUw83h6LQ/TDbT1jDGg5NSbmifaXtC&#10;wA3tcnNATomyNFgcLsHfGBGEvLDmAtLLQBZSj3LPkg7ER5bSIhIwu0qDk09L9vEJxI7OiEaWAS2H&#10;pLBUjOVANDY0tAwKuC5XO+0khIaHxpXOHOEakQBfUO7DMgUEAQSmfPMNghF5hwDTQTGQYm9Hyg4d&#10;F40w++8gCnB9PoB8Uj6YYedQHToq2hbEITopBgZMCNHGQP5yuczgCwgaIhGRXswaE5XA0nJEe8oK&#10;IgrlA2GNZbp00pQZ2iMGDrRFzEpTzujccwH4hbYUokdfBGGh/rAVCIQFgoJgT375myhiBg8ItyxZ&#10;R8The3zHNfRpuVK/qA+0ubSzRPJQRpj0Yjk++UeMg+iFqBba5NAu4wu23kHIoiwh4NBGMRhr6eD9&#10;kg/yyrtnEhBSy15d1BGiZtm2gLqGH1i5QDuDUMN3TD7TPiP0hc/wTUsD+WAfc/jl3/3d3/kggFVP&#10;LVWU5Z1Sjim3rLZhOTqiOcZgha2SECDhotSNXKnn9YFyiWDE9hsM/nmvcIxw+A6rb+gvaAPwXz74&#10;pC6Qd8oG/Qhcgwka2kz6l3wCfqAfhHvBG1heTp8Kn+CQHcZ7iEcIj/Qv+QL8wviFiD7qFOIQAjV+&#10;gZ+zYos2hj6F63K1LpEv2graDPgl7QhclL6EPoQ2Br8gJsGvKEfwB0RJyhGcgvYH/k7fmUvjPXwD&#10;BydflAv8At+i7WWvcz5jvELfyypjNAL2tGYSEc2HvioIj4xx8E2ulKNQf+BW7HuKqMiWhWhb9E/4&#10;irYGXko/Hgflg8AleCvtD318rrTL+IX2Fi5O2WCigtVslBnGMeho9NMEsNGfI97SLrP9GuUJg6Pj&#10;F8Y0jIWaS7ucU6Isy7mpnAwS2NyYzxhMNheQXhpmGg0GwiwHpUGhcCCu8TfEhjwx05zLgkkAPiGv&#10;zJ4SlfDTn/7UI2x4h1QgDKJHo9OcKs7eQmiMIMEQGozDv5gByyfgBwYDRFuxrBjiAqmhTkGCqVOQ&#10;QGYKc5nspSPUJ8oEUU+QOcgKInWIfGJ5BxNBCP256hfyRfsJ2YOokX/KB8vLDzzwQI/6pO4wKx8m&#10;fvibayhL+Iy+BH8RqYDYkittD76hD6KMQFwgKAwM2HuKCAXqEHWHaAz+ZeDwk5/8pHp1R2iXIYnM&#10;vkN6cqWvIh+0F0wIIjrSLxMlC5+A7OErRNoQdRCAT+nbEXL5DUI2Kz+4Vy6A/NHeMmCkTNC+MpCk&#10;zLBNA9yF8kA/jXBLnYIsU38YfFOm+A1GFGYQ+loaEGD/23/7b14fWNHEoBHe2VJFWdKKESWCcMLe&#10;sUTjIBzQPjCoC5FHwXId5JdJB/xANFvc6COYXCDajYkYibKpwAHERtq7cePG+cRMPvL04AvGKWFS&#10;l4gsJnSZFIeL5Jtf8EnoUwk0YtxLRCh+wT/wUNoYxKJcrkfkjbaCvhFeRduCGB03ov2YBEdA4lqE&#10;WYQ0gky4Hn8x4QHfyqVyhG/of+BcSX6hrNAX0bfiD/yUfg3G59wDcTJXyhL5gCextJ5JnfQ8s4qL&#10;CUJ4WTrXpN6F6H3aI9olylUuAL9QB5jkIII43S8YK9fop/FLuJb6Q/+d3i6jqTQX5JQoy4xBmEFi&#10;EM5n7O8GSWguIM1UDAoCHRQDF2a/SDtL+yg0RJrkyiC3IeAPSDCzFYgkDGgRRBBlMUQARCQGC1Sq&#10;fCM16QiNUdjsHGMwlY+RCdQROiyEEDbEZ9aLuoSIz6AyLLPm2nxBaF8YMDJIYuad2XZmSzn5lwPR&#10;6KBzfUAZygftLGQG8TEcWoPRxhCZD6lBIKL+8C8DBqKMuZ52J3yfS+WIfNDHICxSX4JfQttLWaGc&#10;EF0MsQmHB3Ad4lpom9lqhj4sl/or8gGJo01liT35ZTKD/PMv/88yQgaTlImAUO/ooxBuIH1E/zQn&#10;srcnIH+0tbSpRKvE/cIkGP+PWM1SOsRq6hM+JGKWekRd43sIcUuNimJvSPZwh1cyeOTdQvqJLm2p&#10;omwA5Z7yS554zxh/8xnftcQ87S7ILxwr+CHJ+D74JZ98k46Q/1B+8rG8xBF8Qfmg/mD8Lb+k+se4&#10;X4Jv8sUvoWzgh7gP4hYvJ+nlKHyfa74iP1h9fgnlJN0f6Zar/qkv73yelO/wO77LNb+Ql13xS9K1&#10;4Xs+b06+ycmDvvicvUf47J//+Z+b5d6yFAhmMRjEMVOIMdtMlFuuVaD6QD7JL7N/+IB959KNaEi+&#10;hwzni1/qAvnHGPQyAYEhDtCw5BvwA/lmgI8wxGwiZYh/+X8+z1e/UKeYMaZNof7gF7YryKc2hvzR&#10;+dJ2MImR3q7gE0TbUE6oU5Qb/MT1/Ev9ot3JpXIU/ELURlKby2dEa1BOGmqXuQd9Wa6UpVB3EBbp&#10;m5PyzSQvfTfXBfA7jLJChAvlJpfaH/JGXuhrKBtJfqHdDZM94Vr8QD2iDOE3yhP1rCX6hQmaf/qn&#10;f3JeGd43dYTJ9JYuyob81Gf5gqS812eCIAiCIAh7ipwVZSHQzVWUFQRBEARBEFoG4qIsqzMA4j2r&#10;EVq6KCsIgiAIgiDsPeSUKMupa0RlsL8Gewfy2Q9+8AOP5mHPwLAsniVngiAIgiAIgtAQ4Jph/1i2&#10;awBE/7I/dbooy7Yf8FG2wCA6WEKtIAiCIAiCUBdySpT9+7//ezv00EP9IJf//t//u/2P//E/fM9N&#10;rmN/xf/9v/+3HyTFPmeCIAiCIAiC0BDYquCcc85xbvkP//APfjjeYYcd5rwzXZRlf/y/+7u/88Ph&#10;CAiQKCsIgiAIgiDUhZwRZSHLHCZx2mmn2f/6X//LSTKHSoQDJTik4aCDDrJ/+7d/s/bt21fdQRAE&#10;QRAEQRDqBjyS/XQ5OBF++T//5/903vnyyy87t7zqqqt8v1yue+GFF+x73/ueHX300X5QoERZQRAE&#10;QRAEoS60eFGWQ0aIYAgn/vIvh3BgfBeuCwffbN682Q/jEARBEARBEITGAC7JAWZsSYDBKeGdbJHF&#10;3xxgxjUEA3DoWeChEmUFQRAEQRCEutCiRVlBEARBEARBEARBEARBEISWBomygiAIgiAIgiAIgiAI&#10;giAIWYREWUEQBEEQBEEQBEEQBEEQhCxCoqwgCIIgCIIgCIIgCIIgCEIWIVFWEARBEARBEARBEARB&#10;EAQhi5AoKwiCIAiCIAiCIAiCIAiCkEVIlBUEQRAEQRAEQRAEQRAEQcgiJMoKgiAIgiAIgiAIgiAI&#10;giBkERJlBUEQBEEQBEEQBEEQBEEQsgiJsoIgCIIgCIIgCIIgCIIgCFmERFlBEARBEARBEARBEARB&#10;EIQsQqKsIAiCIAiCIAiCIAiCIAhCFiFRVhAEQRAEQRAEQRAEQRAEIYuQKCsIgiAIgiAIgiAIgiAI&#10;gpBFSJQVBEEQBEEQBEEQBEEQBEHIIiTKCoIgCIIgCIIgCIIgCIIgZBESZQVBEARBEARBEARBEARB&#10;ELIIibKCIAiCIAiCIAiCIAiCIAhZhERZQRAEQRAEQRAEQRAEQRCELEKirCAIgiAIgiAIgiAIgiAI&#10;QhYhUVYQBEEQBEEQBEEQBEEQBCGLkCgrCIIgCIIgCIIgCIIgCIKQRUiUFQRBEARBEARBEARBEARB&#10;yCIkygqCIAiCIAiCIAiCIAiCIGQREmUFQRAEQRAEQRAEQRAEQRCyCImygiAIgiAIgiAIgiAIgiAI&#10;WYREWUEQBEEQBEEQBEEQBEEQhCxCoqwgCIIgCIIgCIIgCIIgCEIWIVFWEARBEARBEARBEARBEAQh&#10;i5AoKwiCIAiCIAiCIAiCIAiCkEVIlBUEQRAEQRAEQRAEQRAEQcgiJMoKgiAIgiAIgiAIgiAIgiBk&#10;ERJlBUEQBEEQBEEQBEEQBEEQsgiJsoIgCIIgCIIgCIIgCIIgCFmERFlBEARBEARBEARBEARBEIQs&#10;QqKsIAiCIAiCIAiCIAiCIAhCFiFRVhAEQRAEQRAEQRAEQRAEIYuQKCsIgiAIgiAIgiAIgiAIgpBF&#10;SJQVBEEQBEEQBEEQBEEQBEHIIiTKCoIgCIIgCIIgCIIgCIIgZBESZQVBEARBEARBEARBEARBELIG&#10;s/8fj/VSqqv+oKEAAAAASUVORK5CYIJQSwMEFAAGAAgAAAAhAINDZaXgAAAACAEAAA8AAABkcnMv&#10;ZG93bnJldi54bWxMj0FLw0AQhe+C/2EZwVu7SWPExExKKeqpCLaCeNtmp0lodjdkt0n67x1PenoM&#10;7/HeN8V6Np0YafCtswjxMgJBtnK6tTXC5+F18QTCB2W16pwlhCt5WJe3N4XKtZvsB437UAsusT5X&#10;CE0IfS6lrxoyyi9dT5a9kxuMCnwOtdSDmrjcdHIVRY/SqNbyQqN62jZUnfcXg/A2qWmTxC/j7nza&#10;Xr8P6fvXLibE+7t58wwi0Bz+wvCLz+hQMtPRXaz2okNYpBxEeEhZ2c6iVQziiJBkWQKyLOT/B8o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IsEKdjDAwAAcAgA&#10;AA4AAAAAAAAAAAAAAAAAOgIAAGRycy9lMm9Eb2MueG1sUEsBAi0ACgAAAAAAAAAhAIe9UOk0lQEA&#10;NJUBABQAAAAAAAAAAAAAAAAAKQYAAGRycy9tZWRpYS9pbWFnZTEucG5nUEsBAi0AFAAGAAgAAAAh&#10;AINDZaXgAAAACAEAAA8AAAAAAAAAAAAAAAAAj5sBAGRycy9kb3ducmV2LnhtbFBLAQItABQABgAI&#10;AAAAIQCqJg6+vAAAACEBAAAZAAAAAAAAAAAAAAAAAJycAQBkcnMvX3JlbHMvZTJvRG9jLnhtbC5y&#10;ZWxzUEsFBgAAAAAGAAYAfAEAAI+dAQAAAA==&#10;">
                <v:shape id="Text Box 38" o:spid="_x0000_s1071" type="#_x0000_t202" style="position:absolute;left:43;top:18236;width:57074;height:4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6DgzAAAAOIAAAAPAAAAZHJzL2Rvd25yZXYueG1sRI9ba8JA&#10;FITfC/6H5Qi+lLoxQWujq4j0Ir5peqFvh+wxCWbPhuw2Sf99t1Do4zAz3zDr7WBq0VHrKssKZtMI&#10;BHFudcWFgtfs6W4JwnlkjbVlUvBNDrab0c0aU217PlF39oUIEHYpKii9b1IpXV6SQTe1DXHwLrY1&#10;6INsC6lb7APc1DKOooU0WHFYKLGhfUn59fxlFHzeFh9HNzy/9ck8aR5fuuz+XWdKTcbDbgXC0+D/&#10;w3/tg1YQL2dRnMTzB/i9FO6A3PwAAAD//wMAUEsBAi0AFAAGAAgAAAAhANvh9svuAAAAhQEAABMA&#10;AAAAAAAAAAAAAAAAAAAAAFtDb250ZW50X1R5cGVzXS54bWxQSwECLQAUAAYACAAAACEAWvQsW78A&#10;AAAVAQAACwAAAAAAAAAAAAAAAAAfAQAAX3JlbHMvLnJlbHNQSwECLQAUAAYACAAAACEA4wOg4MwA&#10;AADiAAAADwAAAAAAAAAAAAAAAAAHAgAAZHJzL2Rvd25yZXYueG1sUEsFBgAAAAADAAMAtwAAAAAD&#10;AAAAAA==&#10;" fillcolor="white [3201]" stroked="f" strokeweight=".5pt">
                  <v:textbox>
                    <w:txbxContent>
                      <w:p w14:paraId="7D1584EA" w14:textId="522E0F89" w:rsidR="00C14658" w:rsidRDefault="001F5484">
                        <w:r>
                          <w:rPr>
                            <w:b/>
                            <w:bCs/>
                          </w:rPr>
                          <w:t>Figure</w:t>
                        </w:r>
                        <w:r w:rsidR="00C14658">
                          <w:rPr>
                            <w:b/>
                            <w:bCs/>
                          </w:rPr>
                          <w:t xml:space="preserve"> </w:t>
                        </w:r>
                        <w:r w:rsidR="008F2722">
                          <w:rPr>
                            <w:b/>
                            <w:bCs/>
                          </w:rPr>
                          <w:t>10.</w:t>
                        </w:r>
                        <w:r w:rsidR="00C14658">
                          <w:rPr>
                            <w:b/>
                            <w:bCs/>
                          </w:rPr>
                          <w:t xml:space="preserve"> </w:t>
                        </w:r>
                        <w:r w:rsidR="00C14658">
                          <w:t xml:space="preserve">ACF plots for each exogenous feature. </w:t>
                        </w:r>
                      </w:p>
                      <w:p w14:paraId="3D990A3B" w14:textId="77777777" w:rsidR="00C14658" w:rsidRPr="00DD786A" w:rsidRDefault="00C14658"/>
                    </w:txbxContent>
                  </v:textbox>
                </v:shape>
                <v:shape id="Picture 1" o:spid="_x0000_s1072" type="#_x0000_t75" alt="A graph of a number of numbers&#10;&#10;Description automatically generated with medium confidence" style="position:absolute;width:57315;height:18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HbxgAAAOIAAAAPAAAAZHJzL2Rvd25yZXYueG1sRE9da8Iw&#10;FH0f+B/CFXyRmWqnHZ1RxDEQfLIb2+uluWu6NTelyWz3740g+Hg43+vtYBtxps7XjhXMZwkI4tLp&#10;misFH+9vj88gfEDW2DgmBf/kYbsZPawx167nE52LUIkYwj5HBSaENpfSl4Ys+plriSP37TqLIcKu&#10;krrDPobbRi6SZCUt1hwbDLa0N1T+Fn9WAVX74kRGTrNpL7Mv536O/vNVqcl42L2ACDSEu/jmPug4&#10;P12l2XL5lML1UsQgNxcAAAD//wMAUEsBAi0AFAAGAAgAAAAhANvh9svuAAAAhQEAABMAAAAAAAAA&#10;AAAAAAAAAAAAAFtDb250ZW50X1R5cGVzXS54bWxQSwECLQAUAAYACAAAACEAWvQsW78AAAAVAQAA&#10;CwAAAAAAAAAAAAAAAAAfAQAAX3JlbHMvLnJlbHNQSwECLQAUAAYACAAAACEA/n9h28YAAADiAAAA&#10;DwAAAAAAAAAAAAAAAAAHAgAAZHJzL2Rvd25yZXYueG1sUEsFBgAAAAADAAMAtwAAAPoCAAAAAA==&#10;">
                  <v:imagedata r:id="rId38" o:title="A graph of a number of numbers&#10;&#10;Description automatically generated with medium confidence"/>
                </v:shape>
              </v:group>
            </w:pict>
          </mc:Fallback>
        </mc:AlternateContent>
      </w:r>
    </w:p>
    <w:p w14:paraId="4546E520" w14:textId="77777777" w:rsidR="00C14658" w:rsidRDefault="00C14658" w:rsidP="0046517A"/>
    <w:p w14:paraId="4BD0C66E" w14:textId="77777777" w:rsidR="00C14658" w:rsidRDefault="00C14658" w:rsidP="0046517A"/>
    <w:p w14:paraId="23594095" w14:textId="77777777" w:rsidR="00C14658" w:rsidRDefault="00C14658" w:rsidP="0046517A"/>
    <w:p w14:paraId="78F48B79" w14:textId="77777777" w:rsidR="00EA65DC" w:rsidRDefault="00EA65DC" w:rsidP="0046517A"/>
    <w:p w14:paraId="320F46B5" w14:textId="77777777" w:rsidR="00C14658" w:rsidRDefault="00C14658" w:rsidP="0046517A"/>
    <w:p w14:paraId="0F185889" w14:textId="77777777" w:rsidR="00C14658" w:rsidRDefault="00C14658" w:rsidP="0046517A"/>
    <w:p w14:paraId="34093DE3" w14:textId="77777777" w:rsidR="00C14658" w:rsidRDefault="00C14658" w:rsidP="0046517A"/>
    <w:p w14:paraId="6197F731" w14:textId="77777777" w:rsidR="00C14658" w:rsidRDefault="00C14658" w:rsidP="0046517A"/>
    <w:p w14:paraId="1DF308D1" w14:textId="77777777" w:rsidR="00C14658" w:rsidRDefault="00C14658" w:rsidP="0046517A"/>
    <w:p w14:paraId="0FA5F0A0" w14:textId="75F7BED5" w:rsidR="00C14658" w:rsidRDefault="00E069EC" w:rsidP="0046517A">
      <w:r>
        <w:t>The</w:t>
      </w:r>
      <w:r w:rsidR="00C14658">
        <w:t xml:space="preserve"> ACF plot for the detrended </w:t>
      </w:r>
      <w:r w:rsidR="00C14658" w:rsidRPr="00834717">
        <w:rPr>
          <w:i/>
          <w:iCs/>
        </w:rPr>
        <w:t>Monthly Power Generation</w:t>
      </w:r>
      <w:r w:rsidR="00C14658">
        <w:t>,</w:t>
      </w:r>
      <w:r w:rsidR="00903CB4">
        <w:rPr>
          <w:b/>
          <w:bCs/>
        </w:rPr>
        <w:t xml:space="preserve"> </w:t>
      </w:r>
      <w:r w:rsidR="001F5484">
        <w:t>Figure</w:t>
      </w:r>
      <w:r w:rsidR="00903CB4" w:rsidRPr="00903CB4">
        <w:t xml:space="preserve"> 11</w:t>
      </w:r>
      <w:r w:rsidR="005C35F9">
        <w:rPr>
          <w:b/>
          <w:bCs/>
        </w:rPr>
        <w:t xml:space="preserve">, </w:t>
      </w:r>
      <w:r w:rsidR="00C14658">
        <w:t>shows how many data points the seasonal component repeats over.</w:t>
      </w:r>
      <w:r w:rsidR="00910D22">
        <w:t xml:space="preserve"> A</w:t>
      </w:r>
      <w:r w:rsidR="00C14658">
        <w:t xml:space="preserve"> peak outside of the blue region, greater than zero, at lag twelve </w:t>
      </w:r>
      <w:r w:rsidR="001C61AE">
        <w:t xml:space="preserve">means the </w:t>
      </w:r>
      <w:r w:rsidR="00C14658">
        <w:t>values have statistically significant correlation</w:t>
      </w:r>
      <w:r w:rsidR="00A77F55">
        <w:t xml:space="preserve">s </w:t>
      </w:r>
      <w:r w:rsidR="00C14658">
        <w:t>to the observation twelve data points prior</w:t>
      </w:r>
      <w:r w:rsidR="005E5A1E">
        <w:t xml:space="preserve">, indicating </w:t>
      </w:r>
      <w:r w:rsidR="004673A5">
        <w:t xml:space="preserve">a </w:t>
      </w:r>
      <w:r w:rsidR="004128CF">
        <w:t xml:space="preserve">yearly </w:t>
      </w:r>
      <w:r w:rsidR="00C14658">
        <w:t xml:space="preserve">seasonal component. This coincides with the </w:t>
      </w:r>
      <w:r w:rsidR="00C14658" w:rsidRPr="00060914">
        <w:t xml:space="preserve">line graph in </w:t>
      </w:r>
      <w:r w:rsidR="001F5484">
        <w:t>Figure</w:t>
      </w:r>
      <w:r w:rsidR="00AC2358">
        <w:rPr>
          <w:b/>
          <w:bCs/>
        </w:rPr>
        <w:t xml:space="preserve"> </w:t>
      </w:r>
      <w:r w:rsidR="00400B9C">
        <w:t xml:space="preserve">8 </w:t>
      </w:r>
      <w:r w:rsidR="00C14658" w:rsidRPr="00060914">
        <w:t xml:space="preserve">and knowledge </w:t>
      </w:r>
      <w:r w:rsidR="00C14658">
        <w:t>that photovoltaic cell output is dependent on weather conditions.</w:t>
      </w:r>
    </w:p>
    <w:p w14:paraId="76E3C3E0" w14:textId="77777777" w:rsidR="006C654B" w:rsidRDefault="006C654B" w:rsidP="0046517A"/>
    <w:p w14:paraId="5D65354B" w14:textId="77777777" w:rsidR="006C654B" w:rsidRDefault="006C654B" w:rsidP="0046517A"/>
    <w:p w14:paraId="6C0CF487" w14:textId="77777777" w:rsidR="00C14658" w:rsidRDefault="00C14658" w:rsidP="0046517A">
      <w:r>
        <w:rPr>
          <w:noProof/>
        </w:rPr>
        <mc:AlternateContent>
          <mc:Choice Requires="wpg">
            <w:drawing>
              <wp:anchor distT="0" distB="0" distL="114300" distR="114300" simplePos="0" relativeHeight="251680768" behindDoc="0" locked="0" layoutInCell="1" allowOverlap="1" wp14:anchorId="706C7C34" wp14:editId="3CACCE71">
                <wp:simplePos x="0" y="0"/>
                <wp:positionH relativeFrom="column">
                  <wp:posOffset>1318161</wp:posOffset>
                </wp:positionH>
                <wp:positionV relativeFrom="paragraph">
                  <wp:posOffset>183630</wp:posOffset>
                </wp:positionV>
                <wp:extent cx="3105397" cy="2666011"/>
                <wp:effectExtent l="0" t="0" r="0" b="1270"/>
                <wp:wrapNone/>
                <wp:docPr id="551672144" name="Group 37"/>
                <wp:cNvGraphicFramePr/>
                <a:graphic xmlns:a="http://schemas.openxmlformats.org/drawingml/2006/main">
                  <a:graphicData uri="http://schemas.microsoft.com/office/word/2010/wordprocessingGroup">
                    <wpg:wgp>
                      <wpg:cNvGrpSpPr/>
                      <wpg:grpSpPr>
                        <a:xfrm>
                          <a:off x="0" y="0"/>
                          <a:ext cx="3105397" cy="2666011"/>
                          <a:chOff x="0" y="0"/>
                          <a:chExt cx="3105397" cy="2666011"/>
                        </a:xfrm>
                      </wpg:grpSpPr>
                      <pic:pic xmlns:pic="http://schemas.openxmlformats.org/drawingml/2006/picture">
                        <pic:nvPicPr>
                          <pic:cNvPr id="1458014779" name="Picture 1" descr="A graph with blue lines and dots&#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279070" y="0"/>
                            <a:ext cx="2541270" cy="2009140"/>
                          </a:xfrm>
                          <a:prstGeom prst="rect">
                            <a:avLst/>
                          </a:prstGeom>
                        </pic:spPr>
                      </pic:pic>
                      <wps:wsp>
                        <wps:cNvPr id="130677941" name="Text Box 36"/>
                        <wps:cNvSpPr txBox="1"/>
                        <wps:spPr>
                          <a:xfrm>
                            <a:off x="0" y="2107871"/>
                            <a:ext cx="3105397" cy="558140"/>
                          </a:xfrm>
                          <a:prstGeom prst="rect">
                            <a:avLst/>
                          </a:prstGeom>
                          <a:solidFill>
                            <a:schemeClr val="lt1"/>
                          </a:solidFill>
                          <a:ln w="6350">
                            <a:noFill/>
                          </a:ln>
                        </wps:spPr>
                        <wps:txbx>
                          <w:txbxContent>
                            <w:p w14:paraId="798FF8AF" w14:textId="267C2D17" w:rsidR="00C14658" w:rsidRPr="003E3EB6" w:rsidRDefault="001F5484">
                              <w:r>
                                <w:rPr>
                                  <w:b/>
                                  <w:bCs/>
                                </w:rPr>
                                <w:t>Figure</w:t>
                              </w:r>
                              <w:r w:rsidR="00C14658">
                                <w:rPr>
                                  <w:b/>
                                  <w:bCs/>
                                </w:rPr>
                                <w:t xml:space="preserve"> </w:t>
                              </w:r>
                              <w:r w:rsidR="00903CB4">
                                <w:rPr>
                                  <w:b/>
                                  <w:bCs/>
                                </w:rPr>
                                <w:t>11</w:t>
                              </w:r>
                              <w:r w:rsidR="00C14658">
                                <w:rPr>
                                  <w:b/>
                                  <w:bCs/>
                                </w:rPr>
                                <w:t xml:space="preserve">. </w:t>
                              </w:r>
                              <w:r w:rsidR="00C14658">
                                <w:t xml:space="preserve">ACF plot for detrended </w:t>
                              </w:r>
                              <w:r w:rsidR="00C14658" w:rsidRPr="006E58F0">
                                <w:rPr>
                                  <w:i/>
                                  <w:iCs/>
                                </w:rPr>
                                <w:t>Monthly Power Generation.</w:t>
                              </w:r>
                              <w:r w:rsidR="00C14658">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06C7C34" id="Group 37" o:spid="_x0000_s1073" style="position:absolute;margin-left:103.8pt;margin-top:14.45pt;width:244.5pt;height:209.9pt;z-index:251680768" coordsize="31053,26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xyPwqwMAAF4IAAAOAAAAZHJzL2Uyb0RvYy54bWykVl1v2zYUfR+w/0Bw&#10;wN4aSf6OF6fwkiUoELTGkqLPNEVZRCmSI+lY3q/fISU7H87QrnuIcsl7SR6ee+6lL963jSKPwnlp&#10;9IIWZzklQnNTSr1Z0M8PN+9mlPjAdMmU0WJB98LT95c//3Sxs3MxMLVRpXAEm2g/39kFrUOw8yzz&#10;vBYN82fGCg1nZVzDAoZuk5WO7bB7o7JBnk+ynXGldYYL7zF73TnpZdq/qgQPn6rKi0DUggJbSF+X&#10;vuv4zS4v2HzjmK0l72GwH0DRMKlx6HGraxYY2Tp5slUjuTPeVOGMmyYzVSW5SHfAbYr81W1undna&#10;dJfNfLexR5pA7Suefnhb/vHx1tl7u3JgYmc34CKN4l3ayjXxP1CSNlG2P1Im2kA4JodFPh6eTynh&#10;8A0mk0leFB2pvAbzJ+t4/cc3VmaHg7MXcKzkc/z1HMA64eDbWsGqsHWC9ps037VHw9zXrX2HdFkW&#10;5FoqGfZJekhMBKUfV5KvXDcAnStHZIlSGI1neTGaTs8p0ayB9BEWTycFJaXwHCJckqQ8spOhJmu1&#10;FURJLTxBuZDSBP/rL+3yt/S5jgukDagywrbBoBokZ0rtyUZo4VgQZWQ94okQOkAsEnZn+FdPtLmq&#10;md6IpbcoCaCL0dnL8DR8cZu1kvZGKhVFEO2eNyB/Jb83qO+kfW34thE6dLXqhAJuo30trafEzUWz&#10;FuDKfShBCkefCODJOqlDpyEfnAi8judXwPEnsEfcbH50JNBPOOONPMT8hnwH0/N8ihZwquHBeFQM&#10;oitpOM/Pi1FqDEclgkjnw60wDYkGAAMI0s/m7PHO95AOIT2vHYoED6BibaHB+QOFGJ2Q+J9q+L5m&#10;VgBC3PaZ6Ib5BIobgc1Ocw+xTn83LRlOIqN9dCx3ElrM90qI8/9CW8fYoMins2lf2W/W/ng8+5+0&#10;IatGyfIguPQEiCvlyCND81ah0+yrKKXJbkEnw3Ge8qFNXN5pRGmk4ulm0Qrtuu2qc3agY23KPdhw&#10;BmnFXb3lNxI5vmM+rJjDW4BJvG/hEz6VMjjM9BYltXF/vzUf45FeeCnZ4W1ZUP/XlsXGoz5oJB4C&#10;g8JISIPReDrAwD33rJ979La5MmAASQW6ZMb4oA5m5UzzBc/gMp4KF9McZy9oOJhXASM48IxysVwm&#10;u+tnd/reogsWibyo4If2C3O2l3lApj+ag9RO1N7FxjLQZommVMlUCpHojtWef8g+WekRg/XilXw+&#10;TlFPPwsu/wEAAP//AwBQSwMECgAAAAAAAAAhAGALm1PRlgAA0ZYAABQAAABkcnMvbWVkaWEvaW1h&#10;Z2UxLnBuZ4lQTkcNChoKAAAADUlIRFIAAAJjAAAB4wgGAAAAb5AYOAAAAAFzUkdCAK7OHOkAAAAE&#10;Z0FNQQAAsY8L/GEFAAAACXBIWXMAACHVAAAh1QEEnLSdAACWZklEQVR4Xu39B3AUd7ruj/+rbtU5&#10;59a/7rnnbO3d3bPRXmfWEQcccVhjG9sYY+OIMQ7YOAecyBkDBgzYRGMwYLIBY4IEIgpEklBAEpIQ&#10;KKCccxbe99fPO9MwiJY00oCmh34+VU+BpO4JPd/u/sw3/v+EEEIIIYT4DcoYIYQQQogfoYwRQggh&#10;hPgRyhghhBBCiB+hjBFCCCGE+BHKGCGEEEKIH6GMEUIIIYT4EcoYIYQQQogfoYwRQgghhPgRyhgh&#10;hBBCiB+hjBFCCCGE+BHKGCGEEEKIH6GMEULOIi8vTxYvXix9+/aVCRMmSGlpqfsvbaeurk6OHDki&#10;69evl5KSEvdvnUNZWZl888038vXXX8uJEyfkX//6l/svrYNtKysrJSIiQkJDQ6WgoMD9FxdVVVWy&#10;YsUK+fjjjyU9Pd39W0JIIEIZI4ScBW7+999/v/yv//W/5IYbbpDDhw9LfX29+69tAzIyY8YMfbyE&#10;hAT3b51Dfn6+vPDCC/L0009LeHh4m2UsOztbxowZI++++65ERka6/+KiurpagoKCZNKkSbodISRw&#10;oYwRQk6DmpilS5fK//zP/8jf/vY3+cMf/qA1O+2t1SouLpbPPvtM/vu///scmbAjv/76qzQ0NOi/&#10;TYEcNTY2arzFVxlLS0uT119/XR566CHZs2eP+y8uTp06pbKbm5vbblkmhNgDyhgh5DTHjh2T9957&#10;T/7617/KwIED5YorrpCnnnpKUlJSVFAgALj5L1u2THbv3i3l5eXuPUWFAE2SP/zwg9aCQeDWrVsn&#10;3bp1k//4j/+QDz/8UL766ivNgQMHpLa2VsUmIyNDNm7cKLNnz9bmvPnz58vOnTu15sdTiiAnmZmZ&#10;smXLFpk7d65MmzZNZs2aJT///LM2AZpApvA68BqnT5+uNXP4f3x8vD6mCR5r9erV8uOPP0pycrL+&#10;f+bMmbJ8+XLJysrS3+P1Hzx4UJ/j22+/lVWrVqkgofkVz7lmzRrdB68F7xvChb+ZWMkY/p6amqpN&#10;t3gfeM94Hz/99JM+No4j3jeaJRcuXCi33nqrfg5vv/22Hrs5c+ao2OK9oPny+++/1+cBeHx8Rnht&#10;eHzzteFx9u3bp7JtHtOKigrZsGGDvk98Xps3b9bXgX3w+5MnT+q2bRFIQkj7oIwRQhTcxIODg/Xm&#10;/89//lOF6fnnn5d//OMfsnXrVqmpqdFt0Gx55513yueff64iZYIbPW76aNpcuXKlys7UqVN1fzR5&#10;du3aVZ544gkNxAcyAAmaOHGidO/eXWt/Hn30UZW3xx9/XCUB/aJMIYAoYtsnn3xSt3nsscf0/2+8&#10;8YY+HoDI7N+/X9566y158MEH5eGHH5ZHHnlEHnjgAZVM1C5BAkFYWJhuc+WVV8rw4cOlX79+8swz&#10;z2hNHmTutttuk9tvv11ee+01efXVV1VKhw4dqscFTbmDBg3S14DgdeO5XnrpJdmxY4e+bmAlY+iD&#10;B/nE63722WelV69e+tg4Lnj8o0ePqrBBzIYNGyZ/+ctf5Le//a0ec2yD17Np0yaV3cGDB8tVV12l&#10;rxfg84mLi9P98L5xTHFs8T7xWUL4cNxxTCGczz33nFx77bXyySefyDvvvKOvE5899oXEQrwpY4Rc&#10;eChjhBAFTYpTpkyRSy+9VKUAN3vIFWRlyJAhemNui4yh1gw1Lv3795f//M//VBHAzwhqffD4qLm6&#10;6aab5MUXX9RaKIgUapggT3jeQ4cOqZigFmj06NFyyy23yMsvv6wd11FjtXfvXq21ggBBMPAaMfCg&#10;U6dOMmrUKNm+fbv+DbJ13XXXqaTh+QFkDOLxm9/8RiUKrw/CBJmBSEJK/+u//ksFBQMa8HyJiYkq&#10;Y5CXzp07y4gRI/Q5UOuEWi7sA7mCOOJYWckYmhbxGDhG2A8ihX8nT56s4opjgvcB+cVzYt877rhD&#10;lixZoq8dAltUVKRS5yljeP+moN14440yYMAAlT4cI9Tq3XvvvSrEOMaQVsgY5BNN0pA8vEf8DZ8D&#10;fobIQfooY4RceChjhBAF4oOaGgjFrl27tLkvNjZWReC+++6TmJgYvYl7K2MQqMLCQvn0009ValCb&#10;BGEwExUVpbU16NwPYcJjQ2AgK2vXrpX//b//t8oOJBFNjPfcc49KAprm0LyJbRGzHxekDTLxpz/9&#10;SQUQzWzm3yE3qFGCzKHGDUDGIH2QGTR94vWajwnZwbboM4emSPNveCzUwuFvaDbEyFO8bvwe+4wb&#10;N05+//vfqwRhHysZw3tH7RSkD82xaB785ZdfVAZvvvlmra3CscZ2aM7E60ZNIJqFzWNn1rB5yhg+&#10;LzRfQrgghHh/eF3m+4Es/v3vf5exY8eqKEPGevfuLX/84x/1PeG4m+8RTaf43CHneD5CyIWFMkYI&#10;0Rv5okWL5JprrlFBwo3erD354IMPtM8S+l2h5sVbGUPNTksd+CEsECw0D+JxzRoY3PxzcnLk//2/&#10;/6fyhZGCEBXUGqF2DGJlBWQCzw+BQu0afgZ4XLw/1DyhSQ5NncCUMTRFoqbOUzrwutFMCbFBLZb5&#10;2tDEiT5Y6FP30Ucfaa0Ymj4R/B8jG/FeITMQMSsZg4hhW3TMR20VxM4MaunuuusulUps21IH/qYy&#10;BhmFVKEGcOTIkWcdJzwWZA41ZqgFxPvDZwv5xvbR0dGn3yOAsELAUaNIGSPkwkMZI4TojRlNb2iy&#10;wjQKaB5DcAMfP368XHLJJSoFx48fPy1jkCzUPpmgtgWd772VMdQ4denSRd58802VHFMG8C8kBrU4&#10;aEbEa4MoQjrQBw0SYgWEDs1xkDE0tUEOTVDjg47vkDEIHTD7jEE6UIvlKSN43XhtPXr0UFExgUhh&#10;7rV/+7d/02OF1wSBRa6++mptWsWxQn8r1JpZyRhqIHv27KkSBLHbtm3b6eON13P33Xfra8O2bZEx&#10;HEM0NeK1QAqbHic0haK2C68FNWU4rhBvyChqHj1BMzCOCx6fMkbIhYcyRoiDwQ0fQcd9NBdi1CNq&#10;pNB0hUA4fve738n/+T//R2/6EALc+FFjhNGRnqMYUbuE0X6QDCsZg8R5Co/5nH369NFaHPOmD3GC&#10;5KFpE32a8DeM7rv++utVDjwF0BOIEqblQDMhxAtyBvCcqOX78ssvVcbQ9AYgPGj+Q+0YXqsnpoxB&#10;mjxlDI8D4YMoomYQxwM1Z02DPmeoqbKSMYgihAn98rCN2ZSI14+aQshRUxnD60TzrCdWNWMYQYna&#10;LwwuwGswweOjNg6fDZo9zZoxyBgEjTJGiH+hjBHiYHDDhwyg6Q5Nb+hIj5GTnkEHeYgXBAQ1U+hE&#10;jtF26G+E2hzc6BGzDxiaE00ZgxBBOiBjEBfIDG7ueF50hscoRcgAJML8GyQD0zX8+7//uzb34Wc0&#10;h6KWDM16kDg8H7Y1nxvB+0Aftz//+c/62tDfCr9HE6XZJIemRzR5Am9lDP23TPC60b8L0oQ+Y+gT&#10;h9eN50bwXJAiPC+2bU7GzCZXbI/3gX3RdwyfAfqNmTIGocKoS0hrSEiIbmsev6YyhufEwAEcJ7wv&#10;yJd5bFBLh88OtXaojUOtIWWMEPtAGSPEweCmjqkUUDuFGhl0nIdceAZNeKjVgiRgGgfICW7SaJJD&#10;R3nIGvoYocYFMoHmOlPGUNsDsUJtG6aWgNzhsVDbBWnBCEHUVuG5MccVRu9hxnkIFWrCsMyPKTrz&#10;5s3TbdFEiho4SBnECDVVeH5IAyQKNVao0cOoSkgFXgtEDDV9mPIB/dFAe2QM4LWjGfDyyy9XeUVt&#10;nNkRH+8BHfDRnAusZAzNhXhe1I599913ui+aNTECFK/Rs2YMxx7HGhKFZY/Qlwwd/1EL2VTG8P7x&#10;PiBd+B2m2sDjQ3QxZxweA7/DnHE4npQxQuwDZYwQB4MbPvoZoZ8XZAo1KE3BzRi/R98uCAg63qNW&#10;CzVe6HSO36HZEqKD0Y+ezZS46aN2B1NKQKQwZxZGO2JWf3SwR80ZBBCyAomDMOC1oGkOggEZxPPj&#10;dWJ71GpBgCAu2BbPhZ8hZQC1QJAM1PShFg21eZdddpnWZKFGCM2qeE2gvTKG/TGoAAKI1433hdeC&#10;2i7USkF8zCZCKxlD3zosY4S51CC0OH54HQsWLFDZxes2ZQzvB/KGzwaDKHD8ULuHAQp4jZ4yBkwh&#10;xd/R383sw4YRsugTiPcCCcZ2lDFC7ANljBAHgxs+hAHNe+ifZIpKU9Cchloq3MwhUJAk1DChlgY1&#10;XfgXN3fUGuH/6CAOkcDj4zHRzAhhgJCgAztkBr/HjR61Z5Ak9M3C9BfYDv3C8JzY38QUGTQ/mtvi&#10;X8y7hVoiEzwvao7QnIrXhuD/aFLEY5rgeZOSklQssY8n2A41hnhscwJXT7A95BA1YOZrQTMt9oGI&#10;4fgAPA7eGx4HTYN4D3jP+D/2xaAGvD7sh/eA3+H14LUBbI/aMRx7PA+OH/6FHOOx8Vw4XtjG3B7B&#10;Y+E58fh4bebn43lM8Rrx2vDc5v4m+PxwzPD45vaEkAsHZYwQQgghxI9QxgghhBBC/Mh5kzGzehxV&#10;8Ij5c0uY27S2X9PtPH8mhBBCCAlkzpuMoW8BRu1gJA868qIDKPqPtAT6XaCfCkYjYQQVlhLBRJBm&#10;51cT9K/AKCIMc0cHYXT+Rd+Jpv0cCCGEEEICjfMmY5joEBMNYqkNjA7Cv+g02hyo4ULHYQgYJnbE&#10;9gjmB8KEjfgbgHBhoVv8DcPTX3nlFf0Xi+BijiOMDCKEEEIICVTOm4xh5A7m/cEs0U899VSrMgaJ&#10;wpxCWPoDC9dilBZG/mAiRQgZhn4D1JxhCD3mFsKQekxqiPXXMBwdImfOGUQIIYQQEohckA78mI+o&#10;NRnD0G1Mzoh5fDC0G6APGITrySefVNFCMybm2+nevbsKmdksiWHXX3zxhfTq1eucOYBMsC+GzmMo&#10;N4Jh3BBADFPHv/jZ/BvDMAzDMIw3MX3CnEvxfPRf95uMYY4eNDe+//77WqsG8IYw3xEmIsRs3Vj4&#10;FjVkmPkb/crMJklzVu+77rpLJ0S0AvPsYH4dTAaJoD8bJpfE42A5Evxs/o1hGIZhGMabwB+w8gj6&#10;uLc0P2Nb8JuMQZZQ44UaLrwZABnDJIT9+vXT9diwDRYIxszWqDEzJ1JE7RYGCEDSmi6ea4LJHPHY&#10;N910k87SjWAG63/7t3/TfzFrtvl7hmEYhmEYb4OVL7DM2/Lly89ZwaM9+FXGHn30Ufnss890rTQA&#10;GUOfMKwph8dA7ZkpY7BRs2YMoyuXLVumS7Fg8WErYKo4QKhFQ/B8mPkb68GhNg0/m39jGIZhGIbx&#10;JnATrFyBJcPQ0oamS1/xazOlKV1Y/gNAxtC0iNGVWN8NbzAkJETXTps/f742WwIsiTJz5kztxI9R&#10;nFbgsTwDOcP6a1jTDv3MzHZehmEYhmEYb4M+6ViiDA5iOxnDVBUQHLyo/v376+K4WEMNP5ud6SFR&#10;CN4MOuN/+eWXukDuzp07VbRQk7Vo0SLtwI+5xLAdOvdDzrDQMNabQ+0Y1q3Dzy+//LLaqTfgNWBb&#10;1LJhLTf8TAghhBDSFuA78JB//vOf2nfMVjKGqjvIF5oAn3jiCXnooYfkxx9/1OkqsCgw+oWNHz9e&#10;p7GACOHFoxYMMobpLNAcCcOEeGEuMTQpAiyIO2PGDO379e2338qOHTtkypQpOiUGasuKi4t1u9ag&#10;jBFCCCHEV2wtYxAdSBSaFC+55BL561//qgIFucK8YGiKRG0WOuajlgxvBgKH0QjosH///ffrG8Nk&#10;rpivzJzGAtuiH9no0aO1wz/aaCF7X331laSmpurfvYEyRgghhBBfsbWMofkRTYq7du06K5glH8sb&#10;odM9ZAj9yPBGAP5F3zH8DvOJoVYNoyDxWJ5gFCUeA7Vl6LCPpZBQ29aWA0AZI4QQQoiv2FrG7A5l&#10;jBBCCCG+QhnzAcoYIYQQQnyFMuYDlDFCCCGE+AplzAcoY4QQQgjxFcqYD1DGCCGEEOIrlDEfoIwR&#10;QgghxFcoYz5AGSOEEEKIr1DGfIAyRgghhBBfoYz5AGWMEEIIIb5CGfMByhghhBBCfIUy5gOUMUII&#10;IYT4CmXMByhjhBBCCPEVypgPUMYIIYQQ4iuUMR+gjBFCCCHEVyhjPkAZI4QQQoivUMZ8gDJGCCGE&#10;EF+hjPkAZYwQQgghvkIZ8wHKGCGEEEJ8hTLmA5QxQgghhPgKZcwHKGOEEEII8RXKmA9QxgghhBDi&#10;K5QxH6CMEUIIIcRXKGM+QBkjhBBCiK9QxnyAMkYIIYQQX6GM+QBljBBCCCG+QhnzAcoYIYQQQnyF&#10;MuYDlDFCCCGE+AplzAcoY4QQQgjxFcqYD1DGCCGEEOIrlDEfoIwRQgghxFcoYz5AGSOEEEKIr1DG&#10;fIAyRgghhBBfoYz5AGWMEEIIIb5CGfMByhghhBBCfIUy5gOUMUIIIYT4CmXMByhjhBBCCPEVypgP&#10;UMYIIYQQ4isBIWMFBQVy+PBh2bZtm+zcuVPi4+OloqLC/dezaWxslKSkJNmxY4cEBwefFeyPv4Ha&#10;2lo5fvy4bN269axtQkJCpLCwUA9Ma1DGCCGEEOIrtpexsrIyWbBggfTq1UtuueUWue222+S1116T&#10;LVu2SH19vXurM9TU1Mg333yjb+jGG2+UG264QfOHP/xB/vSnP8m4ceN0u9zcXBkzZoz85je/kU6d&#10;Oum2yO233y4HDhzwSqwoY4QQQgjxFdvL2IYNG6Rr167y3nvvyZ49e/Tn3r17S48ePeTEiRPurc6A&#10;N1RZWam1afn5+ZKXlyfp6ekycOBA6datmwQFBel2kLHx48fLnXfeKbGxsbqtGSvJs4IyRgghhBBf&#10;sbWM4cUNGDBAnn/+edm7d6/7tyI//fSTvuDZs2e7f9M8//rXvyQiIkKefvppefPNN6WoqEh/DxlD&#10;Ldkdd9yhQoXfl5aWavMlntcK/B6BdCGQNogcZYwQQggh7cXWMlZXV6e1WZ988slZtWAQs5deekk+&#10;+ugj92+sgYhBkCBtjzzyiMyZM+e0aEHGJkyYIH/5y1+kc+fO0qVLF5W+NWvWqJhZCRlEDTVuaWlp&#10;Grwm9DG76qqrKGOEEEIIaRe2ljF0pL/77rtl1KhRkp2d7f6taGf+/v37S79+/dy/sQYyBnl64403&#10;5LnnnpNDhw65/+Lqi7Z9+3btj4amy1WrVmnNGaRs9erVlgME0Pn/888/1z5o1157rebyyy+X3/72&#10;t5QxQgghhLQLW8sYRAoyNnr0aMnJyXH/9oyMvfzyy+7fnAtEDG8GooVaMTyGp2Bh1CX6lqFpsrq6&#10;WsrLy7XJEf3R3n77bUlMTHRveQZsf+zYMdm/f7/s27dPa+iWLl0qV1xxBWWMEEIIIe3C1jIGScIL&#10;++yzzyQ1NdX9W1ERgoi9//777t+cC2QMIyuHDx+unf3XrVtn2fRogu0hZoMGDdL+ZZ61aCbYH8IF&#10;kUPQjAoJY58xQtoHzrtff/2X1Df+KnWNpzSNp36VX43fE0KIU7C1jEFuMI0FxAu1UaYIrV27Vrp3&#10;7y7Tp08/XQOG4P8m2Ba1W5gS44MPPtA5xTzBG8djYTtTslAThwEDzz77rERGRrq3bB7sw9GUhLQP&#10;PXcNCcssrpKNR7Jk7u7jsmBviuw7USjFlXUqaYQQ4gRsLWNgyZIl2ol/5MiREhUVJaGhofLWW2/J&#10;448/rsJUXFwsixYtknnz5mlNGsBFHrVWixcvlgcffFD/hloyTzCFxfr16/UxMfUFJpJFR3/MYzZ2&#10;7FjJzMx0b9k8lDFC2oeeow2nDPEqkE9WR0v36bvl7ok7pOtXO+SpWWEyLeSYnMiv0O08v2QRQsiF&#10;xrzutJTzje1lDB33MeoRTYdPPfWU9OzZU/r06aMCBvnCi3/99de1NgvNjAAHCv+HtKHjPuYna0pK&#10;Sop8/PHH8sILL2hefPFFeeaZZ7RJFIKGkZOtQRkjpH00GhceyNa7yw7LP4YHy9++2HRW7vhym3y7&#10;PVnKq+svyIWPEEKaA9ecU8Y1Ct0nqusbpaK2QUqr6qXECH52pIwB9BdDny/MrI/pKcwliwCka9Om&#10;Tdp0aQoUDlRVVZXWfGGmfjQ/NqWkpESXP5o7d65MmzZNZs2apfOXYcQkatW8gTJGSPuoNC5uqyMy&#10;VLqaipiZPvMPSHhqIWWMEHJecAnWKak1hKqytl7KjC97EKzCyjrJK6uR7NJq7TaRVlgpKQUVctz4&#10;wpiUWy4J2eUSl1Vm/FsmBeW1zpUxu0IZI6R9FBkXv7Ebj8qNo7daihjy0NRdsuLQSXbmJ4ScBfqT&#10;njr1qzQYccnVKakxBKuqDpLV4JasOimsqJX88hrJKa2RrJJqSS+qktSCytOSddSQq3hDso5klEpU&#10;eolEpBXLwZQi2X/COoeNv2cbj0UZsxmUMULaB76JjtoQLzeO2mIpYsiDU3bJsoPplDFCbAAEBMKA&#10;YMQzBt+g32dNQ6M23akI1TVok167U9Mg5UYgU6VuocIXt8KKOkOqarX2CskpccnVyaIzgnUiv1KS&#10;885IVmxmqUSfLJHD6cUSnlokByzkqq2hjNkUyhgh7aO8pl5+PJAmt7fQTPncvH0SllzAZkpCLiCQ&#10;AIgVpApCBSkyhaikiRDluYUIQpJZDBlCk16V9v9EbdMxQ4QgQ74ETYGorYrNdNdYGUIVmV6iQoVa&#10;q/MhVe0NZcymUMYIaR/4Zo0L9ysLD8qVQzefI2I3jd4qk4IS9EZAGSPEN8xaLZx3qM0yO6WXGV+K&#10;iiprJae0WvtJJedWyFFDhOIhQpkQoeLzWrMU6KGM2RTKGCHtp9a4KexMzJOXvz8gVw8LUgm7dmSw&#10;3PfVDhn1S5wk5pS7tySEeIspXWZHdfSlcvWjqpOC8hrJKKqS43nlEpfp6iNlJR2MdShjNoUyRkj7&#10;wQWtrrFR4rNK5LHpoSpjA5ZEyPaEXG0S4aSvhDQPzh8E08RAvLTGC82M7tou9KlC8+HRnDKt4Trk&#10;buJjDVf7QxmzKZQxQnwDwoURT0/PClMZW7g3xfgW30gRI6QJEAAMZvGs9UKNF8Qro7hKO6/HorYr&#10;FeLlGhV4wM99rC62UMZsCmWMEN/AzaW4qk56z96nMrb0QLpxo2l+DVlCnALODcyLZcoXmhsx2jCv&#10;rFb7d2Huq6j0Yrd8uTq3WwkEc/5CGbMplDFCfIMyRojZwd4lX5g7q8GQLzQ5llS5mhsxUhG1XhhV&#10;aMoXa7w6PpQxm0IZI8Q3KGPESeAmfka8ztR81dU36tJf6GCfXlgpiTllEoM5stJc8sVaL3uEMmZT&#10;/CljekIbMU9mBCf4hSgkhFwoKGPkYsUUL/NajaCzPZobMbIx1xCvtCJDvHIxjUSJzgCPmz1rvewb&#10;yphN8aeMQcIyS6plfVSmzNx1XH7YlyqRJ4u18zMhgQJljFys4AtydV2Dlu9s41qNWeITclwTmUa7&#10;xSs8tVg72Vvd+Bn7hTJmU/wlYxjCvDspX9758bA89PVuuXPCNun61U7pNWuvzDHEDLMiExIIUMZI&#10;IIKbMdZGdE0n4VrKB7VdheV12scLi0yjqRFL8sQY8oWJUw+lWt/gmcAJZcym+EPGGo3nwNwxLy84&#10;KFcNdU2U6Zl7Ju6QRWGpOuqGELtDGSPnA20KNG5mZpeNZmOUreaiay1iyggsC1TbqLPTm4tN6xJA&#10;hmRhCgnX8j+u2eoxMTHWQcSs9XEQL10LsYR9vC7SUMZsij9krMr4Fvbj/nS5oYUFljFxZkxGiXsP&#10;Qi4c5jxh+44XyvroLNkSl6PzHaFfjDdQxkhzmLVP9Q2uaR1w7cOaiS5BwjqJrjUSIUhYLDoFi0W3&#10;FkOimstxIyi7x4yYkhWXVXp6fUTciDFjPfp0Wd2omYs/lDGb4g8ZK6mql8/XxMg1w8+tFTPT45s9&#10;sjEmy70HIRcGDMHHcPuvghOk7/cH5dHpofLkrL3y8Yoo7cuYb9wsW4My5mwg85jGoarWJVn5pxei&#10;NmuhKiVFJenMItJxmWX6ZdOcY8vfi0czzgllzKb4S8Y+XR1tyFjwORJm5vEZe+SXaMoYuXCgxiLX&#10;uGl+ZpTFf1iUxceNLwQQstZqyChjzgE3sEZz8lJDvoor61S80McVshWf5VqYmrVPjF1DGbMp/pAx&#10;VNV/vydFrm+hmfL1ReFaaAi5UNQY5XDTkWy5bmTzXwo+WhEpybktL/ZNGbs4UfEyroeYOR7XrLLq&#10;eimqqJWc0mpJK6iQpJwyiTbE66DFDY9h7BrKmE3xh4yhSh/9GZ6ds1+uHLL5nBtgl/HbZO7u43rx&#10;I+RCUWqUr6HrjsjVw5pvLu81c68Ex+W497CGMnZx4JIv1+jCSpWvOp3ANKukSo7nVWjfq8OYxsHi&#10;BscwgRLKmE3xh4yhEFTXN0pwbI689P3+0zfDzqO3SvdpoTJ1a6Iczy/XmxwhF4riqnr5aEWU5Yhe&#10;M+hDtj46072HNZSxwMXs71VTf0q//KGPYHphlX5ZjEGtl7svFwWMuVhCGbMp/pAxgIJQU9co4amF&#10;8uDUXXLZ4M3y0coo2Z2Up00B+IZKyIUEo9pmbD8mnVoYSNL3+wMSllzg3sOa8yFjaAorrKzTvkfo&#10;9I3Hw+8uxAXT6WCyaXPRaghYrnFjwrqJ0SdLOHM8c9GHMmZT/CVjAN9K0QTw2Iw9cuXQIFlzOEMn&#10;H8QHSsiFBsKEIf/3T9kpfx90roj9Y0SwfBWUoNNetIQvMoYLYmVtg0SmF8vMHcny8aoo+fSnaFmw&#10;N0U7g6OvEoWs/eDYIbp4tSFgtQ2npLS6TrIM4U3KKdfjzpGMjJNCGbMpfpUxozDklFXL49/slauG&#10;BcmGmCy9YBLSEeDLAJrLlx9MkwcmG0I22NV/Ec2WN43aqiN+j2SU6I28JdorY7gYorxj1DBGbv5j&#10;eJDx3Jv1+SGCfecfkJ0JeboNhcx7zhEw4zMurqyV9EL0+yrjotWMo0MZsymUMeJkcEFCzdTe5Hy5&#10;D0I2aLO89sMh2WAIEuaJavDifGivjKEpHmv9PWGI2KUWNXOXGb97a0mEZBRXtyqETscUMHwWmLKk&#10;tv6UFJTXClb6wIzynGbiwgeTJu9JLpDQY67sTS7U31lty/gvlDGbQhkjTufUr0Y5LK2SR6aHyhVD&#10;Nsuq8JM6ms7bfovtlTE0mS3YkyK3jd92joiZeWjablkbmcE+lK0AWcWkqznGTQad7yONGw6bHzs2&#10;m49ky6SgBHl36WF5f3mkTNuaJEFx2ZbbMv4LZcymUMaI08FFCaPoHnX3XUSzYVvkp70yhibSMRvi&#10;W1wW7K4J22X2rmRdKYC40Bow46KPDviFlbU6wz3WVMRNJjy1iPN++SHzQ0/IkzP3yo2jt0in4cHa&#10;zH6T8f8Xvtsvi/elWu7D+CeUMZtCGSNOx18yhukUpm87JjePCTlHwszcP3mnLN6f6ngZw2eEawNG&#10;P2aVVktybpnEGgKGDvgQMNaA+S+bjmRJr1l75Yqh584ZiWmLXv7+oE5jZLUv0/GhjNkUyhhxOv6S&#10;sQZjGzSl3Ttpxzk3MTPPz9snMRnFjuszhs8EF/aq+kbt+5VeWKnNjxj9ipsJO+DbJ5OCE+SWsVst&#10;yy/S1Sjf+NJhtS/T8aGM2RTKGHE6/pIx7FdeUy9TQxLl1rHn9htDrdgPYSlSaWxzIS6cdsKcfLW6&#10;rlEX284uqZYTeeVyNLvM1QE/1frGwvg/7y2PlGtbWFLs5jFb5Ys1MZb7Mh0fyphNoYwRp+MvGQN4&#10;bvR5+i70uNz7lauG7O6JO+RD4waHgQRZhpTg8QMJvCeMaNSJVRsatWM9JtjF8lM4TlhiCItr471h&#10;pGhaYZWkFFTqyEfM/YXpJw6nF1veSBj7BatYXDeqeRm7ZWyIDFkba7kv0/GhjNkUyhhxOv6UMZOC&#10;ilrpt+CQ7v/xyiid3wwSc74umKh5Oi1I9aYg1Uup8bqLKyFItZJrCBKm8/AlEKzM4ipdUgiChTUd&#10;j+WWS0J2mcQbQT8v1HShr1cEOtuzuTHg882OYy2OCEYN77zdJyz3ZTo+lDGbQhkjTscOMgZBen1R&#10;uO6P/jV1DY36uN5cMLENgnMHj4N508oM0UJzH1YPyCur1SkfsoqrJb3IlKRyScwxBCmrVGIzSiUq&#10;vUTCU4vlkI85QLlyXLbE5cirPxzSEZSeEoZgpPB7yyIlJD7Xcl+m40MZsymUMeJ07CBjmCW+/2KX&#10;jGG9TG/WpcTz1jWckoqaBimqrNWlxTCJLGqijmaVae2aOdrQ6qLMMOcjmNh12YE0ecP4MnHDKFdH&#10;fvQhw5rDH7ib2zn5q31CGbMplDHidAJFxvBzo3F+YtuK2npdUD+juFISs8uMC6z1hZdhOiobjet3&#10;z5l7tQz3mhUmc3YdZ42YDUMZsymUMeJ07Cxj6OuF11LbAAFr0GbHtIIKneSUk5sy5yuoudqdlC+b&#10;jmTL2sOZsi4yU5sf9xwrsNzeKtj/mTmuc+CjlVESavxstR3j31DGbApljDgdu8nY19uSpLquQZdL&#10;QhNkflmtHM+vkCiOMGQuQMKSC2Tb0Vz5fk+KfLDssDxtlGPMbzfs5yOy/GC67ErM96qZkTIWGKGM&#10;2RTKGHE6dpAxyNfri1yjKb8MOqq1X5hjiwtcMxcyYcmFsiMhT8ZujNeljFD+PPPYjFCZu+u47DnW&#10;upD5ImN47L2GFEL8th/NM+QwT/+P31ltz7Q/jpexxsZGqampkcrKSk1tbW2z4oODhL9VVVWd3t4M&#10;HgNv2ATb1tfXn94W/+Jnbw80ZYw4HX/JGJ4Xwf4Y+fjqQpeMfbI6RkKPFbDTM3PBg2bIJftT5bZx&#10;zU9N8fzcfXpOXCgZUxEzXsf6qEwZt/Go9Ft4UF5ecFBGro+TtZGZhpAV8lw4j3G0jOEFBQcHS9++&#10;feW6666Tm2++WT777DOVH0+xMoG47d+/X+6//37505/+JJdccsnpDBw4UPLy8nQ77FtUVCTff/+9&#10;dOvWTYXqgQcekLlz50pubq7lYzeFMkacTkfLmClgeA7M94Wlfg6mFErvWa79KWNMRwUd7D83yltL&#10;M+jf99UOmbIlqdVaqvbIGMo4hHD2zuPGfWCP3geuGLJZLjeCdS27fb1bZu5M1ufm+XB+4mgZCwsL&#10;kyeeeEL69esnS5YskW+//VaefPJJef3111WamgIZCw0Nldtuu01Gjhwpu3fv1sdAkpOTpa6uTrcr&#10;Ly+X1atXy+233y5Dhw6VlStX6vZ33XWXLFq0SEpKSnS7lqCMEafTUTKmEoZlf4zHxoLXKfmVEpmO&#10;pX6KZXdivjxNGWM6OMFxOfLG4nC5enjQaflqGkzoOuKXONlzAWQszCjjP0dmyLPGfhCwps992eDN&#10;2lT6c1SWNqlaPQbTtjhWxvCGhwwZIr169ZK1a9dKWVmZFBYWyqxZs7Q2CwLVFFPG7rjjDpk/f74U&#10;FBTofk2bICFmELoXX3xRhQpyht+9+uqr8sorr6hctQZljDidCy1j+DskDHOCFVXW6az00Vhv0aM/&#10;GPrHUMaYjg5qxrDiwz9GNC9j90zcIRODEi6IjKGcTzIe+64J2895XjNY2xLNl7uT2H/sfMSxMgZ5&#10;Qq3Yu+++KwkJCe7fiuzYsUOeffZZGTx4sPs3Z4CM7dmzR7p06SL33Xef9OnTR95++2354YcfJDU1&#10;Vd8wCA8P11qwyZMnq4gBCBtq3rDfzp079Xee4APwDJ4rPj6eMkYcC86D8y9jZ6amwLQUWO4oObf8&#10;HAkzQxlj/BHUyM7ZeVxuHRdylgCZucTI07PDZOWhk63WTLVHxiBYX/wUI53HuiaLtcp1I7fIB8uj&#10;9ByxegymbXGsjKGpsGvXrjJ8+HDJzMx0/9YlUq+99pqmKRCkuLg4GT9+vEyYMEGmTZumfcUgdWiG&#10;zMjI0O327t0rV199tfz4448qYQADA3766Sfp3LmzbNq0SX/nCR67urpaa9qQ4uJiOXDggHTq1Iky&#10;RhzJ+ZaxH/en6XJGNXWNut4jZsSPPlna4jqMlDHGH0EzYVBstny8MlKuN6THU4IuHeRaV3Li5gTZ&#10;lZDXanlsb83Y8J9jm5VBBEsqoV/bLi8ej2k9jpWx/Px8ufvuu2XMmDGSk5Pj/q3I4cOHpX///tqp&#10;vyl4Q6jpQi1Ydna2dthH7dWgQYNUyFatWqXbofbs8ssv16ZOCBaAjK1bt06uv/562bhxo/7Ok/T0&#10;dJk5c6Y+L2rc0MT52GOPyf/8z/9QxogjOR8yVlRVq/Mz4ebxXehxOVlUKUmGhHk7NxhljPFXMFoR&#10;k7yOXB8rt4x1SdGdX26X/osO6QTEQbE5XpXF9sgYnnvBnhR5cOpu3c8qeC3fhaa02kzKeBfHylhF&#10;RYU2GaI5Ei/S5ODBg9qv66233nL/pnU2bNggTz/9tIodQIf+a6+9VjvrmzVjmPpi+fLlcsstt+gI&#10;zqZA7H755ReZOHGi1rqh9u2jjz6Sv/71r5Qx4kh8lrFf/yUFFTXy1KwwvXl8FZTY5vnBKGOMP2PW&#10;kGE9SZTBt5ZEyOqIk21qGmxvB/6t8Tny+U8xp0XQM5j77MOVkRJyNFe3tXoMpm1xrIyhWfC5557T&#10;WrDo6Gj3b0WCgoKkZ8+eMm7cOPdvWgcy9tRTT2lTJYiKipIHH3xQRowYIaWlpfo7yB8k6+GHH9aa&#10;s6ZAttCPDTVoCCQOj8M+Y8SptEfGsM8pY5vqukbd90hmiY76wg1k9Ib4Ni0jg1DGGH8GZQ1l8OFp&#10;rjI8Yn2clkGrbZtLe2QMcdXMZciQdUfkromujvzXjwyWJ2fulcFrjsiawxk8F85jHCtj4Ouvv5ZH&#10;H31UZs+erc2EiYmJKlAQppCQEBUojJ5Ep35MWwGBS0pK0mDqC4y+RDPlF198oY+zdOlSfVw8FuYr&#10;6969u3bWR5801JZh2oyPP/5Yjh07ptu1BOSLoymJk2mLjOFig875mJoip7T69MjIrfG5OicSZYwJ&#10;xPhTxhA8f3Bstrw0/4Du3+ObPTJ/zwnZxoXGz3scLWOQHTRHPv/88zJs2DDtjI/mRtRwoUYLHfLf&#10;eecd7ceFTvWoscJ8ZPg7armmTJkin3zyiUoWBgKkpKTo46KfGASuR48e8sYbb+j2AwYM0Bq3zZs3&#10;64z8rUEZI06nNRnD3xsaf5VK90LdGUVVEp9VJuGprosbbiRYVJkyxgRq7CBjGNn5+g+u9VnxLx7P&#10;alvGtzhaxgA67KOvF5osIV2YZww1WwD9uDA9xejRo1Wg0Iy4ZcsWrfXC9s8884zKHPqGmfuYYHv0&#10;DXv//fd1O0gdmjPNZsvWoIwRp9OcjJ0yLiw1DY1aC5ZrXLwwKvJw2rkXN8oYE+ihjDknjpcxu0IZ&#10;I06nqYytjcyQ8poGKa6sk7TCSonJKLG8qJmhjDGBHsqYc0IZsymUMeIkcAFCMAKy0bhwoAYMfcCy&#10;iquk+/Q9coUhYwv3pkpsRqkuU2R1MWsayhgT6KGMOSeUMZtCGSMXEyhTpyBahmRhDUiUJyxDhKDJ&#10;sbq+QSpr66W0qlZrw7JLq7X2KzylSP45ZbeujzdlS6KEtWFOI8oYE+ihjDknlDGbQhkjHYXWSCGo&#10;kXLXSqFjPNZxrDVkyavUt5yKmgYpqapT0coqqZL0oko5kVcuiTnlEptZqgtzRxgXo/DUYq35QjAz&#10;fnBsjtz71U6VscmGjO2ljDEOCmXMOaGM2RTKGDlfeMoWOr+fqZ1yNQVijcaqOrcsldVIZnGV1kqh&#10;Y3y8IUqYIiLKkKWWAplqKbjQIJAtjHbE5KuQrQMWFyUzuBFsPkIZY5wbyphzQhmzKZQx4gsqYL+6&#10;JkCFcFXXu0YfYgoIzMOVXlglJ/IrJSGnXI4YwhVlCFdkevFZtVOtydKFDmWMcXooY84JZcymUMZI&#10;ezBrwfB5obYrs6RKjuaUSUyGW7jSXM2Bh9y1U/6UrdZCGWOcHsqYc0IZsymUMeINOHE9g8+ptLpO&#10;UgsqJDaj5PQEqIEYyhjj9FDGnBPKmE2hjBFvwImLE62mvlHyymokOa9cog0JQ82X1QkfSKGMMU4P&#10;Zcw5oYzZFMoYaQmcsOiIj35gaIrEqEQ0Qx60OMkDNZQxxumhjDknlDGbQhkjVuBErW84JUWVdZJe&#10;WClHs8okwmIpoIshlDHG6aGMOSeUMZtCGSOeYEqKqtoGnXoiJb9S5+ZCB3yrk/piCWWMcXooY84J&#10;ZcymUMYIaDQ+94oaLIhdLcm55Tpnl9WJfDGGMsY4PZQx54QyZlMoY84Gn0FdY6MUVNRKYk7ZRV8L&#10;ZhXKGOP0UMacE8qYTaGMORdM1lpd1yhZJdU6+73VieuEUMYYp4cy5pxQxmwKZcyZ4DhjhOSJ/IqA&#10;niPsfIQyxjg9lDHnhDJmUyhjzkKbJRtOSUFFjRzNLrP1zPgdFcoY4/RQxpwTyphNoYw5B4yURLMk&#10;FuiOPllseaI6MZQxxumhjDknlDGbQhlzBhAxjJbEzPkRKRQxz1DGmEAPygrK3LajeRIcl2uUx1wt&#10;U2HJ3pUh7E8Zc0YoYzaFMnbxgpMNgYgVltdIXEYpmyUtghtBIMsYtgvDzSypQHYYj7MjIU//7+2N&#10;mAns4PPHZ750f5oMXntEXvvhkLz9Y4RMC0mSjcY11ZuyjMegjDkjlDGbQhm7OMGJhhMDx/NkUaVE&#10;XqSz55+P4EYQqDKGbfBaNx7JkilbkuTdZZHyztLD8lVwgt6IIWlW+zEXR/D5Q8QmBSXIvZN3SKfh&#10;QXLl0M1ylZHrRgarmK04mN5qWcLfKWPOCGXMplDGLk4wbUVlXYMk5JRJuAPnDmtLcCMIZBlbuDdF&#10;b4I3jNpi3IyDpdOwYLne+H+vWXtlwZ4TlvsxF0dQzpbsS9Wye8mgTVp+PAMp+3B5pDZbWu1vBuWI&#10;MuaMUMZsCmXs4gMLexeU1+hSRmyWbD24EQSqjG0+kiXPz9uvtSHY1zNXGO+l95wwCTqSbbkvE/gJ&#10;ic+Vz43ycu2I4HM+fzOPzQiVebtblnLKmHNCGbMplLGLBxzP6voGOVlUJVEOGi0JcfolJlObagat&#10;PSJjDBlafjBddibmWW7fNIEsY1ON13rnl9t1P6vcNi5EvgpOtNyXCfwExeZIvwWH9Ppp9fkjd0/a&#10;LhONc8NqfzOUMeeEMmZTKGMXB+ikj0lck/MqJMI42axOwosxOxLyZeaOZHl6dpjcPXGH3DI2RG43&#10;5OTRGaEqZZu8qBUKZBn7ZHW03DR6q+5nFTRX4sZotS8T+Ak2yl3/xeFyzbDma8bun7xTphhl2mp/&#10;M5Qx54QyZlMoY4EN+obV1DVKjnFyHc0qk4MOmk1/z7F8WXogTR6dHiqXuG88nrlr4naZHJwoOw1h&#10;s9rfTCDL2BdrYqTzmOZlDP3IPl0VbbkvE/hB5/0Jm4/q52z1+SPPGoKEmmKr/c1QxpwTyphNoYwF&#10;LvUNp6Sook6XNIpy4NqSwbE5MmTtEbl8sPVNCOm34KCsCs+w3N9MIMvY3N3HpeukHWe9Z8+gCXP2&#10;zuOW+zKBn73JhbL2cIb0+f6AXG3RVIkvJOM2xhtfSFpusqeMOSeUMZtCGQs8Go0CX17ToDPpO7mT&#10;/trITOkz/4D8vQUZw81l9q6WZSSQZWyr8bzvLI2Q60eeWzNy7YggGbA4XLex2pcJ/KjEJOXJD2Ep&#10;hsAckn+McDVX3jp2qzw1O0zGGmVxQ3Rmq2UJf6eMOSOUMZtCGQsMcOKgoFfXN0p+WY0k5pTJIYfP&#10;pL/mcIY8P2+fXNqCjHWbuktm7ky23N8MbgSBKmOYR2zFoXR5b1mk3Dw2RPf/x/Bgfd/vLj2szVPe&#10;PA4TuMHniyZ7fNb3TtqhTfYDlkRoEz6aMb35/LFNoMvY7sQ8+Tkq0xDTVFmwN0VWhZ+U7cb751x7&#10;Z4cyZlMoY/YHx6neOC5lVXWSVlApkelczgjZFJMtA42L/mUtyNgL8/YbN6XW+8sEqoxhmzDjtW40&#10;jsWL8w7o/hi8gEENW2JzvHoMJvCD1RZ+ic6SB6bskr8PNspwcILKkLefP7YLZBnbGpcrs4wyj1ri&#10;J77dY5wDe+SVBYd0hDWOy942vpeLOZQxm0IZsy84WTBnWFVtg548RzKc1y+speBivWBPitw9cbtl&#10;B/4bRm+VUb/E6bdjq/3N4EYQqDKGYLudxv6v/HBI9++/KFwfz9v9mcAPan9w/TRlDKMn21IGUVYC&#10;UcZ0P2M7nLMYNep5HcD/UVs8aM0RPT+5PJgrlDGbEsgyhsKEGqOiyjrJLqkxHqtG+1JBYAIZvC+M&#10;kqxrOCXFxntDk+RBi5PK6cGFeNvRXOPb71G5a8K20xfia4YHy63jtsknq6K02aI1KcHfA13GsP+r&#10;7hvZG4vZ38ZpcbKM/RSRoatNYD+r3Dlhu8wPTZHdx3hOIJQxmxKoMoZ9K2sbJCq9WKaGJMnbSyNk&#10;4Mpo7TeRUlChkhaIeNaGoUkygmtKthrcdJbsT5WrhrpGk/VbeFCXCEJ/GavtmwYXdMoYE8hxsox9&#10;ufmo1o5jP6vcMHKLfGy8nm3x3l0PLvZQxmxKIMoYPvAKQ1ZWHkqXO788UyNi/ovpDA6mFOh2F6LA&#10;XQhQE4bXW9fQKHnltRLNfmFeBzeizbE5WiOGz/97Q8TaeiOijDGBHCfL2OB1sXLLONfgFat0GhGs&#10;E+NujW95fU6nhDJmUwJRxuobf5XIk8XSberus/oImLl00CatJcsrq7WdjOH1NA2OA2rDSqtcTZJc&#10;T7JtoYxRxpweJ8vYxKDWa8Yw8TFrxlyhjNmUQJSxEkNaMFrslrHNzzze89u9um7bqV/9I2NWwoVg&#10;2SLUfpVX10t+eY2uI3kst0w754enFlPE2hHKGGXM6XGyjK2LzNQF8bGfVbBM2g97U433w3MCoYzZ&#10;lECUsYKKWhn2c6zlRJdm7p+yU5bsS1P5aYmm0uRLTOFCk+OpU79KvSFdFTUNUlBeqxO0Hs+vkLis&#10;Uok+WaLTU2ANyUOGgB1MsT5pGO9CGaOMOT1OljG8zxnbjhmv/eyWErSQ3DZ+m/FeYiUkPtfr8+li&#10;j+NlDJKDF1ZXV6fB//HCrcBBMrevr6/X7fFvY2PjWftgO/zOfEzPYDtvDnYgyhhGT04KTmhxgeTu&#10;00ONb0wZ2vyH4+CZ09JkBH+vrW+U8pp6Ka1uf0qq6lUSs0qqJaWgUpsbMTt+TEapRKWXuMTLkC7W&#10;fJ3/UMYoY06PU2XMzLaEPJkfekJ6z3Y9/01jtsqbxnnw7Y5kPbfbcj5f7HG0jOEFhoeHy7hx46Rv&#10;377y2muvyaxZsyQ1NdXygOANREREyNdffy0DBgyQl156Sd5++21ZtGiRpKenn96nuLhYVqxYIb17&#10;95ZevXrJU089pXnhhRckJibGK7EKRBnDLPTbjG86mG0aJ17T4NsRTsTEnHJDtgypbfxVqusapcyQ&#10;JghTjiFM6UWVcjyvQhKzyyQ+yxAnQ5qO+BjUeB02xCs8ldLVkaGMUcacHqfLGLL9aK68t+yw7v/Y&#10;N3t0Bn6syenteeSUOFrG4uPj5a233lJJGjZsmAwcOFAFatSoUVJSUuLe6gw1NTWyYMEC+fzzz3Wb&#10;yZMny6effipPP/20TJo0SfLz83W73NxcGTt2rFx11VX674wZMzSzZ8+WjIyMs2rRmiMQZQxNjzlG&#10;YcKQ5s7GNyCcfGYuNfKgcUGau+u4JOdWyImCCknKLZeE7HKJyyyTmNNNhBSmiyWUMcqY00MZcz3/&#10;xyujdf/exuvYmUgRs4qjZQw1XI8++qhKEmq2kpKSZOTIkfLwww9LSEiIe6sz4A1ERkZqbVpaWpoU&#10;FhZKQkKCvP/++/LMM8/I3r17dTvI2Pjx4+Wuu+6S48ePS2Vl5emg+dIbAlHGAOYRSzYk69vtx6SL&#10;e1jz7V9uk37fH5TpIUmy7WiOq4aK/bEu+lDGKGNOD2WMMuZtHCtjkKJnn31W3njjDYmOjnb/ViQo&#10;KEh69uypNVqtgYOGTJ06VffZvHmz/t6sGbviiiu0xg01aEuWLJHExESpra3VbVojEGUMx8KcCiI8&#10;tfD0BeTNxRG6aDJOQqtCyFycoYxRxpweyhhlzNs4VsYqKirkvvvuk8GDB+uLNDl48KC88sor8uab&#10;b7p/0zw4aKghQ83Yyy+/LLGxsfr7goICWbhwodaWoRn09ddf1+bPjz/+WMUPHfmbAtnCATI7+ldX&#10;V0tUVFTAyBiaKDHzfk5ptRzNLtM+AZ43QQ5fdl4oY5Qxp4cyRhnzNo6VMfTvuvvuu2XMmDFak2WC&#10;ZkjUlqFDf0vgzWG/6dOnq2jNmTNHBQrgX9SCobP/iRMnVNJmzpwpt99+u3z11VeSk5Oj23kCgdu6&#10;dasOIMC23377rQwdOlQuueQSW8sYasJq6hu1Az6aJyNSXScwZlWmjDk7lDHKmNNDGaOMeRvHyhg6&#10;6Hft2lWGDx8uWVlZ7t+K9gfDqErUZjUH3lheXp7Mnz9fRWzixIlnPUZTcHDxfBh5icECqPFqSkpK&#10;iopajx495LHHHtO+bHh9v//9720pYzgGmCS1uKpOUvIrJdIoSGahwolGGWMoY5Qxp4cyRhnzNo6V&#10;MbwYiM97772nnfBNduzYoc2LaL60whQxjKrE/hMmTBCMkGwJHNyysjIZMmSIPPnkk9oU2hTIFvqT&#10;mR39sT1q1uzWTImJU/F/zP+VUVwl0SfPXasRJxpljKGMUcacHsoYZczbOFbGAOQI84DhxaEPGeYH&#10;Q3Pjgw8+KCtXrtQJXVHjlZmZqTKEFBUVqYjhTaGJE3OS4Y0hpjBBqtAMWl5ertNhQK4wjQZq0V59&#10;9VX9f2vgsezWgR9NktV16BdWI7EZJZYFCsGJRhljKGOUMaeHMkYZ8zaOlrGwsDCt3ULne4x2RF+t&#10;J554QoUJ/cEgYphHDJ3wIVboWL9s2TK56aab5Pnnn5dVq1bpY+zbt0+bHlFjBtCpHzVmS5cu1X5g&#10;a9as0SbK2267TZ/Hag6zpthGxoYGyfroTO2cjzUbj2aVySGLguQZnGiUMYYyRhlzeihjlDFv42gZ&#10;Q80XprJAh3105r///vu1eRIjHiE/kDGMgMTf0WyIjvmYquLGG2+Uq6++Wm644Qbp3LmzBjPsr1u3&#10;Th8Xc5YNGjRIHnroIbnjjjvkgQce0BGaP/30k3bUx4FpDbvI2JWGjP24P01HSKJzvjcTsuJEo4wx&#10;lDHKmNNDGaOMeRtHyxiAYKFGCwKFF4uJXCFpAC8YzY34O2QIbwh/x7ZonvQMmjJRe2buB+lCXzLU&#10;kuFxUdNWVVXllYgBf8kYCkKj8RrRH+zRGXvkCuMmOC3kmIS18SZIGWMoY5Qxp4cyRhnzNo6XMbvS&#10;0TKGAoAaMfQLq6it14KBmxhkbMqWJOMC0rYTmDLGUMYoY04PZYwy5m0oYzalo2QMH7zWhmG+sLoG&#10;ySqpliOZJRJs3ETvm7yTMsa0O5QxypjTQxmjjHkbyphN6QgZ09ow40Oqq2+UXKMQxGeVSoRRIHCi&#10;bIzOpowxPoUyRhlzeihjlDFvQxmzKR0hY6d+/ZfOF5aUUyaRaWcKBU4UyhjjayhjlDGnhzJGGfM2&#10;lDGb0jEy9qvkl9eeM0ISJwpljPE1lDHKmNNDGaOMeRvKmE3pEBk79avkltWcUyhwolDGGF9DGaOM&#10;OT2UMcqYt6GM2RTKGBPooYxRxpweyhhlzNtQxmwKZYwJ9FDGKGNOD2WMMuZtKGM2hTLGBHooY5Qx&#10;p4cyRhnzNpQxm0IZYwI9lDHKmNNDGaOMeRvKmE2hjDGBHsoYZczpoYxRxrwNZcymUMaYQA9ljDLm&#10;9FDGKGPehjJmUyhjTKCHMkYZc3ooY5Qxb0MZsymUMSbQQxmjjDk9lDHKmLehjNkUyhgT6KGMUcac&#10;HsoYZczbUMZsCmWMCfRQxihjTg9ljDLmbShjNoUyxgR6KGOUMaeHMkYZ8zaUMZtCGWMCPZQxypjT&#10;QxmjjHkbyphNoYwxgR7KGGXM6aGMUca8DWXMplDGmEAPZYwy5vRQxihj3oYyZlMoY0yghzJGGXN6&#10;KGOUMW9DGbMplDEm0EMZo4w5PZQxypi3oYzZFMoYE+ihjFHGnB7KGGXM21DGbApljAn0UMYoY04P&#10;ZYwy5m0oYzaFMsYEeihjlDGnhzJGGfM2lDGbQhljAj2UMcqY00MZo4x5G8qYTaGMMYEeyhhlzOmh&#10;jFHGvA1lzKZQxphAD2WMMub0UMYoY96GMmZTKGNMoIcyRhlzeihjlDFvQxmzKZQxJtBDGaOMOT2U&#10;McqYt6GM2RTKGBPooYxRxpweyhhlzNtQxmwKZYwJ9FDGKGNOD2WMMuZtKGM2hTLGBHooY5Qxp4cy&#10;RhnzNpQxm0IZYwI9lDHKWKAHnyGCshyW7PrX/J3V9k1DGaOMeRvKmE2hjDGBHsoYZSyQg89vr3Hd&#10;gkx9vTVJRv0SJxM2J8jyg+myI8E7oaCMUca8DWXMplDGmEAPZYwyFqjBZ7fbkIbvQk/Ii/P3y/3G&#10;tbDL+G1y98Tt0mtmmIzfdFQ2HclutSxQxihj3oYyZlMoY0yghzJGGQvUoJysjjgpj88IlUsHbdLP&#10;z8wlRrpO2iFfBScaYtHy50kZo4x5G8qYTXG6jG1PyJVlB9Nl5s7jMmfXcVkVniE7vWwaYOwRyhhl&#10;LFCzzbh+jdoQp5+bVSBkLy84aAhbhuX+ZihjlDFv43gZwwsMDg6WH374QX788UfZs2ePFBcXu/96&#10;LnhT+fn5smPHDlm8eLEG/8/JyXFv4aK2tlZlas2aNbJw4UJZvXq1xMfHS01NjXuLlnGyjK2PypIx&#10;G+Plxe8OGI+xy7gQ7ZZ+xoXvq+AE2RjTetMAY49QxnyXMey/LjJTFu5N1eO3Mvyk7ODN7IJng3Gd&#10;6WNcf/C5NZeHpu0yviwmW+5vhjJGGfM2jpYxSNXUqVPl6aeflu7du8sjjzwiL7/8sqxcudJSmvCG&#10;SktL5fvvv5fnn39et8d+zz33nP7OlLj6+noVr4EDB8pjjz2m2z366KPy4YcfSlRUlNTV1el2LeFE&#10;GcN+qPb/dHW03Dh6q+7rmTsnbNfH4s0oMEIZa7+MYd9g49h9uz1Z3loSIY9/s0e6Tw/VLyUTgxLk&#10;l+isNh0Lpm3B8X12rutzby4PTNkp32w/Zrm/GcqY7zKG14v+ecsOpMuS/WnyU0SG1wMoAimOlrEV&#10;K1bI/fffL1988YVERERoDdcrr7yiAhUbG+ve6gyQrLCwMH1D77//vv5///79MmDAAHniiSckKChI&#10;tzMl79Zbb9VaMcjU0qVL5c4775Tx48dLVlaWbtcSnjIWFRVtPHeDNBrydD5T19AoWSXVstc4uT2D&#10;i8V649u4eRNE34hdxgnUdLvmssc4eXAjeXCq6yY4cn2sNjFabesZnHQLjRv2beO36X5W6W5clJYa&#10;JyReo9VjMPYJPs+Nxo3IlDF0hkanaKttrYLPeINxU+w6yVUOJxkSghuD1bZWQTncbFzEz5TDuDaV&#10;Y2TH0VzpNStM9x9o3MhQjr0te9huu7H/KwsP6f79F4XrTcRqW8/ofsZ2EzcfNc7BHbqvZ24YtUW+&#10;WBOj5xjPgwsTfAmAuDQ99p7pPXuf/BCWarm/GZwDP0dlyv2TXTKGMtzWa+n2o3nykPsLxbCfY9tR&#10;hvNUgrD/h8sjvboWm0H5wjnwqrsM498dCbmW2zYXPN+Hy13H8unZYbLNeDy8L6ttmyYkPkfvCZ+u&#10;ija+FIXpl5JXFx7UL2YborMvqvJ/yBCyjKJqaWg8ZXm/9iX1xr0+NTVNHnjgAfvJGEzxtddek5de&#10;ekmFymTdunXy0EMPyYwZM9y/OUNVVZWMGzdOa7l27drl/q1oM2fv3r1lyJAh+rgQuR49emhNWFFR&#10;kW5TVlYmgwYNUmk7cOCA/s4T7AcBa2xs1KD2DBJ31TWdZOnmUDlwPF8OpRad1xw4USDBcdmyYG/q&#10;Wfl+T4p8HZIot4/fLpcNxk0oUr7bfeKc7ZoL9p9pfGO8a8J2PQHfXnLYq/3nGdvgZO80PEj3s0rn&#10;MSHy7tLD+hxWj8HYJ/iMZmxLkisNkcJnN8K4kcw3hMxqW6ugJm26sT9Gsf190Cbj23WUsb/3nzue&#10;HzUXZjl8Z0mECqHVts1l7q7j2lSO/ft9f1DLKF6X1bbnJkX37zVzr+6PG9Hc3ccttjs7eN1TQ5JO&#10;P69Vbh4bIuM3HjXeD8+DC5F5xuc0zPgSaXXszbw0/4BxnUu23N8MPktMi3HHl9u0nxmEvi1lEPuj&#10;DN0z0SXlAxYbZbgN12IEZe6RaS6Zw2vGe7Pazirm8z/l/kLy1Ky9Ms/42Wrb5oLnw/Nif3Q5QR9g&#10;PK7Vtk2D7irma/dMpxHB8oEhlvO9fJxAyOJ9adqScDCl0PJ+7Utwr/8lLEZuu7ur/WQMzZCwxM8+&#10;+8wwxlT3b0XFDE2V7733nvs3ZygvL5fXX39da8I8a84SEhL093379lWJ2rdvn9x4443y3XffSWVl&#10;pW6D51uyZIl06dJFtmzZor/zpLq6WtLT0yUmJkaD5kyI4e//cqn8zyvfyF8+++WcAskwDMMwDNNS&#10;/vr5BvnjWwvlN1febD8ZQ1Pi3XffLaNHjz6r8/3hw4elf//+KlZNgYw988wzWuOVmJjo/q1IWlqa&#10;yhv+hn5jGARw+eWXa98z1KYBdOjHQbj++utl48aN+jtP8HjoY3bNNdfIlVdeKVdccYX87W9/k3/7&#10;//9fufa9eXLr2C3afHe+c4vxDRv9s+yQG0ZtletGbtFvkFYFCrls0Cbdxmp/z1w/cqtcMcS1D2pm&#10;8NhW27UU7HPVMFctHZ73ei+e1zPY32yiQ82ON6+7af5hfAM033tb3wO2v9a9P47pdSPa/vzm/gj2&#10;b89xZNoWV7kJOmdKhaa5athmuX5Uy58pHutqH8owgteC/fF62lMGPcuwL+eAqwwHW27TUrDP6ec3&#10;/s8yHBhBuWvpXoCg+wKa7a32N4PPGzVp2B6P50sZPi/XUeMcsHoNN40OMe7H1vdpX3PrOON9fLZM&#10;fn/1LfaTsYKCApWxUaNGSXZ2tvu3Z2SsX79+7t+cATL27LPPqowlJSW5fytas/buu+/q30pKSlTG&#10;IFOQMdR4AcjY2rVr5YYbbrCUMfwdUnjs2DENats2b94sVxhiFhR6QFLyyyS9sPK8JiW/QiLSinS0&#10;lh2y5nCGVtein8yl7oLrGTSZ9py5V34wtllrsb8Z/G3lwXR5zt0BF6OiVh86abltS1kdflLeW3pY&#10;H+Ohr3fJigPpstZ4jVbbWgX7f7E6Wm9i93+1UxaHGa+7Dfv/FHFSxm6M1+e/wTiB8Z7auv+0kCTj&#10;uBkXLGP/WTuSZU1EG/Y3ngv74+IBqfxm2zF9TKttmfMXHONh62K1acss+00DqUAzzXKjTFo9hhmU&#10;QWyHfdDv6Md9aW0uQ4N+itGb0B0Ttrf6fE2D/b/cdFSfH2UQTbc4z622tQq2nRycoOXvRuMGhgEN&#10;bd1/plHuIaR4D+g+0Zb9Gf/l85+iDZEIOavcewb3A3QBwBRIVvubQRkc/rOryfnWcSHtuo6irx+u&#10;o+geMHdn28ogBhxM2eIqw5A6NPuuMR6z6XboX4smxbSCCsv7tS9JzS+XfTGJcnfX++wnY5Cfbt26&#10;ySeffCInTpxw/1Zk79692o/so48+cv/mDBUVFfLmm2+qrKEp0SQuLk77n7366qvaTIk+YTfffLPM&#10;mTNH9wGQMnTmv+uuuyQkJER/5wlGUJj9xhAMFkBTKDrwRxvP1dDYaPwd25y/oKNgdmm1jvixRZLR&#10;4bVAJga7Oi7jAopvPhjRif9jAkYIAUbnWO7vDkaZoQN0vwWuTqdvLArXTq9W27YU7DNozRF9DHQc&#10;RWdsPLbVtlbZnZQn4wyZQsdd3Ag3xWS3aX+MQMXNB89/05it+p7auv/ifal6/LD/CuMihA6vVtta&#10;BZ2P0UEZ39pwEcGNVDv/tuE1MG0PPiNcrHvPCdMaVXz+nrnE+B3Oj0XGZ9PauYCReEMMscN+KMPo&#10;9N+2MpwvX24+qiKDgRTofG21XXNBGZq987g+/01GOfolKkv2tOH5cSy+33NCrh2xRW+EGFHXljKM&#10;50K572TcCPGlCEsZ4byw2paxV6aHHJMHpzTfbxItHu8vi9QBClb7m0EZRod/7HPHl9tdg2jaeB2d&#10;t/uE3ovQfxVy1qbrqLH/gj0pxjV0i9ZMYzJhzE7QdLtwQ8QyS6p1lgOr+7UvaTTu9Wnp6fKAHUdT&#10;QnzeeustefHFF2X37t0qPxApjLDEVBSzZ89WKUIzI4LtIVSTJk3SDvzo94V9kPXr12sHftSyYTtM&#10;a4GfUVuG2i68cdTEffrppzqNRnh4uPtVNI/naMqOntrC38EFHx08B66Mlhe+2y995h9QKVq8P1WF&#10;qLUhzfg7psgwR7G9uThCT0irbVsKbiSD17pkrMc3e1VE2jKcGicclk1RGZsWKkFHctq2v3HBwLd6&#10;PD8GLuA9tWV/XHAwFPyKIUG6/8pDJ3WxY6ttmwYXh5D4XJmyNVGuNS4gELq3fowwhOyE/t7bx2Ha&#10;HnzGKK8YvIDpLK4canwpMcoQvpnjc7hzwjadpgMTk+JzsnoMM/hyM9QtYz2+3SNb4lo/fzyDmw6m&#10;0nAJ4E69kVlt11wwSgwdtvH8+EKAEXCtvWbPoJzhSwDKILpULD/ofRlG8Fwo92imgozh/zgvrLZl&#10;7BXUFmEql78PtpYxfElESwrKqNX+ZvD3KVuTdB9Mj9Se6ygGykDGbv9ym9aKtaUMYn/ME6gyNmqL&#10;e/9zX7Ojp7bAhKwPP/ywduJH0+KmTZt0aotevXqpUEGgvv32W5k8ebIKGd4Aar0wtxj6iG3fvl1H&#10;VaJDPyTLrPHCfhiNefvtt8u8efPk4MGDWivWtWtXfSzPZtHmcLKMIbgZbY7J0YK75nCmfqPHNwxv&#10;TiJsQxlrv4zhOYJis2WMccPHXHO4iWlfC+OGiGVgMLweVepteS1M24Jju834xo+Rm5+ujpHn5u3X&#10;mjKMJMZEo0HG+eDNZ0kZo4wFanC9R9eKHt/sURHClxF8hvgXIvbJ6igtj1Zi4xnKWADIGKadmDlz&#10;pna8R5MlprTAqEi8WDRj4sWjSRKTumKyV7wh9BvDTP19+vTR7SFzqF3D79BfDKC2DH3KBg8erHOW&#10;4bFRm/b5559rk6bdJ30N9OBEo4y1X8bQPIuL4N0Td6iE4fk9c8u4EJ28sq03Zqbt2W3IFOZKWxV+&#10;Uj+/X6IzZZdRLr0tB5QxylggB60kqP36BPOMzQ5TMXt1wSH3aizefSGkjAWAjAE0I2LyVkwjgY71&#10;6MCPOcEAasNQE4Z+ZBAsACmCxKG2C82TCP6P2jBPIFzoi7Z161Z9bDRrJicnq+R5A2Ws/cGJRhlr&#10;v4xh9vF3lh7WJjE8t1UwH9zq8JbX5WP8H8oYZSzQg763mIF/qXsGfsgMyqG35ZgyFiAyZlcoY+0P&#10;TjTKWPtlbIVxw8MoJbxuPLdVHp0Rqv36rPZn7BPKGGXM6aGMUcZ8gjLW/uBEo4y1X8awXe/ZYdo3&#10;A89tFYzMw03San/GPqGMUcacHsoYZcwnKGPtD040ylj7ZQx9MT5aGdliM+WAJRE6V4/V/ox9Qhmj&#10;jDk9lDHKmE9QxtofnGiUsfbL2G7jebCGJOZGs5rn6p5JO+Tb7ce0o7/V/ox9QhmjjDk9lDHKmE9Q&#10;xtofnGiUsfbLGIK5xKYaF7Bes8L0AoYJNzEjPPqKTdx8VILjciz3Y+wVyhhlzOmhjFHGfIIy1v7g&#10;RKOM+SZjSKhxEcOFY0LQURlkHIexm+IFIyhxg7fanrFfKGOUMaeHMkYZ8wnKWPuDE40y5ruM4blw&#10;M9tr7IPXgn/xc1teA+PfUMYoY04PZYwy5hOUsfYHJxplzHcZYwI/lDHKmNNDGaOM+QRlrP3BiUYZ&#10;o4wxlDHKGEMZo4z5BGWs/cGJRhmjjDGUMcoYQxmjjPkEZaz9wYlGGaOMMZQxyhhDGaOM+QRlrP3B&#10;iUYZo4wxlDHKGEMZo4z5BGWs/cGJRhmjjDGUMcoYQxmjjPkEZaz9wYlGGaOMMZQxyhhDGaOM+QRl&#10;rP3BiUYZo4wxlDHKGEMZo4z5BGWs/cGJRhmjjDGUMcoYQxmjjPkEZaz9wYlGGaOMMZQxyhhDGaOM&#10;+QRlrP3BiUYZo4wxlDHKGEMZo4z5BGWs/cGJRhmjjDGUMcoYQxmjjPkEZaz9wYlGGaOMMZQxyhhD&#10;GaOM+QRlrP3BiUYZo4wxlDHKGEMZo4z5BGWs/cGJRhmjjDGUMcoYQxmjjPkEZaz9wYlGGaOMMZQx&#10;yhhDGaOM+QRlrP3BiUYZo4wxlDHKGEMZo4z5BGWs/cGJRhmjjDGUMcoYQxmjjPkEZaz9wYlGGaOM&#10;MZQxyhhDGaOM+QRlrP3BiUYZo4wxlDHKGEMZo4z5BGWs/cGJRhmjjDGUMcoYQxmjjPkEZaz9wYlG&#10;GaOMMZQxyhhDGaOM+QRlrP3BiUYZo4wxlDHKGEMZo4z5BGWs/cGJRhmjjDGUMcoYQxmjjPlEh8iY&#10;8QEVVdZKpFEImhaMQA5ONMoYZYyhjFHGGMoYZcwnOkLGfv31X1Jb3yg5pdWSmFMm4SlnF45ADU40&#10;yhhljKGMUcYYyhhlzCc6QsZMGk/9KhW1DZJRVCVxWaVyMPXsQhJowYlGGaOMMZQxyhhDGaOM+URH&#10;ypgJ+pCVVtdLakGlxGSUyMEArSnDiUYZo4wxlDHKGEMZo4z5hD9kDKAgNDT+KkUVtXIsr0Ki0kvk&#10;QJNCY/fgRKOMUcYYyhhljKGMUcZ8wl8yZoICUddwSvLKaiQhu0wijILStPDYNTjRKGOUMYYyRhlj&#10;KGM2lzHITWFhoaSkpEhycrKkp6dLaWlps9KDA4S/FRcX65s6fvy4Bv/Hfo2Nje4tRWpra/Xxjh07&#10;JklJSRr8PzMzU+rq6txbtYy/ZcwE77u2oVGySqrlSIA0XeJEo4xRxhjKGGWMoYzZXMaysrJk6NCh&#10;0rlzZ7nkkkvknnvukVmzZqmgWYEDVF5eLpMmTZKHHnpIrrzySrniiiukW7duMmfOHMnJyXFvKRIT&#10;EyNdunSR//zP/5Tf/va38rvf/U7+/Oc/y0svvaRi5g12kjEz1bUNkl5YKVHp9q4lw4lGGaOMMZQx&#10;yhhDGbOxjOGFfPDBB3LffffJN998Izt27JBBgwapWOFnK/HBm8nPz5chQ4bIt99+K7t375a9e/fq&#10;fvfee698/fXXp/eDjEHYPvzwQ4mIiAjomjFPUEgw8rK8pl5SCiqNwnN2YbJLcKJRxihjDGWMMsZQ&#10;xmwsY2iWRI0YarkyMjKkpqZGxWfAgAHy4osvqjQ1RUWksVGKioqkrKxMmyIRiFKfPn3krbfe0iZM&#10;ABl7+OGHVdTQlFlQUKD7QMRwUKzA4+NvZnCw4uLibCVjQF+nEfQnK6mql+Tccgm32VQYONEoY5Qx&#10;hjJGGWMoYzaWsfXr10unTp0kKChIBQtvHqIEOXvkkUdkz5497i2bx5Sn2NhYFbj33ntPqqqq9G+Q&#10;pwceeEBuueUWfTz8ffz48SpXzdWM4fcQPYgggj5nqLG7+uqrbSVjJnj/mMG/uq5B8strddLYQzbp&#10;T4YTjTJGGWMoY5QxhjLWwTKGB4cMVVRUtBjI19y5c+Xmm28+S7pwAND3q3v37iprLWGKWGVlpTZZ&#10;PvHEEzJv3rzTwoTatilTpujzLFmyRCZMmCA9evSQN954QxITE3Xfppw4cUKFDc2bOGCQudtvv11+&#10;//vf21LGTDCLP5ouK2sbJMcoSHGZpX7v5I8TjTJGGWMoY5QxhjLWwTJ24MAB+fTTT1V6msvTTz+t&#10;TYjTpk2T2267Tft8meAAQJ4gY2vXrnX/9lxMEYP4rVixQh9z1KhRkpqa6t7CNZoSAwRQ04WRlmlp&#10;abJw4UK54447ZOXKlSpxTcF2hw4dknXr1unz//TTTzJ9+nS57LLLbC1jJmi6rG88JeXV9ZJRXCUx&#10;J4vlYJPC1lHBiUYZo4wxlDHKGEMZ62AZQ83SqlWrtAN+c8FoSdRaLVq0SK6//nrZtWuXvnFTsGbM&#10;mKF9vYKDg92PejbmdtXV1bJ8+XJ55plnZNiwYdrfzHNqi6ZApPD6MGJz4sSJZ428NMHj4jFwkBAI&#10;HcTRbn3GWgPHSPuTVdbpTP6Rfhh5iRONMkYZYyhjlDGGMtbBMlZfX69TT6CGqaVgu/3792ufMTQh&#10;oukSbx61WOhw37NnT5UrK7AdOvujRgwihqkx0GestTcGycJjombsq6++ktzcXPdfmgfyZbfRlN6C&#10;44SllbAIOWbyzy6p1ikxjudXaN+y2IwSnR7jQjVn4kSjjFHGGMoYZYyhjHWwjLWFkpISbbbs27ev&#10;hISEaBPj0qVLVcQ+//xzFTQAaUKTJjreQ+IgYmhmfPLJJ+X999+XsLCw06Mr0WwJ6UKNFpolMfUF&#10;OuHjMSIjI2X48OHaNIr+aGZH/5YIZBnzBAULfcrqGk9JdV2jTotRXFUnBRV1klNWI5klVZIGUcsr&#10;15n+47LKdAkmX0Zo4kSjjFHGGMoYZYzZcTRPxmyI1zJ44+itMmP7MeNabJRDL8sRZcya8yJjAH2y&#10;XnjhBRWyd999V2u63nnnHQkNDXVv4RoViYld0fyJpkmMcoTEoVM9/v34449V3hDUsuXl5aloofnz&#10;9ddf13nGBg4cKG+//bb07t1bxowZo4KGA9MaF4uMtYTWoBnHAn3NMCoT/c2Kq+p1dGZ2abWcLKrS&#10;ps6U/LblRH6FxBtS986Ph/UEfG95pC58jhxOL/Z6rU3KGBPooYxRxpyc4NhsmbolUZ4wyj7K4OVD&#10;NskjxrX4naWHZcm+VNnlxZd0ypg1503GIFebN2+W0aNHqzCh+RDNl55TT+DFQ7TQsR6/R1+vcePG&#10;qbQ1zfz58/Xv2C4hIUEf77PPPlNhQwd/1KihU39Lfcs8cYKMtQZGajYYogZZa0vQZ620uk4+/Sla&#10;T8BBa2KkoKJWCtFkahR2rYkzpC0xp1ziMssk+mSJRKQVnSNplDEm0EMZo4w5MSjjEK1pIUnyzym7&#10;tPx55rLBm6TPdwfkp4gMLeNWj2GGMmbNeZMxu0MZaz8ozKhp+2JtjJ54I9bHSa0haCYY+YmmU2xT&#10;Wu2qicssrpYU7dNWrrVqRzJK5VBqkQz72X0jo4wxARjKGGXMiUEZX2OIltlVxSpXDw3S63NIfMtl&#10;mjJmDWWMtEprMtYc2A81cViDE/3a0J9tUnCCPgZljAnEUMYoY04MyvjMHcfk4a93a9mzyuXGdfmV&#10;hQdlfVSm5WOYoYxZQxkjreKLjHmmrqHRuJG4ZOjJmXvl4IlCOZjSlhsZZYzxb1BmBrmb2h82yuCq&#10;8JOyqw3liDLGBGJQvtFEef/knVr2rAIZe37eflkXSRlrD5Qx0ioozBgMYPYZ+2R1tOSW1Wh/sraA&#10;7efudt1I+szfr49xIq9C507zZhAAZYzxZ1CTi8//5QUHtQxhJNmAJeEya8cx7djsTVmgjDGBGFwn&#10;F+xJkV7Gl2iUPatcYcjVB8ujZNORbMvHMEMZs4YyRloEBbmitkEOpRaevgmhqnrWzmSd2wzLNnmL&#10;p4z1/f6g7ovBARgMkJBTJhGpLU9oSxlj/BVI0Dyj7D49O0xvOihDlxi5cmiQ3PHldhmxPlZC4ltv&#10;sqSMMYEYlOvg2Bz5zPgifs3wIC1/TXP7+G16jrQ2opIyZg1ljDQLCjHmMwuOy5EXv9svVw1znYSo&#10;jr7BOAmenbtPgmKzpeHUr14V+KYyVlXXaBRqV+f/qtpGycSyTxklzU5eSxlj/JVforPktR8O6Q3E&#10;vPmYudTI3RN3qOSgT5nV/mYoY0wgBtdJlJPlB9Kl/6JDWit8jXE/wD3hH8ODjS8k2/QLCe4VrV1T&#10;KWPWUMZIs0CUMC9Z/0XhcqXFTQg1BH3nH5D0wqp2yxj2Q/Bc9Q2npKy6Xo7nl+uJ1LTpkjLG+Cvf&#10;bD8m3aaeO6TfzLWGnHyyKlq2H21ZrihjTCAHXzZ+jsyUyVuS5M3F4Xr9R9Pk/NATsjUu11KKmoYy&#10;Zg1ljDRLo1HgVkcYBc5iXhkz90zaISsOpcspQ6ZaozkZM8H/MWltbUOjFJTXytHsMjnkUUtGGWP8&#10;lXFGubtz4vazyr5nrh4WpMP+0VRptb8ZyhgT6MHnjXKLvmEbYrK1+RJzSHp7LaWMWUMZI82C5sPp&#10;247pCdP05mMGF/SvghPPi4yZ4HcQwaraBp2vDJPI4uTyt4zhRrp4X6peRG4avdW4kaXrzbEtj8EE&#10;ZqZsSZT7WhhJhqaad5celm2sGWOYFkMZs4YyRpoFMjZ/zwm5u4UaAXTanG3cHM6njJmYTZeYSBZL&#10;Mh04UeBXGcP232xP1ovINcOD5NPV0bIqPF12G5JotT1z8QQX/Ofm7T+r7HumsyFGKFutrdlKGWOc&#10;HsqYNZQx0ixoMoxML5EnZ4adc/Mx88i03To1BWbhb422ypgJXkd1fYNkl1TLLOOGd5kfZAxTF0AE&#10;7zduoNgfI+luNW5mj38TqjWDW+NzLPdjLo7sNsrKVCwFY9Fv7DpDbD5Yftgoj4YYtXJTCXQZ252E&#10;G+kJuXpYsJ4Dri8kJ71ak5BhEMqYNZQx0iwoxOU1DSpQXSft0Iuv503oTuNEwqzMlbXeSVV7Zcyk&#10;pr5Rlh5I73AZ25WYpx24rWoIUTuAPnVzd5/QG7bV/szFkS1xOfKtUQ7eXBwhj04PlW5f79ZJLkeu&#10;j9OlYlC+rPbzTCDL2Lb4PJkeckx6ztyr5R6vocv4EP0ZK2vgC4vVfgzjGcqYNZQx0iKo8cooqpJl&#10;B9PlfePbf69ZezXvLXOt0n/S+Ju3+CpjWFppVcRJPYm7GzfD0GO4kV14GcOM0m8tidD9rIKpPj5c&#10;HmncGLMs92cunkDM1xrlYV7oCZWipQfStNO+tzeTQJUxNL9+b+yH884UMc/c+9UOQ1STdTUCq/0Z&#10;xgxlzBrKGGkVFGZM0BqfVao3nq1GYjNL2zThKzifMvbkrDA5llsuSUY8R1y2lPbK2A9hqfL4N3vO&#10;uvl45u+DN8lTxutBh36r/RnGTKDK2MYj2fLJ6qjTE95aZYDxhWXd4ZaXwmEYypg1lDHSYZxPGes9&#10;Z5/klddIRU29pBVU6onX9GRsGp9kbEZLMrZZes2EjJ203J9hzASqjK08lK6TPKOsNy3/Zh4zzhEs&#10;mWO1P8OYoYxZQxkjHcb5lrH88lrt3I8FyLNKquRIhmsKjObSXhn7KSJDXv/h0Fk3Hs+gD9vbP0bI&#10;+ijWCjAtJ1BlDN0UsBRUSzKGwTzo3G+1P8OYoYxZQxkjHcb5ljGsaYk+bXgMnBxFFXWSmFMuh1LP&#10;PinNtFfGdiTmybSQJO2s7HnzQTCoAYMbMMoT/Yms9mcYM4EqYz8bXzQwjxr6RzY9B8z0+/6QTnVh&#10;tT/DmKGMWUMZIx3GhZIxoEJmBP3YUgoqdEqOc5ZTaqeMYZtNMdky6pdYuX/yLrnF2BcXgVvHhWht&#10;wLiN8TqSzJvHYpydQJUxfNHAuXPXxO3njKp2nU9b9X21thwUw1DGrKGMkQ7jQsqYCR6vruGUzkkW&#10;m1F61qLj7ZUxBDc8zK6O5ZCGrIuVD1ZEyYj1cbLU+Bk3oLbcEBnnJlBlDOdJUGyOjN4QrysRYKHo&#10;f4wIlhuMm+GdE7bLF2tidDF1fiFhWgtlzBrKGOkwOkLGAB6z0fh8iyprJTGnTA6lujr3+yJjCG56&#10;uJligksM4cdwf1wYeANivE2gyhiC7bYbr/fHfWmGfB2RN5dEyMBVUdppP8TLRaIZhjJmDWWMdBgd&#10;JWMAj4slmrC+ZVphpUSk+S5jDONrAlnGEJwv+oXEOHd2JuZp8DNrhhlvQxmzhjJGOoyOlDET/L2+&#10;8VfJNU5KnJyUMcafCXQZYxhfQxmzhjJGOgx/yBjAguNY9Lyosk6WHUijjDF+C2WMcXooY9ZQxkiH&#10;4S8ZA3ieusZGXV+QMsb4K5QxxumhjFlDGSMdhj9lDKB2DDc/PD+mpUgvrHTNS+blckoM42soY4zT&#10;QxmzhjJGOgw7yVgX4yJQXlOv85IVGo+Ducmi0ltfUolhfAlljHF6KGPWUMZIh2EnGcNFoLq+UU8q&#10;jLrE/4ur6uRkUZUuiM7aMuZChDLGOD2UMWsoY6TDsKOMeT4//o8JY0sNKcNJnJRTLpGsLWPOYyhj&#10;jNNDGbOGMkY6DLvLmAl+hwXIMUdZXlmNpBRUypEms/kzTHtCGWOcHsqYNZQx0mEEiox5AimrNbbD&#10;c6UWVGgTZoRxkjdd95JhvAlljHF6KGPWUMZIhxGIMmaC7RqN50cTZmZJlXb4T8otl4TsMonLKpMj&#10;GSUSfbJELwCHUosoa4xlKGOM00MZs4YyRjqMQJaxpqicGY9X29CoozKLK2slr7xWMoqrJbWgUpLz&#10;yuWoIWlxmaUSk1GqohaZViLhqYaspRRpk6cvoewFZihjjNNDGbOGMkY6jItJxloDj4vXW13XIGXV&#10;9Tp9Rk5Jtc5tdjyvwpA173PMIkdzyiTWQ/QwLQeaTxEsjE5hs2coY4zTE5qUL7N2Jut1HGVw/p4T&#10;sv1onqVQWYUyFuBQxvyPk2SsI8CUHLUNp6TCrJkzLjyZhvChZu5YbrnEZ5dJDGrkDFFDVNYMUQun&#10;qPktlDHGyYGIrTXk6bOfYuTvxjlw1bAgeWn+AZm+LUk2xWRr+bbazzOUsQCHMuZ/KGMdDy4a9Q2N&#10;OjK0pKpe8strJbOoWo5mYyBCkRxscgFjLmwoY4xTA2Fadeik9Ft4UMuvZ64etlk+XBEpG2OyLMXK&#10;M5SxAIcy5n8oYx0P3p9VMEq0orZeMoowbUcJpayDQhljnJqtcbkyaM0RudQo+6aEeabT8CCZuiVJ&#10;drZyTlDGAhzKmP+hjNkHvG8cu0bjPMAghKLKWjmRX6HNmWzCvHChjDFOzaJ9qfL07LDT8tU0uK6/&#10;uvCQrIvKtNzfDGWsFfDiamtrpby8XFNZWSn19fX6++bA32pqanT7srKy08HPdXV17q1cNw7IU3V1&#10;9enHr6qq0gPg7YGmjPkfypj9wPvX88s4F/H5VNQ0SE5ptSTklOrIT4rZ+Q1ljHFq5u46Id2+3nVa&#10;vprm74M3y5Oz9sqq8AzL/c1QxlqhqKhI5s2bJy+++KJ0795d+vfvL+vWrVNxag7I26xZs+Sxxx6T&#10;rl27yv3336955plnZPXq1e6tjJuw8UZTUlJk7Nix0qtXL3n88cdl4MCBcujQIZU5bw42Zcz/UMbs&#10;Dy4yDfjiU4c+ZnU6+hPNmFyr8/yEMsY4NQuNctfz272n5atpLjdkDJ351x5mzVi7wQubMmWKStWg&#10;QYNUsN5880159tlnVarwdytQ0zVs2DB9Q+PGjZNVq1ZpNmzYIMeOHdNtcCDxpocOHSqPPPKITJw4&#10;UaZNmyYvvPCC9OvXT2JjY70SK8qY/6GMBQ44LuZoTcyjhmWhknOxVidHYvoSyhjj1GyMyZaPVka1&#10;2Gds7IZ4CYnPtdzfDGWsBbKysrRm69NPP5Xo6GgpLCyUnTt3Sp8+fWTAgAFSUFDg3vJsIGPDhw9X&#10;aduxY4fWolVUVOjvzTeHf3fv3i233nqrilhqaqrk5uZqrdtdd90lCxculNLSUt3WE3wAnmlsbJT4&#10;+HjKmB+hjAUmOEYNxrGrQm1ZZZ1kFFVJXFYpa8vaEcoY49SEGmUXtWNPzQpTIcM5cIlRjvHv1cOC&#10;dJTl6vAMPUes9jdDGWuBkJAQ6dSpk6xdu1abHvHm0WdszJgx8uijj0p4eLh7y7Mxa8Zuu+02bZr8&#10;+OOPZfLkybJ///7TzY8lJSWyYMECueaaayQyMlLfNA5Edna2PPnkk/L555/LiRMn3I94BsgX+p3h&#10;ORBI3uHDh/V1Usb8A2UssMGx+vXXf0ldQ6OU1TRIlvYtK9e+ZU0vhIx1KGOMk7PdKO8Lw1LlwxVR&#10;8sTMvfLQ17vl6dn7dJTlsoPpsjsp33I/z1DGWgCydNNNN0loaKj7N64LN5or0bS4ceNG92/PBsKF&#10;mq1PPvlEBg8eLF988YU8//zz8sorr+g+ECpI1/jx4/XxUcNmNnlC0tAU+tprr2lTZVMyMjLk+++/&#10;l7feektr58xm0z/+8Y+UMT9BGbu4wOeJJsxsQ8qSDCk7nHb2xZA5N5QxxunZYwgXJnhFOZy7+4Qs&#10;3pcmwbE5rdaImXGcjCUkJMh3330nI0aMaDao+ULH+unTp0uXLl0kLCzMvbdLxtChHzVjqDGzArJ1&#10;/PhxSUpKkszMTH0s9DHr2bOnShTeLH6Ppkw0U2KkpQmaJt9//315+eWXtWm0KTk5ObJixQoZMmSI&#10;9mOD6GFQwZ///GfKmJ+gjF2cYHoMrAKAUZiufmUl51wYGVcoYwzjWxwnY2jSGz16tPTt27fZvP76&#10;69opfu7cudK5c+dzasZmzpwpDz/8cLM1Y03BPmhShOg98cQT2lcMNWPo3I+asfz8/HNqxvAarGrG&#10;IFuYWgO1bwiaTdHMyT5j/oMydnFzSvuVNaqUYTmmaErZOaGMMYxvcZyMQWDQLAgZainoI7Zt2zbt&#10;i4VO9Z59xiBzGGEZERHhftSWwX4QKDRL9ujRQ7Zu3ao1YGafsaioqNNzl2HQgNlnDDVqrQH54mhK&#10;/0IZcwYYhVltfLZ55a4RmFgfkyMwXaGMMYxvYZ+xFoCU3XPPPfLZZ59JTEyMzjm2a9cueemll7S/&#10;Fn4GGC2J2jM0IZod7CFS+Bl/Ky4uVnFD0yP6jqHGC28S+5ijKdPS0nQ05fr163U0JUQNtWStQRnz&#10;P5QxZ4FjW9dwSj8n1JRByg46fAQmZYxhfAtlrBUwCvKhhx7S/lnoK4YmREzQinnDTOLi4uS6667T&#10;PmRojsQUGF9++aV8/fXXsnTpUhUr9Ovq1q2bNnGas/DjTaPvF974pEmT5JtvvtHRl5g6A49pNl22&#10;BGXM/1DGnAmOcaPx2RVX1snxvHKJziiR8NSzL5xOib9lLPRYvswzzsF/jAiWG0dvkVk7k2VbfK7e&#10;4Ky2Zxi7hTLWCmhOnDNnjgoY5hxDrRheJKTLBIMC7rvvPtm0aZM2g6JGC7PqY0Z91HI9+OCDKnGo&#10;9cLfzIOIWrT09HRt9oTw4THQeR+1aBA2bw42Zcz/UMacCY6xGfQrK6uul5OFlRKfVSqRxgUTYuaU&#10;Zkx/yhhEbF1kpnzxU4xcNSxIrhwaJM/N2ydfBSfIL9FZ+tqs9mMYO4Uy1gp4cebalBj1iHm9mooS&#10;pAp/Q78v/B77QNawD2QOf0NfM+znWdvluoi71qbENuZ2OADeHmjKmP+hjBE9741gLUzMV1ZaXSdZ&#10;JVWSmFMmUeklEmFcQA82uaheTPGXjOEG9lNEhryxOFyuGR6k+yNYgga1ZG//GKGiZnVTYxg7hTIW&#10;4FDG/A9ljHiiYmZc1PC51BmfbUVtg+SW1UpyXoXEZBSrmF1ss/z7S8a2xuXK6A1xctXQMyLmGcyA&#10;/uXmo60uRcMw/g5lLMChjPkfyhhpDpeY/cslZg2NulB5ofH5phVWSmyWq8YMYhbozZn+krEVh9Ll&#10;xe8O6PIzpoB5Br/HObk6/KTl/gxjl+Ac+n5PisrYdSO3yI/702R3Yp7sa3IeUMZsCmXM/1DGiDec&#10;EbNTWmZqjM+ppKpOMourJTG7XPuZQcwwMhM5EECS5i8Z+yEsTR6dEXpavqzS45s98uOBdMv9GcYO&#10;wcjfLXE5Wot7jfZ73KxN7BghjFpdz3OBMmZTKGP+hzJG2gvmLsPnDzErq67Tzz6rpFrSi6okpaBC&#10;p87AgABMn3E4/Yysqai5Zc2M58W9o+MvGVt6IE16zw5rsWbs2bn7ZeUhyhhjz6Dma9ORbBm67ojc&#10;OWH76bKM2jH8POznWNls/N2sIaOM2RTKmP+hjBFfweeFWjOVM+PzrG/8VWobIGmndKLZSiPoe1Ze&#10;06BTaeSX10q2IW0YvZmSXylJKm1lciSzVI5ktD/RJ0t12adDbZyiw18yFhSbI4PXxLQoY8N/jpMt&#10;cewzxtgzOxJy5eutiXLbuBDLMnzT6K0yPSRJdrrPKcqYTaGM+R/KGOko8LlixKbZ1OkStkYtc5WG&#10;rEHYfAlkr6ymXkqr6lT6Cg3pyy2r0dq6k0XVklpQKcl55bqAutbYZZRo8+qBE4UyyQ8ytudYviw9&#10;mKZTWVxqPLd5A0P+bvz84neoFTup21ntzzD+Djrq9190SEcAe5Zfz/RfFCFrIzJ0e8qYTaGM+R/K&#10;GLkYMcXPVVN3SlcdqHEPQoD4qbhV10uxIW5YIuqHfSkqRA9M3qWChjS98TSX9soYsjMxT5bsS5NP&#10;V0VLr1lh8tDXu+WpWfvk859iZOmBdNmVSBFj7Jsl+9Okx7d7zvky4Rn8ffG+VN2eMmZTKGP+hzJG&#10;nE5lbb38EOaSsTsmbNdv+2g6zSyu0ik9YltZncAXGUP2JBdov5ofwlJlbugJWWTcuIJis3W6AKvt&#10;GcYu+fFAmjw5c6/W5Jry1TT4O7bD9pQxm0IZ8z+UMeJk8o3yiolV0SSIMoi5vZ6ZGyajN8RL1Mli&#10;nQC3qKrWuIFUS0p+hRzNxkS4Z0+C66uMMUygBqtEfLA8ssVmyg+WR8kvUVm6PWXMplDG/A9ljDgV&#10;9FfDzQTTR3jePJDLBm+Sd5Ye1toxrOGJAQqYa628ul7yymokvbBKEnPLddDBwZRCmUsZYxwYzCWG&#10;+0e3qbssa8cemLJLvgs9YWznam6njNkUypj/oYwRp3I8r0I+Xd38aMZLjfwcmaF9zDxB+cTIUYwU&#10;LaqslfSiSlkRnq77dDZkbFMMZYxxTrbG58jUrUnSe/Y+uWfiDrlt3Da5y/j3yVl7ZVpIkvH3M6OB&#10;KWM2hTLmf/wtY7UNjbI5Nluf/+axIRKTWaKdq1ETQciFJORorjzdwjxfkLFBa2J0Kg5PcH54BufQ&#10;rsRc3edmQ8b2Hy+QuKxSbea82JaOYpimwRxiu5PydZ3ViUGJOrfYhKAEWXs4U0KN33vOwk8ZsymU&#10;Mf/jTxnDc2F6AazPh+e/akiQ9j/AJJdYcgePTciFApNVoomypXm+3jfKY05ZjXsPazBiM/RYvu5z&#10;2/ht2rSJ2rSCihpJLaiQoxCz9BIJTzv3RsYwF0MgXJiJH4NRMG8f/sXPniKGUMZsCmXM//hLxtA8&#10;iVnZ31sWKVd6LJR8hfE4140MlvGb4/WmhhOMkAsB+nq9uvBQ8zVjgzZpMwvmLGsJTJux7WiO7nPL&#10;uBCJPlksFTUNWsaRmvqG082ZCdmYnNa1ridWI/C8UTHMxR7KmE2hjPkff8lYXlmtTDVudFcMOSNi&#10;nsHK/xujs87pr0PI+QKCNH3bMbnBKGtWZfCOL7dpjRZkqznqjPKPUZYztifpPlibb/DaI7I1Lkdy&#10;jJsOas1wPrgmu3WtTIClozJLqnXyWYoZ46RQxmwKZcz/YETZrJ3JeiN5ft5+nbEcgubtydJeGUOt&#10;xCst1EpgqDTWOztZVOXeg5DzCy7eaEIcZpSzW8eF6Hp6nYYHq5zdM2mHLD+Yrl8GmjsXIFiJOWVG&#10;OY019jvzpQLTY2Awyoztx/TG49n/EY+lC64b++LcqTIeH19MknMrtMkeYnYolXLGXJyhjNkUyph/&#10;wTf1k0WVMsrdZ+vuiTtk9q7jkpBdpk0r3pww7ZWx7UfzpOfMvadvYE2DqQXeXByhk24ScqFA+c0p&#10;rdZJVkf/EiefrI6WaduS5MjJEqlu5RwoqaqTebtPyNUezeye6TJ+m07mWlVnfVNQMTOCkZn4AlRb&#10;16iPmVVSZciZq9bMFDNzYXWrGxzDBEooYzaFMuYfcCIg+Cb+4YpI45u8a8I+1FL9w/iG//iMUNkY&#10;k6U3kdZOmvbK2L4ThdJ3wcFma8bQd+zzNTGSzpoxcoFBeUVTpGuJJNdySfii0lrZP5xeJG8sDm+2&#10;DKOGDCPLMBilNcxz0iVnZ5ZxwjmIcwqPEW98SULNmdVNjmECIZQxm0IZ8w84EdBfZuSGOO3j0vQm&#10;8vfBm6TXzDBdBqahseUO9O2VMTTNTApOOOe5zaBT/y9RmboANCF2ZEdinq4naVV+EXyhgKwl5pS7&#10;92gbKmfGDeaUIWY4D9HfDHLmqj2r1kXPYzLYpMkETihjNoUy5h9wIuxMyJNn5jR/I0EfGsycXFpd&#10;797LmvbKGL7541v+gCXh+nxm7QL+RRMlprvILK7WvjWE2JH9Jwrlpe+br929auhmGbgqWo7nn7+m&#10;9tP9zYxrpSlnWPAci52nF1ZKUk6ZLtmEWm+MVj7UwpqaDNPRoYzZFMqYf8CJsOxgujw4ZZflTQS5&#10;fuQWbWIpaDLhZVPaK2MAN5Ijxk0D6/q9sSRCnp+7X95bHqkdp1MLKrWZhhC7gr5dmNzS6vxBrh0R&#10;LD/uT9OarAsJzjeVs/pGXRUAzazltfUqafgyVVRZJ/mGrKFvXEZxlaQVVskJQxBRYxefVSpHTmKC&#10;Wtc8aJiktr1hDR3TWihjNoUy5h9wIqw5nCGPTN9teRNBbhy9VcZtPCqFrcyx5IuMAdxEsE9sZqnW&#10;lOFbPfruoFMzIXYG01rsO14gfb8/cNa5g5qyq4ZtloEro3S0ZaOfr2uoTUNTJ16HDhSoP3VG2mpc&#10;wlZS5ZK2wspan4JzGWt34obrEr9KFT9M44FzO844z1lr59xQxmwKZcw/4EQ4klEqr/1w6KybiGfu&#10;nLhd1kdnCuYdawlfZYyQQAa1T3uO5cvoDfHywnf7pce3e+WVhQfl662JEpOOEZktnz8XG7i2aFOq&#10;IX+QVSx3hmsI+n5ikfVSQ/qKqwzpq6iTvPJayTVuzOj/llFcLamGuKFJF9KGkaThrGm76EIZsymU&#10;Mf+AEwHzGy3elyoPTNmp8uXZZwvzLWFNPkx7gZFdLUEZI06nvuGUCgWkDJO9YgqKgvIaFRLSMrgW&#10;oRbcnBBX+8DV1BuyVquT5qYXVqmgJeSUaXMqas85xUfghjJmUyhj/gEnAoLlhpbsS5P+i8Ll0emh&#10;0m3qbnlu3n4Zvylev5nWGd9qWztpKGPE6Zjnk1VIy1gdM880GtcXTEwNQStSQavWZaWO55VLYnaZ&#10;dm+ING7w7K8WGKGM2RTKmH/BCYF+I7igrYvMlJWHTkrosTz9Voo+Jt6cMJQxQsiFwpQyz+CmW298&#10;UaysadB1Q01Bw1QfmLAaXTAi0ylodgxlzKZQxvzP6QucO+bP3p4slDFCSEfieY3yDK5FaObEHIpo&#10;NsaaoSpnxpfNqJOuAQNs4vRvKGM2hTIW+FDGCCF2oKmcYSABRo9ixChGeKYVYjoPl5xxgXb/hDJm&#10;UyhjgQ9ljBASKEAC0AcN03igz2xSLlYxKJHIdPci7YacsfbswoUyZlMoY4EPZYwQEqhACjDXYUVN&#10;veSW1UhKQaVOhBt5sljCU11Nm6g9w0LtVnLBtC2UMZtCGQt8KGOEkIsNLDlVVe/qf5ZZUi3HdB3Q&#10;EkPQXDVnrD1rXyhjNoUyFvhQxgghFxuQBQTXMl3BwD0XGuaUw+S1+WW1rrVA0cyJwQGsOfMqlDGb&#10;QhkLfChjhBAncFrQVM6wvBQWbHetNIBRnFiDFCsKYBkoTFaL0ZyYbgNLQcVnuabciE5H/zR386ch&#10;J2Yt2/mMlQTZJZQxm0IZC3woY4QQpwO5OF17hhjXRaSuAUtCYeJaV7A8FqJLRNU06LqgmCutoNy1&#10;pifmTMsuaX8wpQcGJmDeNSwvBSE8llchibllEp9dqnNKorkVC8Obo0nRH66jpI4yZlMoY4EPZYwQ&#10;QtqOVS0bYoqcL4EEeoqgSwAbNJVGdK1QQwZ1oXgsEm9ct/PLayTPSLYhhCeLqiS1oFKSc11ztWGB&#10;d50OxBzQYIhVe4SNMmZTKGOBD2WMEEICF1et3q/G/dclhfXGfVhFzpA41OBhlRbIG5ak0oXeK+ok&#10;v8wlbWiSTTPE7UR+hfafwyLvR1Dzll4s4WmGsLnFzfEy5jJvHORTp4OfWzoQ+sEY2zU2Np4T/N7c&#10;t7ntPLdpDWxLGQtsKGOEEOIc9N5veERD46+na9+q3dKmNW1oeq2q05GoqG3Dgu/adFpYKemGuJUY&#10;QuetI7QFW8tYTU2NbN68WUaNGiUDBw6UiRMnyr59+6Surs69xblUV1fLhAkT5O233z4nU6dOlbi4&#10;ON0uIyNDH+/dd989/ff3339fZs2aJdnZ2bpNa1DGAh/KGCGEECsgXVrbZtwnausbdcJd/N9xMrZ6&#10;9Wp5/vnn5eWXX5b33ntPnnnmGXnnnXckNDTUvcW5QMa++eYb+eKLLzSff/65vPrqq3LVVVdJz549&#10;JTo6WreLiYmRrl27aj766CPddsiQIfLDDz9IXl6ebtMalLHAhzJGCCHE39hWxkpKSqRHjx7St29f&#10;CQkJkdTUVFm6dKkK1WeffSbl5eXuLc8Gb6iyslL/jpSVlcmaNWvk0UcflUGDBklFRYVuBxl75JFH&#10;ZOjQoVpLZm5fVVXltVRRxgIfyhghhBB/Y1sZ279/v1xzzTWyZMkSFShUCxYVFcngwYPliSeeON3c&#10;2BLYp7a2VsaOHSuPP/641rSZQMYeeOABrXn77rvvVNjwnJBAyphzqKqtl0X7UuWywZvlkemhsv94&#10;gZRV1xknBoWMEEJIx2BbGYOEXX/99bJ79273b1xyhSbIhx9+WIKDg92/bR68ueTkZBWu/v376/9N&#10;EhIS5IUXXtAaM8hdr169tDl0xYoVUlxc7N7qbPB46OSPg4RA9CB1lLHApKy6XsKO58uHKyLl0kGb&#10;5IbRW+TdpYdl2YF0SSus1E6ehBBCyIWmQ2WsoKBAIiIiZOfOnc0G8gUZgnR16dJFwsLC3Hu7ZGze&#10;vHkqUGvXrnX/tnnwZhYvXizdunWTGTNmnPXmUMsGoTt8+LCKGQYKvPTSS3LvvffKnj17LA8Emjwj&#10;IyNl06ZNsnHjRvnll1+0w/9ll11GGQsw0AlzV1K+9Jl/QP72xabTucTIdSO2yITNCTqZIYWMEELI&#10;haZDZWzbtm3y3HPPydVXX91sbrjhBjlw4IDK2K233qpiZAIZmzNnjvb1wottCbwx9AFDh390/N+1&#10;a5f7L9bgjYeHh8ttt92mggVZa0pSUpIOCMBrvPbaa7VG7PLLL5ff/va3lLEAA/PLDF575CwR88y1&#10;I4IlNDFfR9AQQgghF5IOlTHIUUpKivazai6JiYnaAR8vplOnTlp7haZBiFh9fb1MmjRJZaylEZUA&#10;+6APGGrFhg0b1uoISRyIzMxMHV2JPmZW01vg4OA9oIYPyc3NVVnE66SMBRbbEnKl99wwSxFDrh4W&#10;JCN/idP12gghhJALSYfKGJ4MwmJOsNpcsN3x48elc+fOOhdYenq6TlmBTvsDBgyQPn36SFZWlj4m&#10;5hzDaEgIHPYDEDfMUTZ58mTtX7Zq1aqzRAn/x99LS0v1X0ge/r9lyxatGUPtm1XNGB4XwfMgOFh4&#10;TewzFnisj86SR2eEWooYcuWQIHlvWaQUVlDGCCGEXFjgFLbswI8XgoleUQuG/l6oIcM8YI899pg2&#10;I0LawLFjx/R3W7duPT0ZLN4UZA0d99944w3tZO8Jpq9AkySaQrEfarcwbQaaULt3767NpN4cCMgX&#10;avMoY4HH7mN58sK8/ZYihlwzLEi+3HxUZ2MmhBBCLiS2lTGA0Y8jR47UaSkwDcVTTz0ls2fPPl0r&#10;BlAzhVGX6NCP0Y0AbwKDAZ588kmZP3++Ni16glo2NHNCvh566CF985i/DJO/ol8btkcNWGtQxgIX&#10;rEs2ZkO81oA1FTF04r99/DbZd7xA6hrYZ4wQQsiFxdYyhtoviFdsbKyOeoT4oK+Wp/SglisqKkoK&#10;CwtP/x5vCiMyMUqy6fYAP2NkJB4PoyMxwhMylZaWpqKG/b0Bj0MZC0wajM9q//FCGbAkQq4ZHixX&#10;DN0sVwzZLFcNC5I7vtwmM7Yf01oxb8sCIYQQ0l5sLWN2hzIW2FTVNUhsZonMDz0hHyyPlNcXhcvw&#10;n2Nl05FsyS2tMU4OTvxKCCHkwkMZ8wHKWOBT39io84kdz6uQpJxyOVlUJdWGpFHECCGEdBSUMR+g&#10;jBFCCCHEVyhjPkAZI4QQQoivUMZ8gDJGCCGEEF+hjPkAZYwQQgghvkIZ8wHKGCGEEEJ8hTLmA5Qx&#10;QgghhPgKZcwHKGOEEEII8RXKmA9QxgghhBDiK5QxH6CMEUIIIcRXKGM+QBkjhBBCiK9QxnyAMkYI&#10;IYQQX6GM+QBljBBCCCG+QhnzAcoYIYQQQnyFMuYDlDFCCCGE+AplzAcoY4QQQgjxFcqYD1DGCCGE&#10;EOIrlDEfoIwRQgghxFcoYz5AGSOEEEKIr1DGfIAyRgghhBBfoYz5AGWMEEIIIb5CGfMByhghhBBC&#10;fIUy5gOUMUIIIYT4CmXMByhjhBBCCPEVypgPUMYIIYQQ4iuUMR+gjBFCCCHEVyhjPkAZI4QQQoiv&#10;UMZ8gDJGCCGEEF+hjPkAZYwQQgghvkIZ8wHKGCGEEEJ8hTLmA5QxQgghhPgKZcwHKGOEEEII8RXK&#10;mA9QxgghhBDiK5QxH6CMEUIIIcRXKGM+QBkjhBBCiK9QxnyAMkYIIYQQX7G1jKWkpMiePXtk/fr1&#10;smbNGklMTHT/pXn+9a9/SWNjo5w4cUK2bdsma9eulc2bN+u+NTU17q1cb7yyslLCw8Pll19+kXXr&#10;1ulz5efney1VlDFCCCGE+IqtZey7776Tl156STp37iy///3vZerUqe6/NI8pYsOHD5fu3btL165d&#10;5YEHHpBPPvlEDhw4oH8HFRUVsnXrVnn++efl/vvvl3vvvVeeeOIJWbBggRQUFOiBaQ3KGCGEEEJ8&#10;xdYy9tNPP8miRYtk4sSJcuedd7YqY6gVq66ulkmTJqmETZs2TaKjo2Xx4sXSrVs3+eCDD1S0IE2x&#10;sbHSs2dPDWrQIGoff/yx3HXXXfpzfX29+1GbhzJGCCGEEF+xtYyZ7Ny5U2u5vJGxwsJCeeSRR+Sz&#10;zz7TZk6z2XL8+PHy+OOPa21YbW2tNn1eeeWVsnHjRv0ZIpWcnKw1ZBMmTJCcnBz3ozYPZYwQQggh&#10;vnJRyRikCzVeXbp0kXnz5klJSYnKGLJkyRJ5+umntekT/cK+/vprue666yQ9PV0lCtsUFRVps+g7&#10;77xj2T8N2+CAYXsEtWd4PsgYauBw8My/MQzDMAzDeBP4Q1pamsoY+rBfUBlDB/q8vDzJyMhoNpmZ&#10;mVpT5dlny1sZw4sPDQ2Vm2++WVauXKlNliboyP/MM8/IlClT9DlGjhwpt9xyy2lhA6WlpfLuu+9K&#10;v379VK6agteflZWloobEx8fLhg0b5PLLL1eTxc/m3xiGYRiGYbwJWtl27NihXbIwYNGbrlKt0ayM&#10;QZTefPNNfbLmgs70hw8flrq6OvdebZMxjIhsTsaeffbZ0zI2YsSIFmUsJiZGf+cJmjEhcffcc8/p&#10;14vn+uMf/6j/er4Pb3PHHXfIVVddJbfeeqvl35nWg2N40003SadOnfT/VtswLYfl0Lfg+N14441a&#10;S84y2L6gRQNdR2677TbLvzMtB+Xuhhtu0BYflsH2BWXv6quv1rJo9fcLHVx/cR2Gr6BSylealbHs&#10;7GzZvXu31iI1F9Q0oZO9OeoRtKWZEn23cEDRHOnZTPnjjz9qMyWaL81myuuvv/6cZsq+ffvK22+/&#10;LQkJCe5HPQOmwoDBQvgglgheG6bO2LVr1+nfeRsci+DgYPnDH/6ggw3wWFbbMS1n+/btOloWco3j&#10;ieNqtR1jHbMcYsTyjBkzWA7bEZTBAQMG6JdJ9Eu12oZpPrh+rlq1Sv7rv/5LR7S353rq5OAcDgkJ&#10;kRdffFF69Oih/7fajmk+KHPz58+Xv//97zrozx9lEJ8jasfgSvASX2lWxiBLaOpDjVVLwXZopjT7&#10;Z+FCh075kydP1p/xe7M2Cz+b++D/EC2I2xdffKE1WeZzogM/pq7ATQfbo032mmuu0Q78VVVVWiUI&#10;AcM0GF9++aUejKaYrwePaQb7wWBRK+f5e2+CfYqLi+WSSy7Rkwev02o7puXg85s1a5aOmMXxbM9n&#10;4eR4lkOMJGY5bHvwRQ3XGHSFKCsrs9yGaT5oCTl+/Lj87ne/O90yYrUdYx2cw5iuCQPX3njjDSkv&#10;L7fcjmk+KHOHDh3SmkVU6vijDOJzNJ/XdBxfOG8d+FFDhhMUloqmQQhWUlKS9i0zq/DQ4e3999+X&#10;ffv26ZvAjXncuHF6Y8YNGs2NaLLESMr33ntPR0lCqvB7yNkLL7ygNQGY/HXo0KH6PFu2bDkvVYSt&#10;gYONk+bSSy9VG8YHQdoOPve5c+fKQw89pMfzfBRiJ2GWQ8gYvg2yHLYdXC8wBc9zzz2n1yDSNvAl&#10;F9dyyBiuzfiZeA/OYXyJGjRokNbQosKBtA2UucjISG0xQ/+ti6EMnjcZ++GHH6R3797aH+g3v/mN&#10;dpRHzdWQIUMkNTVVt8GJ+9e//lVWrFihF0QYJZoSBw8erNW1qFHDTRrChipA80aDb69oEkU/MtSk&#10;YTvMOQaBy83NVWG70FDGzg+UMd+gjPkOZcw3KGO+QRnzHcpYC0RERGhfL/T/8gyaGtGsAjCvGKat&#10;MJskUShNIUMfNAgd+iLgBPe8SOJAQ8jQ/wvPgcll8bioOcP+HQFeK06a119/XatFO+p5LzbQVIzP&#10;Dqsu4HhSxtpG03JIGWs7+EKASaox4TRuiqRt4HqMkfaYWgjzQ1LG2gbOYZRB3MdmzpzZIS07Fxso&#10;c1i9BxU3mO+LMuYgTHGEdGIkZ0fUxl2M4KSBRMfFxalIUMbaBsuh76AMYpQ2vgTyS1XbQZmDxB48&#10;eFD737EMtg2cwyiDqF1E156LQSQ6GpQ59LtD7Rgqbi6GMkgZI4QQQgjxI5QxQgghhBA/QhkjhBBC&#10;CPEjlDFCCCGEED9CGfMSdLrE5LLoOL13716dcA6dgDEqhjQPjhvmoENHS0xXYgYzGKMTPztQnwtG&#10;V6FsYc3VsLAwnVcPK054dlI1yyMm3TTLI0YVnY810i4G0CkaAxzQSR/HBiOx0VnacxoBjNDGMW5a&#10;LvE7p095gRHwmFgbx84sXzh+np2lUQatyiHmlsR1EX9zKriuoYN+VFSUHhecx5glANdCzxHQOM5N&#10;yyDKamxsrONHWWJVHpTBAwcO6DHcv3+//mwOXEL5wrHEdc8sp7g/Y7qrQLwOUsa8ABd2nESYoBaT&#10;z2L+NMx1Nnr0aD1pOL1A8+CE+eWXX+Thhx/WtQDvvfdezYMPPqjzy3FqgXPBxQVLgT3//PO6XNjt&#10;t9+uy/Z4ljNMLYDVJ5588kktj5h/D+UR011wdJZrChXcALH01qOPPiqXXXaZTkSNqRhMcJHv1auX&#10;XHHFFdK1a9fT5fLjjz9WGXYyKG9Y+xfXO8wJiHkgMY0AVljBOWuKWNNyaF4Xzel/nCpkEH2sjYy5&#10;7HD8cFzw/zlz5pxe1g9gzkocW6yxaF4bMQk6yiqOrZPB5PCYiw3HB8cQ53H//v11YngcX5zj+IKA&#10;+wj+hvKHf7F8YiCOUqWMeQG+TWMdLCzJhA8ak21ifph//vOfMmHCBMefNC2BizEWUsWqCphbDBP0&#10;IfiGg2/QFIdzgYytWbNGL9y4KGNBYaypak4FgkyfPl3uvvtunbwUF/RvvvlGhWzYsGGn5/VzMrhQ&#10;Y+oFSO3333+vQvvBBx/oRdoEsoYlkTBnG2onzHKJm6XTa7xxzmLJKEy2jRoJ3ACxliLk1ZQJyJZV&#10;OYR4mOXQqTKG9/7RRx/pijSo6UJwTO677z6dK9OsoYX0Yh1mrDjjeW1kLbdIfHy8BAUF6f0WNa+b&#10;Nm2St956S8sXWgswRdLYsWN1oXXMaYpabXwxgNDOnj1bhS2QoIy1Ai4maCLCB/zqq69q1TMu1Kgq&#10;xcnWp08fLSzEGlPG8O0GNYs4fpAwTADs9KaM5oB0YQ4dzLSPyUk7d+58lozhX9TkoKYCF28cR1z8&#10;8S3yqaee0qYOp4NmDNTg4BiiVhs1PFYyhlU9cIE/duyY3gCxXi6ahy6GeYt8AeUPzUSQBpQv/B8T&#10;dmOBf9z0IAo4vliSziyHOG4oh6ipgGCgHDr1/IasotzhOOL44dhAsvCFCTVmEAkAGcMXgoEDB+pK&#10;NSiD2A/7OL0M4hiY5Q/lDcdy+fLlWuawXjVqX3FfxtKIWVlZuh2OXd++fbUGDU3EgQRlrBVwUuEE&#10;+b//9/9q7Rgu7gAnCmwc3xSXLl2qvyPngosxVlfAtxnU8KC6GRcffJPGDdDJTRnegJoJTxlDeUTN&#10;xN/+9jdZsGCB3iQByiNqgHATxEoW5Ay4oENSm8oYmkFw/nbq1ElrubENam9RS4abJ8ulCxwH1DKg&#10;XHXp0kX75+DGhyZfq3KIn81yyGPoOn44byGskDHU3uDLKMBi/2g1QBcONJHjuKGZF7VCOMZOP344&#10;bphYGF+SIF+oXcQxRG0tjh3OXVwjzZpGlD986UeT8MaNG/V3gQJlrBVwA0Qh+Pd//3f9cM0+TvjQ&#10;0ZSEGh80JxFrcDFBlTKW/li2bJmK2ZgxY7S6/pVXXtFviDjhiDVNZQzyik6qf/zjH/VvZnkEqEVD&#10;TQ+a0skZmpMx/H/hwoVa44N+jdOmTdO+jTiGqMVguXSB44BzGMsfvfzyy1r7YDYDN1cO8YULx5My&#10;5rpXoFYHEobytX79ej2PAaQLZRBf6FEGp06dql8M0OKC5X6cXgYhYZMnT9Y1ryFe+FKPta1x38D9&#10;F33tUA5xbTRBEyW+ZGG7QIIy1gr4kPFNGTKGNRU9ZcxsfsOHT6zBxRg3QzTrolYRo7Ew+gp9edCP&#10;Bxduzws5ORsrGTNvgvid54grlEeIBC7o5AzNyRiOHWp0zHKJvp9o/kC5RK0OyiwRHfWMzvzopI+m&#10;XZRDBDWLKIfo12NVDvGlgDLmKme43qFj/owZM3S0n0nTMoi/oX/erbfeqjJhtsQ4FRwflD+IF65r&#10;KFdohsQXUqxjjX7c6E9myi2YO3euyhiaNAMJylgr4JsJquP/4z/+Qz9cc8g7ZAzfqHGBwjcb4j04&#10;puh3gm+JX331lX5rJNY0lTEcu6SkJPnzn/+sF2vPY4dv16iRwMWInKE5GWsKzmk0naNcovbW7Nfj&#10;ZNAq8OGHH+pNcMuWLafXosTND81uf/rTn1osh06XMcgEuregRgcygT6znuLQFBxb1Mref//9em1E&#10;zZCTwfFAc63ZVIkv7z179tRjiS9OqBnDwBHPLwNTpkyR3r17698DCcpYK+Bigm/MqCJFB2l05ge4&#10;KaJtHx86RnkQ78GxCwkJ0VFYGI2FE41Y01TGcHHC8br++utl1KhRp6dgwAUe/fDQUT3Q+kpcaLyV&#10;MZRLfAtHp2A0KTl5lDSue5gbECJm9r+BcKH8AfyLmkOrcjhp0qTT5dCpMob3bYqY+aUTzY44h1sC&#10;xw8dzzFCEDWLaBImZzCno0GnfcwrdvPNN+sIXnPkJI4fanHRpI5a3ECCMuYFuAjhw0cHdFTB46RC&#10;1Tw6En766actXuCdDi5KOIEwtBsdz3HRxuhTjGC76667dMQVvvmQM+CCjVFpGDiCTvnXXnut1r5i&#10;tBU6/kIaMPoKfUvQDw/lD18IcJHCccVxdjqQBTR/Y5QVahJRM4E+iqiRRTM5RAK1YDiPcVxRC4bm&#10;X3zhwtxu6L9j1oI7ETQDYboF1PyjvydGQKM5DTc9s2M5bnyYkw3zO6EcJicnn1MOnSpj+MKEcxdi&#10;jzIFscW5i3KHLwc4djjP0WcMX0xRY4ZyiY7pOLdRBjHSEts6FXOCdZQjnJ/oLoQaa4wkR6sU7sMo&#10;ZxgUhlpbnMerV6/W/sioKPFsDg4EKGNegBMHVfLoVInqelzUMeoF8xPhRPKsIiVng5sivh3iWGG4&#10;8ZtvvqmdgDFn0axZs86ZWZ6IfhtGUw+OE5or/vu//1v/fe211/RYorzh2zOOJ8pjv379tOYHP+Nm&#10;2Nq3byeAcxY3us8//1xeeOEF+ctf/qJNGpCLIUOG6JcAjMbCN+g33nhDyyWmrkEtEGp28KUB0utU&#10;0AyEJsgrr7xSr3sDBgzQGx+OHYQBHfhx3prlEMetaTnENk6VMYgAvrz/53/+pzz22GN6/cPxe+ed&#10;d3SeMYgXjg+k36oMYvADHsPJ10ZcA99+++3TZQ/lCv3FIGToOoRKEpzHOL8xQTaOHZowUTOG/oy4&#10;BgQSlDEvwUmBEUXogDlixAi9WKEa1OkdLFsDF2NcvDFJLpozEBxDfJPBN0WK2LmgBgJNPLjxYc4m&#10;Myh36Mhq1kygJgfHFfMWoUkDtT4sjy5wIUaNIW5qnscQQflDp1/UmOELAS7u5jmN0b74Fh5oF/Lz&#10;DZrFmx43BKKKWh4IP8pg03KIY2iWQ6eKGEANGFpTmh4//A6tK2gCRxnDCi44dqjJQRnEeYxzH/2j&#10;nF4GcY5i4AMmdsWxQV8w9AMz+92hfOGLKcobyh22wbmN8hmItdqUMUIIIYQQP0IZI4QQQgjxI5Qx&#10;QgghhBA/QhkjhBBCCPEjlDFCCCGEED9CGSOEEEII8SOUMUIIIYQQP0IZI4QQQgjxI5QxQohjwBI1&#10;mM0bk5oSQohdoIwRQhwDZujGElJYyYAQQuwCZYwQ4hg8ZQzLqWA5rqYxl/kxabqd589NtyWEkPZA&#10;GSOEOAZPGcNCzKtWrZIPPvhAF2tG8yXWqjx58uTpte8QrGGJNQOxEDYWep49e7bMmTNH18zDOqKQ&#10;MkII8QXKGCHEMXjKGBYSh1iNGzdOF8DGQs69e/eWiRMn6kLOkCzIFhZs79mzp3z00UcqYBCyzp07&#10;y8MPP3x6O0II8QXKGCHEMXjKGEQrPj5ea8KKiork6NGjMmbMGOnWrZvExMRIfX29hISEyIMPPigj&#10;R46UxMRE3XbhwoWUMULIeYUyRghxDJ4yVl1dLXFxcbJkyRKZNm2a1pC98sorctVVV8m2bdukqqpK&#10;a8yeeOIJCQoKcj+CSGxsrG73yCOPUMYIIecFyhghxDGYMoa+YocPH5aPP/5YnnnmGXn11Vfl5Zdf&#10;lu7du8ull14q69atk9LSUm2i7NOnj4SGhrofQSQ1NVUGDhyo21LGCCHnA8oYIcQxmDK2aNEi7S92&#10;4403ynfffScJCQmSnJwsCxYskOuvv15rziBjqC176qmntLnSBM2Zb775JmWMEHLeoIwRQhyDKWPz&#10;5s2TL7/8Uu644w6JjIxU8YKQDRo0SJspIWNlZWWydu1a7TM2ffp0yc7O1r5lqDW755572GeMEHLe&#10;oIwRQhyDKWPLli3T3H777drkuHTpUu0f9s9//lP++te/qoxVVlZKQUGB9O/fX3r06KF/R83Zu+++&#10;K5dddpnKWH5+PmWMEOIzlDFCiGNYvHixfPjhh7JlyxbJyMhQObv77rvllltuUenCckmYxgJ/Rwd/&#10;gJGVELYuXbrIAw88IJ988ol24EfHfozI5KSvhBBfoYwRQhzDqVOndEJX1GZBovBzQ0ODBr9v+ncA&#10;KauoqNDRlagt27lzp7z44ovabwy/o4wRQnyFMkYIIS2AWjL0Hdu7d69s3LhR3n77ba0hw5QYdXV1&#10;7q0IIaT9UMYIIaQFVqxYoTVh6LR/7733St++fVXE0Jmf/cUIIecDyhghhLQApAvTXmCyV0wSm5KS&#10;oqMvPZsyCSHEFyhjhBBCCCF+hDJGCCGEEOJHKGOEEEIIIX6EMkYIIYQQ4kcoY4QQQgghfoQyRggh&#10;hBDiN0T+P22Y6hzlYEsuAAAAAElFTkSuQmCCUEsDBBQABgAIAAAAIQBDj4mb4QAAAAoBAAAPAAAA&#10;ZHJzL2Rvd25yZXYueG1sTI9NS8NAEIbvgv9hGcGb3aTWNI3ZlFLUUxFsBfE2zU6T0OxuyG6T9N87&#10;nvQ2Hw/vPJOvJ9OKgXrfOKsgnkUgyJZON7ZS8Hl4fUhB+IBWY+ssKbiSh3Vxe5Njpt1oP2jYh0pw&#10;iPUZKqhD6DIpfVmTQT9zHVnenVxvMHDbV1L3OHK4aeU8ihJpsLF8ocaOtjWV5/3FKHgbcdw8xi/D&#10;7nzaXr8PT+9fu5iUur+bNs8gAk3hD4ZffVaHgp2O7mK1F62CebRMGOUiXYFgIFklPDgqWCzSJcgi&#10;l/9fKH4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uscj8KsD&#10;AABeCAAADgAAAAAAAAAAAAAAAAA6AgAAZHJzL2Uyb0RvYy54bWxQSwECLQAKAAAAAAAAACEAYAub&#10;U9GWAADRlgAAFAAAAAAAAAAAAAAAAAARBgAAZHJzL21lZGlhL2ltYWdlMS5wbmdQSwECLQAUAAYA&#10;CAAAACEAQ4+Jm+EAAAAKAQAADwAAAAAAAAAAAAAAAAAUnQAAZHJzL2Rvd25yZXYueG1sUEsBAi0A&#10;FAAGAAgAAAAhAKomDr68AAAAIQEAABkAAAAAAAAAAAAAAAAAIp4AAGRycy9fcmVscy9lMm9Eb2Mu&#10;eG1sLnJlbHNQSwUGAAAAAAYABgB8AQAAFZ8AAAAA&#10;">
                <v:shape id="Picture 1" o:spid="_x0000_s1074" type="#_x0000_t75" alt="A graph with blue lines and dots&#10;&#10;Description automatically generated" style="position:absolute;left:2790;width:25413;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YHxygAAAOMAAAAPAAAAZHJzL2Rvd25yZXYueG1sRI9BSwMx&#10;EIXvgv8hjODNJpVq67ZpKYKg6EFr6nm6GTdLN5Mlid313xtB8Djz3vfmzWoz+k6cKKY2sIbpRIEg&#10;roNtudFg3h+uFiBSRrbYBSYN35Rgsz4/W2Flw8BvdNrlRpQQThVqcDn3lZSpduQxTUJPXLTPED3m&#10;MsZG2ohDCfedvFbqVnpsuVxw2NO9o/q4+/KlxvP2eHD7vYnmKb2MH2bolHnV+vJi3C5BZBrzv/mP&#10;frSFm90s1HQ2n9/B709lAXL9AwAA//8DAFBLAQItABQABgAIAAAAIQDb4fbL7gAAAIUBAAATAAAA&#10;AAAAAAAAAAAAAAAAAABbQ29udGVudF9UeXBlc10ueG1sUEsBAi0AFAAGAAgAAAAhAFr0LFu/AAAA&#10;FQEAAAsAAAAAAAAAAAAAAAAAHwEAAF9yZWxzLy5yZWxzUEsBAi0AFAAGAAgAAAAhAOHFgfHKAAAA&#10;4wAAAA8AAAAAAAAAAAAAAAAABwIAAGRycy9kb3ducmV2LnhtbFBLBQYAAAAAAwADALcAAAD+AgAA&#10;AAA=&#10;">
                  <v:imagedata r:id="rId40" o:title="A graph with blue lines and dots&#10;&#10;Description automatically generated"/>
                </v:shape>
                <v:shape id="Text Box 36" o:spid="_x0000_s1075" type="#_x0000_t202" style="position:absolute;top:21078;width:31053;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JyQAAAOIAAAAPAAAAZHJzL2Rvd25yZXYueG1sRE/LasJA&#10;FN0X/IfhFtxIndhYU6OjFOmL7mrairtL5jYJZu6EzDRJ/74jCF0eznu9HUwtOmpdZVnBbBqBIM6t&#10;rrhQ8JE93dyDcB5ZY22ZFPySg+1mdLXGVNue36nb+0KEEHYpKii9b1IpXV6SQTe1DXHgvm1r0AfY&#10;FlK32IdwU8vbKFpIgxWHhhIb2pWUn/Y/RsFxUhze3PD82cd3cfP40mXJl86UGl8PDysQngb/L764&#10;X3WYH0eLJFnOZ3C+FDDIzR8AAAD//wMAUEsBAi0AFAAGAAgAAAAhANvh9svuAAAAhQEAABMAAAAA&#10;AAAAAAAAAAAAAAAAAFtDb250ZW50X1R5cGVzXS54bWxQSwECLQAUAAYACAAAACEAWvQsW78AAAAV&#10;AQAACwAAAAAAAAAAAAAAAAAfAQAAX3JlbHMvLnJlbHNQSwECLQAUAAYACAAAACEAD/gfyckAAADi&#10;AAAADwAAAAAAAAAAAAAAAAAHAgAAZHJzL2Rvd25yZXYueG1sUEsFBgAAAAADAAMAtwAAAP0CAAAA&#10;AA==&#10;" fillcolor="white [3201]" stroked="f" strokeweight=".5pt">
                  <v:textbox>
                    <w:txbxContent>
                      <w:p w14:paraId="798FF8AF" w14:textId="267C2D17" w:rsidR="00C14658" w:rsidRPr="003E3EB6" w:rsidRDefault="001F5484">
                        <w:r>
                          <w:rPr>
                            <w:b/>
                            <w:bCs/>
                          </w:rPr>
                          <w:t>Figure</w:t>
                        </w:r>
                        <w:r w:rsidR="00C14658">
                          <w:rPr>
                            <w:b/>
                            <w:bCs/>
                          </w:rPr>
                          <w:t xml:space="preserve"> </w:t>
                        </w:r>
                        <w:r w:rsidR="00903CB4">
                          <w:rPr>
                            <w:b/>
                            <w:bCs/>
                          </w:rPr>
                          <w:t>11</w:t>
                        </w:r>
                        <w:r w:rsidR="00C14658">
                          <w:rPr>
                            <w:b/>
                            <w:bCs/>
                          </w:rPr>
                          <w:t xml:space="preserve">. </w:t>
                        </w:r>
                        <w:r w:rsidR="00C14658">
                          <w:t xml:space="preserve">ACF plot for detrended </w:t>
                        </w:r>
                        <w:r w:rsidR="00C14658" w:rsidRPr="006E58F0">
                          <w:rPr>
                            <w:i/>
                            <w:iCs/>
                          </w:rPr>
                          <w:t>Monthly Power Generation.</w:t>
                        </w:r>
                        <w:r w:rsidR="00C14658">
                          <w:t xml:space="preserve"> </w:t>
                        </w:r>
                      </w:p>
                    </w:txbxContent>
                  </v:textbox>
                </v:shape>
              </v:group>
            </w:pict>
          </mc:Fallback>
        </mc:AlternateContent>
      </w:r>
    </w:p>
    <w:p w14:paraId="480DC70B" w14:textId="77777777" w:rsidR="00C14658" w:rsidRDefault="00C14658" w:rsidP="0046517A"/>
    <w:p w14:paraId="5399CF54" w14:textId="77777777" w:rsidR="00C14658" w:rsidRDefault="00C14658" w:rsidP="0046517A"/>
    <w:p w14:paraId="4EB3BDA7" w14:textId="77777777" w:rsidR="00C14658" w:rsidRDefault="00C14658" w:rsidP="0046517A"/>
    <w:p w14:paraId="607F9E56" w14:textId="77777777" w:rsidR="00C14658" w:rsidRDefault="00C14658" w:rsidP="0046517A"/>
    <w:p w14:paraId="1AEA2DF3" w14:textId="77777777" w:rsidR="00C14658" w:rsidRDefault="00C14658" w:rsidP="0046517A"/>
    <w:p w14:paraId="24F17B8D" w14:textId="77777777" w:rsidR="00C14658" w:rsidRDefault="00C14658" w:rsidP="0046517A"/>
    <w:p w14:paraId="5F1D9382" w14:textId="77777777" w:rsidR="00C14658" w:rsidRDefault="00C14658" w:rsidP="0046517A"/>
    <w:p w14:paraId="0CB0C06A" w14:textId="77777777" w:rsidR="00C14658" w:rsidRDefault="00C14658" w:rsidP="0046517A"/>
    <w:p w14:paraId="73D26258" w14:textId="77777777" w:rsidR="00C14658" w:rsidRPr="00060914" w:rsidRDefault="00C14658" w:rsidP="0046517A"/>
    <w:p w14:paraId="6913C0E1" w14:textId="77777777" w:rsidR="00C14658" w:rsidRDefault="00C14658" w:rsidP="0046517A"/>
    <w:p w14:paraId="35DB5BC5" w14:textId="77777777" w:rsidR="00C14658" w:rsidRDefault="00C14658" w:rsidP="0046517A"/>
    <w:p w14:paraId="3B5C5ADA" w14:textId="77777777" w:rsidR="00C14658" w:rsidRPr="00F058C2" w:rsidRDefault="00C14658" w:rsidP="00F058C2">
      <w:pPr>
        <w:rPr>
          <w:b/>
          <w:bCs/>
        </w:rPr>
      </w:pPr>
      <w:r w:rsidRPr="00F058C2">
        <w:rPr>
          <w:b/>
          <w:bCs/>
        </w:rPr>
        <w:t>Train Test Split</w:t>
      </w:r>
    </w:p>
    <w:p w14:paraId="153AD383" w14:textId="0BFD7DBF" w:rsidR="00CA16BC" w:rsidRDefault="001F5484" w:rsidP="0046517A">
      <w:r>
        <w:t>Figure</w:t>
      </w:r>
      <w:r w:rsidR="00DD1AC3">
        <w:t xml:space="preserve"> 12 </w:t>
      </w:r>
      <w:r w:rsidR="00C14658">
        <w:t>shows how the data was split for models. The blue</w:t>
      </w:r>
      <w:r w:rsidR="006E58F0">
        <w:t xml:space="preserve"> section</w:t>
      </w:r>
      <w:r w:rsidR="00C14658">
        <w:t xml:space="preserve"> represents the data used to train the models. The orange section represents the final twelve months which were compared to the model predictions to measure model performance.</w:t>
      </w:r>
    </w:p>
    <w:p w14:paraId="28B80F12" w14:textId="77777777" w:rsidR="00C14658" w:rsidRDefault="00C14658" w:rsidP="0046517A"/>
    <w:p w14:paraId="3826DEB6" w14:textId="77777777" w:rsidR="00C14658" w:rsidRDefault="00C14658" w:rsidP="0046517A">
      <w:r>
        <w:rPr>
          <w:noProof/>
        </w:rPr>
        <mc:AlternateContent>
          <mc:Choice Requires="wpg">
            <w:drawing>
              <wp:anchor distT="0" distB="0" distL="114300" distR="114300" simplePos="0" relativeHeight="251666432" behindDoc="0" locked="0" layoutInCell="1" allowOverlap="1" wp14:anchorId="66F86DB9" wp14:editId="3589EC76">
                <wp:simplePos x="0" y="0"/>
                <wp:positionH relativeFrom="column">
                  <wp:posOffset>1121755</wp:posOffset>
                </wp:positionH>
                <wp:positionV relativeFrom="paragraph">
                  <wp:posOffset>161193</wp:posOffset>
                </wp:positionV>
                <wp:extent cx="3480839" cy="2780592"/>
                <wp:effectExtent l="0" t="0" r="5715" b="1270"/>
                <wp:wrapNone/>
                <wp:docPr id="424852166" name="Group 6"/>
                <wp:cNvGraphicFramePr/>
                <a:graphic xmlns:a="http://schemas.openxmlformats.org/drawingml/2006/main">
                  <a:graphicData uri="http://schemas.microsoft.com/office/word/2010/wordprocessingGroup">
                    <wpg:wgp>
                      <wpg:cNvGrpSpPr/>
                      <wpg:grpSpPr>
                        <a:xfrm>
                          <a:off x="0" y="0"/>
                          <a:ext cx="3480839" cy="2780592"/>
                          <a:chOff x="0" y="0"/>
                          <a:chExt cx="3480839" cy="2780592"/>
                        </a:xfrm>
                      </wpg:grpSpPr>
                      <pic:pic xmlns:pic="http://schemas.openxmlformats.org/drawingml/2006/picture">
                        <pic:nvPicPr>
                          <pic:cNvPr id="727477833" name="Picture 1" descr="A graph of blue lines with orange text&#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370519" y="0"/>
                            <a:ext cx="2747645" cy="2085975"/>
                          </a:xfrm>
                          <a:prstGeom prst="rect">
                            <a:avLst/>
                          </a:prstGeom>
                        </pic:spPr>
                      </pic:pic>
                      <wps:wsp>
                        <wps:cNvPr id="1957881980" name="Text Box 5"/>
                        <wps:cNvSpPr txBox="1"/>
                        <wps:spPr>
                          <a:xfrm>
                            <a:off x="0" y="2165327"/>
                            <a:ext cx="3480839" cy="615265"/>
                          </a:xfrm>
                          <a:prstGeom prst="rect">
                            <a:avLst/>
                          </a:prstGeom>
                          <a:solidFill>
                            <a:schemeClr val="lt1"/>
                          </a:solidFill>
                          <a:ln w="6350">
                            <a:noFill/>
                          </a:ln>
                        </wps:spPr>
                        <wps:txbx>
                          <w:txbxContent>
                            <w:p w14:paraId="0FCB47FD" w14:textId="51653354" w:rsidR="00C14658" w:rsidRPr="001B57C6" w:rsidRDefault="001F5484">
                              <w:r>
                                <w:rPr>
                                  <w:b/>
                                  <w:bCs/>
                                </w:rPr>
                                <w:t>Figure</w:t>
                              </w:r>
                              <w:r w:rsidR="00C14658">
                                <w:rPr>
                                  <w:b/>
                                  <w:bCs/>
                                </w:rPr>
                                <w:t xml:space="preserve"> </w:t>
                              </w:r>
                              <w:r w:rsidR="00864CA8">
                                <w:rPr>
                                  <w:b/>
                                  <w:bCs/>
                                </w:rPr>
                                <w:t>12</w:t>
                              </w:r>
                              <w:r w:rsidR="00C14658">
                                <w:rPr>
                                  <w:b/>
                                  <w:bCs/>
                                </w:rPr>
                                <w:t xml:space="preserve">. </w:t>
                              </w:r>
                              <w:r w:rsidR="00C14658">
                                <w:t xml:space="preserve">The training </w:t>
                              </w:r>
                              <w:r w:rsidR="00864CA8">
                                <w:t xml:space="preserve">(blue) </w:t>
                              </w:r>
                              <w:r w:rsidR="00C14658">
                                <w:t>and test split of the data</w:t>
                              </w:r>
                              <w:r w:rsidR="00CA16BC">
                                <w:t xml:space="preserve"> (orange).</w:t>
                              </w:r>
                              <w:r w:rsidR="00C14658">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F86DB9" id="_x0000_s1076" style="position:absolute;margin-left:88.35pt;margin-top:12.7pt;width:274.1pt;height:218.95pt;z-index:251666432" coordsize="34808,278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lzs4qgMAAFQIAAAOAAAAZHJzL2Uyb0RvYy54bWykVtFu2zYUfR+wfyA0&#10;YG+NLNuybC9O4SVLUCBojSVFn2mKsohSJEfStryv3yElx0mcoV33EOWSvLw8PPfcS1++bxtJdtw6&#10;odUiyS4GCeGK6VKozSL5/Hj7bpoQ56kqqdSKL5IDd8n7q59/utybOR/qWsuSW4Igys33ZpHU3pt5&#10;mjpW84a6C224wmKlbUM9hnaTlpbuEb2R6XAwmKR7bUtjNePOYfamW0yuYvyq4sx/qirHPZGLBNh8&#10;/Nr4XYdvenVJ5xtLTS1YD4P+AIqGCoVDn0LdUE/J1oqzUI1gVjtd+Qumm1RXlWA83gG3yQavbnNn&#10;9dbEu2zm+415ognUvuLph8Oyj7s7ax7MyoKJvdmAizgKd2kr24T/QEnaSNnhiTLeesIwORpPB9PR&#10;LCEMa8NiOshnw45UVoP5s32s/uMbO9PjwekLOEawOf56DmCdcfBtrWCX31qe9EGa74rRUPt1a94h&#10;XYZ6sRZS+EOUHhITQKndSrCV7Qagc2WJKBdJMSzGRTEdjRKiaAPlwyscTrKElNwxaHBJovCIrsha&#10;bjmRQnFH9sLXRFuqNpx40PzrL+3yt/i5CduE8Sg1QrdeoyQEo1IeyIYrbqnnZaA+gAo4OlQ0sHav&#10;2VdHlL6uQ9ilM6gLVGvwTl+6x+GLK62lMLdCyqCEYPfkAf8rDb7Bf6fvG822DVe+K1jLJXBr5Wph&#10;XELsnDdrDsLshzIConPnLfesDgdWOPhPgA1Any1ElCdg4QoOEn5DtKNikGeQ57lyQ34m47xX7mCa&#10;z4o8EnLUH5izzt9x3ZBgACGAIOl0Tnf3rod0dOmJ7FBEeAAVKgptzR05w+iMtf9UuQ81NRwQQtiT&#10;1LJZXkyn2WyKBtdp7TGU5++6JfFGvXcocuJbTPepD/P/QhsihXrOJvloWHT1/GbFT7J8OPlftCGr&#10;WoryqLDY+Pm1tGRH0bKl70T6yksqsl8kk1E+iPlQOmzvNCIVUnG6WbB8u25jTUIIcApTa10ewIbV&#10;SCvu6gy7FcjxPXV+RS1eAEziVfOf8KmkxmG6txJSa/v3W/PBH+nFakL2eFEWiftrS0O7kR8UEj/L&#10;xmOE9XEwzoshBvb5yvr5ito21xoMoF0AXTSDv5dHs7K6+YLHbxlOxRJVDGcvEn80rz1GWMDjyfhy&#10;Ge2ui92rB4Pel0XygoIf2y/Uml7moel81Eepnam98w1loPQSXagSsRROrPb8Q/bRik8XrBdv4/Nx&#10;9Dr9GLj6BwAA//8DAFBLAwQKAAAAAAAAACEAUBzaRLNVAQCzVQEAFAAAAGRycy9tZWRpYS9pbWFn&#10;ZTEucG5niVBORw0KGgoAAAANSUhEUgAAAkEAAAG2CAYAAAB4e1KRAAAAAXNSR0IArs4c6QAAAARn&#10;QU1BAACxjwv8YQUAAAAJcEhZcwAAHYcAAB2HAY/l8WUAAP+lSURBVHhe7J0HgCRF9cbr0u7t5Tsu&#10;EA44chBEMohESSqC5KxEBUQEswgKCAbEP4JkUJAkUclZcs45c3Ckyznf3rH/93vVb7Z3bvJ0z8zt&#10;1nc0u9vT011d4dVX33tV1a1N4AICAgICAgICuhi6Rz8DAgICAgICAroUghKUAwsWLHCzZ892ra2t&#10;rk+fPnp0797OF8myWbNmuXnz5un5AQMGuF69ekWfJgvSQHp69+6tz+rWrVv0iXPTpk3TtAwaNKjD&#10;+UqwaNEiN3XqVPfFF19EZ6RyyD15r5aWFtfc3BydXXLBu82fP1/LbeHChZp35GnPnj31/Th452rz&#10;st7gvXg/6g7v1KNHj+iT6sF9aRtg4MCB+jMfeP6cOXO0/pIm2lG/fv2iT5MFz+JoamrS8oyDdgJ4&#10;dvZnSYJ3pT5ZPUoK5B3vNn36dNe/f3+1BeWA786cOVPT1bdv3+jskgfaLcAmJVmnq8XcuXM1f5da&#10;aqm86aIMaQfYWdpBHLQpbC/n0ywfnkMayL+0+ivej2fQDngGP2sF6nm+vrIQghKUA88995zbbbfd&#10;3IgRI9wpp5zixo4dG33iQWX6yU9+4kaNGuW22WYb9/zzz0efJA/ScsYZZ2gaaEhx7LPPPm733Xfv&#10;QFwqxeeff+6+8pWvuBVWWMGttdZabu2113YbbbSR23fffd1NN92UMUBLKmggo0ePduedd57m22ab&#10;babvu/nmm7sDDjjAXXrppe6TTz5JJC/rDd6VenPWWWe5Tz/9NDqbDN577z135JFHuiOOOCI6kxsY&#10;wyeeeMIdcsghWo/I67/97W/Rp8njlVdeceeee657/fXXozPtOOigg9zBBx/s3n333ehMOvi///s/&#10;d/PNN2v+Jwny8qWXXnJf+9rX3P333x+dLR3kDXbin//8Z3RmyQR5e+WVV7px48ZFZxoD//73v92y&#10;yy6r9iMfGHzdcsst2iaz8eGHH7rVV1/dnX322dGZdPDqq6+6888/X+tSWqBsrrrqKnffffepUFBL&#10;8F5//vOf3ZgxY8qy44EEFQCjrmeeeca9//77HQgIlemdd97JqAhp4uWXX1bjPmHChMVIUNJgpPjN&#10;b35TK/Cdd97pfv/73+vo9pe//KW74YYboqsaE+RNvvyhE6EcjznmGHfZZZe5ddZZx/31r391N954&#10;oxolCN/FF1/srrvuOh2RNRp4r3IaNSSdesM71avDwBBde+21St5PP/10d/vtt7tDDz00+rQyFCrj&#10;N954Qzt52mW9cMkll2i7If8Lwd4j37tkA3XhS1/6krZBiFC5WHPNNd1FF13k9t577+jMkgnylgEZ&#10;tnBJA8T4nnvu0XKoF95++213xRVXuNdeey06kzwoG8ro4YcfzijGtQLvdcEFF+jAr9S2BQIJKoBN&#10;N91UJei33noro4TQGT344IMqW8Les6VpPkcaHT9+vPvss8+0E6BjxTDGC4bPJ0+erGyZisO1dFhU&#10;HOvwuA/P53t2DQWM/JpdyPzN9ydOnBid8eA8JAClx9wC+YCxHTp0qNtwww313Q888EAlCYxiIAyA&#10;tEGM7P24L+/BNYDn8TlpIZ12jvci7VOmTMmkne9MmjQp49YD5NOMGTP0+5Z/5EG8Y+F75Af5ann9&#10;8ccf63W5QBr//ve/63W8z5lnnum+853vuC222EIVP8795z//cTvvvLMSQQP5xj2z08J5A/Irn5Pm&#10;eLpJH+m09zLYO3ONXZddntyHvOLe5C3p/+ijj/Qavs850mJpIk8tfygf6hR5Sjq5P/fiHlYeXEN5&#10;WJ2yMuR5cfB98teeRd2yexQC5c/AgTSvuOKKbuONN3bLL7+8ugvsHUgzz7U8iNd7wDtQXuQ372Jp&#10;yGVYuZY8Iw94D96Xg/Pxe9KGLe8pp+zPAfeIP4+f3Dv7umzwLnyXd+d7PJ/34n2t7vN83pt7fvDB&#10;B/oZnaOds+fxDtlqEq6FYcOGZeonZUP95z2y3ys7vXx3yJAhGVcLn3EN+UseWFnw7Oz6TRqpF3YN&#10;B8/l+9QHvl8IvEc8P/k+34sryzyDfOO8XcP7xNsPecI1fM/qNOnPrrNxkO/ck/tZ3lCfeX+7L+B+&#10;XBdPg9WP+HWA59nzuW8+mxMHzyPPuD95y3c5yJO4XeO67PZGHsRBesgDS6ddV6xdkheUIc8jLZZ+&#10;ngd4Nvew+1oZ8Kx4HlhdsDTyk7IhnRyUNd8h77gHz7Hn5oK9M2Vp72P1ks8M8Tpo15Cfdg3XUxb8&#10;zTtYHnNNdhkuBrkgIAuPP/5425Zbbtn2i1/8om2PPfZoO+SQQ9refPNN/UwKvE060Laf/exn+nOz&#10;zTZre/LJJ/UzKYA2MfxtJ510UpsY/jYx/G0yCms7+OCD25555pk2qSR6HVh33XX1+9IBt+2www5t&#10;K620kp47++yz26SS6r2E1bYtvfTSbd26dWuTDqRtxIgR+vcDDzzQJpVKv7f11lvr71y//vrrt221&#10;1VZtUmGip7S1SaNrkw6pTYxg2ymnnBKdXRxCItpWW221tiOPPDI6499HRtZta621lr4n95JK3yaE&#10;Qv9eYYUV2lZdddW2vfbaq01GaW3SiNrE6LUJodB3ue666/Q+0gDbLrzwwjYxxpoX0kj0PPksxKPt&#10;5z//uT6LdL/66qttJ554YttGG22k95cRcNuPfvSjtueeey7zXg899JC+53e/+922M844o01Gx21r&#10;rLFG2+WXX66fZ0NGP/r573//ey2/UsB7vPLKK20nnHCC5qul5cc//rHWBT4HpIs8IM2/+c1v2oQ8&#10;alluvvnmbf/973/bpBHquwHyQUZJbbvsskvbKqusovXjq1/9qqZbOpXMdaeeeqqW+d133922zz77&#10;6P3XW289zf9HH320bf/999e/hWC0bbDBBpoPzz//vNYDnkG9GTBgQFv37t213KkzX/7yl9vuuusu&#10;vUaMQ9s555yj+cY9rAxlpJopG64bPXp02+9+9zst/1GjRrV94xvf0Lr97W9/W6/PB8qf95MOu62l&#10;pUXrLd+VwYOmj7rCe1HfuC/p+Nvf/qbp4h0B9YV3I/85SP+OO+6oZZ+Nq666SuubkPi2gQMH6vty&#10;/Otf/9Lnfetb39K28oc//KFt99131/elLE877TR9puU79Yt8POqoo/R5lA/3pX6SF+RJPqy99tqa&#10;3zIoyrTTXXfdVds86eCzq6++uu3QQw/VurjMMsto3ZDRa9v3vve9Nhl4aF7wXPKW97T6Tl177LHH&#10;2oQEaf0BYujbjjnmGK1rnOO9yHO+/9Of/rRNOgq9Djz11FNaX4T869/SubX98Y9/1Hf7y1/+ovWH&#10;NFHOxx57bJsM+jJ5Qn2g3Pbee++2lVdeWd/zhz/8Ydsvf/lLLbfzzz9fr8sF0k0bx6bwLN4Pe0h5&#10;3HfffXoNzxHC0Xbeeee1ff3rX9f34T2oY7fddlubdJB6zeGHH65529TUpLaQ/N1mm23aXnzxRb1P&#10;Llx00UVaBpQ1ad9kk020/maXpQyG9F6XXHKJ1lPSafXDbDGgPEgT1y+77LJ6zU9+8pO2P//5z1r3&#10;PvzwQ70uG7wDeUBboB5Y/cSuUE7vvvuutlfK8/TTT9d6Tz5QZ2+55ZaMraFtUHbXXHNN20477aT5&#10;xHX8fuWVV7YJEdDrckEGsdo2evbsqc/i+dQV8oj7UgaXXXaZtjHuS35hp2644QZNP6AuU24HHHCA&#10;1gPLJ/6mnGk7MqjUMurTp4/WV55D+82XN/Q79EvYS+7Hs7GJF198sb4roJ1gu/bbbz+tp9hiyvLc&#10;c8/VdJP+f/zjH/p97CY2z9og5RXvd3MhKEEFgMqDWgCjZGQrjcFJYSvTJJZEMjm60oPRkXSETiqp&#10;k8qkrhepAOo+k45cFSXuYcBFg+uJuAmulYJ10unoeWmkbs8993TS+DUdKBnIwVIZNMYCV1wcBIGJ&#10;AdM4DJ5n4D5ifFXlITaiEKQ+ZH6STpi9MX3eFaaNvxc3GS4l6ag0vbw3LjPiFXiOGHgdeRKLwL0Y&#10;OSHFMoqFwVtewuj5LnI9EHKh8U/IxsTtkCfSIWl8C+pNtquD68hT3pu0bLvtttEnHcH3GOWg3JEu&#10;A2nLdQDSe/zxxzshuOrGEaKiaeEdce+gPNm1gDwmr4QMaVkR5CidUeY63hf3kHQgmgbiR7inGCJ3&#10;3HHHuVtvvbXDCBzwfTGIeh1qFfchv1DppPNS992vf/1rPUdcE6Mk8lg6mcxziDOgzlAnqbOUJenj&#10;+9RtXDi8D2VNGUqHqc9mFMhzKQMxspq/YhTdI488onlSCMTJUY4oQLQDVDbSQVwQ+UecHfcn7aRF&#10;Okh1+eIqiI+seS/yhff+05/+5KRT0ni1bKDgoVout9xyek/elwPXrim1uAdpa7wLz5EORuMjZECh&#10;o0WAS40yRlanTgl5cYcddpjGolDnSXO8zOOgLFBqeHchv/p88jjuLqet0I5wU5K3fMYomPpPGRBb&#10;Qr5Rd4SYaHqKAcWC97H3kkGb5jdugXxpNRAjR/5KR6blQNwUKjdxc9Lh6/dfeOEFJ+RR67EM/LQe&#10;oijxjtjBQiBGhnpDnBb1EdtBPZCBW6ZcKGPaAumlHvBs4jqwI+QX9Y12gV0lb4U46DXkL9+hTecD&#10;74Diy7tRlsSy8b7kcXZZYiOuvPJKJwMMdRlRb6lz9957b0bFIC8oF5Q1ns27cB9+LwQmlsjgSesc&#10;bdLqJ89DeQfUQeoiMXfUBewd+O1vf6uKKkDtwNVEHcfGEmPHMXLkSM0z7Eu8f4lju+22czKo15hP&#10;7BrPxyYQK4Z6IyRC66uQH70nvzORgHSYbaI+kvfYcNJAeZJH9FvUZeoxsYLYLOohNpHn8DzSmwu0&#10;heuvv17zG3c29oj+kMk+lA/HHXfcoTG4lCe2g7RuueWWToi8vjNtSEiztlUmKZHm22+/XZ+N+7ho&#10;yIo8JCALpgRJBWx7+umn28SY6qgAFQRWCyMVo6qjprgSJMayTRqljjilceg5wHlYKqoPIwvAyIjR&#10;BPeByQJUChg4IznpDPQcIy0xOm3SABcbicaVIABj555SEfWe0iA0HaQJtl4IMHJYOCN0IQBtYrg0&#10;3YwMGLFLBVWVhnSjYKH6AJ6ByiUdnH6X0ZI0ZB3dMipgdEIe7rvvvqr6MMJDIeL9pAFp+hmpcj/U&#10;CUYnKDfcl4P3YCTNSBnmzzlTgkib5X0hMMLiHaRhRGc8yG9UMt6XQ4y2jnx5Bkof7yqdto7ELD2U&#10;B+oJagYjDFOCtt9+e1UBDXyPkQjvyrtNmTJFywFl0UaXHJQdI2BG6qYamRJE/sRh16MC8CxLO+oQ&#10;oy4xxnod6gfppC6Q9wbeQ0iyKhwoV5YGjpdeeklHVygV5DllIkRXVVDK1L6PusVIvJASBMgX2o0Y&#10;psxIUoxnmxhEfY4YKD0HaFdHH320KgumEKAEkU4hiB1UjXygzlDGpj7GgfIwfPhwVbpsVC2GX9s4&#10;bYW6Tx58//vf15Hts88+q/lseSMdgo4sqWv2/Vwgvah05H8cpgShMMXBvclr6uGYMWO0PFFeaU/U&#10;Felo9DqemU8JooyFPOk5wH1IA+9mac2nBKFGoWIYUMVQNqjL1CvegzbJqJ/8NcigRlVyRuSFlCDq&#10;Hm2UewpB13Zgts7ASB31lDpPuizPqY/YBuwt7RLwXti8QupPHDwPpQAVArWFd8KO035Rc3kOQNmR&#10;TjejpgLsgKn4Vp6oYUJatD7ad7ke21RICQJC9rQtkefZIG0oNEJUMs+i7FDgSCsqB89Dmaa/sTpm&#10;eYVyR9pQsahL+YCCRFmi+MRBm6O+oHLHbRP5gb1GheOdaT/YXZQb7Bl5lF2elA1lZGVeDDIwVztB&#10;n0tfYe3OQD9BfeTdyCdLG9fxXfodO897YZuEOBdsp9kISlARCDHQESwjSUaxjGpgujDqbPAZbPWr&#10;X/1qB8VBOjmNh+AesHkDoxrOm6rDdxgZoJxI5dJz5QDmjnLEyNXuwUgGhQKWXAxSqZU9w8oZRTPy&#10;k8amP1EaUBEY/cHCbSSHAsXoFnUCxQw1gndCKWLEgLrDaJXvMhJitEw+cR0qDqN3RnOkVyqzTrvm&#10;4DMOMVz6HPKI0SiKhWGNNdZwQkCiv/KD70pdX2yUxKiKkR/vS1lIJ6gjQp5BGqXj1N9Jl6WHd2OU&#10;ynuZggAocwLpDdQbpmvz7pQDqhh5wHMY2dn9eB4jKO7HqDgOFJ04eAeu/9WvfqUjXEZ35CnvIAY/&#10;M2LMB64hHeSDEIZMGjgY0UpHr+9KHaWcGWFRrox8ASMq6r10qPp3uUD5I428LwqYgfqDGsFz4zNs&#10;UES4Vjr66EzlEOOvz7FRIXWMtsYomDKm7tM+pdPRdJDPljc2ikVhjde/cpFdnoA2IwRAR87YCTH4&#10;qgDTPpg1VAy0eeqegXZJGVHWcVUtF6jf2DYDo2jaI98l/oL6ilpE/sfLnDaMIjd48ODoTG6gUFB+&#10;qEuM2hnRoybQ1rGTgPylHVEe2AvLc9os5U99pG6WC8oJZQWVlXwnX2krKI7UMe4Zt7HYEtJL2wYo&#10;qjJw1fZrdkNInaqpvD92D3D9rrvuqr9XA9QiYjF5Z0A9xdbwN/lFGmiTtB/UmrgNoayo27wTsWbl&#10;wvKD55ld5qCMKGPqKNdQr7Br9BGmkmGfqSdCOqK7lQf6Up6JmoYyJSRKn0cdxN6RDvov6hFptLTR&#10;PmXQoX0C759t28tBIEElAPmWgkbCFgaqlTWXAaDgqMzWaRgwVJyjsccLi07TGp2B66h8VIBKgOuG&#10;ZyBFYtiRGDFYSMnFgAHFtYDb7e6779YI/4ceekjJAY2e9yO9GMs4SDPvglExg8YzuR73Ie4vjApG&#10;HkOD5Itxo1OkUUH+eGe+K6MPlc4hYXYgCWMIMAjxxoYsb0ajEDD2fI8Oj/Iz0PEgSfO+8Y6EdJAe&#10;XEM/+MEPOqQFlxHvST4UKkvyhDzDGFOWEByul5G1BmPH70nnQEfDc+Mg3Qbuwb2Y4UaZ4K5BRibt&#10;uFF4frEOmudDbEzOjqcBGZtOHgMPCaDsMMTU3Th4LwuwLReUAWmkntFO4qAc6fiscwQ8u5TyLQXW&#10;BuPgb9JE3lqZP/roo+ryiOcNrhgj/ZW2S0DexkFdxH2KKw1XFG2WukC5rrTSSkXLE1Dn4uSbPOS9&#10;KOt4XuYC18XLl+9S5tRv8oWDekDbzS4HzmWXYTYgVJAQXJV0XNQ5Zqjxzkxn5v25P50gLqp4nkMs&#10;GBiQPiMc5YC6zGCBcuV5TOygreASMnsTL0tsGu8fB4OYeB7SdrBt2ShGBktBLrtKejhPGigTBqQQ&#10;Idye8bxigHrbbbdp/Yrbt1JBPYNwQxDj92VwhTvSXFPYdFz0fAYhJNSD8sRVDBmKk8pSgYvy5z//&#10;uaab57MkC30YRAs7xMFnuCj5LJ4+XGHUfT6P2+JyEUhQCWA0zKiAhsuIgd9zASZNo6azjVcIOnsa&#10;I5U02xAXgxmAUo0vI1liNyBs+LCJ30AdinfQ+UCjo0Gj4jByhvlbejGOGADSw/tYpbMOBEOGUeT7&#10;3IcOHGXB/NwYdUb7qD4wes5TwXkOwMjyXQgmPmk6g+wDQhI3xqSlFAOJ6oDhY5RBOi0vUQIYYfC+&#10;cQNEJ8/fjPoYoeRKC4Y922gVAnlBXkJiiNnIdc9sxSP73SBSlCeGgzLdbLPNNE95t2wVie/ynnHj&#10;QBlSLowaUR9ypYGYD+ox70YdZiRs+cVPygxCWgksX2kfDCoMdLb2d7xDL6Vss0EaLb3lgM6WtBFD&#10;wMAhV95Amgt1/KS3kDHOfh+uJa6N+xIzwrOJi2GgQBupN6xN0vnT+RrodCjD7DqXCwxyUJIZVKGk&#10;04aJW4TwUbe4PzaLwQUdeXaeoyBhMwylli3thLoK8aIzJ26FtmKEohLQPlFEeP94myhVfbHyr6TD&#10;NvtL3aDtE/OSnVcMsKg/xZCdh9R9+jVsU64yICYMGwnIQ2K1KEvKFBJEWm644YYO9YFnlFJWPBsS&#10;B/FnAEKcHqQMpYnBMzaaNoe9hfRkp40DlZL8iedvKc82BBJUAqh8BOoSNLnffvvpCCcXCASlQ0Im&#10;ROmgUmDMcLvQIOlU40a+FHA9pAJJkJEAhINGnK+QqQgYGmRsjA/Ea6+99oo+rRykgXvRWFAiuD9y&#10;O1Ikoy4IIg2Ezh5wLbItQd5ItxARKqp19DQgGoCRIK43FwnGkb8xjhy4I+iYub4UMpcN3HdbbbWV&#10;Ei+C/JBQSTtlQhmhjKCa8Y7kH6Ncgob5HFKbnRY6Sw7ep1TwbhAu3Gw0aowZxBBJF2JCvWHkmd1R&#10;xsG7813SPDVaHgCjzCgpDu5BXlFPICzUG96D++OO432Qk3kmRBdST53G4FDXeX/ek88YCVJ+PJNy&#10;oZwZoVcC3pnyptPA4EF8KAfqDwogzyzFvZkL5Askk3vSQdNO4p1VMfDOqKW0V0gZ9Zh8sTKnHTIi&#10;LlT/yHMjBzwfY17s+dyX8iHd1DdIOqoF96k3qB/UWdJGPYAIUV6UP5MVSG8h8Dl2izpIftCGUYO5&#10;p9Vfq4/kO2ob7YF8p67wfPLcBmKQMuoxaSDPaLP5CAWEm7LivlzPQadKcDzPrQSo5AwseXfuRzlj&#10;B1EtioE2SVnTJilj8oP0l1o/sU3UQ/IL1Yb3I4/IK/KMtsv9qYP5QD5yH+qW2TbaCG0OW005mW2y&#10;MqDMsAlmd0g7eUrdJj1MRoHock/KhDLEzpA/1g4hnrnKiXPcjzrCtXwPwYGJP1a+9DcoUNggQP9B&#10;2rBNtFHqCG3XbB7vhz3n/Xh2ob7SkO5Kf50IJsEVAi4V/M/E5NDQ8LdTyMiwjEQwsoUqaS7AwBm5&#10;09FRuFRG7sO5XKAyQLZ4No2VqHoqShKgAqJCIH8ihRKTQuX93//+pxWTqH7rxGk8pJ1ofxqEERzS&#10;TaePq42Rr3V6NFDcjsjmuHcwWDQADBnGl+dgQL/xjW/o9eWA9z/66KO10TPbCWKGMcHA0ph5Fg0b&#10;ZcVcPYw8IArMhiAfSSeNiQ6BuAZGQxjzUkG5nXzyyTrixb1CXSGPaOwQGe6NSwBDkAvkK8SL+sWo&#10;iQ6BzoMOiffhMwN5Sdq4hhE3ecfnkHSIF2SeERcEFp88aaNTon5h0MgrypM8YAYMZBoSyee4Nyut&#10;TxhT4jKIvUGpxJijBDBqx8iRrkrjjUg3hMVm89ApmIJbKqjbDF5QHyDO3A9DTd2AqDHSzlbr4oA4&#10;M0ImtsHqOW0kH6jbjKSp78yQIq3URdpTvoFWLUFdxG5xYNOo+3Q+RoJoP3Q6+YDyyiwyBgu8Gz85&#10;R32nbpGXlBvuYfKAWBDaJTaSToy8wEbQ5qknDLIgy6y8zGKc1H/KmHaUDWwg5YeqjKuGjhKbQ3ka&#10;qSoX5orGXc9MW0gHpCre9vKBZ9LWyEfKmt95T+IRSwV5b/YXtxR5w7PJK/KDfMDG5IPVSd6Btkgb&#10;gWDQVzBLjFXzTzrpJC1v3o370kZpk7iiaPsoL5Q7xAvgFsN2cA/uxzthY7BJuHlR8Yg/ZPDDPeOA&#10;5JAX9JVcR5ogRNgD0kBaIVW4/pkVRrvERkO++C59KwMW8oJ3412oU9QlbB7PI49oS4UGLz3k5qdE&#10;vwdEoHOgAVIwVACLB8gGU2lpVHTesFIymsKjwTLipzAxHJAnfNEwayMJVETYN4UUd/FQ0Sg0Oh2e&#10;S+HSSXE/GjGf08C5FxWNisP0wLgxokPleho/flYqUzFAEKjQVCTeJxcwilRwOlg6C2RtKiLpgRRh&#10;wAxcywgAIgGzR0njfTCEVHoORlZ810DjMtcVAbyPPfaY5jFEBZkXg8dndEo0TogJ9y5FkaGB0klZ&#10;MB3vysFIjsaCwnfooYdq3lNGnON6jCeGm7RA0Gh8kAnSAmGisdFBco6GzvWA/CSmiOsggxhBypv3&#10;xZ3I/agfpAVDRl7wPpQjeUaHQHooewOf8X3qJ/WAvOF9IFWUB88hzVxHveAgH6lrEDfSR9lRxhx0&#10;ZqSDjoV7YmQZ2WFIKCvKmvrH+zECJi24WjFClBWEJh/IF/KWa6nj1vFQb+nMKH/yn3eg7dCxUI+t&#10;LUCKIL/kK2S4GKjjpA/XK+9E/mB86WRJO/WGdNA2Dbw3ecR5flIOVvfp5LkPZUE9Jl9JSz5bAMhT&#10;0oxqgtJFPSW/aCO0RdpAvC1Sz7gndYq6QD0jX4lloWMh75n6jo0hP1Hh6DSpR7QJypxOgA7M6h3n&#10;yTtGwTyb/KRsqbt0VBx8h3rHyJ7y5jmAUTMEhWdjfyg72g11BrJOnpC/tEXyFuUAMm8DnFzA/mGL&#10;aAvUI/KP+CfSTKeNzcTGQpJo05Qb+QDhpj5CRqkztHFIDWl/9tlnNY/p+HGf57JvnKP+8j7YKX4y&#10;iCI/KSPaG/WctsIzuZ76HG9v2Fc6dew39Zc6RPvjXtQN6jflwcCE/sKIUS7wnqSfciH92HLKxAbW&#10;pJG85H0MlA/tl/zhPHlAnvA79oE0UCYQBwghg2Pqez5Qt3gHnsvzKRe+x/1oY5QzeUpaaBsov+QR&#10;dZ/yob5S5pQj5Yn94H7EE/Ie5BXlS52hvlKnaQfkHW2DNpYN7ADKMO9BvtBmKAeID8+kfLBx9KsM&#10;pnku5UVd4Vm8M/emv8GOUN95P+oH19kkpkIkKGyg2omAEaPzxfAweqJyMPIICAgIqASoanRUEEE6&#10;HboLSB3r/9DxM2khPpAJCFjSEEhQJwIjAuRK2DLTUq+66iodSQUEBARUAlQk3HO4MFGMUJpQpFDI&#10;cJHgIjIXckDAkohAgjoRkJExSkj+xBqUsjZQQEBAQD7gBsN1QhwablzUZtxTuD9wKeEOCQhYkhFI&#10;UEBAQEBAQECXRJgiHxAQEBAQENAlEUhQQEBAQEBAQJdEcIcVAdlji64xXS8gICAgICCgMUHcGtPy&#10;mdJvS9IUQiBBRcDUUNYvYH2EUtajCQgICAgICKgPWCaGDXOZIFSKcBFIUBGw6BN7tbAwFFNES2GW&#10;AQEBAQEBAbUFKpAtpslCiaUIF4EEFQErfLJyLyvJstGbrXwbEBAQEBAQ0Dhgqw9Wl2a9PFamD0pQ&#10;AkBaY08slkf/7ne/G0hQQEBAQEBAA4LVzdnGhd3wSyVBIdI3ICAgICAgoEsikKCAgICAgICALolA&#10;ggICAgICAioEESUE5IYj/eOLL77Q/E4SISaoCEJMUEBAQEBALtApE4fCWnIB6YMYn+bmZte7d++c&#10;6wBVEhMUSFARBBIUEBAQEJANus4ZM2a4cePGZTrlgPRAfkM6yWc27u3Xr99iJCeQoBQQSFBAQEBA&#10;QDZwz3z00UeuqanJDR8+PJCgGoDFi6dMmaJkaJllltG8j+d7mB0WEBAQEBBQA+ACo1MeNGiQumjo&#10;kMOR7oH6w0rQra2teiSh4QQSFBAQEBAQUCasAw7bKdUWkCEUHpS4JBBIUEBAQEBAQIUIbrAlG4EE&#10;BQQEBAQEBKQO9uK8++673XvvvadxPY2AQIICAgICAgICFgMxT88884x74okndB/NasHeXi+88IIb&#10;O3ZsIEEBjQH82gsXNUZlDAgICAhoHEB8brjhBnfllVfqcgD5AKEphdQwo+uEE05wm222mevRo0d0&#10;tr7ocYog+j0gB5gBcMstt7hVVlnFrbfeeg1TcElg0Rdt7uMpc9y9b4x3LU3d3ZC+zdEnAQEBAQGF&#10;QN+Ae4fZSktCcPT06dPdc8895z7++GO3/PLLZ2KZ+PvZZ5/VQOOlllpKzxmef/55d/311+taSPPm&#10;zdMlAVgTifc2Ref11193Tz31lJ5nUM29Hn/8cffiiy+6Tz75RM/bmj6k4eGHH9Z+lHzj+w8++KCS&#10;rVdffVW/N3r0aNe/f3/Xt2/fnFPcSSeErE+fPjorLx6ThXJ14YUXuv3337/kZQuCEtSFsWDRF+7R&#10;9ya6P979lrv/zfHR2YCAgICAckDnz9EqNrXWx8IvSttKYv78+Uo4Lr30UjdhwgQ9B5F79NFH9dyY&#10;MWP0XBzjx49XosL1kJ6XXnrJTZo0SQnOX//6V3feeedpjM/TTz+t10JgHnnkEffYY4/pff/1r3+5&#10;q6++WskQ4F5nn322kibIzDvvvOP+9Kc/ufPPP9/df//9SpAuuOACd+ONN7rJkyfrd9JGUIKKoDMr&#10;QfMXfuH+99Z498LHU90KQ/q47dYcEX0SEBAQEFAI2UrQ/IWL3JVPjXEvfzKtpsfEmfPcykNRWgqr&#10;HigyKDGoO6gka6yxhhKXO++8Uz9HPUF9iWPo0KGqFOHG+t3vfud22WUXt8IKKyh5eeCBB/T8oYce&#10;6nbddVe38sor63dGjRrlvvGNb7jttttO+8u77rrLjRw5Up8HgeLvr3zlK27dddfVe99zzz2qQB18&#10;8MFut912U8L10EMPuU033VTvn42gBAUkB0YuQoScDCIWLgoLhwcEBARUinmtX7gz7nyr5se1z3zs&#10;Fn5R3H5DSCAiEAuUGNxb7777ripA66+/vhs2bFh0ZTtYkweiwU4JuKg4OAcGDBjgtt56ayUryy67&#10;rBIo7gERQQmCXH322Wfu888/d59++qk+LxcgKpCmjTbaSAnWlltu6aZOnapB1LVAIEFdGDQb5FR+&#10;ltKIAgICAgJyo6lnd/fdzVes+bHD2iNcjxJ7ckjGWmutpW6rN998U+N5CGiGyJSimsTBStkDBw7M&#10;xO2g0Ji77d5771X3GSQLMsN2FpCjXIBgcS8jV5ApVoPmfrVAIEFdGLiRF0QKEH7lgICAgIDK0NKr&#10;hzvpW2vV/Dhg0xVdzxL2yAIQjHXWWUeJBwHPb7/9tltxxRXd6quvHl3RERAjDot5igMXYDw8BBfV&#10;HXfcoQTm8MMPV/fZ0Ucf7VZaaaWCs8cgUdkErJQYp6QQSFAXhypBUt+COywgICCgMhhZaOrZo+ZH&#10;rx6Lk4hCgPBATG699VZ1VW2yySYaX5MLuMJaWlo0lohYHTYUJxYqFyA/uLzMLQaRefnll/UZjYxA&#10;growoD0aEyS/BXdYQEBAQOcHAcOoQbinIDgbb7xx9MniwEXFbuxce9FFF+nMrTfeeCP6tCNwjbH+&#10;D3FA55xzjs74QmmqpapTCQIJ6sKgcjJNXsmQ/AwICAgI6NywNXoIkmaWFkHN+YCraqutttLZVgRU&#10;49Ki31hzzTXdd77znQ5uNFQjZnftt99+brnlllM1aPfdd3e/+MUv3BZbbKGz05htduCBB7ovf/nL&#10;mg5ccd/97nczM8sAM8mOOOII/awW6CYvFCSAAkD+O+SQQ9yOO+6ohYUvtbNg2pwF7qc3vKJrBX1t&#10;1aHu8kM3iT4JCAgICCgEXD8ffvihupbo4JcE4MqaMmWKu+aaa3RtH1u9eUkC6x0x2wxCxWy1+IKK&#10;BGBDsG677TZVsHIttpiNoAR1YcB+VQmSX4I7LCAgIKBzgxlhZ511lq7MvMEGG6hbrKsjkKAuDMgP&#10;MUHQn7B/WEBAQEDnBi6oESNGuG9/+9tur7320u0sujoCCerS8Mu8w4bC7LCAgICAzg1cRD/96U81&#10;xINdEAICCerSQAmywOjgDgsICAgI6GoIJKiLozUslhgQEBAQ0EURSFAXhsYEWWB0cIcFBAQEBHQx&#10;BBLUhQHtWRAFRrcGd1hAQEBAQBdDIEFdGlFgtCC4wwICAgICuhoCCerC8O4wrwAt+mLxDfICAgIC&#10;AgI6MwIJ6sJQN1ikBGlcUFCDAgICAgIisGPCf//7X3fdddfpLvFJ4Z///Kdu4MrGrPVGIEFdHMQE&#10;gRAcHRAQEBAQB1tUsLr0Qw895ObMmROdrR533323e/LJJxO9Z6Woy95hU6dOdY888oh74YUXdK8P&#10;Nl5ba6213HbbbedWWGEF99FHH7mbb77Zvffee9E3nK5syeff/OY39W82cnv33Xfdfffdp/u3sIMt&#10;G72xD0qfPn30Grb2Zyv/Bx54wI0fP94tvfTSbocddtC9RUrdA6yz7h1GsY+fMc999U8POmKilx3U&#10;4u47fkvXr3fn2RstICAgIC0saXuHTZw4UftCsM8+++jq0eD11193Tz31lPaLm266qZ4z3HLLLe53&#10;v/ud9qUbbbSRW3755d2uu+6q19FPQ47YioM9uvj+Nttso5unLlq0yD333HPaz48dO1b7zXXXXddt&#10;v/327tFHH3Wnnnqq5hnnWMH68MMP101ZS0Gn2DuMl5g0aZJmDMSEn5CZSy65RDd3mzBhgmYeW/Kz&#10;qiUHFW3IkCHRHZwSpMsvv1xZat++fTWjkdgoFAgSeP75592ll16q2/mTWW+88Ya77LLL3EsvvaSf&#10;d3UQB5SZFCakyOKDAgICAgLKAFqCyunza38savXPLgL62U8++UTdUB9//LGeg9ywker999+vm6tm&#10;A3Fh0KBB+pM+mJ3d6Ushf1dffbWSJ/6G0KDu3HTTTW7cuHHurbfe0s/ff/99N3z4cL0H4gfKD+QF&#10;oYJzo0aN0qOlpSV6Yu1RFyUIBg3R6dmzpxKY2bNnuxtvvFF9j3/5y19UpTj77LPdeuut54477jj9&#10;Trdu3fR6CpLCwkfJTrgHHHCAqjsQpgsvvFAL46STTtL7nnvuue7FF190Rx11lLJDyA9EC7Xohz/8&#10;oV5TDJ1ZCRozeY7b5qyH9e9lBvZ2tx27hRvWf8nYDTkgICCgnuigBDU3C6OY49ydP40+rSGGr+Xc&#10;Zkc716MpOpEbiAP33nuvigd77LGH22+//VTNoZ/kM9QZyE4ciBWnnXaa9tH0qyZa0PciOLAH2ZZb&#10;bqnfv/7661V4OOyww9y0adPcFVdc4fbcc0+9BmWIeyBk4Pnh2eQb/fAyyyzjmpqaMspUMXQKJQii&#10;gttr2WWXdQMGDNC/yUQywRjhrFmztMDI+HPOOUfZqjFVgqneeecdN3jwYPf1r39dC4YX/8pXvqIs&#10;lIrJT1joaqut5r761a+q5Pa1r33Nrbzyyqoi4R7LBQqLTIb82MG5zgaorwVFG1CGAgICAgIqwKIF&#10;zr3y79ofHzwIw4kSkR8QgjXWWMONHDnSPfPMM0pK6Ec///xzt+GGG2pfnA0THvhJ38xBf4jSg7sL&#10;5Qd3GQQKNQmhAa8Mz+Dau+66y1177bV6PQQL0mKEJ37PUglQGqgLCQKw6IcfftgdeeSRDjZIkJSx&#10;Q2SyzTffXGN8kNKQ7i644AJViigAotRhqJAgPgcUFMwQ8BnSGwRm2LBhGcWHuCKuofD5PBdeeeUV&#10;LVB8lBxHH320FnZnA3QnToIgRSEwOiAgIKBC9Ozj3C5/q/2x2THSk/eMElEYxOuss846SnyeffZZ&#10;99prrykZIcYHb0spwIWGWwtSg8hgx7bbbqv9OYIEMb78jjcHonX++eerl4c43kZD3UgQrBRpjGAo&#10;CgaVB38l5Ii/DzzwQCUgRkaQzG6//XY3ZswYJUJcT+FxGGCTFCSFxIHLJ/454G/O5/J/gqWWWkoD&#10;wAjw4kDqg0h1RtjMMNDGwolBCQoICAioDD2bnFv/4Nofq24vHWppSgquKNxECAMoNHhFVl99dY31&#10;yQX6afpU+kwOwD0gQPTTO++8szviiCP0gPTgCkNtQnDYeuutte/mHL8Tv8tEJfpec1PZPeuJupEg&#10;lBsIEBl3/PHHu912201VmCeeeEILiELBzQUBwc21ySabqJ8REoScRkHgtuIwLFiwQDMV9xoHhRf/&#10;HPA3BcD3c8Gi3w899FA9iANCnepsgPSwg3wcC7P+DggICAgoAagoHD1k0F3rAwLEs0vEqquuqsc9&#10;99yjYSGoQPn6Q/pRCA3eFfpeYm7AxhtvrP0twdDEFeGd+eCDDzRsBXcYM84gPfTZhKJAmuh7ETDo&#10;l/mbZ3Mt98wnStQCdSNBZARkhszAfwgbJYMsaj0OiA0ZbgwSdxnxREz5Qz0CKEhkKPdFNYI8cW8C&#10;pplxBiZPnqwyIG60fOoO90ctgqTZYay1U0EIeHw2GIR8YVCCAgICAjo16P9Qg+hH8XxssMEG0SeL&#10;g/4PwoOXhTCRn/3sZxq6ssUWW2jQM/31b3/7W53AhLuLwGj6YkgTs9BOPPFEd+yxx7obbrhB3WXr&#10;r7++9qdMNII4EU/0ox/9SKfZ1ws9ThFEv9cMBC0TWU7GQm4IYGY9gtGjR6siBOmBUVIABEg/9thj&#10;GnlOPM++++6rhUhwNNPzYJHEBeHfJCIcdYlodAgQEeTcB1KDugTzpQCR5ijEUoKxIF6kjWn6+Dfr&#10;GcCVJBZJHn80aba75eXP9e++zT3drust44YPaLzZYbjtWM26Z2ckowEBAUsk6BtQOuiPssMuGhkI&#10;Bag6uMKIu+XgXC5wHsEAFxdCxdprr60/ERqY3EQsEKoScUaEkeCxwZtCniBU2Gf0t8zixsNDXuHl&#10;4bvcl3vSb6M4lQKLC2aaPQpWPO3wCWaJ77///soL8r1XHHWZIs+6PWeddZYGJ1ORIDtEphN/gyuK&#10;YK2///3vGYmMTCNj99prLw2Yhoggpf3nP/9RYkP8DyAzDzroICUrvDzyHH5PiJCBwiCDSnVxddYp&#10;8gRFP/T2BPf9q17Qv4f1b3aXHLyhW3+Fwfp3o+DzaXPdba987ua3LnLfWX85t+JSxZc1qAXGTJ7t&#10;Xv10utt0pSFuqORd9xIaW0BAQOdBhynyvZeMpUXoK/GGME2eGVsnn3yykpQlCbjVkpwiXxcSBItj&#10;4UJIEIVCBYK1UZlQcHBz8TkqEMnjRSFBME9caIAp9UhuRJvj7uIeTH+PXwNjpMBhvNyL+8A+YbGl&#10;KjqdlQShrtz/5jj3w2v9wpFD+zW5Cw/cwG280lL6d6Pg2Q8nu/+7/11N7wnbr+62XL0xgtQvfPh9&#10;d/srY91RW6/stl97hOvTtOSMBAMCAqrHkkiC8Kqw5Axpx+ty8MEHLzFpN3QKErQkobOSoPkLF7m7&#10;XhvrTrj+Ff0bEnTe/uu7zVbxyww0Cu5/c7w76753XPduzh2//Wpupy8tE31SX/zsxlfcna9+7o77&#10;+mrugE1XdANbwnYjAQFdCUsiCSJGFk8LrifcWrbEzJKEpElQ8SsCOieE+mYHRjfithlzFix0s+cv&#10;1DWMGmkdo3mti3TLEdyKYRzRuaGu43cmuA8mzgwzKAOWaNi0dhYOXhIJUBoIJKiLgm47vk4QaMTZ&#10;YXMXLFISxGrWjUTS5rd+ISTIE7PAgTo3Xv98urvw4Q/c5Y9/5GbOq99U3oDGRBgE1RZJ53cgQV0Y&#10;rR0WS4QENdYol8o+R0nQIiVojUTScCeSHNIUTGDnxnvjZrn3J8xSMpS9tlZA14W5WmxiTkBtQH7b&#10;NlulzP4qhkCCuigg060x0gPhaLRtM1B+5sxfqB0PBK2RSNp8IZCqBEmawkiwc+Pz6XPVJTYvUv8C&#10;AgCdMFO0meBDfBDTs8OR3kEsEDE/TIRi8lNS8bkhMLoIOmtgNG6mfzw+2p11n9/LZXCfXu603dZx&#10;315vWf27ETB97gJ1Q1z0yGg3vH+zBiEftFnu5d1riS++aHN7XvSke+njae6wLUa5Y7Zd1Q3tl3vF&#10;1YAlH7/6z6vu1pc+c8sOanFXHb6p/gwIoOtk1jEzkG1GckC6QAFiyRwWeWSdoOzA5zA7LAV0VhJE&#10;wPHFj3zgzvnf+/r3ICFBv/v22m739Ufq342AcTICP++h993VT3/slurb5H603WruECEdtQDN4hbp&#10;+MbNmOd2FWK43OA+0SfeFbbPRU+5Vz6d7r67+YqaLtZZCuicOPTyZ93j709ySw/o7a7/weaBBAVk&#10;QKfMZqLBJVYboL5BODlwhWW7w8LssICSAfXtEGgsvzaaO8zHA/lA1Fq7w1DK7nljnPvH4x+6MZPn&#10;dHCDWFA0YLZQGEd0XiySOjdh5nxtG0wkCO6wgDjoZNmNgPXtwpH+wdR+XJDkexLxQCCQoC6M+Oww&#10;THujzQ6DiMyav0h/94HRtSNBxIBMn9vqJs1aIGlYqC4wgwVFgxAY3bkxdXarEnHKmDoREJANOmM6&#10;5XDU5kiK/BgCCeqiyDbqdOWNtgbKnNaYEiQj8VoqVZAcG/TPE7LIXmuGuCKgJKh2yQqoMcbPnJdR&#10;TCn3UNYBAZ0LgQR1VYgx7zDdV/5uPHfYQlVhAOsE1ZYEtSs8C1gY0aQfgc4Mi7JO3WGZKwM6G8ZN&#10;hwT5wqa9BBIUENC5EEhQFwUdd6OvE6TusGhxOhQXpvTXKv4m/px5MfcXsOnxIChBnRsExlPGAEVI&#10;yXEo8ICAToNAgrowFsSVFfkVtaWREA+MBqSvVmnkMdbXQXriz+1AgiQPa5OigHpgfEwJopxDXFBA&#10;QOdCIEFdFPThFgPUs3u3yMA3VneuStCCdhKkcUG1JEERvYnPBgPzo33DQFgssXNjPEpQrF0El1hA&#10;QOdCIEFdGBh04uybe3bXDr9WBKMUoLygAqEGGUhfrYK3lfRE2ZGtBJFvHZSgxsm2gIQRjwkCGhwd&#10;/R4QELDkI5CgLgoMuZIgYUF9mnroiUaKCWIa+mxUIElXrx7dVK2CANWKqKHu2JP8jvHtz0UZMvWn&#10;kYhjQLKA/EyYNb9DGXMuKH8BAZ0HgQR1UWDIWxe26ZoLLUKCMOu1nH1VDH6NoIWud6/ubkDvXkqE&#10;Fkqaa0U6mBJvnR2ELCYG6N+Z2WHBHdZpMWX2At0vDALe0tRdVdOgBAUEdC4EEtSFgUEX+y4Gvqf+&#10;3UhKkO0e30fSNrCll3RE3d0iYoLibCRFkBXW2cUDoUG2O6xxci0gSUyY4V1hw/o3uX5SD1FNqQuB&#10;8wYEdB4EEtRFgR3HwDO67dOrhxr2hlKCWr0ShKtOSRBKkDCTWqVR1Z3oUQRCd5gdFt82g/PtHwV0&#10;Ilg80NIDWlyfZkhQN/k7FHZAQGdCIEFdFWLLWXfH3GGcaKT4FlsjiLSZEgQBqpVaxVMsN3CJdIgJ&#10;im+bIZ1ke/RQQGfCuBnzlfQsPbBZybh3hy0K7s+AgE6EQIK6KDDjLJaIxN8eE9Q4jh3cYe1KUM9I&#10;CWqr2UicFaLtSQXXCeK62iQpoMYYP2OuV4IGtqhblrYSYoICAjoXAgnqwvBT5Lu5FnOHxTr6emNu&#10;tGWGxgT1afKzwyR9cTKSJvQpEbvxpEd/VdAR2t+BBHVeoAQxMFh6QO9ICcIdFmKCSsHY6XPdv5/9&#10;2N33xjg3L7bWV0BAoyGQoC4KJP0FC9s0MJqYINBIgdHEBLFOEJ3PoBZmh3UXAsQU+Rq5wyA30e9+&#10;Nlh7z9dBCaJTDNpAp4RXgnCH9XZ9IUGqBFHaobyL4eWPp7mrnx7j7nxtrPt4ypzobEBA4yGQoC4K&#10;zLgGRuMOa+7plaAGCvo0d5jGBPWJ3GHEBNXKHUaGRI9inaDFdpGPSFFQgjonFixa5CbOXKDlixJE&#10;PVQSJOdDeRcHA5hpc1rdzHmtbp60l4CARkUgQV0YfrHEbq5PE9WgdgSjGFCpbAf5Pr16uoG9291h&#10;rTFFJk1AgmzEr8pP7LkdA6ODLtAZMWnmfCW7TT26u8F9e7kWqYe4w2gzAcXBvoQMsmgftXJhBwRU&#10;gkCCuigYzWpgtPwO0cBMQTIaARhPlCBcEYzAB+gU+Wh2mBy1AFlhI36mxMeVoI6B0cSI1CZNAbXD&#10;eJ0Z9oUbMaDZNffs4Zp6dW93h4XiLgryDsIIAQokKKCRURIJWrhwoXvttdfc6aef7nbddVe34YYb&#10;unXXXddtv/327uc//7m799573YIFC6KrA5YUeHdYtGK02KlGiQmyNYJQf/o299C4IK8E1S4mKN7R&#10;zZd8itvxDusECSkLJr7zwZOgNjdiYG+NR2uWgwGDusNCiReFV4For4219EZAQDYKkiDIz1NPPeW+&#10;853vuJ133ll/X3PNNd1+++3nDj/8cPfVr37VjRkzxh1//PFuiy22cFdddVUgQ0sAUC5w7yCqEBgN&#10;CQK1UlmKwdYIgvz0ayYeqLtXgjCotVKC5Fn2pMUWS9S1YvzvpClOmAI6B8ZFq0UvM6C3xqM1yaFK&#10;kBDgUN7FgQqEOzEoQQGNjoIkaNasWe6YY45x3/zmN5UA3XDDDe60005zxx13nDv66KPdiSee6C6/&#10;/HL3yCOPuF/84hfuwQcfdP/+97+jbwc0MjDwoBHdYaYEQc76QoKEqfVCCRICVKs06pyv6FHzNAao&#10;/bmLu8P014BOhPERCRohJKhX9+6uqSeB0X7F6FDchcEgC1c7eUV7DSQooJFRkAQNGDBAic0RRxzh&#10;ll9+ede3b1/Xu3dv19zcrAe/c27YsGFu9913d+eff77be++9o28HNCowSbh4gHeHSTWQkw2lBBEU&#10;HSlBPYQAMRrXKfJRutMGXjfr7jQmSJ5rsT9+dpj+qnkWusXOByNBzAxj895ePQmL9gpHiAErDEiP&#10;kcWgBAU0OgqSIDrIQYMGuaamJv09H/isZ8+erqWlRY+ABofYJDpyQLH2ZrFE+ddoMUHMyFF3GCSI&#10;bTPEmNZSCVIrzu/kl/zPnhxXgvhMXWehY+xUGD99vs5wYo0gXLHMEqOt6LYZ0TUBuQEBMqXZxwU1&#10;hl0JCMiFoiQoTn7mz5/v7r77bnfSSSepO+wHP/hB5jj11FMXuz6gMYERNyPV1LO7Eoz4uXojHhOk&#10;7jAZies6QUI2akaCYqQHLBBipnFUcpBP8c9IU21SFVALEAM2ZfZ8LWv2DUMJUhIk/yBGobALQ+OB&#10;IltC2whKUEAjoyAJimPmzJnu5JNPdvvss4976KGH3NixY92ECRMyx+TJk6MrA5YE4MaBrjLrBSOP&#10;YW8UYxXfN8wrQaTRpsjXhqih7MRzgwXfmCaPEpCdTUqCgp3vNJjAGkFSz9hOhs17u8vArpcMFhjf&#10;oaCGoi4MBgmoQQCbEkhQQCOjZBI0Z84cd9ttt7l//vOfGgh98803u5tuuilznH322dGVAY0Ouncb&#10;qWHcewgJwkzVSmUphnhgdL/mHhoTxOG3zahNGvUxsUfptHjJsrgrzEC8UJAHOg+YGUb7YI2gXj38&#10;zMl2d1iICSoGT4K8ffEkSH8NCGhIlEyCrOFvvPHGGv/TQ4xD9hGwhECK0naQR2Fh5hXwikb9Dfxi&#10;7jBJn84Ok/TVKngbEhTXgoz86E/5kPSY55dVrLk+oHNggq0RpEHRkJ+4OywoQcXQutDPDgPEAzF4&#10;CQhoVBQkQeoSiA4Cnlkv6NZbb+1wPn4ELBmgpOjMMerNUUwQsJiXeoI0sGXGbCFCFhjdQzqgzIrR&#10;NTKoEJ54lZ7XulDzxrvD2lzvXt017+BBOkMsVP9Og/Ez52on7kmQZ7od3GGhsAuCBSVNaQ7usIBG&#10;R0EShAvsJz/5iR6nnHKKxv2cccYZbocddnA/+tGPMp9xnHnmmdG3igMj8gUjBGksdvC3GRcjVfFr&#10;4p8DuybfPUD2PXJd0xXB66tcLUYd494zMvSg3i4x0mUbLjYL0WDmms4OgwRJ2mqnBEn9yqEEsW0C&#10;WaRbKQh5pGP0xKy++RaQHPzMsC90ZhhKEGACAYqQKkGhqAsi7g7TNhtIUEADoyAJgjSwXYYdH374&#10;ofvyl7+sn7399tsdPnvvvff0fCn47LPPNMj6S1/6khs6dKgbNWqUO/TQQ93zzz+vBIXj1Vdfdd/9&#10;7nfdsssu61ZeeWX3q1/9yn3yyScZAsNq1g888IAu5Dh8+HDdxuOcc85xU6dOzVwzd+5cd+2117rN&#10;N99c1zJiVWsWfJw3b55+3pWBMYf6IPNDMAC5VqvA43xoFULBaBsPnaVN3WFC1CAbtVKCtA7FbDck&#10;iBGt3zy1TfeS6sV+UvIZeRZVuYBOgAmZhRL9zDDg3WG4eqSs9UxAPuBKtCU4IEBBCQpoZBQkQSyW&#10;eP/99+veYPyEdOQ7LrvssuhbxcEii2y5cfHFF7tnn33WXXnllbrdxm9+8xv38ccfu3feecf99a9/&#10;dZMmTVISg8r0wgsvuD//+c9KbOignnzySb1m5MiRGrDNlH0CtAncNrXnv//9r7vooovcTjvt5O66&#10;6y637bbbugsuuMDdcccdGaLUFYHCYTFBGHdWxI0+qLvBIp6AIGTdr0lIBvDrBHUTUl5DJUhsePxJ&#10;86L9wiwmCFeYdoySia2LIE3RhQFLPGbO967PQS29NCAfeCXIDx5CWRdGXAkiH+ObDwcENBoKkiCA&#10;agKxgJhAQCArqDAQjUqB+vOtb33Lbb311m7VVVfVnwceeKDe//3333fvvvuu7kl27LHHuq9//etu&#10;r732ct/73vc0Dc8884ym4aWXXtJgbK5B4UFJ2nHHHZVUcQ8IFNey19lRRx3lNttsM90CBFXp6aef&#10;dlOmTIlS0wUhNolgXkBHHuNA9VeC5PmoLaQLlxPQmCBJpEnrtSCwcK34Y1QBkqzxbrHIHdaDqCqu&#10;RR1IP00BtYEpe9Q5W/cMRUgDo1XhCGVdCBoYHQ1WmDkZlKCARkZREjR79mzdI2yTTTZx66+/vhKJ&#10;q6++2n3wwQcaM8QCipWQIjqy1tZW3Z8MV9rDDz+sq1Oj7KAGoRats846ei1kZ7nllnODBw92o0eP&#10;VoLz0UcfuWWWWcatscYaek2/fv3cSiutpC48CBQuN9YvgvTwXcDWH1wzfvx49/nnn+u5bJCu7KOz&#10;gTdSJUj+acAnP2XES0feWufX9SQoUoLkAD4myKbxe0UmfXR8xrzWRdE6Qf75qgTpflJRpxldF7Dk&#10;A55DeZqbGFhZ+8Do6GRATsSVIHWH1Ui9DQioBEVJ0FJLLaWkApfTQQcdpASFzVKZKk+szQknnKBx&#10;NlxTDiBX11xzjZKSTTfdVJWdX//6127IkCFu+vTpujfZwIEDo6udzk5jav6MGTNUMeL77FvWp0+f&#10;6Aqnv3eX0RvEis8hMFwTB39DlCBwuYDyNXHiRCVRHJAlntfZoCNaMerepYPBl/+JrfJr3tQPrMir&#10;JKhnN427AUaCgM4Qq4FRxeUVJ8BeAYrFBAkJsunTjeIOI72Ua73VvCUdTOkmL6WItW0AayfqDvOn&#10;AvKAPOIAqt5KXnbGwWRA50BREoSRh1xss802ul0G8UGoQNdff737xje+oeTl8MMP1w1UywH33GOP&#10;PdwTTzzhrrvuOrfCCiu4v/zlL0qmTIKONxz73T7jJ+eyr+GACOW6B7C/7fNssBAkm8ASaM2x0UYb&#10;uXvuuSf6tHOALFgghp4csMDPzNYZdZauVQkSVuHdYb566gaqkj5gLrG0IbymQ2dHmpD1bdFE3GEQ&#10;NWCdZj3B81lg8tLHPnB3vTY2OhtQCcyVgxvWOzyZRdnuDqt3WTc6VAlikCWgqdZ7YBUQUAhFSRAN&#10;noM4HNQVVBrcUfzEFYarCrXI3FKlAqJC4DXf23nnnd2RRx6pCg0kBLcXiozF7fB8lBvSgMsMNad/&#10;//6q+HDYNfzOTz7jIG1s98F9AT/5u1evXospRIbtt99eg6hRvDiIT9pll12iTzsLvGKgJEjdYV4J&#10;kqyru4qAAWWKPOmymCAIK2oQZIj01SKNbWK9411dh8Bo+dksnSIkTZIkpKz+6gCdzYcTZ7uz7n3X&#10;nfu/97QdBFQGyC7ZF18QM1sJCvmbH5BII5JAXWJU0ICABkRREkSsD/E3LJLIJqm77babBjIz6woi&#10;QbwQahDKUKkwdxQxQfwOucHlRGwRCtGKK66on7344ouZz5ieD8lZbbXVlHQR6zNu3DidSs+1rGFE&#10;bBGxREy5Z2o9MUOoVnyXa/idmCJihPg8F3C5GcmyA9LUmYA5IngR9oNx5yckg0/q7b9nBMmChHEl&#10;CJA+OiWMaS2UIH1E7DFKfoR72WKJPjDaK44Y/Hr3iaRp6twFmuQ5rYtCJ10hyDfqF7nHwCDiQD4m&#10;SH5S1uR1QH7EY4IAsXS4xAICGhFFSRBqDGsDEa8DGWGRRGZdMS3+9NNP13V6WIOnHEBKzj33XA2G&#10;Zm0gCNYll1yiBmirrbZyq6++ultrrbXc5ZdfrrFIBGIz/f0rX/mK23DDDV1TU5PbYIMNNE6Iafa4&#10;6C699FL31FNPua997WsaZwRRYtYYcT1cQ3ovvPBCjfdhej5qU5eF2CNGtJh4gj/9Tx94XH93mHc5&#10;4aazmCBg+4fVyh1GR8dTrBNUd5icI994vK4TBIEUqHKgV9cPtB22GvG/RyQuoGxQ7sSDgR4xl7nO&#10;Dov+rtUyDUsqUJktJgiQXyE4OqBRUZQEQTggDSg2r7/+uk4vh7zgJoJQ4BbDdVXO7DCu5fs///nP&#10;dWr8//3f/6l6c9ZZZ+kCikybP+6449wqq6zifvvb36rqBDk6/vjjVekBzFYjKBuF56c//am6sA44&#10;4AA9cLUBCBqz2Uj3j3/8Y51i/8Mf/lCn0ndlYI5wKWHTcesAjQmSD+rtDsN4orqgsvSOSAbQRRPl&#10;qJU7zAKj2cQV8jVPnkkHae6w3j17tLvD5DPyrp7g+bPne7cvSYm7IwJKh1eBfN5pTFBEfHSdIP3N&#10;q4L1Lu9GRrYSRJ4Gd1hAo6IoCWKGFoHBuLxYtRlX0RVXXKHr/Oy7777utNNO09lhkJpSgdLD2kMv&#10;v/yyrumDgsNCiBAggOFhfZ/zzjvPvfnmm+oWIygb95aBeB9Un3//+99Kbh577DGNK4rPKIMwEbB9&#10;9913a/ogSrvuuqvOPOvqsJGan+HkpX9Qb2PlY4IWabpwQRhshlitlCB7QgvbdkgGoQRBjDQwWj7U&#10;2WHaMRKnVG8dyKd31vzW6A/yKD9RhNzh1mPaf0BHqKoXFSaLiBrxsZggQB2tf4k3LiDgbC9jYOJA&#10;IEEBjYqiJAhASghIRkFhD7FbbrlFV5A++OCD1d2EurL//vtHVwc0OjBHGHJsupIg+Wmzw2pBMAqB&#10;dDHS1sDomDvMYoJqNao0d5gqQUK+ID+4w3xskF8nSFfalszTPKtvtml6Z5o7TI74SDwbzCJ78O0J&#10;7p7XxxYkS10RuG2sKGWclSE+2ECNnxP4GWL6a0AOUPfi9Y/2GlaNDmhUFCVBjBpxd02bNk0XGST4&#10;mDgd4mtY54ftK4gJsoUNA5YARJ05hl3jWsTQqxIk5+sd76CjSCEcPjC6XQnKrBotn9cijUqC5DEt&#10;QsRwh9mK0R0Co1GCJNsw+LSTeoLHW0wQvXihPBo3fZ479bY33fkPfeA+n9b51sCqBsTEWVHGY4KA&#10;ucRQUetb2o0LVRkjEoSrmPyq1cAlIKASFCVBzM6C9PzhD3/QrSvYh8tmhLHIIXtxQYSuuuqq6BsB&#10;jQ7Mkc4OEzTp+ideaeFMvZUBZodBOPwU+fbq2e4OEwNbgzTyCDSBlqaePiaowxR5yTchR3SKdIsY&#10;+XqbeDqfWQviSlDuFHEd6Z06Z4F2TKYeBXjomk/yj6rXXcrdYoKAkV6UoLoXeIMCxQcCRBvp3auH&#10;upMh5IEEBTQqipIgpqUzM+y5557TbTPOPvts9+ijj+psqzPOOEPX0BkxYoQa14AlBxgqDLrfGsCv&#10;w0MR1nt2WDwwmk7H4ElQ+/5haUOrsxwYcSVBQsww5PPVwLdp0La6RyQPG4IEyYGby34vRBTp6FmL&#10;ifcIcUEdQRlT9j00HqidAAEfFxQtmFj3Em9MQL5tgNVbBgq4tMlT6lxAQCOiKAkiFujBBx90//vf&#10;/9wvf/lL953vfCezFxfQkeXChbpPV8CSAYy8+ey9YTcyJJ1AdL4eoC6RLjpmpiR3UILkb4hQrdxh&#10;jGh5irrDoo5PSVCkCGXcYXIN6an3IECS1sEdlm9KMtfNXeDLmN8hnAHt0LKUn9Q12kUctrBocIfl&#10;B+2XA+86AwjyzA9cogsCAhoMRUkQs7BYvBBFiLV9mBJv0E6rtVVdY6hCAUsOMOQYdFUzBJAgDHst&#10;VJZ84Ml+jZE2TVecBKHGKAmSEWUtXHYQHdLTu1dPfS7ZoioVs8Tk96ZePlC2u/SUpKfOHEjbYntg&#10;tCeTucB7zW2NrpPf1bUTkIGqepIvNlsyDhswqBJU5/JuVOhip1L3iDXUmZXSdrwSFDIsoDFRlAQZ&#10;iA1CDWJqO1tPxAkQ0+T5PGDJAOZId5EXi26jW6aBa5nWQGXJB9bbwYACHxMUnyLv1wlC4ajFwmvk&#10;BT2drRMEUIFYjZnZYU0yOLB91xrCHSYJMHcYyOcOI+1zFngXGISIQO+AduiaT/IzlxLk4+dYITwQ&#10;x3wwJYj2a65kBgnBHRbQqCiZBLH+DsHRrNzM2jxTp051L7zwghIg1u/54x//GF0Z0PCg84sMuSlB&#10;1qHX01hBwCAapIT0xEfjdEo6RV7SXgu1ikdoZyhpsGUECNieKwRC3WEERouRp6P07jD9Wt1AmmZb&#10;TJCkxeIyssF78Q72OwHfAe3QqdzyX66YIK0Hcoo6qiQ5YDHo7E4ZYJFXvWUAweCK9hGUoIBGRckk&#10;iP2zWKWZFZzZzoJVnNlLjPggdn/v0ttQLGHAHOFywsTbdgB09pyvpzuMESQByE2SFlZkjs/M0Zgg&#10;OXTF6BoQNSVBcuDuIi6ImULEKnFwHledd4/4NNVbC+LpM2OB0fnKEbIUV4JCTFBHeFWP2WHZFIgB&#10;g+0f5tWigMVhShBt2CtB3ZVYhnWCAhoVBUkQW2Ww6agdn3zyiRs5cqTbc8893Z/+9CfH9hdHH320&#10;bl7KZwFLDtQNIhbdVA6MFZa9FkHH+YDxZJTdSwhQsxjQODQmSNJKJ1WLNNpIX2y5TvUlOBryAGng&#10;E7+Bqu8oteOsX7ZpWnFzmRJEQeYjihCfuULk/O8hMDobtgUKdS3GwRXqDpOTISYoPzwJavNKkJIg&#10;H6RfCxd2QEAlKEiC2OmdrTLiBytGs0XFCiusoAYBFxnn2f8rYMkABhxjhY3HWHkyhBKUv/OsBdQd&#10;plJ6x5lhQGOCcIfJNbUgQZAFyAV1HGMOR5wxb6F2koD0aTyV5B3pqXenSL5ZPJeWbx5yE48J4v1C&#10;YHRHGKH1MUEdWZC1FVzJdS7uhgV2hTrFzEmLp/MxQSHHAhoTBUkQM8PYQT772GijjXTfMPbusnPs&#10;Bxaw5IAOEyNv07zbN1Ctn7HS2VcLbd+wbBIUU4JqQNTIBnJCHqvxPyhBM+a26vPJL02jHOQh6YFA&#10;1guUWzwoGpDOXOC9OsYE+d8DPOis+YfrtSMF8sSXc0ocyfSAxYCbHSJE+wizwwKWBBQkQX369HEn&#10;n3xySQdusYAlA5gjUwosIBpjBfJ1nrWAucMgQPGZYUBjghhVyjW1SGMbnaE8hpggrwQJCZrXquSR&#10;ztC759rdYfUEnXacBJFu8jIX1B0WrSwdYoIWB+VL/umMQN8kMqBjRxxiwcz6lnjjArviSRDthnbi&#10;By6NEBOE8jlp1nwdzKCIBgSAgiSIRRDfeustnRJfCFQu9hf79NNP3cSJE6OzAY0LPzsMG69KkFh2&#10;OnTslLl76oGFYkC9EtStw+apwEgHBrVW7jCg7jAhZF4JWijP/0LTRh+JekanaB1nvYA9zyyUGCFf&#10;Hqk7zGKC5HfyO6AdXgnyg4IsDhSppiEmqBBoC6hBXgnyW85QF+s9UADEzF391Bh3x6tj3exoIBAQ&#10;UJAEzZ0715155pnu5ptv1unwH330kZs0aZIumAgxmjJligZEv/baa+6ee+5xV1xxhXv++eejbwc0&#10;KjDg3h0WxTkIlATJz3oaK4ynjwnqLsSjY9X0MUF+Cf5auMPIBnJCskVHtChB0+cu0HwzN5hXgiJ3&#10;WB17RR49a15r9JdPd75y5HR7TFDk2gnIQPcOk3zxBLcjDeqwWKLmckA2UIFQg8gr23yY9tEI7rDR&#10;k2a7m1781P3j8dFu2pz29hLQtVGQBDU3N+veYGygytR49g275JJL3NVXX607yF922WXunHPO0eBo&#10;zrPFBpuqBjQu6KwxR9b5qcQvPzH6dJ/1JEEYUD9FPkdMkBAOXSdIrqlFGpXUyGHuMMgQKzLzfGau&#10;QYpQC+S/jHpQL/B0mx4PSHthd5jFBAV3WDZU1ZN/nuB2hFeCIOtBCcoH6h35w6QB1gmCBPmBS/0z&#10;bM6ChVrnUU1N6Q0IKEiCmpqa3B577KE7xB977LGupaXFPf300+7GG2901157re4phloEUWIlaa4Z&#10;MmRI9O2ARgVuEHz0mHmLc9BtM8Qu1HMqKwZUp8hLWhaLCYJ0SMeEMa2NOwxy4Vw3ea66v+Tn9Cgw&#10;ulnSB/kxdxjpqadN5dmLBUaXRIKcks6AdiihlXxRd1gWC/JtpZsqHXUs7oaGKkGQIMkrC4ymzTSC&#10;EmRua795cHQyoMujIAkCNPq+ffu6b3zjG7o20C233OLuuOMOVYf4ef7557uDDjrILb300tE3Ahod&#10;GAOAkWetG4Cx4myh3cfTBukqOEVeDCvSem3cYegB0kAke4gJQhEyJahJY4I8KSN6FqPvr64PlATF&#10;YoJ8OeZOD1mXiQmSLy4IK0Z3AB02OYeCkcWBMkqQqmf1K+6GBm1YlSBpG+3bZjQQCZKf7P+nijgN&#10;J6DLoygJykZ36Yz69eunrq+ePXtGZwOWFNDs6bQNFuwJCQIYrHrBK0GLNE05A6MxqGLIaqMEYSQh&#10;QZE7TJ4N0VAlSNJHdmlHKT9NPagXMO0dlCBJS7488kqQv5bfQ2B0RygJknxR9zCFG4O2FTlVb9Lb&#10;yCBv2LIFl7a1G9pHY5Ag3JhS5+VnI6QnoDFQNgkKWLJAo2dK6HvjZzpdJVraPiM1oGqGGns/VV4u&#10;rb87TJWgPO4wSSudlHVUaUJtpDyDTk8Do+UXjCfnSRt/95L00IBQh+qXa5rMjlPk5R95mQsQn/Zt&#10;M8KK0dmwvfNyxgRF7rAwOyw/sC3UPd1A1RZLlL8bhwT59qJxXdH5gK6NQII6OTA+D78zwf3l3nfc&#10;O0KEaPi2RhDEglgXjL1um0HnWUdj1e4OgwR1rJp0ShwkT0lHysmEZPGIuBJk8EpQN9dD0gNL8qQs&#10;+rAOIK3mDmMqP0kpRIJs2wwdFQd3WAdYfBdtQ7KyA3SFcPkZOtD8aHeHWUyQn9HZCCRIyzb63W+C&#10;G/0R0KURSFAnB8bn1pc/FyI00T341gQ5I0YqIkEYKgMEA6OQL6C2FsB46jpB0tlkkyBIiI/BkTTK&#10;O3GkCW7PE4wExTiQukX42zpKnSJfx26RJxOvRBL79+6pJ/K6w6R444HR2qGH3iADUxnV1RmdM8Sn&#10;yNexuBsatlhi3B1GnjaOEuTTgZ0J9T4ABBLUyUEzHz9jnioAH02eo38vWLRIDXyvnt7MY9ghRHxW&#10;i6DjfMCA6orRkpbsDVQZUeJ+Ap4EpZtO8osMgezkU4LIM1Jk6kG9QP8ya0GrqnoD+/TKW44YffJu&#10;Xkz9YeSeTzXqivCElkGBj5WLQzdQlZ9eCapjgTcoqF/UJepUPDAaAlRPu2LwJMj/ThtoAF4W0AAo&#10;SIIWLFigs8BKOR566KHoWwGNAowSnXk7CZqtHTuLEmLNIRsG6+TTVljywQyol9IXnx1GB4/7iWRC&#10;OvIpHUmB9PAP3sXCjZAegypBpIfEyHmddVJHg0paZ81bpHkzWEgQyFWOpJERcHwLA+rFgoV1THyD&#10;gQ6b7MnlDgsxQYVBlaP9kocMEHo32WKJjaEEYfcsFbiEaTcBAQVJEGsAsTs8iyTy8/TTT3eHHXaY&#10;+/Wvf60rSf/xj390P/vZz9z3v/99949//CP6VkAjAYM9dU6rGqjPp83VmBs6bey7ucMY32L0sQn1&#10;CozGUJI20km6skkQII0cjCrTJmtiyzU/MjFBsR7RB0ZHHaX87Ue59ck3wJMJjCatg/s0abqZoZMN&#10;CI+5wkg/B9eGGWLtsLgRylYLN4ZeUu6c8kpQ/UDnTbu22L5GAa50UxWVBMWUoEbYO8zHEvp0UOcb&#10;K/cC6oWCJIgNVE899VR3yimnuBNPPNFtueWWbsMNN3Q//OEP3W9+8xv3q1/9yn3ve99z6623np4P&#10;aCzQ3KfOXpAhDMwKmjhzvhpPum8UDUD/rjFB8i9tcpEPGE8ME50MI27cEdnAJVarneQhDOREJiaI&#10;TjECBA1FQN1hcpr01NPG82wCo0nrIHWHEeC+eP7wTtQB0szMHcrfK0GhOzCoO0zypIeUrae47VB3&#10;mJyi/dSrvEkb8V93vPq5e+TdiVp+jQLIIe2Y+kVe0U500CLnGkEJirvDfGB04+RdQP1QkAT16tXL&#10;bb311npssMEGukfYj3/8Y3fMMcfo4om77babO+6449yee+7pnn322ehbAQ0DaePjhfQYWCl6zOTZ&#10;aqyw76YEAZ0qL6hXYLSSIDFM6gqLpqRnQ2eIRUa1Fu4wANnRGCAsewTdNkPOM8rlc9KipKkORpVn&#10;Mq3byA1KEOWeqxzph9g6gLT3a+qp70W6gxLUDpRQSpEtWrKroLqP5aTfRb72ZQ2oYp9Nm+N+d+sb&#10;7u8PvtdQapDODFvoXWG9eviZYXF3WL1Jh6l8YJ66w6I/Aro0CpKgONhRfvTo0bpIYhw9pLL37t3b&#10;jRkzJjoT0CigjU+YMc//IUCS/lBIUKsFRgupAPwfg4VRqJsSJMaT5ezzucIABrV2SpDvcEwJirJK&#10;kZkdFp0kx+o1IuepECDKVgOjW3xgNB1SNkgjsRC8U5/mHpLPPfQ9w1pB7TBVTwludM6gCqD8rOfs&#10;MMqQzT/ZK27GvFYltY0CBjIc2BUOBiwc1DEjl/WEV4J8KvzWGfVOUUAjoGQSxD5iX/rSl3SPsIcf&#10;fti9+uqr7qWXXtLd4++8805VigIaCzT48TOylKBJczLuD3OHeVXIry9TNxIkBgpFwpOgjjPDDGZU&#10;GdGlHbtE3vFPHickKEsJUhJEWnCL+XPxUWYtgR23hRIpw35MkRfkKkd4oypGUux9OyhBgQQZlATJ&#10;P+qZla3BB0YLCcKVEp2rNSgvK2+K2LZAaQTQhlGZsSscEEkOsFDSjf2pJ5QERb/7rTOiPwK6NEom&#10;QWyVcdRRR7nx48e7v//975mDzVXZWJWA6YDGAm3clCBmDWGDmCHGLAmMubnDGPPqwn9iFdJ2M+WD&#10;kiDcYWI8s6fHG3xMEPJ6+oHRens5sOGQhY6B0Z4U0VF6bSDqPOuQdXTYukaQJKN/cy8tUwhcbneY&#10;D4xWd1izkCAhd22S7uAOa4ePCULlWzwmyC+W6N07dOj1cO9QLylv/3t7oHsjgDaMe867wzqSoEYI&#10;jo7P4kQJqnNyAhoEZSlBO+ywg/vzn//stt9+ezdy5Ei38sorazzQ73//+6AENSBo5ONnztMO/Msj&#10;B6oRGjO5XQkyEgSIgcAmpO1mygcMFIoEG7pCMnLBxwTVPjCa1bTJK+sSM7PDII7RSVWC6mBVeSTK&#10;AMlgoUTWUiIVdEjZ4J1QgqgPfYUEsTEsnWoIjG6Hj13xqiPEMg5TgvLlby1A+jJKkCTBVv82EOvC&#10;FjmjJ86KztQOtGHyhbZCXnVQguSzegdHkzZro+RT/fS8gEZCySQIsHnqiBEjdCYYhIjp8fvuu6+e&#10;nz59enRVQOOgzU2YMV8MkXMbrThEz0yYOd9Nn9uqI1pzh2HYIRcgbYUlHzBQGCYMaF4SJAYVlw8G&#10;NW3FSkmQHCg+5E/cJdbck/WK/GEKEbOx6pFz2HSbGYa6Y3FKubY/4ZQGRkv29m1unx2GAhfg4esV&#10;s8N8PsZBftlZnSZfhwKnvGyLFCO1BurrBBn0XPDw++7fz36s7amWQAWCUNOGaadMGsCuYH8YtDQE&#10;CYp+97PDoj8CujRy9zY5sGjRIg2MvuCCC/RAEZo2bZquJcRCiWGxxMYDjRzSQwe5xtL93YDePdVI&#10;fTRptnbsGCoDnSfX13V2WGRAs3eQN0CCOHR2WMoGldvzBMgi/1B/LLuaIiVIjTzGXs5p4Ge6ScoD&#10;lAEhtZIIVYIKlCOdpgVG+5igEBidDXNr5lKC6NCNCNOO6lHclJcpQZCebHfY5FkL3G2vfO6efH+y&#10;mzJ7QXS2NmAggBpEHcR1CFQN6tYY+4d5tdb/Pm9hWCwxwKNkEgTZueaaa9yTTz7pRo0a5d58801d&#10;URpMnTrV3Xzzzfp7QGOABo77a6KMDOmslx3U4lYY0kfPvT/BS+U65VeAWcfAYxLqpwT52BSvBOWJ&#10;CZLPcE2pO0xH7OnBgjg92clWgnxgNLDO0udb7fMOO44yQBkTFE3+gVz5wztZTFAfYoJMCQokKAMl&#10;QfKT9uDpbTsof2szngTVvrxVCYoFRs+LkSA+Q/2B/6K8zJzXGn1SG9CGNTBa8sjyifYBESJf664E&#10;qVrr00BgdJ2TE9AgKJkEzZkzx91+++3u+OOPd4ceeqhOjQfNzc1upZVWch988IH+HdA4mC3Gctb8&#10;RSpHD+/f7EYt1VcN0cdT5qh5tw7TFA3A5/UYIakSpIHR+WOCMKakU0lQyhYMWkA2qDtMfvdKkM+j&#10;DiRI8pDffLyBnqopeGRm81R1h0UxQTnyh1N+dhhKUA+d+u9JUG3dJo0MX//byW026Nw5rWttLZ7F&#10;qYNA9lkRuTFlzyB9fEYZ4j1m13j6PO4w2oF3h7WTIA6U0rTbbDGwDIe1UfYOK2TnWHsL+xnUos6P&#10;kknQF4wsZs5UFSgOKsn8+fO1Iw1oHNB0WR2anyyMN6B3L7fiUn30s9kYSikuG60BDBXAeNZjKqt3&#10;hxWPCeLw7rB01QvqNbmg2SKHLuAY5ZEGRkdJJD3UfVMQsoExZYFKXFZpGFTuiTJA0vpJGZMezuVa&#10;RE87TVWC5NqMEhTcYXFQtyhJc3NmQ+OC5INGcIfxezwmCJXXSBH1cY4MgGoJ2rDGBMlAxlztPjja&#10;K1PYlnrCD1R8GtQdpr/lxqPvTnSXP/Ght6HRdwI6J0omQawevcoqq7j//e9/6hoDLKD4/vvvuwcf&#10;fFC3zghoIEi7ZY0gTNGw/s0a6LniUn39ZwJMvPntuQYFwVCPEZvNDvMkKL87jM9JX03cYWL8UHzI&#10;n/gmqr4j9L9bZxmPN4iDJQkue2y0e/CtCamQDZ7pp8j7wGgbgecqQ0hQZnZY757tgdGBBGWgZFay&#10;DrdrroGdlb2SoBzlnTYgOh2myMeVIPnbSJEqQTUnQe2zw6weYnfIS9JTdxIkRMxSgOpMfuXDlU+N&#10;cX974D331riZdU93QLoomQT17dvXHXTQQe6+++5zl1xyicYBXXrppe7cc891n332mTvggAOiK4uD&#10;mWQEUl9++eW61hALMD722GOqNBnGjh3rrr/+evfXv/41cxCQ/cwzz0RX0FF94T7++GN30003ufPO&#10;O0/vxwKOKFMGiNpbb73lrr76an3Wtdde6959910935lBs2V6PHZ82IDe2oGbEqSQ85nAaPlhShDf&#10;qw8Jwh22yOkU+aKB0TVwh8nteYJmi+QdaxeRXRCIuEqgs+rkD0a6ubSgVz+d7m57Zay767VxqczW&#10;gb6gDFDOmcBoOZc7MJrF9ZgdZu6waJ2gFNK1pIIOj/wz93A2zB1Wr60z6Lhxcdvv8cBojfmKylJJ&#10;UK3dYZInrEGmMUHRAMvPDmuQmCDKLEoCbbEAB3KfTJmr6WWdtfqmOiBtlEyCiP3Zdddd9ZgxY4bb&#10;bLPNlEywUOKRRx7pvvrVr0ZXFocRnKeeekoDrB9//HElVHfddVeGnEBu/vWvf7n//Oc/Gm/EwdYc&#10;kC/DJ598osHaEJsXX3xRV6/mPs8995xUcF91uT873N96663u5Zdf1vtBlkh754ZvwHTXSw9o1s58&#10;uUEtuh4Q4P/mDuN3M/pkW9quplzAQBXbNkNJkKQTFxNHmqCDoQaZEuRdYH5ZAYhQRgmSc/xuCkI2&#10;WI6Ae/n4guhkgqCez2R2mPzr39svlkjCyc9sWKfJO7FOkLnDUDUCPHw55l4xGuiCiXJe8yyF8iwG&#10;ygvXKqA+xZUgxNF4TJC5zWoF6lx8sUTg3WGNQYJUrY1+LxQTxHsQVM6nxchSwJKPkklQa2urKioH&#10;Hnig+8Mf/qALJJ522mnud7/7ndtqq63cK6+8El1ZHAMGDHDbbbedbr7K94899lg3cOBA9+9//9tN&#10;mjQpusrpuV122UWn43OcfPLJ+j3AlP2nn37aPfroo3rut7/9rfvBD37gpkyZ4m677Tb9STD3vffe&#10;q4SH9Yy4Zq+99tKNYHHhmVuvM4KGq+4wMdjDB/TWc8weGtqvWX/Hvps7DGjHLj8xE2m7mnKhFHcY&#10;0jojSwxq2mlUwydHe2C0d4fFY4NAB3eYP9UBzN7hXrl2dU8Kfp0gX76kh3SQR9lA9bGYoPYp8sEd&#10;FofGBEnW0XG3l3I7WCOK8wuKxJSkBR8YHbnD5Pf4thk2+w9Q/nNqToL87LA4CYJMKgmSz3Dl1ROk&#10;z4gP8YeSRTkBAdLAd4EnmfVNd0C6KJkE4ao666yz1NU0fPhw9+Uvf1n3EoOooMjgqioVyy67rNtn&#10;n33cOuus45Zeemm31lprufXXX19VnrhLDBLz/PPPqyKEkgOZsUqMGoXKw/O//e1va8D2Flts4Tbe&#10;eGP30UcfuQ8//FC3+Hj77bfdmmuuqYs7rrjiim7nnXfW2WwQuokTJ+q94oBcMfWf97QDt9uSBnKJ&#10;hRKVBPVvlp9ijLp1dyvEXGIZJQgCxOf0jvLFXB1o2mD0hVvGk6Dc1RICRCePQU07jRhsnkCW0Ovh&#10;OiJ/jAwZdCq1/KnqWQ4jbyNO3i83TaoOPLKDOwz3nID8geDEQZbZLvJxJSjMDmsHagW5Rj6a2hdH&#10;E7Ni5Ty7peco7lRBPaJexgOj58ZcXpS3kSKu0wkQNYQqQUqCWErA552qt5AgSWw97Eoc2gajJPh2&#10;6X/PxtTZqLf+d0hlfVMdkDZKJkEQA+J2bG0gA+4rCAexOJWAhg1Zef31190KK6zghg0bpufZq2yN&#10;NdZwSy21lHvvvfc0FgmixeatEBXiiiZMmKCfL7PMMvodXHasaA1p4TNIzqxZs5RoQZYAu+DzN9+f&#10;PHmynouDZ1122WXu9NNP1+NPf/qTkq0lEeMjd9jw/l4Jon+0uCAMvI3WAPY+oyIIyagljCSgSEDM&#10;mLqdC+0GNd3ZYaTHDKQSRPmp7jD5RWNCYn2jV4I8McuVazYLRfM0hWwlrbZOkJ8i7xNH+uObzGoH&#10;KpZ9rhh/yBwrRhPnpEqQnAvw0I5a8gTVMVbMGWhgtPzUFaPTKNAiwA1HBw7MvWmA+Bgpqoc7jDzR&#10;2WHSRsy2UNc4cF/XY9apwduY9hKD+Ocrv2lzFuj1QJWg+iU7oAYoSoJQY84880wlILNnz9YAZP6O&#10;H7ixUIUqAUTllltuUSK19957K0kByy23nPve977nfv3rX+v2HAcffLASMGKJxo0bp+45/mZPMw4D&#10;v9MhoODwOZWZmW1xcI02CrlHNjgPseO7HFyzRCpB0nAtMHr4AO8Cw+UVnyGWCYyOAMHge7WOCcJg&#10;Q4CwkTqKzKsERe4wMWZpEjU6FzOC8kglOeoGk/xbXAmST+VP8iz6SgfYiJN1e5JOMWkkz2ZKZ0eO&#10;ERNks/x4WtwFx7Nx4dDJk/72KfKS99J5BXj4KfLt5ZqNJtxhcr4eMUGUNUqePVZJULY7zJQgaR/E&#10;odUSfnZYm7bfjitGeyWonjFB5E38+bTLeDuPY+qcdiVIY4L8rwGdFEVJEISAoGPiaCAEr776qqo+&#10;drzzzjuq3hx++OHRN0oHBOjGG290TzzxhNt99911Y1YDZAhihetq+eWXd9tss40eBFWzfQfEBjJj&#10;RMVgxAdVyAhRNtnhGlVCssgRWH311XW3fOKdOIhDwm23JIH3R1mZOpv39O4wQCzLqIwS5Ee1Buw9&#10;BAPLXmvZGsMJCSINGE9z02WDDl7dYZK+NNMYt4sQBvKqhdlhkn9+lhgp9SBN/JlXCcKIyg2tc00a&#10;qqCJQac+6xR5SaNCHhYnihh8c5XwHrwP5c+7hsDodlCvyBNfru3lbGDLFEhxPWKCKEMIr4F0zl3Q&#10;XnY0iXhMUC1JkNkcDlQga8PkI6oaBKTWdiUOPwhpfz7pzDeQmhpXgiR/65fqgFqgKAnq06ePqjG/&#10;+MUv3BFHHKE/f/WrX2WOE0880f3yl7/U4OhSQQWDAKHqMFX+m9/8pttjjz30WfmAQWKjVlQZiBnu&#10;LWKTcGlBjADkBjcY10HMhg4dqm413G3EEAHcYPxNcPaQIX5T0ThYCRvyBImyg/staaAh23TVwX29&#10;UkaHvuKQiATJ0dEd5mde0fZzTa9OE74jX6TPV6XFOvIs0HljVNUdlmIadYQY/W6qD27ELy07wG26&#10;0hDXv6WnngOqGMg/XYMkMpxxQIJIqS5emLA15XZMg+YneYaLi/yxz+KKHr/SQfI2qBmUfQiM7gjK&#10;j86avKNcc8HcobStHMWdKigrC4omefzdwR0maW9fJ4gVj9s/SxukhToO0UHNzXaHQTjSntFZCNiY&#10;eHnxq7o0c5QhtpP3AXNbJb9zXRTQaVC0d+/Zs6cuhLjJJpsoASLwmKBogpmJ2Vl55ZVVtcH9VCqY&#10;Aca0dqbEb7nllm6nnXZSA4S7DYJDzA/B1uxT9vnnnytpQS2CMBEDhDrUv39/TQPk5o477nBMn+d6&#10;AqkJgCZdxP6QRtQqFnlk2j2zxXC98V1IVGcETZaZYWBwHyF00WwrDCdrBrU0+b+zFRcMF9+ttWxN&#10;Z90+PT53PBCAJNE5YVDTHFVya7N7pgStMKSvO2SLldz+m6zghkSkElhgdL4NVC0wWhWG6FxS4HnW&#10;KRK4Tf6RFoqVz1DYDKRBt8yQz/v08tP91R0m6QrrBHnQ8dkMJjpuyarFoHksP70SlHSJFgb1kjgf&#10;yhDVj79xf1mHraQoKkuKHuWvVm2ZNmkzqrAr5mqnvfrFElnWQk/VBaSPbCJVtBGgO8nnKENPgvzv&#10;ITC686MoCTKgkKCe/Pe//9Xp8b/5zW86HCyaWCogIcQYvfHGG7p2D8HH3OP8889XVxcGm58sykhw&#10;Ms9jbR/SsN9++7mRI0cqOWOtImaEQXC45uKLL9Y0MlsMlQdlaccdd1RCRNwS1+B+W3vttXVaPWsc&#10;dVb4NYLa44EAak8fIUBfXm6gqgYdPpODzhPkk4nTgilBGM58CyUCDKqSILFQ6ZIgTKO/Px0O3SGu&#10;o41HDXGrjejfgahBzMi7fCTH71ZNntIDJJtm2olfLdp3ipQv/zIzxGK9jnaQkCB5oZamnkrufGB0&#10;cIcZVAWKigi3Ym53GOcJrJU8S7Y4iwLCCumFoNlSF7Qd2yJFY4JiyhDnUSJrAfKDAxtCWyGNgJ/y&#10;p7aPuitB8o/0NEdElrZJ/c/GtNntW9xAKq1OBHRO5O9xsjBv3jwlQJARpp0zgwr1BeUFtxZuqFKB&#10;AnPYYYe5Y445RqevEwTNwXlzPzFTbNttt9UYHbbrgLRwPVPdIUCAa1i3iOn2xA9xDS47VCszYJwn&#10;Xulb3/qWkh8IEhvAohB1VtBodWaYZMGIaGaYgZlXR2+zivvRdqu55SPXmEKuRdXgu7UOjLaYIK8E&#10;FSJBxAQRGJ2yOwzLGBm+XB1hHJAyrvFy++LW0gIrecc0jCkxIqQQEgRIrlf0OhJFfrXp8RBh+ii2&#10;AuEKRvC1Vv8aEXEi2yPqKLOh7jD5p1Pko3O1gie9rdoOhvZv0vRlqz/2O+B9arVqtJ+1tkgHCJBr&#10;azdeCap/YLS5wxhoYQNJ3jzifXIkKa4E2Uy8gM6LkkkQs8RwYaG8fP/731e31I9+9CONCWJBQ5va&#10;XgpY04c4ouzjkEMOUVcWJAiXF7PD2LX+hBNOcN/97nfdRhtt1EG94TruxUKIXMPK1VzTu3d7x0/w&#10;M0SIe9l9IF5GpDorxuVQggAd5NarD3P7bbKCdIbteYBh15igrM6zFjADStp6F3KHiTHlwNiTRnMD&#10;JA1e3+4MWYjseU5oZymfxzvQOMwdpiQoOpcUeH12FKfDMRIE2MCSzzD8BvIK94iRIL5jgfF0TvFr&#10;uyq8y8SXkie3+msHqAoo5xcsqpc7DDXPuUEtvbT8OGfER8s4pgRRrrUKjmbKOWougxjItQFXGOuT&#10;KQmK8rYe8IMQ4pUkfToI6BaptIunidlhdr6R3GGUL+perjQHVI6SSRAzrFiEkFlcuJdwNbEmDzE9&#10;KDCPPPJIdGVAI4CFErHi2SQI0AFiBOLgT50dJu2r1u4wlAiMN0bd4pVyQWOC5ABpjizFzGQMX74g&#10;bYO6TeSn5lmO5KgSJOfTWDGax2mnKD8zSpAcdOAgHhNEVmlMkFzs3WHebWGfhQUTIQ1SRpIX5F58&#10;BmAc6g6TnxD3WvdFdILqDpO0DRASxAw/OkRzgcXdYaSxlsHRKLnE9UGCUIIMpgQtqrPa6N1hfhDY&#10;0ssPXCBtuVLUISYIglm/ZGeA8v322Bnu3Affc0++v/j6dgGVo2QSRMcJ8SFoGRUFJYgp8szWmjZt&#10;ms66CmgMYBgnsEaQ/G4LJZYCDBbtvR5KEB00BrQQCWJUqURNkKZLrI3bShaQf3rk6RCBVwyQ++PU&#10;yYNyMHcYaU260+T+uEdIHltmKOR3dWvKrx1mh0WdJeSXzhOQdkgcny0Isr/We/KNTrtbVK7Z0Cny&#10;ct5voFpbKAma36plOKC3kCBpK6gruDmBLpbYSsyQJ8W8T63cYUqCpA6hlHVUghrDHaZlK49vd4eh&#10;BNEmO6YJskScnZ3VmKCal/TiIB0vjJnq/vXkR+7eN8dFZwOSQMkkiFgdXGHvv/++7ii/9dZbu4su&#10;usj9/Oc/dzfccENZU+QD0gcbd2LDkc1LAebeu8M6dp61ALM0MOS4wuIuumyILdWOm58oL2mRNTob&#10;/infytERxqHrychP70rx5wwYVEujrVOSbXSrAXeCPGLQCXQH6BSstcRz4ooe78S1qAh0nnxHZ4jJ&#10;qJjP5qVEKJck0ElTPEqConPZyEyRhzQmV5QlgaqkC2NK+lCCcGtyTteykYQzQxEiQhqH9mvS96mV&#10;EsRABjWR+hSf3KDqraSXtNRfCfLusBaxM6SQAUp2klDaeBcDK3DXL9XtIE3M+MW9+enUOYnaka6O&#10;kkkQxIegYwKK+Z1ZWixuiDHlJzE3AY0DRmag0GyrDhDDrmvMSOOqtTsM46lKkKS1bwEliLqGUfUj&#10;y3aCkTS4LTaGEXdhCuRJGZ2iV4I6wlxhgJ9pdAJWzrqnVQTSBOJxPqhbPjDaaecJeD+dJi/JWiBp&#10;7epQIiv/rExzQXeRl5/qDqtx9+hnh6Hm+X3i1B0m56wzt9lOpHGpfs3aPmqnBC3SdKg7jLipCI2i&#10;BCkJIm/EftggwE+R7wi2zGBQYOCdalzMOUH+oQJimnGBh4Dt5FBSDwnrZMd1dm0nABp3GLO2CIxm&#10;7SB2b+/Ms62WRNi0WYxSKaC7x/jT3mttrOjI6aCLucOAzhCTQ41qSuqFjbJKIkFiVPlHerJHZxYU&#10;bfCdbHLgXpAv0sgIF9B5Q2Z5bC4lyE+RNxLkA33pXI1MdWX4Mmwv01zwSlC3vAvtpQma5cwsdxjl&#10;iqtEf0arR6OospYV7bh2gdF+5fJsdxhtFRJEfBL5Wy8QH8fjaRuZ2WGSb9lt1rbMgGRSA+bL98jH&#10;7OtqDdKAmw5AwKfP7biHZ0DlKK2HFDA7jN3cbeVlZmaxSCKzswYPHqznAhoHGGkMuXWOxUCDVxIk&#10;bT3N6ee5oCRIRjcEVPYt4A4DKq/LQQefllGlQ8HoYSjz9IUZYOS5LhfBUSMb/Q7iykwi0LKS/8nz&#10;Tf0BjHZ5br6YoA5KUOQOCyTI5xflXkgJIpicj8iv7PJOG5STXyyxm+4Tx6KXNAHKVcu31St9fZt7&#10;akxQrUkQSpQqQZIuA3nZCEqQxuTJv46zwxYnslOFXJCXSw/orXnJ57xXvUH+xUkQwdsByaCkHpKR&#10;D1tJsIfXc889F50NaGSwjgmwGUBFIQ1eFQT5lfiVWoJGjWzPCLJPFNuSDxhVOnl1h0EAUgCvz50x&#10;lHn6wgxUNZCLTG6PAyUIg2rIdU21MMJKOgD/t8USF58d5jtJC4ymXasSJJ8FEhTFBMlPAvDzlbu2&#10;J/mQOqsX1xBKgqQjpHgHtvTMKEEofKh5GvMlBdxP2hBEiI6TwUUtQH6oEiR1C6XFQHvloK3Wd4q8&#10;b3vqDoPIShl6N2LHNE2b7fcNW3pgsy5/AbIHM/UA7TxDguT3qbMX3/y7IbBI0rVI0lnHsi4XJfaQ&#10;Yhh69NAZYaz0fMYZZ7grr7zSXXfddZnj7rvvjq4MqDeofqxjApDvS4HvPOX/UnlrubIrRggjMzeS&#10;0hndFgKdEPEvkDyMQRogTbRhsgOiUAiqGshPOpzsZu/XIYn+ECRNLnkizyUFpAOQXAgRhrwjCfJu&#10;E9xhFnzOV8hPPgskiI7Gl7uWaZ5iNyVI12vxp2oCyhOSZkoQ7jDKkaaKAkRRm9KHCgQR0inytYoJ&#10;krpFO/YxQe02x2KCSDuB2/WCXyfIu41NCSKOKTtF5g5bqm9zxq2nbsb6JV3hlSBPfBpWCZozxbnn&#10;L3fu6QskI8dEJxsfJZMgpsZ/+umnOh2e/bduvvlm3YLCDs4FNA50pCrWulR3GMBY0dbTUlhygREO&#10;nTNGkg6mWEwQRAkjiwFLq+PGWAIMZTF4d5iX+zNfjJA9gjRJPkkY0Wkv53YXaEd3mJ9JxjuZEsTv&#10;GHpPgkJgtBFZVfeU6iwO3XJB8s3HBCVbloXAkyAalDcz/NjEl3L05PYLVYKMBBHPghJEm6qtO+wL&#10;xx52HAYjQeRtPZWguDuMfKN0s2P2gAVGs+k0JJPrIJn1S7mHEWCAqtWQJGjyB869dbtzr98kJOjD&#10;6GTjo+Qekhlhxx57rDvzzDN1ny+2sGDlaDv23nvv6MqARoCpJCrflwCxnXVxh0HWcNNgKCFAxUib&#10;jzkQEiQGLK2OGyNIDtChFKNBvsOMjGxWtunsk9hJrknamuo9BeQf4P8oGTzWPgO8U4YERUSTr/jA&#10;aCkHSWtXh5IgySdV1Xx2LgZTguj0Ey7KgiBd1glS54idywRGS7lq+WbWCOqVcYfVNjAaJYhBSswd&#10;JmmlbqoSVEO7ko12JcgPAmgHOkjJSpIpQYP79PKueSls8rfeYEDTISaoEd1h0z52bvYEYZfTJcPn&#10;RCcbHyWTINYJYrd3psOvs846um8XK0WzQSkHawgF1B8YS0aF9H8Y69LdYT7WBsteS9ka48laJpAb&#10;DHsx95OX23soAVK1KwWQf+SjkqDCycm4TkxFiMPP2on+EKghjn5PBHIznsvzM+Qx+p3nxBU9plJ7&#10;EtQ+RZ68bgqB0RngPiLHisUEkd9puWLzgXpkO8ijUEAuPAnySoWRIeosC2dmAqNr0IHTVmiP7YHR&#10;7TYnowRJftWTBC2gbOXx8dlhDFKyk4TCwvsM7tOky3VQD8jXhFtuWSA9tGUjwRoT1IhK0Myx3iW2&#10;SNL2RW3IdxIomQSxMvTYsWPdqaeeqlPiTznlFDd16lRdKfrSSy91t99+e3RlQL1hLhLAmiGlQhUE&#10;+Rl3o6SNOAmyzrkQCLzkWj/yTIkESSaQDwSgFtOCMKpc45WgjoYye0XaeLkkAe5mM85IByC1dJDA&#10;FD3SoKsJR4pbx3WCvJoQ3GGeNFJcntjmLncIJuUNAY8VbeqgjFACjOTws4MSJNUA0k359hcCxOKZ&#10;pgRl18ukwXNoi1RF2mZ8/z+/pEU3jVnSgUItMy0GDYyWfxl3mBSvxuxpK2rHtIwS1KT5Sy0gX7Mu&#10;qylID2mwQZ9XghqMBH0heTRznGTqNCnoTkqCmCLPDvKvvPKK23zzzd2LL76oO8tjLGbNmuVuueWW&#10;6MqAeiOukJSsBElrZwSMkaqlOwwyY2sElUSC5DoOpOy01As6FoweeaJWsADMdZJLCZqXFUvgiVL0&#10;R0LgniRR0xFBlSB5UNwdRicACaO9ZtxhUjWae7Jthi+Hrg7rpM3FmQtxJYhra9Wp8xhTgiA5lCPt&#10;RUmQtAW/fcYXniQpCeqp36FcjSinBewNhII8Y1sRVZQjeCXI26B6usSM4JI2lCDySfcOy0oOCgt5&#10;OrhvL79ch1xH/tYn1R7kGbMCLQ0aEzQXslbPVGUBF9icSV4F0qMTkiAWS7zzzjt1F/a99tpLZ4sB&#10;dmxn4cR3331X/w6oP0yqx1ibKlAMXMXsMJpVLd1hC8R4MoMFhafQlhkGJUFyrSpBKakXGBf+YSiL&#10;5Z52mHJRLoLjY4KiPwRpbKJKxw2s4yEt/M5Z6/x4n3lsrSC/q4Ig+Qf4HSWIjjxOnNMEgaevfTrN&#10;jZk8W5/bSNB1guSnusPyFHwT5S0/SXra5CIOylCnx0vCvBLklzqwqfE+MFo+lw8gQD7uxXf+fJ4m&#10;aIu6XYe0TYKi4yoa5BwiBGgj9QqO9u0zUoJQeCRJBJTH6yDXzBBywSmUoExgdA1cioVg8UAExHvi&#10;K3xj/iI5GohozBzvXWGgs7rDmB02YcIEt9566ynxMVCJcJWxy3xAY8BIEMYHo1kS5DJzqVjHWgtg&#10;QGnMkBvb/6oQTAnyJCidTojXxxAqCSqSfTo7TP7lUoIYQcZHaz4mKLm85U7qYpM0WkfDH6SJD839&#10;pkZT0sIV7IJORwB4N/KSDhQymjaY4nv362PdaXe86a5+eoz7eEpjBU8y4qa4CitBUkejD1UN8r+m&#10;Dviz7RuG0kPdtA7R1qOis4YL045QgFE8qJdpT5On7qCqQIIYoMRJEOmM+HldlSAIK09mDS2IGuli&#10;EBVPDkrbAmkzJHdQCyTIyNLiilEtoUqQpI16yXYopIslUKYJYWsYEA80N4sE1TPTykDJJIitMkaO&#10;HOmeffbZ6AxGtJuuIP3QQw+FbTMaCJktM8QQxg1SIWD2e0gjo97WPCZIjDeKhLlpCiETEySGKS0S&#10;ZKNDTyAL55+PH2EUSQfasdFny+1KSjpeUjUoK8ouQ2zkwFjyGCOzdJC4HEmnj4fw78T7KQmSy9LK&#10;SwOj7Kc+mOyueeZj9/xHU92dr411j747sWYKVCnwRLbN9ZR8ydduUNl8vaDz96SpFmhXgvwO8fxU&#10;JUjOa0yQpAOia9uioGa1T5OvgRIkB3UpvmUGIKsg5aSX/K0fCfJlZe4w0uWnyEcXCHRmmKSPgGiC&#10;uyEbYF6dlSDyjAEEaV+qb5POXGu4uKBZ49qVIDYqVBLUOG27EEomQUyRxxXGzvF/+9vfdL0gfv/l&#10;L3/pXnrpJXfooYdGVwbUG6YEMTIrB3TodAJ06LUCjRm53m+eWp47LK0OFDuNccRwy38FYe4wXF3Z&#10;uZa9DolK8tHviUBuZmVlMUGkRWOCtBx9/pAEmx4fdzl6EuQ70jRJEHnw+mfT3Q3Pf+LGTJqjhny2&#10;dOgPvj3Bvfn59Oiq+oPOhrwqpASRZ+Z69OpZoiWaF+ShKkHyfNxhkDRPglAqFkrav1B3GC4TzqMM&#10;0plDktN2m9AO/UKJkIeOAxnSyeCK9JC/9SdBPjAa/RYliHZiYLVo2sKgPk2az0qW5B9KUK3KORdo&#10;45AgyKSSIDkg4JC2hgFB0aYEAQ2Ori95LBUl95JMkd9ll13ckUceqfFBK6+8snvjjTdc//79dRPV&#10;TTfdNLoyoN4wJcjUgVIgbT5aMZoRW3odYjYwRBhp3TKjFCUIQyvX0mmnGxMkjUPyg3wpBHOHaRxV&#10;lp3MXiwx6RgST3T8E8yVCbSTltPt7jCvFvjVotvzmOL2e4elqwTh9vrvS5+5Z0ZPcV9ZfqA7drtV&#10;3Yajhrjnx0xVIjS9Qab7GmlUd2KecqdT101U5XcfHO3Ppw3KCCWI57e7wzyhpZyJP9MylvMtvXoq&#10;Ka6pEgQJkrqUrQQB0sKBXakfCWIAkjU7jPYZS47fN8wJCeqln9t1DCDqk2oPFDSNCZI8hAARr0Td&#10;a5hp8hCeWeMlQ/2+ooolKC6o5F6SDVOHDh3q9thjD3fCCSe4c8891/32t791xx9/vK4d1NLSEl0Z&#10;UG9Yh1bqzDADe+XQ2M2NUguQVnOHlRoYjaH1o0+/Um7S8CSoraTGYUqQuVLiyFaCdDQa/Z4UUKB4&#10;PukA/J9OnOcYmSWLMvuGdSBB7UpQWqoagab/e2uCu+u1sW7kkBa390bLu++sv5zbfq3hbkDvnkqC&#10;nvtoSod8qhe0DCUdvkx9fuZCL8kzPqbu1irVlBFxIbpadHMvLUuUCqBER9oQ7jA6Su8OgwTVJiaI&#10;fOAwlTYbpIWDtNSLBHl3tbSNnj5/KF+LpbK656fHt+kO/Eomm7wFUCWojtUTlQ8SRL0c0reXpg8V&#10;kkkGBt6hltsddcCcyf7o2SwGeoAYFrHjnZEEATJ6wYIFGgfE+kBTpkxxo0ePdo8++qh76qmnoqsC&#10;6g1zh5WzRhBqhs4Ok8Ze08USxRD52WHFN08FuPg4SCGG1941SagrWx7QTfKjQF+oMNeJjjSzso1p&#10;w3Gbr7PDEs5aU4Iyqp8k2AiRKRsY9ow7LNZJ8W7kJZ+Tl2lg3Ix57qWPp2o+7Lj20m7r1Yepu2HL&#10;1YbpMXrSbPc/IUKfTK1/kDT1njKkwy5U7MwQA0ocEy7PfCD/cIkgUvXr7csQxY+0UH6sB2RqXzsJ&#10;6qnvlPaq0XTI3h3mg46zgQqkJEjSUm8lqEky0E+R96TX2g+wLTNQgvgcRY02orPIomvqAdKpJEgS&#10;5WOCTAny7jDSfeMLn7jTbn/TvTMupsbUCqhAxAP1HSbH8M5LgiA/DzzwgNtvv/3cUUcd5U488UTd&#10;PsMOlKGAxoC5XcoiQdLYvUuFjTfT6RCz4TvfRWq8MaDEMBQDxpTRJgaBwOM0FAzShdGDNBTuDjHw&#10;PvhcVYTonMHk9qjPVFKy+FWVgzv5wGjf0QD+rzFB8qEZ+PbVon0HafBKELPDIKPpuEyIU6HzZt2V&#10;VYb1dQNaeun5ZQb1dl9fa7ieQw26743xbpZcV09YGZKXhUod4kiZU/eSK83CYACaWSxRyA3PV8Ij&#10;bUGS7WZJPnt3mHfjKAlqirbOkPNpAgLtSRCu6sXbMG2EQG0IUL2myNsgpRdKkBA1U/o0LihKUvuW&#10;GU36uY8Jog6nm3/FoCRIiCz5OKRvs7YljQmKAqPHTp/nbnnpM/foexPdW2PrQIKIB0IJ6r+MHCM6&#10;LwliQcRzzjnHLbvssrqL/F/+8pcOx09/+tPoyoB6A+NM4y3XHYaCgD2g0dUCkAIMDI+jY8F4F4Ma&#10;J7mW6zFgacQFQaswjKXknnWYXkXomG/qDpN/jMi5xmJ0EoPczu5pJAgwDZjn2qKX/Mh0kNmB0dqJ&#10;pqcE0fFRn6iLPMs6Hwz6xqOGuJ2+tLRec9MLn7qH3plYMwKeCxBKytAT2+hkDuisS/k5P2FSWwiU&#10;IYqOkqDenkh6UstO8n7mGG4bDYyOucPI2/SVIL96u7mqs2GB0bT3uilB8lweTdmyzIG1F+q9laG6&#10;w+SidncY9gi3Gatu6yV1AXmmgdGSj6RNlSBJN6QNF9jY6XPdq59O1zKYMbcOxMNmhvVf2rl+cnSX&#10;+tlZlaB33nlHVaAddtjBbbXVVh2OjTbaKLoyoN6IT5EvFZgEDAONvVaGCgOEK4zn9iGYs8T0dgyO&#10;Tr7T9GSmrXR3mFyjKoJ8LU6ETAnSQFZ5NYtLSBLm8jJ3GGlRd5g8xwgFJIe0qGGPuSvoB+i0UiVB&#10;kg7yBtWCjjCOgS293LfXW9bttPYI99nUOe7fz37snvuwfvFB1HueTDqNrOUC+63x8YKofGsBysim&#10;yPeP3MakgbgV1JXpc6VDlLSYOkQdgHxD7NKPCYr2DZPn5o0JksRSD+pGgiLCChknDy243a/l5a/B&#10;rUTdG9S3Y2C0nx1WP5BvkCDy0UgQ7zNt7gIlQm99PsPNmu9XDU8jPKAgaAA2MwwShBLUw5Sg+uZb&#10;qSi5l+zVq5dba621dPsMWy06oDHRHhNEMy8RcqlumyG/1mrbDEYzuGlQdYgHKtTxxEH8EESIkQ/3&#10;SBrt7jBPDgtBVQP5x/XZBp61U7hX/2hKcxoqB/fk3kp8BPyf30mJBUZjpyBBZG/cXQEp8jFB5hbo&#10;mP4kQJ5w0AnG1SpAukcO7uP23WQFt/kqQ93Ln0xzVz71ka4nRCB3rWFEVoltdC4XrANNozxzgXIh&#10;D3F5UWaQG+BJbQ8lwlMi1wgdJXE55DfuML5Xm9lh+ZUg2gjpsrpQDzAwzJSt5A02RH5ouq3aM9sK&#10;IgnJ8EpQRJTERnmLUB8skvKFAJOPzA4bhEuZtEu6Pp48W9sN8Iue1qZOZsBu8bMn+p+oQP2imKAl&#10;aP+wkkkQU+Q32WQTd+aZZ7p//etf7uGHH3aPPfZY5njhhReiKwPqDWR6UI47DLOfmSJfI+OuSpAY&#10;aIxnKdPjDaoEiRFj9JmGggF3wDBiCNUKFoA3qv53daf4XxUZJag3gZbeHZCkKeVe1qlgID0ox2h2&#10;WOQqw4BDyEhDPHC1m/xKPgLuk0anjmEmHXSC2SQIcH7NpQe4/YUIrb3MAPfYe5PcSbe+7k64/mV3&#10;lRCiT6fOURJQC5hSp8S2QLnjTqEjnV+jxRJ5BoMFihqlp19zuzuMGZUMWibPnq9pttWQyWsUSIhd&#10;6u4wIRI+Jij37DDSQjuppxJkBBfFlHzC1UU+6YKm2lp8TBB1zZMgrwTR/uupBJEeBrXEdZGHA8WW&#10;kHb2j8P2vT9hVoYE0dxrrgRBgIgHYlZYv2HSOPp7EtQZ3WEoQP/85z/dI488olPjcYt9//vfzxzs&#10;Kh/QGNDRgDTe8gOjURBqZ6g8CYq2zIjFqhSDGls5UIJSiQkSw4PBxBAW1gS8gSfvQNzdhfFSEiS/&#10;92tmcTaUA/kr4aylA+TxtoCflSPPsXghipO85rNsJchcprxzGiQIiZ76BNnhyAXUqE1XHuKO2XYV&#10;t92aw90M6YyIDzrvoffdna+O1YDgWkA7Svmn+Veg3G1wQTvj+rRhrjDgiYZ/PryXDpF6R5CsxgPp&#10;jCaf17ZOEAQqTTDo8kpQj9wxQZS9pIn85agHqNuUFeo4JUs6aQ+6k7wkCbUFlyLJ6xgYzWKJ7WpR&#10;rUH5MVAkXdgaypT2giIEaXv2oylCgL0KyIDDQiFqBt0zTEgQClDLEElkc+clQYMGDXLXXXedbpFx&#10;ww03qBp0xRVXZA6CpQMaA5Uslghst+daGSqm1mKgMZ6lrBFkyLjDUILEQCUNOh1YBCQhf1fooSQo&#10;+h1CYp0iqpApMf1l9IZR9atKJ5O3kCwOIzpWdkBnh8m/dndYe0xQByVIDogy3IQiT0NVw4iTjlzu&#10;sDgo/81XHup+9Y013fkHbuB2WXcZDfL8dOrc1GNaDKSVoqfTluTmBfuv8Tn7N9UCpGnm/FYtJ4Kd&#10;KUfAT3OH0RHq35GiSn1AXaUOprliNB0vbRCSQbu0tYvigFSSpxANrs8HPrv3jbHuhuc+cZ9Pmxud&#10;TQY2QEElVXdYpOaZO4zZVzYIIFaNvCYvyel6bptBnZwVlT1txC+LICRI0jhh5jz3+PuTtNwpa+xW&#10;zZUgmx7PzLA+QoJ69JKKKXWgM5KgpqYmXRWaA7fY+uuvn/mb48tf/nJ0ZUC9QUOg8TJiKBVcTyeF&#10;QaiVO4yRdGaNoMh4lwIMGCNiXDxpNHrsNKYaI5lhOHnANaZwqDuMLwroGDyZggT5vZ6SVlowkAq5&#10;d0YJkiMzRX6h/5zfkf15nXgnRdoxoBoXJPdKi1BCqjUwuggpp9NZbnAft+Gowe5Lyw3QDh/yVqs4&#10;B3NnxoltLqg7TP6pEhQVQZowJYiywsVloDxVCZL8VRIk2asuHAF1kmtR4nClFCIf1YD2p2qK/E7n&#10;nMvmqBIkB+ksNEV+3Iy57q7XxrlLHhvt3h0/MzqbDGxbG0g/ZaskSH56l3WbXyNI0scyHTZQMHcY&#10;8Wk26Kg1yLMZGg/UTeyIJ26mBEHgJsyY79hL7EvLDlB7UKu2koGSIKbHLx2RoCZhFZ10dhgVYObM&#10;mTpNfscdd3Tf+c533Lhx43QPsUsuucT973//i64MqDesIUAUSoY0dq8g+IZXC6A82A7ypSyUaFCX&#10;gBx07Gmsb8PrY+/E7qihLARvlDBOjBjbO0VzhXEPFijkuri7LAkYCSKNGZVFftjvFuDOD1OCsuuE&#10;naNzSsO1CO/jvekEM2ksAmJyGPV6tc+rDLWALx+myBdTgrwrRWOConNpgmd4Jah9ejzg70xg9Czv&#10;DrPBBO9gAdTkX1pxLTozTO7N8yDYNiCIwwKjsSsck2bOd699Nl068HnRFR5TZre6ifLZuOnzElev&#10;yAPKlrhHys5ip3SwIp9/MnWupm2ZQS2SVq8WmRIk1aL25CICbXzmXGaGddeVwgF2GpcdoG0PH9Db&#10;bbjiYG3DtWorCpRmXSNoitOgaNxhSoI6qTuMmKBLL73U3XzzzW7jjTd27733nk6bp7LMnz/f3XTT&#10;TdGVAfWGNYSyA6MhQdqQamHaPQlCCYJElBcT5Kfi8v00XDg24kO9oH4XA7M16AR0mjKGQcAojRE8&#10;BKNJSRDlkmy+6grUEWx5AVLrY7u8sgHoqudJh00ayLs4eEfO8cppGHpG1xhyOmiOUkG+Eb+By7RW&#10;HRDpJN/IP/7lA6s086luoBrVlTRBHmZPjwdKgqSjplrp5qpyAX8DX9ZS9yStvFdacUEs2ufjgfxq&#10;0bnaC22Dg7YBYbvl5c/cT2942d37xjglUAa2WGEmFtckbYJaoyB2306kzkNwJKk+JqjNfTBhlrZP&#10;Fu8krUBjgqLX4bp6gDZsW2awcS7wSpAnRKjMay/T3w3r31sJ0YIa2W7FQiGx86ZLw5nvXN+hkmED&#10;s0hQffKsXJTcS7Jp6m233eaOPfZYt//++2emyTNrbMUVV9TNVAMaA+YiMhdJKaCxY8QwFGmtHpwN&#10;OpH22WFlkCBJJ99hFJdKxy2ZgGEstXF4EtTdT7HFEgm8zO4NqZFRHY3qb9WD+8RJlc7sU3gyywUo&#10;G4AkzW/17pR4TBDga+SlusMi91mSYHTKCNu7w0qvj+pakcMrQcmnKxfMndmjm1d68gHSDgui7tUi&#10;ZdRwIzlxdxhlZ9ugkG5ThgBkxBQ18j+tGWKmBJEn2QTbAKkwJQi33TvjZ7r3xs9yYybP0fVvDLh9&#10;UKy4zlzJScAP7HxZQQrJNwKj+Um8D4/6YOJsJV+rDuuXIUHUP/vdT5OvPVQJyrjDPPEhXaYE8XOD&#10;FQZru6YN11SxguhwdJM62bO3Jz9Ggpgiv6iBdrkvgJJJ0MKFC90nn3yiKtCAAQOis76xQYggSQGN&#10;AVNHrPMtBbR1RpE0dAyRdeZpglGkD4yuzB2W2hR5sYq8vVeC/LlCYHE1jDwkCAMObNYJnZIpB0nH&#10;WhFoCuj8SCsgvd6t2S6N0wkQP8Vn2VOY+S55mZ47rF0JolMuFRBd3oPyrVWwZ8YdFpVXPtCuuIJ0&#10;UcZpgzTREVJ+i7nDIuUHwDHjsXWMU2lXkLu01l2i06XeNPdcnGAbaBtKgiR/P5kyR+NYyLYZQoDi&#10;axjh9oFQ0YaoM7x3EoAcGKmiTmk7EMJG30W74JP3J8xU9/Gqw/tlyDqfWwzdnAW1qYPZIC/IJ/IP&#10;1QdYTBBgL7ENVxyidZI8q6k7DJKDy4vFESE+ZGyHwOhOpgRBdEaMGOHefvvt6IwHbrLnnnvOrbzy&#10;ytGZgHqCBm0Nobwp8u0GVdpSKh1iNniGBkZLOkvZN8yg7jA5UILSIUE+H+lkvDksDEZjjNQ6KkGR&#10;O0w6Bosh0dFogr2mxfxop80DBPzf3GHtJMgrU7xP9hRmuBN56cs8+bz0StAXasRtVF0KUBYw7NSR&#10;pMljPpBW8o10Wn7mAmXKxzVTguQhftuT9pgfQHaa8gPUHRb7G9KpwdFyg7QWTCQPvDuM6fG527CS&#10;IEk7HTokiLgfgPs47qabLp29xS55EqS/Vg3cxuQhMHcYK6fzG/ULgvjptLn6TEhQnKyTn9QEddvV&#10;orCzQJpmzfcLJRoJgpitMaK/22zlIboh8fJDWrStkDzafM12k/8CEiQH6g9ECOjvQoQ6Y0xQ3759&#10;dfPUk08+WafKz549W91jrBl0yy23uO9973vRlQH1BlPk6b7VLVIiaOi2JxKdtzb6FKHPkHSqEiSN&#10;uix3mHTkHBiwNMgau8hjgOlkSqFBSoKEeEyb3aqGHpB//IbB8uXAFPkErajcijgHkF3OmUUvo+eR&#10;1xAcOm4b2RroWCFpkLM0pHRG4aSDfoXOsFRQvqSLNNVWCbKOMj+8EiQEoEbpomyoTzyTPDFA1DqS&#10;oo7KkLpQhARRTyAcaYB6Rdq0TeZRgmgbqCt06B/HSBDqVlyhwjVmdodrTb2pFrhT7U4ZJQhyI79A&#10;4D6aNEcnNTDLalj/Zm33ht7YJfkbcpZMasoDexJaTBBlCUjfussNdH/b9yvukC1GaZ2wekG+1cp9&#10;rErQIpQg1J/IfveM3GGmEi0BKNzaY+jdu7c74IAD3GGHHebuuecenRX217/+1X388cdKhLbddtvo&#10;yoB6wzozDFM5YAqz+palDc1NWf5ldK9+dnkWnUo5U+RJIwaXIECMMA0/Sdj4XtWAmEHMh0FiPBmp&#10;TclSgui8SCsGittoJ6ufVg/uYyO+uMJCkunE+dzcO+Q1hpFUZHdUvkOgzFljJHlCSX6QjnKVIOou&#10;HRblW6sF4DQmSP6RVvIlH3SatXyOEpmkslcInsT6IHaDKnuxwQPpjg8mqHfDpVPHNTs+ayZWUvAk&#10;6At9VjxtcVDuKEEQHGZh0U5AthJkgdGAOpscCWovJ1X55CftkjLkee9PxBX2hRs1tK+8hydHBt1x&#10;Xn7OTcmdWAzqDpN8Id3mCtV6ICRu6YEtYnv8Fh82ECLPTAFOHUZ0mBJvJKi7xQQJ0e1sJKi7GPml&#10;llrKffe733VXX321e/XVV3XhxIsvvth985vfdC0tLdGVAfWGjgSk5drooBTQsKSdqfyLwZjbmm4F&#10;xngSrEnjhgCVoxLwXhAnQEeUdKNHvSAPSFIpqWp3hzE7zBtbFCp+7d3Tr/DKjTSdydh1BfcjfR1j&#10;bdg2w6caA0p6bBsVTmd3VKYEwafIy6SBUYas6eywMsuYwH4Nfqc+1wBaPPIoW1AvH3y78jPXapEy&#10;0qQkSH6PD2wo9j4xUqtKUEzpQ/VbelCLko+0SJB3h6EEsb5ObhJEuXOMkzQw/d3aCMqPKUHUZTYB&#10;tbKm7kaXVQ0IFXlIG7XYOdJLGdNO/cywL9xqsaBog7nDvBKUUILKAPmAO4z8M3dYLqAUkXbqMHWl&#10;JlB3mJRfXAmy3zujOwxQafr06eMGDhzohg4dqqQIN1m5o6FPP/3UnXbaaW777bd36667rttuu+10&#10;TzLWHTJwT+KPjj/+eF2YcfPNN3d//vOf3fjx46MrJJ9l5PrEE0+4gw8+WBdr/PrXv66rV8+YMSO6&#10;Qkbk8+apu27XXXfVZ+2+++7urrvu0mn9nRXWCLLdJMXAGAk5nY4rbSUI45mJB2r2S/2XCh0Bi3Gi&#10;s/cusWTTivGlRvOcUkCQInL/tNntgdF+qf02Gan72Bbu5FeUTg7mXovPAuS3nlFHydMw7kj9gA6A&#10;IO04eEfKgDJPw3iqEiQHRjy7gykEJbpy4HJS8lgDeCWITtvnYz6o21guUHdYkgWaBzyC9sIzO5Ag&#10;ORF3f0GK2PTTQPzX0gN6q1IDAUkDtD+UJtTEfIHRkHQ6adJBHWMbGRQWVgQ3JYglAEwFAkqCovpd&#10;Lcwdpq4w+YmtwX5QHXHJvz9+lqqVqxAPlNU+NH/lek1nDco6GwwgCIyOxwRlg/ehLuhgRtpxrdqL&#10;usKylaCMO6wTkSBmhRH4/OMf/1j/hqhssMEGbp111skcO+yww2IB04UwefJk9+GHH6p77eyzz9ZY&#10;o/vvv19JjpGTDz74wP39739377zzjvvlL3/pDjroIF2QkXMQG/Dss8+6v/3tb1oJTj31VLfNNtu4&#10;q666yl1//fXSgHxFuPvuu92FF17oVlttNXf66ae75Zdf3p133nnuwQcf1M87IyxWwdSSUoFR8CSI&#10;TjzdCowxRAlqEmNYjisMUN4YXRo9hlXXa0kQSurlPwyL/FcUxBKYEuRHnUIoGDnKPVokjUaCFiZM&#10;MjDc3LhDDIv8jZIBeD51gY6K59OBZpNNypxRsZ8dlrzxpBlChJQElVEfSSv5Rj7WlARJPuhiedG5&#10;XKDe8XnNFkuUNFHHKTqebdD22qu9Y0Rt6xP7G5fJMgNbtPxRgtIImPVKUPs6QbmgSlCs3q02vL8b&#10;ObiPnx0m5IKOm98tKBpQt6mTSQBCRR4yWLBk6N5h8m+eDMTei5SgVYazRlDHd2gPjK5NHYyDNJMP&#10;mXWCYssjZMMPcKIZYim045z4IiI6HZSgKEi6M5Egpr7j/lphhRX0b9QXzv3qV7/SmKDf/e53brnl&#10;llPiUSrWWmst93//93+63tDWW2/t9t13X7fnnnu6l19+2X300Uda+JCqt956S91vrE7Nz9122013&#10;q3/ppZd0oUZ+J0D7iCOOUJccG7luuOGGuqs995kyZYp7/PHH3bLLLquf7bzzzrrxK/ugoSAR19QZ&#10;kdk7LGYwSwEGghES+Z92o8eoa1B0jx6ZlW3LAR03RCgdJYjOzdxh7cY7H9hrCBIE4UC6hkTqFHn5&#10;R3727MmNuqmhJW+TAPeGcJG6uMKS/TfXkBYr28VJkClBvkySBPmoI3q5N8+hMywVlC/1l7KtFQmy&#10;kCgLns0HJUHyeZLlWQg8gXygLpIvBlWCYsRD/44NKEjnsP4+ZgRX09TZyQdHky6IKs+Kpy0O6mO8&#10;7NdYur8btVQfyTvnZgn5weWJKtSBBAlhS4qzYQ95lleCfDp8YLRzn02bl9mAdKWhQoKylaAofzV+&#10;UX+rHUgzbRcli/wbEFseIRuQTMqANmeD4NSRKzA64w7DVZasPUkLRXvJ1tZWVYLYL8xA/A/qz7e/&#10;/W23xx57qKvp6aefjj4tDvYhGzx4sN6nVy/pQHr2FCaLYZFG3tys0+7HjBmjn2200UYalN2vXz+3&#10;6qqrqjuO1apRk0aPHu2WWWYZ95WvfEW/N2zYMLf66qtnvv/ZZ5+5sWPH6vc4uGaNNdbQ6fy45Pis&#10;M4JGQFMuXwliJOmVoHjAYhpgFI1hpgMuZ2aYge9hdDVmJHES5A0QoysMZTFALiBy2HmLC8IFxX34&#10;DKLHbeIrPFcNube53rINt61zwjvQSUFoKdtcI3XekXzE9ZA4mZR7mvqgagAZVCKou3RapIn1pGoB&#10;rxiQf3DW/Gn1yp6PCaoFrBxJUnOvjumCKBrpJX/jJIiztC1mPNGJp+ESIw+KxQShAMY3+B05pEWD&#10;kKmPPjh6oVeCYjbHk+dkyt3vG5alBMmzybaJs+brs5Yb1OL6NffSPIuDwHO+EydotQLp0vWh5Hdc&#10;sPmUNsC78H7YnqTtYV5YYHSHKfLRLvI2fZ6ptg2Oor0kys/nn3+eUYJYKPGYY45xw4cPV1JBTNDS&#10;Sy/tJkyYoJ+XC0ZSuLzuvPNOdbPhrsLdNXXqVCU/Q4YM0eswSjwLAsVnKEDE/vTv318PAJHid66d&#10;Pn26fo47j3O2wjU/eQfIHXuhZYPruTef2cG1SxKsEZRLgmjsxLB4JShdKdMrQWyZUb47DGAQIEKM&#10;lBLvvCPbC3EoBdQ3jQsSSzRVRpVKgiRd2HDSabFZ9JnJmHUPI7vxmCBAuiFGPEtn0IkB51VyjdQx&#10;nl4JSp4EkQ9G1BipxhWqYlB3p+Qb3+c9uVfagLDxFNJZKKWmBJGu9FNFnaFsKEMhrJEdA/ytA5eo&#10;/ZC98cBoPoeYLD2QuKB0gqPnS/0irsYPSnLbmzgBZnG/pQe0uKH9mpWgWVxQLndYYiRI79VR4TNV&#10;1B5BPJD/vGPJW37OEXuYUHJKBnWefCHv+vYuHDfJNaRfXlXftybIxAQJ6ekW1bu4KsSq0UuAGlS0&#10;lyTjOSZOnKh/Qyh+8IMfqDIDIA2oMpCTSgABIq4HhYe4I0gKnTAHz4XY5EL8mnyVg89BvnvkAnFH&#10;KFwrrbSSHmuvvbYStCUJ5j7AWJcD8tGUoLRHPnS4xARhOMtZKNFAh8770cGn4cah5lCt8lStxcDW&#10;GUqCdJq8nzFD/cPYWqep5ZKQfeI2PiaIDqa9nK0tNHFOno8rwJSgXJ0U1/sp8lImCbtAbaFEQHKs&#10;IywFXgny11O+uPXSBvlJmWlcSIGk2uBifivX66/pgrKRciRJ2W0aJc/Un/jvBkj4MkKCaM9jpydL&#10;gsgr2p9XglAqcrdjyt3KftlBLTptHxcy5M0UoFlChriPAfKbFPHVwGi5FYqU0VvSGzUVxSrDIEGL&#10;Fzpp5DtxlapW4P0JGCfvBhQhQb59e0W3Zu4wjQlq7Uh84r8vIXFBi1vFLEBKVlllFQ1cBhAK3FhG&#10;LGbNmqXxNbihygUE6A9/+IMqP/wktgigMKHWECSdPdPLlB3SgDKE64vDQLwSjZPPOKg4KDtxcD3p&#10;h3hlY8stt3TXXHONxhtxEFOE629JgilBpkCUCuwUgZaQAJtRlBYyJEgMZ2UxQWJ0pdFzn6QVDD9F&#10;nvzIb3SyMUSnyXd3U6IZYhh0bDjpbOrpTa/GkPjLE4Ftm5FtvPkLlxjP8oGrhZSgyHjKCydtPLkn&#10;hpx6lR1wWgwYfvKOV/PT5NOtj4Byo9xR0ayzzAXtQOUf5Ey+EZ1NDzyBPKAMFyNBcs7IB2UZV4KA&#10;KkE6Qyx5JQjSSNujnpOufO4alDVTAXE74Z6jU1clSEgQKkt8tWigMUEURgKw2C3aiTVpbAelaFiV&#10;jVNz2EuLHWKPMV8StQN5wH5q5F18u5RcIOlsOEx7q5k7DIKj7jBJm7nDyFPcYyhDSoJqTx7LRVHL&#10;BNnYa6+93LnnnuuuvfZa6SB8BlOpcEuxThBTzvfee289Xwr4LgSI2VqQKAgQm7AasYK84BaD0NjG&#10;rLjliPHBzYVCwxR9XHS46ogRApAdZp0RY8T3IVXECXHO4n+IBeJvXHgc2eB9Oc+97SA9SxKMFGQb&#10;zGLAsPdu8puo1kIJIoiYWRoVkSDcJfJdpPikSZDv2EoPjAa4wzBWtnUG6gv3YWSuyoFYUq9mJGdI&#10;W6WgSN1iZFdOtrvDfGA0Bj9XJ8U7ko90OLhckgSmgo4SQqPEwnqgEsC1LFzXHhydfgeks8PkZ095&#10;dqGk+gX1fN4mWJx5QXukY6MuZhNZiA/qLcmlYzfFxaDT5CN3WNIxQaw/xX15JO0x3+w/0mQceLnB&#10;vZUE9UcJau7h3WHzF2nsS4eYILk35CoJcC9upe4uf0rJYbyM1R2WlXfANqidI+9Zg6LuAOwIaylh&#10;VyCNhUA9wM6kMZjJC1N64uoPmQoJ4m91h3UCJQhVZp999lEX0ZFHHqkE5Gtf+5qu24Or6Pzzz3eH&#10;HHKIzrwqFZAWZpVBan76058qycDdhluNWV8YQAKYITIXXXSRLsr4n//8RxUaFCeCtEkXMUTE6zAF&#10;/qmnntI1gpj6TjA1gdAQJa5988033aWXXqoB3tyPoGnOs85RNnh29rGkwRpBZUqQVwXSJ0GLlAQx&#10;0io09TMf6Ax0dpikM+mRD8aXjseXf3SyCHTVaOnoMzFBGE25Bx2TrjAs16gs7y9PBDYLMFtlkVRH&#10;7jB/jakIudwVXgkS4ym3SsMdxlFuPJCBdFGHPQlKNm3ZoMys02Xl9EKpVWVPLiBdSZZnPlBrfEyQ&#10;JxtxqPojRNtcYdn2ijJnmjykfALT5BPMRwuKpvOlnufLM9LFDugDW3q6FYb0cYOFAA2Qo6/GBPlV&#10;o3W1aLkXtoByp2onpQR5N2dEgqL8YWkO+x2is6zkUTaBBKy7xFm1hzUobCUx8vIQN+okJBFV17bM&#10;yAfSzmCG75hdSB3EBHHoKtExpcpI0BKydUbRXpKKwkwuprTfeOONbqeddtJ4IBQWFin873//637+&#10;85+r+lIqUGNuuukm98gjj+iCibjbIFcQLcgMz1xzzTV1oUSedeCBB+paQeutt56SJtxYXLPFFlto&#10;HBGzxJg+DxliMURIGW48lCX+PvTQQzWuh2n0xPwwXZ7frRF0NmiHIa+GsS4H5AcGS0lQyj7wBWKU&#10;Z8voD4NXMQmSMsa4J60E0Rli7+i8S83BIVmB0dpBSj6ivlgMiS6WyJGAcecWFnScTTCo1l4J8qNC&#10;OirKNrsDBXw14w5LOB/JBzogOuhcHUwxqNon7wEBSJsEqQoUFQv5Wcg00NnwMdmvKkMC5ZkP3NvH&#10;eRD/KM+O6pKBbFUSpD8XL1/SOrSfr5tsomrTwZMApFlJkDzDKyu5M400H77FSu6mo77qdvvKclof&#10;vDush84OwyXGgIhBwpC+kKMeUneSU4Iy7jDJHksigz3yDKw0rK+SolzI7B0m9jC9UvagDb4zbobb&#10;+W+PuhOuf1nzhnxhkFPMHQYZhuRpO065rWTQYcXo2ADLlKFFS8bWGblLPgtUbtQaCBALDd56661K&#10;Ys444wxVVMoNimZtIGZd4QpjLR8UIA5UHFQmAIFhpWjUHRZORM3BbTZq1KhMY+O5O+64o7v99ttV&#10;3Xn++efdcccdpwqPXQOJgqxBuNjnDFWJdYlyxQN1CkhL9dI5xmfxkX8hkGWMirDpGLe0gIFjZMXM&#10;EkhC3+by0gn4HtOF6SCT7rw9UaEOyh9RPSoGv38Y7rBoiry8H0aczoFysNss5MYJAYLBbSE82cAg&#10;8ihPggiMLqIEycXJu8P87LBKlSA6z4wSlHAZZ4My4x9Q153mbG74duU/T5ucAevUSBNlFYcqQVKu&#10;5HG+WZbE3owY0KxtLkmXmNUt1FyOfMAW4wLD5URANH+z5o26w4QAEatE2ng1Pude1G3qTxKwldpZ&#10;Sd1KlfpodXIVIUH5tkrpowpXN0lfDcpZ6vgHE2a70ZNmu4femej+cNdb6l6HwBbaMgNALE0JStoe&#10;5kWHvcNiJI1Vo5egBRNLIkGACoK6AvHAFcXBOj4Wx1MOuA+xN9kHU+L5DPA87s3z7DOeF6+olibS&#10;YtegSGVfwzk+iz8jfk1ngzUCGkU5wKAyRZ4OMc11gujUGOGQOmT0XJ1zMdAZoGD4mKCEO295f/4V&#10;7go7YnALo+3uarQgOpAgDK+SoNjaLuwKnRRM8csmQfxlM8bYQdy7UqRsc9QHjCdkkv7G9hhLCuoO&#10;kxuTlPgMtlJBGVOHlQQl1CHmg5Kg6BGqABYoeHOHAa/4+d/TAPde0OofwDOzyQblB/nhZ3z1aIOW&#10;uwwYRgzwM8SSDI7m3VUJkvqXq27FQTqwL2Z3cY9BzlB/Pp82V1UPzqF4cF2igdFRGfWK2X3fHiA4&#10;+WeGAewhX2Fl6bSBqjhhpi8f7OPD7050T74/SclaMRJEnWXQQJurBTFX5FWCzB3WyUhQwJIBRk/W&#10;z5bLLWjstVCCkNEJhMTd0a9I484HOgPtIOVeSY98tL+Vg347splFEQ+Mxphl9g6Td9RYhIhO4daI&#10;iqdqmDvMtskwkGbKnnJkZ3iIoiRNSWM2uFbdYXKvpGOCVAmSvGAkaws4lgNIEHmH6zTt0a13mfjf&#10;i7nu6KTbp+8nV565wL3nR0tZx9ULA3+aa8eCeLMBESc4GpcOG5gmBcpElSAdyJTXlZB/xLlAoD5l&#10;Z/nZC1QF6t+MquXrdmIkKCJUJDGeeyjQ5Nuq0RpBuWArRmtgdJoFLYDoj585XwO0lx7QrM/Dlnsl&#10;KKa05AAmABIkr6p1sibILJYYub8MHUhQev1IUiiv5gY0POL+4IqUIDGYGAwNBEwJqgTp5ql+eryN&#10;zsqBKUGoHNwvSXgliMZRerpwh2GsSAoEj2m/cBTyE6NmrwgpSKLXJIWMliFX2R0jgBhxDZ07hFZH&#10;vjk6ScqcvCRJdGpJuSAAr1qVO4y8E8NOGac9uvXFwhpBXrEoBPLSiCckM5ECzQOINMH/gPac3VZI&#10;a0sTq5XLzzxuZSVBKUyTVxIkZUO6ctWtQuA9BrT4afKQoMmzFrQrQbQj6f0Tc4dFAw+doBDLvh9s&#10;s4r74barus1XXiqvrdRgc/npp8inC9554oz5qvrsvv5Id+gWo/Q8dbIkJUjeoaZKECQoe9sMYMpQ&#10;Z1KCaIisz/PJJ59kNi8NaEwsYCgQgam85QADgVHC9qRLghb5oGiUoAqCooGSIPk+Bg4ShDsjKXAn&#10;DjoWU3CKgbzGUNHXY9BtnSU6B9y6NtL0S/gnA4wmybNd4w10MExX5jlsT5KJCcph6JUERR0Y5M93&#10;6smA+ykJkvcvd50gAMnFsFO+lHOaMHcYRJZ2kE02skGecQlEgO+lBV+G+ZU8lNTt1xrutlxtmPwc&#10;EZ3tCCVB0YKJKA1JgQEXabMBSbkYKISHuKDPps5xU2bPV1KEOgQJIm4wqSK34PXsuJ/t1hzhfrLj&#10;Gm5Iv+a85c2GtHxGeICnUumBQc3EWfO07a65dH931FYru+9vuZLbZo1hbvXhfleEfCDPaCsQx/hA&#10;OFVAcDh0dlicBLF1hhChzuYOGz9+vE6L76z7bdUan0yZ7V4cM8WNnTbHqwMJoTVyadB5Z7tJioEO&#10;EVlblSAafUrWHcM5a36rGs5KSRAN3mbKMMJN0l2iI1B5dwxLHtuYEzZD7PPpczOjMXNVMJrjVsTo&#10;+K6tSsgteAb3zLW+icYJcY3ki982o53sxMFXLR8p9yRdYhh16jbVsJiLKRdwleA2URKUYPnmAnlJ&#10;dVfFqoRCtwUwya8ESjMvSBPvz7Oac8z2pA19TQjQ+Qdu4NZfYXB0tiNo0yhBpJVp8knZG4gK96Js&#10;cwXnF4OuFSSDrjmSLtzEBEtjD1A1IL3UxyRgZZutBJUCm1GJSzmpmZ35wDuPn7FAB0zDBjS7EQNb&#10;3InfWtudtMuXNO2FgO3me5D5Vhlk1gRKclq98pNZLFHQ2dYJAhhQApSZxs4srjQrQlfB+Q994A76&#10;x7Pu1lc+T1R1sVEARolOvBxgIDBKFC9pSo0Eyb1nzfNL7VeyUCJAXWCEq50kRjTBhg8J4s3LNZiD&#10;dNXobkJspaORDgKYzG6dhBnkasEtTB3JXqSOJ2EQ/TV+LReqQi6XBW2bTox8hPslOYrkfhjlSt1h&#10;1A8ImrrDovxMC4vaIDNtvt1E5wqBdJF3KGfpmkOvdFIZy1V2DaR1qb7N+m4sTDhpVjJqEFUFNVJJ&#10;UAXlq0pQbEYb0+ZRtriVxgRRgRIA7QRb5gci5aUTV6PZAYhQWiB9EMqJM+dpW2RrkXJAGagSJPdJ&#10;eoJDTlDp87rDLCZI6hmfNzhKIkHA9gw75ZRT3Ouvv65bWsQPFjkMKB2MzmhcOpJM0IiaIsIoulxI&#10;inTFaKAjiqiTTRoY9Zm6UCLusMoMO/AyvO8ktaNICNodyqurO6yMbBzcl7ig7m7s9LnaOVDG/h5+&#10;lMa9TCFKArbwXbbKos+TdGBYbYNLztmoNhvqEsOASpknmY/UITozyHhFgdFKcr07LG2JHy8gZa5u&#10;uxKSqqtGy0/cjZ6SpgPSpEqe/G6KXbmg7HE7tc8QS4oE+fIlzypxd/bXmKAYCSIwGhIk9QVCQHxL&#10;EuBe3MnaYDlAyTWw4XNaIH3cnyU2GNSwwWw5oA1TP7wSlF597ABIUFsuEhT9rZ/XSJWqAiXX3GnT&#10;punihayzw9pA7CIf31ri61//enRlQCmAtUM6CCxMSvYF1smaAlEOMBA2zVbakioIaYBObfb8Vp2i&#10;2q9ZGkyFQNnAHUDMS7LuMG+U6LfLsZlDdJp8N92oEgKpU3CjG5jLCoUoqdKmA+KuuTrHnj39thnq&#10;DpM6xhWkJxe8ASUgvp1EJwFIVUYJsowoA7wXHRdp0vinFGGxWpRfKWoB7YtXUmUvOpcGuDcEkGfl&#10;I7GlgM4cl5gnQcnEdao7TA7yrBKSC+lBeTbwN+4w6qNXgqIPqoRXgnCHlTeoAbwbAwSQ5oKJLJ1B&#10;LCHJY5YfM+XKASaA96MvqUlMELO+zNWVUwkSW9PZYoLY0PScc85xl1xyibvsssvcBRdcoKtI28GK&#10;zgGlg86bBqk7UUfnkoCN5Ok8ygUjRt/ofWNK0k0XB53yrPnmDqtOCaIzgkgmKQFrtybvT36U0iEa&#10;bJo8657QOXi1z39fF2qT31VdS6DAuYUGwcvts0fhPFHdE3IRBILp+jw7rxIkp/lMpfQkSZDcr5qY&#10;kTSXQcgGZA3lLD6TrxAsPkfdsAmUZz5IkpTka/lJXlQKDY6GBElHnhwJikgu5Ut9KxO6YGJMCUIF&#10;spgg7pvU4LB9ijzDzvLTaUsPUA5plTX2AoWOdjJ8QP5A7XxQNVdsPvmWdvycIk5wdLHEGAmyxRI7&#10;U0wQYIXlAw44wO23335uzz33dHvssYfbf//99RwrMLMNRUDpwKBR0SEEScbeWGdRiRIEsGW9exEX&#10;lCYJ+sLNqnJ2GOD75GPS+4fBLSgRtUNl2KLBfbwSRCejSpAYTysFC1JHqk6ktOUmGXdYNo+UNKs7&#10;TH5lVEj+aLkWUoIkHz0JSq7MdbFEOciTShdL9O6wGkyRj9QCFI1SilxXAZd/1OVEyjMPqC28P2mq&#10;NCYIsOjfCJshlhgJwtVkJKj88oUEsUUGIA6mX1NPvwWI3Ir7JkWCqnGHAdoxX0tzAVmUL2aGkUZW&#10;1y4XlIFvw77Npw7IjRIcyRkIUN7FEtPLs6RQcs2lU2R6/NNPP+1+85vfqGuMLS/Yuf2BBx5wb731&#10;VnRlQCnQDlLqjxrRBK2oxfFUSoIgZiwQRmNi1Jg0NE5FRlS6eaoY9WpIEJ06HWXSq0bT8ZCLjEjL&#10;sZk+JohgWV8GHZSgqHP1Ab7JFDgdBfekA4mDv9QdJnkNeSC/SQfpyQXqIfmYSkwQnaQ8uxKlgDrs&#10;SZDfQDXJwUI2WOXbl3l7mRWCzTTSxRLTS5bem/fnWblmh5UKlkcg2BYX98RZycRvol6YO6yS8qU+&#10;MjGC77JGEAQIMuXdYUnuHUYZtWk7qSQHSRdfhECmVdS0kwkoQZIX5QZFA/KMtkKbS1s1VUBwiPmB&#10;8OAOiyMeGM3ssQZHyT0lwc/s5L733nu7N954Q4nPnDlzNCCaPbvYnT2gdGDgVQmShpVUYwcZJUga&#10;RCXAlhE/wChM5d+EwYhnbutC/WlGsFJ4JaiHdvJJK0FYu25kRhlWEyUo3hmYyxNYoLqNSpOAJ1s+&#10;CDoOnmTn6EBxF5IsiHcuqJQOCZLbJZ2PlDNJoaMsF6SJqeikKW3DruUidR6xpZSUWnn6WYkJNuAc&#10;4N3pvqlPlQJygeuJThKbkwRQ+Shf6nwlMUHYP2JfSBczwzwJ8otVct+kZoehjEAmyYNSCG42bMFE&#10;7FZaYHCkq0WrEtQ7Ols6bJ0gdYelPGBQmBKUHQ8EMiRICFBnUoLY7JR4oD/+8Y/u4osv1n28AG6y&#10;L33pS+7VV1/VvwNKAwaefsErQclVWFvsrnISxAq0fuuMuSnMhsCg4wrDZtIpV6pYAd9JRjFBCXaS&#10;EED+kRfljB1NCTJAJs3megMcKXUJFDfpY/QIemSXtTzIpryz0i0/Mf7kVy60kyCv0iUF6yRRVypx&#10;l2j5yrvxlhA+7pUW6Dy4u5VTMZA2rtP2G51LA9iGdiWochJEtaSDJQuTcpdklD65eZz8lwNcYtgb&#10;gqKxB7pEgdyL+ybnDvNlq+qdP1UWbIbYXF0ANZ3Sxh3L9HiNCeovJKJMYE8pX1KnW/Okk8x2KMGR&#10;/kFdYdkkKCJGnS0wmhWjP/30U90BPg5Ww4UIQZICSoc3ot1Unk6yvvpRo2/wlQBja0pQGjsnY9Bn&#10;EhQtz+jf3HFD3HJBp0A+Jh0TRMeDEcGul5O8gb2bxIi15ztKl5ldDBSECpk/qfLmXqQve7FE/qIz&#10;pwxZigBwSb5OlM+IN+H6JFeMtk5Sp8hnpbEUkGfm6ks7LgiCRZlrTFAJSfVT5HF9epUhLXDr9pig&#10;8vPQkFEKKGOIWwKJ1vKVOlgNCWLgwCrRg6KZYsSOUeRJusNM5VN3WAXJ9DFB3XRQmFZZU/9wh1Ws&#10;BMmL2YASBS3tGLr2zVMj1SeOnqwYLec6W2A0ZGfw4MHuo48+kkz2GUzFmjFjhrrHRo4cqecCSgPx&#10;LNgNDFJSIx5g8SjVKEE0ek+CkpcyMeiz5rFadHUzw4AqBZAgycMkgwExvuQi5VOOzYR4Iutbf0CA&#10;uRld3dpCfreYrSRgShCGswPkOYwoaZ/MwgN0UvmIMR0keUkWJq2osQghySM95cKrVz3U9QTRTXPW&#10;S8YdJnnBv2Kg3lG2SZLvXMA0WExXrhW/SwV1EhLF/by7JPqgCkCCOJQEVVC+YI2lB7gvLz/IbTRq&#10;iFtmYG/Nf2yQusOSSKRAlz+QW+lAxBpkGdAZbPK1tCaKUO8oExax5P0rigmS75nN94OZdOulLoKo&#10;JKiYEpROniWJ3FYxB1paWtzOO+/s/va3v7m3337bLZIR45gxY9wtt9zibrzxRp0tFlA6MGiqBAkp&#10;SKitK8woL9YxlghshO4fJrdJY9NA0ueDoivfQd5AR2QkKMkOUo2v/IcxLhe2dQYgZsmMrgVlJtUB&#10;kT4fZO3Vizj4C0UKMgfhJAn54oGAusMkrWo8k3SHSQKqdZeQLuqylnGCBDIb9BncvVR3mJIg+cnS&#10;DHRiaQJ1jmcxBbpSUMa9ommE1IsklIIOMUGSb5VgrWUGuL/uvZ770Xar6mKO5g7DPZRUTJCYWC1b&#10;JUH+VFnwSpDfST4N8JrTpZ2ivFOvyl0oEVC+vhx8uaSuBFlgdPa+YcDO6TVClFJuH9Wi5Jrbr18/&#10;nRE2dOhQd8QRR7jp06fr1PizzjrLffvb33YHHXRQdGVAKYAEkPkEHydpRI0E0ZgqAWYCNw5pSkcJ&#10;sunx1c0MA7wjho13TlYJIoYgWieolB4xhnhwdDwmyFxWSXXk3AWCwV0XD4xmVOjXeoJwUqaFVASS&#10;1qyLJRJ/klyZZ9wlkgmVuMMAbqd2EpSeYVc3pWRqqWRNCYlcCmlM08TTDr0SVHmbBnSSGaVAyqXa&#10;eki6ICrVklwQb2fakcvvkCs68yTgBx6Vu8NsLaO0Fkuk7rGnG2OZwX16FWyrhWBqEO0ubYWy3R3W&#10;y6tBcXSYIi/XNTjKalUDBw7UWWAPP/ywu+KKK9y//vUvnSV24oknymi0soLrqjAliMqaUFtXWEdR&#10;qTusm3yNRs/oJBUSJPfMKEFVkqB2dxjxIsllIu9OmdBxlGszvRLk817LWH/zygy/q0FOyJRiPMFi&#10;HZD8yTk6Owgnhj/f9HgQV4ISd4dJuWCcK+0kKWMlQVJv0pT46Tj4hxJRCvH1QbbdUt+niZpiJIi8&#10;qBR8nzLgzSiXJAglRIWjGndYNlDiqC9JxgTxrtxL22AJZZsNnR0mX0tjtiyASOr0eElfJfFABsoB&#10;e4hZYOmGVJFxh+WYHWaLJVJ7IUENvnVGya2KqfBPPvmk+/zzz5UMbbnllm7bbbcNsUAVQpUgaVgY&#10;9ySbVjJKUHoxQaTP1giqZno8QCWA7KkSlGDnbcoc5aO9RhkYJCM5Uz1YbwmCAZQEyH/EniQFjQmS&#10;e7ImUBz8lXGHoQTJiXwLJQIlQfI5xtPvhZUMvBIknaTcv1IlyBNdvyhhmu4w0kmxk85SUkq94zqm&#10;yEfVJRVwb09M6eAqH2jS+WsnKekmG6sllEpwqWAC7lvJ7L9cUHeYpJW6nZQ7rJWylZ8oppXUQms7&#10;undYMknqAPJRV4uWfKxkoUQD+caAQZWglMl5ByUomwTFg6U1OLqTkCDcX4cddpjbfffddYsMts54&#10;/PHHNVB6/PjxbubMmdGVAaWAxcswTCz0Z51uEtDKLy29UiWIvsqmyKexd5i6wxJSgiB6XgnyJCip&#10;fMT2cifyolyjydYZ1uFDLKSIFT4eIdltMxjhcs9sdxjgHNdkNk+VfMoHvs7ndGyJ7sYvCcAgaydZ&#10;oVJA+dbEHSblQvUpd4q8LpYYnUsD3Jt351moddVA3SVCKJOYPcTXIY6g0sUwc0Fnh8lrcm/qYxIg&#10;XrAadxixi7SzGXNbUylrdYfp7vHd3YgqSBDtzNpxa4KzPHOCeCCNCcpBglg9mvPQiyVgmnzJrYpY&#10;oMcee0xXix4xYoS74447NDboG9/4hjvmmGPcVVddFV0ZUAowaNgNXDkJtXWFKSJsplcJ6DAhQWkp&#10;QUqCbMuMKgOjicuA7GGLyUczytWCd8doMrIqNxfjgdG4oEx+x8ABOp+kipsRLsgmGDwyrg7xd7HA&#10;aJXR5Z0pn6RAZ6tKkORHpUoBRNKToHSnyLMZKJRD3WEllLoprdrekmzAWaAe8u6kqJrAaEC17IXi&#10;J/esVjnVzVOj8oAAWZ2vFhklSOqNjhcSyFs/88+XGUORcrHikD7aht4ZP0vfO6nBlsG7w/waQdW4&#10;w7R8pY4w8EhTNVVk1gnKQYJAh7igTkKCMOaQnx122EEDpC+88EL35z//2a222mqqCLGadEDp8CoB&#10;6wT5KfJJNSyTQdnbqBLQkPw6QckrQbwjSoO5w9grqBrQ4DOdkbx3Up2klof8ZOSs1q8MDIkFRtus&#10;EqCdq/xhxKVqyG1s77BsgsEzjXQBOpVCMUGmFHl3WDJ5CAhsxSCTj5V2kqTLk6C0A6NRHryqUUqR&#10;U+/INx3EROfSgleCiNuq3B0GlOxKPaR/rJ4EGcGlbreT/WpB2yGd3N+WYqkG2Bxzh2k7qSCZ644c&#10;qG35w0mzNXYnaZCPE2Yu0PQNG1CFEqTli7uzxoHReUmQ1NfO5A5rbW11zzzzjLvmmmvcmWee6X78&#10;4x8rCWJ3edShM844I7oyoBToqEQaJA1AYzsSApWfdm7koFxgzDIxQQlPkectmQY6W+5L59a3SiXI&#10;y/t0kt10lg6bkyYBKRJNLHa9XJtpm6gCHxOkv2oawUIpH8naRMBojzTavdvR0T3BNZDOfOBSPk/a&#10;ePoRqZ8dVqm7hHpCGRMcnHpMkPy0APZi8BuoShlQnv5UKqCuWJsmL6oB5AJCmYQ7TO2WHNXEe+WC&#10;J0H+d5Ioj6gK1EEOgDpOWygXQ/o2u9WG99PvPj9matVpigOSZu4wBkrVuMOwhwTsU76pxwSpEiRH&#10;rtlhwIKjdf+wTqIEsVnqLrvsottmsI8Y8UH//e9/3T/+8Q933HHHuU033TS6MqAUYNBs9ESFTa5j&#10;9JXf9jYqFxhKlCAaZ9LuMMge98QoKQmKpp5WA+skiX1JarXjNslCioO8KNdoLh4T5H+n8+E3Xz7V&#10;FzZddsYdlq0EyYPixIgnF50dJnlImaNsJAXKmY6S5FW6joyRXFWCEiRo2dCOUt6fTriUMie2hut0&#10;dlhCbTcXuLVXghIgQfJu5CcDnGoJpVf5WAizsi1R8sHHBPkC8DPEqkunktvoFr4NllC4ObDRqMFK&#10;+J4bM0XbSZKYt+ALN2X2Ak1ftYHRpgSlqZoqIDYoPAWVIEhQJ3KHsVji/vvv70aNGuVef/11nRp/&#10;0003uQcffNC9+eab7rPPPouuDCgFzPSI2rrOEPPj0OphI/mqts1IaYo8HezMea3a0bAgYzWzXQxK&#10;gqThc++kVAzvnvRGpVywYrQFpdvUWqAGWP4waT4JZNxhOQgvioaBNBSMCZJLidGiX0xyBEk+Qi6q&#10;UoIk3eQd5ZumYc8ERkteluLagUwA6lxS5ZkLRkxJkz2zUlAE5GUSSkGHNYIqHHDlgleC/P24P2mt&#10;BtQZa3GlEtxcgASRrhc+mhoRq2RKnfYxefZ8tbcMPge2CHmoEJQF5cs9k1R0c0IXQoyUoEIkaAnY&#10;OqPkVsW0+PPPP1/Jz3nnnefWW289nTJ/1FFHuR133NGdeuqp0ZUBpYAKi1GjTaJiVNnWM7DKX6nB&#10;pKHb3mGMUJIEaZtJULSkrdqgaIMtpse9k3KX+NEngdE4lsoD5GONEf3dyEEtuvIrBEDPczNBklPk&#10;1R0mP7PdYTwyPjqnAy2kIugIUj6nw0k0Jkjux2i+mo5SSa4cqgQl1UhyQFUH+UlaS0kpRJd8VRKU&#10;UIeYC9xZSZD8LOTSLAVazpAgSW+1nSRqg7rDKNuobicBix/jjty/2iK3oGjAgqWVpnS9kYN0oPDB&#10;xFlu8qzk4oJ4x/EERUvaUIF490qBraG9SFVOzBbmhSpBcuQNjI7OqxKU7GA6aZTcU7JNxtixY92H&#10;H37o5s6dq5umogpBhogLYgp9QHlgtofUWw1ATsqO2ggPYlAJSI8FRqMEJWng6ciSmh5viHeSSakY&#10;vDNvTadRiiqQjaO2WcX9+ptrujWXGZBRZCgP7mSKQxKwbTMWc4fJv3j5Y1eLzQ5T4ykJW5CQ+kce&#10;eiXIE4tKO0rSxbsoCUqQQGaj3R3m22QxQL65LEnSmA2th5SJPIM0kRfVgCqBG4/+sdq8VIIr90ia&#10;BAEIM2SI+/sBSeWADJCHSoA4KmjPgFlbo5bqSxVxL348NdKWqgckaMJMFkqsbM+wODADxD3VJDDa&#10;Zod1JXfY7Nmzdd+wX/3qV+6HP/yhxgJBfL71rW/pytGXX355dGVAqaBjogNKcjRplb8qJSiK1eFe&#10;NNKkwP0yW2YkpgSZOyy5BROj/lDJQyUmc53lBrpvfXnZDkRP1Rr5L4kRmu8co45b7plLZYmrQ6oE&#10;FSRBvlPndrruTQJ1kc4LwgeqCZ6lbDUmSMhZqhuoystzd5/O4mltjmKCtO1G59KAV21Q/AqreaVA&#10;lSDKWd612rz0Kp+PoYq7XpMARJRiQPlLxB0mt6CN8K8abKIuMeee+0hIUAJtBJCPkyBBcuNK9gyL&#10;g7qLPeSeSdnCvIAEcagSJEc2OiMJYrri1KlT3U477aRusXvvvdddfPHF7gc/+IHbeOONVRkKKA8Y&#10;NQwpcndSVdbUEItLKRekx1QDDHCS0+TTUIKUBMnB1PuklALeGxPHaLRKu5mBKUG6o7U/VRVII/0D&#10;hj17JE4Zxs/xK4tz5oMpQYD0JeGy4xZGoM3FUQkgb0Zy05T4SWumsywhqTbIoL1Zf0jn4zvd5NKp&#10;Sob8JE32zEqhJEjyUolVlWWsJEjSRrlWWrb5QN2FOOsmqlXmpZFbbX9VJpOd7qnLz380Ret3UoOF&#10;mbqqezfXv9rZsnIP3pN7mkqcGtQdFgVG51qOJTNFvhPNDhs0aJCSnkMOOcQtu+yyun3GBx98oKtF&#10;4yoLKB8YeDqxJDdRNSJQ6ewwvsV3MUQkKcngaIgKMUEY837N+ZWJcoBLMWl3ifbd8vIYlWpHjwYb&#10;Lfs0Vl/WcULA+2ejQ2C0/CvFHQYwoEnsh8V96CiBD4wu2dR0AOni/RjZJk0w4qDDpVyo96WUuLrD&#10;5L38iNurZ69/Nt09+f6kxFaB5xbmbpNHJUKCUNUolmrbipIg6WghQLmUyGrA/dQdJvePVfOKoEqd&#10;ZCTvTR5Wg/WWH6hl8O74WW7q7GTigihj7D9lU6iNlgLyDJJbGyUIhccCo3MpQc1yHiUIt1lj84OS&#10;WxVKENPk77nnHveXv/zF/f73v9e1gQiSfuqpp9RdFlAeMPBSb5ONCYoqf+VKkDdANEg6snkJrhXk&#10;laBWee/qd5A3EKyoe0uJIUmq4fPeFAdGs1rDadDOVW7mO/LoZBWIqzWLxwRlu8N8PuUDn0M0qIsM&#10;IJPIR99J+sBtOkrqVCWg02GmI/ei/siPVJBRgqJyKgbSxVV8j3edLaP53976ujvmmhfdhxNnJVLG&#10;3IJ6DSCSuchuOaCakG6dHVZlGVv5KgmqsGzzwdxh3J+2WA0y5Sp5Vxq9zY9lBra45Qf30Xu+9Mm0&#10;6Gx1gKDh6tU2KmVTDagjpvQlNSDMC1WC5MgXE9QzOt+Z3GGsDXTzzTfrjvETJkxwK6ywgm6l8fLL&#10;L+teYmypEVAebB0ZL6knYDUFdBQ09qYqRhWMStLYSR7DqzFB0tj7NecYPVQARuTeXZLcLuO8N8WR&#10;pG23DsziZKoBd8AQA5KYPRLHoMY7TN6j0Aaq1EE6M8qFoErreKsBhtgCZ3tUoRSQJiP0aU6T99sh&#10;eMJWSmpRS8lnQL174eNp7v0Js3Qh0DfHzqi68wbaQco7AyVd9sAK4ZUgX8YLqqyHSoLkHtWofPlA&#10;fea+3L9qEoRtlX9G8qsB+b/xSkP0Ps99OEXbYbXg9bCL3LvQQKUUUHepJ7VRgogJEnLTPYr9yUZG&#10;CcrhDps/y7k5U6Rw5vkMqDNKzvVZs2ZpMPThhx/urr76alWCWDGac5tssom79NJLoysDSgWVngal&#10;7rDoXLWwyl/NqJEGyeJ6GKAkV42GoOH/5r0TC4yW96Th895JrRhthJROo0q7mYHGmshPVYL8qapg&#10;ZECSqMavIzqOzq08C4F3hZRT5tbxVgNTClCAqukkWTyP8uUdqT9pkSBVHaLOkjwthrjSSt277/Vx&#10;GRL+4cTZko/6a9XAhUx6qlUJgJIguQ9lXG0++inyX2g9S1oJoqzNHZZEYDS3UHdYdK4abDxqsLan&#10;58YkExxNnZsnZUwWVlvGGZIrL5zUgDAneO+is8PiSlCWPfnkGedeutq5z16UApobnawfSs514n5Q&#10;gAiM7hEFQlEZmB6/1VZbuU8++UTPBZQORufkIXJoYkYzqvyVxgQBGmRLr55qLCFoScBGtZl9wxKc&#10;Ik/Dp4NMouGTTt6b4lASlJB9Z4ouVlhjeRIoazoI4GMdOiaSvzrEBMmJQrPDgBlhbkteVgvyEGPs&#10;lYKO6SsXvox9/E2lwdGU6+fT5rrPps7JSfJUWZP/VAkqodDJX+oHYN2YJz6YlFH5Rk+CBFVfyNzB&#10;K7vVd5DAYkYo42rbSkYJknJJPCZI0kne+iny0ckKoYHlcg9PbqtP5/rLD1Lb+s64mW7aXCECVYK0&#10;+TJGxak2Jsgrhp7kVl//8oIl9YkHIuS82Aaq2Ysl8vt79zn3yJ/l5/3y8jOjD+qHklsWxIcNVHF7&#10;EQzNWkHEAX388cfupZdeciNHjoyuDCgVKCK0y6QCKYGO8OSela4YDTAWLU3eWCblDuP1iH1CWcKg&#10;Jz07LCmVgFKwovBGMxkDr0ZYfiYx84pEWoebczsKyj/WMdGhFJodBrhGSZC8fBLuMN9JfiEkyBOL&#10;auBJUHcl5JWWMfXuqqfHuAsf/kDI0LzobDtYfZscVRLkTxUEdcOIyePvT3bjZ8zPLC3BRpuJkCC5&#10;hXaQ+qzqOkhAMdBWklhHxpQ+SG615ZsN6jS3VHWuynxksKDuMMo1gWQuN6iPxgZRLq99Wv3aeNh9&#10;7CJpK9ZGi8FiglQJqrJ8C8JUIMD+YIVIUHZM0OzJMmoY7e8xbE0ZbQ+OPqgfSs51psDvueee6gq7&#10;4IILdMuM6667TqfLs3L0PvvsE10ZUCowojR23TajepupsMofl+vLBWlKev8wOi/iJXhPXDPEHCUB&#10;OgfelfdOouGTPisK8iEJwwkgpXSvOjKNzlUDIwNxsmPgTNwFxd9FlSB5WUi5GtAKiUYcEOh2d1h1&#10;mUgZe7Wv8pggFqR7ZvRkd/OLn7lx0+dq3Y7DOlx1W5aYXAgFl973pneFbbbSEH3XT6bO0bpY7cCG&#10;mgIh1fKrsoME1kl6paC6Ms6Q3ATKNxuqBMmhZVJlVfTrXln7qx6ka93lBui93h47w5+sAtQQCBVZ&#10;WC3RJW3e3dluH1IBpEaJjSRalaAc6bYp8tkkaMKbQoQmODd4RecGjpTCluvqjLJI0Pe//3231157&#10;ueeff95ddtllSohwkXEeghRQHjBsjPJoBMl0jcjc/j4Y6EqhyoHNDkuIBDHtmqBoOhn2DYu7a6pB&#10;0koQMQjWd2FUkjLv2lHIf0owqu4cfadN2iAHuRBXNHx5Fs5vM8KUeSIxQXIf0qidZA6iVg5oJ3Te&#10;vowryzveiY4bUs9BRxEHaSVjIY+lplZJkFz8zrhZ+p0DN1vRDWjp5WbPX6RbIVSW0hjkBqSbZzQV&#10;Kb9SQD0gzUkulujLN5m2bKC+kNZEAqNRguQeOjuMjEwAwwf01rY8bU6C7jBJW9WB0ZSvvCdlk+bC&#10;oj4oWg6UHpSgXPmqu8gLQcqOCZrwhnOzhASNWMe5vsOik/VF0VynAjEz7JVXXnFPP/20W3vttd3J&#10;J5+sJOjKK690V1xxhapAvXrJC5eI1tZWjSF64okn3N133+0effRRXYjRwO98dtttt2UOpua/++67&#10;0RU+XRMnTtTp+XfddZdu5Dp69Gi9t4E4pk8//VTvzzX8ZKPXRlnXiNE5BZBoTFBU+atRgqjT8a0z&#10;kgDpIh4II5zUGkHAOkhTgqodfXs66u+BIS65RyyCuDssiaK2IPBcrggMKkk38sHvhWaHAd6VvKTM&#10;k4gDo6PFGEMkc6WxHEAAULx01egKiS4djXWorFWV7ZYkrXwKWS21s4yrMyss1cetv8Igt6L85HVx&#10;iVVZFTU92kHKv+ZcC9KVCcRB6iFlnMjsMDko22rLNxuqBEkZaGB0lZkIkeIWSbnDAK58bsUkj2qh&#10;/avUa+5XrTuMtmYkNwk1Ny+IB0LdybdGEMilBLFw4oR3pFOZIiToS0KChvrzdUbRXF+4cKF75pln&#10;dGr8r3/9az1YJwgFaPnll3fNzeUv9T1z5kz38MMPu3POOceddNJJ7ic/+Yl75x3JnAjvvfeeO+20&#10;09wvfvELd+GFF+rBthwvvPBCdIVTAvSf//zH/fGPf3Tnnnuuponr2NHeOsIxY8bolh7MYuMafl51&#10;1VUNE8RtSlByi6u1+4JpDJUCA+R3kk9unSBGJqylwuKGfROKBwK8JxKwTu2Who9xrgY6GyW6BYYp&#10;KfNubitVHBKABkbLLXvligkS0HGaS4xOqlh9wIAyElUDGtWhaqBKkJRHcoHR1al91D/76ox5rYut&#10;qEu50H6UBEXnigHybYRph7WG62SClYb21fYzeiJrBVVX1nyddyZB1bRnA+kiqJd2XbU7TMs3UoKq&#10;LN9soNrIf3r/akkQ78kd/CAkmXT26+07fgZ11YK0ebWPNlod0cXEUL4W85VEn5ITFhOULygaQIK6&#10;yWfxwOjp0u9O/9h/ttRqwvoG+vN1RtGWRQA0cT8oLEceeaSuGI0yxD5ilWZyz549dfPV/fff3x14&#10;4IHR2Y4YPHiwO+igg9y1116rxyWXXOJ23313/YyFG1GlbrnlFt2y4+yzz9btOyBPN954o5Is0mgq&#10;E9+DcO26665Kvu677z63YIEUTp2B+wEb6klQdLIKYDBoACCfm6QUYNO8OyxBJUiM0RwhVBAW3GFJ&#10;gY6IDgLztqC1+hliZJ8VBZ1GUjTIy/HtRrla0EGQMjZMzAk5DfHiU/IoZwB1DJQ5RljJJB1vlbC6&#10;qJ1kFXURtMcEVe4Oo15YhzpjrpCgrPuwYjRnNJ/yZGk2dNVo+Uk+b7PGcC0LT4IsONpfVylIkcUE&#10;JUaC5D5JKAXkF0Q8ifLNRrsSVH1MEO2NclcSVGK5FoMp2TOFTFcL6ohfMVrqeZXusIwSJPdUO1Nl&#10;/cuLjBIkdpwjFzKB0fPlBWeIwZKf498U5jjBuaGrOzdgGfm8enUzCRTNdcgCCyLiAjv66KPdUUcd&#10;5X72s5/puTlz5kRXlQem1W+55ZZKTtZcc83obEdAuj766CMNuuZZkyZNykzNZ1ba66+/7lpaWtx+&#10;++3n1lprLbfzzju7LbbYQhUl3GIoVa+++qpbY4019Dn8JG5p5ZVX1vMoSbkAwUL94vl2cC4NMMKl&#10;sas7LDpXDcywV2s0GZWkERg9Z8FC7ZCTCooGqmDIPXH9aCdZZQeOATHjof1hQobTSKmWUZXGic7R&#10;lIx85IZkG/Eqxbii2CDH00EmEhMkyeNdMe7cuxqoEsSq4JIu6lEliJOgXO4wHztCnkEcS0uvLUOx&#10;8rC+bo2l++t7rrRUpASpO6zqgtZ3JvuKxXSVAsqCemhKQTXgHpmYIG6cINpJENtmVJeH1MH2ck0G&#10;/SMlmxjHakD9oE7qBrnyvsVc1sVA/TM7g5lRtTgNWEyQEZ1c6NXiXMsgb0w/fMSvDfTpc5Jp4yNX&#10;2PDowvqjaMuioGbMmKEkAhD7s9JKK2mhTZuWzNLh2ejdu7cbNmyYTsXHnYUSxYy0F198UQkJMUNj&#10;x47Va1i52r7Dnmakl33NIEHscr/ccsu5pZZaSq9hhWv+5vv5SBAxQ8QPXXPNNXowAw63WhrAsGHg&#10;MHRVG0xB3LBVQ4KwaeYOS44EtensMK8EJTsCQCmAXJGP1cY68M5eEyAfkjOc3s3STd11aEFVlbd8&#10;FSUI5JodBjjr4yB8kHsx8K6QDW+Uqzee8ZgRi02qFKRLy1dGzBWTIOlozFWaUwmSzygSLacSk7vM&#10;wN6ub3MP9611l5H20lPzeiUhRBDzjybP0fevppz5JsSeelPtzCHQrhRU7w7j3aiD5FcaJIh6k4g7&#10;LCK3XglKJp0s9EqZJOEOg4xD9EhaEkoQ9hVQn5NoxzlhShAEKB8Jau4vo4NtnFtug2hdoDOde/de&#10;qdAznRu+dsPEA4GSch3X0nPPPadrBHHwO+dwSdm5eLxOtYCoHHrooRrDw/5k++67r6o7xAVNnjxZ&#10;1al58+Yp8YnHJPE7FZ3PODBAXBMH10CkSH8uQLwef/xxd8cdd+iBSw3ClQYwbF4JSka6tEpPg8oX&#10;K1IKSJMFRicVE0Ta5sxfFClBeRpOhdDAWWn83l1SXcNXoxuVhZIgMjMB6AhNbsWt/Wad1QHjTsry&#10;dkByGvLBx6WMMFVRk+tIWiKB0ZKPvGf3bsVdccWA2wlVyytBleVdq3yX+gxmyAg+u57Q4fKPzjdP&#10;ji6GndZZxu294fJuly8vq2okWH5wi9bxKbMWuKlzqnO5k1wlQZKgagY1Buoz9RCBAMW0GoLmSS7u&#10;sO5SB6tPWxyUNfXWu8MqTyMg/6iLXnWPTlYJW+MMRbEakP22Jhc5aHWoUvB6SiDlF/KtWluYF2yX&#10;wZFvtWhApV3zW8597QQhQ9s6N+415ya949cFGrKSVOi+0YX1R9Fc7y4VHMUFAsJmqRwoJP369dMp&#10;8naOuJ2kgHKz6aab6ky01VZbze22227uW9/6lrrHmCGGW4y4ItxWHAZ+p2GjVvE5HVj8c8DfnOfz&#10;XFh//fU1KJuZbxzMgiMtaQDmT11h2fSqlIEI5uenIdCpVQryJ3kliHWCFqoRTlwJknt6Jah6EkQ5&#10;UBJJGUxDXI7PDsqtBKoESTmZ/J0NnkY94F8pI0zeFzJJmS9IYPZkuxLk62M1yChBVZSvusOiDtUr&#10;QR3vs7AtcoeJvSuV+G6x6lB30i5ru5WH9cu0t/69e7lh/Zv094+qnCFGXVR3mPxOHlQLSBBkiiS1&#10;Sl4o4a8QlC8HpLGaveFygXuSn6gkUZFVDAZxvCf2jPdPArrvodyqWiUIS4PtB7xvtbFV1FtIqU0U&#10;qVYVzwsNjJajUGA06Nns3Go7OrfVz51bd28fCzRqK78+UEJlkQSK5jrrAxEDRMzN9ttvr8c3v/lN&#10;d/zxx+tPO7f55ptH30gekB7ifwCB2sQUQZTibi1id1CJAJ8NGTJEv0MskcUuEUvE33379nWDBg3S&#10;c9ngWahHvLcdFouUNFQJktaEca/GWBpMCcrXMZYK7HlGCUo6JkgaaOJKUKyTrFYC5p0pC68CRScT&#10;gG6bEYG8qKa4+a514vkIBmmnHvCzJCVILmyPCaouDwEdD5uSqjssTxpLBQSg2inyHQKjmR0W6yAg&#10;G3TonFGyWkVy6YggRdxj9EQhQVWVtG/T3CsREiS3oJ0ArxRUnjYlufL9JGb/ZcMrmFFgdJWGkZXC&#10;lQSJPUtKsLJ9D5ntWk365PVUCSL3VKlKIB/ho5Qx5ZPaWkHxKfL5AqMNVN5l1/OK0Na/cG6jQ50b&#10;tGL0YWOgaLWASDArrNjBIoqlAncUZGbKlCk6k4t1e4g7IsYIwgKxYao7pAaiQxD0s88+q+SFafkD&#10;Bw7UGCU+Y30gXFhcw1pGbO1BzNLSSy/tVlllFZ0xxlpC3JO1hz788EO36qqr6nX1BhWfOkJDSKK6&#10;mhJkhq5SYIA0MFoa0twFyTQkDK53h3XTOIokoZ2kHGw2WWknacCo8Y9yqd4ktYMRmo1EdY2f6my7&#10;V4IEhUaP5AmPLCkmSAwwpJz3N4m+GmgnKUcSnSRKFoSOWZSVGnaNCYo6LNxh8cBo3tnEOdJabbln&#10;pslXrQRF7jD5l0hMkKTJYsjogKvpJH1gtJHchNhFBMogKRI0R4gzRY36bO2vWtg6QSgt1Qy6fPla&#10;4HsyNpF2rHFfknfWHySOUtYJysbA5bwaNGoLadD9opONgWRrb4kgHof9xli7h4UQITE33HCDutyY&#10;CcYML9b8ufjii/XAJUXA8i677KKzu3BlMTV+nXXWcbfeeqsGTXMdSg+KFQSnf//+btttt1XFh7WB&#10;CK7GfUdw9DbbbKPuvHrDB0abElRdYwfWIKtdb0IbZcLuMBpkau4weV/IlSpBVZMg/9MbzGSMJvBy&#10;t7+fjz+pDnRA3M3umQ39LOpMSnOHifFE/ZPsS0oJgmjw3tW6S1CyMOyokpWWLx2+EZ3swGhTgUA5&#10;7rB8aCdBszL1qRLwVeskqw2aBbyVuq/kF+8uqbycTQmijuWrg5WCMpDbakyZlVmlyChBCZIgvRcJ&#10;FFQzQ4xapyRX0pUEyQWULza22vItiFLdYUsI6kKCUIJQgFjNGaUJtxogABkigysLJYe/uYbfmZof&#10;X5l69dVXd4cddpjbbLPNVFGC3LCG0de//nWpoP61IEqoVChCuMFQj4444gi3wQYb6Of1hrrDpC1h&#10;3DGW1RKhdhJUXWPHWPShQ5TkkLZq08X3SRvrBKXlDtPAaEmrraRcKUgrr0seJGQzMzCXWGIxQYK8&#10;iyXKo3yHXqISJNehqGE86XirRbJKkJ/9R8A29aiS+kiHYKoCAa38bfchnfY7hK261BoJcu5D3GFy&#10;30rSC/ieqXLU8WphMSOmFFSjmmbKV1602vLNhhI1OSD61SpBDOJ41z69emqbTgKQjJaIlM6cL2Sg&#10;QvBqukaQ/J6EuxPwjpQv5ZOaO6yUwOglCMnkfJnArbXTTjupwhM/zjzzTLfDDjtoQPRvfvMb9/e/&#10;/12DrvmduCO+Z4DosD4Qq01z3emnn67fJYbH0NTUpEHNrHFk94EYlbPFR5rAuGOYMCbsYl0tjPnb&#10;+iWVAptGx4n5YaRCg6oGGDLIFKPvVJQgMUiZmKAq85FX5W3Jg2RNexSjIz9951N5nmI8jUjlH4V7&#10;1wdPLHV2mMUEsehkteA+1BvfoVVnZlBMMey0E0hQJR2jfo/CFVBPvEKgf+p97Xc69Gr7ylFL9dVy&#10;GTd9XtXBs14JSk4poF7TVsjDStsK5Ix4L5S+NEgQeUdnjr0wF2alIA6Re3j1JjqZAJJYK4hXS1Lp&#10;A5QHdob6nFpgdGaKfBcjQVR8go8DkoMGw0X2gy0fqmzvGeaPKlINMLq9m/w9tFOM7lspNB5IOh1e&#10;lcaelEE3kI90knRuicQEyaFyd7K2XcrF35P8qLqs5R4Yz3zxGPoZpEt+lrLQHoqNKgSSMPKxWmB/&#10;IRckr2olSN6DtAGNC6rAuNPhxztUVvu1uCC/WrRfgZtOpFos1a9JZ4kxA2usEKFKQXIpC8owSaUA&#10;+0C7riQfAd/SgZv8oiRIyidJqDtM7puIEhSR3SRjgoAFR1ezfxh1jsGhJ7nJ5CFjIt06g/JNoB3n&#10;RGaxxC5GgghYRq1hGwoWIgyoHjpSj4wurhwaRTWASAHrMCoFKTJXHUao2rgg7wojHgg3W8/MOycF&#10;3pfRLc+plrCZWoDBrN4x0hHqnpKf1RI1YGsNWaBrNjjLZ2pgS3SHof5x22RIkLnDWEemunykvtBJ&#10;cJ9K44LI86hoFX6tIH+CdNLX0qGTUvKsGqB8LdW3Se81edb8ils134vPHkoC5CVthVevtK2Yygco&#10;k8SVILkft+QZ1XiOGczMlfwjvUnGBIEk1gqizmn5SrKSDoxWEpSAncmJcmaHLQEouWURzPzAAw8o&#10;EWKvLlZSZvuJSrfOCPDGEoNE02SEG9mVimFGDTm0GtAJoAygIJCmakkQjXH2/EWarqRdYQDCxujW&#10;qwTVNXzeF+OEYUrQZiqsXFAgyilqjPm0OQukfNvLoZg7zAwrnUkpu/bTQdDR0mHMX1R9HJh2lPKe&#10;EIseCdRH3kVdnlIXKxnh0jaM4AINjo7yEMWB11USlFChq1Igt1J3WIVZSRl4Jch3bElAlSDJR/Ki&#10;0raiBDcikFq+VLIEYe4wnlGNEgS5pc1whySnyANdK0hQjbuTV6N8fdtLxi5it707rHJ3Z1EQD9QV&#10;3WHMtiKm5qtf/apOTb/55pszMTv33HOPY2uJtPbY6syg45F665Wgytu7wowanUW1wK75tYK8ZFsN&#10;SJetEZT09HhgShB5WG3Dp+OhGBK0lxlg3OnQynFDkJ7p0mFf+thod/fr4+ys5ildTz53GEZ1s5WH&#10;uE1WGuJWH9E/OpsfNoIkZTqTqsrKyEg0KXcYoJ3gTiSQtJLO29xhqr5KclgrKOMOk3Tyj3TSFpOA&#10;TaNmLZlqcpJOnPsk1Uny7uSjdpIVkEngy9bXv1RIUHRP6k819RC7ZV2SkqCkCldg7rDqZ4dZ+SZj&#10;ceJKULWqeF50mCLfhUgQwcTMqvr+97/v/vCHP+isq5EjR+o+WwQes8UFU9yZ+p69SnNAfhC0Sseo&#10;O8lXZS7blaAkRo2kyZMglKDqGhOdPp2BV4KSbzTaQcq9dZ2gKhs+7wvxwGAma9rjShAP0V9Lwrvj&#10;ZroLH/7A/fPxD/VvvupH4sRj5E4lZfft9ZZzR2+9ivvSsgOjs/mho1H5DoAbVDvLjs5LA2flvkl0&#10;kqYEVeoOUyVI0jSopUnLAWKZ7Q5Tkqpnqoe5S6pSCuTIxAQlGDhLPkIIK1aCJL+of3S4fgZisi3F&#10;b5thMUHRyQpAPJASX0mnrpkVnU8CmfKtYid56hyknuxLwmYDje2jfCXjKi3forCYIFWCvCK2JKOi&#10;nKfSMwuLlZlZuJBOg4UN77vvPnfRRRe5+++/P7oyoBgwbhRCEkpQhgRJI6gW9Fu2VlC1+4d5Jcj2&#10;DUteCYIEYUToMKpVgsxRhYFP2LarCsEtccOUU9TvT/TrzYyf0b7fHR03NzNilQ3SP7Rfs/vKCoNL&#10;MrCUN+VD+ug4qp0m79UC6yirz0hcs97lCdEtv6GouiVVY2i/Jp0FF98/DLcdd0yyQ/dKULcEZg95&#10;xSUxpSDqJMmLSmcPWdlCqJIo22xoYLSkU91h1PMKodPjJRMZEEAOkiRrmcDoKspXbStKkKSrlMkL&#10;pUCVIMpX7p0qCeqKShDqzhtvvOGuv/56d9ZZZ7lLL71UV3Fed9113UknneR+//vfu6OPPloXMrzk&#10;kkuibwUUAzI3bRNjh9GrBkYAkhhV0JjMHTa3tTplD3KmSpCkq080gkoSLA5Jw+c5rAwMKa8UfJVv&#10;Y9uT0wU8rMPwxqm0NHLVZ1Pn6u8sNqnvJv9xD+6WVCeEIeZeEDWNC5K8rAbUGzpLOp98alU50AUT&#10;pYx1raAKjDvfIU1LCTFE8SImyKtp5KWvM0kqQX2jmKBqZw9pOUgeJusOq66T9ErQF1pfkijbbECu&#10;pKg9CaK+VwhVgiStLc3EAyWbTpsiX135xkluMuWrMUFSvrw3tjAVQIC6YmD0rFmzlPzcfvvtqvoQ&#10;G/TjH/9YCdB3vvMdXbxwiy22cAceeKAqRAGlASWIDgjjXk2DB0kqQZIkT4LklqStGtDJoATRwfZN&#10;SQkizoE+jc4OA1ApIAAUg44aE7bvqDbcls6nnBR+Ns2TIMrXOi7rwJOcnqwqgRjjZJQgr1b5Dq36&#10;jFR3mJQz7rBKOm9UD94LJYj6Et9E1W+t4BWDpDpLiwlCCYLMlAtIGW2PNHKfpJQgc4cpCaqQ6CoJ&#10;omylvuSLSasGEKsk3GHYHL7f0pTcQomG/knEBEnaWJOLtCWtBFFGlbSTkqAxQXJAgLqSEsQmomxZ&#10;cdBBB7nf/e537gc/+IHbcMMNdbNRAyoQCx0SNxRQGpDmsbt+inx1sBEyI4FqgWOkXQmq3h2GikHj&#10;TCMmiPuylgxmTuOCqmj8nogSE5Q4B8q4rjQWpYzCNhJE0maLYeerdBAAYpkUMKC6YKI8yAh1peAe&#10;TOPnnkl0lAwWyD/qYrlpg9jqjDzJOFyEqgSxiWrUw86WjoxOg9F9EoQNZGJGpN5X2rCpxySR/jup&#10;mBFPdKvrJCGTGYKbghKEwkQxUD6ks1Jll7rC9/tI3YmaXmLIkNxqlCB5L+8OS1IJwv4zIExzdhgx&#10;QfLeXWF2GIXE1HgOAqNPOOEE3ZaCbS3svB0LFiyQwuyme3Vtsskm0R0CioERHvnm3WEVWssINrJL&#10;QgnSDjHBmCCdIi/vmkZMkI5+xIhgPMlHC3itBLwvxUBnkbR59+4WZoeVZ5zMHUZvilsR2Dsm5Q4D&#10;GNAm6TCScIfR+Xi1IJk0tgdGl+8OIwaLtAAWMjQlyGaH0ZHxOXEeSeWndpJyq0qVAlJrahx1Jikl&#10;iHoNmSQ7KiW6WraSd57gJpNfcXBP7k07VBIUnS8XaewbZkhmsUQGv8kGRqstpHylaFMhQVooUUxQ&#10;VyBBrAF06qmn6nHaaafprDD7O/tgE9OA8qFbZ8hPDB71qxpYpU8kJkgShRJEmuZW2SHS6esUeWmc&#10;abjDAJ0EJAujUk3jp3OgGNRoJmw4291hpRt26sWkWT4gmu8YCaITInVJuiN4Z/KRPKiWBKn6IpY4&#10;MXeYkNx2d1ipuedBZ09nCJbq26zvqPuHyXkGHpAgOtt+vXslpgT1NSVI7l1eaj1IrpUBaTIVsVpQ&#10;XchHyqfSduJJkG2emlz9M1hgNFASVKFh1MBo+b66ORNuy5l1gqp0h6kSJP+ScodRV5p6eJd2tTM8&#10;c4JE4wprE4LeFQKjqXzjxo3TXd4LHVxDnFBA+fCB0T4mqFolyEZ2SShBpMncYdWuE0Q8ho8JSicw&#10;GmDYeW9VgqJ8qAQUAQc2M2G7mdns1BSIUjBx5nzNP4PJ7xoTJOlLqnMEjCKpj3Q8VStBkomoK3Q+&#10;SagF5g5TElRm2pQESVroIAb36aX1xOok75pRgqRuEueSBKp3l0gZiE0A1G2NUUsAlAf5qJ1kNSQo&#10;ys9UlKAeQpyj99W4oAqr4lwZePGeLQlunmowdyfbr1QK7D3tjCxMNjDaT25oXVSd3c4JFCBcYaAr&#10;kCB2eCf+57e//W3Bg2uYGRZQPnSKvDQCJUHRuUqRIUFiNKsFRgMXRLXuMBo6cTooGKQrjZggoEqQ&#10;kqDqFkz0ioHvvJM275kp8pI+fUwJaHeF/X97ZwIfZ1Xu/9MlSbOnSfe9tNCWssheFlnFBUFQBJHt&#10;CoiCsrsBXvwI9+LGFdGroiKKIurl/lkUFQWvIIKA7GvZC6X7mjRpmzQt/M/3Oe8zeTPMJDOT931n&#10;kjm/MiSZ5Z3znuV5fufZjiNnxK/w0f4PUM0fThhjCXJjVigY87CijCJuJBUYbed4vuNLf9umWPJj&#10;iX3liMA9EhRMtC+wmydNXkgQL0QAFzg7rHB3mG0vcxndHcV6VjCv6QfGuFC3sRvbeA5PBVwXQg4G&#10;kiHW68iM6LpQoCRoQJYg+3DuMGLxoiFB6g6LLSZICyWCcnCHEQw9ffr01GPatGmS+dXZ2WnWrVsn&#10;1h99tLa2Bp/yyAcoHRYBAg9BPRDo7j0aEkRWBSTImZULBQKMdrHzjis7DLCTqrQ7ILEEDWDx015k&#10;LkIzavEurgN7UQ3IzQVhEgQ00BblDaWKlgQF7jB7bbVCFAL6D0Xp+hFFOfD5iLsA5S3HZuQ5vmwO&#10;aA/KgTGAoNAmjQvqZQkKlO9AIZYgeymxBOU+3CnwEeYyrWFMooKQILtWGOOBusOE4EbUX2EgDyUu&#10;yF6acSmYBElMkDs8NSoLnyJVMdqOL31ZCMQSZOczTSMWLwo4S1CM2WESD2Qfw6wcJzss4n4tBnLu&#10;eU6Qf+yxx1KWoSuvvFJihPRB3SCP/EE2DvPIxQQVtpgUKtSicJEgLIUE2cVEPE+hYLeJ24GlgjDP&#10;5TDPQqDukkKUZBjIM0aB+5dGRwi1BKF4c40K0swwRU9gtLvHKHfizh3GLrKHUBcClBZCGCCUo2ij&#10;iwkaIe4wtXjmCuYgbWJzwLg2VFfIWGiGGIqM9tZXR0eCNCaI8XLEOrfxTiEYAwhBlCQI0cC9M8YF&#10;p8jbe1ErX5QkPAxHgiiYyHEnwZN5QrLDbFurxdoebTs1RZ75g+wuBEwJjQmKaoxTliDbrljqBKkl&#10;SFxh9hFxvxYDOff8xo0bJfh54cKFZrfddjMHHnhgr8eee+4ZvNMjH0AKGAR23gOdsqnssAgWFIup&#10;wS50FhPVdQsFynqTVQQIS+p1xLFzBNwzD7E6DWDxpyxBdnE7yhIdHDnN7+ywMAniU2TZAa0TpHFG&#10;UQDCwnykDwZCglRJAlGUEYw57jCUt4yvnVO0MVfwftrEDpmmNIyCBGEJ2pqyBAkJssQlKlIpliD7&#10;EwtoIRYX7k5IkP0ZVdAsYF6jJAdsCcIdZq8VZWB+GLhQhQTZ7yrU0kKRVz4rdYIibiYbRJVlYu0r&#10;APS+I7rRjTGcVMbXzvd4LEH2XodQejzIuedJg7///vvNZz/7WfP5z3/enHfeeb0eFEn0yB/sANjt&#10;sSOIwhLEsmQRDBQog9E1lSKEOMG8UKDwqW2D0onLFQboR7EEWaEykMXPGPAP+YZwihK0j2tK+3Ic&#10;6iWBO0wr1DoShDvCCc9oiyW6fkRxFLq7BXxe6xihKCDUAwWWPifc3YaBGkS5gvgm2sTnldxDysUS&#10;ZK9DXAfzHOtNVCTdxaG4aylxzQfMQRkDewksYFEBYgEZFCVZ4GZBSJDtt6gIbiZIhpid2gOKCSLw&#10;3X4Wd1jUliDap+U+CiVBzh0W8SnydjzYDDpLUBwkyOoCXGIjKu3DEqEhgJwl6HA76JMnT5aYIIoi&#10;ekQDSZG369NlhwVPFogoA6NZTKNrK2UxtW7ulp+FAIUvQdFWAcUVFA1Q3nwH7rBCd7hAbtM+IKZR&#10;QxUGijfX3lRL0IwxNdIu+pLPqjUp0pgg2z7JDkM4D0CAiiXIto/bZR5F0ZcQSOImuGa+VaOxxjCu&#10;rAusF84d5g5RZc2oJcjFBEVDKhlr3d13dFmlkS9se6kmTM9F5SoB3B7rhDHaUmD2kJAg+xASFOH8&#10;C4NDT50lyAW1FwKpGG0/TJYr4x41NDi60PPDkPdaLJGwiChAnzHP6TNkBPcfKbZ1ucfIKkeEhgD6&#10;7HnOC3vmmWfksWjRIrNgwQJz/fXXy0GpTz75ZOo1Hi+99FLwKY984CpGRxMYrcofAT9QIDQaRzmm&#10;37nFEZlCICRoCyfID0vtnOIAu+VUYPSA3GGif2RMonaHYbXhilhxcgF9t3JDp3xmh/H1tl1vu8Bo&#10;C3U30a9RISVAbfMGsovk8yklCWuJALSNuCCULoojH6LLvaC4xRJkm9PjDuuWucnr9GaUgdEQP1WS&#10;hWQQ0R5kAnMwUhIkY0wKdQ+RzhdCgmz/M7ZxucMYZ2TQgCxBEhPU2yoXJVLjW4BsxArk+pEEB4hu&#10;dJYglf+OrBa+jjNiqyVAPEZaAsRjCKDPGUyxxEsuuUQeFETEHXbLLbdIcPSll16aeo3HNddcE3zK&#10;Ix8w+e1aD2KCClvsiigtQbQJ4YGLgIVUqEsMRb6JatF2YWqwaBxw7rARjgTloSDT8bYVHIwCMpM+&#10;iBJKWGhfLiO9tqNLLIT03YwxtfKcklFxh9mf0brDiAlyrpKBWIK4Pz5Pu6NU4C5DbLiQ8nzGmPdy&#10;TxITZAeWoFbGgli3tk0uTR6F7twmwYciAEqSyxVSVRi9Tx8yB6NSkIAxZlzEHZZHH4Yhlj7bZ3Fa&#10;grDIMRZiCbLfVQhSxRKJCYp6MVsM5CR57ghLHD8l+D2wGg4UbnzdvTprX2F9lxVbcYfZx8hR5WEJ&#10;qqysNB/84AflceSRR5oTTzxRssJOPfVUc9RRR6Ve43HQQQcFn/LIBygJdnvUP0HwDQQpEhSBYGJh&#10;IuAoLofAW18oCdpKTJCrEZRMTFAEdYLsI0plqMDET7/KDjyHsV4WuMLG1Fea5ppK+YjsOu0vmmYf&#10;laUFsKnvcYcVHhPEPCQegzFHAUWFnqMzyBDLoQMD0B6UIefLoSTUHYYliHnNjpm5KZY6+3pUCFuC&#10;cm+tA1QcAkxroiSSzlLggt9VXuQLtWBEaelLB9cdZh/IHlmTBUCPzeDssDia2TO++bs7uSXGF9A2&#10;5mMUYPpKPJX9yTgVSnSzAisQJGhEmbjDOByVIog8zjjjDDkT7Mwzz0w9x+Oss86SQ1Xnzp0bfMoj&#10;H0h2mJ2wcoBqgYtdoRM+qgXFYpLgaCvw1tsdcyGgTXJumG1TTVVC7rABkiBGAWUZoT4UjAyUGe3L&#10;xeqnNYImN1U7K5r9iMYEiUsN4RmhOwL3AwoXwjCQOkGMAWUVIB3EY0QF3GFYc/KPCXJp1nxWY4Ig&#10;+JCgVrEEvSW7+qhcYQqxFNhL5uIuYe1zT/e9tNo89NpasZ5KwUr7+SgsuwpukXUyEAWpbhZHgqJr&#10;WxhkhzFWEtfS/1J5B7bZ9jEP+Wxc7rDUSfIFWfp61hiyMaq5B4mn77gm63gg1fMzYlunI0ISE2Qf&#10;QwA5z+D29napB0SqfBhv2cm2ePFi7w4rEOxumbgI9gLWei+oBSSqnSMLc3QtlqDC3WG0ycUEJRMY&#10;ze42kmMz7L1HLTbpA66Zq/JZEliCIEG66+xxh7lYgqjdYe4UeWc9KRSMeY8lKEISFFiCNudp7WM+&#10;oBAkJsh2F9lhjAVuqnV2XtOXkMyorRpckyvmEhPE2of0fvuuF81Vf3nRfO1PC83ji1vt512welRg&#10;jOkHGWN734VsvHpZgiKwOmdC2JpRiCUIAkQbgZTmsPcdNQbqDsPayj3i5o3SAjl1dLU5ZcF0854d&#10;x0XmZktBLUGQoHKICQqDU+IffPBBKZoYxrZt28zSpUslONojf6C8mf8s2gLWei+o4mLHGwVQCgO3&#10;BL0tdYKcOyxeEsR9DzQ7DLnJMDhLULSCU6w29pIqnPtDyhJkhVpd1Qhpl5Igd2xGj/8/CrBbxqKG&#10;4ukaQB8yD4nHYExqorQEWYHuLEH5WfuYDyhS5iDjWh8ERjM3V23olNcpQRC1JYjvARIT1M+Qs/aX&#10;t202Ty1pM4+9sd7c/uRS87T9nSkY1aYGMMYqHxhnHvlCSJB90F9R95kCckVbXUxQ8GQe0PR4mqcy&#10;NmrU6yGqwZrMB4x3j7szWgv5tJZac/oBM80Hdp4YfRymxARhCSqTmCCA5YcK0VdddZXp6Ogw3/zm&#10;NyUwWitHX3bZZeZHP/qRmTdvXvAJj3zAAmWhuuywwnZmClX+7PSigLMEuVpB6zcWGBNk2+TqBA2L&#10;1R2mdWQgkyjhQvtRPmf/i07t9IA+QOhBYHJpnqbHTxF3mApcF6ujRCrSmCB7KeYj83Ag7jDcOKQn&#10;Q6iitAThOmaMC0mRRyFCfCBBQs5wkdj7XdbWKdeL8gR5RU/2UP8bCOYdh3GirGe01JizDppldpxY&#10;byY0jDJzJtQH7xo4uEWVD+IuyaMfFcwPcYfZxsaWHWYbylgxzwuxBGlQNNZDxjXqDQ1IHZ1RiCWI&#10;NWbXCe2KkuQCXNCTrMxoqa2KfnzEHaaWoDJxh+HuwtLDSfFYfZYtW2aWLFkiD37nzDAIEEUUPfIH&#10;ypuFgBEn19TpbFBLUFQxBLhaXGD0WwOMCXLusDgDo1n47tR7K5Ts90GGCoEQUftvmO3CqMWmuq5y&#10;TU2mUCJtwBJUGxBIXIsIUL0G/RoVJCbIzkf6YCAHqNL3EhNk52G07jAX/C4kKI/x7WaDYd+O8se6&#10;wHpTl9gy28fsyLG0Re0O45rQXo3j6g8QXBT/1OYac/r+M83FH5hnLjtyR7PnjObgHQMH1+e+uVOI&#10;Ya5zMYywJSg+d1i4TlD+bQwXSozDFQa0gGlBliD7EEuQbZrWkxoUSKXIExNUJpYgTpI///zzzbnn&#10;nms+9alPSXVo/uahvxMgTdC0R/4g2FOX6EBdYil3WESKUSxBgTuskJggUdaiELeJAqqJ2jQbAvfc&#10;UD1SlDhF8NRtlC8gUQyBqImIZadYguw1cyG7BHYub7O7LotwTBBZUVj8UA5cK0olBEHANA9hKJRE&#10;AtqXigmyxDQqSEzQSOLn3IG8uSLlDrNzQ7tLg6NTliDbv7FYguwlc4kZ4W6Ys7SAgNsx9VVmr5nN&#10;5pC540xzbXTKBgKo5EXIbg5zMR1Cgmz/Q1SiJo4KNgyM1UAtQcw/5nUc0DVZWAmEwBJk/0XtDosV&#10;miJfLtlhgOrQu+yyi9lrr73MBRdcYPbYYw/JBKN69KRJk8y4ceMki6ytrS34hEc+kIyVYJEOtFZQ&#10;1O4wBFzKHVaAJQhCoe4p7jPOmCCEe5MlbOzOaGvhVVxto+1/jEnUotORU5fx0t8ok7WE1Yd2TGis&#10;TvUdCoFsO/oWRKmEuBTWG5ciX7hLsVdMUJSWIKssCnKHWeLIPaklCEjBxOHDxQXF/I4lO8zORa6Y&#10;W3ZYQILsB1S5xgVuk76A7OrGKR84EkR22PD4SJC9bhQxQZIZRqfGgCgCo2la5MHLcSIVGE1MUJm4&#10;wxQoGYKiiQMiJf7000/v9SA2yCN/sEDZMbNMB2IJwnKgeiEqH7OQIEssEHooi3zjBxBguEW4JWoX&#10;RVUaPhuaaiokGBWrVSEmagC5oL0IJ+Z8lJA6NPZnLv24rLVT5kJzbYUI8oqRZPW49mDpUkSdHaZz&#10;h7HTuKN8gWJ1MUFRW4JC7rA85iLvddlhzsUCsBo6a4j8aYkHMUHRzk8lM7nFjLjT7EGcFlMAuWBs&#10;nDssf4bB55w7LNr5F4aQIDtWA7MEOTd5TE0MjW/+G0RuSd1hg8oSFE6RL7fsMIKir776avPII4+Y&#10;OXPmmAMOOKDXKfJYiDwKA4uAxcBxACqU80V4R6fZHwMFwpLYCXbIELT2kPLNBbjCsFog0EiPj8ss&#10;rWiqrhRXApagQoIVAQIXCwgCOOrWSiaX/c8FRvc90EtbN8nPyU01QVvcMQx8TF2TtC8OdxhAgbBT&#10;LQTMFUgQ14q8WKKd25CgfCwYvBcSxLpIkaAgQ0xB30Zt1SDYGuRnCbLjHKH1LBOIkeHe6ZOCLUFC&#10;guJ1hzEfKQoK6coXYgmyn43TEjSwOkF2nVgSRNsI+B8UoNFiCSqzmCBFZ2enueeee6Q44jnnnCNF&#10;Ez/5yU+mHh/96EeDd3rkC60TgXAv1B2WCnC06z0qdxiiA8WDiwnzNwep5gPaJNWibXvIDIvaspIO&#10;LEGYqAdkCbKCk54U4hFxc6VitP25NYdqx1otmiwPgf1grb03Whe2BEVZLJG2QargVSgeyEw2QOJc&#10;FljvfoZEQp6Yy2IJqoyufcxFsQTZduUT0Iui5+1kq+nSyESCYnGH2UsyF/tb17zKhoEWxOk2Bsxt&#10;7r1gSxAkyH5O3GERkvAwnCXIrhWseCjfPCGWIPs5iQmKSe5oCYSCssPsPxcTZOd1RJvWrKD/ttk2&#10;8hgI3rKfhwS9bedMOVqCUGCNjY1m1qxZZvz48aapqanXo74+ujTOcgMuCNapxATlv94Fms3DoopK&#10;MDHmKAZibdiR5Zsmj4Bld4srJ27BDtQdtn4jMUH5m6iBvU0ZA6cPo+lHhboO6Jf+hpkifqClrkfQ&#10;aB+mLEG2eVEqbh1vyAsKpK+g2VXtXebGB98wV9/1knl1VXvwrFNamPnpR+Z11O4wjQlivucasyTu&#10;MPve3u4wFxitiCMmSGu0dHT2b1HjTjgcl+ZprElcgDdjlYTw55sdRp/josISBFGJrWK0vTZjxfdg&#10;lcwXWIK4P+cOi3ZcFSl3mJVxfFc+YOr2uMNiJEFtS4158PvG3PlFY16/P3iyQGhQNHKReKDhZUaC&#10;amtrzcc+9jFzww03mIULF0oFaQ5Y1cfmzW7n6pE/cBswELjDcpTr74AWt0OwR7nz4XpSNdoKvrwt&#10;QVYw4BZh1xlnerxCAqOtAtlgCRCHY7JjzRdOsb5thVM87jD+6blffWFjoDh1twlS7rDNbkeHAora&#10;usbcYT4i1Ck8mQ0c7vrAK2vMfS+vNi+v6gie7YkHwuWilpuoQLtwaaG4NeMrF6g7DHLXQ4JG9rKi&#10;QTyid4dpYHS3jFufpM2+pNlhkRe4SwN9kAvRzQRuAQsSU9jVCYq2zxQqx4QE9dVvWYAliHZGfShu&#10;GOoOYz3n6zpmLrjAaNxhMZKg7k3GrHjWmJfvtov25eDJAoEbDCI03MokLEHBWhrsyLn3ITm//vWv&#10;zW9+8xtxhR133HHm2GOPTT0uvPDC4J0e+UJrBQ0kO0x9++yUo1SMKNpCawU5S1BwblgCliDcdg32&#10;gdBs27xFLAb5gs8icxHAUa9x2TXba4oLop9hxo0IlDzSFFWO3BuQGKOIIXFBdj725w5DeZIazI47&#10;bCHk+c24QEcOk114lHORHbMGh7OLzjVwmzZxP6wNjUtrlENU3e80kX6OOmaNOkGMHOn8/cXesO41&#10;JijuDYOQINsXTEOZi3mAfoSYAM6oisrqnA7WCsul0MDoTrUECQmKp42QfJkytnlaxDRXcEesLz6u&#10;cXixgCyuqno70JttpwwwgzscD1SOJIg0eOJ+LrroIvOhD33IHHrooeaQQw6Rx8EHHywp9B6FQWoF&#10;2fk0kJPkOa0dINyiBDu9QmsFCQmyClFIUMy7W4DZG2sQuz8JjrZKJV8g3+nJkJEgMmDFQGxgyehv&#10;mLGmgHCVbQom8jnS50EcmTkIdcgGCqQvxY2VjdcR5OF+Jh1dM8OiTI8HjC9BpMxJcYnlqMDFHWbb&#10;S5tUZxMTpP1HTAavRS3ScV+qnoDg9AXWPYqUt8dtCaIfWZOQi3zP2dN4IIAlKC5XE2PM9cl6LUQm&#10;bhJLEOeGxecO47o6x/PNEOOenDvMWV5jAyRoVJMlMJCgDcGTBUIsQQEJGiJB0SBnKVpTUyMWoPSA&#10;aB485wOjC4fEBNl/mEcLJUGqEBDmUULcYZAgK/zW50uCrEJE+LN7T8IdhkBJxQURHF1IwCL9bx9x&#10;WILUNYQicRan7IOtSjMcS+XcYZDRgATFINxRPEKCbNP6sgQJCbJzjkdvErQtqBEU7ZEZgPGVk+Tt&#10;fOI7crFi0F/iDrP3I5agYFCZI2oJIosrDtciSlIDw3MpqCf9aJsQvzvMyQnGMG9LkP0MGyJ6ivuL&#10;y8qScofZ7+I784VLkccdNjK2NjJfNH4r34KJbIMIf2AsYq0YLSSo0ZKXTmcJ6kPm9AuxBFkdUK4k&#10;aLgVEgRAc3TGXXfdJbFBv/rVr8y//vUvsRIRNO1RGNSsOpDsMA2MjtoSRAaIuMOssFTlmysQsBQS&#10;wwISd7CnAsKGW6yV4Og8BRMQcmJ/CgkSUR8dJCYouKTuprMhRYLUEmQ/1+MO65aWRRlvo8AlpIeo&#10;9mcJworAe8KuAEiRWoKiJkFglL0m980uOpegXlHa9sE7JUWehcbvEHPbn/CgODLDAEoydchmP4Sc&#10;9ok7zP5zbrT4wNxWSxCWu3yg/Ul/QVSiJo4KCL64w+x3FeIO05ggyQ6LYWwVGhydb8FEbomYO1oW&#10;a2B0BSSowWV2belwZKhQQILUEjREMsNAzr2/detW8+ijj5p/+7d/Mz/4wQ/MQw89ZO69915z5ZVX&#10;yvEZb7zxRvDO/kHNIYgUcUTHHHOMHLvx/PPPB6+63duiRYvM17/+dfPhD3/YnHDCCea6664za9as&#10;Cd5hF6MlY0888YT50pe+JO65T3ziE+bWW2+Vayu6urrM3/72N/OZz3xG3sP5ZrSZE/FLCS4myM5R&#10;YoLyX+8CPUYAQR8lEEZNqarR+fUbCrG9q1sWuQqLuNEYpMnT1v5cEJngSJA7fTpqhC03/e3A1R2m&#10;liBRjpYAMD9ag5igOOIx1MTPeGtcUiagYBhfcYd1Evjr5h+kKOUOswooaqjrig1DLlYMiJJaEpwl&#10;SH4V5a0uMeZmHFY1oPO+L9csffc2/Q0Jss3Qw3LjgiO67tiMfC1BfIb4QCFBMfUZkJgg2xlSMboA&#10;majZYam4nZig54flK2tYLhITZO+RNsaG4bZ9VXV2YVviQlxQV08mZ94IxwQNkWrRIGeNCbn4/ve/&#10;b0aPHi0nyVM5mpPkv/CFLwg5gaTkCsjJ6tWrTWVlpVyPAowbNvT4K998801z/fXXmwrjb6oAAFWX&#10;SURBVPvvv1/ijXbaaSdzxx13mJ///OcpAvPss8+aa6+91ixevNh84AMfkOM7fvGLX5jf//73dvK7&#10;hX3ffffJCfcImQ9+8INS8Zq/H3jgAXm9VCDuMLsYXHZYASveAoUEIneHWQnSXFMpwjJfS5BYCewO&#10;CctCOMspToglKCBBBccE2QfjgUKKEuy+ITOgv7ggJSDhWCosF3xGxsFeRgKtIwZtbKx24x2uR5QO&#10;tRTxc5NYZdz84zkUEHM6FkuQ3TA4S1BuJGiL3SypEsX6E3aNaNXouCxBIOUu6cdSwPplI0MrkgiM&#10;pg/pvnxJkFiCbDudJSj6+acIu8MKsgTZOQhRh9Dj4o0L9dW5WfrSwep3JCh6md0LfMHIaqtkGpwV&#10;aCDB0bjCyA6DAJWjO4xiiVh/Pv3pT5t9991XiAlnihEgffTRR5u///3vwTv7R0NDgzn88MOl6OL7&#10;3ve+4FkHSMCLL74obrYjjzzSnHrqqRJ3RIXqf/zjH0J+IDNYpSBLJ554ojw43HX69Oli+eGEe84y&#10;o00jRowwp512mvn4xz8ux3tAkLhOmHQVG8RPMFelvkrwXL5A+YA4AqOJs0GRQCr6SptOB21C+NMm&#10;TSeNG7juXExQYbWCxBJk7xWdGLXoRHEob0G49wWy6kA4Juid7rCoW8j8gfRWyNj1lQ3IPkPdUbhi&#10;tb3OHebGPMoaQQquybUlMDqY832BuDQsAvRVOmmUDDH7XN2o6E+QV0CwuHJ/hHxjYPlDDsSdScm0&#10;SbnDCiFB9hG/JYi1EpAghE+eCNcJitMdhruT1uUdE2Q/xByO3RIEKiwJqrYkSDLEBqD3wpagcnSH&#10;AQgK1hsGDvCTWKGKCqskA+tLLuD9WG6mTp0qhCgMyNbrr78u38VxHFiKKM4I6YLQvPDCC2b9+vXm&#10;5ZdfNmPHjhVCRjzSzJkz5T2tra3y+WXLlomVaPbs2WbXXXeV79ltt92k2COvr1ixIvjG3sDtRzmA&#10;jRs3ph48FyfY3WIjGEhgtGZ5RL2rQIBoEClKhxo8uQABxCInSwOrQFIkiOwwFA/maWoF5bvT1f4X&#10;i0Ewz6MC60VdWByd0ZcpSCsxa0wQn1LXCqUUQBzuMJQjh+YKCeqjOKZYgoK+pT2q5Pkc7jDGPA5l&#10;TnYYczHXmCDaGE6PV9kFsHCyXjhuJS6rhhLXvrKHuAt1p6C04xjXMMQdBgmyY1iIJYjPuBpB8fQZ&#10;YDzohkLcYegOZA/TI84UeaCWvlzlooJeF0uQ/claiRWSJh9kiHUNxBLEuWFWJgyhw1NBzr1fVVVl&#10;dt99d/O1r31N3EwrV64USwxuKoKksdREAUjQ2rVr5fsgSgDBBYnhOVxvuOYgQjwHSQIQJA3O5jUs&#10;QbjdeJ3PAX7yN9+R7dT7Bx98UKxdWLh44GojjihO9FiCInCHRSzM6XtxkVgilE9cEIJSFKO9HWKe&#10;ok6XzgaEHjt8dqqtVolvyrN+h1iC7D8EZxyiUwv0scPNNtJadRlksgTp5+JQQpACXIrMp77GWkhQ&#10;QLwR5qrE+Z1dOC7QONxhYgmybWSt5KLAeQ9jKiQobUAPnjPWnLJgujlmt8liQYwDEjNiv7cvSxBL&#10;XuKB7O+McZioxQHmNn0ocV3BGOaK3u6w+NopliDbzkICo5m7ssmwYL5ELBJ7YUxQ0X1NR5f8zBn2&#10;niQw2nZhrMUSgQZHd+MOG4glyMoDLEG4wsrRHcaxGAQhV1dXy/lhRxxxhAQbEx+EW4zg4yiARQnL&#10;CxamkSN7FACCgQcB0byHB8SHh4LP8B5e430g/DrgPRCNbJarefPmmXPPPVeCsnlcccUVZueddw5e&#10;jQe9iyUWBrUcxJFuibDDJZZPhhiCSDLD7GexYMS5GwuD76GtKJNC4oLUHUZz42gyhJLL9qXAJb03&#10;EPypOkH2Q0qCFPG4w4bLyfUox2xjzfphh95Dgrb1WILsfan1Lw7iKzFB9tq5psjTRhQ3n0mPDZne&#10;UmtOWjDN7DF9dGwuCXWH9ecuIaaE5qWPcRyAwDhLEOOVn8SBOCXjDgsCo2378iVBkhlm2wjitgRN&#10;bHBn+y1vzS/riluCyNM2yj7Eil61ggZiCcIdFliCcIkNEeSsMSETkAGIwQ9/+EPz+c9/3lx66aWp&#10;33FtRQHcbRAuAqDDmV78DTni+A4sOpAx3FZYdRRYfhDQvMYDYpF+nAd/Q4RI68+ElpYWsXgddNBB&#10;8nj3u9+dskjFhSiKJa7a4HYiY+sz39dAgLDDRYL7IdeCiSgfTMTsOOuqKmQskgKWDJQPZ4hxZEE+&#10;QHYyBCjMOFoMCeLCkIVstiAltLw1rJzVHQZoW5SHpyogC7gUUXSQ2EwxYPQRr2vrGeuwO8xVjI6H&#10;BOEOQ4Hnagmin2kv/Z4eG4LLpbm2Svo4rvmp7hJITubRZr69LeeGgSRIEN3AeX4Qmlz6MAyxBLEB&#10;tRehYnRc4NpMb3GH5ddEqRYNtyOTME6iBiY2Onm7oi0/EsQtJecOs0SNWkFiCRoACeq2OqacU+QR&#10;EsTyEHsDMSAYmsDlvffe20yaNEmIRRSgKOPkyZOF3BD/A7DaEMNDMDPBz83NzUK6cMm99tpr8h7O&#10;L8M9RzumTJliJkyYIO8jLmjVqlXyHq7Be8aMGSOvZwL3qRYmfcStwBHs9J6LCcomKvvGm+sd2Zui&#10;p45HCHZlYgmy45Dr0RlqCUIZJhUPpKCtQoIsYdOA3Vwh/W//i4FfCBDKzCapE5RlqLXNEtQZzD3+&#10;30tB2ufjiGOhfYwXgplsxUwZYmFXGECYQ4Louy2WnGhMUCzuMLthgNDgLsylxo1agqqs0o/TIpAN&#10;OmZ9plDb2xB3mG1fXcxB0YB+oA+xsBREgtQdFtcisWAe0k42XvlbgiBOPYenxim/JzYpCeq92e4L&#10;rBNKIjCHaVusFaOBuMMomEhM0ADcYeVaMZrAYFLh9fHVr35VXES4wb7xjW+Yyy+/XJ6ndlCuwFW1&#10;bt06yQIjkwvCQ52hV199VYjO9ttvbyZOnCixRmSk/eUvfzG33HKLmTZtmtlzzz3FyoMLDusQafPU&#10;C+J1YnewVhH8jPUGiw7fcdNNN5mnn37a3HjjjUKa9thjD7H4lAow8bMYWBT5LfceLFm3SX5Oba6R&#10;n1ECd5hUjRZLUG4kiEBtsrMqLYlsSJgEDSRNHuHJP8YjDuGpLqy+gnpTQdFpCjFdQcaxyxWhbJUH&#10;p6xDIDKNN0opTIL4faMlvFiHNtvf7Q8hvyihqKGWoFzdYbyH9lZYRRNnllA26AagrxRqZoK4w+zP&#10;VHHMGCGB0XZ8XGB0fhInbAmqiLE/kTmQIOYU35nP5hBLJJ+hsGbcxHdCYAlabzcLfG+ucJZg2ctI&#10;O2OFVo0ecEyQJUCpitFl5A7DfYTL63e/+5157rnnsj7I1soVuLluu+02c9RRRwmJeuWVV6TeECns&#10;f/jDH8ycOXPkKA7IEoUUL7vsMiFFxB0R2Iy1h6wwCjdSZJFCidQM4rmTTjpJXF3EE2GpwmJF7aBT&#10;TjnF3HnnneYjH/mIef/7398r3qjYqLJCncWA6yHfXY9iiVqCRsdhCXIkCIWSa2B02BLEsQRJAksQ&#10;Aanu/LDC3GHI9zjEJwHD2ILE9Rk8lw6sAryWft5auoKMKzBV4oJsH0JuMo03CobxVYglyCoA3k9Q&#10;NM3CxSSuv4jh6gSxYciRBAUp8txTTN3VJ1xM0LB+Y4JIkad5ybjDXEyQC4zOz1IqMUGBJShOd5jE&#10;BAUky5Eg+TUnMDeQoxTrjJv4UlOL76GNq9otScgB3Iv2O62rintiKgnCkkOxxG39yESI0sI7jLnn&#10;68a88WDwpIVagsqtThAxOmR+LV++XNxK+++/v1iDvv3tb/d6fPGLXww+0T/q6uqEnFDhGSsPNX/+&#10;9Kc/mZ/85CcScE3Mz3777WeuuuoqObme4zm+/OUvSwq8ut2IG4LkYIHiZHusRtQdwl2mO3isQdQZ&#10;+ulPfyrvoaAjJAl3WCmB3S1t7mJ3kMdiV0CeVrY7n3Q8liB1h+VuCcJVscHujqhMm7Q7TGKCqBW0&#10;0Z0fls8uUt5p/yc7yBhkE0SGS2+05Cxbs1I1gtIUIvE6eoo6/4+NBNnvSaXJZyNB9jWFc4e5A02l&#10;RlBgBYrDkga54vooulyCemkTipt5WAxLkIyh/do+LUH2NoSs2/eF477iAt0g7jA7hAVbguzYxu0O&#10;00B25E4+m0MNjMbCkh4MHzUgg+ManFUk17gg7kSzP1nDcZVnSIH4HU6SH2Y3Ud2bHBHKhLes3Fn2&#10;lDF3XWbMnRcb8/CPjHntXjsAVgbQ/8QEqSWonGKCCESmUvQf//hHyQajGCHFCyEUVH3GRQXxIC4o&#10;VxBnAxGB1IQfWIBwUyE8seYQ90O21ty5cyWGh5gkBe+BTM2YMcPsuOOOZocddpBrcm0FhInzznCP&#10;8R5+kkYfVfxSVCA7jBYV6g5bsaFTdmfV9jrNVnlFDbEEcXSGVSh5WYLs7hd3WNIkyB2dMUKUc9vm&#10;rfIzVzh3mJtfcYhPsQzYC+M+ct/0TvQcmdEzl7U9YWIUh6UFYCWASNJvmWLA0kmQK5bYLc9h0cDa&#10;FVdJBGcJIl7pLdOdQwwdbVJLUNyukUxQUtOXW5Z5wHxghJM4aFhcWZZIpo9jLhASZGUNMiEOd6wC&#10;YqCXl+DoPAQj6wfiKzF1CYh6dYktzzEuiDnL/OX2qhKIORV2TcFEiFC2gomQm+d/b8wd5xvz7P8a&#10;s2GJfV+rnbgrLWmy78d6hCUImVVudYIgFRAcCg1Cfr73ve9JDBCxQpwZdvLJJ78jA8sjP7jssGHi&#10;SiAIPB/LBViy3sUDTWysFgEXNSQmiKMUrCRCKaJU+kMqJsgKWz1fJymg8CiAB7l8ccUG88Arq839&#10;L682L69slz7uC9BQ+p9ujEM4ORI0TCwn2YZZYoLsa+kxQciysEssLiUkliBLgiCymbIBNauIr6cN&#10;YgmyShyFKueG2flSHVOAr7jZbPvoO74XK0FfoJ0YO/hMMUgQGwC+tc/q5bZ9HbbfaF5tAhsGdYdh&#10;XcnFpRiGkiDkTFyWSMDcUlmWryVI3GH2MxDxJMZ8kpW7tC4/S1BCNYIAXwQJ0tPkMwVHb1xrFcm/&#10;jFm10Jgp+xiz6wnG1LQ4qxGkSdPjmc1SJyhZmR4nchoBhDZkCKsK1hmsP8TU4CIjoDlbzR2P3NBS&#10;Wyk7XLJxiO1B0OQDjQea2uzKAkQNUrHH1leKaRlltzpwvfUFsQTZ95IllLQliD4Ql5glHHc+u8Jc&#10;fMsz5qKbnzLn/uYJ89BrdrH3AaYyvR+X8KRNLDqUYrZR1iMUUjWCAtCiMDGKyx2BpYXigVh4Mrk/&#10;xYJgxxdCom5SyA/kLc70eIDylhg6+3suwdG0EwXK5+x/iSMVGE2cV5Z1zbOpYokxkccw4BbEVRVC&#10;gviMBkbH6Q4TnWOvT1shXfmQoE1byAh0hDmOTWE6xBJkm7e8DUtJ/+BWIPDcI21MBBIX1MfRGbjJ&#10;sPxUW6I061D7OMz+3mwb2uaeJxZI4oEsAZIaQfH3a1LIaRazMyZr6+abb5aYGk51pyozGWLE2pCt&#10;5VE4SCXecVKDCOpHX18vptJ8AAlCREwdHX08EIAPEGND0DWKbtFaZ3nKBuYL6f4uJggSlGxgNNhj&#10;epNZMLPFjG8YJe4xCOZLK9vN6o5OKyCz968IW/sf8j2OZc5On/4U90gWwa7p1O8Mkh2Weo5rxFEs&#10;EYglyBJz5w7LYAmCBNnXqMPSVF0hikpdZ6n0+JiEuygOu16w7ECy2VH3BSFBtr2srWJYgnS8iF+i&#10;LdkgY26bp3WF4kQqO8xOP2KC8rE8iyXIPuK2BAGuz5jhhs9nn62B0XEXSlSkagVtyNEdZv9JtWj7&#10;e+w1ghRiCWoKSFCGWkFkjnVttO+zOqTGkp+aMc5yBGHi/cQFyZEZQTxQEdZSXOh3BHB7USmawoEE&#10;GC9YsEBSzimaSHYXNXlKLcZmsAHBvo9V2OwKsFT0J9jTkaoRFENmGKB9KLXtxtbJ7nvRGrtY+gCC&#10;ErcTgt+RoPgFezp2mtxkrjhmvvn1mQvMjafvYw7eYawI/c12l8jOMhtQCPzD1hDHOkcp0p8dnX25&#10;w9z412WwpoSJUVwBlbizxB0WkKB0JYmC4TW+H4KL1UdIEMeU2LbHGRMEJjdVy7lfkNqVQZHQbMAt&#10;6wKji0SCsOwEX5stLoju5TVigpKoE4RFF1IIhNTkYQ3qRYJitrJwfQhbvu4wZA/tlOywBMYcSxCt&#10;y9kdZt+s7jA8AIlAM8SynR/G81s6HFmqrLXvre9NgsQdZu9viMUDgX5HgCKEP/7xj+WsLYKVH3nk&#10;EYkLIlvr/PPPl3O2OMGdOCGPwrH3zGYhGk8sbjVtxN3kseg1JmhKDJlhCnZV242pFQHzWj8kiN0l&#10;u3QWOcHaiZl8Q0DpUQ0YAcWDKsgIVdw1fbkA6He6HqKS0l4RQmKC7M+OLdndYaos0w8gpUkaaAvi&#10;2ok7S1CFkEbOXtO6RQoUDFYNFBSWC9oECVpnCVMqOyxGErTT5AZx/T6zpE3qY/VlyXCWICvbIUFF&#10;2KtBFtTF1VeGmJAgO5zpLtA4ADHQoHohtHmSINaPswTF26FCgmyf5E2CurfK+5mDMTdRMCkoULs8&#10;DxKk7jA2DImAgolVfbnDIEFWrlNdGhLEeyFBxA+JJQgStMW5w8qNBJEi/973vlcsQNToIUOru7tb&#10;jqgIP3jOo3DMHFNjJo8eJWnyTy9plR1srli6Ti1BMZIgS2RmjbUkCEvQ6o5+FQ8kiN1m0kdmZALf&#10;DxFD8FNNtq+0YBQ/QPjG0WyCxGkPSi9bF2JN4aUw4VGk3GH2EVd2GEoSAqYWnrZNmUkQSoo2QoSI&#10;H8ISBElm3NmFx4V5ExvMtJYaqcvy0qoOmWvZkLIE2TbFnS6dCYy1jmNWS5D95yxBvS19cYFuYO4w&#10;xx2pyb4e0sH7U4HRXCBG0EbGTNxhuTdRrCy0Myl3mGaHET+XS8FExptMYFqGSzkRpI7OgATlYAki&#10;k6y6yREmtQRBhIZYejzodwSox0P9HurxXHPNNVkfF198cfAJj0JAkOFeM5rFR4xLDOWTC1h0azY6&#10;l8A0uzuOC5htZ4ypFQGI8mnNcJyCAsWj54YlXS06G7TIHiSur50vxAR5i5UjDvFJ6j5yWdxh8k3v&#10;xCa1BGWwCvSkUMcXmIriZh664Oh3xgUJCbLPowOdJahCDv9dF7jDJCYoRksQlpX5ExvlBG82DEtb&#10;3SYgE5wlKHCHxay0s6EuGMesZM1OAyxuTLhMxDdqML50BSQDcsFY5goIZU+doHj7E6IFiZHA6DxY&#10;EC5v3s7GjWvEDWQcFm+sT/25ZwEyhphJmkaNuESgR2dAgjLVCSImaMumEAnCEmRJEMQIErTFfk5I&#10;EO6wMiNBxPtgAerv0dBgO82jYCCYiAti4T4YxAXlErDI6cUoJVKncfnEBYQR12fXg8B+Y212l5iz&#10;BHFkBtWiS4ME0a+4RDhcsa8YCHWHIaDiEJ+1ljBwbYrjZRtezQ5LzxSiPRAORZyBqShIxhth/Q4S&#10;ZBsO0UXBYNly7rBtKRLk3GHxjTtrZZcpjVIY9Kk3W/t0iVG0Uy1BSVgFMkGtO5ksQbQbd4+rGI3V&#10;KBmlKMHRdv7IWBZqCbJ9GickMNp+hasTlHsbNyVsCRoxbLgkYNDClRtyc4mJO8z+SywwWi1BpMhD&#10;atIjzcUdFliCKiwJqqxx76fAIi6xTWvs4BMYbXWMZIcNHSQ0Ah65YI/po0WhkO0FyWAh94c3W4N4&#10;oKbqWBc8igf3CHFBkiG2um8StAF3mF3gxcgMy4TqipGiCJ0lKHu/Cgmy/6QvY+hOgp0RflLJOngu&#10;HZodltESpM/ZtsV5dlPYEpReK0gsQXaMU+4w2yaEOmQp7hR5hbjELAla3bHFvLSqXSyPmUD8ClYE&#10;da0UAz1p8pnbuKnbjTfNS8IdBuiLihEjpG/ySZMXEmQfSbjDsHSyDgsKjLbvT8oSxFqUDDHbxFzi&#10;giC+bMYY7+RS5C1xwbpDI0mHh/CEke4O46bEGlTvSFPHavseYoLsdcrNEuSRHBCWO09pkMX/8KJ1&#10;omj6w9JUZlh88UAKhMp2Yy0JskSirwwxrATtm11MUDEywzJhVGWPO6zvwGj7P/tA+MbhEEPJIfxc&#10;scTMgl0DkdMzhfickiBaFqclCCIjVaNtX6VXjRYSZMcYKzEp/9wTJGjdxm6xaECg4iZBXH/+pEYz&#10;rq7KPPVmm1nWmln5iDvMdrNzhwVPJoxUTFAWd9jGTmf5Y37GfqJ4AM79wlJC/2SLVcoEIUH2M84S&#10;FN/8A5As1qEQ2cxLJSNY45A74tri3BiGMUEsQbjDnDzuC9xK17agWKKdl4lgmP0erDuVdY7whF1i&#10;b1t5iCWIh5IgGkddIVxiWII2rrKDb9eYxAR5S5BHTFCXGPEr/3w1t7igN8UVEF96fBgITUmTt4qu&#10;LxIkliC760XxNJSKJcgqF6wB/ZMgF6mDDIhDfuIeZJzpI1xImYiQnh1W8w4C2VMnCMTpjmDsmoJa&#10;QekFE1EwkCCsCeoOg7it7egKCMcIIcxxgj7cdUqjmdJcbZ7EJbY+s0tMAqNto4rpDqN/+OZMh6jS&#10;YiUhuD+5ryRAlfqWukpxu+PGzBUYUXssQfGqDzZQkASsK31l1oXB3Ozo7JY28vm4rVUKrRWUS8FE&#10;pmln99sy1onFBDGvcIlJhljgElMQ60NmGLORmB/cYYDgaFxiBEdDgqROUBnGBHkkiwXbuXpBjy1e&#10;L9aUbNYCRU+16PgtQbRrZkutKEaCUTcGFot0oHgQRBITFFLaxQQEDsUOgeNk8Wygu3nEpTBF0QW/&#10;Q3YytUQtQZnOkQr3Z5zuMMZudHUQGJ0WBI+rARKHIqQ9EDOpJG5JEE1CcRF/FTfmTXIusbUbu6Rm&#10;EMU50+EsQQRGO6tCMaBxcRkVuZ0ArCNaFj4SJW5AUgksZz2sseOWKyg0mpQ7bP7kRom1geRyLld/&#10;shC4TY57H/MyCXcY3zCxqVrkBuc49gdaxwaIzyWWHQZSwdGbHLFRSDyQJUGQGyxFSm7FEqQkiJgg&#10;AqPte8otRd4jWeBummR3FRCJJywRQoj3BcgIiyoJdxhCb0x9lWmpqRC3x+Is1iBibjZYAociLBl3&#10;mBX6KUtQelBgCC72IL6zwxDKas3BApBJrqcsQSHCA2iNfpbfuZ+4IO6w2kqzpfst05pmKegVE2TH&#10;F2sQegflQ5twVUXfc+8EinwnqyjH1Y+ya6XNLMsQj8E6wjrA/SShEDNBiWum7DCGX8iRbRpB80mB&#10;qttj6qpkPaztyMMSZJcO7jDGPm532HxLcqnBs7q9y7y8qiMntx19CUmDxDM/kuK9+RRMhMxJxWjb&#10;tkTODlPg6hIShDssRIIIlg7HA2mnVdn3ijusrbclqNxS5D2SBbvVfbZrkdiAf766RnbifeHNoFAi&#10;xePiBqQAi8qMMXWSxp3t+AzaTKAqFoGG6lIJjB4hgpGARBRjNlj5KcSEe41DfnJdLDxcO5NlgL5T&#10;4vuO6sH2Q+GMsTiVuliCgpggyiFAfBQ9MUE9liAFY84ciYNApoPv2NmSIBTlyys3iLJMB4S8Jzss&#10;eDJhiEvYfndblrISem5YkgcN43IXEmTXA27MXOFigt4OUuTjVR+s2Z2nUAqhSjaEuWReUYSUbLL6&#10;USOEqCUxD0Hq6IwcTpJHvrg6QcPELZkYIDDiDksjQfK3JUFaKFEh7jD7fixB7ZAgO0+wFvmYII84&#10;waLddxYkaLh54BUXF5TNDEwausZrcJRAEqAIngRHW+GZKS6Itm7Ztk0UPFaBUnGHhesE9RUTxCGX&#10;9HacCpM+QTbTR+lji1JSQCbSkSo5YD8fpyWIazdWO9cdcSPhU9Cx+pB6DglLJ0FYXGoqkhtz5iJu&#10;HY6OWdXe2av8gc5F+JurGJ2MQkxHY7ARyESCmG1YOGhZ3MHkYUAwWmqdJWhNjjFB9GeS7jBk4W5T&#10;m4RgUEk/FytLeyclMN6266QiUcvfhAYnf0kiCK/hTGDFizvMNo/1khiw9HBAKqSnV0yQ7VdcZKnM&#10;sACpwOh2y9TJDrPvgwD5mCCPuLHnjNFWsYwQV9frlmikp4eyG0MgiSvMvoSySioVHcU8U9Lkt0nb&#10;0oGAxJ2DoiQOo1TcYQh9FHs4ZiATLOUMSBC7SPdc1NDgaAJl01tCfAjPEe+TLiBpTtgSFKcS4t6p&#10;9dNg5xZWn7AC17RqlAwWSwimxi+JGyJBZY61alJjtWwamI/hIG7aqJzIWYLi66++QL0lvjljgVE7&#10;2OL+tG0j0y4p4B4eU18pa4ESCBDd/gCZZH3L+rBjT4ZZ3NhpCpa+UWb5hk7nEguR8UxIBUVbYp4k&#10;CUIGUzCRvllpyXhfQHbT38iAxFLkgQZGp2eHqSUonQQRH4T7jOwxXGLdxA1BgrwlyCNmoOh2m9Yk&#10;PneyxNh1K6784/Nm7//8q/nrwlXmzXU98UBJyXcU3Hbj3EGqi9dtkp12GCgeXGHIR+4jTmtFPtCT&#10;xzu3cGxGdksQ4UIQS4R8XF0qliD7M1PBRK0WDQnO9P21Va4/eS3O4GMEdMolZklQuGCiusNwiUB0&#10;IUJqDRJLUIIkiHZiDeKcuFdXb+yV6YSCh7AB5mGx6gSpJShT4DZQS1ASh6cqINC0C8suazmXDDGs&#10;gcQP8VlIRhKuHNpH3NeY2krz+OL1Uq2+L9CXzE/WWNyWqjCYh+OJC7ILuj+XGDOyy8p0Wpd4YDRx&#10;PhktQZbg4C4LkyDS6rEG4RZT+JggjyTAgtp3uzGBS2xNKkZktd0N/c+jb5q1ViGd8+vHzP/a37ES&#10;JZEer0AxTqivkp0/AkfPLVOgHKVGkG075eS5l1KAxgRxuGKfJEj+74olxtV2CAOXznR0hlaLTj88&#10;VQHhcHIz/pgM5l9TTYWQoLCFRUiQ7UN22pALxrpYJAhgmSTd+7XVHXKIq4JxZn0wimwoijUVNS4u&#10;szvMWf9oW8rVmQCY21gh6LdcM8QgSstaN1vCWWkmNlYn0p+0c7dpoyXw+PE3+o8LQiYREyTuMDs3&#10;kwBt5DGRWkF2QFf0kybPe3rcYQmuFXGHBTFBxPnQEBC2BFXUuecADZSCiZY4KSQ7zJMgjwSw32wX&#10;HM3uZ8PmLSLMb3tiqQT2onzYSdz1/EqZx6THJyXfWewoPHGJWYHzelpwNIpHjsywyhBBVCpQdxiB&#10;sih1FHkmYDmgT9lExtWnuAjpRwS2yiGFWILsc5nSpfkMgknjrOLOzmEMe47OcArcxYW4PmQeIsQh&#10;SxrU60hQcsocULuqxSpmYtTWtHemrD8QctpKmyCM0n9FABYX7IqQoLfSMxNtU8ka4/VwbFUSkLig&#10;gATlkiG2NkyCmkYl1p+7TmkSlycFMXGJaUX1TKAviQlKskaQAmLIzOuLqLF+iFtrtTKdjRau5MSg&#10;gdFv240Wlh/qBQE5NywgQVUhSxCAACkJ4ggNrjGidOR6FPAkqEQxo6VWLDwI8UdeXy8plbc8vlRM&#10;/F85cp55z7xx4nICSVqCADtIiBdmdIrUhYHiwR0G4agPdsClAFJRCYwGtDvb+WEIKR6OcARPRgyx&#10;BNmfmY5RwBKEdSgbkeBzKCHcdZnqCEUJyMPo6koZ0/DRGey0mZcoGaxrkCAlbfydZEwQoFov9WTg&#10;PovXbU4doQEhL/a5YUDcYfbraZ9a+hQoTVHq9vVwvFcSgASN1TT54BDmbGBNYAkiDpFAdBR+UmC9&#10;4BJj3j/2Bi6x7CRjIyTIdnTSMUF8k6TJ235akaVqNK/R17fbzey6jm5xNSPnEwPkBdcWsUHUBepc&#10;756XIzPs3+kxQUALJoIhaAUCngSVKFDC+89uEUWES+zeF1dLOjym9aN2mWS+f+Lu5vD5463gHG72&#10;ntEcfCoZQIIoUscOkqycMCBp1Aii3aVygjwYMXy4tBvFLWnyWUgQFjcUE/IzLhGKgEYnO0sQ39YD&#10;LUCp1p50QC6/ctR8c+6hs8zcCXZXFyMgN6NrcYdtS5EgyI/2nbMEORKk7eXvpEkQhBDLJEry1dUd&#10;qfglyBtWIWKnbLcVDez26ReQfg4bNEhT5JM6PFXBUTJqCVrXjyWIaUoqPcUAySojWDlJ7D7ducQe&#10;sxvClW1d71g3ina7fshgqwtS5BOD/aoJjS5geHlrZkJJk6nwf+3fXxVi/Ml3z0x+owipqRtrJEW+&#10;Y41rlFiCiAmyJEirRSvCliACoodYPBDwJKiEsd+sMbKLhQT95l+LRagf865JkkWCQr/2pD3MI/9+&#10;uBwmmaSpnywI6hKJJSjtBG9iRdiJ0+5SyQxTOJeYpslnFqLs1oFYDmLqU6wmXF9S5IPnFEqCssXV&#10;QDwOnjPOnHXQ7NhTvnHHQiyoaYIVgHGGBDEPAfcg1iD7vhQJGjFCglmTBsHRuMRccDQB5y5uiWFm&#10;zItpCWJtanB0elwQ4w8ZpnVFcYdZQsNZgGtCliA2AnJyuy4GC9Y0Keosder28LkkwREplAHBEsWB&#10;ubpO0iHFEsUdlmyKPBB3mO2fTFWjmY9kg/7gnlcks3bXqY3mmN0mB68mCEhQrSVBne3GbFrtSNDW&#10;TZYIZbMEhWKCJD1+aGWGAU+CShicKg+RWLGhy9z38hoRTsfuMdlUBAGxCFfcJkkSIAABIyON+Bqy&#10;NfSYBxY6u8qVtr0SVFtdWrsGjQtyJKgvd5hT8HH1al1QGZj4Bb4rjM1BteikFWIm4EIcW18l6bwU&#10;IqStemQG+kXIhf2F99UG8V9kiyUdGA22G1NnmjU4OlDojDGKvNjuMEAKNXhHcLTtUw7TZbJls/7F&#10;heqKkVIBXmOC3Nx/27y6qsP8+qHF4nrib6CuMKqIEw8UNwFPB/GFu05tEsvVw4vWiozRtoUhJMiO&#10;OX2ZpCWIbxpf76pGExMUbhu/06ZHF60zdzy1XNxgFx6+g8iixKEkSA5FtSSIozC2BCEN6dlhQI/O&#10;AGIJ8iTII0FQp2XPGc2ibAC/zx5bn7gASgcHd7KQm2srnDUocImxcURZvmJ3agTUbj8ulGlQAqiW&#10;k+SD88OykCDuAfEFz4xLb2LJ49odljz2iEoHcZHZn5kCo5OGHrKJPKddWAMgFViC1BUGnDvMtbcY&#10;7jBAjBrxLbRzqZ2P7LZJHtDA6JgT6fpF4yi3IUhPk2esiQ2TwOiELae46bCeoaAhZ6wLfv7luRXm&#10;K79/ztzwz0Up0rZegqJxhVUmVpg1HXviEmsYZR5ZtF7S0NPXDmSD8ZeYILEEJTvo4xocQcDliQs5&#10;jLZN3ea/7npRNgwf2nWSedfU0cErCUNI0LgeEoQrjMwwCA4EaHja2uX9WIPAECyUCDwJKnGoSwx9&#10;fNweU2KtDZMP1BqEstHgaLLCOMiSfRGCkuMMSgmj7M6XvszmDkOIYm0D9HhctiB2qVybXaswjBB6&#10;Dk8tviUIsl1XWWEJryW7dpxJo4Y7SrVoy+KUBPFTrRgQomJYgmjDjDG14nbSuCAO3YRo4tJL9HiC&#10;DKDUAEg/kR9s6nLp0nEHuqeDzQxkAQIr1iBLdNjEvLDCFdKjDhiHl7IuKD2AJYi+1CMiksYuUxrN&#10;lOZqiU1auLzdrZ8Q2MAggyC+lBtINCbIgo0hG1aW9Or2cCLB2+apJa1moe1XAvjPPmRW8EoRUKmW&#10;IKpAr3VB0d1khmEFyrBpJZgaS1BFjSNA3h3mkTQOmN0iPvjpLTXm0LljE1/Y2YBVZeroahGeS9Y7&#10;Hzi7xeeWtUkwLSd8F9tilQ5imUgrz2YJQngpJ6HtcbWewGi6Rq0+YUj2kH0y6TTzbCB4Vlwm3W9Z&#10;ErQl5Q4TS5BVokCyjOx7sAwSK0IsUTGwXRAc/UpQNPGF5Rvk57yJ9abJPl9MyPlhFmF3GOSC+aYp&#10;30m7wwBWu5ZQhhju7RdWbJDXKMbKcRWQCtxlxARhGSzW5gbL+B7TRst8fAiXWHtvtxM1wCAcAGKX&#10;ZEwQIQnIjHG2bbQgfI4dGyv6Fdkzd0K9yPOiQSxBYyzxsRtXToanXlBXEBSd7gpTaHD0ECyUCDwJ&#10;KnFMHl1jrvu3Pc2vztjH7jSqZLGVAlB8uCCwXJC1prvF55ZtEEU0f2K8mUuFgKrRWAyyxQS5zDAn&#10;RKWbY+pqPTZDSJD9urAgxyoASsEdBrCgaBq1swQ5dxgCX0kQgdGHzB1nfnTyHubU/aYXbY5SL4i5&#10;R1wQCpuaMrif5oxvMKOTzsJJQ7aYoK6tW0237VO6rBhxYKxjUt6x6BJng/Xs9TWbhKQTs/a8JZJY&#10;1uhP1gfvhQgVC3vNaBaXGFliK1pdoLaC4qOQIKyRzNtibMKEBNlGhdP4aeN6SzCJS1OLYNGAS6um&#10;2ZEeXGJtS4zZ0p45KFohJKjJWYt4DDF4EjQIsMP4ejPFEo5SsqwQVCmWIKscicGAVCAoMaGjiObY&#10;3XepIRUYLZagkPQMIOeGBU/HGRitp8iTdZV+or1mvZRCYDTA7cnOm+DoMAlyWWE94mNc/Siz98wW&#10;M605iyBNADNaamTuocwffHWtxLDgHsOKWow4pTCyZYehuAGzrRjWP7EE1brg6FdWdsgDlw4Wi7l2&#10;DS9eu8n838JVZknrJnH3TGqqSTzWJowdJzXI5guC9syyVtPW2dOfxFZJZphdO0lViw6DNS21guzP&#10;cMFEt0HsFmLZbPuwqIBth4OjhQSRGZbFHQaaZ9ob29mYMTsYU1+EjLaY4UmQR0EgqHLS6BrZeWH6&#10;JTj6+eXtojRntpCuXHq+Y0eCholCz1QskXMCFcI3ecQAssPUWOKKI/aAHTl/FyOuJhMYz5QlqN1V&#10;Lhd3mL2BMAkqBZBBNM0SHtxKVFPnQNU5Exoko6nYFtRMJIhxJmYJQIyTTukGKUuQHV/cYAvtY1zD&#10;KPOeeePN7tNGS7zfPS+6cwohmJOKFA+kwOqINQj368OvrTerQ1liLjOMGkHJxwMBpthYMsRsc1aF&#10;YoKsiJRQATZWRSdBgEBnrRXU9mb/7jAI0NE/MOYD3zKmZbvgyaEDT4I8CoJkiFVXSrYICpJYIIkH&#10;souc3VopImUJsu1FkacDYeXEqVqC4hGkBLdDLgCBnGEWpBWFSyEwGhBHJWnytl3p7rCipPj2g1mk&#10;ytdWSBAvdVmwaJSC4mms4eiMd54kr4USi+X+xBJEjAqWoBdXtJuXVnSIS+fAHcZKIDKk96klbeaZ&#10;pW1CgoqVGRbGXjNclhhniS1t3SRtBJQaYFOWdHp8D4a5NHnbHs55VIglSEhQT4B8UYElqIZaQQEJ&#10;ksBoO65VfWTzEgs0BOOBgCdBHgWD4GgyxBDkCMmFEg9UYeaXKAlKxQRZgZ/RHWaFVSBPxXIQpxh1&#10;GWIIboKje9qip8jXlEpMEJYgqxQ5KwxBzs/0FPlSAnFBEHHAznyOJUGloHgyusPssGuGU7Hcn2wM&#10;iPHBDfvqmo1S6A/XJtXIqcLNcRWMNxZKSNDEEiBBhAfMGFNjuuxGBoKmGXcpd9ioZI/MUPCNpMmz&#10;mgnaVqglCJkyuhQs5GFLUCuWIEuC+rIEDXF4EuRRMMjWoHI0gv1fi9abVR1dkmmy/bjSiwcCYgka&#10;nj0wmh2bmtaRoSjRuCAkyF4/vWCiZgqVSkwQRAdSQWYLihJrUE92WPKKpj9I5egg+wY3D+fqqdWt&#10;mMjqDsMSZLuxGJlhALc27kIag5WPds6yfYhLiaNxcIkxylhWxtRXSp8WG1ihqZmGm5aCjqT2Awil&#10;OzKjSJYg+5Xj7YaB9Uw2mEIsQZucO4zM2aJjlMYEtdsJudS4w1OJCfIkyMMjL8jxGaNr5IRx6mBw&#10;VtgO4+tMTYko8HSgDPsqliiWoOD3uGUoZxtha0IJhsGOG5SKO4zdK/FJ4va0bVu1odNs2botsASV&#10;hrUqDNrJuVbMzXkTGuTvYscDgTAJUqINUunxdu0UAwQ511dVpM75w5IxN8jsxE220+QGceVRKwpX&#10;WDGDosNgbGkTgdv0IX2K+xNLEDF3xQqMJp6K0V1jSZCzLFN7TGOCSiAwGkitINLkN9td2DLnFusr&#10;O2yIw5Mgj4JBNoueYI9cp0r0/ElBifUSBPEPFSM5O+wtcYeFlRFAWCkLEndYjMpTLUEiwIPnaA+1&#10;TkCppMgDdYlhQSPrRQOjS6VwZxiMGdYL3Dn7bNcsrp1SAEQCYPnD4uJApWZigihKWTzSq7WCANYV&#10;NjKAuC+OI9lvuxYzc2ydmWUfpQIKNkLOmY+6hthQEBNEdlhxYoIIjK4SMkRsX0eQuUb16PaubYEl&#10;qARIEGny1aOd9ect20aOzqAGUEXpjG+S8CTIo2BIhpjdHaq8kaDoEqwPpMA6gCUIJU6cQxoHkucp&#10;BlhhbwiBFSc0Q4zAaG1HV0DOQClZ08LBs6Sfp2KCSjAwGhyx80Rz9fG7mlMWzJD0/lIAxRIZb8Z6&#10;QxAHxO/U5eF5KgkXCxoXBHEg5md6S49FYIcJ9ea8w7Y3F9jHvrNagmeLD8YV6xkxauKitT9ddhjV&#10;oouTaQcBx41NoUY2NLjEGGONWcKlTIXuooMJR1wQwdEKsQTVBH+UF0pSinV1dZmlS5eaF154IfV4&#10;8cUXzcqVK+V12TFv3izveemll8yrr75q1qxZY7Zu7XEt8J6Ojg6zePFiec+iRYtMa2ur2bbNuRs8&#10;Bg5M45j52T0idPCHzwgJ0FIDlYxVcZMm3/1Wb5cYu0rcUQhYCF6c0BgQTPjqhNMaQYjv6hJyNdEX&#10;9AmWIIrA9cQElSYJwnKF5aIhcEGVAnAdQiaBnh/GqL+xbpPopKktxVNAkInJo90xNyQ1hLP++B33&#10;2H6zxxSljlE20C4yxOjTpa2dQtDFEmTnJhuMYlmC+FZxidnBlUOH7T/igXgeS3kxyFlGcDAqLjGQ&#10;7dywMkFJSrFXXnnFXHTRRWb//fc3Rx99tDyOP/54c/3118vrnZ2d5t577zXnn3++Oe6448wJJ5xg&#10;vvWtbwlReitQbG1tbeaWW24xn/rUp8yxxx5rTjnlFHPdddeZ5cuXC0HyiAbsfChG12QVDpkkpegi&#10;URBQiUJHQFIXpXtr73lA0UcEKS6+uAOT3SGqw1x2UNAMPTeMire0NU53XD4Qd1jKEkRMUOlmh5Uy&#10;0uOCEENvrNkoVsfpzcUjQROt0j5yl0nmI7tPNofOHRc8W/qY2FgtLrFlbZuFoKfcYXZtFY0E2a/V&#10;ozOwBOH57KkRVDqkXCxBBEcDsQKVpysMlKwUq6urMyeffLJ54IEH5PG3v/1NSA/C46mnnhJC1NjY&#10;aH7yk5+YSy65xDz33HPmZz/7mdmwYYMQId5/0003mb322sv88pe/FBJ05513CjHC0uQRDQhO3N/u&#10;Eqkpsl8JmcuzQeKCRnB+GMcV9LYECQmypGSK3RHHHZhM3AJiGsGtVEwKJdo/SiUzTIG7RGoFYQlS&#10;d5gV6mGLgUf/YKMANEOse9s2sWKgr8nEKhZwvVIc8YL37NDLFVbqkAB4SJBdtxB0YoOcO4wU+WLN&#10;zWHi2iQomiQC1rPLDLOyshTigRRaNRoQD1SmQdGgZKUYZGfTpk1m1apVZt26deLGqqqqEoID4dm4&#10;caM59dRTzT777COWoiOPPFIsSE8//bR87rHHHjNjxowR8rPbbruZk046yey5557miSeeMG+88Ubw&#10;LR4DBbEinz5wlvn2cbua3aePDp4tXWTLEGO+UWAPUsJ5bXGnLCOo2TUKCQpYEL+DUgqKBvQZWVbE&#10;K5GOjAtPzg7zlqC80FjtlGBbECOyumOLWDDox/FFrsQ8GKGWIOKqqBHE+iHonLVL/E0xkLIE2TXt&#10;YoLeNuvsOGPV1fpVJYGwO8xbgkoPI0eOFMLz6KOPmrPOOsucc8455uqrrxbyg5uLWKD6+noze/Zs&#10;ef+IESPMlClT5DNLliwR4rRs2TJ5btq0afIeLEvTp08XV9qKFSvkuUxg0kK4wg+e88gMFjdFCJst&#10;GSoV901f0KrRm+Tcrp5xRcEvbyO2QN1h8RIRZwkaFhAf1w5Njy+l2AuAawFXDrtusl44qqCUY4JK&#10;FRqjJO4w+/ONtRvlb2JxinXy/mAGliDWyvLWTrPGEg3WMBIISyqWymKAbx1LTJD9KSTI/lwfWIIo&#10;NlkykDR5LEG2Yd4SVHpoaWkxJ554orn22mvlgcUHC853v/td8+abb4oVaNSoUaa2tmfg+BsljBWI&#10;oGlcXtXV1fK8oqamRggNr2cDVqcnn3zS3H///fLAFbd69ergVY/BDkeC3ukOI8ME5URME+bsKvu+&#10;OIGgRk6TRqtUjJggfuccqVIC64rCmFj92Gl3+pigghCOCWKg9bR2Yuo88gflDygtQLYdZ5zhrsVq&#10;WawT5AFrxRVM5ExFd/L+uo3d8nxJWYI0TZ5K0d4SVHrAjfXud7/bLFiwwMyfP18Cnz/xiU+IBQgy&#10;hOUHt5gGQQP9ndd4DB8+/B3vwaoDeD0bsDZhdSIwm8fFF18sMUgeQwNYrbAEpR+iSjwQNVwmNVZL&#10;YGX8KfIuJqi908UBgVShxOC1UoKcIRaqFowRqHJkqbWytBGOCWLIF6/baMd5WFFP3h/MIJaJCtas&#10;55dWdkg8H+npxczA4pvZRLGmKSfBz3Ubu4KYoBIKjEa+QYLqx9uFbEn4qNKt7xY3BsVWDtLS0NAg&#10;Vh3S4Jubm8UaRFo8gHXjJoPkNDU1yXt5kBLP84DX1q9fL642XsuG/fbbz/z0pz819913nzzuvvtu&#10;c8ghhwSvegx2qDts85aemjyAgxiJKyBVOO54ICAkyAoiiQkKntvYZUmQ/aPU3GFA4oLqemru+MDo&#10;/KEFE9s2b7HD/LZ5Y61Lj5/ebHfiHgWBukbEBb20ol0sQmwgihUPJLBfTRIBa5qz9rq3Wr2zqVs2&#10;VSVRLTqMpmnGbGd128Td7OScEjxZfihJKQbBwerT3t4u7i3S2hcuXGi2bNkicUAzZ84Ud9fDDz8s&#10;RIcYn2effVYIDq9jSZo1a5bEBxEgTcYYtYSoN8RrU6dODb7pneAauNFwtemD5zyGBlLusO6tvQKj&#10;5dRxK0Q5GiCJ7KxUYLScIu+qV5fa4alhEA8ULjzoY4LyR7o7TEnQtEGUkVVq0AyxV1d32E1Ed1HT&#10;4wHfTOwP64N6WhAgyBDjXFLZYWD8fGPe9zVjDrnETs7JwZPlh5KUYhQ3JBbo//2//2duv/12qe/z&#10;17/+VdLdyfTaZZddzLx588xtt90mafA//vGPxU2GC23OnDmmsrJSagwRPM3rv/3tb+V6a9euFavO&#10;hAkTgm/yKDdIivzI3pYg/PbLWl35fYKik7AEaYo8R3iQ1gsIOsZCIOn5xZPjGSFp8r3cYT4mKF+E&#10;3WEoSOJYcIf5mKDCQYYYa3qdJRtb7Hp2JKh48xLrLnW+qAmEK4xkCxcYXWIxQQBmVkk8UHmT8JKU&#10;YpAYrEG33nqr1PghpZ1A6fPOO09qA2HtOfPMM81OO+0ktX+ef/55KYhI7BCfBaTDn3322eL6gizh&#10;CjvjjDPM4YcfLvFCHuUJSZG34x+2BJEu7w4GfUsydZJIUcfag8CE/kC+gBZLLLUUeUC/ERit8CQo&#10;f6glqNWSIA7YhABXVbjKxx6FgfWKO0xRzPR4BeuaDDE2Vxzw2mnHmUBtaqp5lB5KUooRDP2d73zH&#10;3HHHHebPf/6zFEEkQwxXFmCSzZ0711xxxRXmD3/4g7n55pslcJqsMgUurH333VcyyiBKN9xwgznq&#10;qKN6ZZR5lB/EHWaVN0HISoJW2N0a8QR1oypSgZZxQ47wCAKLiQvCGrSibbPsHjlnqtSgMUGaeuxj&#10;gvJHT0xQt3ld0+MbR9l5UHqkd7AAAhmOoavlBPkiusMA306tIDIpX1y5QZ4bZWVOKcb6eQySwGgP&#10;j6gg7jCJCepxhy0L4oGmjB4lRAiSHTf4Ds0QI6vlhRUbzMOL1ollYPtxdaXmDRPFQnsbqp0g51iP&#10;YsZeDEakLEGbul08kP19mneFDQj0KW5GnYvFdocBxAckCC/3Cyva5e+m2sqipe179A1PgjzKCj3Z&#10;Ye6wRSBB0WSGNSUTD6QgOBpNuKyt0/zgnlek4Nv+s8aYA7YPKrmWGCQ4GmuQFeYERSdBFocSlATh&#10;fn15VYcox1I+cHgwAGIxsWmUWCpBSbjD7D8OUX3LsiDGueTODfPoBU+CPMoKzhLk6gThDiMrC0sQ&#10;1pjJTfEflxFGXWWFWAP+/OwK89fnVwnBOO+w2SLQS5FgQCBb6irFFebjgfIHcwtjAPbHZ5a2ibL0&#10;QdEDB5sXjQsSElRkiwtLVw9RZWNDa5pre+LpPEoLXpJ5lBU0RZ5Mkq6tLjMLSwzByUnVCFK4NPlh&#10;5k/PLheL0Cn7TpeT+EvVwkLfOUuQ8fFABQAXos4v6towzMU8PX6ogAKnzE3gDk8t7vpREqRwmWHe&#10;ElSq8JLMo6xA+qrWt8EatHZjlxyZwa7NBVkmF6RaT4aY/Ukw9G5Tm8xJe08TgVmqIKNtfEOVKPPq&#10;Si86CoG6xCiHwFD7GkEDBxliWHhBsesEASx8VI1WMM4ldW6YRy94SeZRVkCBcy4Yu0WsPwuXbTDr&#10;N24RCwfFzHg9KXCqOAKSXeI5h8w2jTX8XbokiKy1nac0mb1mjDZzJ2Svuu6RHUqCAITcp8cPHBRM&#10;xMLGmmaOJrmGM4ElPNbKE4XEBHkSVLLwJMij7KAusecsAbr9yWXmzfWbzXZja01Twibr+ZMazA7j&#10;683xe041C7ZrkXiRUgaVtA+dM85cesQ8897544NnPfJBmARR6C/ug3rLAZRu2Htmszl4h7HSp8V2&#10;hwGyKCG5wG10PAkqVXgS5FF20ODoPz2zwvzl2RWSufHeHSeYCY3J7soPt0TiwsN3MGcfPEsCjQdD&#10;tlWDVeKzx9XbnXeyhHGoQGsFMdI+KDoasJZP33+Gufzo+WaW3cwU26XMOh4xfLjUHANwspI6PNWj&#10;FzwJ8ig7sBsnA4sgyn1ntZjzDtveHPOuSaYl4QwO3GHvmTfeNJW4G8wjOujRGbAgT4Kiw5j6UWbK&#10;6JqSsaxBfDQuyKXIe0tQqcKTII+yw65TGs37dhxvTl4wzVxyxDxzxM4TJR7HwyNuqDsMyjvdB0UP&#10;WbCp4TR5/b3kDk/1SMGTII+ywz7btQj5OeeQ7SUmp9iBlB7lg14kyKfHD1lg2NU0eWKUwrFgHqUF&#10;L/09yg6Ypwny9QX/PJJGShnaOegtQUMXkiZf79xhtZUjUhWtPUoPXgt4eHh4JAQNjOZAzaQD8T2S&#10;AzFBExqr5SduMR/zV7rwJMjDw8MjIRC82zBqpNl5cqO3DgxhYG3ecVK9lL4gdd+jdOFJkIeHh0dC&#10;mD22zpy2/wxz+gEzg2c8hiIw/BBv+KX3zzUnLpgePOtRivAkyMPDwyMh1FSNNBcePse8d/6E4BmP&#10;oQjcXyRc7Dq1SarRe5QuPAny8PDw8PDwKEt4EuTh4eHh4eFRlvAkyMPDw8PDw6Ms4UmQh4eHh4eH&#10;R1nCkyAPDw8PDw+PsoQnQR4eHh4eHh5lCU+CPDw8PDw8PMoSngR5eHh4eHh4lCU8CfLw8PDw8PAo&#10;S3gS5OHh4eHh4VGW8CTIw8PDw8PDoyzhSZCHh4eHh4dHWcKTIA8PDw8PD4+yxLC3LYLfPTJg06ZN&#10;5rTTTjOHHHKIOemkk0xFRUXwioeHh4eHh0epoKOjw+yxxx7mD3/4g5k/f74ZPrx/O48nQf1gw4YN&#10;5vTTTzdtbW1mxx13zKlTPTw8PDw8PJJFd3e3ufHGG83//d//md12282MGDEieCU7PAnqB5s3bza3&#10;3Xabeemll3Lq0HLEW2+9Jf3z0EMPeWvZANDV1WW+8Y1vmC984QumpqYmeNYjHyAE//d//1d2gTvv&#10;vLPftBQA1vPjjz9uFi1aZD784Q+bkSNHBq945AM2zj/4wQ/M5z73OVNVVRU865EPWM833HCDOfTQ&#10;Q812221nhg0bFrySHVu2bDGf+tSnzOTJk70lKArQPZ2dnfK7F6iZsXXrVvPnP//ZfP/73ze33nqr&#10;V+AFAqvjlClTzOuvv26am5uDZz3yAZuWU089VZT38ccf7xV4AUDx/PKXvzR///vfzY9//GNTXV0d&#10;vOKRK9AbS5cuFdfMK6+8Yurr64NXPPLBxo0bzRFHHGG+8pWvmIMPPjgnQwTzlzmLvs6FNHkS5DFg&#10;QIL++Mc/mu9973vm97//vamtrQ1e8cgHkKCxY8eaZcuWCQnKZQF79AYxfFgjP/KRj5gTTjjBWyUL&#10;AErk5z//ubn33nvN9ddf70lQAUCtLlmyxOyyyy5m8eLFngQVCEjQ4Ycfbi6//HKJy41jU+NNGx4e&#10;Hh4eHh5lCU+CPAYMLBbjx483e++9t4+bGgDY5bz//e/31osBgPm3++67SzyAt6QVBvpt6tSpZtdd&#10;d/UhAAPAqFGjzHve8x4vEwcA+m7fffc1Y8aMiW09e3eYx4DBFGptbTUrV64022+/vV/0BWLbtm3m&#10;iSeeMO9617ukD70Szx8E9b766qtm9OjRpqWlxfdhAaAP16xZY9rb283MmTM9ESoAyETcis8++6yQ&#10;SS8TCwMy8cUXX5RNTUNDQyzr2ZMgDw8PDw8Pj7KEp/geHh4eHh4eZQlPgjw8PDw8PDzKEp4EeXh4&#10;eHh4eJQlfEyQh9RWufPOOyUod/Xq1VLnh2q7Rx55pNStAUyT9evXmzvuuMM88sgj8hxlyT/0oQ+l&#10;3rNu3TopsEa12RUrVph58+aZz372sxmrpRJ8+dhjj5lf//rXEnx58sknD/oCgdz7gw8+aN588035&#10;m/s6+uijpdKpBkbSj/T13/72N6koO2PGDHPiiSea6dOnpwJQqc/CdSiaSBXpH/7wh+8oQEnAIP3M&#10;GTnUFeJ1apKcccYZwTsGJ1544QW5fyqQU6R03LhxUh9kzz33TNWfog+Zq3/5y1/MG2+8IfPmAx/4&#10;gBSm034iIPWBBx6Q6xG0f/bZZ8vr4QDVtWvXSpFPrsWZQ3wX2XnM68FeG4e1SP8888wz8jtBpWTN&#10;vfe9702tM/px+fLlMoeeeuopyUrcZ599zPve9z55D4G9jANHELz22mtSiZdinhStYzwqKyvlOjz/&#10;5JNPSl8yFydMmCDXoL/1PYMV9OG//vUvKXxI9uasWbOkCOekSZNSQbrIsttvv13WP7J0hx12kFpV&#10;vEfl5u9+9zvz/PPPy5onaJ9+Zs4yz1jL1BJCLrz88styDfrwwAMPNAcddNCgL/jJ3PjHP/4hRSOZ&#10;U/QL8xB5RQYdoJ+QeXfffbfMIbKNkZ077bST6A+KoCIz0T3oFp6jKvxRRx0l700P3qd23Xe+8x2z&#10;cOFCqdg9d+7crMHp3hLkIYsOQQhYwCxSFu0111wjAg6weDmO4Fe/+pVpamqSBwUSf/SjH4miBmST&#10;EMkPkWIx//Wvf5XJmAkIVb6DhY/SoyjWYAcCE8U6bdo0IT4Iz//4j/+QrDkWOWCR/9d//Zf8PXv2&#10;bCEyl112mRRK1Pc899xzopzoEyr36hgoEJr//Oc/zX/+53+KcOBMO74v/X2DEZAXHsxBFA59d+21&#10;14oQ1bmEYv/JT34iBAelzHzjeAIEJH0DUCqQSAjQXXfdJb+jrML42c9+Zm655RYhTghJ+pxjS5jD&#10;ep3BCuYh5AUFSsYmZOTmm2+W4oc6T+hbNiEUOCWTjvfQHzzHeyChKBH6GUUDqadf6fv7779frgHY&#10;zFBZmqw8xgNiet1118n8H+yA3ECQWavcP7Lq3//930Vm6npFdn7zm9+UecScpW+ocEz/MecgUHyO&#10;golsDCGb9A+yFNDX9DNElFRwZDCy9L//+79l7g52sC4hQGwy6B+OY0G3QI50nfEeThygr9gQsl6R&#10;k8w93gORRwaga5jPzEfmLbKB19LBuNHnN910k5Cq9LUfxoivWgS/e5QpYNFMKnbc++23n7BvJh6L&#10;lJ0xu0KE37e//W2z1157iXWHnSCsnslGSjcpjCzuiRMnilJGcCBk2TWl7waZtH/6059kYUAYUOTs&#10;ihobG4N3DE4g5Oi/Aw44QHbd9AXKecGCBVJ3hX7+4he/KATyoosukl0e5IV+pc8QfryHfuDzCESI&#10;55e+9KVeOyYEMOeLIZixcPB9pOFyLXb8gxncJ31B31B3CsVz3333iUJhnrFzRrAhHD/2sY9JZWje&#10;D+GGNPI744BCmjNnjsyvhx9+WPoIBaS7Qfrwa1/7muwmTzvtNPPud79b+g9iBCFC0A7mek2QH7Xa&#10;UGeFe4cYQcI5h4k5htL9xS9+IRaHT37ykzLnVq1aJf3NLh1rRF1dncgDxoO1z9ylP+k/PkefM0dZ&#10;y1zjgx/8oMx7SDqvcc3BfG4W/cS977///mIhRJGz+cACQf+As846S9Yi65S+xtLBmsYSxpxiLJjH&#10;9DuygLkFEcByxhEvrHnmPWPEeDHvkaeQSzaLfNdgBmuRtct8QW+wJiEwyCrWK/oBOUlZhk984hMy&#10;h1i7EHLmDuuRa9DfyFfGAnnH/ILYc6xGuBwGFjdOL0CnQJyOO+44sbh7S5BHVrAAUQJMFIQcC52F&#10;CjmB6LADx8XDThkXGYucByZdXBQsVsDvLGQEQjZlzK6Hg1axgECwEBJDBQgvFi8LEksGCxwyqZYy&#10;Fjl9hVDjvnkPi5rPsGvRXRF/o5whQemABKFwUFQIB3bgF198sRwyOBRq4tAvKBsEHnMR5cFcggTR&#10;P+yQEXLMVQQqrliUNEqb3SOmcoASof+Zp5lcMigmFDyCFOGIkMUaB/FhXLIJzMEClDdzC4VDP9Kf&#10;7LAhL6xn1iH9xd+4JiAuvA7RYY5hbaPf6H8UGDKBfoHMQzKRDcw3+hsLEOPG9zEeyAXkBwocmTGY&#10;gVxEnnHvPAgT4N7pPwBpxOL18Y9/XPqG90C46bd77rlHCA7rmL5hLjKX6WvGBSslfchcpO8hTWxG&#10;GTsILH3JfB/sQCfQbzqH6E82M8hFLDR4GZ5++mkhNqxj+gvyjAzEKk4/MefoHyxJqqOYc2ptU7CG&#10;sTJBNiFLmdZ+OjwJ8ugFBKDG/qCMWdgQIaw6LFgWK+B3SA8KHxNmLuDa7OAx06O42DUhJIYiuFd2&#10;KSxWFj2CDoWB0mUhq5Llp5qI+Ux/YMETp4Fw1N0UAldN8Fx/qID+wOqAuwulinJAIPJAUPI3YA6h&#10;WFDoWCBzAWTnM5/5jMx1rHLEZWEZ4uBVlP5gtgKlg37EJQBxZk3TVygP+pWdNsoZsKaZT6xrlHs6&#10;UPy4KiHzEEzez1jQ74wHRBLwk78hC/TvUAH9yGaD9cwDIPvoS6y4QEkNaxISmA7WL/2ORQ6rTyb5&#10;h7zls1jqUORDCfQhsT0QIPqQuYaFEvLCPORvQL+ge/AaMI/SgZzDmwC5giDR71wbSy59zDrOthFP&#10;hydBHr0AK2ehI+wuuOACmWBMKiYtEzNs2uZvlDiLNhewKyRuhs8dc8wxqQk/FAEBuu2228RUrq4w&#10;tQiluwf4W1/LBSh6rgeRxJWDCZkH1iSCC4cKIEC/+c1vZCeJq5Z+Yq5hEWKHh7JR8DvPh3eF/QEX&#10;LwocBYZViV048x4llc91Sh2sO9xe3BcuK9Yd9wepYR6Fd8usZ55LX9NYj3BxMafZoXMcBKDPUT7h&#10;sQBK8tW6ORSAXMT9TwQJFg0ULwQIqLsa8Dx9mr6m6XPGgFgX+gdXdjroZ2LSSIaAJODuHUrAOoZs&#10;VPcqmw3mIX1DnzH3FLxGf6SvRfqc/sECifzTxBwC07n+KaecIpa28LX6gidBHinAxn/6059KfMW5&#10;554rpmDAgoUMqTtCwQRloeNWyAWcqowVCAZ/3nnnSUYYcUcoOwQLE3gogBgJAh/xRZPhoJlG7EwQ&#10;kOEgaMDfWDV4LRfwXpQOMQa4fdh1I1AQzJiPhwKYE/QhlkbmCe4vgJUBYQl5CSsZ/kZo5mrBYaeN&#10;MOaE6nPOOceceeaZ5stf/rJYNtilDwU3BIAAsaYhdxBy5glg/rBuITth6yEKiXWtVh2gBIhdNrt1&#10;CLdajyCmKBslAwrGhvmcTvgHKyBABIQzV4hB0bWKawaweVSwtnVNK3gOC9qVV14p5PvSSy8Vq1wY&#10;9DNW3quuukpIFRZK7eehAOQ7axorIvF8GlMFKWfdsrmjDxT8jewME2wlQFyLTFhcjzrH0FsEWxOk&#10;jnvy05/+tKznK664QjLFkBGZ4EmQR2rREl9CsB6ThxRX3d2gdPBRs/ARpgB2zsLHzI47JxdwDZg7&#10;whhTsAajwuRxQeiiGKygH1GsZMwRO0VQOEpcdyQQFoLMScnWxc5PFi6761xIENfCMoJgCCtqxgOz&#10;8WC3rtGHECDmIkqawFG9X0D/4WLEDcGuGkDOcSdC1FUp9Qc+C0Fgt42igUDyPVyD5zXmY7CCfuQ+&#10;6Efi0LAAsftWhYFy4b65TzI5AXMIRY3iYCcNlAChvCDbKB76TOcqa5e+Yzz4LMC9wYYHEoB1bTCD&#10;fvz5z38u/Xj66aebj370o7LG9P415oo5C3g/fUpMFa4afY75RqYo1gsCqIkfDFsqmMMQoK9//ety&#10;7QsvvFBi/oYCuH9cYPQhbkLKByD31VrIemZusTFRMqmEkPmjm2wlQGTMsTEi8JnXdCywTl5yySXy&#10;vCYEoLuINYJ4hclUGD47zEMYN5MLUzdKB9cDE4vdHAuVyYOAxMrw6KOPCulBwGLFQRGzO0LgsatE&#10;ALLTIeWRVFkCAnkepo8lhM8S/Abp0bRkdqKYhsOxMoMR//M//yNprSxA3H0oVAQifcl90QcEmJNS&#10;y73St7gp2NWwDInV4L3EUdAvpM3eeuutsmtiF8M4oMRQYBApxgLyxGs33nijBBciYCFegxUoEzJF&#10;6BssaShcFATzjz6kD+gfsj54HgVE/xHDdthhhwmxpo+Y08SxEUSO0MTlpf2iZncIP7EvkG8ENTtJ&#10;MlLY6ROcPZitGNw7a5paSSgdFAJgPmo/8jsEHPcLyhwF/dvf/lY2P1h7mGe4V0ld5nd1M/A5xoNr&#10;8DyxbnwPzzHncXkTo0Y2EOMxmNc01i/WNHORmmisYZWL3BdzCQLO/MM9Td9QhkDLY0DakYnE6xHj&#10;A7lB9iETuQ6fp99Q+JdffrmsZeQpJIHXed9gnocAAsQcgtBAItkMQ3JYc/QjfQpJxEsAweRB+RXK&#10;pyD7WIusda5BWRXifVjr9B19xDzkOshP5CGkhz5mrqKj6HNkMnNVCVMYvliih+zayOiAhUNQmCwA&#10;do7biuA8WDgLm7oMGjSJ8iCglCwvBALXQWjg7kIwYl2C6MDCSatnMocBgUJQo/i++93vSuzMYAZZ&#10;NihnzNwIP11wWNbICKNfycj51re+JcoZQcACPvbYY4V8onz4DDtP+pEdOZY3Mh1Y8Oxy6GsEAtl1&#10;V199tQhY+p4dEfEDCBmEymAFrgAClCHVCDG9F3Z5KHOeY/5RywbhCoFGAKLkUdJKLhGo9CFEkr7G&#10;6gEJYr4iWLk+ZBTSQx8qEKBYTdixDmblDUFmzrFuWX9q1eW+tHAkfUccGUScPmDu8Tp9BIFh/rF7&#10;x71A35EUQd8CLMVYdNnYsNlhAwAZhQQwZlidcEmoG3OwgvnAHOJnONCWAnxYHOgzLGmkzWMNg9DQ&#10;1yeccIL0I0AmoLjpO+SrziusaBAs5ALzGfcXpD7sJuN3ZORgBn2FJRF9AVFB5gE2iljLIUds+nDb&#10;kjnMnKWvcPezprGgQxLxIiAP0SmQbQXzE9Kj11Ww4cT9ywYREpRNLnoS5CFuFILK0sEOBAHKJGWa&#10;wLrZLWoaMmZMlI7GD7CLQSAwocNAeDBxIQZhQAKwGkG+eF3J12AFu18sEOlAkEHwWKT0I0SI+6Y/&#10;6RvcMPxU0oTS5hEGr7HTRCBwDTWfMxb8Td9i7Rjs7jDuKVNWDcKTuQbZ437ZOdKPEG2UDsqWeaqC&#10;jjlIH4bjXQDv48FnGCuugRuHucj8Q9GHrzNYgbVMXTRh0H+sNTY49CP9Q3/Tnyge+pk+oC+Yn/QP&#10;lo50MA+Z15Bz5iLElPfSp8xBHY/BTCQBZBprTDp0LbIu6UfmGkqXeaSuVfoaUkTfYrlNB3OQDQ5y&#10;AXnA3E8HZF2teIMVuAYzZRCzoYF0M9foQ9YshJo5hE5hvTNP6R/WOZbuTPKVpAbknxJ0BWQKVy7E&#10;M9PrCk+CPDw8PDw8PMoSmamRh4eHh4eHh8cQhydBHh4eHh4eHmUJT4I8PDw8PDw8yhKeBHl4eHh4&#10;eHiUJTwJ8vDw8PDw8ChLeBLk4eHh4eHhUZbwJMjDw8PDw8OjLOFJkIeHx6AFZc443PIzn/mMHNUS&#10;Bkc5cPwDJfgpnObh4eGRDk+CPDw8BjU4n45jHzhnjaq9gL85NoOq55zDRGXjqKDnHnl4eAx+eBLk&#10;4eExaMGxBZAczqniaAKOf+H4lptuukkOEYUgcegi5zxxnhVn2HFoqB6FQEl/Dp3lbDIO++SUdM7d&#10;4gwswHEQRx55pBzEeP7558s5evzOUTMeHh6DH/7YDA8Pj0EPzsDi8FVIDWctceYTxIeTuznb6pBD&#10;DpFzmHCNcf4Qp3pzvtN9990n5+HpuXa33367nPV0zTXXyNlFy5YtE/LEeVgc5shnOBeLc9oG+/li&#10;Hh4e3hLk4eExBABJ4ZRp3F7f+c53zOzZs+XwSggPp8ZzUj8n8F944YVymCNkiTghTlPnNU5F53Hx&#10;xReLS42Tw9UaBA444ABz3HHHicUIApR+YrWHh8fghCdBHh4eQwJTpkwRksLJ1IcddphYhx577DFz&#10;wQUXmAMPPFBcYyeccIJ5/PHH5dRuXFqQpOuuu06IEhaf448/Xk7zXrJkSS8StNdee5mxY8dKjBEW&#10;ID3x38PDY3DDkyAPD48hgREjRpiGhgZTX19v6urqxA2GS+tzn/ucuMp4YCW67bbbxPqD9egb3/iG&#10;ufvuu82hhx4qLjL+njx5sliJsCQpuO7w4V5cengMNfhV7eHhMaSgVppp06ZJJheWIdxZWIN4HHzw&#10;wfJaV1eXBEFDgLAAYUWaOHGikKl0QIC89cfDY+jBkyAPD48hCUhNU1OTufbaa81dd90lLjAyw7AG&#10;EQxdXV0tFiPqCy1atMg8/fTT5rvf/a5Zvnx5cAUPD4+hDk+CPDw8hiSw6lx++eViCfrqV78qgc9n&#10;n322BD0DLD64ykipP/XUU815551nFixYILE/Hh4e5QGfIu/h4TFkAKEhIJq4oFGjRklcUHt7uwRB&#10;8ztuLYKbifEhw4t6QW1tbeIa05iiDRs2iIWImCHigkiZJ70ey5F3iXl4DC14EuTh4eHh4eFRlvDu&#10;MA8PDw8PD4+yhCdBHh4eHh4eHmUJT4I8PDw8PDw8yhKeBHl4eHh4eHiUJTwJ8vDw8PDw8ChLeBLk&#10;4eHh4eHhUZbwJMjDw8PDw8OjDGHM/wdyVtVFKK6FKwAAAABJRU5ErkJgglBLAwQUAAYACAAAACEA&#10;v8QBFeEAAAAKAQAADwAAAGRycy9kb3ducmV2LnhtbEyPy2rDMBBF94X+g5hCd438ip26lkMIbVeh&#10;0KQQulOsiW1ijYyl2M7fV121y8sc7j1TrGfdsREH2xoSEC4CYEiVUS3VAr4Ob08rYNZJUrIzhAJu&#10;aGFd3t8VMldmok8c965mvoRsLgU0zvU557ZqUEu7MD2Sv53NoKXzcai5GuTky3XHoyBIuZYt+YVG&#10;9rhtsLrsr1rA+ySnTRy+jrvLeXv7Piw/jrsQhXh8mDcvwBzO7g+GX32vDqV3OpkrKcs6n7M086iA&#10;aJkA80AWJc/ATgKSNI6BlwX//0L5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ECXOziqAwAAVAgAAA4AAAAAAAAAAAAAAAAAOgIAAGRycy9lMm9Eb2MueG1sUEsB&#10;Ai0ACgAAAAAAAAAhAFAc2kSzVQEAs1UBABQAAAAAAAAAAAAAAAAAEAYAAGRycy9tZWRpYS9pbWFn&#10;ZTEucG5nUEsBAi0AFAAGAAgAAAAhAL/EARXhAAAACgEAAA8AAAAAAAAAAAAAAAAA9VsBAGRycy9k&#10;b3ducmV2LnhtbFBLAQItABQABgAIAAAAIQCqJg6+vAAAACEBAAAZAAAAAAAAAAAAAAAAAANdAQBk&#10;cnMvX3JlbHMvZTJvRG9jLnhtbC5yZWxzUEsFBgAAAAAGAAYAfAEAAPZdAQAAAA==&#10;">
                <v:shape id="Picture 1" o:spid="_x0000_s1077" type="#_x0000_t75" alt="A graph of blue lines with orange text&#10;&#10;Description automatically generated" style="position:absolute;left:3705;width:27476;height:2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PqnygAAAOIAAAAPAAAAZHJzL2Rvd25yZXYueG1sRI/NTsMw&#10;EITvSH0HaytxQdTpj5o01K0KiMKVtg+wirdxSLyObLcNb4+RkDiOZuYbzXo72E5cyYfGsYLpJANB&#10;XDndcK3gdHx7LECEiKyxc0wKvinAdjO6W2Op3Y0/6XqItUgQDiUqMDH2pZShMmQxTFxPnLyz8xZj&#10;kr6W2uMtwW0nZ1m2lBYbTgsGe3oxVLWHi1XQen16+KJ9dVk9L0L7bo7Fcv+q1P142D2BiDTE//Bf&#10;+0MryGf5Is+L+Rx+L6U7IDc/AAAA//8DAFBLAQItABQABgAIAAAAIQDb4fbL7gAAAIUBAAATAAAA&#10;AAAAAAAAAAAAAAAAAABbQ29udGVudF9UeXBlc10ueG1sUEsBAi0AFAAGAAgAAAAhAFr0LFu/AAAA&#10;FQEAAAsAAAAAAAAAAAAAAAAAHwEAAF9yZWxzLy5yZWxzUEsBAi0AFAAGAAgAAAAhABtk+qfKAAAA&#10;4gAAAA8AAAAAAAAAAAAAAAAABwIAAGRycy9kb3ducmV2LnhtbFBLBQYAAAAAAwADALcAAAD+AgAA&#10;AAA=&#10;">
                  <v:imagedata r:id="rId42" o:title="A graph of blue lines with orange text&#10;&#10;Description automatically generated"/>
                </v:shape>
                <v:shape id="_x0000_s1078" type="#_x0000_t202" style="position:absolute;top:21653;width:34808;height:6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w4jzQAAAOMAAAAPAAAAZHJzL2Rvd25yZXYueG1sRI/NTsNA&#10;DITvSH2HlStxQXRTqrZp6LZCiD9xa0OLuFlZk0RkvVF2ScLb4wMSR9vjmfm2+9E1qqcu1J4NzGcJ&#10;KOLC25pLA2/543UKKkRki41nMvBDAfa7ycUWM+sHPlB/jKUSEw4ZGqhibDOtQ1GRwzDzLbHcPn3n&#10;MMrYldp2OIi5a/RNkqy0w5olocKW7isqvo7fzsDHVfn+Gsan07BYLtqH5z5fn21uzOV0vLsFFWmM&#10;/+K/7xcr9TfLdZrON6lQCJMsQO9+AQAA//8DAFBLAQItABQABgAIAAAAIQDb4fbL7gAAAIUBAAAT&#10;AAAAAAAAAAAAAAAAAAAAAABbQ29udGVudF9UeXBlc10ueG1sUEsBAi0AFAAGAAgAAAAhAFr0LFu/&#10;AAAAFQEAAAsAAAAAAAAAAAAAAAAAHwEAAF9yZWxzLy5yZWxzUEsBAi0AFAAGAAgAAAAhAGTjDiPN&#10;AAAA4wAAAA8AAAAAAAAAAAAAAAAABwIAAGRycy9kb3ducmV2LnhtbFBLBQYAAAAAAwADALcAAAAB&#10;AwAAAAA=&#10;" fillcolor="white [3201]" stroked="f" strokeweight=".5pt">
                  <v:textbox>
                    <w:txbxContent>
                      <w:p w14:paraId="0FCB47FD" w14:textId="51653354" w:rsidR="00C14658" w:rsidRPr="001B57C6" w:rsidRDefault="001F5484">
                        <w:r>
                          <w:rPr>
                            <w:b/>
                            <w:bCs/>
                          </w:rPr>
                          <w:t>Figure</w:t>
                        </w:r>
                        <w:r w:rsidR="00C14658">
                          <w:rPr>
                            <w:b/>
                            <w:bCs/>
                          </w:rPr>
                          <w:t xml:space="preserve"> </w:t>
                        </w:r>
                        <w:r w:rsidR="00864CA8">
                          <w:rPr>
                            <w:b/>
                            <w:bCs/>
                          </w:rPr>
                          <w:t>12</w:t>
                        </w:r>
                        <w:r w:rsidR="00C14658">
                          <w:rPr>
                            <w:b/>
                            <w:bCs/>
                          </w:rPr>
                          <w:t xml:space="preserve">. </w:t>
                        </w:r>
                        <w:r w:rsidR="00C14658">
                          <w:t xml:space="preserve">The training </w:t>
                        </w:r>
                        <w:r w:rsidR="00864CA8">
                          <w:t xml:space="preserve">(blue) </w:t>
                        </w:r>
                        <w:r w:rsidR="00C14658">
                          <w:t>and test split of the data</w:t>
                        </w:r>
                        <w:r w:rsidR="00CA16BC">
                          <w:t xml:space="preserve"> (orange).</w:t>
                        </w:r>
                        <w:r w:rsidR="00C14658">
                          <w:t xml:space="preserve">  </w:t>
                        </w:r>
                      </w:p>
                    </w:txbxContent>
                  </v:textbox>
                </v:shape>
              </v:group>
            </w:pict>
          </mc:Fallback>
        </mc:AlternateContent>
      </w:r>
    </w:p>
    <w:p w14:paraId="463AB64C" w14:textId="77777777" w:rsidR="00C14658" w:rsidRDefault="00C14658" w:rsidP="0046517A"/>
    <w:p w14:paraId="557054B4" w14:textId="77777777" w:rsidR="00C14658" w:rsidRDefault="00C14658" w:rsidP="0046517A"/>
    <w:p w14:paraId="516E6816" w14:textId="77777777" w:rsidR="00C14658" w:rsidRDefault="00C14658" w:rsidP="0046517A"/>
    <w:p w14:paraId="139C0703" w14:textId="77777777" w:rsidR="00C14658" w:rsidRDefault="00C14658" w:rsidP="0046517A"/>
    <w:p w14:paraId="63C5AA98" w14:textId="77777777" w:rsidR="00C14658" w:rsidRDefault="00C14658" w:rsidP="0046517A"/>
    <w:p w14:paraId="312E8560" w14:textId="77777777" w:rsidR="00C14658" w:rsidRDefault="00C14658" w:rsidP="0046517A"/>
    <w:p w14:paraId="60BF8CE3" w14:textId="77777777" w:rsidR="00C14658" w:rsidRDefault="00C14658" w:rsidP="0046517A"/>
    <w:p w14:paraId="2F8CD894" w14:textId="77777777" w:rsidR="00C14658" w:rsidRDefault="00C14658" w:rsidP="0046517A"/>
    <w:p w14:paraId="495D5FC3" w14:textId="77777777" w:rsidR="00C14658" w:rsidRDefault="00C14658" w:rsidP="0046517A"/>
    <w:p w14:paraId="1E2F85F2" w14:textId="77777777" w:rsidR="00C14658" w:rsidRDefault="00C14658" w:rsidP="0046517A"/>
    <w:p w14:paraId="2032610B" w14:textId="77777777" w:rsidR="00C14658" w:rsidRDefault="00C14658" w:rsidP="0046517A"/>
    <w:p w14:paraId="47C1AB74" w14:textId="77777777" w:rsidR="00C14658" w:rsidRPr="00F058C2" w:rsidRDefault="00C14658" w:rsidP="00F058C2">
      <w:pPr>
        <w:rPr>
          <w:b/>
          <w:bCs/>
        </w:rPr>
      </w:pPr>
      <w:r w:rsidRPr="00F058C2">
        <w:rPr>
          <w:b/>
          <w:bCs/>
        </w:rPr>
        <w:t xml:space="preserve">Model Results and Performance </w:t>
      </w:r>
    </w:p>
    <w:p w14:paraId="6BDB4D6A" w14:textId="55A76FA2" w:rsidR="00C14658" w:rsidRPr="00C1159F" w:rsidRDefault="00C14658" w:rsidP="0046517A">
      <w:r>
        <w:t xml:space="preserve">ACF and PACF plots can be used to identify the order of the AR and MA components of SARIMA models. The ACF and PCAF plots for the seasonally differenced </w:t>
      </w:r>
      <w:r w:rsidR="00A218C0">
        <w:t xml:space="preserve">target </w:t>
      </w:r>
      <w:r w:rsidR="00812ED5">
        <w:t xml:space="preserve">are </w:t>
      </w:r>
      <w:r>
        <w:t>plotted,</w:t>
      </w:r>
      <w:r w:rsidR="00812ED5">
        <w:t xml:space="preserve"> </w:t>
      </w:r>
      <w:r w:rsidR="001F5484">
        <w:t>Figure</w:t>
      </w:r>
      <w:r w:rsidR="00786548">
        <w:t xml:space="preserve"> 13</w:t>
      </w:r>
      <w:r>
        <w:t xml:space="preserve">. However, the orders were unable to be identified from the plots and other techniques were used to </w:t>
      </w:r>
      <w:r w:rsidR="006B5DB3">
        <w:t xml:space="preserve">identify </w:t>
      </w:r>
      <w:r>
        <w:t xml:space="preserve">these. </w:t>
      </w:r>
    </w:p>
    <w:p w14:paraId="1702883F" w14:textId="77777777" w:rsidR="0004270C" w:rsidRDefault="0004270C" w:rsidP="0046517A"/>
    <w:p w14:paraId="47B66CD0" w14:textId="77777777" w:rsidR="00C14658" w:rsidRDefault="00C14658" w:rsidP="0046517A">
      <w:pPr>
        <w:rPr>
          <w:b/>
          <w:bCs/>
        </w:rPr>
      </w:pPr>
      <w:r>
        <w:rPr>
          <w:b/>
          <w:bCs/>
          <w:noProof/>
        </w:rPr>
        <mc:AlternateContent>
          <mc:Choice Requires="wpg">
            <w:drawing>
              <wp:anchor distT="0" distB="0" distL="114300" distR="114300" simplePos="0" relativeHeight="251679744" behindDoc="0" locked="0" layoutInCell="1" allowOverlap="1" wp14:anchorId="13FC3056" wp14:editId="592A091F">
                <wp:simplePos x="0" y="0"/>
                <wp:positionH relativeFrom="column">
                  <wp:posOffset>1240403</wp:posOffset>
                </wp:positionH>
                <wp:positionV relativeFrom="paragraph">
                  <wp:posOffset>3976</wp:posOffset>
                </wp:positionV>
                <wp:extent cx="3339548" cy="2926080"/>
                <wp:effectExtent l="0" t="0" r="0" b="7620"/>
                <wp:wrapNone/>
                <wp:docPr id="816113815" name="Group 35"/>
                <wp:cNvGraphicFramePr/>
                <a:graphic xmlns:a="http://schemas.openxmlformats.org/drawingml/2006/main">
                  <a:graphicData uri="http://schemas.microsoft.com/office/word/2010/wordprocessingGroup">
                    <wpg:wgp>
                      <wpg:cNvGrpSpPr/>
                      <wpg:grpSpPr>
                        <a:xfrm>
                          <a:off x="0" y="0"/>
                          <a:ext cx="3339548" cy="2926080"/>
                          <a:chOff x="0" y="0"/>
                          <a:chExt cx="3339548" cy="2926080"/>
                        </a:xfrm>
                      </wpg:grpSpPr>
                      <pic:pic xmlns:pic="http://schemas.openxmlformats.org/drawingml/2006/picture">
                        <pic:nvPicPr>
                          <pic:cNvPr id="1346067240" name="Picture 1" descr="A graph of a graph with numbers and a line&#10;&#10;Description automatically generated with medium confidence"/>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166978" y="0"/>
                            <a:ext cx="2909570" cy="2256155"/>
                          </a:xfrm>
                          <a:prstGeom prst="rect">
                            <a:avLst/>
                          </a:prstGeom>
                        </pic:spPr>
                      </pic:pic>
                      <wps:wsp>
                        <wps:cNvPr id="1566933356" name="Text Box 34"/>
                        <wps:cNvSpPr txBox="1"/>
                        <wps:spPr>
                          <a:xfrm>
                            <a:off x="0" y="2206487"/>
                            <a:ext cx="3339548" cy="719593"/>
                          </a:xfrm>
                          <a:prstGeom prst="rect">
                            <a:avLst/>
                          </a:prstGeom>
                          <a:solidFill>
                            <a:schemeClr val="lt1"/>
                          </a:solidFill>
                          <a:ln w="6350">
                            <a:noFill/>
                          </a:ln>
                        </wps:spPr>
                        <wps:txbx>
                          <w:txbxContent>
                            <w:p w14:paraId="768FA491" w14:textId="75F43CAB" w:rsidR="00C14658" w:rsidRPr="007C0612" w:rsidRDefault="001F5484">
                              <w:r>
                                <w:rPr>
                                  <w:b/>
                                  <w:bCs/>
                                </w:rPr>
                                <w:t>Figure</w:t>
                              </w:r>
                              <w:r w:rsidR="00C14658">
                                <w:rPr>
                                  <w:b/>
                                  <w:bCs/>
                                </w:rPr>
                                <w:t xml:space="preserve"> </w:t>
                              </w:r>
                              <w:r w:rsidR="0049347B">
                                <w:rPr>
                                  <w:b/>
                                  <w:bCs/>
                                </w:rPr>
                                <w:t>13</w:t>
                              </w:r>
                              <w:r w:rsidR="00C14658">
                                <w:rPr>
                                  <w:b/>
                                  <w:bCs/>
                                </w:rPr>
                                <w:t xml:space="preserve">. </w:t>
                              </w:r>
                              <w:r w:rsidR="00C14658">
                                <w:t xml:space="preserve">ACF and PACF plots for the seasonally differenced </w:t>
                              </w:r>
                              <w:r w:rsidR="00C14658" w:rsidRPr="006E2282">
                                <w:rPr>
                                  <w:i/>
                                  <w:iCs/>
                                </w:rPr>
                                <w:t>Monthly Power Generation</w:t>
                              </w:r>
                              <w:r w:rsidR="006C654B">
                                <w:t>. T</w:t>
                              </w:r>
                              <w:r w:rsidR="00C14658">
                                <w:t xml:space="preserve">welve data points </w:t>
                              </w:r>
                              <w:r w:rsidR="006C654B">
                                <w:t xml:space="preserve">is the </w:t>
                              </w:r>
                              <w:r w:rsidR="00C14658">
                                <w:t>seasonal period</w:t>
                              </w:r>
                              <w:r w:rsidR="00640EA8">
                                <w:t xml:space="preserve"> (see </w:t>
                              </w:r>
                              <w:r>
                                <w:t>Figure</w:t>
                              </w:r>
                              <w:r w:rsidR="00640EA8">
                                <w:t xml:space="preserve"> 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FC3056" id="Group 35" o:spid="_x0000_s1079" style="position:absolute;margin-left:97.65pt;margin-top:.3pt;width:262.95pt;height:230.4pt;z-index:251679744" coordsize="33395,292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kmkrwQMAAIAIAAAOAAAAZHJzL2Uyb0RvYy54bWykVl1v2zYUfR+w/0Bo&#10;wN4a2bIlx1qcwkuWoEDQGkuKPtMUZRGlSI6kbXm/foeUnC9naNc9RLkkL8lzzz330hfvu1aSHbdO&#10;aLVIxmejhHDFdCXUZpF8frh5d54Q56mqqNSKL5IDd8n7y59/utibkme60bLiluAQ5cq9WSSN96ZM&#10;U8ca3lJ3pg1XWKy1banH0G7SytI9Tm9lmo1GRbrXtjJWM+4cZq/7xeQynl/XnPlPde24J3KRAJuP&#10;Xxu/6/BNLy9oubHUNIINMOgPoGipULj08ahr6inZWnFyVCuY1U7X/ozpNtV1LRiPMSCa8ehVNLdW&#10;b02MZVPuN+aRJlD7iqcfPpZ93N1ac29WFkzszQZcxFGIpattG/4DJekiZYdHynjnCcPkZDKZ51Mk&#10;mWEtm2fF6HwglTVg/mQfa/74xs70eHH6Ao4RrMTfwAGsEw6+rRXs8lvLk+GQ9rvOaKn9ujXvkC5D&#10;vVgLKfwhSg+JCaDUbiXYyvYD0LmyRFQohcm0GBWzbArVKdpC+nALt5NxQiruGES4JFF5RNeEDuZe&#10;+IaobbtGSRGUDRakUPzXX7rlb/FzHbYK41FvhG69Rl0IRqU8kA1X3FLPKxIPaXklti1hWtWiQk3y&#10;oPUAOGDsEdPA6J1mXx1R+qqhasOXzqBmAD94py/d4/BFuGspzI2QMqgk2AOxCO2VPt/ITa/9a822&#10;LVe+L2bLJcLRyjXCuITYkoMIkGk/VGCNoZF4EGmsUL6vXOct96wJ99fA8SewB9y0fFyIoJ9whogc&#10;1P6GvsdFMZ9Byaciz+ajeT5DIqPIs7wY53nk5yhVEGmdv+W6JcEAYACBPmhJd3dugHR0GXjtUUR4&#10;ABWKDx3QHSnE6ITE/1Tk9w01HBDCsc9UmSNI1GxeHFX5ECr5d92RyTSENLiHhkB8h/lBCmH+X3gD&#10;L6H2s1ExPZ/1aXmzO8zG83w++T+8Ia1aiuqouPhI8CtpyY6ivUvfi/aVl1Rkv0iKST6KCVE6bO9F&#10;IhVy8RRZsHy37mL9ZrGNham1rg5gw2rkFbE6w24EknxHnV9Ri9cCk3gB/Sd8aqlxmR6shDTa/v3W&#10;fPBHfrGakD1en0Xi/trS0JrkB4XMz8fT0Dh8HEzzGdAQ+3xl/XwF/eJKgwHUCNBFM/h7eTRrq9sv&#10;eCiX4VYsUcVw9yLxR/PKY4QFPLSML5fR7jvenbo36JPjSF6Q8EP3hVoz6Nwj0x/1UWsncu99Qx0o&#10;vUSzqkWshSdWB/6h+2jFZw7Wi3f0+Th6Pf1wuPwHAAD//wMAUEsDBAoAAAAAAAAAIQB4mALLfq4A&#10;AH6uAAAUAAAAZHJzL21lZGlhL2ltYWdlMS5wbmeJUE5HDQoaCgAAAA1JSERSAAACvQAAAh8IBgAA&#10;AH3wZD0AAAABc1JHQgCuzhzpAAAABGdBTUEAALGPC/xhBQAAAAlwSFlzAAAh1QAAIdUBBJy0nQAA&#10;rhNJREFUeF7tnQeYVFW6rs+99zn3uek8557nzrl3zsw4zphnzGnMOUcUAyaMqGPGDBJUFAREBATJ&#10;CEhSgkqGpslNk3POOeecnP+ud1XvprrZdFc31dW1q7/X57Poqr137dprh2/9619r/ZMJIYQQQgiR&#10;4cj0CiGEEEKIjEemVwghhBBCZDwyvUIIIYQQIuOR6RVCCCGEEBmPTK8QQgghhMh4ZHqFEEIIIUTG&#10;I9MrhBBCCCEyHpleIYQQQgiR8cj0CiGEEEKIjEemVwghhBBCZDwyvUIIIYQQIuOR6RVCCCGEEBmP&#10;TK8QQgghhMh4ZHqFEEIIIUTGI9MrhBBCCCEyHpleIYQQQgiR8cj0CiGEEEKIjEemVwghhBBCZDwy&#10;vUIIIYQQIuOR6RVCCCGEEBmPTK8QQgghhMh4ZHqFEEIIIUTGI9MrhBBCCCEyHpleIYQQQgiR8cj0&#10;CiGEEEKIjEemVwghhBBCZDwyvUIIIYQQIuOR6RVCCCGEEBmPTK8QQgghhMh4ZHqFEEIIIUTGI9Mr&#10;hKhQHD161JYsWWJ9+vSxYcOG2e7du/M+SRy2sWXLFps/f77t3LnT/vGPf+R9kjns37/fxo0bZ+PH&#10;j7ddu3Yl/BuPHDliGzdutIULF9qePXsKrLd27VobMmSILV++PO8dIYRIHTK9QogKxYEDB6xBgwb2&#10;H//xH3bVVVfZtGnTvIktCQcPHrSBAwfaiy++aJMnT85I07tp0yZ7/vnn7YUXXrClS5cm/Bv37dtn&#10;P/zwg7322ms2d+5c+/XXX/M+MZs1a5Z9+umnNmHChLx3hBAidcj0CiEqDBiwNWvW2IMPPmi/+93v&#10;7I9//KO1bNnSRyQBY4cBJlrJsvwdiPcQ/967d6998803duaZZ9qAAQO8CT506FCBdVj28OHD/n1e&#10;2S7vx8PyLMcyYcvxyt/BdlCwDwFsI1gvfln+Hexz/Pu8sn7h7+bfwf4Dprdq1apeRMZ5v6j9CUTk&#10;+7PPPrNzzz3XRo8e7SsZLM+2OW6rV68uEF0vapsBwW8s/FsKLyeEEEUh0yuEqDBgTn/88Ucf4X3l&#10;lVfsiiuusEceecQ3uwef06TftWtX/x4GC1OFWevfv79Pidi8ebNNnDjRHnvsMfu3f/s3e/zxx61u&#10;3brWpEkTW7ZsmV9n27ZtNnjwYPv666/t888/t9atW9uUKVO8UQtMGq98x88//+zXxShipMeOHZtv&#10;Ctkf1vv222+tfv369tVXX/n0ALYPbINUgY4dO/pUDdZt1qyZtWjRwkdV+R09evSwMWPGWIcOHaxp&#10;06aWk5Pjt79y5Urr2bOnNWzY0Ee+WS7YfwgzvVu3brXhw4f7igLrsN99+/b16Qysx/5idO+44w77&#10;zW9+Y88++6zVqVPHfzffx3batWtns2fP9t8BrDN16lRr06aN/41sk9+4fft2b3aBdb/77jt/TCmf&#10;5s2bW+PGjf13b9iwIX85IYQoCpleIUSFANO2Y8cO32R/5ZVX2siRI+2DDz6wSy+91BtGIpJEfDGB&#10;N998szebQSQRs0cqw6OPPmrz5s2zUaNG2f3332//8i//4g0en7EtcnwxpJiy6667zi/z5JNP+mUq&#10;V67sjXNgfBcvXmwffvih3XLLLf6z5557zuvjjz+2VatWeTPIfvGdt956qzfXlSpV8v9m+0RUMXvZ&#10;2dn2t7/9zX/fq6++ai+99JK9//77/vfxO/761796Y8/vrl69uo9MY3xZ9s4777QnnnjC6/bbb7e3&#10;3nrL/z4MLEa2sOnFrNaqVct/ByL1gaj5e++95yO45AFjTK+++mr713/9V7v33nv9MhxTfu/QoUPt&#10;8ssvt+7du/vtcXwxuOwf389vZHu33XabN+gcd34jRpeKyrXXXusrK3w3x4xjR0WB/Gq2J4QQRSHT&#10;K4SoEGCwJk2a5KO7mEtMGobrsssu8yaRyCamlwgipovoY7zpffnll70pC4wtRu7UU0+1Ll26+Ijt&#10;+vXrfQQVE4rZ5DswnosWLfLR5cD40sELQ4tx5btr167t84LJm505c6Y3pEQ5161b578Pk/vTTz/5&#10;76VT2euvv27XX399floF34Hp5XcRUSWPlsgoxpn9IHf5k08+8d8RRFtr1qzpTWT79u29kZ0zZ46P&#10;Il9zzTXebGJew0wvUVX2gTzoBQsW+Fei2RdccIGPFLMey9SoUcPOOussH4klnYRjy75ieqlwsCzG&#10;mt/IceJ4kweM4Sbfl3xg9oVKApURvpNjxbqdO3f2y+Xm5vpI8t133+0j74r2CiGKQ6ZXCFEhIEWB&#10;pvM///nPPh0AM0VqwEMPPeSjpJg/TGsippfOWjTxn3766b5DG4aL5Ygk00TP9jBqfAfv892NGjXy&#10;UVeM4IoVK3x0FUPJ9oL1eUVEg0kTuOiii3x6BN8XfD5ixAhv/t59911v0jG9GN4333zTRzwxkyzL&#10;vzG9LDt9+vT87yDiigFneVI1eJ91MOfPPPOMPf30075CEGZ6+T18H+kcLFulShW/rd/+9re+4sAo&#10;D0Sg2Wd+K2kVwf6geNOLCSZVAgP/xRdf5I+Cwf4ERp5tUsHgWPL33//+9/y0Bww2ZcD7v/zyi39P&#10;CCGKQqZXCJHxYKaIfNKMfuGFF3qjSkQSo0cU9Oyzz/ZRUkwrppfoanx6AwaSJnVMLxFODFerVq3s&#10;jDPOsEGDBvllABNJlJJm98JN7t9//7395S9/8dFVTChmkVQGzF5hMLnk27KvGEQ6bgXMmDHD7x9p&#10;E5hMDCJRUXJs+b7gOzHqLEd0mSgyYED5Xeeff75PMyDlATOPMLeY7IcffthHi8NML5HX++67z6dc&#10;vP322z5Kze/F/LMNjh/7hPGnIxs5xvFmNN708huJkvM3kXCMfgAVEI4hBpxjiunFHPN9wXK8kufL&#10;7+jdu7dMrxCiWGR6hRAZD4aIaCDN8P/3//5fu/HGG715o2mcZvP//b//tzdYGD2a94mQ0nwemF6a&#10;4YlshpleDHRgNDG6mEHWp1k/MGJ83qlTJzvnnHO8UaOTGd9NTi+mrjBsn4gwppfl4w0hEeibbrrJ&#10;G9bA9GIIv/zyy7wlYgSml2gskWVgfzDN/OZ77rnHp2iQnhCI396vXz+fjhBmet944w1vRsnbJZ2D&#10;KCzpGBhc8poLm14ivScyvfxGjD35v3S4I/IbQKWAMqpWrVq+6eU3M9xZvOnFNPNbMM0yvUKI4pDp&#10;FUJkNJg1muUxmJhOOnOR5oBJRIyaQIczUhJIKWB0AYwZppP0AdalI9UNN9zgR2wITC+jDTBkGSM6&#10;EIklikp6BOuTL4uxwwTyGQaRdAQMGukJGFI6kpFGQac4DB8GGyPH97EOxpgoJpFUmvT5jO/F4F1y&#10;ySU+JYC0CUwv+34i08s+B6YX+DcpHaRX8FvYR6LNvLIO/+a3hJlejD9RXvKS2Ue+H+P67//+777D&#10;GtvgmLFvRM/piMd+BykO8aaX9ckJxkSTakFedPAbye/lN2LKMdFFmV6OkUyvECIRZHqFEBkNZpIO&#10;YkQ2idTSaQtzFohIIh3FyIul+ZwmfIwY6QOYL5rOid4ypi9RU4wiJpXlMFwYNswdaQNEPtk+xpBo&#10;L0ONsRxmjYjmO++8480kJpCIKhFatkk0l21g3jBymGT27aOPPvKpC6zP8m3btvURalIQ+E38Nkwv&#10;oxqQlhEPBpbfER/pBYwqUWciqeTM8vvIreUYMNwZkWu2S7T3qaee8gpMLxFccmhJpWA5UjUYUeIP&#10;f/iDj8qyz4EZ/dOf/uT3n4oEBh7zSsdBjnMwegPvMaQZv5FUDyoapJkw6sMDDzzgI76YY0wv+0sq&#10;SrzppVObIr1CiESR6RVCZDRETjGf5KtiqALTFE/QoY1oIs3/RCKJwtIZC/NKxyyMLAaQKCeGDbOM&#10;CWPIs9NOO82bWkYe4PsYJYLI58UXX+yjwZg6op90EAuinkREGYEBc00qAJFRoslEN4OxZ0mR4G8i&#10;x4yGQHoGucWkXmAG2Q6RYvab0RfiwfSSN0xEN970sg7mnHQPKgGkUPDdmFGWjTe9RHYZISEwvXSC&#10;owJAFJZ9JkLO7+L7iUhjelmOXGmGP2MZOg6SS02lICsryxv0Xr165e8Lx4TfyDHiN5JvzG9kRIYg&#10;5YHjSnkQlY83veRJEzlWTq8QIhFkeoUQGQ1miMgpnaMKdy4LwFxh7IjS0sGKJn4iuuTPsh7rY4zp&#10;EEbzO2BeMadEMTFoRCVZj+9jewwPhoFmqDC2i0nms/jv57vYLs38GGW2xXcFxo7vwHyyPtthe8EY&#10;vgFESxkBgvXiwRRj0Pld8csD+8F383uC72bbmFqMK5+zD3we/Gb2m22ShkCUGRPL9/K7OFYYa8wy&#10;8H0sxzHh2NAxjtQPjg/DjWHIA/iNbCP4jewPvzG+csK6fAfbZN+AV8qTbWPiw8pVCCHikekVQggh&#10;hBAZj0yvEEIIIYTIeDLG9NK0RZMaQwvRHBnMPkRz3ImgWY1e0UGzGk2BNBWqmUwIIYQQIrPIKNOL&#10;yaUzBx0efvOb3/iOFOTchUE+GHlkdHBheTpm0Fu4W7duPn8syBsTQgghhBDRJ6NML50c6A3N8DUM&#10;b8OUlScyvXTiYHxNxrFkKkuGxKlXr54fKoexJOM7UQghhBBCiGiTUaYXEaFFDC2E6WVMzDAwyMwu&#10;xKxG9HpmHdIcGD6IsToZyzKewttHpEdgjumxHP++JEmSJEmSdLzwTPgnPFWqydiObMWZXobmYYB3&#10;xpgkr5eDTz7we++9540ww/bEQwExtBADuDMgOoPJd+zY0adHMPYn70mSJEmSJEnhwjvhmehHVVSf&#10;q7KiwppeOq0xQ1OLFi382JGYXsZ8ZFYg1mVszHgoHMayJArMYO3owQcftN/+9rd+Dv3gPUmSJEmS&#10;JOl44a/oQ8WEP0zkk2oqrOllxiA6rtHxLZhFiGVr1qzpZyGKHzwd+DxIZ2CUCAqLwdyZjYkpPPmb&#10;9yVJkiRJkqTjhd/68MMPfSu7Ir1JpDjTy4w/L774olWvXt2P4oCpxQgzf/y7777rR3AoDMsEIi+F&#10;mYCYh56574P8FEmSJEmSJOl4MYjARx995E1vMINjKsko08sBJFWB1ATm0X/66af9tJ7ULIjEMm1m&#10;dna2n1KT94LhyoYMGeI7tpFvcuedd/r53KmRFAWFx3SamF7mvscECyGEEEKIcPBfMr1JABNKSgLG&#10;lQjuWWedZeeee64fjYG83WXLllnDhg3tlVde8ZFdIrNEdt955x174okn7OWXX/avdevW9VHg4kys&#10;TK8QQgghROLI9CYJTCgpCURyieC2bt3ai38PGjTIG116CwaRXpYnPxczzHi97du392P8rlmzxn+G&#10;ikKmVwghhBAicWR6I4pMrxBCCCFE4sj0RhSZXiGEEEKIxJHpjSgyvUIIIYQQiSPTG1FkeoUQQggh&#10;EkemN6LI9AohhBBCJI5Mb0SR6RVCCCGESByZ3ogi0yuEEEIIkTgyvRFFplcIIYQQInFkeiOKTK8Q&#10;QgghROLI9EYUmV4hhBBCiMSR6Y0oMr1CCCGEEIkj0xtRZHqFEEIIIRJHpjeiyPQKIYQQQiSOTG9E&#10;kekVQgghhEgcmd6IItMrhBBCCJE4Mr0RRaZXCCGEECJxZHojikyvEEIIIUTiyPRGFJleIYQQQojE&#10;kemNKDK9QgghhBCJI9MbUWR6hRBCCCESR6Y3osj0CiGEEEIkjkxvRJHpFUIIIYRIHJneiCLTK4QQ&#10;QgiRODK9EUWmVwghhBAicWR6I4pMrxBCCCFE4sj0RhSZXiGEEEKIxJHpjSgyvUIIIYQQiSPTG1Fk&#10;eoUQQgghEkemN6LI9AohhBBCJI5Mb0SR6RVCCCGESByZ3ogi0yuEEEIIkTgyvRFFplcIIYQQInFk&#10;eiOKTK8QQgghROLI9EYUmV4hhBBCiMSR6Y0oMr1CCCGEEIkj0xtRZHqFEEIIIRJHpjeiyPQKIYQQ&#10;QiSOTG9EkekVQgghhEgcmd4kg/k8fPiwHTx40A4dOmRHjx71BrUwvMdnLBcv1g1bvjAyvUIIIYQQ&#10;iSPTm2SWL19uX331lT355JP2+uuv24gRI2zfvn15nx7jwIEDNnbsWHvuueescuXK9uCDD3rVq1fP&#10;Nm7cWKyJlekVQgghhEgcmd4kgQlds2aNffrpp/boo49anTp17LXXXrMHHnjAhgwZ4qO+8ezdu9e6&#10;dOliZ599tn344YfeKKM+ffrYzp07i432yvQKIYQQQiSOTG+SwHT26tXL7r//fvvuu+9s+/bttnDh&#10;Qh/Ffeedd2zt2rV5S8bA9Hbt2tWuv/56mzlzpv+biDDmOBEDK9MrhBBCCJE4Mr1Jglzcjz/+2CpV&#10;qmRz5szx75Gj26RJE6tSpYrNmDHDvxeAyf3+++99pJe0hqefftq+/PJLmz9/vi+IwpFe/o4XJlem&#10;VwghhBAiMWR6kwRR2urVq3uDu2rVKv8eprdbt27eCOfm5vr3AsjpnThxojVu3Njat29vX3/9tc8D&#10;fumll7zxpZNbPJjaPXv22OrVq23ZsmW2dOlSGzZsmF188cUyvUIIIYQQxSDTmyQwpG+++aY98cQT&#10;+akMmN4g5WHChAn+vQBMKsZ3165dvhB2795t/fv3tzvvvNPatGnjP4uHtIdBgwbZvffea2eddZaP&#10;EJ966qn2//7f/5PpFUIIIYQoBpneJIEprVWrlu+4tmDBAp+CgHH95ptv7JFHHrFp06Ydl6IQL0zr&#10;rFmzvGn+5JNPjhvxgcjvpk2bbNKkSTZy5EjLzs62Tp062bnnnivTK4QQQghRDDK9SQJTSpoCkVgi&#10;tkR5ManPP/+8vfzyyz4dgajutm3b/IFG/E1uL8ticklXuPvuu61p06a+YOIJM8lz5861yy+/XKZX&#10;CCGEEKIYZHqTBEaUjmWvvPKKvfDCC9a7d2/fie2GG27wozQwmkPbtm39kGZbt271It+XzwYPHuzT&#10;IKpVq2YPPfSQz/+lY1xRBN+njmxCCCGEEMUj05skMKGkONA57YMPPrCHH37YnnnmGZ+CsGHDBn+g&#10;Mb2kLhDtxQQztBkGmfSHqlWr+tEfcnJy/LJsryhkeoUQQgghEkemN8mQ5sBBpWMbqQsYYQwqIseX&#10;zzCoiL9ZhmURnyVaCDK9QgghhBCJI9MbUWR6hRBCCCESR6Y3osj0CiGEEEIkjkxvRJHpFUIIIYRI&#10;HJneiCLTK4QQQgiRODK9EUWmVwghhBAicWR6I4pMrxBCCCFE4sj0RhSZXiGEEEKIxJHpjSgyvUII&#10;IYQQiSPTG1FkeoUQQgghEkemN6LI9AohhBBCJI5Mb0SR6RVCCCGESByZ3ogi0yuEEEIIkTgyvRFF&#10;plcIIYQQInFkeiOKTK8QQgghROLI9EYUmV4hhBBCiMSR6Y0oMr1CCCGEEIkj0xtRZHqFEEKIRPiH&#10;f2ZK0VBZItMbUTgxZHqFEKLigS3AGxyvcBMh/eqfkUePxnTk6NGYjhy1w3k6VGY64nUw0OHjdeBQ&#10;TPvjdfCI7TtOh732lqH2FKcDJ6fdJxDffeTIr768yhKZ3ojCiSHTK4QoLwqaCikZ4j6eiI6iPAMX&#10;r3wzl6fDgZz5KqDDx0zZwTC5z5OtA5i7wsoze8cZPq/DJ5YzSCjMAAbGbPf+Y9qx96DXtj0Hbevu&#10;A7Zl137b6LRh535bv32frdu+19ZuKxutcVq9dY+t2rLHVjqtcFq+Ge22ZZtiWuq0ZONuW7xhly1y&#10;Wrh+ly1Yv9Nr3rqdNtdpzhq0w2aHaNbqRLW9WM1cVVAzCmhbAU0vpGloZby2HqepIZriNG/tDtu1&#10;/5D96q6DskSmN6Jwg5TpFUKUBYXNWJi8+XJGK4iSYVy8CfGG45Dt3Fc+2lGknPkJ5EzQ9nLUtng5&#10;MxbTAdsayJmzeG2J02Zn2DblGbeNzrihDTucgduxz5u4fCMXKM6AxUzYXlvltNIJE7Ziy+6CcoYs&#10;0LI4cxampc6sIUxbUVq8cddxwuCdSAud4TuRMIPzMYPOKKE5a/IMmxPmbHqe6Zq6YptNQctjmhyi&#10;Scu3pkQTlyWm3KVFa0IGKmfJVld2O2ynTK84ETx0ZHqFOJ7C5qywuKnGK/+zX2P6tTjlr/vrMbnr&#10;L5N0NC86eOhwrPk1iKgRQSMas9OZxu3OmGG+1uVFsohcLd6w0+at3ekjRNOc2UAYj7LUFGco4jW5&#10;sJyROJEmFaMwU1JiuYc6qigGRpJKKpleUSw8pGV6S0qcwZEyVoUNXGH5puEw5TcRx+nI8Trs3o/J&#10;GcOwpuM8YRjLQvHNw2HNwPl5f+TJ5Sk/py6uyTdQzMQeikUf84zshu37fERw5eY9PtK3aP0u38w6&#10;e81234xJ9Cw+eiUjJ0nHlLNki9eEPOX/HbKsJNMrEoCHu0xvDK6RwsYnXIGpoTnWmYa8jgGFc8KS&#10;pcST/g8V0O7i5G4MgTAs+XLGBRVs7j3oFdakW7BZNaathbUbFdHMGqZdMW0qgTYmrGPNufnNuoW1&#10;I6b1cVpXQDT9xrQ2TmvytfeY4pqEA9E0HIgm4njRXOy1JWg2LqWc2YwXUdR4+WZlpyXINx8XbC5e&#10;6BTkBC5wZpWmYEQUFs11Ij8wyBEMIrNEP72JzRMPpBOZ2Zw8FX5fkiqyMLfjFm2yATPW2nfjl3n9&#10;PH2NjVm4Scb3BJLpFcWCiUul6eX7Ys274dGz8hIROqJvPgIW5BTGRa8wdpg3olcbvdlxxsWbkj22&#10;FKOQZxDKTOuLV745CTEpx8mZFUTSPwpy2mJ5bcdMzGx3A4kplusWvM5y5qZwB4XpXtvy8+DiVaAZ&#10;ubDimpAL56+VuGnY3fgSUXxEMcyISZIklZdyFm+xEfM2WLvRS+yVrlPsrmaj7W6nF76bZN+MWGjD&#10;56yX8Q2RTK8ollSbXszlQWcqC0Qxi4hkFmxCPXF0cuf+g8eUF5UsIGdaAwW9b72B3RnrtEG0jaga&#10;0S+iXXRywBzO9eYv1tuUCFbQFOsjWHEXm4xTdFWRooyFm0cL/y1JUvlr7MJN1n7MEruj6Wg7o+Yg&#10;+9OHA71OqznQbvoy21pkLfQR37B1K7JkekWxpNr0ksNI03EQjZwfr8LRSCfy/wLNXbcjpkKRSS9n&#10;TlEQpTyRYkOzOBPro4+xTihhF48kZZrGL95s2fM3WK9JK63VyMX27agl1mfqahu1YKP/LGwdSZJS&#10;r4Gz1trr3afaqc7o/tGJ10B/dnq+0yT7edqa0HUrsmR6RbGUh+kl11CRUUlKjXzO7JItNmjmOvts&#10;wFyr/O04u7Fxtt34ZbY93m6CfTVsgQ2fuyEW8XUPjbBtSJKUOv0weZVVbjUu1PQS8b2r2RjrNG5Z&#10;6LoVWTK9olhkeiUps4WZHb1wozUaNM8u/2yYnfL+APvjB+5h6nTqBwPshsYjrPWoJTZ2kTrISFI6&#10;CNP7YJGmd7QzvctD163IkukVxSLTW3E03hmacYs2OwO0yWuMMznjFm+W0clwUb4/TlllT7Sd4JtG&#10;vdnNe4D+0ZneM2oOtFe+n2L9Z6zVuSCdlGKtCrHXsM+lxDR49jp7p9d0O63mIH+N5l+vTuT4vtx1&#10;ih/VIWzdiiyZXlEsMr0VQ5gZDG6/qavti0HzrO5Pc6x51iIbPGudfz9sHSkzRNm3H7PUbm4yykeJ&#10;CpregXZajYFWqeVY6zlpVWw80JBtSFJRylka6xBJxXr84tirKlClF60uXXKWW6VvxrrrM9YyE1yz&#10;tzUdZW1HL3H3bR3fwpLpFcUi05v54uEzcv5GazFioc8T+9vnw+yST4fZNV+MsKc7TLTO45flPaTC&#10;188kcSziH8aF/85E8fu+G7fM7m4+JiTSi+kdZI+2Hm+9p6zK+GOBYr8x+J3pWf7sEwpaZkYtoHVm&#10;o/87+CxsvVSLewadIEcu2Gg9c1dYg4Fz7aO+s+zr4Qt8Rys/puxJVKqP/62Zf70GooPpd+OX26Nt&#10;cuz37/W3K+tn+RaZtq4CO8Ldz8PWqeiS6RXFItOb+SKS223CCrulyUj7cw2MTl5zmTM8Z3w0yJ77&#10;bqINnbPeR2jC1s8k8YAmrYNKAMJQYCTCls0UYRIGzlxnr3abame68i7QXOr+/Zfag61Wv1nHOrOF&#10;bCNTxEOR64Fyp/wxk+mYy8z+sG8/Tl7ljOQ8e+/HGfb5gLl+5A3MULrsL/eMrHkb7Kuh8+1eV6m6&#10;7LNhduEnQ51BG25V2uZYx7HLbKwz66WtUPM7j7teXfll+nkaiHOgRp+Z9jtnequ2z7Vfpq/JO1/D&#10;l6/okukVxSLTm57ipl74xh57r+ByiYiHBdGXs7zhORbl86bnwwF2XaMR9k3WooxOc6D5FcObNXe9&#10;exAvtQ97z7R3es2w5lkLff5c/oM0jR6msfKP25+T2D9+H7297/tmrCv3mOn9k6sAnVVrkD3ZfoL9&#10;OGWlj/aHrZspovzHLtzsc5cbDZ5n1XtOszo/zbbuuct9FNUP25YGx4Byx9i2HLHI7msx1i7+dKj9&#10;tc5gu9iZyXuajbZW2Yt8ZDUdyovxZGkpYuxYKtHB/YXXP7kKFS1J5J6WuCne3eeCCHKXnGVWw12v&#10;b/ecbo2HzLcBM9323PeGrpdhGusq5HV+muNN7yvfT/WmP2w5KSaZXlEsMr3pJ98ZxN3waRrMmrvB&#10;hs1Z72fn4QFTmmgsTWF//35KXpSvoOlFl3423Or+PCejTe/4JZttoHtYvvfDDLv6ixF2gTMQ59cd&#10;YlfUz7IXO0+2nhNX+ik/C1c0ykvsBxFoHvqUPxrlyhEjUNp9JGpEc+kD34zzEf/bm4725U5PcR6u&#10;YetkksY4Y8sMV5W/HW+X1htm57nyJyp561cjrf6AOf4Yn0xTfLKEQSSiSz5nLB2FnM6Y/uwqLPc7&#10;I9wjd0Wp7gXJ1sj5m+yjPjN9a0Hhe8spbn+vddfaN868l9T0co4Pnb3ePv55tt3cJNsu+HiIL69L&#10;Pxtmj7ed4NN1+P2Z3mGurEwvxzd2H4np2N/hy0dFMr2iWGR6009EcLJ9hGO5vf/jDHuxy2T7qN9s&#10;b8xGlaKpENNL8+jZhZq2EX9f5YwfEZRMNr1EzpoOm28XfjqkwDGgNzTRzje7T/UpHuly4x/rygKT&#10;3nTYAnvVVVjI5SNPMohKh61TnPhtTE7BtKb0AK/RZ5Zlz4s1F4ctn2n6ZcYab5j+5COSsXOAV84B&#10;Kn4dxiz1lYqwdVMpDCLjKV/ijPlxLTNufy9yRv3TX6iklv+5mu1MLxXqs0JML39zXOsNmFfifcXs&#10;tRm12C76dJiPIMf/fjpevtBpkg1x10ImGLWiVBaml2PGeU5QhUo1GuO+Jx3O/ZOVTK8oFpne9FLO&#10;ks02Yu4G+6z/HLvpy5F2bp3Bdo57oBDluLPZaGuWtcBH7Epysydi2H7sMrui/nD34AiiRgP9eK1E&#10;/B5tM943+WZy8/bP09fYcx0nerMXGB7/EM17ZbD3zuMZ97L8jwEPnx8mrbRnO010Jn2oj6Ih8iVf&#10;dhUg8jxLm4c8yj3oYrm9g+2TX+b6aFnYcpkoUlmubTjCn/tB+QfnAK0gVAxHLyq9qYhdk3HH0/1d&#10;mkgkBvFDVyG54OOhx++r+/u8ukPdvs5MC9PLveiD3jPtL+4+dYrbt+B68vcXd53RWbaZT50q2b4O&#10;m7PBV0SZdrfwMUA3NxnpZxVMJ9PLvsTvT+G/S6Okm163P6Odye0zZbVv3fh718m+0tJw8Dz7adpq&#10;933pl99eEsn0imKR6U0vUeP+bvxSP2NWvEHl9U/ubwYs/3HySvcQSdz0cBMjPYLo0dX+oU8z6UCf&#10;J3jn16OtpXt4+NEbQtbNFPV2N/kHWo23073pPf4her073t+OWupzf8PWT6WGz11vNfvMsHNqxQx6&#10;vlz5n11rsPtspk97CVu3OEXJ9PrzkQdwnryJKLRMSfT5wHl2+edZ+cYsEH+f7kzvi12mlNr0sm9j&#10;nAGktWDQrHX+FXPhr6sStsxgENnXE0V6yfGt139uWpheX6Ees9SubTQiltObv59MojDAHms7wZmp&#10;kleoB89eb1VdJfVEpvfKBlnWcMh8f9zD1k+1OC+prNKSQvkj7rkcn5PZx2SaXs5D9rHXxBX2VLsJ&#10;dm7dwb6VC53vKljPfzfR+k5d5ZeJ6rNAplcUi0xveome0PTWPe9jmuGPv9lf4R7a9QfMK/HNj5sB&#10;Hdq+HLLAGb+BdtEnw+xD9z29J6/2zVxh62SSaNp+/rvJPtJLhJtjyQMaE8G/72k+1rrkrEiLh2jP&#10;SSvtwW/GedMQX/aBHv52vM/DDVu3OEXF9NLiwQOfPFtGnsBEcP76B3Ipy6jFiEV2faPsWEQyr9x5&#10;JSJJpPf93jN9pTNs3RMr6CC5wdqPXmJv9Zjqp3Z+tdsU3+GMvNSS7jPX6g+TVtk9Lcb6c4D9Y185&#10;b/n77mZjfapTOlTQ+F2M+lHfmfRr3bGl5YgOkrRM3d1sjJ/przT3FyK9b/WY7keXCX4/98Og8ndL&#10;k1HWxm07PVqntvhz9afpa6z+oLn2rDPrT7XP9SOi+JQ0V/nxFbdSlFdyTS950uvsvR+me6Mb/3zh&#10;31Sy6/abbcPdMygd7oOlkUxvhMGMhimMsOUCFQfLyPSmj3iAvNF9mv2lTojpdX8T/SG/tzQ3P25k&#10;dGQiqnVD45HWb9oa/0AOWzbTRO/85s70/K1+lv0hzvT+wT1Ez3UPaAzPMHfs0+Fm//2EFb6TGRNJ&#10;FCj/PN3rzFD3iZlreimDrHnrrd2YJfZ2z2n2eNsce6ZDrn3ef647Z10lrZTR2P4z1vmUEaL98UaS&#10;6+z6hiP8tK4lzW+O7WssHYlRUM52xuGMj2J54pfWG2o1+8604c64l+Q4E2Ujz5LzlcoYxo99pdMd&#10;ZU+aBhWAsHXLQ/w2+g00Gjzfm13ycBkt5kdn3EuaihUIs0cE+eovsrzR5fdTTly7Z7pjiwHEGKfD&#10;9co9tM+UVfaMM7vnfzzEV6DOdOcAaWkPtBzrO93RSTYdTC/3FjpIUjEpbHqpsFCh7uUq1OlwXEsj&#10;md4IEpjVPXv22JIlS2z69Ok2e/Zs27Rpkz+whY0sf/P+tm3bvHll+UWLFtmOHTvs6NGjxy1fGD6X&#10;6U0f8fD45Oe5/gHHgzkWjUTuxu9eyZH7auhCG7Ow5GaVGxnRTB6izM5Fp6iw5TJTW/xDks5bvnOM&#10;O65n1hxol32W5af07Dd1TV40Jmzd1KrP1NVWpU0wZXDBKBdG+Kl2ub7CErZucUp308s5yiglLbIW&#10;eRMZmFNfXu68pVMn+dmlqayxDp1DK7ca77fFNqnw3PTlKGsydL5lu2uvpA97lu86Ybld7/aVClSw&#10;r4gyu6pBljdvJY92MoNizKRwzQc5x6QK+LSGNDlXjylWob7YXVs3uuP50/TYlNYlPZ7x4l7I7JGM&#10;tkLlhA5sF3061B5vl2M9cleGrlMeIo3h459n+Ra0wkaSezY5swNnrS1VmSXb9HZ0Fbtbv3IV6uNM&#10;b6x/x51fj7Fu7tieTLmVp2R6IwgmdPfu3fbjjz9a1apV7YEHHrDKlStbjRo1vDnFyMaDSV29erU/&#10;8I888og9+OCD9sQTT1irVq1s8+bNxZrYwPRe7kzvyFEj/fK8V1YKTG9+jl6G6FgtPvzzRMVNjqbr&#10;B1qO8zf5wPTy8OfB92zHSbFOZ+7BF7Z+UWKdwPTyoKfJOGy5TBX5deRa1uzLA2qQj6Z+M2KxPw4c&#10;97B1ykMY0/qD5tvF9YYfS8Vw5wAPJnrDNxxMZ8aYQSupiCDGTO8gZ3rnlOo8KkthTJkq+4m2eaY/&#10;76EcHAMiiUzWkJ3XBFtSYRpohqbsub5e7z7VuruHPMczln9bMrG/5MqTZxtUUPL314mh8UgjIjIb&#10;tn5xYl+vbzTSm3M6WgYdjdJRMdM73G5sPNKZcyom4cslKsqDHFlSJ4jwYv4bMU6vu/8R7Q9bpzxE&#10;JfWJdhNi+ceFyp9X+k0wSUfYusWJ+1Ltn2Z704t55vwNWy5R/TiFfc11BpfWjmP7yvOF6+G5TpN8&#10;xSps3SiIc2bm6u22c58zvb+Ge5Bkad++fTK9yQDTOXbsWHv44Yftvffe81Hefv362ZVXXmlffvml&#10;bd++PW/JGESEu3fvbtddd5116NDB5syZYw0bNrRbb73V+vfvb4cOHcpbMkbhguP75s6da5ddfrll&#10;j8z2ppr3ykqHjhy15Zt3+/EweWBkghhtgY5S3XJXWB9nWH0HhpDlEhUP4G9HLrH788bpPN3djBhP&#10;9qn2E92DZZl/8IWtV5wwfTw4A9PLkFhhy2WyiLg1dIaS3F5y7+hsxHEJW7Y8Rdm8/+NMu/yzLP9Q&#10;YhQPZtRjMgWiRqU9v0Y6E8EQaJhexkBNt9/uo7wjFvp0g/ihqhCml3J73j2YydEOW784cdw4B0gT&#10;4DogL5Sm57BlExHr1nHHkZaZ+MiZ318ncvPf6jnN3xPC1i9ORLVvaJTtyn+In1XxZPa1rEUzPpFe&#10;9peKSzLOLX5vK1cxxfQyPjGdPNPtnP1h8krfenAi08soPK1HLQ5dtzhxrpIbjOl9uevkWOUsZLlE&#10;NXLBBnf/m2eXUqGOq6RRYfvb51nWbPgi9x2lO1fTQVzfM1Ztsx17DzovE+5BkqW9e/fK9CYDDl6T&#10;Jk3snnvusZycHG9MObjvv/++j/zOnz8/b8kYa9assVdffdVefvll27Bhgy8MjO/TTz9tNWvW9KY4&#10;HrbHd2CGDx48aAcOHLCZM2faBRddbLVb9bSeE1dYL3cRl5V6uO23yl7sa+8ZoQHz/IQHD7UaZ7c6&#10;U8IrzZCfDZgTvnyC+rT/HHupyyRvTsgTZEIBxuz9rP/c0OUTEdOYvtljmh/gnohhrb6zQpfLZJF7&#10;+WynXF+ZuKPpKP932HLlrc/decXDjqld/QPJlRdjk9Z1Boue/WHrJCLGd72nxRgf1WHMWs6JsOXK&#10;S5zfDC0X68h5fOSUjlw3OxPxYe8ZoesXJ44dZU6T+Z9rDLBXu045qWPAulU7TPBDyvl0pELi2n2k&#10;9TgfVQ9bvzjRqRUjyX2AGeTSrbzixRBj5LFe4vb3A1c+ydhXtsEwfT7S22CEfeIqfWHLlacYso0K&#10;Kedm4fJHV9bP8i0KYesWp3ruvKnSJsd+70zvPc1H+7/DliuJPnDPkZsbjyxwvjJS0O1fjfKtYGHr&#10;REVc318Ome9nCaRDcJgHSZa6jl1oDz77mjWQ6T05yBMhwkukd9myZf49jGnHjh196sKkSZP8ewGL&#10;Fy/26Q+NGjXyebyY2vXr19sHH3xgzz33nG3dujVvyRgUDpHdNm3a2Oeff+711ltv2m/+4xT7f481&#10;cBduf5/bU5YiL5GcoqLEcjyYkV8nCcrfZs1BSdlm/D7yUPa/y4mmo9O8Ci5fIrntnOpuRtzsETem&#10;YPuhyyciv82B/gZ6yvv9Y/sctlwp5I+FO64n9ZvjxPbit4mSUWYcA44lx5SbfugypVCwr0nZxzx5&#10;oxe3r5wPJ1X+yK1PygTbTMr24uTL6WSPQd5vjnUwQ/x9TP5B7c7dk9pvt+4f3DaScgzYX2cY/uCu&#10;KbYXGAle+Rvxd6m/w63Htcp28u8xYcuVUP58zVPY56WRv1/l3Vv8fiZjX902gvtg/nbDliuhkvn7&#10;KZdTPoiVEYqdt7FzmL/zr92QdYuV2zbb+n3edpN1TIN9i5ffz5Pcfuy4Jvc+iEpzb2HZstSp7/a1&#10;f7v6UWvQQKb3pCAy+8Ybb9jjjz/uo7hARLZnz552//3324QJE/x7AQsXLvRR4ebNm9vOnTu96d2y&#10;ZYvVrVvXnnrqKd8BLp7Dhw9bbm6uzxHmc3TvvffYb377O6vySQcfpaQne1mJ7ZOb9HTHSUWKnD4i&#10;HFyg9GCu2iE3dLmSiLwrBnznAqr0zTg/L3zYcgnJrXurqxmfUajzQiAiM6QQPJWE/U57uWNxb/Nx&#10;Pg2D0SWebH+yv3mi3wYD0HMsiR4xRFGVtjn+s/B1yk+cmze7suZcZfKDkzqvIquJPqLFw/3OZmP8&#10;3+HLJSZy2smH9ddWnsjDZvxqruOwdcpbj7TJ8U3ZpCLRxE9P+GTct5It9qlyq3E+veOvtYfYo23S&#10;83iWlaq665Ph1DhXL8mb1jhsuZKKYcpIm7m6wQi7okGW3eG+g+dYRbkf8Ky76gvGge9vt7hnY7Lu&#10;1TwLGHWH1jkmESpuuwxN+VbP6fZeiP9Ipqp3c/e8yi/I9J4sRHXfffddH+ldvny5fw/T26lTp9BI&#10;LyM18H6Q74vpJc2BSO+zzz7rR3WIh88xviRhI1Inpk6dapdeeqkNzRph+w4etgOHj5aZdh84bAvX&#10;77TRCzb5DjsnUv/pa/wNhAcdeUbZCzaELlcS0WHpjq/HeBPF+JF06glbLhHRMYUOKufWPT6XDzHY&#10;9zs/zLBhc9eHrp9JCoZXOqfOEJ+GMWT2SfzmvAH+m2ct8jnNHEuaju9qNtod7xnWd8pqn9fGcqHr&#10;l4NGzN9gNdxNkJy+V7pOtex5pT+voiquB4Zsopm04eD5J3Vtob5TV/sOPIxXfIMzure6Sg8PM65b&#10;RuEIW6dc5c7HQTPX+ZEavnb3q7ajl/oOp4wIEbp8OYq8TjqdkUJC5zA/tFjIcpkqzk2awIkcPtgy&#10;Nhtl2HIlFaNNkN/LeNDNshb6kTcYZ3pkGt2rylIMzfdC58m+MsFQff4+HbJcScUoQxjfs2oN9sPi&#10;FXVv4VhPWrbVNu3ab/sOHQn1IMnS9l177IMPayin92ShIxmpCvfdd583uOToYk5r165tTz75pE9N&#10;iE+mZuSGl156yUeHN27c6NdfsGCBT20gTaJwTm9hMMHpOGQZg7rf7x54mN5W2QxCfvLjyWY5M3J3&#10;87F+DNwOY5ed1MDmJM3X6jfbPThiQ4vFG15yDy/4ZJivDZ7MEDNREcfxW2dGOK506Mh2N56w5RIR&#10;nfS6TVhud319bJxaKhU0v13oHtLkpI5yJpOeumHrl4foPFHbnQuY3te7T3N/R3O4n5MR5wCmFNP7&#10;1bCFSSkfrp1ezpC1GrnE2jkTySQVJ3PNSjHluHspw1Kd//Ewu7Zhtu+tH7Zcpopz8+vhC73pffjb&#10;HFfJLt3shlJBcb2+1HWKv2fX+XlOUobV41xlzO6n2k+wsz4aZE2GLnDP3lhnzrB7jIYsiyCYzqys&#10;LD/82GeffebTF/ib0Rjq16/v83VHjx5tP//8sze0u3bt8vm+t912m/Xu3dsvz3Bld999tx/2jChx&#10;Ucj0hi9bnBiOp83oJX46zFgeX0HTSzN3m1FLSz2QfpSUTNNLZKRGnxk+PaRwBJ3jymDvjJIh05te&#10;KgvTK5WNZHplestCBU3v7KSYXkbvoNX30dZMIT/QXus2xU+jPGp+bBSLwsvL9EYQTCi5ud9//71P&#10;cSDie++999qbb77pR1nA6GKGq1Wr5vN1MakrVqzwObzk/KKHHnrIjwBB5Lc4EyvTG75sceLGSTPr&#10;uz9M96kM8Qbt7NqxntbMrlYRIlPJNL2/zFjrc+OYNS4Y8ideVCZ4YKWTqSI6zUgYmN7Xuk31Y2uy&#10;fxXJ+Mn0RkcyvTK9ZSFSfF7s4kzvBwOs9k+z/LCkpb0PBPdP0pwYcejCT4b4+/9F7vX+b8bYl0Pn&#10;W9bc9cdtX6Y3wjDqAhFeori9evXyKQtEbcnHJQcXg8pBBw44xpfxfMn9HTx4sK1bt84b2uJIO9Ob&#10;d7IPnrnO7msx1nc6Y9rNsQtPbt59lEzTi4j2Ml4owxE91maC7xzBa+2f5uRN8VsxHvwcx1ajFvvj&#10;+mCrcT63LVZOJf/9A2audeZpkh+PNSzSy8D332QvPqnzIGly+0CUd8isdX64JjpakIdMC8CQ2Ux4&#10;UbopWKMomd7oSKZXpjdZ4lgixk4mN5qx5Bllgs6mjAlPni/3yLB1ixL3k6y5G6xmn1l+DOw/5D0L&#10;/DPBbf+WL0daO3efHVMowCLTK4ol3UwvFxBmodeklX7WJPI6X+02xXpMXOkH1j8Zo5ps0xsTswZt&#10;9LPy9Ji4yr+STF+RHvrc1FqOXGTn1B5ilVqO8xHw8XnRzrDlixLHssGgefbXOoMLmF7+zblQtX2u&#10;e0ivSYvjSyRjsDO8H/WdaVfWH+7385xag/2UtO/0mn5sulx3Iw5bP5Mk0xsdyfTK9CZLHEvOJ2YO&#10;fKvHNLvok2He9HL/xpjW7jfLd2wuaaoD9xOmDL/XPa+Dvh3HngUD7ExXdgQaBrr7b/x6Mr2iWNLN&#10;9DIDDTP7PO5qioyywElO+sAdzgDTczOL6UdLGUEtG9NbgeWOH6aONA4GkaejAYP+fzF4rjN8q/3s&#10;WtwQQ9c9gbiJYhardZ7kR8bgwcS4j6S5MGxZyxGLXaWo/FMH+H56EX81bIFd9tnwfIPO6x/cTfn8&#10;vE532e7YlPe+pkIyvdGRTK9Mb7LEsRwxd71PZ/ire14HUxtzH6Svy98+H27N3LEetXBj6PonEveT&#10;Fu5ef12jbL+9eLFtWgIfa0sApOC5K9MriiXdTO8vziw90zHXzvgoVqOLneSxgblvazrKOjlDPHZh&#10;6fJ7ZXqTq8DwftJ/jl3vbk7UyBn7kxvd0x1yrXNObMrkkhqgsW67faausU/7z/Xbeaxdrr3Vc6q1&#10;G7PUp06ErZNq8Zv6Tlttz3aa6FNwAtMbnK8ci0daj7eeE1eW+PdHUTK90ZFMr0xv0uSOZQ93LjHu&#10;MxNeBPfA4D5I57MXvpvkAxmh659ApAYy7N9tX8XGPy+8XTo6s93+MxTpFSUk3UzvNyMW2bVfjDh+&#10;GDBnKs6tO8RP+Vta4yPTm1wRle8wbqld9UVWwbJy4mZHbi7DTJXGAGGoGeeRsZVpwiK/i7yxtDFT&#10;bj+6u5v9fd+M9bPzxHe641zlRn1zk1HWYcyy9NnnMpRMb3Qk0yvTmzxtsXbuWcpETPEV/+A+SOfe&#10;+1uOs56TVoWse2Jhern38wzxs58VCiqc57yAH7O3kBeQ6RXFkm6ml4HtL/98eOjYt6Q7MCQKKQ5h&#10;6xYnmd7kavDs9fZWz2m+XLgRxZcVuqnxSPt25OJSdWRId/Hg7DNltT3ZfoJ/eHKDD4wv/+ZGzaxi&#10;mAuZXildRLkwzimdjJicgln0uk9Y4SuwlGFFKDd+o0xvcsSxZBIOKv+xqcOP3f95hhP8YEY6OnaH&#10;rX8i5Tjx3GCyl4e+He9nUj2nzmD37B5sV3ye5Ud0oBN54fNVplcUS7qZ3hZZi+yahiGRXqdz3Qn/&#10;LpFeZ17D1i1OMr3J1YCZ66xqx4l+ppzCtXzEdKyNhizIWNNLiwO5zJiHwqaXWeRq9J7l0z8qgpGQ&#10;6Y2GYilJ6+2LQfN8ZZXWsze6T/EmeAT9JSpAufEbZXqTI44ls47yXD7TGdzCppepxP0MjaVsnWWW&#10;tR8mrbJPfp5jL3aZbK98P8WV3SIfBQ4bD12mVxRLuplecn8Y7oQaYvwFhJlguKr2Y8gTVU5vOmjI&#10;nPVWvdcMb/C4weWXV97rzU1G+mljM9H0opylW+znGWvt9e5T7W+fZ3kD8VenS+oN881yP05eXWHO&#10;MZne9Jc3KO6arfvzbB/hZegn7quYX+6tjYfMj0V8M3yoRZne5IljybWPMX220yR/7+MeyL3wcndP&#10;fKP7ND+UWdi6iYrzMXt+bHp6xCQYJ7q/yPSKYkk30zt64WbfYalKmxzfK55pfi/6dKjvuf/ZgLl5&#10;kbPwdYuTTG9y5XN6xy61G9wDkwdovOk9u9Zge7nrlNjUsRn8ECXawG9slrXI3vlhur3Vc7p9OXSB&#10;/TxtbakrZ1GUTG/6i/Ox/Zgl9rf6jDYS6xwcu15jHS8ZY7r35FW+I2nY+pkimd7ki3OLYcsau3sf&#10;KW/cC2m15d6YyhkqZXpFsaSb6SWXZwwX0LQ1frzWN90F9FG/2dY1Z4VlO9N6Mg9Tmd7kiyb+T/vP&#10;ccY32y74ZIjvYHDJp8PtyXYTfJlVhCl5OSe56TM+M+LfFc30yfSmv2gq/uDHGXZWreMnfkGMulJ/&#10;4Dx//w1bP1Mk01s24rhy7jAzG+LeX9oAVWkl0yuKJd1MbyCigxgIjCrGKhlRM5ne5IsbHdF3xlau&#10;+/Mc+6D3LPtyyALrN3WNjSnl0HJS9CTTm/7CiDCBAKY3rM/EJfWGW52f5sj0SpGVTK8olnQ1vWUh&#10;md6yEQ8RRM0eUWEJ3gtbXso8yfSmv8iFrDdg7rEc/DjDi65tOCJv8heZXimakukVxVIepnelM70T&#10;l2213DC5EzdeYSd2aVVS08sFlC/+jlPY8pJUUSXTm/6iMvrD5FV2f4uxdvpHg/KjvIgRWBjsn45C&#10;mR4MYASLpsMWeNNbudV4P5W4AiCZIZleUSypNr1HnOndtueALXfGl4gv4t8FtDmmZZuceI3TUuTe&#10;z9fGPbbkBFq8cXecdtn0Vdus0jfj7K/O9HLzn7t2p81Zs8NmOc1Ytd2mrdxmU1Zss0l55rukprfw&#10;MhVFYcdCqliS6U1/USZEezuMW2bPdMi16xqN8MMKMrHAi50n2/c5K7whzORrmmMwbtEmazRonje9&#10;d3w92rrmLPMT4fCZzttoS6ZXFEuqTS9wKhYp979ExEn9668xHQ0RUeV4bdt70Kq0nWDn1h1qYxdu&#10;tL0HDtmufYdsu3t/izPiG3ftt3U79tmabfts5da93nRjmBdu2G0L1u2yeet22uy1ziS7i2q6N8nb&#10;bcryrTGT7BR2EUpSRZBMb3TEEIK/zFhrzbMWWX1n/hhWkOEHM3mUFYShZ7zY78Yu8x1tGbGCjrdV&#10;2o63LwbNtQEz1/hlwtaVoiGZXlEs5WF6UwWnfLx2OZP7WNtcPwxa7tItzhj/GjPOcea5oIH+1Q4d&#10;OWoHDx+1fQeP2B4nLqbtew7Zlt0HbNOuA7Zhx35buz1mlFdtTb5WhmnL3uO0IiEViqg7HYui7y6g&#10;pZtiWoKc8Y9XwQi6k6sULMrTwvXx2mUL1u8soPnIVR4CUZHwWhv3b6e5eZpDNL4YzV5zElodrx35&#10;omITiJtoUZpRQNuPyVWMEBWkfLmKEqJV4USaGq8VxYvWiUQ0efnxosKG4tONwh4mxSkwvX8sxvSG&#10;tZyELSeVnSgbyovcXTqtMURZRaikjF242brmLPetfWd+lDeLotOfajCRzjCr13+OjXKmmPMzbH0p&#10;/SXTK4olk01vPDHTezjf9E5ctqXML4qyI7Dxx0Q5JqJ4c3/M4P9qR4/GRPpJvIiQHzpyTAepBARy&#10;lYEDhbT/UEFRWdgbJyoOe1w5FNbuPFFGu/YfEzevYrWv9NpRlPbSClBYB71oNcjXnnBt3X28tngd&#10;sM2BXMUpEJWowtq4s3Ta4LW/oFwFLV7rnWjZQGtp4aDy5rTaVeBWb9trq9BWV6kKVKjiFJ92RGXo&#10;1W5TveltM3ppLHXIPXxmOqM/bcV2m4yhznsoFWd64z8L+1ySSiNmoqvRZ6ad5kxu4SHbGKv4wZbj&#10;7IdJK5XfG2HJ9IpiwQjJ9IpEOWazjxeEve/l/lcilXa9cld4ZeNE8q0MIQpbNkxh6xYUaUBFKWyd&#10;OFEhilNQEfJylSBEZejA4SP2Qe+Z3vT2nrrKVVioVDjz7yoFmPyNznRjslc784xxxigv3kBLwC6b&#10;k5cyRJSbiLSPOrsHWNCRNfh3KlX4YSpFX0yU8HSHifZnTG+c4fVyJpixxr/JXuSMk0xvVCXTK4qF&#10;B6dMrxAiEbhi8uX+F4gWg5p9ZzsDMcD6z1zj7yOFDfo/3Hu8f/horKVgvzPKe4nwuwcUkfWte2KR&#10;cCLV67aT3rPXlm/aY0s2oFgaTaoUpOvkp+04gx6mBYU0HwVpPKlQXEpQgfSgtQV1LB1oh81ec0x0&#10;4p21ZrurdDi515loFWk522y6q4Tkp9y4ykgslWar78cwOa8vAxUUL2c40r3CMHDWOnumY8z0nhIS&#10;6b3Rmd6WETG9+S0mhcVnGaaw338icQxkekWRyPQKIU4WrqWa/WKmd8Cstf6+UmrcujFz/KtPodl/&#10;6EjZ6OCJRVpOYe09eDhUe1Ihd+8qTkGKkE8TiksRKk5BilB8as/2fXFpPPEpO3nakqfNrpISU1xK&#10;ToKKT7uhFSCWbhOn7eFae5z2Fa9t+4wRfFqNXOw7rzFOsR+r2JlfXk+rOdCPYJGzZHN+P4ZYfwVX&#10;ufF9E2Kat26XzVnjKg95fQJmxuXvB7n6hXPpk61YLn5MEwvLfeYV9hktKBkujC8VOZlecUJkeoUQ&#10;J0tSTS+41dmEjxB7BX+Xp+Ki1lISRGsAnYlPoLyWARSfYlOkXEXpRDp85KjvTPvejzPsAvcMOL3m&#10;IK8zPhpk97QYY7/MWONbHo71T3AVIKd9Tr5PwgH6IxxxlQqUV2FwFYSgwrA9UGhfgORoG3KVjaDP&#10;AC0jm3cddJUNdKwycawS4Qw/csafztb5+fp5eforSqrjOkcXVHwn6XxtLqj4vgBemwoqNhxpCTpS&#10;x2mR08qte3x5yfSKULj5VBTTS+3vMT9k2RBnejdn7G8VItUk3fQKUQYccmaWtJS2o5f6jpfPd55s&#10;n/afayMXbPAdVyN13rKvTkElgmsQxZv/WA5+MHznUW/8EaMScSziRatKWSu+03NRIvUpX0HLTFwl&#10;pKAOFxD9C46431zWZSnTG1E4MTLd9HLuczOgua5Kmwn21zqDbbS7yR10F0dwwxBClB6ZXhEVMIU7&#10;9h30UcRFzgCTXoEJ1DkrSoJMb0SpCKaX34TBnb9uh93/zVg7o+ZAq/fLHJ/7s+/gYf+5bndClB6Z&#10;XiFERUKmN6Jkuunl0UuTyIh5G+yZjrl2Tu3B7sE80C7+dJg99O046zV5pW3fe0APaSFOApleIURF&#10;QqY3omS66eVhvGzTbnupy2T7M0PTBEPU+NcBdtfXo2wSndoYtFQIUSpkeoUQFQmZ3oiS8abXmdn+&#10;M9faLU1GhczCM9Au+GSItR652A4dzby0DiFSBfeNmn1n+ckpAtMr4yuEyFRkeiNKRTC9309YYdc0&#10;zA41vYzZWH/QPJleIUoJ95BDh5mRbYa7pgZY1wnLbQ/jZLp7iYyvECITkemNKBlvet3vGzJ7vd3e&#10;lEgvg5EfE4OSk9vbYexSP7SLEKJkcP/Ye+CQTV2xxZ5sN8FfV0+2z/W58mu27fHDI8n4CiEyDZne&#10;iJLpppfnLQNyMyD5WbUG2R/ezzO87vVPHw60Km1y/JSbmGMhRMk4cvSoH+P0kdbj7cyPBvlceV4v&#10;/2yY1egz05Zu2uXHCxVCiExCpjeiZLrpBaJNk5ZvsVe+n2rXfjHCLvp0mF1Zf7g95gzvkNnr/FSi&#10;8rxClJyNO/f7CuWfPoxVJmNpQ7wO8B1He0xc4YcFFEKITEKmN6JUBNPLbzx09Kiff32QM7ntxy6z&#10;3lNX+5l5Dhwq++kKhchUxi/ZbJVajrNT8wxvYX3Qe6Zt3LU/b2khhMgMZHojSkUwvQGYW6ZjZDrE&#10;Q0eY0109zIU4GUYu3GR3NRtzQtP7Vs/ptn6nTK8QIrOQ6Y0oFcn0CiGSy4L1u+yFzpPz0xsCYYLJ&#10;mf86a6Ht3Hcob2khhMgMZHojikyvEKK00Gryfe4Ku7J+lv3+vf7e8J7yfn9vgiu3HGdTlm9VRzYh&#10;RMYh0xtRZHqFECcD6QsM+/d0x4l2x9ej7J4WY+3tXtNs9IJNtvdg6h8GQghR1sj0RhSZXiHEycA9&#10;ZJ8zt/PW7rQR8zfamEWbbPXWvT5/XhnzQohMRKY3osj0CiFOFu4jYRJCiExEpjei8GCS6RVCCCGE&#10;SAyZ3iRSOFoS6ESELRuvouBzmV4hhBBCiMSQ6U0SmNB9+/bZiBEj7L333rNnn33W6tata9OnT7dD&#10;hw6FmtjNmzdb06ZN7YknnshXtWrVrF+/fnbw4MG8pcKR6RVCCCGESByZ3iRx9OhRGzx4sD366KP2&#10;5ptvWps2bey5557zmjVrVqgpXbVqlb3wwgv20EMPWbdu3axHjx7Wu3dvmzNnTrGFIdMrhBBCCJE4&#10;Mr1JYvv27Va9enV7+OGHbfbs2T7qixm98sorrW3btnbgwIG8JY+xevVq+/vf/24ffvih7dq1y6/D&#10;chRE4cgwf8cLkyvTK4QQQgiRGDK9xVDYbJ5IixYtskceecRq1KiRn86wbds2u//++72p3bhxY94W&#10;j7FmzRp75ZVX7IYbbrBnnnnG3njjDevQoYN/n8hxPGwPYxuIz+fOnWuXX365TK8QQgghRDHI9BYD&#10;ZpKDtHPnzlDt2LHDR2gnT55slStXtoYNG3qDCnv37vXpDa+99pqtXLnSvxcPpvjHH3+0Xr16+dSI&#10;zz77zK699lr/SuQ3HvaD7W3YsMHWrl3rjXF2drZdfPHFMr1CCCGEEMUg01sMpBv07NnTHnjgAbvz&#10;zjuP0+2332716tWzIUOG2IMPPuhNLwYU47tnzx4fwcX0kr9bGA445pbl+J5169b59dnOtGnT8paK&#10;cfjwYRszZoyPDN99991e1113nf3+97+X6RVCCCGEKAaZ3mLgoGBYc3JybOzYsccJI0pu7cyZM30+&#10;b82aNQukN1SqVMk++OADn97Ae0WJlIU+ffrYfffdZ1lZWXl7EANTS2R5yZIl/vtIbejfv79deOGF&#10;Mr1CCCGEEMUg01sMgRnl4BQlDO5bb71lVapUsfnz5/sDO378eLv66qv9SA6kQLAd0hK2bt3q1yG6&#10;y7BlRHpZntSFxo0b+zzgSZMm5e3BMeINMiYX46uObEIIIYQQxSPTmyQwtL/88ovvzEZkt1OnTn5k&#10;hqpVq/pUBUwpqQx0VmNoMv69fPlyf+DbtWtn3bt397m8RHkbNGjgR4MoCoyvRm8QQgghhEgMmd4k&#10;QloDub1PPvmkXX/99T7/FsOLIYbdu3fbO++84zuu8W86t/H3HXfc4UdwwCB36dLFtmzZ4k1tUcj0&#10;CiGEEEIkjkxvEsGIMpMaUVqMKyM70AEtAGNKXi6pDvybA87fLItYL/isOGR6hRBCCCESR6Y3osj0&#10;CiGEEEIkjkxvRJHpFUIIIYRIHJneiCLTK4QQQgiRODK9EUWmVwghhBAicWR6I4pMrxBCCCFE4sj0&#10;RhSZXiGEEEKIxJHpjSgyvUIIIYQQiSPTG1FkeoUQQgghEkemN6LI9AohhBBCJI5Mb0SR6RVCCCGE&#10;SByZ3ogi0yuEEEIIkTgyvRFFplcIIYQQInFkeiOKTK8QQgghROLI9EYUmV4hhBBCiMSR6Y0oMr1C&#10;CCGEEIkj0xtRZHqFEEIIIRJHpjeiyPQKIYQQQiSOTG9EkekVQgghhEgcmd6IItMrhBBCCJE4Mr0R&#10;RaZXCCGEECJxZHojikyvEEIIIUTiyPRGFJleIYQQQojEkemNKDK9QgghhBCJI9MbUWR6hRBCCCES&#10;R6Y3osj0CiGEEEIkjkxvRJHpFUIIIYRIHJneiCLTK4QQQgiRODK9EUWmVwghhBAicWR6I4pMrxBC&#10;CCFE4sj0RhSZXiGEEEKIxJHpjSgyvUIIIYQQiSPTG1FkeoUQQgghEkemN6LI9AohhBBCJI5Mb0SR&#10;6RVCCCGESByZ3ogi0yuEEEIIkTgyvRFFplcIIYQQInFkeiOKTK8QQgghROLI9EYUmV4hhBBCiMSR&#10;6U0iGNHCKo6wdVBxsIxMrxBCCCFEYsj0JglM6KZNm2zixIn2yy+/WO/evW358uVFGlg+owBmzJhh&#10;P/30k19v+vTptnfv3mJNrEyvEEIIIUTiyPQmCUwo5vP111+3W2+91f7jP/7DOnfuXKTp5eBnZ2fb&#10;M888Yw899JA9+OCD9vTTT9ugQYPs4MGDeUuFI9MrhBBCCJE4Mr1JAhM6d+5cH7Ft27atXXbZZdax&#10;Y8cTml7eX7lypT3//PP23HPP2cyZM32UuFq1ala1alVbunRp3pIxWB5jG+jo0aP++/gejDN/x38u&#10;SZIkSZIkHRMt6YHpPXz4cJ7DSh0ZldOL8SRCO2HCBLvuuuuKNL3UMFjuxhtv9KkQHHze+/nnn33E&#10;t3///nlLxmA7bP/QoUNefA9G+dJLL7Xhw4f7v4PPJEmSJEmSpILauXOnffjhh9agQQP/d6pJe9NL&#10;zQAzWvjAxQvDynKBMSVie/311xdpeg8cOOCjwpjjKVOm5C+Xk5NjTz75pHXo0MH/HcB3zJkzx1q3&#10;bm2ffvqpffLJJz6V4ve//709++yz/m/eL6lKu56UelFWKq9oqV69eqHvS5JUeuk+GC2l032wTp06&#10;dsMNN/h9woelmrQ3vURQSR+oW7eu1ahR4zhRY+jSpYtt27bNG99ETS95JT179vQHHzMbLDdp0iSf&#10;19umTRv/dwDGm+Vatmzp9wXVrl3bfz+vwXsl0bvvvmtnnnmmzycu7Tak1OnFF1+00047zd5+++3Q&#10;z6X0Ec1nV199tW/J0bWV/nrttdfs1FNP9f0reCiGLSOVv7iWKlWqZOedd55/foUtI6WP8EiXXHKJ&#10;9xjpdF3VqlXLsrKylN4QBqaXjmLULHmQcbDiVbNmTevatWuJTS81DFIZiPRidIPlxo8f7yO9rBsP&#10;nwdR50BEmfft2+df499PVOvWrbP777/fevXq5X9n2DJSeoiLc/LkyXb77bf7XPCwZaT00Z49e+z9&#10;99/3kQWurSB9SUo/UTbz58/3FRTu9aW9n0plL64lOog/8cQT/vkVtoyUHuK6IpXgpZdesu7du6eV&#10;xwjuyXiqVJP2pheziUHdvXt3qHbt2uUTozG7HEBumOTqXnvttda+fXt/gPksMK1EeIObKub4pptu&#10;8hFf3kN9+/b1Ob2M4FDWMMQateYff/zR76NIXzh/pk2bZnfeeaetXbs2712RrnDPIMrx+eef51//&#10;Ij2hbBYtWuTvxWPHji2XB6FIDK4lgkxPPfWUf36J9IXrCm/097//3QfW5DFiRKIjG4WXiDDBROHo&#10;mEYHMxKlFy9ebFu2bPEml6jst99+66MJnAyrV6/2JwTpDLm5uTZ69Gg/mgNiO2WNTG904PyS6Y0O&#10;Mr3RgbKR6U1/KCeeozK90YDykuk9nkiY3kSggIncVq9e3W655Rb74x//aFdccYU98MAD1qdPH1/4&#10;hPq5WOmkxr95MI4bN85efvlle/TRR+3hhx/2eZuMxkDUt6zZsWOHffXVV36/dUKmN5xfTHbSqFEj&#10;n0oj0huazmjBobOqTG96Q9msX7/eV1AWLFgg05umUE5cSzwzW7Vq5Z+hIr3B45CqSeu3PEaMjDK9&#10;3DiJFJCaMHjwYP86cOBAW7JkiX8IIkZqWLFihf83kFtCPhlJ1SNGjPATTpACkYqHJLVm8qKIUOuh&#10;nN5QPtxAKK/g3BHpC8aJFp6tW7fq2kpzKB/uw7SgpOreK0oHZUNK4YYNG/zzS6Q3GF0i8vIYx8gY&#10;0yuEEEIIIcSJkOkVQgghhBAZj0xvOUJzQ2GJ9COsnAKJ8iWsTFA8xX0uUkNYOaCAsM8CidQRdvwD&#10;xRP2ORKpJawMAgWEfRaooiHTWw4EJxu5UXSOmjt3rh9lgo4B5ElVxBMxXaE8Nm7c6HO9Z8+enS/y&#10;wpXTVv6QX719+3ZbtmyZL6OlS5f6UVog/jrjc64z8vv5W53bUgvHmpx4ckG511EW9MEIOgxTjuTL&#10;x19nTAbECDvKoU8tHG9y4YNris6F5FtTfkEnQ165zlatWpW/DDn0rKvrKrWQB8+1s3DhQl8WXF+U&#10;X3DdcK/bvHmzL6P4ZxjlS5lWNGR6y4HghsHQas8995zde++99vjjj1u7du28wVLv5fSBETaaN29u&#10;11xzjR+u7O677/bl9dlnn/nOAaJ8oaL4yy+/+AHYGZv7kUce8Td04DrC4DJcT9WqVe2+++7zg+oz&#10;5BKdO3SdpQ6ONRX8b775xh577DG76KKLrH79+v7hDFRcuKaYLOiOO+7w1xnjpTdr1syXoUgd3PPa&#10;tm1r1apV82XANfXee+/5TuJBR0OeX3T+ZuQjJlhi6M0mTZr4MqasZXxTByaXybu4rigv7nFff/21&#10;N7VBWTFnAaNaIa4tyoyJvTDLFQ2Z3nKAGtiYMWP8zYRZ5rh5fPnll366QIZYoiezSA+ChzE3k6lT&#10;p/oIFSLCoUhv+cMDmpFaqDAylS3Gl/GUudlTPozgwhScPBQYihCjxcxfzMao6yx1YIR4CDMzFGXF&#10;FNHvvPOOj0ABwwAygx5jpufk5PiIFdcZEUZFelMLFRGGZmSoq2A0JMau5x5ISwplOWvWLHv22We9&#10;+vfv700Vxpdx8AkGqEKZOmgRady4sS8HhpNr3bq13XPPPb4suMcxXCtDozIka79+/fKvLVorK+I9&#10;UKa3HKC2zBzmTHfMFMiceEyGUblyZX/jD6IfovzB9NarV8/XjocMGeIfAjQjUYa6sZc/NN0x5TDR&#10;QB7SRAoD00uEgwkqiHzMmDHDX2dEorjOuP4CwyXKHsqDVAbKiWZwyqCw6SWayHjpVEgwvkSwNIRZ&#10;6qGyyDOIsqLMuL66devmgzJM008lhLHvKUMMMZ9jdKlYEh3GhOnemDpIUeD64VrhHkdr8RtvvGEf&#10;fPCBv9YC00t0lzkKeIZhfHm/IpaTTG+K4QZOkyxNEW+++WZ+8wI3DaJQGGHN+JU+EEls2rSpjw7e&#10;dtttPsWBJj1m9eMmI9IHHszxppf8UdKGMFfBhCJcZzTrUYZEOkTq4SGNuY03vVxnmKabb77ZN8ES&#10;qeLBjclieRnf8gFTxDVD1PD666+3mTNn+r9JOyEqT851YJxIG6L1kpZLTYRQPlBhoUWFdC/8BBUS&#10;Kv9t2rSx22+/3c96yDOMtEpayCjLimZ8ZXpTDDdv8glpKiIKRU0MODlbtmzpmyDWrFnj3xPlDw9c&#10;JjRhimrMFJOdMGsfM/3RRCTSh8KmF1NLakOtWrV8VAN4ZeYvmmuJ+orUE2Z6eY+ZKUn7Io2INK8X&#10;XnjBz6BJy4oih6mHa4iKPSaWNAam9aflC/FvyoeIcFA2TKfP9cY9UqY39VBedA4lVZLrhsm2KBsi&#10;81RWCNTwLKM83333XV/BpEWloqUPyfSmGE5Mok7cHDjxaIoAalwkn1epUkWmN42gvKg9I27k3CC4&#10;aRD16NGjR95SIh0obHqJQhF5+vDDD/M7Q1G5/Pjjj/0DW5He8iHM9Ba+zmimpen81ltv9R0VZXpT&#10;C+WB4aWyj+ElHYgWSMqGlkpySIkWxncI5X7I9UYamExv6qCsEAE08nlpReZeiKcIPqc84p9hVCz/&#10;9re/+eWDgEBFQaa3HOAk+/vf/+4jhgyhxE2DE5Z0B5pdAyMsyh/KJrhZ8G9eaXLlYfzdd9/lLSXK&#10;C8okEM2rjLJBNINy4uHMdUZTX9AMS4WTv6tXr+6jIiI18OANyonmVlq0KINgtBpEmQXXGdfcyJEj&#10;fUrRDz/84N8TqYFjTaWDyCDPKHJDibYHZUOeb6dOnXzFhVx5TBSfMTIHEcbc3FyVVwrh2JPKhYF9&#10;5plnrEuXLv7ex/vBdce/g/LjlVZKOpOSpkIgoCIh01sOcNOg0w0pDvRmJq83OzvbrrzySh/trWgn&#10;YTrDA5pmV6KCNOtRSSFXCnNFmYnyhRs4ZUQzKzf9K664wjfrUVZULslFJBWF4QGJVA0dOtRH6Ukl&#10;0nWWOnj4Yo54GNOSRacaKiSMHcp7ROKJ0HOdUTGhow0ReUzvhAkTZKJSCBFeDC+R3LffftumT5/u&#10;y4jrjDKkLPmc1kpGeSBNiNEcaD0JhsFSeaUOWkuocHCfa9Wqla/gc++jRYX7I+VJ+dAxlGuLa4zl&#10;LrjgAj+aAxWcikS5ml4Kg2gLRmLRokX+lYhnpl8w/D5OTG4QdFyjmY9OAfyb3BtOVJEecEMh0kEq&#10;Sp06dXx0ipv9F198kZ+PLUoHD8/iVBzcQ8hLY+g/Oj+dcsopfkxeml+DGz3pDUSguM64xl555RU/&#10;li/XYaLfE0/8/iWybuHlE1knjGRso7xgf7mWvv/+e38NnXPOOb559fXXX/eRKcqDMqSMuM7oxEZT&#10;OUEAKjDFUdSxOdH7IhyeyaTZ/elPf/LGl8oHnQyJChIhJApPZJHcUQI3b731ls+RZ1mi88F1JVID&#10;LY+XXnqpH/ua5xRlxYhDffv29c8orh/KimuKNBVGiKJ86VOED6loZVVuppcaBw+gs88+2/75n//Z&#10;/umf/sn+63/9r3b55Zf7m2Amw0nGjYEmIx4CDOrNUCI8pHmI64aRPhANZPxDatIYKSKH9HrlAa7K&#10;ycnB8aPVg4hEIKIOvMdniVR+WYf8NMqGDmrc7HllcP2gSZYHNS0rXGe8EkXkOgu+n4d4otccy8Wv&#10;l8g+sgwRsuC3lfb6Dr470e9NJ9h3Hr50UKMTFGNfo4YNG/qHM0M2krvLRDB8TiSKcZV5aPObi4Jt&#10;czw4LoWPDZ/xXnBOlfbYVyQYSYPe/p9++qlv1aKCzyutI0TmOY4Iw0TnNSom3B8xX0EeqUgdVOy5&#10;/3E9ce1QXojriRYw7nW0SnJNYX4pK4YFJCIfRO4rEuVmeidPnuyN7olUEWYK4WQLk0gfwsonXqL0&#10;YGjo/EJ0j2gREUBaP0hTwJhiVIojrEwKixYkcg9pog3e42bPA5wHQJCXmAgYKqJc5DRiyhJJkaCp&#10;kc49/DbyUzG/7ENJYHkeXuwzJj9qnU+C416ciDJSOaEDVXCcUFHwOceG9AjGiKUZPoBziAc+ww6S&#10;3hK1ykJ5EBzzolTUciK1hJVBSVTRKDfTy82NiAxJ78FNippiYHoZ/FoIkbkwuxOpCGeddZZvHsX0&#10;0kRKzi3vUzEmShd2o0bxhH0eiAgHs7WROhS8h8klEozB5v2ivicQEOHCkJM/R2SluKZ31uN76LhF&#10;S9Zdd93lU7mC7UH8dxT1Pj3lMYQ0UwbNkoHClg9UmLBlAiXyOYR9VpQwm2HvBwqgLM4880wfsQoq&#10;FGHLBwo+Dwbkp2mXgEnwOaaX/NMWLVoUyDUNPg9TQNhn8RJCRI9yzekl9M7N6N577/VpDigwvRoO&#10;SojMBtNLru19993nDS4RVCKZmEk6WdBExz0CQ4pJxcAg/l24qZq/eZ9lEVHCIF2CnGwGZWcM2Pj1&#10;iQ6SpkKlGzOEgu0E34XYXmDaSmJ6WZ5tMW7pX/7yF/vd737n73E9e/bMN1/Av4N9j/9N8e/zb1IA&#10;MO+MHDJ//nz/2/g82Ldg+WC/+Xfh48S/2V78cihYLtgOyxTeDu8X3kZwvNgXjmPwPgq2EZRDsF0+&#10;i992sF0obHr5ruA7gnUQ2wnW45XOORwXzieae4NlWJdOcpQz+8D2gnWC/UNsP/43QvB54e8vvM9C&#10;iOhQbqaXm/bpp5+eb3ILS6ZXiMwmML1EQZlFKDBTtP5gYOgNTlSU5mlyP0mDYFg/zOawYcO8KQrM&#10;B2aJjhnt2rXzfQKY0pZ1aE268MILveGsVKmSHzEAM40xIoeezxmdAzODaSN1gA47dAgh5YJOPOSh&#10;EmXF/CBMLx14WLco08u+0aLFfl122WW+Ax1TubJv8WkR9G8g165z584+5SMwZmybiTUYeYJ/k1JB&#10;ZeD3v/+974jC0GtEsTF0GHj2nelGOUZEPcnzC1Ih2BdEigepAxwDlmFZ/k0rW2CiMZAMx8cxePXV&#10;V/0+YNzZz8AA8jeVCcqGPHei9OR20iGNjjLkVJOrSydCyosUEiowjJ5BNBbzzvYpL8qecgfKkch/&#10;YHopF54VpKGwLfaXDm9UHBgFgvXIIyUC/oc//MGvyyx8bJ/zgOPGeL9169b1lQb2n3X4N8ebc4pl&#10;C/9GyoC/Gb2Ac619+/b+fOA3MwaqcvqFiCblZnq5MWFu/9t/+2/+4UFiNZLpFaJiUNj0YsqICjL5&#10;xw033OBNIuYUA4VRwsQxRBI9/jGdGJ8gt5WcWSKEjAgQGFuMG8aGaW35DNOCoWU9TA85uUwvTWcc&#10;DB+GB4OLSeO7EGaO76JjD6a4JKaXZTHwjIfJgPHMec++3XHHHd5oB9DsTmsX5gsjF5heIt+YZQwb&#10;38P9keOCscOkkafKe3w2btw4f09lilGMGZ+zTYw+zfuYR0wkOcV8PyOQ0JObDkqYSDrU8vtIm2D0&#10;BGZrwlRj+p944gk/hSnjINPJiWOFuT711FP90GOYeMoFM4ihPu200/x+V6tWzW+fTrocBww6+0cq&#10;C8cOw0nZUCmgPPjdhU0v5wMjArCPVGIwt5hfIu1smzxdDD/7TxSd7+V30YJI+VKmrMNQdlRyMLwc&#10;b34jaTSUB+cW6TS0BtDRMcj95vj+8Y9/9Mcw+H72/dprr/XHIr7iIoSIBuVmehkOBXPLCA7ciBB5&#10;WYVNLw9CoizcjINZlYQQ0SfI6cU4EZHkOmdiCYwIQ1qRb0sUj3FAifZhjOmURnQRI4bxCfI3Mb1E&#10;czFrmDwicRg01sdcYW4x09xDMMqICB5GJzC9CNNJikXwXaRdEBHFUNJJqiSmFxOJYee3YKD4bqKP&#10;f/3rX70pCyKK/AZSPDDzhU0vo9lgetkWx4Fjw28MOubxO3ilpz3Gju/jXsk2e/XqlT+MUTA0JGYX&#10;o8lvZ/scJyK7rIMxxkRTccCIUuHgnkzZMHwYx4p/Y0T5PX/+8599NJ4yI4rLfmBuiURzvCkHvoP3&#10;GTs5iN6z73wv+8MxxMjzvUSQC5tejhH7wLFnecqFfSCazBB1bJfjxWccl6CcONbsJ8cN08sY6Jhe&#10;ypjzgGNF1JjfGJx3lStX9vvIb+C5g7Hnt1D+jFVLFJ6IOBUAhphkv4QQ0aLcTC/Nc5jbf/u3f/M3&#10;cqIKv/3tb48zvdxoGHuT91iGG5kQIvpgeplBiOsbA8MMT5g/TBAjHWBIMC1ESInesSz3DQwnxvHc&#10;c8/N7xSG6SVdishs4WGT2BZmhvF8A7iPFDa9vIcxIkqMOSM6i4geMhkJyydqetknDCyR7GBqZEwd&#10;5gpzhmnHxGKuAtNbONKLUQ1ML9FMopoYNUwXJg9YlmOA2cOIBRFz3sdwcrzuvvtu/7tILSBKSSoF&#10;EdB4WB6TyW9nf1k22A+OC6kLpA8wmD1lgiHk+NPhmL8DMIyUAwaeQEYA0V7STNg+HfsoWyoypEAQ&#10;CedYUkkpbHo5ZizP93P/pzw4TzCxVCaILrOfHDci2JwjmPgAjlu86eV5gmEnyss5w7ECyp/vIFrM&#10;NgPTSzSboZ/YD6BM+G2cT6tWrfLvCSGiQ7mZXm7O/+N//I98kxvov//3/+5fA9PLTSb4jJuaxgEU&#10;IjMIIr2YHpq+MVQYS8wJkcMg8kfzMkYPw8R9gaZlTB4GhRxSTA8G5vzzz/fLYHTiSdT0YsIwibyH&#10;6aLJHFOHGWUfGa85UdPLcswkxj4RJeU3cc/D/DJCBcaO38tygeklfzZ+VAbeD9IbijK9RCFJZSCi&#10;GzTNAyYSg4bJnjRpkj92mF6MZuGmedYh+krqACNMYM6D7RABxggS9SRSTXQZQ0gUmahrvLnF9GKG&#10;GS85Hpb/13/9V2+IiSQjDD1GmHQIyghDWtj0YmaJ6nIcSNvg+0nRIHrP95PCwn4mano5hqR+UMni&#10;uwLTy7nGb+S7yTPmfcwxaTGkjgTHgugu+4FplukVInqUm+kFBo3nBkSeFK/chGie42+awICHE7l1&#10;vMeDTQiRGQQ5vRhIjCQRQ8xnYEQwU5gazBFGjWZoKr2YmhdffPE404sJ4l7BPSMeDBXGLzAvqLDp&#10;xRyRA8o2MbOYKL6LiCh/0xyeqOll++wrucGkXLBfmCyMLa/8jQEkTzQYWYBUDe5xRH9Zn+/ht7Es&#10;ebXxppepeYmUBr8Fs070s1q1at40sy7HkH0gfQwTy/10wIAB3vQyyQD7HawfiH1hn0lNIIUkeJ9j&#10;xTpEeulUx75gYi+++OICxhEwveedd57Pt42HVBVGsCBVgJxqUi8CYf4x7pR9YdPL++w/UV7OF/aR&#10;fScqS7SfHFz2MTC9VKKCY4gKm16OCecI50P87GF8N7+R8qdSFZhe/o6vLAUVA5leIaJJuZpeIUTF&#10;JTC9QUe2wmB66TVPVBBTi+EheklnKSJ/ROHiTS8mLMz0EiklUstMepigYKSGwqaXv9kmzf+YG6Km&#10;GB5yPZnmM1HTi2HCrGEwMVdBxDgQRo28WswcJg9zjeHFzJLKgdnD4BL9JjIamF5avYgykv5B5Jbf&#10;wG9hH8jBJS2BygFGnffIXeXY0SEQM4w5JtWBfSdXmePJdxNVZx2ON4aUY8txJKrJMpQT0WkqHxwP&#10;DGJJTS8VCo4FhpEoNd+H+A46sXGs2U6Y6aXzG2Y/qIiQs0v6CelwgekllYMKBWWFueUcCMq5cE4v&#10;5chvIQ+a9dgmlQh+I2ksnF8yvUJkJjK9QohyATNFbitGhX8XBuOBuaOjG0aN6B7T1GKUaRbHoGJk&#10;MD0YWt5jFIHCppd8UkwOxql79+7eDGIgMbkYyGCWNMwUEVeMIaaOzmakNmDuiPSS2xmYXlIuaMIP&#10;M70YLZrh6fnP/mDo2D5i3wIjRhoATer8TXQRY04Em+Z11iOFg0hxkN6AAcXk8VtIZSBdgbGHeZ/f&#10;EkSTMawYNo4rv48IL9/NclQirrrqKh8B5ngG38W22A/KgWgs62GkiX4SZcXAczxIQcBMUjHgeBNB&#10;jje9pHQQgSViHA/GmtQTUjPIu+Z7KRf2gZEUSJPg2LK9M844w1coML0YS5bn2GBSaQmkHPkbc8zx&#10;ACpDLMdvo1yIIGPsKR/2FfOPoeY7MNn8RgwurQBULqgYsAzlzr5yTlFGnGN0XgsgUky6BceD7Qgh&#10;ooVMrxCiXCCaiTnC1JG/GgbGB9OG+cSoYU4Ys5Whx8jfxKRhUBgCjGgp5g2DFw+RRQwXZhmTTSoV&#10;naMwRQxjFgzpRa4qkVaG4GLZl19+2Q9VRtM8hgrzg2mi+ZxtYGwxkoXB5GKk2N/AzBUGM89vIX2D&#10;SCNmEkOK6WU9jgnjxPIbGZ8Xs4y5JCLOMWMZ8o+DiCzbICUBo8q+8znmDIMf5PmyPqaNdALGn+VY&#10;0PkN40ckluNGbitpZ2z32Wef9cYb08vQb1QU+C0cK0wl0VaObbzpZV32meh2PKzH+kTV+W72j1QE&#10;co4pzyAlgYgrn7F+EJXnGNKRkX0lGotJ5/iyLmPwAstxTPkt7DPHgHLDwLKvHGvOFfYj+I2Y2sK/&#10;kfOQ38O+UBliO1SGAjDRbBfTTJRYCBEtZHqFEOUCBgRjExi6MDAfmBSikBhghMEJTCrbYBma5vmb&#10;9/k7HraNoQvWZ1ssj/h+ts86KNinYFnWY5vBchAsw2eFvwt4L4joBvtXGN7nc7YRmKzgN8XvY7BM&#10;AMuy7fjfEhy74PcEn/Fv3ouH7yl8PIPfFuxncLyCfeGVz4PvAT5nG/yOePi+oBwKw/aD3xR8N2Jb&#10;wXaC4xJfjoV/M/8OyiT+e1iu8O9neyxTeF9ZlvcL/8bgOyH4PP4YBseG7cUfDyFENJDpFUIIIYQQ&#10;GU9GmV5q6WE6EWHLIiGEEEIIkVlkjOnFrJLXRm9ucgDpIEKeH81QYbA8zVcMf0TuHLmA5LWRZ0gz&#10;mMyvEEIIIUTmkFGml84QdHChcwK9bumkcqKpIjG2dGxgCCA6MtApgw4UdBLB+CpfSwghhBAic8go&#10;04vBZQgfxllkDEymNz6R6Q2G/2GcTnrpYoAZnochdYIhjOJh+xhhSZIkSZIk6eSVajIqp5cDSE9b&#10;orhEbYsyvQzWzpBEwdAzrMP4mwx7xFA/9OiNB9PLtkmJwBAHPXgxz7wG70mSJEmSJEnhYlQURmGJ&#10;H1ElVWSU6Y2H8RWLMr2LFi3yA8wzViMDmweRYsa5ZDxIxs2Mh+FsmDefmYIwyoixQ/kOXoP3JEmS&#10;JEmSpHAxxjZ9rzC+qabCml4Gp2cGI2YZIlqL6cXoMjsQ6zKIezxEeRnQnBmBmC0IMTMQMyYRHeZv&#10;pt6UJCmzFFzvkiRJ0smJadVvvPFGP3OiTG8SKc70MvPPQw895Gf3CSK9zBjEbEyYWN6Lh88JxRPx&#10;RaQ5MK0l89Qz6xEh++AzSZIkSZIkqaAIMtKiTqs5f6eajMvpxZgSlWWKTaaWZFpJ3uMzahXBzDxr&#10;1qzxIXaWIb83MLGkNjDFaOGc3sJggskBZr52pjEtj4RsIYQQQoiowEyJH330kZ8aPn62w1SRMaYX&#10;E4pxJVq7YMECu++++/zc9OPGjfNDkFG7+Omnn6xDhw5+LnoSqRmb9/rrr/fvzZo1yxo2bGi33Xab&#10;9e/f30dui0KmVwghhBAicWR6kwQmlDxc0hVuuOEGO+WUU+zUU0+1q6++2mrWrOmNMPl5jNiwefNm&#10;b1KJAn/55ZfeIDNU2SOPPOJzdrdt2+a3VxQyvUIIIYQQiSPTmyQwoaQvYETJsc3OzvYaMWKET1sg&#10;0rts2TL/ORFh4IBjgCdPnuyN6/Tp0xMyvCDTK4QQQgiRODK9EUWmVwghhBAicWR6I4pMrxBCCCFE&#10;4sj0RhSZXiGEEEKIxJHpjSgyvUIIIYQQiSPTG1FkeoUQQgghEkemN6LI9AohhBBCJI5Mb0SR6RVC&#10;CCGESByZ3ogi0yuEEEIIkTgyvRFFplcIIYQQInFkeiOKTK8QQgghROLI9EYUmV4hhBBCiMSR6Y0o&#10;Mr1CCCGEEIkj0xtRZHqFEEIIIRJHpjeiyPQKIYQQQiSOTG9EkekVQgghhEgcmd6IItMrhBBCCJE4&#10;Mr0RRaZXCCGEECJxZHojikyvEEIIIUTiyPRGFJleIYQQQojEkemNKDK9QgghhBCJI9MbUWR6hRBC&#10;CCESR6Y3osj0CiGEEEIkjkxvRJHpFUIIIYRIHJneiCLTK4QQQgiRODK9EUWmVwghhBAicWR6I4pM&#10;rxBCCCFE4sj0RhSZXiGEEEKIxJHpjSgyvUIIIYQQiSPTG1FkeoUQQgghEkemN6LI9AohhBBCJI5M&#10;b0SR6RVCCCGESByZ3ogi0yuEEEIIkTgyvRFFplcIIYQQInFkeiOKTK8QQgghROLI9EYUmV4hhBBC&#10;iMSR6Y0oMr1CCCGEEIkj0xtRZHqFEEIIIRJHpjeiyPQKIYQQQiSOTG+SwIQiDuLevXtt586dtnv3&#10;bjt48KA3pHwWD+8dOnTIL7djx458sc7Ro0ePW74wMr1CCCGEEIkj05skMKGY2MmTJ1utWrXsqaee&#10;shdffNG6du1qGzZs8EY2Hg780KFDrVKlSvbQQw9ZlSpVvOrXr2+bNm0q1sTK9AohhBBCJI5Mb5LA&#10;hC5YsMBefvlle/LJJ61Pnz7WqFEju+KKK+z777/3BzoeosEY4ssuu8x++OEHmzBhghdG9sCBAzK9&#10;QgghhBBJRKY3SRDJ7dixo917773e8O7bt8/Wrl1rzzzzjL366qu2fPnyvCVjYHq7dOniTevgwYNt&#10;/vz5tmbNGr8ehhYVJngfYXJleoUQQgghEkOmN0mQ2sCBfOCBB2zhwoX+PSK233zzjT388MM2ZcoU&#10;/14AppcI78UXX2x33XWXX+/dd9+10aNH5xvfeAKjGwiTPXfuXLv88stleoUQQgghikGmN0ns2bPH&#10;3njjDXvsscd8xBboxNajRw+ft0vqQjx8NmfOHOvVq5eNGDHC+vXrZ88995xflrzgwoWByd28ebPN&#10;mDHDcnJyvLp162bnn3++TK8QQgghRDHI9CYJIrfVq1f3ndFWrVrl38PYks9LFDc3N9e/F4BJJTpM&#10;VJfleB02bJjdf//91qxZs+NygA8fPmzjx4+3t99+20eO6fx266232imnnCLTK4QQQghRDDK9SYKD&#10;V7duXW9aieCSjsDBbdKkiY/+EqHFmAYK0hV4Df49a9YsP+pDnTp1vAmOh2Uwx8EQZ9u3b/fR40sv&#10;vVSmVwghhBCiGGR6kwTpBz179rT77rvPOnXq5E0pozkQkX3nnXds5cqVtnTpUm+IyfXFwPLexo0b&#10;fWrEli1bfFT4tttus7Zt2/pl4ok3xyjI6VVHNiGEEEKI4pHpTRIYUkxsjRo1fPoBw5WR7oCJ7d+/&#10;v+3atcsaN27s837JzUXffvutH5eXzm4s/+ijj1q1atW8mS2uMPg+jd4ghBBCCJEYMr1JZsmSJda0&#10;aVN74YUXfISXCSgwvERu6bTWqlUr/zei8xojNrDs66+/bq1bt7bFixf7KG5xyPQKIYQQQiSOTG+S&#10;wbBicElZoHMbHdCC1ARSGvgs+JuObCwTLMtniRhekOkVQgghhEgcmd6IItMrhBBCCJE4Mr0RRaZX&#10;CCGEECJxZHojikyvEEIIIUTiyPRGFJleIYQQQojEkemNKDK9QgghhBCJI9MbUWR6hRBCCCESR6Y3&#10;osj0CiGEEEIkjkxvRJHpFUIIIYRIHJneiCLTK4QQQgiRODK9EUWmVwghhBAicWR6I4pMrxBCCCFE&#10;4sj0RhSZXiGEEEKIxJHpjSgyvUIIIYQQiSPTG1FkeoUQQgghEkemN6LI9AohhBBCJI5Mb0SR6RVC&#10;CCGESByZ3ogi0yuEEEIIkTgyvRFFplcIIYQQInFkeiOKTK8QQgiRfvB8DpMof2R6IwoXkEyvEEII&#10;kT7wLD5w6Iit3LrHcpduttxlm23Z5t227+BhPafTAJneiCLTK4QQQqQPPJd37T9kw+aut/d7z7TK&#10;rcbZg05vdp9mP01bbVt2H1DEt5yR6Y0oMr1CVBx4TnLNF1Teh0KItODQ4SM2btEmu6/FGPvjBwOd&#10;Bnj94f0BdttXo2zwrLV2sJRGi2ue5/xRpyNHY+LfvMdnIjFkeiMKJ7lMrxCZD9f60V//4R5yR+3g&#10;4aPuwXrU//tX954QIn3YsGOffT5wrv35QwzvQDvVvQY6veZAq9F7pq3csjtv6ZJx1F3zu/Ydspmr&#10;ttsAZ54HOs1bu8N27z+k538JkOmNKDK9QlQMuLb3HDjsH3b9pq+2X2assYXrd9j+g0cU4REijVi4&#10;YZc9/91k+1OI6T2txkCr0naCTVy2NW/pxOE637J7v30/Ybk90T7XbvlqlN3adJQ9+91E+2HyStux&#10;92Ba3Qv+wX9uf8JU3sj0RhROnlSb3qNHf7XDR45KkpQiHXJavXWPtR2zxKq0ybGbvxxptzQZac92&#10;mmi9Jq20Tbv2h64nSVLqtXD9Tnux65SY6Y0zvIHpfdIZ1snLt4auW5R2Hzhk/aatthsbZ9sf3ydl&#10;wm0zL32CtInhc9a7ivGh0HXLQwcOH7aN7t40dvEm6zV5lfWZuspmr9nuI9Xc08LW8a1XKTDFMr0R&#10;pTxM7879B23hup22QJKkMtd8pxmrt1vzrIV2ZYMs/4DjQYf+9OEAu8UZ4C45y23O6h2h60uSlFpN&#10;XLrFavWb5VMZgkhvkNt75keD7O2e0228M4Jh655Qa3dY1rwN9lLnyd44x0eQ+ffp7r03uk+10Qs3&#10;+XtG6DZSrBHz1lttdxzu+nqMXf3FCLuuUbY91naCtRm9xKau2Hrc8uz3qq17ZXrFiSkP07tlz0HL&#10;XbrVcpZIklTWGr9ki/WatMoeaT3+uOZSHqI8AKt1nmQ/T19rOYu3hG5DKi9RHoUVtpyUSRq7aLN9&#10;P2GFPfztODvLmdxT3h/gr90z3L/vaTHG2o9ZauPcMmHrnkjcBzqOW253NB1tfwoxvX92793dbIx1&#10;y11Z7veB8e77GbnivR9n2Ll1h/gOfOxjTAPs+kYjrPWoJd6gF1xvq81zxlemV5yQ8jC9W53pnehM&#10;7wRJkspcGKX2Y5f6/L3jTS/NpYPs/m/GWk9njCe4ZcO2IaVWOUtjBpce/CMXbLAR8zb4V/7m/Qnu&#10;AR+2npQ5GuUMHcb3yXa59vv3+ts1X4yw6j2n23fjl1n2/I2h6xQlzhu2V6nluBDTO8Cb3odbjbcf&#10;3H3An2Mh20iVML2dxy+3e5qP8fesYD+DfT2z5iB7vftUGzRzXYH1ML5Ee2V6xQmR6ZWkzBYRnu9y&#10;ltvdzcf63uCn5D3syBU8hUhvzYH2WNsc6z11Tbk/7KSYxi/ebKMWbLRek1faJ7/Msdd7TLOP3WvP&#10;SSv8+3wetl55KnbuBOdPzLQXXkYqmca4Sg5pDr9zpvfZTpNs0Ox13hCGLVucKI+hc9bbOz/MsDM/&#10;GnzM9LpXjORZtQZZ7X6zbfjcDeVedvzGFiMW+XSGeMPr71tuf093ppfOfD9NW1tgPZleUSwyvRVH&#10;3Mj8zSz/hqYHU0UQZTzEPSyr95xmf6k9+DjTe/7HQ+1TZ6jI99P5UP7Kccqev8GaDlvgI10X1xvm&#10;m3gvcq93NRtjTYYu8JHfdIn2BvcVmpoxVYPduYZxGpsXldY5VXqR5lDnpzne9L7yfSzfNmy5REVl&#10;ifSFJ9pNsHNqD/H3gTOcgbzwk6H2bMdc+3HK6rSoUGF6SeG4/avRx0V6uX+xz9U6T7YBM2R6RQmR&#10;6a044kYyxt00s9wDaZh7OGW7B2csL0wPpUyWz3dzZd8td4U95h52PDB4eNBJ5gJneF/sMsX6TlsT&#10;y+PLj9RJ5SUi8z0mrnAGd3QsCpf3sPev7u87vh5t3XOXp811y/5mzV1v7UYvsbd7TbcXnBmp1W+2&#10;28cVNnL+Rt1fTkLJNr2IysiPk1fZ421zvaG8veloazBonv3k7gFj06QFgWfVoFnr7KWuU3wqQ2HT&#10;e9Gnw+xLV/mj1SN+PZleUSwyvRVBW2ycu5kNmb3eWo5YZK91m2rPfTfJ3v9xhnUat8xH+I41S0rp&#10;ophZiCsX/j4JA8EDEzPlO7TVGGj3thhrjYbMt5+nu4fdIpV/umice+B/NmCuXVJv2LEm6Dzx90Wf&#10;DrV6v8z1y4Wtn0rluPsKkd06P82y6xqOsHPrDLZzag+28z8e4szUKPs6a6E3JqU1vqxXcN2KFTku&#10;C9PL8Ru1YJPPiSVNoLqrqPAMSLeUGc7vju75VKV1jp1da7A//3m9qsEIe6fXDOs/Y+1x54JMrygW&#10;md7MFzcGmh0/6jvTrvoiy85xN44zaw2yv9QZYjc3GembUYOewGHrS6kXZcYDb7h7GP3iTCkiQk/l&#10;pbQPfaK42c6A/P37KT7aW6PPLMuet9FH6sKWl8pHPOw/7DPTLvhk6HFjtGJ6z/t4qL3348y0ML1j&#10;nQn7duRib0SC3FD2kVeGw3v42xzrPWWVj9yFrV+UOM9zlmz20eL+M9bYz9PW2JA56/x3lvYaiJrK&#10;wvRScSBX+M0e0/19oGbfWaUqn1SI30sLFR1t/aQcbSZYi6xFPgocdv7L9IpikenNfNGc1Wb0Yrv4&#10;01jkKIgexZpLB9gDLcdZP2eq0rFzTMUUkZiN1nPiCqvdb6YfiJ4e3HV/mu2bJXkQlPahT4/wV7tN&#10;9R1ZPvllbto+7CqyeJh/MXi+XVZveMHr1V2r5GBf4q7j+gPnpYXpHTl/k737w3SfKx7sZ7xBv7pB&#10;ljVxleqSn2exkSv6T19rjQbPs6c7TvTjs77dc5pvnfI5zW6Z8HUzRxXd9KIRrtJTtcNEH+Vt6K6L&#10;ou5/Mr2iWGR6M18Mb/POD9N8dPf4B9MAu6p+ljUawkNUpjcdRDl0Gb/MKn873v5SZ7AfjB4R4Xu8&#10;3QQ/hSiGIGzd4iTTm/7igf6Dq9w85Mo/fhIBxmplWKnKaTKsFMp2pve17lPt7BOY3ss/z7L6g+aV&#10;+Dyj9YHoLq0SdOQ7y52vXAOkTtz61Uj7ejitU5kf8ZXpjZleKj2cY02HLSqyzGV6RbHI9Ga+RsyL&#10;NWnHTO+AQg+mAXbpZ8Ot7i9zKoTpJZqNcpbEFPwdtmx5aSgjLfSY5g1PgbJywvS888N03xExbN3i&#10;FBXTy4MtvpzyyyrDTU6gMc7sfDtqic+7ZkICyp8e9vc2H2etRi620QvT45wd7faz9k+z7K+ucobJ&#10;9cbXv5LmwCQC2dYye3GJy23Uwo321dD5dk6tvG3GXQfo0dbjfccrmd7SSKY3Gcj0RhSZ3szXyAUb&#10;/Vif5zjTS/No7IF07MHEPOxM65jpppebJakedLzpPnGFj5iSK4sRTKdJGXpMXGn3O7NTeKieQJVb&#10;jfMzrIWtW5yiYnoxuKR4/DRttS8nRgIY4vP4MMCZbXQQv5Gy6jR+mU8RYFauGn1mWu/Jq73xSZdj&#10;QHl0deVzb/MxvkIWmF6i0mfUHGgvdpnsJxAo6f4OcZW6l7pO9mNIh5leZuRqNnxhxp8LMr0yvSdC&#10;preUyPRmvjAQvSat9GN+8mCKGd+B9gf3ysP0712nWFbGd2ja4sy/MxHjlvrRK+gYcXfz0fbCd5Ps&#10;m+xFaTEgeyBmTWJYKjoCxT/og05NRP+6T8xc00s5UDH5cuh8e8Y97CinSq68iHB3y11uo/1oAOHr&#10;ZpLoeMjIGkRLz60zxLrmrEg708++kOLQeuQSe7DlOB+VPsPdY65rmG3V3LVFJ6TSVKYHz17vy/5E&#10;ppcOuY2HzE+rY1EWkumV6T0RGWd6MZ8cyMOHD3sdPXr0hIaU9/k8WJ5X/sbQFodMb8UQzYWMo0k+&#10;4J+c2eVmx8P05S6TrEfuytB1Mknk//E7H2w11v5UIzaPPQ9PKgE3NRlpzfzQSukRQcPo8MCPRc5i&#10;xjeIzLPfGPVfCg3KnqjS3fRy/DlXvxg0z65skFXA6JxZa7DPaf7BVeAYbSRs/UwT5XxD45F2Xt2h&#10;1t2dv+lo8jAamDMqjxd8PMwu+2y473wW9LBnso2w9YoSQ2h95MxYfEpWcA3w73uajbEu41dkfLqL&#10;TK9M74nIGNOLCUXr16+3Pn36WKNGjezbb7+16dOn+4Nc2Mjy98GDB23BggXWsWNHa9y4sXXv3t2W&#10;LVuWkPHlc5nezBc3CiamaJW9xE9K8Lf6Wb55kIjK2DSN9hW8ueX9XcoI31D3Oz/oPcPOqV0wrznI&#10;k33Smam+U1YX+s7yEQ+kr4cv8sNA/eH9gg/86xqNsOYjFrmyLJ3pS3fTi0miVeLhb8d5gx8f5ePf&#10;f3UPvo9/mu2HbwtbP9MUBdMb0xY/qgKTBrC/fabmzexVyuuV6HD3iSvt3hZj/JjSsfN/oL8eGAO4&#10;Zt+ZvuUm0yP+Mr0yvScio0zvli1brFWrVvbQQw/Z008/bVWqVLFnn33WcnNzfSQ3HoztokWLrHr1&#10;6vbII4/YM88841/r1Kljq1at8p8XRWB6L7/8chs5cqRfnhOmLLV59wGfQ+k7pkgpE9HOzuOX+SbI&#10;m74cZQNnrg1dLh2EQSffts2oxdZq5CKfg8sMcuPdQyBs+eLEWKGPfDveD8Yeb6QC3eQe1G1HLQld&#10;tzzEuMr1B871BoL9Y7i5h93+MwUtndjC1klETG/7Cp0a3Tnw8c9zfMQ0bLnyEjnX9My/tmFs3Nf4&#10;MqLcTnf7/ax7ANKzP2z9TFN+ekPdIT7thWs4bLl0EKaX85Rztt+01Sd9blFBazdmiR/FArPLyA13&#10;fj3aj2HMcQlbJ9OEya3db5Y3vaShkecetlxJRYrQG92n+fsh43Vz3YUtlw6iglu1Q64fsuyroQuL&#10;PK/4bO6aHXbk119DvUcytXffPpneZECkdeDAgVa5cmVr0qSJrVzpavc5OXbHHXdY3bp1bdOmTXlL&#10;xtixY4ePBN9+++1+PZbv1KmT3X333da1a1c7cOBA3pIxMLnx4vvmzZ1rl112mQ0bnmX7Dh6y/YeP&#10;lKnWbN9rY9xFxwUspU4jneHp4B4imN4b3YOJTkJhy5W3MHXMHPe0u9Hd9GW2f+jf12KMfeRu/n2n&#10;lm6fGfO28rfjTmh6b/xypO9lPnLBhtD1Uy3KavCsde7BNNXvX9V2E6ybMz0cGzomhq2TiIbOWWcv&#10;d5nsz4Fa7ngy8H/YcuUlKjZfDSvK9A60pzvmuvNgVej6mSYqa9c2zPajI3znTCXnRdhy6SDSpy76&#10;ZJi/Xn+YvDIp5xaGh7FZMb03NM621iMX+7SJdD4OyRS/v2afGd70vth5kg1313/YciUV00a/6iq/&#10;3A+ZmZPKcNhy6SDug7TEnVVrkDUaNL/I84rPpq/YansPHQ71HsnUtl277YMaNWR6TxYO3ueff273&#10;3nuvT2nAmBJGr1evnj3xxBM2e/bsvCVjYHKff/55e+edd2zz5s3exC5evNhefPFFH/3dvXt33pIx&#10;2B7R3CBX+NChQ26bs+yvF1xsj3zczg80/p67CMpSr7sa5jMdJkop1tPtJ/qJKJiQgo4xj7XOCV2u&#10;vPVE2wne9ATN24je4OfXHWKVWo4NXac4MfXu5Z8P953Dgo58McVGsLiAbX8z1h2j3ND1y0MMyH6T&#10;e9BTXlRSaOILW64keqr9BLvmC47tALvFGf10+r2Iig4d185z52fBkUZiHTDZ76saZFmVNul57iZb&#10;j7pr9C/O8J5WIzaJDNdw2HLlraeduDapTGHQH3bXWzLOLbZ7b/Ox3vQSRWailrDlMlVUdm921+nv&#10;nem9usEId/0m5/dXddu51t0H/L3F3wfClytvUf5PuGPwt89i924i/UWdVyxf7bvJzseEe49k6q3v&#10;J9oVD75g9RvI9J4U+/bt8waWFIUVK1b498jZ7dKliz344IM2ceJE/14AqQ2VKlXyUWGivphaosE1&#10;a9b0qQ6kSsSD0Z02bZo31q+//rq99tprzkw/bv/2f39nv3+yoZ1Zc6CrUQ0uU53papc0U/qevicQ&#10;NdBT8wwKOZfkHoUtVxL5KJ/bJg/QPyewD4nqNLbr9pN95d9hy5RYbjux7Q70Nyb2PXS5NNGfawQR&#10;1JPbV34z2yDXNhitoIAoO3c+lPo73Hp8B9tAjIV7sucW+xIYdPIPk3VeRU0FrteQz0usuHJCvsxP&#10;sqwQ2+E+cIorM87bZGwTneavAY5B7DzgPEvLc8HtV+zeEqtUnMz1GkXxeyl3KtIne78KxDYoc85/&#10;zisv9+9kbT8K8seA68odV45F2DJlreB6YzKTMO+RTJ3+/k/2f655TKb3ZNmzZ4+9+eabPqq7Zs0a&#10;/x6mt2fPnt7cTpgwwb8XsHDhQh8VbtGihe3atcubXowuqRBVq1Y9Lh2CKO/y5cvt559/ts6dO9t3&#10;331nDRo0sD+fcZbVa/uD9Zm6yvpOW12m6pKz3A8306gIffLzHFcTzfamhAT+LwbPC10uUTV0qtd/&#10;jl3tardnfjTQ5zPRbBa2bElFp4oLPx1qf6k9xN53NcxGSdgu+0bU/Rx3cdEbuk6/2aHLpYPYV5rK&#10;yBO9odFI+3zg3NDlEhEpDDc3GRkzkU6FTS8D9L/QeVKpyo51Phsw117vNtUP33Z709H2fMdJPrc1&#10;bPlE1WDQPHu8TY6/0Vf6Zpx9MSh8uUwWx/aur0d7E0UzbGnKJ16sz7TLRG4oJ8rrTXfNMv1u2PKJ&#10;iu1+MXB+/r3ljW5Jug+4bTBF7kXuPoBBZ3SBD36c4c+N0OXLUfze99x9ihxJoqe1+s4KXS5Txe9n&#10;/GAMGi0ojGEetlxJ9LHbxn0txtqf3TaDCjvXwg2Nsq1mn5mh62SauDYZThHTy7TpyXgOllSUbYvs&#10;RSnxMT0mLLaHn3/D+SeZ3pMCg/vBBx/4nN4lS5Z4E0tebtu2bX3HtilTpvj3ArEMUWGM6/bt2316&#10;w7p163y0uFq1aj76G0+wHssFr3PmzMnvyMbf7oMy1ZbdByx3Saw3/onEQPT3OwNB7bHliMX541OW&#10;Vgxtw1isdzUb6+eJbz9mmU98D1u2pCLPlJ72PEAYFitncfhyJRH71nXCCrvAmbybm4yyX2bEZh9K&#10;R7GvzBL1lzpD/JBoTHsctlwi6j9zrR+Si2hULHJ8TDxIbsrLvS1N2XEO0GFj0Kz1vic8HYPoLEdn&#10;kbDlExXbxDgwpuhrzkTRmSJsuUwW1+dznSa5chrgO5uc7LXF+gwh12/aGn8dUF5DZq8/6WNLL/Wx&#10;Czfb/S3G+eGw2o1eetL7SqegjuOW+WZYjCQVtstdRZVJRFq5c3WUux743rB1y0PjF2+yrjnL/bTW&#10;THzR2w8BxzVQMc5byrvpsIU+2v3Qtzl+ZJew5RLV6IUbfTlf/UWWb4nKv1+5f1NJ/9RVqkfM25CU&#10;50I6a7S7Xl/qOsX/9jquwloev5frbN7anSnxMfvVkS05EIklakv0FhNKOgJm9q233rLnnnvOR3Yx&#10;waRBsCwGl8/I62W0hiB9gUgx0d69e/fmbTkcjG86DlnGjSgwvQyzNd7dkMOWK4mYgOHu5s70OnPW&#10;Yawzve4iCVuuZHKm1z2Y803vRObED1uuZOIC7pLjTK97MDHSAh13xuY9nMOWL09xHJkyNd/0uptf&#10;2HKJiHUbDprvc46D5lceHrwSSSXP9efpa9PqOGD4aveb7U0v+eoMuxW2XCaLc+D57ybHTK8zFOl4&#10;nqJgTFnuLZje9mOWntS+si4jFVRpM95V1GLnaVBB45U83B8nr/JmPWz9VAtTgElvMWKRv165v9T9&#10;aZb1cxV3zFu6llsyxW/8enjM9D6M6Z1T+uHvGIO4/4y19nLI7HH+306MuhIbbi58G5kiggf5ptcZ&#10;/fKY5VJDlkUQTOikSZPsscce8/m2/Ltbt24+EosZprMa4/A2a9bMR3Exv3379rVrrrnGmjdvbpMn&#10;T/Zm99Zbb7Vhw4Z5E1wUMr3hyyau5JpeZmHyUS73AGqRtciZv1gTJMPW8HBlKC9q0GHrlpd4kBaI&#10;9PrxM13N2/2WsOWLEuv94kwtzY9E5P/sbqBEzhAR72/d9wRR/7D1y0MyvRXb9H41dIFd9tmwvBzO&#10;ONPjdPGnQ63eL3N8tDds/VSKfaV3e/OshXaLTyGKTXZywcdD7L5vxvrhwYgCJ+e+mL7iOCTT9P4w&#10;ZbU90GqcT2sJM72kULQexXkWvo1MkUxvasko04uRHTRokE9PII/34Ycf9ukLS5cu9Z/Rae3tt9/2&#10;ubssv2HDBj+uL0b5gQce8BFhhivbuXOn/7wo0tX00pRZOL0hbLmSKBKm1+0TTWHkPN/21Sj/UOJm&#10;yqDvD7ob67cjmZggZirD1i8PEcX6ZsQiO6f2ELu/xVg/pJAf97GUFRXK+id3TOsPmOfHZH2iXa69&#10;02u6H7KJoXXC1ilPyfRWbNNb+6c5Pg0p3vB40+N0Xt0h9mbP6T7lJ2z9VIrz9PsJy+3mL7O94fWt&#10;KG4fg86Hj7WdYANmrEnKvTadRZkly/QiUnCe6pDrc8TDTO/dzcfYd+OXp+01kSzJ9KaWjDG9AeT2&#10;bty40acsrF271g89RjoDIt0Bw8u/gVfSGEh1YHnWwxwXZ3ghXU0vY/MRfeBG0jxrkTdRJ3vTiILp&#10;5YHDfPWMT4uB8M2k7sbpm/fdvx9yxpebLNHVsPVTLcoEk/5Z/7m+R+sVn2fZxz/P9mMAx/IEw9cr&#10;Tr4Z1t1Eh7sH0jCnbFd2QT5n2PLlKZneim16Gwyca5e4az82GkBB00MU9aM+M32ENWz9VIrr6aN+&#10;M+1s97uP21enK+tn2Zeuss3xCVs/U0SZJdP0Mm52/QFz7ey82R7jRUvVWz2mu++I5Q2HrZ8pkulN&#10;LRlnelNFuplemvZ5QHRwDyM6LXEBMbZoq+xFNmT2Ov952HqJKNmml5sYImfvigZZduHHQ912l/pI&#10;rDelpdg+Uy7W7jvLT7XJTbPAg8k9RK+sP9waDZrnvyNs/VSKSC6TJTBD0mWfD/f7yE2efScq3X7M&#10;krSLSpeFCnZkm+pNcHBuhC2fiarIppdpkxldgvMfM8l1S/SU11u/GmVdc5hJrfyNJDOcvdFjmp31&#10;kTO9RCHz7iuBLq433Ffexsj0lkhsjxniGMHmEncMmTmOAABTRz/eNse6564o9fMgSpLpTS0yvaUk&#10;3UwvuW8tshbabU1H+SY3LqAzPxrsbibDrIYzVxjf0j6kkmt6t3jTxwxSzdwN9GK3fwzZxcgDmD3M&#10;YE4pDPpwtz2ihexjWHPpRe57PnIPJm4wYeunUvSubz1qsf3NGfHAoLPPPPB5oDAAOqMjpEtUumy0&#10;xRn7jf7cpFXixc6Tbfjc9d4In0wFLWqqyKaXmaDIk72j6Wg/McPZzvT8xb0yMgJDlgWjmYStn0ph&#10;epmFj2EQwyK9TPrRZMgCRXpLIe5xg2et988CKr4vdZlsDQbOs5+nrfH3grB1Mk0yvalFpreUpJvp&#10;7TNllT3Ycly+iYq/KdP89m324lJHOZNperlxjpi/wTdtXukeFkwgwT7Sg/syZ0w/7T/H55+W1PAR&#10;6WW4F3pVB1EjjGTsdYBd7Y5B48EL0iLSSwrKa92n+odoYYOOrm80wnfGy9gcQXcO8EDjnH3hu4mx&#10;39ww25XfLPthcmyaXM4TOruErp9BqqimF7HNUQs3+4hvbXft8uBnbNbvc1b4Vqt0ORak3ZDTy7TG&#10;3EuCaHSQ0/tw6xwbMHPtSQYD0l+UR7JNL2K7Y9x5QCoWGu3+HYvwhi+faZLpTS0yvaUk3UwvN6Or&#10;nLELi0TQm796j2k+hzRs3eKUbNPLJBvMMx8YUvYx9jrAbm0y0j30lpe4ls8DufvElXZ3szHHOpvk&#10;RU9Pd4aaKXrp5JUO0dMBM9fZ050m+aa8MNNLZaDxkAUZaXq5udJkTWpL1Q65vkmT34x54DxlGlbG&#10;QqX8SzOKRdRUkU1vIM5zorq01gQ56GHLlZf4nexfk2EL7K5mo/1EGnS0o0m+UstxfgSWWGpO+PqZ&#10;Io5DWZjeii6Z3tQi01tK0s30Nhg0389AhsmLN1AYSpoNX+w62ZnX8je9pDbU/Xm2f2iEGT4GJf+o&#10;70zfpBi2flHi5tEsa6Hd6Yzv+R8PtXPdd7A9Brsn1zldOkoNmbPez0BHU24saoTpD6LSA53xH2Vt&#10;RrG/mWh6t9hw9/vpGBQbn/VY2fP76XTIDGKDTyIdJ0qKjuklGrfJjzLCdKVtRy2JGb00uaZSIX5v&#10;nymr/Sxib/ea7mexGjiD/hIV4xjI9JaNZHpTi0xvKUk304tJuqHxSPuDN07xRmqgnffxEKvVb7Zl&#10;LyhdT+hkm96afWf5SRTCDDpm9d0fZ5TK9HLh0iO458SV9nn/uVajzyxr5CoDffwA8uWf1hBozKJN&#10;1nXCcru16ShvdoJy4nj81R2XN7pPzVzT534TKQyPtsnx0V3KPL/83THA9NK5idYAmd70EPtEnjUt&#10;RZQNLScNB861YXPX2/hF6TkySFmI34nxHblgk0+/IDe/Io04wu+X6U2+ZHpTi0xvKUk300ue6Atd&#10;Jvumx1hOKyYqZiSIfHbLXekfXGHrFqekml63D0y3ShOhN+iB4ckT05DStF9ak+of0HkPJ74L8V46&#10;NT2yP5j6L4cucMd1jF3qfjPjCV/9xQh/88MUEj1Kp31OmtxvJw2FZvITmd5bvhptHcYt88cpdBsZ&#10;pEiYXncuUgn7atgC38mMsiKNqO4vDLG3yqc9VISyquiijGV6ky+Z3tQi01tK0s308uDp4czE37+f&#10;4meyufzz4d5EPdRqvJ8AgQho2HqJKNk5vQxT83jbCX7UhnjTy9BV5N4yPeXJfEdUxM2O3NZGg+fb&#10;p/3n+lnTYsPLZe5vp/yZOe5ld5NnApVYq0Ss8sMrRvjJdrnuuKyuEEYqCqaXkVYYQ5qRVvIrKa6C&#10;QtrUc99N8j3tS1uhlqIjmd6ykUxvapHpLSXpZno5aWlqGzx7vbUdvdQaDJzvh4HpO3WN7xl7Mg/T&#10;pJrepfTc32zf566wl7tMtpu/HGlX1M+ym5qMsuc6TbTvxi23sRXkAUqZYHA5HpQRv5v3MnnUAs5T&#10;ckNbj1xiNzQaWcD00kLBuUAEnCbkdDSAyVYUTC8jF9zVbEys5SjP9BKVR6TjUGlLt85nUvLFuSnT&#10;m3zJ9KYWmd5Skm6mtyyVTNN7TFtsqDPozK1Oh5DWI5f6GcTGu4svfHkpk8QQc41duVduNd6ubTjC&#10;t0rc23yMffrLHN/RL2ydTFQUTG/DQe4+x5jSeYY3EH+f/tEge+X7KaVOR5KiI5nespFMb2qR6S0l&#10;5WF6tzjTm5t3gqZSw+NMb3tneokohy1XUhHlHLcoln/LNjEAYctJmagtNmo+6R2rrWX2YmuetdhP&#10;Rc3QUEE+c0UQ531geps405uO1wCVUsb6LjwbmTe9zgC92m2qf3CHrStljrgum+aZ3oec6R3iTG/Y&#10;clLJRIfIfNP70xyfQx+2XFlq/OKtNk+mVxSFTG/4spJUEhFlyF0WUxBxqEgKTC9jVKer6e08foXd&#10;3nR0fsdY8nmDtJSzaw32M2jFOrOFry9lho6Z3oEyvUlUYHq5nmR6yx6Z3lJSHqZ336Ejtm77/pRq&#10;rdPCDbt8MzT5e8w8tGbbvtBlJUkqmdZs22tv9pjmTW+XCcttbRpeW0s27rbmIxb5aC/DlTFtNDq/&#10;7lB7q8d0m7J8W1rut5RcUcbdcld401u1w0Sbt3ZH6HJSybRs024/TCemlwlQVrt7QqqvJ57zW3Yf&#10;lOkVJ6Y8TC/fmWpxEezcf8iqtJlg53481HKXbraj7reGLStJUsnEtVSj7yyf3tB/5hp/HwlbrjzF&#10;Pm7Yud/6Tl1tb/eaZo+0Hm8vdJ5krUcttkWuQnzwyNHQ9aTM0q9Hf7VBs9b5yUmqdZli2/YcCF1O&#10;Slxc71vccXy/9ww/Tvs7P0yzOWt22P6DR+yoO95h65SlUoFMb0ThBEm16S0PuAx2HThsj7XNtfOc&#10;6Z24bEtKaoNCVAS4lmr2m+1N74BZa1P24CkNh5y5XbJxj01ettVmuwfzjr0H3f1B94KKwj9+/YcN&#10;mh0zvS8607s9z/SKksNxwzOs3b7XT2MdTMt/2WdZ9lS7XOueu8K2uuP7qzvmmYZMb0SR6RVCnCxR&#10;Mr3gd8/9j9c031WRZIj0DnTnKKaXPPTNO/f7556Mb8nhmO3Zf8jPPHkZ4187wxvfQfSWJqMsa94G&#10;O3A49aawrJHpjSgyvUKIkyVqpldUPDgnSXHZtf+gdRq/zI/YcUfTUT7dZd32vXbIGZdMff6VFRxT&#10;hgh7scskn9YQGF5vet3fTNxU56fZPuc/05DpjSgyvUKIk0WmV6Q7PNs27dpvnZ3hvfPr0d6YnVVr&#10;sN3YONs+7D3DZq7aZkeOHlWiSwngOp+wdLM90HKsHw2lsOk9o+ZAP1nT/PW78tbIHGR6I4pMrxDi&#10;ZJHpFenOwcNHbPic9fa3Blm+6T0QQ9idXWuQfT5grs/v1nMhcbjOp6/cZk+0m1AgtSHf9H400N7q&#10;Oc2Wbtqdt0bmINMbUWR6hRAni0yvSHfoUFV/4Fw/XF3hCUo4bx9tk2OTl7vnQgZ2uioruM45rk2H&#10;LbRzag/2RjeY2pt0h799nmU/TF5lu/cfzlsjc5DpjSgyvUKIk0WmV6Q7DFdXvdd0b3r95CTxptf9&#10;fefXY2zY3PUyvSWA6/yoO15MCPF2z+l22WfD/Dj459YdYlfUH271fpljq7fvy8j7gUxvRJHpFUKc&#10;LDK9It3Zuvug1R84z3euIgp5LCpJs/wAq6JIb6k5fPRXW7Flj/04eZWPpjPlN8PCrXeG94j7LBOR&#10;6Y0oFcn0MjnFY20n+FroxGWbM/a3CpFqZHpFunPw8FEfyb2hcbY/T2PGd6D9wb2eW2eIfTFonm1n&#10;zGaduqWCysLeg0dsqzuG25wOHDqa0YElmd6IUhFML7+R37Vl9wF7tHWO/bX2IBs8a53tPXDIv68H&#10;tBAnh0yvSHc4JzfvOWCdxy2ze5uPsUs/G24XfTrMrm6YZe/0mm6zVm9X659IGJneiFIRTC/TIG7c&#10;ud/6TVttNzUe6efbr9Z5knXPXWmrtu6xw0eO5i0phCgNMr0iCpB/unPfIZu0bIt1dOb321GL/UQV&#10;q7ftsUOHY9NQC5EIMr0RJeNNr7uH7T5w2DrnLLOrvxhhf3QP5aDzwgWfDLUvBs6z9Tv2+fQHIUTp&#10;kOkVUYFzk/P1yNF/2FHkjLA/X3XKihIg0xtRMt30kmc0c/U2e6xNTv64jBjeYHzGa5wRHjpnvR3J&#10;wAi3EKlCplcIUZGQ6Y0omW56qcX/MGmlXd9oxHFjM/L3eXWHWJOhC+zQEZleIUqLTK8QoiIh0xtR&#10;Mj7S635fj4kr7VpnegvPGEPvXUZyaDhkgR2W6RWi1Mj0CiEqEjK9EaUimN4JS7fY/d+MzRuX8Zgw&#10;vZd9Ntz6TF2t9AYhToKj7vqp2XeWz5nvP3ONv4/I+AohMhWZ3oiS6aaXxy5jBjYZtsAu/nRoLNqL&#10;6XUP57NrD7bqPafZis173HGILS+EKBncM3btO2hv95rur6/GQ+fbiq30hj+SZ37zFhRCiAxBpjei&#10;ZLrpBWaEWbZpt3UYs9Re7DLZHvhmnD3dIde+HDLfZq/ebgcPacgyIUoD94/VW/da61GL7cYvs73p&#10;vb5Rtr3pKpPD56y3XfsZC1uuVwiRWcj0RpSKYHr5jf9wD14mo1i4fqdNWLbFZq3Zbtv2HMyLROmh&#10;LERpOHj4iHUat9QurTfMz2zlR0hxr3+uMcDu/nqMn/kwU6chFUJUXGR6I0pFML1CiLJhgatEPt9p&#10;ku/AFt9JNFDT4Qttx76DeUsLIURmINMbUWR6hRClZdSCTXZ3szF2aqHhANGfnN7sMc027Nyft7QQ&#10;QmQGMr0RRaZXCFFaJizZYg+2HOdTGv7ojG8svSEmor81+sy0TbsO5C0thBCZgUxvRJHpFUKUlo27&#10;9vuhyk6vmWd240zvX+oMtl6TVtr+Q6l/IAghRFki05tEMKJhOhFhy8arKPhcplcIURq4W4xfvNkq&#10;fzvOzqw5yE5z5hed//FQq9tvtq3aurfYe5AQQkQNmd4kwQMC47lr1y5btmyZLViwwFauXGn79u07&#10;4cPj0KFDtm7dOr8sBhbx782bN9vRo0UPxyXTK4Q4GfYePGLTVm6zb0cutnd/nGEf9ZtlvSev8kOZ&#10;aaZDIUQmItObJDChO3bssG7dulnlypXthhtusKefftqysrL8QQ4Dw1u9enW79NJL7aqrrvK67bbb&#10;rEOHDnbgQNH5dDK9QoiTgbr40V//YXsOHLKtew7adqcDh2ITUwghRCYi05skDh8+7A3vfffdZ59/&#10;/rkNHDjQ3n33XXvwwQdt/PjxoZHb1atXW7Vq1ez555+3cePG2YQJE2zSpEn+/eIKQ6ZXCCGEECJx&#10;ZHqTxKZNm+zvf/+7Va1a1ZYvX+5TF6ZNm2bXXnutNW/e3Pbs2ZO35DEwty+++KIXZnfOnDm2YcMG&#10;b6DDUiJ4LxAmd+7cuTK9QgghhBAJINNbDPFGsyhhQElrqFOnTn5Ul/zehx56yN5++22fylCYtWvX&#10;2htvvGHXXHON3XHHHX7ZevXq2fz5848rDL6D7Qbi89mzZ9tll10m0yuEEEIIUQwyvcXAQVm0aJEN&#10;GjTI+vfvf5x++eUXmzx5sk9PIJWhYcOG3qDC3r177dlnn7VXX33Vd2orDKY4Ozvb5/2SAtGxY0dv&#10;nD/44APbuHFj3lIx2I9Vq1bZ0KFDrXfv3vbjjz/aV199ZX/5y19keoUQQgghikGmtxg4QO3bt/ed&#10;zC688EK76KKLCuiCCy7wkVxMMaa3QYMGPhKL8SWlgXSH119/3RvWMIJIMSIlolOnTnbvvfd6ExwP&#10;KQ/Dhw+3xx57zKc0XH755XbeeefZf/zHf8j0CiGEEEIUg0xvMWBgt2zZ4qO9CxcuPE4MMUaaAq9V&#10;qlTxndc4qJhQ8nzvuusuq1Wrlt9GvMENE99FBBfTO2LEiLw9iMH2GNFh69atPgpM7u/YsWPtkksu&#10;kekVQgghhCgGmd5iCAwpprIokapQs2ZNP3oDZpThy/r162dXXnmlff/993bw4EEfyc3JybElS5b4&#10;v3fv3u1HYMAQ82/ygokak9tLp7Z44s1xsD/qyCaEEEIIkRgyvUkC00le73PPPeeHIKND2uOPP+5N&#10;LFFiwAg/+eSTPl1i586dtnjxYnv//fftk08+8bnAb775plWqVMnatWvn84GLAuOrIcuEEEIIIRJD&#10;pjdJYEKJ3k6dOtVatGjhTS/mlqhucGCZna1z584+2suBJ/2hS5cuPg+Y5Vu2bOk7tmGOizOxMr1C&#10;CCGEEIkj0xtRZHqFEEIIIRJHpjeiyPQKIYQQQiSOTG9EkekVQgghhEgcmd6IItMrhBBCCJE4Mr0R&#10;RaZXCCGEECJxZHojikyvEEIIIUTiyPRGFJleIYQQQojEkemNKDK9QgghhBCJI9MbUWR6hRBCCCES&#10;R6Y3osj0CiGEEEIkjkxvRJHpFUIIIYRIHJneiCLTK4QQQgiRODK9EUWmVwghhBAicWR6I4pMrxBC&#10;CCFE4sj0RhSZXiGEEEKIxJHpjSgyvUIIIYQQiSPTG1FkeoUQQgghEkemN6LI9AohhBBCJI5Mb0SR&#10;6RVCCCGESByZ3ogi0yuEEEIIkTgyvRFFplcIIYQQInFkeiOKTK8QQgghROLI9EYUmV4hhBBCiMSR&#10;6Y0oMr1CCCGEEIkj0xtRZHqFEEIIIRJHpjeiyPQKIYQQQiSOTG9EkekVQgghhEgcmd6IItMrhBBC&#10;CJE4Mr0RRaZXCCGEECJxZHojikyvEEIIIUTiyPRGFJleIYQQQojEkemNKDK9QgghhBCJI9MbUWR6&#10;hRBCCCESR6Y3osj0CiGEEEIkjkxvRJHpFUIIIYRIHJneiCLTK4QQQgiRODK9EUWmVwghhBAicWR6&#10;I4pMrxBCCCFE4sj0RhSZXiGEEEKIxJHpTRKYUIT5DBS8VxQns55MrxBCCCFEYsj0JglM6PLly+3H&#10;H3+0Ro0aWe3atW3atGlFmleM6s6dO23AgAHWoEEDa9iwof/3tm3bijWxMr1CCCGEEIkj05skMKGj&#10;R4+2999/3x5++GE75ZRTrFOnTkWa3t27d1vPnj3tscceszfffNNeffVVq1Klil9v7969eUuFI9Mr&#10;hBBCCJE4Mr1JAhO6bt06mzFjhvXp08euuOIK69ix4wlNL+8vWbLEHnnkEfvwww9t5cqVtmzZMvv4&#10;44/9ezNnzsxbMgbLxwuTO3fuXLv88stt5MiRdvTo0eOWkSRJkiRJkmLat29fvuk9fPhwnsNKHWlv&#10;esMO2okEmM+JEyfa9ddfX6TppYZBZPjaa6+1QYMG5W9j2LBh9tBDD3njHA8mlxrKli1bbOPGjbZh&#10;wwYbM2aMXXjhhda3b19bv369f1/KbG3atCn0fSk9pfKKjlRWkpR8pdt1RYDxrbfesvr169vBgwfz&#10;HFbqSHvTi9mkNsDBOXDgQKgOHTrkl8O0Jmp6MbDk/1533XU2ffr0/OVyc3OtatWq1rZtW/93APsw&#10;duxYe+211+y+++6ze++912666Sb7P//n/9jVV1/t/+b9kurOO++0u+++O/QzKb10zz33+PIK+0xK&#10;P3Fd6dqKhoJrq7T3USl14pq66667Qj+T0k+UVTrdB9mXc845x+rVq+d9WKpJe9OL2cWcPv7441ap&#10;UiV74IEHCuj+++/3NQZqEBjfkphe8nlZbvbs2fnLsS6mt02bNv7vALa7atUqGzJkiN8fxPpdu3b1&#10;r8F7JVH79u3tkksuserVq1uvXr1Cl5HSRzTHnH/++da6devQz6X0Uffu3f0Nlvx+rs8ffvghdDmp&#10;/EXZNGvWzD8ISS/TvTB9RdnQ94VAD8+vsGWk9BH+5Oabb/Z9ltLpuuKeTAqpcnpDIMLKwenWrZt9&#10;99131rlz5wKi09mIESN8p7SSmF6iw6Q1EOkdP358fqSYlAU6tnGyxMNnwfYDsW9EmnmNfz9RkSKB&#10;aedkZH/ClpHSR1OmTLE77rjDV37CPpfSR+SNffDBBz6awLXFzTVsOan8RdksWLDAbrzxRp9yVtr7&#10;qVT24lriufvkk0/651fYMlJ6iOtq165d9vLLL1uPHj3SymME92Q8VapJmenFHD7zzDP2T//0T/bE&#10;E08UOzpCAGaTg8NBIuobJj7j4CFumBMmTPC5utREOcDBZ8HnwQOQTm+kKGCmg0Ig6kBT2/Dhw/P2&#10;oOwg14ZoFN/J/oj0hfNw6tSpdvvtt9uaNWvy3hXpCvcbTO9nn33mr60TVX5F+UPZLFy40G644Qaf&#10;QsZ9WqQfwbOYgBCml+eXSF8oL3wWppfIqjxGjJSZ3j179vh8LUwvUVjGx00mFDApDhjeFi1a2Lnn&#10;nmtvv/2275jG+L2YWvbhk08+sf79+/t/s3ytWrV86gQhd6LJ/Pvdd9/1tdiyZvPmzT6q3K9fP52Q&#10;aQ7nF5UkOjmuXbs2712RrmB6aSr/8ssvZXrTHMpm8eLF/vmQk5Mj05umUE6YXlomX3zxRf/8EukL&#10;5YXpxQfRMV8eI0ZGmd7s7GxvSsgNY5zeM844w5tfIr6kP/CdTz/9tHXo0MH/m5OAmy1Dll1zzTU+&#10;1YHoEEORcXGXNRwTjDY5xToh0xvOL8wuTXs7duzIe1ekK7ToDB06tMBwgiI9oWwwUKSjrVixQqY3&#10;TaGcuJbo+E2QiOeXSF8oL1rCf/75Z58iKo8RI6NML9/BcBgYWcbg5RUxwxoFjhjLF9MSPAh5OHLD&#10;ZYxeIsL8m/f4rKxhHzDjnJi60ac3wblCjpRuHukP1xN5vSgV17IoPZQPQQaurVTde0XpoGx4XvGs&#10;1X0w/eE+SLSXMtN1FaPcTC9mlOZHhtMgP4jOZyoUIYQQQghRFpSL6WVs23/+53/2/w7029/+1k/r&#10;K4QQQgghRLIpF9OLTj/9dN+z+qWXXsp/77zzzvNh+IoCke0wifQhrHziJcqXsDJBRX0WSKSOsOMf&#10;qLjPkUgdYcc/XsUtI1JLWBkEKu5zVNEoF9N76qmn+tERgoPOCAaB8Z0zZ07eGpkNv5tcYzqx0WOZ&#10;zgFbt271uW0V8URMV8gxXL16tR8VhOGUAtHZkc9E+cL1wtTgwXU0a9YsnycPXEfktHGd0ZGDzxmB&#10;g791naUWjjUTAjHGNUP/URbBqDrAtbR06dIC1xnjpzOUma6z1MK1wfOZa4byIPWQdETKL+h7Qnny&#10;TGd85WAZ+ssE5SlSB/0WuHYmT57sr6tp06bZ+vXr88uC3Gs6YU+aNMlfV8xFwCvlWx4zopU3adGR&#10;jXFyA9PLEGOZTvAgbtWqlVWpUsUqV67sVbduXf8gUAeB9GH79u3WoEEDP3MeZfTII4/4MmvSpIk/&#10;p0X5QvkwzvWzzz5rf/vb3+y2227zFUjgOmNYwubNm/tyo/wY3aVhw4Z+lABdZ6mDsqBzcePGjX1Z&#10;nHbaaVazZs38Ya+4HzKKDmXITJss89RTT/mZMengJlIHZUE5Ma4+ASlUrVo1P2IDFUoML53BmfCA&#10;z7iumGSJ8sNIUdaqUKYOAjAMs8r8B5THo48+6q8tKviUBR3ZmPHwqquu8n2ouLYYmpWJe1IxNGu6&#10;kRaml4unIpleIhcMI8LNvWnTpj66zdBlF1xwga8AUHMT6QGmijQcbhJMSkFUkQc15y83FFG+YIiI&#10;bgwYMMDq1KnjJ6Uh0sFDl4hVMB1xy5YtfTSYGRyZQvX777/XdZZCuFa4fpj0h7JialTGD403ve+/&#10;/75Pd8Mc0+rFZxotJfVgaLt06eJnLCXSTmT+nXfe8WWGwaI8iOxS+acMiTAyPT9migABZSnTmzq4&#10;XrifEcldtGiR9xaVKlXyFRcMLyJIwzOMCC/lw3OMcuYeWdEoF9N7xRVXeDMRQOQlML0USibDzYCH&#10;7VtvvWXPPfecv6kAJyI169deey3/QSDKn8D0MhMbNxYmEuGGz8NYpje9oOLIWNuB6eWe88Ybb/go&#10;MC0oQHkyWkyqJqARx8PEIUSjMFLxpve9997zgQDGUefBjdkKppcX5QfN5Nz3aO0aN26c73fDtUar&#10;SW5ubr5xwlhVrVrVl5vKrHzguPNs4lqiEsn1hen96quv7O677/aT9VCWpA4FpreiVVDKxfT+r//1&#10;v3xUhgfQlClT7Pe//71//3/+z/+Z32T8008/+YuKwgveywQ4wfjd1IqpJQcPXm7u1MyojWnGr/SB&#10;GwgP4RdeeMGXFzMR0YzEQPp8JtKHwqaX64jmPm7+QcsS9xLuPUQUGdNbpJ4w00v50ARLuRAQ4Dpj&#10;IiHKlDKraA/mdIHjTtS9fv36duedd/pIImWFiSJIQx5vEImnrHiu0Vqr6Hz5gInFU1Gx//rrr/21&#10;Rt4uZcN0xK+//rq98sor/nPSvphKuqJVUMrF9GJu/9N/+k/50V30X/7Lf/FNkAGXXXaZf/9f/uVf&#10;fKJ8psBNhBPtwQcf9DlQwU2f40OOL0afZkCRHhDl4EZPRJ4KCoaqevXqPkWHZj2RPhQ2vUR3uZ6Y&#10;ajyoOPPKA/z555/Pj/6K1BJmeokeco1xrdEJh3s+rV733HNPfp6oSC0cc4Ix5PJSeWRmU64fgjZc&#10;QwQCiNAHZUNuPdcb6SsyvamF+x3lwCRbNWrU8K3ItEgCRph73fz5830ggHTKTz75xEfuSTeqaJ0P&#10;U2Z6CbE//PDD9p//83/2FwwR3N/97nfe2NKp4aOPPipwY+OhxLJ8Rs5KpsDJSbNC4UgvUUMivUQR&#10;qT2L9IEyC8Q5SgrOTTfd5NMdRPpQVKSXaw54iNeuXdtHEhXpLR/CTC/EX2c8qEeMGOE7Jvbt27fA&#10;s0GUPZQBEd1evXr51sdvvvnGm13e5xoKi/RyPwwivSqv1EGZUAYYXjqn0ekwKyurQJ+F4LoKlsX4&#10;XnnllT7QGAQEKgopM70cbGrzFAQ3NA48YXf+5iZYuGZIZ6/gM9bNJIKcXnINiW7w+2hCwugrpze9&#10;CG4U8SIf6oYbbvCdDkX5El8uPHTpyBbkFHIzJ6eXqAeRDpbhwU3eITm9jOwgUkN8OXHfDyr9tHrF&#10;fxaI8hs5cqTdcsstPoIoE5U6OP5E/3r27OkDVTSTE5yhDPiM5zfXGlFdook8q3kfI6yc3tTDscbw&#10;EjikIoLhxWsF5VVYvM9EYPStIqVIpleUOdwk+vTp428oQa9yatQM10OuaHwNTZQvRDUGDx7so4fc&#10;WOi4QSvFrbfe6v8tyhcewDSxMo4onTQuvvhif21hconuEv0llaht27Z+DF8e1jfeeKPvna7rLHXw&#10;sCWAQWSQcrjjjjv8A5o0BiLyVPR5WGOYuM5oTSGNiF7oDEEnE5U6MEE8jxiGjHsd9z7GKsf40mJL&#10;WXDvIwLM0FikeVF2DDFHKy4jA1DeIjVQNhheOltzn6NlnOuM+yKVF8qMsXkpMz6jPOmcjd8gKq/0&#10;BlHmcNMg4oThJeJBrjO9lulgw8O6cNRblB88jHn4UkGhjHglly0Ys1KUL9zQySHkAX3RRRfZb37z&#10;G7vmmmt8hygi8sE4vUSlGLqMMmS0GFIbZKRSByaIB/EXX3zhUxbovMysnPybBzBml+g7Y75SSeE6&#10;IwWFDs0VLRJV3lAJYTzXf//3f/ctJ1Q8uL5oNmd4QCqaVCgZapQ0FT5jZAAMMhUaXVephRaRc845&#10;x0/6RWWS8uIaYjhUyhKvwVBywbWF56DC2blz5wpZQZHpLUeoOZO3RjMSYyLSgU2zD6UXNMUSjWKY&#10;F8Z8ZSglaspECRXNKH+CDlCUDVFcIru89u/f3xvbwGwNHTrUR6+I2vM3D26ROigH+i0Qwe3atasv&#10;p6CsRo8e7SsnXGdE6SlLyo8ObLrOUg+VjIEDB/qyQZQXLSPcA7mmCMpQJpgpypMAAJ9xHXI9itSC&#10;byAFiOuJskKUG2XDNUeZMFFF8AwjR54xfSnnilhBkekVQgghhBAZj0yvEEIIIYTIeGR6hRBCCCFE&#10;xiPTK4QQQgghMh6ZXiGEEEIIkfHI9AohhBBCiIxHplcIIYQQQmQ8Mr1CCCGEECLjkekVQgghhBAZ&#10;j0yvEEIIIYTIeGR6hRBCCCFExiPTK4QQQgghMh6ZXiGEEEIIkfHI9AohhBBCiIxHplcIIYQQQmQ8&#10;Mr1CCCGEECLjkekVQgghhBAZj0yvEEIIIYTIeGR6hRBCCCFExiPTK4QQQgghMh6ZXiGEEEIIkfHI&#10;9AohhBBCiIxHplcIIYQQQmQ8Mr1CCCGEECLjkekVQgghhBAZj0yvEEIIIYTIeGR6hRBCCCFExiPT&#10;K4QQQgghMh6ZXiGEEEIIkfHI9AohhBBCiIxHplcIIYQQQmQ8Mr1CCCGEECLDMfv/H4qwzsUeaxQA&#10;AAAASUVORK5CYIJQSwMEFAAGAAgAAAAhALQ722HfAAAACAEAAA8AAABkcnMvZG93bnJldi54bWxM&#10;j0FLw0AUhO+C/2F5gje72bSNGrMppainUrAVxNtr8pqEZt+G7DZJ/73rSY/DDDPfZKvJtGKg3jWW&#10;NahZBIK4sGXDlYbPw9vDEwjnkUtsLZOGKzlY5bc3GaalHfmDhr2vRChhl6KG2vsuldIVNRl0M9sR&#10;B+9ke4M+yL6SZY9jKDetjKMokQYbDgs1drSpqTjvL0bD+4jjeq5eh+35tLl+H5a7r60ire/vpvUL&#10;CE+T/wvDL35AhzwwHe2FSyfaoJ+X8xDVkIAI9mOsYhBHDYtELUDmmfx/IP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MpJpK8EDAACACAAADgAAAAAAAAAAAAAA&#10;AAA6AgAAZHJzL2Uyb0RvYy54bWxQSwECLQAKAAAAAAAAACEAeJgCy36uAAB+rgAAFAAAAAAAAAAA&#10;AAAAAAAnBgAAZHJzL21lZGlhL2ltYWdlMS5wbmdQSwECLQAUAAYACAAAACEAtDvbYd8AAAAIAQAA&#10;DwAAAAAAAAAAAAAAAADXtAAAZHJzL2Rvd25yZXYueG1sUEsBAi0AFAAGAAgAAAAhAKomDr68AAAA&#10;IQEAABkAAAAAAAAAAAAAAAAA47UAAGRycy9fcmVscy9lMm9Eb2MueG1sLnJlbHNQSwUGAAAAAAYA&#10;BgB8AQAA1rYAAAAA&#10;">
                <v:shape id="Picture 1" o:spid="_x0000_s1080" type="#_x0000_t75" alt="A graph of a graph with numbers and a line&#10;&#10;Description automatically generated with medium confidence" style="position:absolute;left:1669;width:29096;height:22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i8pywAAAOMAAAAPAAAAZHJzL2Rvd25yZXYueG1sRI/BTsNA&#10;DETvSPzDypW40U1LlVah2wohkFKJS9t8gMmaJDTrTbNLkv49PiBxtD2embfdT65VA/Wh8WxgMU9A&#10;EZfeNlwZKM7vjxtQISJbbD2TgRsF2O/u77aYWT/ykYZTrJSYcMjQQB1jl2kdypochrnviOX25XuH&#10;Uca+0rbHUcxdq5dJkmqHDUtCjR291lReTj/OwPhRHoviauP32+f1MjQ2P9wOuTEPs+nlGVSkKf6L&#10;/75zK/WfVmmSrpcroRAmWYDe/QIAAP//AwBQSwECLQAUAAYACAAAACEA2+H2y+4AAACFAQAAEwAA&#10;AAAAAAAAAAAAAAAAAAAAW0NvbnRlbnRfVHlwZXNdLnhtbFBLAQItABQABgAIAAAAIQBa9CxbvwAA&#10;ABUBAAALAAAAAAAAAAAAAAAAAB8BAABfcmVscy8ucmVsc1BLAQItABQABgAIAAAAIQCffi8pywAA&#10;AOMAAAAPAAAAAAAAAAAAAAAAAAcCAABkcnMvZG93bnJldi54bWxQSwUGAAAAAAMAAwC3AAAA/wIA&#10;AAAA&#10;">
                  <v:imagedata r:id="rId44" o:title="A graph of a graph with numbers and a line&#10;&#10;Description automatically generated with medium confidence"/>
                </v:shape>
                <v:shape id="Text Box 34" o:spid="_x0000_s1081" type="#_x0000_t202" style="position:absolute;top:22064;width:33395;height:7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OGzyAAAAOMAAAAPAAAAZHJzL2Rvd25yZXYueG1sRE9LS8Qw&#10;EL4L/ocwghfZTTW0u9ZNi4gvvLldFW9DM7bFZlKa2NZ/bwTB43zv2ZWL7cVEo+8cazhfJyCIa2c6&#10;bjQcqrvVFoQPyAZ7x6ThmzyUxfHRDnPjZn6maR8aEUPY56ihDWHIpfR1Sxb92g3Ekftwo8UQz7GR&#10;ZsQ5htteXiRJJi12HBtaHOimpfpz/2U1vJ81b09+uX+ZVaqG24ep2ryaSuvTk+X6CkSgJfyL/9yP&#10;Js5Ps+xSKZVm8PtTBEAWPwAAAP//AwBQSwECLQAUAAYACAAAACEA2+H2y+4AAACFAQAAEwAAAAAA&#10;AAAAAAAAAAAAAAAAW0NvbnRlbnRfVHlwZXNdLnhtbFBLAQItABQABgAIAAAAIQBa9CxbvwAAABUB&#10;AAALAAAAAAAAAAAAAAAAAB8BAABfcmVscy8ucmVsc1BLAQItABQABgAIAAAAIQCtoOGzyAAAAOMA&#10;AAAPAAAAAAAAAAAAAAAAAAcCAABkcnMvZG93bnJldi54bWxQSwUGAAAAAAMAAwC3AAAA/AIAAAAA&#10;" fillcolor="white [3201]" stroked="f" strokeweight=".5pt">
                  <v:textbox>
                    <w:txbxContent>
                      <w:p w14:paraId="768FA491" w14:textId="75F43CAB" w:rsidR="00C14658" w:rsidRPr="007C0612" w:rsidRDefault="001F5484">
                        <w:r>
                          <w:rPr>
                            <w:b/>
                            <w:bCs/>
                          </w:rPr>
                          <w:t>Figure</w:t>
                        </w:r>
                        <w:r w:rsidR="00C14658">
                          <w:rPr>
                            <w:b/>
                            <w:bCs/>
                          </w:rPr>
                          <w:t xml:space="preserve"> </w:t>
                        </w:r>
                        <w:r w:rsidR="0049347B">
                          <w:rPr>
                            <w:b/>
                            <w:bCs/>
                          </w:rPr>
                          <w:t>13</w:t>
                        </w:r>
                        <w:r w:rsidR="00C14658">
                          <w:rPr>
                            <w:b/>
                            <w:bCs/>
                          </w:rPr>
                          <w:t xml:space="preserve">. </w:t>
                        </w:r>
                        <w:r w:rsidR="00C14658">
                          <w:t xml:space="preserve">ACF and PACF plots for the seasonally differenced </w:t>
                        </w:r>
                        <w:r w:rsidR="00C14658" w:rsidRPr="006E2282">
                          <w:rPr>
                            <w:i/>
                            <w:iCs/>
                          </w:rPr>
                          <w:t>Monthly Power Generation</w:t>
                        </w:r>
                        <w:r w:rsidR="006C654B">
                          <w:t>. T</w:t>
                        </w:r>
                        <w:r w:rsidR="00C14658">
                          <w:t xml:space="preserve">welve data points </w:t>
                        </w:r>
                        <w:r w:rsidR="006C654B">
                          <w:t xml:space="preserve">is the </w:t>
                        </w:r>
                        <w:r w:rsidR="00C14658">
                          <w:t>seasonal period</w:t>
                        </w:r>
                        <w:r w:rsidR="00640EA8">
                          <w:t xml:space="preserve"> (see </w:t>
                        </w:r>
                        <w:r>
                          <w:t>Figure</w:t>
                        </w:r>
                        <w:r w:rsidR="00640EA8">
                          <w:t xml:space="preserve"> 11).</w:t>
                        </w:r>
                      </w:p>
                    </w:txbxContent>
                  </v:textbox>
                </v:shape>
              </v:group>
            </w:pict>
          </mc:Fallback>
        </mc:AlternateContent>
      </w:r>
    </w:p>
    <w:p w14:paraId="3C7945AC" w14:textId="77777777" w:rsidR="00C14658" w:rsidRDefault="00C14658" w:rsidP="0046517A">
      <w:pPr>
        <w:rPr>
          <w:b/>
          <w:bCs/>
        </w:rPr>
      </w:pPr>
    </w:p>
    <w:p w14:paraId="1372B6B9" w14:textId="77777777" w:rsidR="00C14658" w:rsidRDefault="00C14658" w:rsidP="0046517A">
      <w:pPr>
        <w:rPr>
          <w:b/>
          <w:bCs/>
        </w:rPr>
      </w:pPr>
    </w:p>
    <w:p w14:paraId="32D88584" w14:textId="77777777" w:rsidR="00C14658" w:rsidRDefault="00C14658" w:rsidP="0046517A">
      <w:pPr>
        <w:rPr>
          <w:b/>
          <w:bCs/>
        </w:rPr>
      </w:pPr>
    </w:p>
    <w:p w14:paraId="3786D62C" w14:textId="77777777" w:rsidR="00C14658" w:rsidRDefault="00C14658" w:rsidP="0046517A">
      <w:pPr>
        <w:rPr>
          <w:b/>
          <w:bCs/>
        </w:rPr>
      </w:pPr>
    </w:p>
    <w:p w14:paraId="4AD318D2" w14:textId="77777777" w:rsidR="00C14658" w:rsidRDefault="00C14658" w:rsidP="0046517A">
      <w:pPr>
        <w:rPr>
          <w:b/>
          <w:bCs/>
        </w:rPr>
      </w:pPr>
    </w:p>
    <w:p w14:paraId="1F6C0B08" w14:textId="77777777" w:rsidR="00C14658" w:rsidRDefault="00C14658" w:rsidP="0046517A">
      <w:pPr>
        <w:rPr>
          <w:b/>
          <w:bCs/>
        </w:rPr>
      </w:pPr>
    </w:p>
    <w:p w14:paraId="0EEFE41D" w14:textId="77777777" w:rsidR="00C14658" w:rsidRDefault="00C14658" w:rsidP="0046517A">
      <w:pPr>
        <w:rPr>
          <w:b/>
          <w:bCs/>
        </w:rPr>
      </w:pPr>
    </w:p>
    <w:p w14:paraId="240ED479" w14:textId="77777777" w:rsidR="00C14658" w:rsidRDefault="00C14658" w:rsidP="0046517A">
      <w:pPr>
        <w:rPr>
          <w:b/>
          <w:bCs/>
        </w:rPr>
      </w:pPr>
    </w:p>
    <w:p w14:paraId="67F9F8AD" w14:textId="77777777" w:rsidR="00C14658" w:rsidRDefault="00C14658" w:rsidP="0046517A">
      <w:pPr>
        <w:rPr>
          <w:b/>
          <w:bCs/>
        </w:rPr>
      </w:pPr>
    </w:p>
    <w:p w14:paraId="7BC5F310" w14:textId="77777777" w:rsidR="00C14658" w:rsidRDefault="00C14658" w:rsidP="0046517A">
      <w:pPr>
        <w:rPr>
          <w:b/>
          <w:bCs/>
        </w:rPr>
      </w:pPr>
    </w:p>
    <w:p w14:paraId="740AB46E" w14:textId="77777777" w:rsidR="00C14658" w:rsidRPr="00586C2E" w:rsidRDefault="00C14658" w:rsidP="0046517A">
      <w:pPr>
        <w:rPr>
          <w:b/>
          <w:bCs/>
        </w:rPr>
      </w:pPr>
    </w:p>
    <w:p w14:paraId="59B8D778" w14:textId="57ADCC21" w:rsidR="00C14658" w:rsidRPr="00AE1B92" w:rsidRDefault="00C14658" w:rsidP="0046517A">
      <w:r>
        <w:lastRenderedPageBreak/>
        <w:t xml:space="preserve">For the first SARIMAX model, an </w:t>
      </w:r>
      <w:proofErr w:type="gramStart"/>
      <w:r>
        <w:t>ARIMA(</w:t>
      </w:r>
      <w:proofErr w:type="gramEnd"/>
      <w:r>
        <w:t>2, 1, 2)(2, 1, 1)</w:t>
      </w:r>
      <w:r>
        <w:rPr>
          <w:vertAlign w:val="subscript"/>
        </w:rPr>
        <w:t xml:space="preserve">12 </w:t>
      </w:r>
      <w:r>
        <w:t xml:space="preserve">gave the smallest AIC value out </w:t>
      </w:r>
      <w:r w:rsidR="00C51145">
        <w:t xml:space="preserve">the </w:t>
      </w:r>
      <w:r>
        <w:t xml:space="preserve">models tested. </w:t>
      </w:r>
      <w:r w:rsidR="001F5484">
        <w:t>Table</w:t>
      </w:r>
      <w:r w:rsidR="00127D50">
        <w:t xml:space="preserve"> 7 </w:t>
      </w:r>
      <w:r>
        <w:t xml:space="preserve">shows the best model produced with different combinations of d = 0, d = 1, D = 0 and D = 1. </w:t>
      </w:r>
    </w:p>
    <w:p w14:paraId="232F0C02" w14:textId="77777777" w:rsidR="00C14658" w:rsidRDefault="00C14658" w:rsidP="0046517A">
      <w:r>
        <w:rPr>
          <w:noProof/>
        </w:rPr>
        <mc:AlternateContent>
          <mc:Choice Requires="wpg">
            <w:drawing>
              <wp:anchor distT="0" distB="0" distL="114300" distR="114300" simplePos="0" relativeHeight="251668480" behindDoc="0" locked="0" layoutInCell="1" allowOverlap="1" wp14:anchorId="6FC4F70A" wp14:editId="6F06B923">
                <wp:simplePos x="0" y="0"/>
                <wp:positionH relativeFrom="column">
                  <wp:posOffset>700247</wp:posOffset>
                </wp:positionH>
                <wp:positionV relativeFrom="paragraph">
                  <wp:posOffset>80824</wp:posOffset>
                </wp:positionV>
                <wp:extent cx="3953053" cy="1760815"/>
                <wp:effectExtent l="0" t="0" r="9525" b="0"/>
                <wp:wrapNone/>
                <wp:docPr id="1456663184" name="Group 18"/>
                <wp:cNvGraphicFramePr/>
                <a:graphic xmlns:a="http://schemas.openxmlformats.org/drawingml/2006/main">
                  <a:graphicData uri="http://schemas.microsoft.com/office/word/2010/wordprocessingGroup">
                    <wpg:wgp>
                      <wpg:cNvGrpSpPr/>
                      <wpg:grpSpPr>
                        <a:xfrm>
                          <a:off x="0" y="0"/>
                          <a:ext cx="3953053" cy="1760815"/>
                          <a:chOff x="-416967" y="-90026"/>
                          <a:chExt cx="3953053" cy="1760815"/>
                        </a:xfrm>
                      </wpg:grpSpPr>
                      <pic:pic xmlns:pic="http://schemas.openxmlformats.org/drawingml/2006/picture">
                        <pic:nvPicPr>
                          <pic:cNvPr id="1148580704" name="Picture 1" descr="A screenshot of a table&#10;&#10;Description automatically generated"/>
                          <pic:cNvPicPr>
                            <a:picLocks noChangeAspect="1"/>
                          </pic:cNvPicPr>
                        </pic:nvPicPr>
                        <pic:blipFill rotWithShape="1">
                          <a:blip r:embed="rId45">
                            <a:extLst>
                              <a:ext uri="{28A0092B-C50C-407E-A947-70E740481C1C}">
                                <a14:useLocalDpi xmlns:a14="http://schemas.microsoft.com/office/drawing/2010/main" val="0"/>
                              </a:ext>
                            </a:extLst>
                          </a:blip>
                          <a:srcRect l="5083"/>
                          <a:stretch/>
                        </pic:blipFill>
                        <pic:spPr bwMode="auto">
                          <a:xfrm>
                            <a:off x="-146304" y="-90026"/>
                            <a:ext cx="3438132" cy="888788"/>
                          </a:xfrm>
                          <a:prstGeom prst="rect">
                            <a:avLst/>
                          </a:prstGeom>
                          <a:ln>
                            <a:noFill/>
                          </a:ln>
                          <a:extLst>
                            <a:ext uri="{53640926-AAD7-44D8-BBD7-CCE9431645EC}">
                              <a14:shadowObscured xmlns:a14="http://schemas.microsoft.com/office/drawing/2010/main"/>
                            </a:ext>
                          </a:extLst>
                        </pic:spPr>
                      </pic:pic>
                      <wps:wsp>
                        <wps:cNvPr id="1537998586" name="Text Box 17"/>
                        <wps:cNvSpPr txBox="1"/>
                        <wps:spPr>
                          <a:xfrm>
                            <a:off x="-416967" y="915814"/>
                            <a:ext cx="3953053" cy="754975"/>
                          </a:xfrm>
                          <a:prstGeom prst="rect">
                            <a:avLst/>
                          </a:prstGeom>
                          <a:solidFill>
                            <a:schemeClr val="lt1"/>
                          </a:solidFill>
                          <a:ln w="6350">
                            <a:noFill/>
                          </a:ln>
                        </wps:spPr>
                        <wps:txbx>
                          <w:txbxContent>
                            <w:p w14:paraId="1E82F135" w14:textId="0E3D6E45" w:rsidR="00C14658" w:rsidRPr="002F7C26" w:rsidRDefault="001F5484">
                              <w:r>
                                <w:rPr>
                                  <w:b/>
                                  <w:bCs/>
                                </w:rPr>
                                <w:t>Table</w:t>
                              </w:r>
                              <w:r w:rsidR="00C14658">
                                <w:rPr>
                                  <w:b/>
                                  <w:bCs/>
                                </w:rPr>
                                <w:t xml:space="preserve"> </w:t>
                              </w:r>
                              <w:r w:rsidR="00127D50">
                                <w:rPr>
                                  <w:b/>
                                  <w:bCs/>
                                </w:rPr>
                                <w:t>7</w:t>
                              </w:r>
                              <w:r w:rsidR="00C14658">
                                <w:rPr>
                                  <w:b/>
                                  <w:bCs/>
                                </w:rPr>
                                <w:t xml:space="preserve">. </w:t>
                              </w:r>
                              <w:r w:rsidR="00C14658">
                                <w:t xml:space="preserve">The best models produced from each run of the SARIMAX model building process. Models are sorted in order of AIC </w:t>
                              </w:r>
                              <w:r w:rsidR="00DB7E36">
                                <w:t>(</w:t>
                              </w:r>
                              <w:r w:rsidR="00C14658">
                                <w:t>lowest</w:t>
                              </w:r>
                              <w:r w:rsidR="00DB7E36">
                                <w:t>-</w:t>
                              </w:r>
                              <w:r w:rsidR="00C14658">
                                <w:t>highest</w:t>
                              </w:r>
                              <w:r w:rsidR="00DB7E36">
                                <w:t>)</w:t>
                              </w:r>
                              <w:r w:rsidR="00C14658">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C4F70A" id="Group 18" o:spid="_x0000_s1082" style="position:absolute;margin-left:55.15pt;margin-top:6.35pt;width:311.25pt;height:138.65pt;z-index:251668480;mso-width-relative:margin;mso-height-relative:margin" coordorigin="-4169,-900" coordsize="39530,176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aIYS2QMAAJAIAAAOAAAAZHJzL2Uyb0RvYy54bWycVsFu4zYQvRfoPxAq&#10;0FsiyZZs2Y2zcJMmWCDdNZoUOdMUZRFLkSxJ23K/vjOUZDvOArvdg2mSMybfvHkz9M2HtpFkx60T&#10;Wi2i9DqJCFdMl0JtFtHfLw9XRUScp6qkUiu+iA7cRR9uf/7pZm/mfKRrLUtuCRyi3HxvFlHtvZnH&#10;sWM1b6i71oYrMFbaNtTD0m7i0tI9nN7IeJQkk3ivbWmsZtw52L3vjNFtOL+qOPOfq8pxT+QiAmw+&#10;jDaMaxzj2xs631hqasF6GPQHUDRUKLj0eNQ99ZRsrXh3VCOY1U5X/prpJtZVJRgPMUA0aXIRzaPV&#10;WxNi2cz3G3OkCai94OmHj2Wfdo/WPJuVBSb2ZgNchBXG0la2wW9ASdpA2eFIGW89YbA5nuXjJB9H&#10;hIEtnU6SIs07UlkNzOPvrrJ0MptMIwIeV7MkGU0Ghz++cUg8YIjfIDOCzeHT0wGzd3R8WzbwK7+1&#10;POoPab7rjIbaL1tzBZkz1Iu1kMIfggohRwhK7VaCrWy3AGZXlogSaEmzIi+SaZJFRNEGqgDc8HaS&#10;RqTkjoEelwS+OFeu1p7oilDi6VryX39pl7+F4R79hPFQZ4RuvYZ6EIxKeSAbrrilnpdIK8LAmzsc&#10;FHl60uyLI0rf1VRt+NIZKAoAhd7xW/ewfBPEWgrzIKQkVvtX4evnmhrAnwato7HnDyK4UORXUtCp&#10;/V6zbcOV78rXcgmBaIhbGBcRO+fNmgNn9mMZENK5s+wvQIwFnCfFuNOO85Z7Vg8hDDC7+B2omaz3&#10;f+oSoCJXAe2Fmq/SbDLGjFyo8ijsbFyk41En7KIopkURGBskCdRa5x+5bghOADGADBfR3ZPziOzk&#10;glUkFY5KI52dFXcC5Qi4n0JCsA6hGbqBW1i9Y/d/1XtIGkDDY89UmY+nsxkIczKo8gVj/123JJ1i&#10;qL079gbiW9jvRYP7HeITF32LOC/1WZoXadal60jqebeY5tlsGprFsc5PjH0nqU5LUSKjyG14NPid&#10;tGRHQS3SdxoHw7mXVGS/iCbjPAnZepeQU3g48+26DUU8Cofh1lqXB6AEKiL0RGfYgwAFPFHnV9TC&#10;6wHvDLyI/jMMldRwme5nEam1/fdr++gPSQZrRPbwGi0i98+WYn+SHxWkf5ZmGT5fYZHl0xEs7Lll&#10;fW5R2+ZOAwPQXgBdmKK/l8O0srp5hYdzibeCiSoGdy8iP0zvPKzAAA8v48tlmHdt70k9G2iWXQdA&#10;5b+0r9SaPl8eMv1JD4Kj84ta6Hy7OlhCYVYiFMqJVagCXID4wyw8ezB7866er4PX6Y/E7X8AAAD/&#10;/wMAUEsDBAoAAAAAAAAAIQB4429KjiUAAI4lAAAUAAAAZHJzL21lZGlhL2ltYWdlMS5wbmeJUE5H&#10;DQoaCgAAAA1JSERSAAABwAAAAG4IBgAAALBEw1kAAAABc1JHQgCuzhzpAAAABGdBTUEAALGPC/xh&#10;BQAAAAlwSFlzAAAdhwAAHYcBj+XxZQAAJSNJREFUeF7tnV1rVcfXwJfPZf0AKlpMQvFGCsELYywl&#10;eKCXkvQEA42IHLwsf8RSQqCJITFCEGmR0ksJIjlCJGmCl4UjoZgYLyRQvCkliVQx+QD2Ns9a87L3&#10;zOzZrzlJTtzrV7aes9/mZa1Za82aOfbIDgIMwzAMUzL+T/3NMAzDMKWCHSDDMAxTStgBMgzDMKWE&#10;HSDDMAxTStgBMgzDMKWEHSDDMAxTStgBMgzDMKWEHSDDMAxTStgBMgzDMKWEHSBzSNiC+sAROHKE&#10;jruwos4CfrorzuExUMe78rH1pB+f7Yf6O3UihpU7brl7wLs69Ou2iCO9XjaqL+7saS0NTJngUaD/&#10;D5K9kmlWnWJspDzwcPX35V1x/u5L9R2Rfazu9z2TEXaAzCFkBBp6MLzbgNfq46GGBvnnVwHqH4D+&#10;dUI6PtQBrn5uD/xWYuvJ93D16SQsU31XJgGeXoXvnxwmF8i0DivQuK0+3m4kBiXkKE8MAsz8K8fJ&#10;zs4yTN6+WCgAYwfIHDKqUL0C8HpDqvrWn3Mwr86Z2BGiHeUHkSZG6Q//USc1Ktr0Pbd34Ezq5xGA&#10;KzPw23fH1TmA49/9BjPYrpGf5cDWM5a7qv7CMZqzxjsN8VyIPUPr185JPdN/5658tuDMbeOfefxT&#10;BSMXfhLGaC6of0zZiC0be6YUygYPp15x13S/1IP3Jrwzs0yNzAIeYf1VuwZQDqJ9sqywjBw6pWc2&#10;KAdxbd9m7i3IywZqEsDkBAZSZoDrgrp7Hx1ltf4bDJ5S56AbfiJHODsI4ejJCCotwxwCPuygM9jB&#10;IbIzOYF/X5nBM+rcxIz8W5zDO+tVvK+6gxFi+Jy6hjMV+sffd6p1cad6p7r335mdqntNPbdMZWLZ&#10;ONtpPqpcmIi+3SxXfoadyRV5zewT8aRqm36PVWd1TTyry9N9UhBdn7A/Q5LL1v24vIPmLiIbs476&#10;vdb79HNWO3W/2NfEO/X7nX6232nieUfwfkdnCHU9r07p54JySkwoC6fvCaP/7bG9e3gGyBw6Kt/g&#10;EHk6B413G7DxFIfDF+3qCrEFjd9xZnKlHyoiQjwOgz/Q/VfhIUaVK3+IOBN+FDOV41D5Fs2TQs8m&#10;+782rj3FMuTlPcduh6T9C6rfa9gIZjSTULmgPr5rwBy1v34DY2DkQgWvalRKaaJiXdMzZ6L6bSV/&#10;xGzQPboclDc/eMKY3SSUfWoQ5nZ+gnYxW7soon6XkW6cFb2j+/SM0nkf/nmjjv1y+74x06tCu5B3&#10;O7RTNuCvDTlDpJkpzgw2aIb2+VWUbwb0bOQbWRpcuGHNxAWBfu1ep4JySosp326oTODnlDRos2AH&#10;yBw+TrWjSZmHjWkyVGRcTMchnSJ82Z7buMuU3rxYd6OU1IlB+m46n71l/p+oq5V1OqeMew702iit&#10;jYjUm3Q2vjKKI1NPGL0rRuAipfGSylZpvxO/9wPO4IVjCVCOhiAnSPfJNK98ny9ACPH3kU63XoRl&#10;uVakziextSFKy9/nHg5apw4FTsDRTQEunolNgzYRdoDM4eNUBfopIr9Nw8Y1fM4MwIvfAMnZVtVY&#10;XKdjzlhr2CNUe6J13oKNv/CvK9gmecKL16lhkHCO/p4gw2+0Z7T5s43uUXq3ci7UhoSy9Wxp2bte&#10;g7P1WXnvB5rhISPdOKtU78vvvHU2YAY+5Gj38XZRWk4n1WI6dWhQ69+IDnqOdKvv5oxbcfzrfhH8&#10;zv0ZP7rzwA6QOYQch/Yv1ccgLabRaSZKkdL3cIPJjQs6utQDSBlIhT249GaHYhtE8hGmaU8YGyFW&#10;7pyAqzibnfwhZnFfO06dLlKRtMRJJekNF02LqtUmEbd/xMw7vmwrpfvyoWifxvz5gN4AJJ2/mxZb&#10;gYc0k5r4McWRKD1RKcetJ/eN/klApWxH/lCyUPWMk0Nr6tQhQaXx3WBJZBWCMWxwahB+xGvzg98b&#10;6e8YXcwCFsYwhwD/hg/v5gI6IxbL6X77PBFeq+5MTjiL6npjgjjCDRLxGyaaiN6kERz2Yr+/DmrT&#10;AB0Tk84GAt1n8gg2qjgbTArj1tfq55iyzfpi+6qmTOmqaGN4Pdp+dRibJOx+cXTBqqMqT11LlqlZ&#10;T70BhojqGlFEp8zNHWVF91ukD8zx7ekna3zT4cgjK0foD3wBwzAMw5QKToEyDMMwpYQdIMMwDFNK&#10;2AEyDMMwpYQdIMMwDFNK2AEyDMMwpYQdIMMwDFNK2AEyDMMwpYQdIMMwDFNKvD+Ep3+2iGEYhmE+&#10;FXz/5ovXAf7333/qE8MwDMMcfj777DP1KYRToAzDMEwpYQfIMAzDlBJ2gAzDMEwpYQfIMAzDlBJ2&#10;gAzDMEwpYQfIMAzDlBJ2gAzDMEwpye8A38/C4NGjcFQdg7Pb6kKZ2YbZa9gfU6vqu8Lpq+Aw7lud&#10;CvuQPtP1e6/E15BX9yLPCdT7I/cTdO3aLNYM0c+rw3u/iXjvPXBKC9D1lIdxH5Xj1hGh+2WZqp/0&#10;s7p+sazCvaODMPtefY3Fuc9sOxG032mTp53etql+jjyfk+L9YEPvyTru8sqq9SDZunKQR17bk6ff&#10;NNuzg/n7KaJX8fIOdWKXeHTZ7i/zGvWpPu+ML/OZBL2M1Svr3XT4x694XvWr/S59OG1BhCxUncTn&#10;yDNZbIVNTgeIghyuwWJ1GtY/foSPz8dgsXYrd6GfHK8eQe3sGIzdWYoIDaAXpv/GvqL+EkcD76vE&#10;Kn1vtRfGG/ZbVhvj4rzL6uMadI6ORe6XclqAvqkBOEYKeQmgoctHmY1fiipXAA2AMyhj9TUCGs4K&#10;NIL2NEbHoaINxPkhvOK0Td0/dJ6U9hYsXF5Xz67DNNTgVqxBooFUgXH1LR7PfScH4JfLC/a7hc4O&#10;QZf66m1nXNvwfXWSm7qtEIX7wYaMReWO+pJGXlm1IKtTFYDnJDel03os/T0NkMP25Oo3BRnZjlrs&#10;SPDj0askeXcNNwCSxmMWvGMWxwWe63wu+2t9ei2QvexT1Y/PO6F2RpdvP9M4W4MOrS8mSXr1/i2s&#10;4UgJ7M3HOgyclJcC6HlDFl3D+l46sH+qaAenr4djlcA23jJkcWygbjxDdcCTozejZaWQ0wEeg4HH&#10;WOBjMqzIyTY074uw8CLb4P1UIQc1VhmCHlSEB6mGrAvvA1jbjLnvcp/jSFdh6c4Y9F1WXwPk+Z7h&#10;Hrz/gW0IhEPWytAFQ6bhP4/3o7tY8hk+VMyjZ9DIPJ9GucaAhvPjcKiaXRV0C0Z9u65Nw9qvOnJE&#10;o/XrGkxfk/eT0tYHhObQN+i5jNrzbEnda0ADGp0aPE9xOgn3HRu4CZ21R0Y/GsS1M6VtxSnYDxb4&#10;DpxFkOERgz0LuWTVgqB8H7yZhusYNFA/DTw2jOnJHuirZrE9BfoNIYfZ8awPGtOxIyFKjF4ly7sL&#10;rqNzSrcbMcTp8qslGB+VARchHIbSBXI4+ry0B2vwluyHcF690Kb6uK0D3/jmbVQ/kvTq/SZOkNqg&#10;TVzxIQPysThZkO3CEOGXoL8IGfx0jsbIgvQEbWHDqFNWdrUGSDMQ8smdbWZly4ZyRKhQZFAg1ZDR&#10;/Ul9dhraqoaDEorcAz3qa4A63yUGEFiGQDrkGGVwlNyCFNsXsSWwvbmGsytD4ckwwQIsiQG1hJ/6&#10;oCfmfZvrqD1nT8tgykTMuIxBGkfifRRoxDj6jO2MtK0oRfvBQgWfBQa5JlFWLcj2iwUMCHti+mUT&#10;Nuez2J5i/SZmJRjo55J9Rr1y5X3sq74MdiOGmDJJ1r0db410ZMwsk+wIdMJpet4JKrLppa1X4vM8&#10;zhxVuW7KmWafazi7i9gzAQWKaLv+pyZYCppBU0B/vUOdcCA/BO6MMSOFHSClB+Q0Vhr/0hI4IsRr&#10;UBahdkYrIR2kAOsJxr1NRIg6rRnnzMzz9gDahrdvYhwcKdgwKcsvuZxcLCItga8TqVbNMTh9dhE2&#10;hQPEaDBuAIk0SLGoLSsUwcbOtNPwtq0gB9wPgjRZtSBkgOMcHBlSc4ZzaPDJ++Rp6JxHh66+NovF&#10;2gK0qZSxlaYUyJnx0UvjRrqRgoV16HvWIWzVg4719MDB0SvhNFEuIjUp0tQdYZqdZmo4o7dndwZq&#10;9idn/JpVeFTrjB8f9E7sz5tx70yhmANEIerc+JjIz5cXckRwp6KcWwfU5t20jLEG+JwSdenCIofW&#10;K1IPNFv0OTM5ixy/pJwq5f/nteOVkXEUUnis39mGkY7ZBah4tO7Q+Tw+4hXRoA9K21xaw35pUd3J&#10;0LY8HHg/NLk9+wMFcuqjg1jPQ0O6vtdBQ7PZb7031sSi6Xw1M/4oHZ6YqZGeHL0FMCXt1S9wK3mD&#10;lkevxMxZy+XkANwcRTslgnmZxpT7EvyQLe11ZvzhGrAfyhIs6glIAfI7QGo0Rg1Eb+JMpgRgXzxA&#10;B2VtchFRT8za0/khGYml7frTM8lZnF1Wo6mz7dkHeF5tRFLHOhX7mEptg7aqvC+ENop0yIX4ZhgN&#10;Gsi07oDtTpL/sbZO9SlE7N4Sm3Ja1BhnbFseDrQf9qA9+wPNTtXHADlrERsw9D6EQ8J+673QOd/6&#10;XQTZz4vrm9KZGPZGBOJBYO2QQ696O9rQVi7BAk4OdDZMZA9p4hDMSmWw3/eV5f6sQF9Muii9GtjP&#10;bVh6thi/3JOBnA5QptDE3A+nuU2ZSRxiXIURUDojbpMJQru+xlCIj2KuS2RqqlaLRkRa6O55ofAi&#10;wnPTWmQ0ZNq1aTM/EcXGDWQjBUubpMxBiIOmg9IZ5qacPSQpheYltW0FOah+yCOrFsRNYa9OyQxG&#10;U4K4/SRN3rQu34y1ZhPa3BI4L7QBv+KkRcyUZBAR7v6VToaciOvwhH3T64MmsXrlvFtNEIRTU+v1&#10;OmBv0CYYSpVqWYq9CW5ZtIHPDPJ75W7uIPihbNfu9DefAxReXH0O0n75f1vzaeB3RCQ02uU5Hru7&#10;jjat9Cb/FAERKQtwIyJEyMBzXu3upN1k9Gzw0wgls8WazOvrQyopzQwz/HaGFF4tostB4a5rGm0x&#10;N3w4a6IiXYx1rBj10CkWSmtl0aOs98mBnW99OrVtRdmDfjARswvPdvVcsmpB7LVtaahNu0OH7qsi&#10;/dbMvk4iSd4EySl+s09R0Hn8jVonZI+BA+iUMaU+6acXui7GngRyUuJnEfJaB63t6XRtJhvgvDtP&#10;2j1196gHr9PMB/8PcT9JKBKjXH668m3P3oOlr4ZS71udugcwnD5jIaOyVDHSIpQqafRkWky/96IH&#10;htJmqRnvI0N1C36Rs16qw69tRuRYBAoWlqCn6Kyt2f1ggXWbAhjKOTOKyKoFyVzHIv22j30dzy71&#10;iskM/w9xSwNGYlMY/Q3HzUI1OItdb8swA8DoGzIsNKORp/UZy1jRuieeTfvB9faLTWhzZ7UeMt2H&#10;hu3Wsz57t5nYml1wNofvo98bypXvgjS5HyxeLQHkXQfxyaoFyfpD8SL9tm99nUDaJg9mb+EZIMMw&#10;DPPJwzNAhmEYhlGwA2QYhmFKCTtAhmEYppSwA2QYhmFKCTtAhmEYppSwA2QYhmFKifdnEAzDMAzz&#10;qcMzQIZhGKaUsANkGIZhSgk7QIZhGKaUsANkGIZhSgk7QIZhGKaUsANkGIZhSgk7QIZhGKaUFHaA&#10;W0/64ciRfqi/UycKswX1gSNw5M6K+q54V4f+I3jePYz7Vu4cgf4nW/LLy7uR65IVuCuevYufDNT7&#10;775U3y3oGXW/U4+gPA9UH3lfcr9476P6R+ou75V1VP2k6zJQxzPJWP0TC7XVrC+VY37X/ef2lfuc&#10;LC+oX9DfYb2jfS2v+WUQInTN0zf7STPqsBtZCkxdzFyXUH5WOTH61noUG4s+so0Hm0JyF/U07U28&#10;vEOd2CWRMhGrv5xrCtE+oz7Srht1jWu7+W6v/jr2wZGdPqQ8EsaD85wpv8x1TYJ+CJ+X5QmgH8/j&#10;Ud2Z+VedLMrK5A5MTO5MwuTOsjol+Hdmpxp5/zLeBzuTK+ob1qNa/yC/0HuuVPEZ5z0x5+nZSSwX&#10;Jqy7BeKaKOPDzgw+G9TBWyfJh3oVy5nBJxAq062HIum+sFyF6Bt5lZ4L2irqZbTdg5ZR0j14l+jP&#10;iBypnbqO4h6/HKznjLoSonznu9W2HIg+88hpP9l1HXYhS4mp+1mfse9rpkz2i7CO2ceiD9H21PFg&#10;I2ROep5H7qJeVFY4rpPlTXL124rMeMqU7w3l69Vf/Vww1mU/pfeR/W5Xr/T1RP9g2L74/kmWeba6&#10;JpPbAWpFapYDpPdRR0YaE6Pg5n3WM9ShKMgZ9T6NeH+d3uUqB32nv50yqFxDIWxc5Q2x628riEni&#10;fVbZjvAdhEJ76ynrSAppl+WglH9yxdMHiOg3US/nespzAYaCE+H7TGRdxXnxXgyE8D6tX+K8eI86&#10;pweZec4dvNhndF63m87pe8PyVR+551UdZrTh0+3z1SEXRWVpoOqmS8/0jCs7RybinanvOEAS6ydl&#10;GKvfARnHg4PQGyx7mfo5q8xF/2J/r9iycnFlZzuAnMSVSecT6y11cnLCrIvsq+g4dRC6GOqV1R5x&#10;jd6RZB+Sy4nXbVPmGeuaQoEUaBWwUYAK0gRWoHF7EioXALprMwC/NzxTaRO6H+Bc+3H1PUr7F1UY&#10;+UNPhdX7v1ZfNS8bMDJRgW7870YdYO5PY1r95xzAtxXwl7ABG0995W/Bxl/m+XZovwLwesNtTcp9&#10;pyrQD3PQoLTBuwZ+6ofKKXnJZeOfeYAv2z31PA6DsxjYjHar7zGcGoQ5DIB+wr730f3NpNGPBinP&#10;abY2XgNcwfap79kYgddffKCgTOjXyM912LrwE+CAABzMsk2UEul+LXQQBwHMwFU4YaQ+5rHPcHjA&#10;3HfHRYrkIuBzFOj9OwOvu2UaaOXOCbj6pTq/gu3sNlO5I3D1nx/FtQ+oG1d/8NQhL4VlafBuA+aN&#10;/jzefg7gKeqj+u4Fn3kN56Bdl3uqHUfva9jQbTX1rQUpNhZdMo4Hh+5RfGZ2MJ/+op7s7MzBYIyc&#10;Na68j3/dn8H2xRBTJo2/6hcbYfrbSYFuPfkex8CPcOMLdUIg+3Sk2/9MAOnNlfnAblrtyWIfXj7E&#10;UTsDN2LuiR8Ppswz1jWF3A6wezRdwJkJHBHiHYzzcPVz3UA6LsLr+ofEzm1HZarebsjOMN9vsPLH&#10;CEx+I8+6ykedHzeoVu5cxPcte8qXwkgn7b7j0P7lvDRQZPDijOLLu3ARHftyEWOcFTKWf20UG5To&#10;pL4fBJj5edBf/1iq0P+1fIIcsA8yivNXtDNB4/YD3mfWM+izLWj8Ph/IWQ7Mn1AXZBAVnL9wA2Zw&#10;MAdOgQK8mtKN736EyadNcBBNkKUIKPJC5aqPfgx9a0GKjcUWxydvHGvn0oKZAswPzkG7CBQpoByB&#10;i0GguAIPB89FdU4ETHKCEzzjXd+joOID9P9+Qtjl+xS0ZrZFW1D/Ge3vDzG2IWE8WDLPXNdkDnQX&#10;KDkiuH1ROTeMyp+GUYUkbCBF6mi24EeM7BMR0YmMcun91S/cGE4awCBy+PwqzAdGTs7QfNBi9cW/&#10;ZuCDV9ByJpdO1vsSDB5tXhAzIDLmLQjN0LBPz60UCZSM2UoST3HWp4OibtQhw3iE8k4ONsLIkfTO&#10;nK1nrEMOmiFLMePLi5jxHVaKjsUWZr/H7sSPwRgUAaWaGJAjgRVPHUSQGI5byspVfQGg2JjyPcDP&#10;0jb/Bt/HbITxQNmQpzLrFyGhfyIyz1rXFA7OAWIn3r9tODg6/p0BGHwoZ28uONXP5uWPQ+VbSmvW&#10;0dGFMwrN1pP7MHIFO1KXiYdIdU1TqRQRy/tC5A4lkUqbjZvRyOdCIyqNbzR6zXqf3+CJXU8o/+UM&#10;aZYDgRT48znoR5nuaWROqUhDfjtiZueSFGw4eocHpUwlRopQRJm7pymyJGdmOPpMKWaaWTjtwTlV&#10;0x383lB0LLYm+z12hc55Mzj2BODE4LwMKGPtalRf7CwMlkVZt4zORzzrycrF908emefX7QNzgG4n&#10;CsSAHYFGzLbg7tFlmERhPUzZNkzCnx+8io7OeT92JqXFqs66glAWFR3RGqK5dhesF6VEm/TcvE6l&#10;UuoVZ6u+KCf5Pop6q1KIZPBMBUbncoLSFl5jvweQsYxL2/kI1ub2doCLwXb7frBmR5GhP/qUBjRY&#10;xxRRK631dUNlYl4FPPq8uRU9zEJ4dbQIzZClNTb8ehyFgoCwPSLjYhkfQ99akKJjseVIkzcFWrnX&#10;y1O4UDHS9zLtKGXfDT8ZgZ9Y26YJATkXCmCNsbQyfdXrrFyHJ8ZJRudDae1IVi6hf2JlnrGuaRyQ&#10;A4wbwGSc0GjR5gd1xoY2rVQxeklZ8CTh41+R94vpd3RWKO8fgftPtpw1QRkthWlaecjfoti/czn+&#10;3Rwsf6lSc9Y0Put9iLlZwlkTFcYL63jRqIdWAHICWX7flPU+wlwnzYIcBO6abbGFaRcZoKAMaA2D&#10;Uh8r54JyxHpBTGTYPfoBZv5SsjPSsu55sNaVJ+HcP3JtQwxK9W6rDnlpiizRcImNPHS/NAp61iqi&#10;Z2+9aK1mGc4NyvZE0oYpm3MOmuxjMZ9ua4o8E9/X8STJm6CxE7/ZpyikL6h1YpygvkCGlDFt9vp2&#10;LlhesPRFBIpqPDtj8ASt92dK67qbACXx/ZMg86S65gGjAMaBtkBn2V77oT4Zu7XdJOt9kXJTtzIr&#10;/p3ZmcyyjTrHfcm/A8xP1j49UMQW7vjt67ui2bK0QBll3apvcBhkkrmORfptH/s6Hhpfe6RzTCoH&#10;ugmmVaFUK6TNMjE+afzTniF6zngfTukpz22tndG6J55N/ZdS/tyAdndW6yHbfVtQ/wHnBdYOTjmz&#10;K/YvVqgcPkVyZabJsrR42QDIMVsX+PStBck2Fov12771dQKxG1KYfeEIeUH1mWEYhmFKA88AGYZh&#10;mFLCDpBhGIYpJewAGYZhmFLCDpBhGIYpJewAGYZhmFLCDpBhGIYpJd6fQfz333/qE8MwDMMcfj77&#10;7DP1KYRngAzDMEwpYQfIMAzDlBJ2gAzDMEwpYQfIMAzDlBJ2gAzDMEwpYQfIMAzDlBJ2gAzDMEwp&#10;KeAAV+He0aNwVByDMPtenS7MNsxew3dNrarvivezMBiUYxzGfatTR2Fwdlt+eXUvcl2i63sPPxmo&#10;9997pb5b0DP6/pztFe91ynKgekfeR/WP1F3e69bRarcPs+8877Sh9pntInmY38P22/Vwn5P1ku2i&#10;Q/eBkm/keUJe88sgZHt2MEM79pZm1MGUpdlXibL0kCp/C0N/r81ijyti9K31oPq74ymqe4nkGg82&#10;heQesQHhGHDlYOrErvDZHW0TrXYb+mAe6rpor3MuCV//mLrtti1N75N0W5Rl6rDZFut8dnI7wNWp&#10;CoxXp2H940dojC5C7UyysU/l1SOonR2DsTtLnvf0wvTfH+EjliWPBt5XiVeYai/0uu95tYT1xfPq&#10;q2b1cQ06R8dgvBEtldoIz4egK/isyn/emdxeUsIzNVhUX32QECtvZP9Z7zs/BA1w2oYKXMGzQ+fV&#10;d4QUpHJHffGCSoF16BR1XofpN5UEY0kKhPJU3yTHYGCqDxaGTYWScgjr4XlO1VXLqjE6DhUxMPB9&#10;j+m7vM1GXjPb98liytLqqwZ01joyG8F0+ZuQ4a3A2vS6lMnZGnRoY+XTtxbEHIsSn84mkWc82NBY&#10;7agljWYPHhuwPXsLFi5LGYg6QA1uqTp0DTcALu3ShvrsDp27tKbsp9nuLhhSY1Qcf0/j6MbxfQ17&#10;GJ+59axP2qYMfeXrH8u+4bvXLoWBinVN6P2tSAAdq9tUN6usBN3OQU4HuApLVMGzp9F0YVdWxvDP&#10;cVjaxSBabYzDWGUIetBgPkhVzC68D2BtM+6+PujD95j1Ee+/3Ke+aagdY9Az3IMO9YEdSWJHP0Ah&#10;XVdGuWvYMNDn8X5Yg7e+yJOirTML0PecFCqezfVF6L3cI/pPvi+sb9c1VJhfteNBAf+KCkyKqb9j&#10;FEmG0+9MFO/fYg2xbaLOx6Dnci8sPltS7zSgAYKGBJ5jUKFOBZwcgJuoUI98co17Dg3qx+HQTAnd&#10;8AY1JrJNwgiL996De0aEKM5jv4pBhoFPEGlSX3siPxE94uyVzuuBS+es9wlkuZHzqg6zOFDlNTV4&#10;fXXIhSNLq6/SdFqTUf4Wm7A53wt9Xwlti8jE1rcWxBmLiTobR9bx4EB604HOoDGdNJodYmzAsYE6&#10;1AekDKJ16ILr02sZbF8McXbn/SY6xE44fZK+HIPTZwEW1zfFJROaCMD0LzBA9+G4rz8ekLZJ19Pz&#10;DBHXP2TftH+Ak6exBouwKezlNiw9w6Km9PvJEddluam6jdeHF3DCYpaVrNtZyecAhTLhfKCjTX4/&#10;2SY6PX3wxqEcESonDUZIVUzpgDvbtDJFOd3Ra8zq1Pu/Ul81NCsc7UERkPIBLLwIS91+sQCgHZQL&#10;PRcolQMZtUCgcWzD2zdm/dugrWr038kedOELsEQK834JP/VBT/A+OVsynYwXUvwqvld9PdbWCTCP&#10;yqK+B5CyY+QUN/sihfLNjtOe02xvoqYY9cjGOKx1qIgOB8I4GWfs13UaZKM4Y6K2kxE0I1uMps3I&#10;bxH7jCJMMjgi4tQzLRGNykh7daoDamfV+efYTiNKpTrU1m+Ka+uoGzWaCbt1yEtElibpOi3JKH8T&#10;MV4NfRXj1QjgTH1rQSJjMaPuWWQdDw4U+H5EZ5BLfzPZAMdJIMe+wgA9g1P2ElemFVxLuxPYbQ0F&#10;GGgfbwbO2YQcFgbr7jOKuP6xHJHQv15oE3Ujh4V9/yJMsYazy2Tdphl07exNuN6hThBpup2Rg90E&#10;EzgixDsYKcUaRupHMfqjKW/SAGhDZQrSoOb7DeSsU551lY+UM2qM1Izh0jj0Tl+PvC87pATqoxeK&#10;1FTERAPXGCRZEY6nGZBCvXlbbFDiwLpFgWUQ7WXFieg8kFFcrGpnggPnf3ifWc+gz+QA1nKWxpNS&#10;adLhBOfPX4fpqo5SCZUOQo4N3ISx+SY4iBhZkoMmnaYlhWCW00zELCAJQ99aEP9YzEfTxkOzwBlb&#10;BZ1OwzT2NFPK4JTzQTMsSq+S3eyAzf/JoNBEzv489kxkWDBInI9zjgmQQ34OUCF7fWYTblrOOQwu&#10;KSAFJwXqZxUe1Trt/iJSdTsbB+oAyRGJtJJwbtThi9ZsTK896UgdzVa6QMiRVmUkQO+PRjDSAI4L&#10;xSAh1WAxMHIyUoqiIhSccfQ968i8hhBFzviyUHTgigj3IKEZmlhzSY+Eo8TMrl3mcdangyIMSsyI&#10;PpR3crARyF/onZnFyFiHHMTJklJjYqZ5eQE6Ci7iJ6IyNIeTuLGYjwMfDybkWET2wlzT3COEE1uC&#10;HrKdePQ0UNet9D3ZwTDgtBCzSrK55MjyrU+KJYdGj3z+Yw8s4RgLlx7C4FLaadfeR4muASuapNv5&#10;HKDI6Rq5ZOWFC0VpYvptODg6RFTwyN/hKBSxsSLVUFDumtKas14Bb88+CDbx6HJFqusxlSpz5fHE&#10;59KzIZ8Pja000r7+KzxwSTEMh1AsFVkQvR5hbZjZAygVacjvo5jZuSQFG47e4RFGx0YaRaX8d0ua&#10;LLOm5XIjxqvZHhqvzXfwe0PaWMzIQY4HAzHbvwTQyJAibQZicmFkvyJrZGJzYFxaXiGcTJ60opNd&#10;wdJpfVsupdB4zJttsCcrYh2egl/yAU3S7ZwzQNkgnXKSka1eYM6HncpSiEbFb6qhHVNj2AHezRkG&#10;ZFAWazWPgFVe21njEwZIKUdbB4o8cFAy9RlGMK6A80PvDxbAxZqi2X8U9aqcOSlfkRSk1Yf+9maC&#10;FCpPCjZYm9vbAU4p615j45KIOL1BkTSgwTom1U9saiEdXlQBjz5vyjiMSr06WgRHlsIYGtG4a6ya&#10;hzQ6uj3Rcgx9a0HssViQZo2H3YCBYQel8byBGkKBVpOdsuvwhOyNMoTtdsc3BbDGWMqv/6bDI6S9&#10;lFkZuakmuEa7/41NLH7sHatiHZ4mL2KjTppuZyN3CrRrWG08EB4ZCk7n4xRRdWDszjTatIKdmLZt&#10;WCwAY8e776fNCL5OVwvGtBPLXhOk1KfOo9NhrkHSduwsv0Wy76O0l9iyS+9z0yHmZokcGxTICYRp&#10;WVQaseGD6is3e+jZjX1fMqRQeRy9GCz4n71mu8vt3QoZoKgdmLSWJ34+IssQ6ynBzjUboatvVIrd&#10;SMu658FaVx6DzvUOcU0YLfVuqw55cWQpdAB06h/bQFvD1RpHHhlpXIcaIvWXfmbhliNI3Jxz8OTZ&#10;HBLfb80ZD5r4vo5HGGe0L2JdTB+Oo4ndeFeU87Rxay0o0x0nYje6uzxEz1A6Xj1j6r8MFNPHszW2&#10;aH17NOxvS+8voX0ptEyiSdHtjPD/ENcDDYylSoadjrP3YOmroVQhZr0vUi5FZJRPTxMsKue9Fz0w&#10;lLY+muO+wWGAX4TykwN/AG27nNll7dMDhdotFu6LBHUpNFuWFiijKYChnAbgMMgkcx2L9Ns+9nU8&#10;NL5orW4PdI6x4P8hbkay/TgVZ7HrbRmi54z3oYGkLfvWQKd1Tzwbpuf8bL/YhLbEVIIk233yNzd9&#10;1g5OObNLq4cf9RufO+prWWmyLC1eLQHkTcv79K0FyfpD8SL9tm99nUDsJg9mX+AZIMMwDPPJwzNA&#10;hmEYhlGwA2QYhmFKCTtAhmEYppSwA2QYhmFKCTtAhmEYppSwA2QYhmFKifdnEAzDMAzzqcMzQIZh&#10;GKaUsANkGIZhSgjA/wOi3s368BSW3gAAAABJRU5ErkJgglBLAwQUAAYACAAAACEAjgNkgN8AAAAK&#10;AQAADwAAAGRycy9kb3ducmV2LnhtbEyPTUvDQBCG74L/YRnBm91NglZjNqUU9VQEW0G8bbPTJDQ7&#10;G7LbJP33jie9zcs8vB/FanadGHEIrScNyUKBQKq8banW8Ll/vXsEEaIhazpPqOGCAVbl9VVhcusn&#10;+sBxF2vBJhRyo6GJsc+lDFWDzoSF75H4d/SDM5HlUEs7mInNXSdTpR6kMy1xQmN63DRYnXZnp+Ft&#10;MtM6S17G7em4uXzv79+/tglqfXszr59BRJzjHwy/9bk6lNzp4M9kg+hYJypjlI90CYKBZZbyloOG&#10;9EkpkGUh/08o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G&#10;aIYS2QMAAJAIAAAOAAAAAAAAAAAAAAAAADoCAABkcnMvZTJvRG9jLnhtbFBLAQItAAoAAAAAAAAA&#10;IQB4429KjiUAAI4lAAAUAAAAAAAAAAAAAAAAAD8GAABkcnMvbWVkaWEvaW1hZ2UxLnBuZ1BLAQIt&#10;ABQABgAIAAAAIQCOA2SA3wAAAAoBAAAPAAAAAAAAAAAAAAAAAP8rAABkcnMvZG93bnJldi54bWxQ&#10;SwECLQAUAAYACAAAACEAqiYOvrwAAAAhAQAAGQAAAAAAAAAAAAAAAAALLQAAZHJzL19yZWxzL2Uy&#10;b0RvYy54bWwucmVsc1BLBQYAAAAABgAGAHwBAAD+LQAAAAA=&#10;">
                <v:shape id="Picture 1" o:spid="_x0000_s1083" type="#_x0000_t75" alt="A screenshot of a table&#10;&#10;Description automatically generated" style="position:absolute;left:-1463;top:-900;width:34381;height:8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rS4yAAAAOMAAAAPAAAAZHJzL2Rvd25yZXYueG1sRE+9bsIw&#10;EN6R+g7WVeoGNhG0aYpBCIpgYShUnU/xNUkbn0PsQuDpMVIlxvv+bzLrbC2O1PrKsYbhQIEgzp2p&#10;uNDwuV/1UxA+IBusHZOGM3mYTR96E8yMO/EHHXehEDGEfYYayhCaTEqfl2TRD1xDHLlv11oM8WwL&#10;aVo8xXBby0SpZ2mx4thQYkOLkvLf3Z/VcHjf28Xq53W+HX8l69Aclom5LLV+euzmbyACdeEu/ndv&#10;TJw/HKXjVL2oEdx+igDI6RUAAP//AwBQSwECLQAUAAYACAAAACEA2+H2y+4AAACFAQAAEwAAAAAA&#10;AAAAAAAAAAAAAAAAW0NvbnRlbnRfVHlwZXNdLnhtbFBLAQItABQABgAIAAAAIQBa9CxbvwAAABUB&#10;AAALAAAAAAAAAAAAAAAAAB8BAABfcmVscy8ucmVsc1BLAQItABQABgAIAAAAIQBRGrS4yAAAAOMA&#10;AAAPAAAAAAAAAAAAAAAAAAcCAABkcnMvZG93bnJldi54bWxQSwUGAAAAAAMAAwC3AAAA/AIAAAAA&#10;">
                  <v:imagedata r:id="rId46" o:title="A screenshot of a table&#10;&#10;Description automatically generated" cropleft="3331f"/>
                </v:shape>
                <v:shape id="Text Box 17" o:spid="_x0000_s1084" type="#_x0000_t202" style="position:absolute;left:-4169;top:9158;width:39529;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JD3ygAAAOMAAAAPAAAAZHJzL2Rvd25yZXYueG1sRE9La8JA&#10;EL4X+h+WKXgpdVNDNEZXEelDvNX0QW9DdkxCs7Mhu03Sf98tCD3O9571djSN6KlztWUF99MIBHFh&#10;dc2lgtf88S4F4TyyxsYyKfghB9vN9dUaM20HfqH+5EsRQthlqKDyvs2kdEVFBt3UtsSBO9vOoA9n&#10;V0rd4RDCTSNnUTSXBmsODRW2tK+o+Dp9GwWft+XH0Y1Pb0OcxO3Dc58v3nWu1ORm3K1AeBr9v/ji&#10;PugwP4kXy2WapHP4+ykAIDe/AAAA//8DAFBLAQItABQABgAIAAAAIQDb4fbL7gAAAIUBAAATAAAA&#10;AAAAAAAAAAAAAAAAAABbQ29udGVudF9UeXBlc10ueG1sUEsBAi0AFAAGAAgAAAAhAFr0LFu/AAAA&#10;FQEAAAsAAAAAAAAAAAAAAAAAHwEAAF9yZWxzLy5yZWxzUEsBAi0AFAAGAAgAAAAhAOyskPfKAAAA&#10;4wAAAA8AAAAAAAAAAAAAAAAABwIAAGRycy9kb3ducmV2LnhtbFBLBQYAAAAAAwADALcAAAD+AgAA&#10;AAA=&#10;" fillcolor="white [3201]" stroked="f" strokeweight=".5pt">
                  <v:textbox>
                    <w:txbxContent>
                      <w:p w14:paraId="1E82F135" w14:textId="0E3D6E45" w:rsidR="00C14658" w:rsidRPr="002F7C26" w:rsidRDefault="001F5484">
                        <w:r>
                          <w:rPr>
                            <w:b/>
                            <w:bCs/>
                          </w:rPr>
                          <w:t>Table</w:t>
                        </w:r>
                        <w:r w:rsidR="00C14658">
                          <w:rPr>
                            <w:b/>
                            <w:bCs/>
                          </w:rPr>
                          <w:t xml:space="preserve"> </w:t>
                        </w:r>
                        <w:r w:rsidR="00127D50">
                          <w:rPr>
                            <w:b/>
                            <w:bCs/>
                          </w:rPr>
                          <w:t>7</w:t>
                        </w:r>
                        <w:r w:rsidR="00C14658">
                          <w:rPr>
                            <w:b/>
                            <w:bCs/>
                          </w:rPr>
                          <w:t xml:space="preserve">. </w:t>
                        </w:r>
                        <w:r w:rsidR="00C14658">
                          <w:t xml:space="preserve">The best models produced from each run of the SARIMAX model building process. Models are sorted in order of AIC </w:t>
                        </w:r>
                        <w:r w:rsidR="00DB7E36">
                          <w:t>(</w:t>
                        </w:r>
                        <w:r w:rsidR="00C14658">
                          <w:t>lowest</w:t>
                        </w:r>
                        <w:r w:rsidR="00DB7E36">
                          <w:t>-</w:t>
                        </w:r>
                        <w:r w:rsidR="00C14658">
                          <w:t>highest</w:t>
                        </w:r>
                        <w:r w:rsidR="00DB7E36">
                          <w:t>)</w:t>
                        </w:r>
                        <w:r w:rsidR="00C14658">
                          <w:t xml:space="preserve">. </w:t>
                        </w:r>
                      </w:p>
                    </w:txbxContent>
                  </v:textbox>
                </v:shape>
              </v:group>
            </w:pict>
          </mc:Fallback>
        </mc:AlternateContent>
      </w:r>
    </w:p>
    <w:p w14:paraId="5EEC7467" w14:textId="77777777" w:rsidR="00C14658" w:rsidRPr="006F0DF4" w:rsidRDefault="00C14658" w:rsidP="0046517A"/>
    <w:p w14:paraId="303A7ECB" w14:textId="77777777" w:rsidR="00C14658" w:rsidRDefault="00C14658" w:rsidP="0046517A"/>
    <w:p w14:paraId="4F1EF063" w14:textId="77777777" w:rsidR="00C14658" w:rsidRDefault="00C14658" w:rsidP="0046517A"/>
    <w:p w14:paraId="70F8DA1B" w14:textId="77777777" w:rsidR="00C14658" w:rsidRDefault="00C14658" w:rsidP="0046517A"/>
    <w:p w14:paraId="15D43D57" w14:textId="77777777" w:rsidR="00C14658" w:rsidRDefault="00C14658" w:rsidP="0046517A"/>
    <w:p w14:paraId="0A41EC14" w14:textId="77777777" w:rsidR="00C14658" w:rsidRDefault="00C14658" w:rsidP="0046517A"/>
    <w:p w14:paraId="1E0A7AF5" w14:textId="77777777" w:rsidR="00C14658" w:rsidRDefault="00C14658" w:rsidP="0046517A"/>
    <w:p w14:paraId="131BCB9E" w14:textId="76A4A017" w:rsidR="00C14658" w:rsidRDefault="00C14658" w:rsidP="0046517A">
      <w:r>
        <w:t xml:space="preserve">The summary of the SARIMAX model after </w:t>
      </w:r>
      <w:r w:rsidR="002A2083">
        <w:t xml:space="preserve">fitting to the </w:t>
      </w:r>
      <w:r>
        <w:t xml:space="preserve">training data gave the statistics and p-values of the Ljung-Box test and Jarque-Bera test. The Ljung-Box test is used to test autocorrelations of </w:t>
      </w:r>
      <w:r w:rsidR="00940ACD">
        <w:t>residuals</w:t>
      </w:r>
      <w:r w:rsidR="00C520CE">
        <w:t>. T</w:t>
      </w:r>
      <w:r w:rsidR="00940ACD">
        <w:t>he</w:t>
      </w:r>
      <w:r w:rsidR="0078775B">
        <w:t xml:space="preserve"> H</w:t>
      </w:r>
      <w:r w:rsidR="0078775B">
        <w:rPr>
          <w:vertAlign w:val="subscript"/>
        </w:rPr>
        <w:t>0</w:t>
      </w:r>
      <w:r w:rsidR="006D3CCE">
        <w:t xml:space="preserve"> is</w:t>
      </w:r>
      <w:r>
        <w:t xml:space="preserve"> the residuals have no correlation to each other. The Jarque-Bera tests for normality</w:t>
      </w:r>
      <w:r w:rsidR="00A82906">
        <w:t>.</w:t>
      </w:r>
      <w:r>
        <w:t xml:space="preserve"> </w:t>
      </w:r>
      <w:r w:rsidR="00A82906">
        <w:t>The</w:t>
      </w:r>
      <w:r w:rsidR="0078775B">
        <w:t xml:space="preserve"> H</w:t>
      </w:r>
      <w:r w:rsidR="0078775B">
        <w:rPr>
          <w:vertAlign w:val="subscript"/>
        </w:rPr>
        <w:t>0</w:t>
      </w:r>
      <w:r w:rsidR="006D3CCE">
        <w:t xml:space="preserve"> is </w:t>
      </w:r>
      <w:r>
        <w:t>the residuals are normally distributed. A p-value &lt; 0.05 for either test means the</w:t>
      </w:r>
      <w:r w:rsidR="0078775B">
        <w:t xml:space="preserve"> H</w:t>
      </w:r>
      <w:r w:rsidR="0078775B">
        <w:rPr>
          <w:vertAlign w:val="subscript"/>
        </w:rPr>
        <w:t>0</w:t>
      </w:r>
      <w:r>
        <w:t xml:space="preserve"> is rejected. </w:t>
      </w:r>
      <w:r w:rsidR="008B6E9C">
        <w:t>T</w:t>
      </w:r>
      <w:r>
        <w:t xml:space="preserve">he p-values of the Ljung-Box test and Jarque-Bera test were 0.88 and 0.00 respectively. </w:t>
      </w:r>
    </w:p>
    <w:p w14:paraId="2C5F323C" w14:textId="70704E12" w:rsidR="00C14658" w:rsidRDefault="00C14658" w:rsidP="0046517A">
      <w:r>
        <w:t>The plots in</w:t>
      </w:r>
      <w:r w:rsidR="001C2E6F">
        <w:t xml:space="preserve"> </w:t>
      </w:r>
      <w:r w:rsidR="001F5484">
        <w:t>Figure</w:t>
      </w:r>
      <w:r w:rsidR="001C2E6F">
        <w:t xml:space="preserve"> 14</w:t>
      </w:r>
      <w:r>
        <w:rPr>
          <w:b/>
          <w:bCs/>
        </w:rPr>
        <w:t xml:space="preserve"> </w:t>
      </w:r>
      <w:r>
        <w:t>show the model diagnostics</w:t>
      </w:r>
      <w:r w:rsidR="0070083F">
        <w:t xml:space="preserve"> </w:t>
      </w:r>
      <w:r w:rsidR="00132719">
        <w:t xml:space="preserve">and </w:t>
      </w:r>
      <w:r w:rsidR="005A7121">
        <w:t xml:space="preserve">analyse the </w:t>
      </w:r>
      <w:r>
        <w:t xml:space="preserve">of the goodness of fit of the model. </w:t>
      </w:r>
      <w:r w:rsidR="001F5484">
        <w:t>Figure</w:t>
      </w:r>
      <w:r w:rsidR="001C2E6F">
        <w:t xml:space="preserve"> 14</w:t>
      </w:r>
      <w:r>
        <w:t>a shows that there is no structure to the residuals.</w:t>
      </w:r>
      <w:r>
        <w:rPr>
          <w:b/>
          <w:bCs/>
        </w:rPr>
        <w:t xml:space="preserve"> </w:t>
      </w:r>
      <w:r w:rsidR="005A7121">
        <w:t>14</w:t>
      </w:r>
      <w:r>
        <w:t xml:space="preserve">b shows a histogram and distribution of the residuals compared to a Gaussian normal distribution. </w:t>
      </w:r>
      <w:r w:rsidR="00FA6A2C">
        <w:t>T</w:t>
      </w:r>
      <w:r>
        <w:t>here appears to be a slight negative skew in the distribution of the residuals.</w:t>
      </w:r>
      <w:r w:rsidR="00012ED7">
        <w:t xml:space="preserve"> </w:t>
      </w:r>
      <w:r w:rsidR="001A3FF2">
        <w:t>If the residuals are normally distributed</w:t>
      </w:r>
      <w:r w:rsidR="0031636A">
        <w:t xml:space="preserve">, most points should lie along the </w:t>
      </w:r>
      <w:r w:rsidR="00862A6D">
        <w:t xml:space="preserve">red line, </w:t>
      </w:r>
      <w:r w:rsidR="001F5484">
        <w:t>Figure</w:t>
      </w:r>
      <w:r w:rsidR="00862A6D">
        <w:t xml:space="preserve"> 14c. </w:t>
      </w:r>
      <w:r>
        <w:t>The correlogram</w:t>
      </w:r>
      <w:r w:rsidR="00862A6D">
        <w:t>, 14</w:t>
      </w:r>
      <w:r>
        <w:t>d</w:t>
      </w:r>
      <w:r w:rsidR="00862A6D">
        <w:t xml:space="preserve">, </w:t>
      </w:r>
      <w:r>
        <w:t xml:space="preserve">shows the autocorrelation of the residuals, lags after lag zero should not be significant </w:t>
      </w:r>
      <w:r w:rsidR="00530663">
        <w:t>(</w:t>
      </w:r>
      <w:r>
        <w:t>should</w:t>
      </w:r>
      <w:r w:rsidR="00530663">
        <w:t xml:space="preserve"> lie inside the blue area).</w:t>
      </w:r>
      <w:r>
        <w:t xml:space="preserve"> This shows there is no correlation between residuals. </w:t>
      </w:r>
    </w:p>
    <w:p w14:paraId="5B16E65C" w14:textId="28C14AB3" w:rsidR="00C14658" w:rsidRPr="00D67668" w:rsidRDefault="00C14658" w:rsidP="0046517A">
      <w:pPr>
        <w:rPr>
          <w:b/>
          <w:bCs/>
        </w:rPr>
      </w:pPr>
      <w:r>
        <w:t>From the results of the Ljung-Box test, Jarque-Bera test and the model diagnostics plots</w:t>
      </w:r>
      <w:r w:rsidR="00B4583E">
        <w:t xml:space="preserve">, </w:t>
      </w:r>
      <w:r w:rsidR="001F5484">
        <w:t>Figure</w:t>
      </w:r>
      <w:r w:rsidR="00B4583E">
        <w:t xml:space="preserve"> 14</w:t>
      </w:r>
      <w:r>
        <w:t xml:space="preserve">, the model residuals for the first SARIMAX model are shown not to have correlation to each other but are not normally distributed. </w:t>
      </w:r>
    </w:p>
    <w:p w14:paraId="6C0D2C37" w14:textId="77777777" w:rsidR="00C14658" w:rsidRDefault="00C14658" w:rsidP="0046517A"/>
    <w:p w14:paraId="0445E2EC" w14:textId="77777777" w:rsidR="005A7121" w:rsidRDefault="005A7121" w:rsidP="0046517A"/>
    <w:p w14:paraId="2D7097CF" w14:textId="77777777" w:rsidR="005A7121" w:rsidRDefault="005A7121" w:rsidP="0046517A"/>
    <w:p w14:paraId="7247AB52" w14:textId="77777777" w:rsidR="005A7121" w:rsidRDefault="005A7121" w:rsidP="0046517A"/>
    <w:p w14:paraId="6AB7414C" w14:textId="77777777" w:rsidR="005A7121" w:rsidRDefault="005A7121" w:rsidP="0046517A"/>
    <w:p w14:paraId="22C1BDF5" w14:textId="77777777" w:rsidR="005A7121" w:rsidRDefault="005A7121" w:rsidP="0046517A"/>
    <w:p w14:paraId="28697C5D" w14:textId="77777777" w:rsidR="005A7121" w:rsidRDefault="005A7121" w:rsidP="0046517A"/>
    <w:p w14:paraId="0C45361D" w14:textId="77777777" w:rsidR="005A7121" w:rsidRDefault="005A7121" w:rsidP="0046517A"/>
    <w:p w14:paraId="7BA998DD" w14:textId="77777777" w:rsidR="005A7121" w:rsidRDefault="005A7121" w:rsidP="0046517A"/>
    <w:p w14:paraId="50662175" w14:textId="77777777" w:rsidR="00C14658" w:rsidRDefault="00C14658" w:rsidP="0046517A">
      <w:r>
        <w:rPr>
          <w:noProof/>
        </w:rPr>
        <w:lastRenderedPageBreak/>
        <mc:AlternateContent>
          <mc:Choice Requires="wpg">
            <w:drawing>
              <wp:anchor distT="0" distB="0" distL="114300" distR="114300" simplePos="0" relativeHeight="251669504" behindDoc="0" locked="0" layoutInCell="1" allowOverlap="1" wp14:anchorId="09D92640" wp14:editId="6FF96B99">
                <wp:simplePos x="0" y="0"/>
                <wp:positionH relativeFrom="column">
                  <wp:posOffset>1171575</wp:posOffset>
                </wp:positionH>
                <wp:positionV relativeFrom="paragraph">
                  <wp:posOffset>259715</wp:posOffset>
                </wp:positionV>
                <wp:extent cx="3381375" cy="3240000"/>
                <wp:effectExtent l="0" t="0" r="9525" b="0"/>
                <wp:wrapNone/>
                <wp:docPr id="2034953881" name="Group 20"/>
                <wp:cNvGraphicFramePr/>
                <a:graphic xmlns:a="http://schemas.openxmlformats.org/drawingml/2006/main">
                  <a:graphicData uri="http://schemas.microsoft.com/office/word/2010/wordprocessingGroup">
                    <wpg:wgp>
                      <wpg:cNvGrpSpPr/>
                      <wpg:grpSpPr>
                        <a:xfrm>
                          <a:off x="0" y="0"/>
                          <a:ext cx="3381375" cy="3240000"/>
                          <a:chOff x="0" y="0"/>
                          <a:chExt cx="3381375" cy="3314700"/>
                        </a:xfrm>
                      </wpg:grpSpPr>
                      <pic:pic xmlns:pic="http://schemas.openxmlformats.org/drawingml/2006/picture">
                        <pic:nvPicPr>
                          <pic:cNvPr id="1042761845" name="Picture 1" descr="A collage of graphs and diagrams&#10;&#10;Description automatically generated"/>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381375" cy="3314700"/>
                          </a:xfrm>
                          <a:prstGeom prst="rect">
                            <a:avLst/>
                          </a:prstGeom>
                        </pic:spPr>
                      </pic:pic>
                      <wps:wsp>
                        <wps:cNvPr id="501672273" name="Text Box 19"/>
                        <wps:cNvSpPr txBox="1"/>
                        <wps:spPr>
                          <a:xfrm>
                            <a:off x="25400" y="1403350"/>
                            <a:ext cx="358775" cy="304800"/>
                          </a:xfrm>
                          <a:prstGeom prst="rect">
                            <a:avLst/>
                          </a:prstGeom>
                          <a:noFill/>
                          <a:ln w="6350">
                            <a:noFill/>
                          </a:ln>
                        </wps:spPr>
                        <wps:txbx>
                          <w:txbxContent>
                            <w:p w14:paraId="74350827" w14:textId="77777777" w:rsidR="00C14658" w:rsidRPr="007B516D" w:rsidRDefault="00C14658">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2667711" name="Text Box 19"/>
                        <wps:cNvSpPr txBox="1"/>
                        <wps:spPr>
                          <a:xfrm>
                            <a:off x="1701800" y="1409700"/>
                            <a:ext cx="358775" cy="304800"/>
                          </a:xfrm>
                          <a:prstGeom prst="rect">
                            <a:avLst/>
                          </a:prstGeom>
                          <a:noFill/>
                          <a:ln w="6350">
                            <a:noFill/>
                          </a:ln>
                        </wps:spPr>
                        <wps:txbx>
                          <w:txbxContent>
                            <w:p w14:paraId="15DA38F0" w14:textId="77777777" w:rsidR="00C14658" w:rsidRPr="007B516D" w:rsidRDefault="00C14658" w:rsidP="007B516D">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6651306" name="Text Box 19"/>
                        <wps:cNvSpPr txBox="1"/>
                        <wps:spPr>
                          <a:xfrm>
                            <a:off x="95250" y="2981325"/>
                            <a:ext cx="358775" cy="304800"/>
                          </a:xfrm>
                          <a:prstGeom prst="rect">
                            <a:avLst/>
                          </a:prstGeom>
                          <a:noFill/>
                          <a:ln w="6350">
                            <a:noFill/>
                          </a:ln>
                        </wps:spPr>
                        <wps:txbx>
                          <w:txbxContent>
                            <w:p w14:paraId="444D3C6F" w14:textId="77777777" w:rsidR="00C14658" w:rsidRPr="007B516D" w:rsidRDefault="00C14658" w:rsidP="007B516D">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0235923" name="Text Box 19"/>
                        <wps:cNvSpPr txBox="1"/>
                        <wps:spPr>
                          <a:xfrm>
                            <a:off x="1701800" y="2997200"/>
                            <a:ext cx="358775" cy="304800"/>
                          </a:xfrm>
                          <a:prstGeom prst="rect">
                            <a:avLst/>
                          </a:prstGeom>
                          <a:noFill/>
                          <a:ln w="6350">
                            <a:noFill/>
                          </a:ln>
                        </wps:spPr>
                        <wps:txbx>
                          <w:txbxContent>
                            <w:p w14:paraId="3EC54912" w14:textId="77777777" w:rsidR="00C14658" w:rsidRPr="007B516D" w:rsidRDefault="00C14658" w:rsidP="007B516D">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9D92640" id="Group 20" o:spid="_x0000_s1085" style="position:absolute;margin-left:92.25pt;margin-top:20.45pt;width:266.25pt;height:255.1pt;z-index:251669504;mso-height-relative:margin" coordsize="3381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Lmc0BQQAALwQAAAOAAAAZHJzL2Uyb0RvYy54bWzsWGtv2zYU/T5g/4HQ&#10;gH1rrJetWItTeMkSFAjaYEnRzzRFWUQlkiPp2N6v3yElO8+ha9YNQZEAUXh5+Tg891w+cvR207Xk&#10;hhsrlJxFyUEcES6ZqoRczqKP12dvDiNiHZUVbZXks2jLbfT2+Mcfjta65KlqVFtxQzCItOVaz6LG&#10;OV2ORpY1vKP2QGku4ayV6aiDaZajytA1Ru/aURrHk9FamUobxbi1qD3tndFxGL+uOXMf6tpyR9pZ&#10;BGwufE34Lvx3dHxEy6WhuhFsgEGfgaKjQmLS/VCn1FGyMuLRUJ1gRllVuwOmupGqa8F4WANWk8QP&#10;VnNu1EqHtSzL9VLvaQK1D3h69rDs/c250Vf60oCJtV6Ci2D5tWxq0/m/QEk2gbLtnjK+cYShMssO&#10;k6wYR4TBl6V5jJ+eVNaA+Uf9WPPbkz2zJC/6nqPdxKN7cLRgJX4HDlB6xMGXtYJebmV4NAzS/aMx&#10;Omo+r/QbhEtTJxaiFW4bpIfAeFDy5lKwS9MboPPSEFEhFeI8LSbJYQ5uJO0gfTTzs5MkIhW3DCKc&#10;E6bali45UTUJIrQEqUIqQWF19uefNvNfwufUdxDaIcsIXTmFbBCMtu2WLLnkhjpeedY9Hg+hB0Q9&#10;YReKfbZEqpOGyiWfW42UADrfenS/eTDvrWbRCn0m2taLwJcH3oD8gfyeoL6X9qliq45L1+eq4S1w&#10;K2kboW1ETMm7BQdX5l0VANHSOsMda/yENSb+HWA90DuOgPIWmF+ChXqfp9cnVAfSjHXnXHXEFwAO&#10;GBBqWtKbCzug2TUZOOwBBGTA4/MIm5nd0QXrEWFfla9XDdUcEPywtwIbx8mkSNMi2+nr2ufkr2pD&#10;kqmP7tDapzZxG9QPUff1f8NYOkb+RgSZnORxlo2HTN7n+viw2Kd6nB8+yNevZI6WUnlxASotW0nW&#10;s2jip/Tm3oPItxIs34L2JbdZbEKSpelupQtVbbFQoxAxLMFqdiYQvgtq3SU12NJRiWPKfcCnbhUm&#10;U0MpIo0yfz5V79sjcvBGZI0jYhbZP1bU7x/tO4mYTpM892dKMPJxkcIwdz2Lux656k4UTiGkP9CF&#10;om/v2l2xNqr7hNNs7meFi0qGuWeR2xVPHCw4cBoyPp+Hcr8tXcgrjc0sCeR5cV5vPlGjBwU7BPC9&#10;2qnokZD7tj3tc+wttQgq90T3rA78Q9H/k7STaZ5OJkWRgKt+7/z32k6KOPGKHdQ9HU4bWr5gdWev&#10;6vaH7vem7riYTMZJFk++nbqn4xRbp9d2OsWFLB175bxobeev2v4OtZ1mcZqNp+k3vJTc3bjT6RSn&#10;7Mu/loT0uz1AX68l2Iv+02tJeCviiRzeCsNz3r/B79rhGnP7T4fjvwAAAP//AwBQSwMECgAAAAAA&#10;AAAhAEYP86eHuAEAh7gBABQAAABkcnMvbWVkaWEvaW1hZ2UxLnBuZ4lQTkcNChoKAAAADUlIRFIA&#10;AALGAAACuAgGAAAAd0A7BAAAAAFzUkdCAK7OHOkAAAAEZ0FNQQAAsY8L/GEFAAAACXBIWXMAAB2H&#10;AAAdhwGP5fFlAAD/pUlEQVR4XuydB2AkR5X+n3LcnHNer3PEOQdMMBgwToANmMNkDviTD5PBcBx3&#10;JoczBxjuTDjAB7YxxuCcjcPam7zenFfaXeUszb9+r/pJrdkZrbQ7I42k+tZtzXT3dOWqr75+9Sov&#10;4SABAQEBAQEBAQEBoxz50d+AgICAgICAgICAUY1AjAMCAgICAgICAgIcAjEOCAgICAgICAgIcAjE&#10;OCAgICAgICAgIMAhEOOAgICAgICAgIAAh+CVYpihra1NGhsb9W9XV5fk5+dLQUGBFBcXy9ixY/Ue&#10;irSpqUmvlZWV6bnBRnt7uzQ0NEheXp6MHz8+OpsdkA+1tbUaVmVlpRQWFkpLS4vU19fr98HMg337&#10;9ml8JkyYoPk/VCAO1BPyYeLEiVpH0oG6RF4VFRV116FMg/pAGJQNZTKUeRPQf8Tb8ZgxY/arR/Qz&#10;HOXl5XoAypk6RTmXlJTouQOho6NDWltbtR+jjhBeQHrQrimXeL4PJ1DWlHlpael+dWr37t1ab6hv&#10;g9lP0Gc2NzdnZdw8lPGos7NTy5r4kSe0j6EA8WB8o41WVFRoudE/UJZWjiOl3YbRaRiBxvXXv/5V&#10;3v72t8sFF1wgJ554opx11lnyxje+UT7zmc9Ed3mi8/3vf1/+53/+Jzoz+Fi9erW84x3vkA984APR&#10;meyBxvr+979fPvShD8n69ev13N///ne5/PLL5Y477tDvg4Xrr79eLrvsMqmpqYnODA2YKPzwhz/U&#10;PKiqqorOpsYzzzyjcb7xxhujM5nHCy+8IG9729vkS1/6kg4QAcMDtON3vvOd8tGPflR27twZne3B&#10;r371K7n44ovl1ltvjc6IfO9735N3v/vd8tRTT0VnDoxVq1bJd7/7Xa2LEKaAvnHnnXfKq1/96l75&#10;Ppxw1113aXlDgpNx6aWXyte+9jXtwwYTCAmMm//7v/8bnckcSO/ZZ58tf/rTn6Iz/cf27dvlk5/8&#10;pLz3ve+VzZs3R2cHH3v27JFrrrlGvv3tb8vevXv13PLly+Xf//3fZc2aNUqcRwoCMR5G+L//+z8l&#10;Osymv/KVr8jvf/97+cY3viHnn3++PP3009Fdnhjfcsstev9IASr4QF5unH766fKDH/xA8ybXYWlD&#10;EcgUUBbe8pa3aB5MmjQpOhsQkH1ce+21Osk65phjojMHxksvvSQ/+9nPZOXKlUNCjK0NDqSPCTh4&#10;3H///Vre1dXV0Zke/OQnP1ESSB82mIAY/+IXvxh0MWW4gLegN910kwpz9haYCe1//ud/qiCVyfFr&#10;qBGI8TDCj370I5k9e7aS3te+9rVy6qmn6uz6hhtukAceeEDvoXJu27ZNyTGvODdu3KgHs046fWZ1&#10;zPy4Z9OmTToD3bVrl75CioPXI1xDjUX93Lp1q35nhs+1OHgms3vu4ZkoS8nPA8SJmSZh86wtW7bo&#10;87g3PiDx2oj4ci/hW9gojaSvrq6uO/47duzQDi15QDOzAF77ANR2nmn5ET94lqWJ5/A80kCYlh5+&#10;Hw+Dz8TH4sFf4p0cj3QgXMrB0mLf+T35RL5Y+MQ7rrJyj73WsjznXvKCOABeafHKjjyw11v8DtJB&#10;OOQ9v0lVnnYP9SKuAvCZMuE8r9AA91L2hM3zOMgve/UXMPpAveOVMW0QUO/oi6g3Vqept9Ql6hHt&#10;jbrMZ4gS12kP1CvqEL+nPlHHrK7zLOot1wx8jvcN/OXZ3EudtPpIW+Y6bYo40BYg5vRD3JPcP1r7&#10;NxAOYXOdOBL3eHsiHfF2xsHneFtKBdq9xZV40+4Jw9p/PK3JIEzeDHHEwyEe5Cnnk9usPZ94WxgH&#10;arPEkbRYv0M+kefxMHlGX8/n95Qn8bG+j4NnA/oszEOs3yIveAZ/LU95rqWVg8/cwzXKNLleUEbE&#10;gXs4rK+0+3gG54gD4VicKAvAfVY/LXzibnXUwH3UDavrFh/yvD/gWeST1T/iRHzi6TEQn/gYwF/G&#10;6nhYtDvSzX3ElecSL9KVPO5Sx8lHSx9/SYeVCyYmVjZ8Jp48l7yj3luecd7aFb9Njjv3Eo94nck5&#10;uEgHDBOcdtppiWOPPTbhKnXCVeqEa0TRlR64RpQ48cQTE4WFhYnS0tLErFmzEnPmzEm8+tWvTriK&#10;mHCNJPGe97wnccYZZySWLl2aOPLIIxOOZCduvfXWhOsooqckEk888URi8uTJife9732Jz372s/rM&#10;xYsX63Nuv/32hGuUep9rhIkXX3wx8elPfzpxxBFH6D2XXHKJfn/lK1+ZeMtb3qL3geeffz7x//7f&#10;/0ucddZZicMOOyxx1FFHJd74xjcmfvWrXyVcg47uSiTcrF3De/e73534xCc+oZ8vuuiixJ133plw&#10;jTrxla98JXHCCSckFi5cmLjgggsS3/jGNxIXX3xx4q1vfWtizZo1+ozf//73iWOOOSbxy1/+Ur8/&#10;8sgjGh/yw44pU6Yk3OCdOP744xNPPfWU3ucadOLHP/6x3rtkyZLEokWLEhdeeGHiN7/5jcbR8tx1&#10;CImvfe1rGo/58+drfn7ve9/Te88+++yE68D1vnQg3GuvvVafQbnOmzcv8fOf/1zL9S9/+Uvida97&#10;neYR50855RS9jzABee5m6FqO1IcFCxYkDj/8cM0DngEI/3Of+5zmgeuE9JzrpBLPPPNM4rrrrtO0&#10;8fw3velNiS996Usa/09+8pN6n+vcEu9973sTr3rVqxKuE9NzwHXSiY997GN6fvXq1XqOe//t3/5N&#10;y2fZsmXd8fjOd76jdc3y6+mnn0685jWvSXz0ox/tVdYBuY3ly5cnLrvsMq0zbuDV8owfP/nJT7QN&#10;3HzzzdEvEonPfOYzWh/uvfde/e4GysRPf/pTbVP0OfQRtOmPfOQj2nfcdtttiZe97GXaZ40fPz4x&#10;c+ZMbZ8/+tGPtK5Ql2+66abEOeeco22e31MH/+///i/hSFl3HaPtfvnLX+5uk/QzPMPapLWfBx98&#10;MFFRUaFt6p//+Z8Txx13XGLGjBmJVatWaR2n36FN0vbpH4n3b3/724QjGfp72h/9Bc/4l3/5F+2j&#10;eAZh0j8+/PDD2tfxHPo42tnb3va2hCPf+vt0eOGFF7TtnHnmmdoHEWfSS97ceOON2u8bfve73yVO&#10;Pvnk7nynPdKfXHPNNQlH3vQcoL+8/vrrE1dffXVi3bp1mlf0kTfccEPi1FNP1bykTAjrv/7rvxKO&#10;PEW/3B/0TZTpO9/5Tu1X6HfI6y984QuJtWvXar4A+gTqAHlI/Hk+aSKulNGnPvWpxPTp07W8p06d&#10;2t0fk/+A+9///vd396H0vRMmTEh8//vf1/NHH310Yu7cudqfrFy5UvsW+n76H9JDXY33W4xVhHn+&#10;+efrPTz/vPPOS/zHf/yHxgdwP+MAcXITO40Pfe/ll1+ueUbZP/DAA4k3v/nNWicoa/KfdDoC2N0e&#10;GEMZp17xildo2umfP/ShD2kfS9i//vWvNbxUYHymvP71X/+11/jG+HvFFVckrrrqKi1D4EisjtG0&#10;Ie6lLAiL8fXZZ5/Vvh7ccccdWn+o51/84he1n6fv57nUadoPcGQ+8ac//UnDIX2ETT7T9ukDAG2D&#10;sYhxgrr4P//zP9rfFxQUJCZNmtTdbhnPGXvgHY8//ng3VwCEQxuh7lne5yKCYjyMgF0xyoar/PLH&#10;P/5RX2Mw+3MVrHvWipkFr89dwxXXcMWRWL0XOyDALM0RQrVZ4lUW511HIa4iixug9B4DSgC2uszw&#10;MN1wDUtnmXwmXMCMkldf//3f/y2uo1L7QtcpyEMPPSSuUeg9BmayrrNRe0V+8/Wvf12mTZsmjkTJ&#10;H/7wh14zb2bzjiAKs2XsUt2AJ26g0tc2xBtTCX7nOipxA91+YSXDNXJxHaHmBwdpRWl3Hale49UQ&#10;M31eFX3zm9/U83wmDNd5a5xR5bmHeJJObK1Q7clv7JuxTXMDYr/Vgbvvvluf6SYRaqvJs0iLI6sa&#10;BvnjiK7acH7rW98SR0C1/MgbwqZceeVI3mOvd+WVV6ZdmOHauqoAX/3qV8UN3PKud71Lf8PrbsJm&#10;Bn8wID/cBErtyd1grs8kHbySpIzjSlvA8AVqkyM/2ufEDxQtlKu+cM8992h7oa3TthxJ1v7HDdCq&#10;PGF7if25G0jlwx/+sJqI0Ubd5FD7M+o+bdENwlrvsT+lHbhJu9ZlVCm+cw/huMFf3645MiCOVKl9&#10;e6o2iT0pcXdERNuQI2uqsBFP1mxwjrAduVWb6b/97W/RLz3oCx1B1TZAuuhD6Z9pC7RV0sPvWXeA&#10;6QDhxPu4VOA68cUWld+RXvpx2hJpM/XuYEF7ZO0JeUy/4siq5pUjzmpylS5+9B+kgT6Tvp+8pS9+&#10;/etfr8+j7VMXAPnK893kRRzZ1uc74qp9LM+hzyJs3n7SX1ifzNjQF8hL4kiekNeOGGp9ceRQ19sQ&#10;H8qJ+PDcZBAu+ch92GfzHMY/4kTcqD+OYGp9JD6YItJfUncwVeTZKK1uMqTpon6Szs9//vPdbxu4&#10;z5FwHbfchEF/T5/M/QcC4y1xZzxxZFbHHszhsOON1z3iSziMi4x7tB3SxF/KiHTYWhsD4x3j+Mc+&#10;9jFtP7zNIf3Y9PM8N0FVs0ziTd2n/8YcypHu7reuyXj5y1+uZhX0/468axjkm5uIqi0yC/QY1xmv&#10;DKSFcmPczvQCx4zCZUrAMAGKB4oAs1XUTmbRJ510kqpwKBQ2M2MWiFLBjDoZzEp5zoYNG1RlQKVw&#10;5FdVXlRKA7NR1yD0nCklzEJRd5hxo8S6jiBx3333aVioIzZLJR7MjJlFxhVjzlvYblDVsN0AoPFE&#10;obTZK4oxM+B/+qd/0tm4gRk7M33CciQvOuvVExSMvhTjOFA2UBlcw9aZPZ/JF1QgfoMqyuyY9HFU&#10;VVUlHBFXdRXVDHWBWbUbFPQ+A2XArBmlpD+KMaqJqViEw2yaGT3qE3lh4aNCfPCDH9TZOOGhCF16&#10;6aWaF25iom8JiH8cyYoxz0Zhc4ORqk8GFCI3iGh9OhjFmHCJK0oHeb9ixQpVCSg78oc8AeRxUIyH&#10;H0wxrqys1LqDihY/aOPUnb4UY0foVCG65ZZbtL5TF6nXcdBeUdRQlq2/AdQplDz6kXibR2mm3+E8&#10;byZoByizKF58NtDHoAbTJq2tmWKMOosKmgyULN7IWP/4j3/8Q3/P2y1A/0FfQRvmbZu1PdoS6il5&#10;hZJnIH4oxih6fdV9wkLdRqn761//Gp1NqNKMCoqq+9xzz+m5g1WMUfpo2/QfKNuo+TZu9AXuc4Rf&#10;VXvyz/om0o4aSxm5CZCeQ9mkj7Dnk1/J5e0IrZa3qZFxpFOMOWdjBHCkTBVeR/C6xx5AXaNuGAib&#10;PpT6Y30U5Ue+8FbAfkv/Rt5feeWV+t1AfXrXu96lz6TeWdqpJ45Ya72jrtNXOpKsb05562egLtEf&#10;HkgxJr8of1Tp+Ljyxz/+UeNlijH9PX07SjD1wOJDWfCmjrcxvDnknCnGlD/pNrhJnz6TsZbf3XXX&#10;XTruOFKtdQRF2uq1gTjFFWPA7+kXiCPtOg7qGeMPec6zOChD1GjGGOKXqwiK8TACs1o3uOisjNkc&#10;s3BmcygwqLWu0UR3poariDrjZTbNTJTfcDDrQ7nEJigOFj+4zrx7Zscskxk7Kg62VsykmYWisjiC&#10;3m1TyAyZ2b/rSPQ7IGzXGFRNYDaJbTRho/o4cq22SijfBsJEUUJVMKB4co8jpTJ37tzorGgcmen3&#10;B8QDVYfZNrN81FoUY5QrZuFu4NJnY5fF7JYDNZVZMQoZaXUdjM7umRljS2kgvcQj2f1QOpx55pky&#10;bty46Ju3pXvyySc1Pcz4LXw36Gk+cB1FmvxHlSU/mamjijHzp/zSKbTM2ok/NmKEa+A78UYVHyhc&#10;/6E2aayMx3MBCoqbYInrwFVJSy7TgOEL1CHre+IHb0pQWvsCSi/1HBUK1dORCF3FTv1wg2V0V2o4&#10;sqhtzU0C1e2ggb7BEQ1drEe74C91nPtQqgz0Fbw9S9UmUS2Tz9Ov8WYJRQtVkT4Krz/Ew03oo7s8&#10;6HtRp+k7gPV72GA6Iq3nAPehHqP20l8eCCjWtG+Dm2yrakzcUPYOBYwh5Bt9KYokCiUKHiow+Uib&#10;TgX6GvoX4sJ91jfRHzFOUJa8PWRMQO10JEr7+l/+8pf6fMKj70z3/P6AfiuuXlpf68h6r3LkzaK9&#10;ASM84ks6UVRZm0MfxSL2/vZR/N5NjrrfKFjaSRP12pF/HRN4q8Jf3siefvrp0a9Ffxcvz3SgbrjJ&#10;gJZPvE3x9pJ6bCBvGR9YDEe642VBXaSekX7+GmiDs2bNir6JuMmi1lPizBsPwuDNMW8Pqf9//vOf&#10;NS3077xVORjQhng+KjZjLfFmYSPjBG05l127BWI8DEEj4XUdr4EYZHidRKfF66y+QOXk9SCvWhhA&#10;uJ/XHwx4fI83JECjixM/QMPjPI2FQQ0ixoAQH4wAHVjcvyYNhEaHGQQdHK7EeM3CKyAGXZ5Fp2rg&#10;t/HfAxow4cc7RwCJTj6XCnSSLFBgUkHHwetcBhziDxhYiQPXr7jiCnVhZgedBPEhfDpHCDYDgg2K&#10;hvhitwMBsh0HHSz5iolEPGxMJHgdyQBP/Mjr97znPfLxj39cJzq8ouVVqJuNaydE3JLBOcqftCaX&#10;aaryiy/YM/CM+LOJC26jqE8MmLw+ZrDh9SKdItfjZRowfMEgzMDJJCp+UO42IU4HXk3z+pl+i4GR&#10;esrEnD6ACWhfZIk6S99AW7N2aqCt0SdQJyEv/B1Im6T9JZ+31+tmBkD/SJ2mnyCsOAiH8Aw8izhy&#10;Pt7G7DzpPBDJ4F76svhrZn5L30NbSjfx5XcchNFXm2VSjakWfQfnmaggjNCf4FKMfEwF+jzGBwgT&#10;JgXx/gnzBMYE4klZYQKC6RmfKWO8lPzTP/2T/pY+9mBBOcbL1updcvlyPj6WIfpQ5yB/lC/9E2VK&#10;vEDyuJcM0gF5fuyxx3qlmwkTphJMeizt1Nfk8iM+yWNZKlA3KLvkeymz+POoh9SDRx55RD74wQ/2&#10;ihN1l7Ky+mLg9zzHYPXUxnEmE5jJYAaJecYnPvEJHVMwm0RI4p6BgsnAcccdpyaGTEAY/4k341k8&#10;PbmIQIyHEazhGOgMaHQ0cM6b3S/gWrxDBDRaiBMDFPbC5557rqqlqJFU3IGCsJkx02iYDVp4xAWV&#10;J66OMABCLlGWsXOCiB9zzDE6c0zV2VtHHwdhcY64xgcpwoF4HwgoGpA3ZtcoXSgN8c4CpQZH5Qwa&#10;NGZszOIHAyV5hbpK2lEM4gMdHRJENTnf0yE5fag5HAzKDMjJ4aPMokTwO/KCAYpOHsUdezYmR3Ru&#10;qQYf4gsRIK+ZHBjoPMm7uGpCp0nHRdpIk4FBE0XDQBljd4oSQVyI9/HHH6/5czAdacDIBKQJf+so&#10;UdhK/vrXv9Z6gqKIjTD1zNoCfUe8j0N9o40mvw3hM30Kb7Co29Ym6QMPpU2igkOCsbOE0NM/MiFF&#10;rR0MkHbaL32VgXZHGiA7cdU8DtJOPkHy4vlEG+UtWBzkGaQHooL9N2sZGBuYfNM3pgITI8g+xIn7&#10;kvsmjosuukhJIfdBvumvWKOCMk2csG011Z3ypkziZZ0N8HzWqpB3kGJEGN7I8cYhOV8A8UqOE3nL&#10;W0SIXqpxgXUgkFLynz7WysvAd8bHAwFxgvyjrsXJOvGM1z8mY4wTjAWkKTk+HJQvY9lAwEQX223W&#10;vmDjDvEnvQg16cbXdO0WQLyZAPO2hbcG1AfepJD3jDG5jECMhxGYyTF74/UG6iKdHh0oqjGDD69L&#10;AJWVzgkCyUHDpGMyhYNGh2LK72mwzDx5FT9QECaKEcSIWTmvd2jEPPupp57S16UGm0UzUBmRpfMg&#10;7Oeeey66q2+gWPGqkkbGQdp4FmEfyIyEeLGogYGAToOBGpA3pkoxIDII8iwaOa+bUANII0SUgzTz&#10;qov7UFjslTCEEUWEtB8MKaTM6Lx5dUtHwndep9Ehk78MZuQhcYDMktcQA8qQfOX1JQfpSdWJ0enS&#10;8QFUXuJJnlCfmCzFf0PdIc2k69lnn9W/dMyUU3zgJC/ofCEipJ/nUTdZQEj5BwQA2iiElTpEXeEV&#10;OG+NGNypM/RH1H0ICPWHc9Rj7oWY0gbY2IiJtbU1CDaTMgZaFEPaJH0DJAhzA57BfbRR2kl/iTFx&#10;MtJN2yLuPONQTRgGAtomyjp5wYSVvpk+jnw44ogjort6gzygv2I84JU66SfumABgQmWwtJlrL8gc&#10;eUg+0zenU3QJm3vIU8YeCCB9I0IBnwmfZ9FvUtY8n7hDgFgYh3LI843w0R/xmXt4HuXd3zIaKOgz&#10;iReTK8qUNNCXMRbEwfhIPaSOcdi4SdrOP/98LQ9+zyQsnnZ+Q3qYPNAHkybIKffzHPpMxIsDgWcy&#10;rlDemPXxW8qQsY4xwcC4gKhE/lHeTJaICwcTSdJrO9H1F4RFuREe5YRIxCSCsGi35EMqMFYQDmM5&#10;eUOeMT4ZSWYiRZpYPI9JIGZ25FeuI7dpe0AvMLMHqC2QJQgYM3BmdzRIbI4BnRGd3W9+8xs1VaBy&#10;04BRaamoVFJmhqw4hRjTaKm8BwNewUA0eSWHaQLh0rh47QSZMxCHU045RdUGlAPSQOfJYNff1yoQ&#10;f1RJCC6rwAmLThX7QshtX6ATZPZL50W+MSs20LEwUPOq7brrrtM8Y4UunQ+dDB0F6jDh07B5Bl4d&#10;MLnAVhllic6Awdo6ioMBv8PmGTMZXpHRGZOHdEp0gJQVpiiQWGyLKVPIAPlH/LBPxuaRAZJOKg7q&#10;xGGHHSZveMMbVAGAdPDmANtBiGy8rBgIUPbp3HkVCnlGoadzpuMzcB/qC8QBsxyz84REUC4MlAEB&#10;mEwxUbKBm/qMkki7g+gxUC5cuFD7ICMrkA8mqrRJ1iSgOtLm6UOoixBHnocyCZml7dAm6Vvo32jP&#10;1HHCgbT0ty5iQsXbF54BEWTAp36jcmWLuMUBOaONESYEGYJDX0o8MHdI10+Tl4wB9EH0sdYW6V/j&#10;fSOkGHtbSCJpIm8gRBAxCCzlkArkH30ffTZ9An0NRI6+lP6eMsGGl0kPplWkgbGBPoK4cz8KJ30W&#10;oN+gXhAXxAXSif0vfWsmgcDwyle+Um2d8eaEXTl9E/WM+hMXb0gjeUjdwjyEOsi4xVoSxjgIK28S&#10;eNPKefp8+mXqGWssqKtcY2xhDCGP6VfpD+Nv6dKB8sD+lreaNq4QV4h1XI1lAsk4joBD/jHxodxI&#10;KySWvCcvTfzpD5h4EW/GO0QRwnv00Uf1L22ONpY8pgDGFMYgxgrqGfcxBlFPGXMYD1HTeUNNfSBO&#10;CDy5joLP42skYFiAxkgjpCHQ0aDmMcjQ2OnMrVOjc6XCMnNFkUVppvPi1Yh1hjQ2GjodEgMPnQSA&#10;OAHIF0SIzgyCaGBmSYNEAeA8pIzOkE6EePEbOkMWrhBfZp50FnQ6hME17rH76AhoRCjZpv7QeTPb&#10;hjzHFRIGP1RjiB9kjVk/52h4dECEB6GjcZNeOiOeSYfFQGEqEDNXlBQ76LgZFBi0SRNhcC/5Rhh0&#10;fnQWpIPBgAYPqSQe5AWDPp0R7oBo9MSF14rkbTrQCfFqzkwjAH/5LTN18pnwKWcbIHHXZ6ovZB3F&#10;jAGNONJJ4zqJLbjtrQDpp7OiLCAfdFL8nvjzG/KBTo16Qdikm4GBz+QF5YoyTT3h+aSJ8qBjhngw&#10;iJEv5ANxoT5aPMgfOlXyn3vo4CHvKE99uQAKyC1YudG2IKr0HXFQN1HgaHf0OYC2CYlkQKVuUCdo&#10;Y7R52htEjEkmkz9btAuxo+3zPOo9Khn9AoMpbZN6w+84D+Hg2ZAUwqQ+A4gs/Q11kXBoI9i20j5p&#10;t5AF+iHaFqoq9Zm+gf7SAGGjT6PO8wz6FwgV54gnfQ0gX7iHyau9qSPN9DvE09yRAfps4kwfAaFJ&#10;R/7o8+gXSAN5g2BBGJBJ7HZpp8QH0CeRp7Ql8oA2SzvjIP307+QLpJA2Tp9IntlE39o199FHEF+E&#10;FfI7HYgX4REWbZ2+CWGGfKEvo++kj7E6Qx9DGIwl9Gn0j5QjvydO5DvlAAGjXBE9qAe4+qT/oC+i&#10;vEgn4ZAWBCErL9JAPkDYCZfnAuqZEXXO8Rv6MsYnwmHCwASIPozfk6/8nnRQHygH4kT6UNVZrAfh&#10;g6hSltQLnkMaLe3kC300ZcvYyO+4DzGDfKcPZjyGNKabfFBe1HnyKD6+UWeIF2VHWLQT8om6ymfy&#10;kPhQ7vS5jJu0Ge4nLYwDlA15am2FNoAownnqL+ch1YyTtBfCZ0xnMkYdJ3/IU+oLb2esnVA3GW94&#10;FnlG22WMoHzJG0B9wEQJczvSPxz6/jyXkdk18gkICAgICMgyIHyQDwgKgzKiAeTi7W9/u5JbBnkG&#10;81wF6q6RcNTUgIDhDCaCtEnUbyZ8rJtBfIlPRHMVwcY4ICAgIGDYA2WMBX28xmZBFOYXqMoMxryZ&#10;Qn0MCAgYHGDiSXuEFKPq8zZjOJBiEIhxQEBAQMCwB6+VUYt5FYwdPa/7MT9iTYK9us9lYO6EOQiv&#10;vAMChjswn8DrDHsWYP+POcZwQTClCAgICAgICAgICHAIinFAQEBAQEBAQECAQyDGAQEBAQEBAQEB&#10;AQ4j2pSCpOEqCDc6w8XoOyAgYPiA/sXc8pm7qJGA0HcGBARkE/jAxnUb/Wau9Z0jmhjjyxU/ivjk&#10;M596AQEBAZkAXSc+YC+//HJdODWSiDH+WvGPil9T+s6RlLaAgIChBX0n7hTxLY6P6ECMBxE4lv6X&#10;f/kX3UUIx+VB+QgICMgUUFTZqpjNG3BFNJLIIz5I2UWOHcNw6B/6zoCAgEyBvvPee+9VzzG52L+M&#10;aGLMjARizKvOj370o8GPZUBAQMbALorsUsXOXOx4NZKIMbtcsQU9O2exq6aZiwQEBAQcKhAt2SEP&#10;14rs9hcU40GEEWP8W37yk58MxDggICBjgBizJSrbyubi68BDgRFjto698cYbAzEOCAjIGCDGbNMN&#10;McbHeK71neH9WEBAQEBAQEBAQIBDIMYBAQEBAQEBAQEBDoEYBwQEBAQEBIxoYDXKgQtCXIWFI3sH&#10;eWz5PRwRbIwDAgICDgLBxjggYHjACHFTU5O6ceVzQPaAlwncPOLGsqCgYL++MdgYBwQEBAQEBAQM&#10;AUy5ZJJXXV2tpAzRLBzZOxoaGmTPnj2a5yjIw01/DYpxQEBAwEEgKMYBAbkPKA4b1qxfv165AK4V&#10;U6mYAZkB+Q0Zrq2t1T5y9uzZUlZW1iu/g2IcEBAQEBAQEDBEYEMJACmGpLEVMa/6w5H5g7wlj00s&#10;GI6KcSDGAaMWja0d0tLeKV0j96XJgEEHVtfcLut2N8i+prbobEBAQMDwR1CJBw/DOa8DMQ4Ylahv&#10;aZfbn9sudz6/Q/Y2BgJoaO/skuVba+SH96+Th9ZWR2cDAgICAgJGB4KNccCoxKoddfKp3z+vRPDG&#10;Nxwtx8weH10ZXaD50wHkR7P72uZ2+fUTm+Xf//qivPHE2fLl1x+t5wP2R7AxDsh1vLCtVp7cuDf6&#10;ljmcvXSKLJpSGX3LbdDHNTc3y+bNm3X74Xhd5o3hra6/GyzMn1Qh5y2bGn3LDHbv3q22ujNmzJDj&#10;jz8+Ojv0oA8hz6dPny4VFRXqqcKQ6zbGgRgHjEo8vn6PfOFPK6WupV2+ddVxcuK8idGV0YNWNyis&#10;3lkvL1U1yMnzJ8qcieWyp6FVfvHYJvnevS/J646bJd+4/Njo7oBkBGIckOv48QPr5at3roq+ZQ43&#10;XXmcvO74WdG33EZfxJj+7sQv3xN9yz5eedR0+cFbToy+HRibNm2SFStWKHk88sgjo7O+73n00UeV&#10;cM6cOVP++te/yqJFi+TCCy+M7kiN7du3y2OPPSZHHHGELFu2LDqbHQxnYhxMKQJGJTo6u9S2GMXY&#10;/TcqgTr85xd2yHf/vrZbVep0edLW4e2u+RwQEBAQMDRYs2aN3HLLLfLEE09EZzz27t0rv/rVr+SO&#10;O+6QadOmybXXXitnn312dDU9NmzYID/60Y/k6aefjs4EpEIgxgGjEu2dCSV/bRFBHo3gNeKuuhZp&#10;aOmQnbUteq6rC2JMnrjJA/8LCAgICMhZ4Jv5L3/5iyxfvly/40P44Ycflh//+Mdy00036d8nn3xS&#10;tm7dqmox5Pj222+Xf/3Xf5XbbrtNqqqq9HcBPQjEOGBUAqUY3teuJHB0EkCE8g43QXD/SavLBwAZ&#10;5jNZ0uk+j2BLq4CAgIBhD8wjfvnLX8qDDz6o3zGx+NnPfqbkeN26dUqY165d2+1XGBNTNt/YsmWL&#10;kmp8PAf0RiDGAaMS7Y70eVMKtgqNTo4ywHnJBwhwa0ennjPF2D5zLSAgICBgaFBTUyN//vOfVeG1&#10;A3OI559/PrqjNx5//HE1tXjLW94in/3sZ+UjH/mInHbaaWrLe+6558qSJUvkyiuvlK9+9avy5je/&#10;WU0xAnojEOOAUQlVjB3p88rx6FRGSTe21kqM2z0Z5nM3MXbXAzEOCAgIGDrYLnI7d+7sPjB/YEFh&#10;KkydOlXa2tpUMcaEgrENjxWVlZW6+UZhYaEuQBwzZoxuxMEugAG9kbPEGBck2MF8+9vflq997Wvy&#10;/e9/X18VYD8TEHCo8IvvIH+YD3Spy7LRBjpMTCkgwK0uP4Auvos+u49hAV5AQEDAEILd+l7zmtfI&#10;Zz7zme7j/e9/vxx7bGqPQRdccIG8/OUvVzOJP/7xj2pnfOedd6qHmYD+IWeJMfuaQ4xfeuklLeBn&#10;nnlGbr75ZnVLYts7BgQcLGzxnX7uwJxi9BFAPynobUrhP8cUYwyQAwICAgKGBLg5w93ZxIkTuw/c&#10;Q6ZzP4vbtuuuu07J8yWXXKJiIovs4FJxl2kB6ZGzuYTdy6WXXiof+MAH5OMf/7hcf/31ug837kmw&#10;nwkIOBSYCUXPZ/04quAVY29K0ZbSlMKr6QEBAQEBuQ/MLrA9XrlypZLnE088UX03NzY2SlNTk5pT&#10;QI537NihgiML8bpCH78fcpYY4/z5la98pRqKYzNz+OGH60wIW5t0tjUUMLY1FDYHDqapKAEByTAb&#10;YzBaXbaRfF1859LuPVF49ThuYxxctgUEBIxUlBcXyidecdigHdneFAUOhBeK//zP/5QvfelL8uUv&#10;f1lJ8umnn678afbs2bo73iOPPKIL8/77v/9bbZYDemNY7HxHFJkFYSvDTlMUKDOfZOCaBFsaXhkA&#10;TC5wXYLyHHa+C4jjR/evk588tEF217fK195wtLz2uJnaSY4mrNheK5/+/fPy3NZaOe+wKfKfbz1J&#10;XthWJ1/44wp5ZkuNnLN0inz9smNk+riw61kqhJ3vAnIdYec7zx/S7XyX69i4caNyH4TCo446Kjor&#10;KhBCbjGxgPCyg9ysWbPkhBNOUCL87LPP6pt1+iR2xnvZy16mpBi1mJ30/vGPf6hivHDhQjnjjDNk&#10;ypQp0ZMzh7DzXZZB5fjtb3+r/vYwQk9FigGmFhiqozDbUV5eHl0NCOiBuWvTzzH1eDSB5LP4DqAM&#10;49NZFWOXH8ArxuE1W0BAQMBQACIP54mTYjBu3Dh9o85udxBixL+TTjpJySf34qrtgx/8oJqiXnbZ&#10;ZTJ37txuYsrW0uyUhxu3173udVkhxcMdOU+MIcW/+MUv9O9VV12lM590YEaEf76PfvSjenz4wx/W&#10;yjIc8fzWGrntmW26O9kwEPWHHTocCTQuPFptjCG+7RHxZWKAOQV/gx/jgICAgIDRipwlxpBByPDP&#10;f/5z3S/88ssvl/PPP7/P1yDMiFCNMZngwGffcPXR99+Pb5bv3rtWNlQ3jkpXYtkGhNAU47aYh4rR&#10;BJJsirHZGdtfACcOxDggICAgYDQhZ4nxpk2b5Cc/+Ym6aXvFK14hJ598sppSsLpyNLhre35brayr&#10;apQdtc1KYAIyC7/jnc9Yvy20fhxViJtK2KK7sPguICAgIGA0I2eJMSsrUYv5i5PqT3ziE2ov893v&#10;fldJ80gHbrSQiiFwAZlH3HxCvVKMQgLIhKtbMXbpb23v9MQ4sjHmrU1QjAMCAgICRhNylhjjno0d&#10;XvAmcdFFF+nKSQ4Mx9MtvhtJMEKCmpkIxhQZR+8NPnrMKkYTSDMTBKDE2BRjR5ABVVAnaAEBAQEB&#10;AaMEOUuM8V/Mph7JBzu5sPnHSIe9wlb1LvDijMNvCd2Tx6OVGFs9U9tilw9xxZjrQTEOCAgICBhN&#10;yFliPNoBUYGSBMUuO4ibUnj12H8eTWAuYKYUmBpjSoHNsZnvkCfBxjggICAgYDQhEOMchSl1pt4F&#10;ZBZx38WjWTE2d23Ut2ZHjMkXy4mgGAcEBAQEjDYEYpyjMEKCeheoSeaBEmpk2JNk/TiqEFeMOxNd&#10;0tzW2e2qDXA9EOPcADtdsckRC5Df9a53ybe//W3dVSoV2FXqtttuUyf/8eOb3/ym7mQXEBAQEJAe&#10;gRjnKHqIcVCMMw28LcRNKXBPNtoUY/U4wRFlAtWsyRFjc9UGgmKcG2hoaJC77rpLfvSjH+lOnux0&#10;9fDDD8u3vvUtJczJYCvWF154QT36sCGSLVxmQTO+3QMCAoYHaMNMgu+///7ojMi2bdvUO9fXvvY1&#10;+cMf/iBf/OIX5eqrr5Y3velN8va3v103N/vpT38q69atk66Y4nP77bfLe97zHr03fnzlK1+R9evX&#10;R3cFgECMcxBxN1mm6AVkDuRtnPB5kjy68pnkdsbeRpAfKMZxYkw9DDbGQ4+qqiodABctWiTve9/7&#10;5N3vfrduE/vkk0/KQw89FN21P+bMmaNK8dve9jY9LrzwwrBFfkDAMMLOnTvlkUce6SaubHr2n//5&#10;n3LvvffK9OnTdU8H+gE2Njv33HN1Isx20Uykv/CFL8gDDzzQve/D6tWrdbM0tpk+77zzuo/jjjtO&#10;xowZo/cEeARinIPA9tV4WrAxzjwggXHTidFIjEmv2RcD8qSpraOXKQWcuHM02pjkEJic7N27V1at&#10;WiUXX3yxzJ07V6ZOnSonnniiDoyPP/54dOf+WLFihfp/5/if//kf2bVrl+Tl5UVXe6Ozs1OV5qam&#10;Jj2am5t1Q6WAgBEJ+nv6tvaWwT862nz4A8TatWvlhz/8obbrK664Qi699FKZPHmylJWVyWmnnSbX&#10;XHONXHvttXLdddfJW9/6VqmpqdF2j3JsmDFjhrzyla/U++zAHe6kSZOiOwJAIMY5iLhKB2kbZZwt&#10;60gmwm0do88rBcmNv40gP9SUIjYR41xQjIcWEFYGOEgrpNjAYMiguH379uhMD1CPjjrqKLnqqqtU&#10;DZowYYLccccdctNNN8nWrVuju3qDwfPGG2+UK6+8Uo83v/nN8pvf/Ca6GhAwAtG8V+S3bx3845Hv&#10;uM51YJPOlStXdm9uxlsgyC3tGjDZpc3TJ7DHA6ZW559/vppPoRCjFBvy8/PVnKq0tLT74DvnA3oQ&#10;ciMHYa7aQLsjbYZVO+rky7evlPVVDaokBRwc4pt7ACXKo4wAetLbWzHGK0Vbe7JiHOrZUIJ2jnLL&#10;4Be3D2YgKygoSKnqVlRUyFlnnaUL9SC473znO3UgZYCM2yrGgWLEq1jsFDkg1cccc0x0NSBgBKK9&#10;WeTFuwb/2P6Ma9j9fxO3e/du+d///V/ZsmWLkuILLrhAxo4dG11NDQjvwoULpa2tTaqrq6OzIs8/&#10;/7xunGYTYI4f//jH+jYpoAeBGOcg4mQk/rr7ryt3yW+e2iIPrq2KzgQcDMjTuOn2aLUxNn/FwJtS&#10;dOomH4ZgYzz0gABDdFlEg7cJA3aDqMipdgEtLCxUootyhKo0e/ZsOemkk2TixIm91KM4uAaZfuMb&#10;36jHG97wBt1lNCBgxKJ8ksjlPx/84/QPuIZdFEXiwKA90xfv2LFD+4CSkpLoSt/gPu3DIxtjQL9w&#10;6qmnqlmWHbTzsPagNwIxzkHEibFfDOW/b69plvrWDtld16rfAw4OmBDEFWLvlSL6kgIsSttQ3SAt&#10;0VbJIwGpFOPglSL3ADEeP368Dmh4mjDU1dWpu7bFixdHZ/qG2Q/zyjUVUKRRoLnOwWAcXq8GjGgU&#10;lYkcfsngH7NPcg2u/22LxXRMVk8++WS55ZZb1LtEf+z/cc1Iu46TXnYNZhFuXDFm0szkO6AHoefL&#10;QUBYzJhCbYz1k5FkR2IcYQk4eHi77Z487Esx5r6fPrJBPvX75+XxDXuktWNkkGOSG7cxpk5B/HsT&#10;Y18XA4YODGxTpkzRxTW//vWvdZX5c889J7/61a+kpaVFBzncN+HKjdetAGXpzjvvlGeffVZfvz7x&#10;xBNy66236kDJ4BoQMOrh2pUe+YVDcBT4sPsJJqyHHXaYXH/99bJ06VL1SgE5xkwiHWjrtH+8TeCd&#10;xsCzMLOACNuBshwmwb0RciMHoSpdxFniW0JD4EBQ8Q4N5GNvU4reCnIca3fXy10v7JQnNuyVNTvr&#10;pTVmgzucwUTA6hMg/WpKESfG7hwu3QKGFqjF2Bbiru2zn/2sfPCDH1T3TbhuY6BEPcavMQMhaGxs&#10;lPvuu08+/vGP6+p0foO/YzYGOf300/WegICA4QPe4ECOacP8xS7YyDFmVrwN2rNnj06S6QtYSIub&#10;NzxOHH300dFT3FjX3q79BZ5u7KBvCB5oeiMQ4xxEnIyoHWj0VdU89znYfR4a1JQiphD7LaGjLzGg&#10;Ft/+3A7ZvKdJr9c1t48YtZ5k9FKMXQK9H+MeRZw0h0nY0APTBuwAP/WpT8mXv/xl+dKXvqRklwV1&#10;qD14q4AE46sYzJw5U97xjnfI5z73OT2495Of/KS86lWvOuCinYCAgNwE5HjJkiVKjtmsx8gxC+e+&#10;853vyOte9zqdQEOKIcnvfe97dSGtea8AvG362Mc+Jq997Wu7j3/+539WF3ABPQjEOAcRJyNx91n2&#10;uTN2LmDgYPFdL2LsJhypTCk2VjfKg2urpa7Fz6YbHXEcKd4rSK9NsHipB+E3P8Z8L3D/i98TMLTA&#10;IwWrzM8880w5++yz1R2bLbzjdSjfzd4Ym0JUJdw1nXPOOaoSL1u2LDjxDwgYZsD+1ybBwMjxhz70&#10;IZ0ks9kPbhhvvvlm/f7FL35RJ8NMhFlAyyTZzCSwJ/6v//ov3UmP3e7seP/736+bfgT0IBDjHESH&#10;IyRGR9QeNvrcTYxTkLiA/gMXeJjOFjn2l+8IYDob4ztf2CGb9japugqaWjtHmGLcJQUuA8qKC3Qy&#10;BjFu6+yUQpcvpUUFqpgPFjEmrLjdd0BAQMBoB95ijjjiCN3Mx4CdMG+JIM28STrhhBN0AsyBZxl2&#10;v4M8MxFmjYIBW2PWKti9dvAcFvgG9CAQ4xxEXBCOv+7uXnyXIbICEcE8YPmWmhGzqKw/gBBChMsc&#10;+YMYemIcXYywbV+z3LumSvPnhHnjpbKkUBpbO0aUYoxyXuTSX+GIMclqae9SG+rC/Hwly5wbDFMK&#10;Fv397JGN8oU/rZQXttVGZwMCAgICAgYfgRjnIOLb8MYXSEGMoSlxsnwogOj99qkt8vk/rZB7Vu6O&#10;zo58tDuyBzGsKC50xDDf2xgnEUAW3VXVt8qiKRVywtwJUu6IYlO7I8bZ54mDAtKB/TrqcIUj/QAz&#10;iobWTlXSSS95NBjEeHd9izy1cZ8ucty0pzE6GxAQEBAQMPgIxDgH0dvGuOezbb6Qqdf5LY4IPbOl&#10;RtZVNaqf3tECVYhdHpeXFCgxxLSCPI+/ymfSwCLIiZUlMtkd3Nc4okwpEjrBKizId/ngiTH5Ut/a&#10;7oixO+cmDSR1MEwp6ls6HCFvl8bIxjkgICAgIGCoEIhxDgIyYvyrHZU49hlkSsXDpGBHbbMqg7jq&#10;Gi3wphSiqmhhfp5X4bt68hkoUXb/ijE1cMSxIC9P82ikmFIo6XXEON+lq6QwX1VilPOG5g6dBAym&#10;YswkBDMO8pYwAwICAgIChgqBGOcg4mQk2ZQCZErF4znsood6aM8eDVC/xS7NqKIopgBlPk7KbHJS&#10;4EhipSOJ+Y4gq43xCCFupAMbY5csKS0sUHJMHahzaUQx7rExzn69YFEjdsbU+wxV7X5hV12L1Le0&#10;j5jJTkBAQEDAoSMQ4xxEWmIcfc7EQA4ZRoHGjpbHtYyixXeeGIsuvkMd9edQkXvy1SvGjhjn50tF&#10;qVeMedUfK45hDdKGYsyq5ZKifCXG5AnkOG5jPBimFLjBQzHGTGWwSOpuR4o/+tvn5DO3vSB7GtPv&#10;IBUQEBAQMLoQiHEOohcxjn3OpGIM6alpblc7Y0jyaLLtVD/GLg9RRovdgUcbJgnxbFVi7L5jaoHX&#10;BhRjNaXg5AiAJ72RYuzyoKSwILoiuiARNZ174nUxW8BNXI9iPDj5u722RTZUN8ozm/dp2AEBAQEB&#10;ASAQ4xyEvsZXTc8TNvtsxDgTZEXNKOpb9TOPGylbHfcH5q6tqND768XONlkxtjJQYlxS1G1jjGlB&#10;fJHecAVljnJO2ouL3AShsKcr0AV5bjJAMgdDMVZTig4mHZ6wD0b+QsaZHI2kyU5AQEBAwKEjEOMc&#10;RCp3bQziRlIyQYx5Bq+TAbwgvhXwSIeZUqAYY0KAaqou22LZ6gkwphQQYxRjn2co6yOBR6kpjUsz&#10;ajlqMflgGGx3bZiomGpL1R+M/GWSSTD6dwSUZ0BAwOjGHXfcodtBP/vss9GZ7ICd9tg9b/fukevi&#10;NRDjHISSkWiwNmLMXxu/M0FWsC9l4R1AGR1VphRKgr0pBYox5BeCFFcOyXa+6mYX2CLDnh1QN0eC&#10;wkgVoh6ZV4q4KQWKcVkRphTck/16oVtRR28s1M54EPLXyjvergICAgJyCQ899JC8/vWvl6uuukoe&#10;e+yx6KzI+vXr5Z//+Z+VoIKqqiq599579fOiRYv0L+LHfffdJ9dee60cd9xxcvHFF8uvfvUrqa1N&#10;v4nS9u3b5Zvf/Ka8+tWv1l31/uVf/kW2bdsWXfVgt7w777xT1q5dK52dI1NQC8Q4BxFxYQXqJiO3&#10;LbwDmXi9zTN2RooxjxtNO98pMXaJZtc3rxhjSuGmB7F8Vfdt7p/jiEqcIcdwY9TNkUCMTTFWYuzS&#10;Fjel6FaMXX5kajOZdCAMFt/ZxAyyHiuGrMGUYv93+JdnQEDAyENTU5Ps3LlT7r77brnrrrukublZ&#10;z7e1taliu2/fPv3+5JNPSn19vRx11FFSWVmp5x5++GFVd0tLS+WGG26Qk08+WX7wgx/oc9rb2/We&#10;ZBAeOPfcc3Wb6Lq6uv3uJYypU6fKgw8+KHv37o3OjiwEYpyD8PatHiwU4zMDuJ3MhIrHM9hxDEAM&#10;8AowWgDZg9yijHobYz/xiHNANveAL3EPnhvYBAMSqRt/jICsgnx6rxSYUnjPFAa/+M5sjKOTWQIm&#10;FByW9Z4YxwoiSzCTGMocm/NAjgMCRg9o711uDGxubx70o7XDu0jtL2bNmiVLliyR5557Th555JHo&#10;bA9Ih5lPLF26VMcrno+CXFxcLNdcc41ccskl8uEPf1if88ADD8jmzZv1/mTMmzdPrr/+ennPe96j&#10;ynM+NoRJKCoqktNOO02eeOIJ2bNnT3R2ZCEQ4xxEZ6KHjaiS6Sq5EuMIGTGlcM/YFZlS8LjRZkoB&#10;IUIZ7VaMlSj15GuH+8w31GKMKPBMweeRsliLtHrF2NsY48sYQJRRjzEzIZ3ZNqXwHil6wkBBHoz8&#10;xabewvFtTD8GBASMElQ1V8mr//DqQT++8vhXpK2z/y4iCwsL5ayzzpKxY8fKX/7yF1Vx48CMYuPG&#10;jTJp0iSZMWOGnkNJ5tzcuXOVDJeUlMiECRPUPAKVd9euXXpfMiC9Y8aMUdW5oKBASXYqoBpv2LBB&#10;nwUxH2kIxDgHgVppYMCGxGaaGBOGLb4DShYH+FyUvhe21sqDa6tUdRsuUHdtLmN18V2RI8aOHfrF&#10;dz3p94oxphSOGLu+oaIYxdj73B0M4pZtUNTUK7MxNlMKvG+UujzBvzOpVAU3A/UtHbwP4x4zHu/L&#10;OPqSRbChi6WKsh/+JRoQEDAQdCW6lBwP9lHX1pvY9gfLli1T2941a9ao4hsHJBi7YYizmVFAnhsa&#10;GmTcuHHd5yC5kGPMMMxk4mAxbdo0JcTV1dVpzTKGMwIxzkEkE1TsXf3g7c9DaA4FELtmR0b2NfVU&#10;aB7ZPkBD+o3VjfKNu9fId//+kqzcMfDGPlTAhADS6xVjb0qhdsexbEW15yuL7vjHTnDqy5jd70bA&#10;BFkVY5cQv8FHj1cKJgK2IBGQJ5DVbAEFvhcxdgEOxsSjFfONKBzUY/scEBAwOjClbIr8+Q1/HvTj&#10;hlNucGNPURSL/gH1FmIMIUU1jpswQHQhqSjLpvDSn3HwPa768tmuHQqwW8bMApvnoBgPMjAuv/nm&#10;m3U15YIFC+Tyyy+XF154Ibo6cqE2xrF6295xYMUYVe/BF6vkY799Tqoj2+F04PfseAfY4ALQUAZq&#10;Z8zmINgp1za36zFcwKtzBG7sh1Uxdp0F+RtXRsluyoCd7+hXKkqi3e+wMT7ETiUXQFI7XL2C/5aQ&#10;D0nEGG8cAJKaqr5lCuRnvN4NmleK2ESozeXD8C/RgICAgaAgv0BmVc4a9GNi2UQVWwaK+fPn66I4&#10;7IP//ve/R2dFysrKlBS3trZ2k1RUYs6jGtuCPcB37I4htocCntPR0aGKNGGPNOQ0MUaiZ6Z0wQUX&#10;yPnnn6+rLkeqe5A4kokIg3jcBjgVUYFQ/PKxTXLH8zvkwbV9G8Tz+12O0EKCpo0rUVWUR8bJd38A&#10;mcbkACKDje5wQfcGH0oIUYy9V4o4Iet095C+iC/2KMbtI8fGmDcRXjFOYUoBY3YgrXHTnkyjGcU4&#10;5hGFupmiemccfvGdD4h6PwKKNCAgoJ8wJXUoj4ECLgQxxm74nnvuka1bt+r56dOnq5cIbI1NScbe&#10;mEV7W7Zs6b4PIrt69WqpqKiQKVOm6LmDBfbL9pxAjAcZGJK/+c1vVn99J510UnR25COZ+PKa/0CK&#10;MQN7XUuH3lvf0rdhv19416J2pNPHlqpaCEkY6AI8osGW1f7v8CHGttgKUwpIoNoYu7THs5WJBl/J&#10;I/owNvnwirEjxvEbhylIAiYl8F+IsXmlYLKkkwX3l66bfOqILQbNNGw7aIOrvi5u2c9f3BNaMHGS&#10;HBAQEJCrgAQjEjY2NqpXCIA6jAcJ7IbN5zDEG9MLFtn9/Oc/l0cffVS++93vyuOPP64eJXgDnwqI&#10;kfhIXr58udouY0OMXfOLL77YS3nmOnbPuHQ7GJKf68hpYowNC7I/KyqZLR0IzIioMBiec6AwY38z&#10;3OC9UvQM1BA5VGNDulf5Rp4PZBKhinFdq6qC08eVqloIUcLuciCATLCAAaLIa/nhAkg8eRjf+c7b&#10;GPekwdsho6B6d20VRdHiu9b2QSFu2Qa0n0mNLr5zbas4al8QYuoDaYUkq2Lcd3U6JPjFdz0B8Cpw&#10;MEgq5hMuJP/ZJXD4l2hAQMBIB5wIwotybG/PGZ9e9rKX6edVq1bpX87xpv0DH/iAmp9eeuml8pOf&#10;/ETe+ta36md4FeDcG97whu4FfTU1NfLBD35QTjnlFLn99tt1QxDuf8tb3qIEGcCp2DjkzDPPPGTl&#10;OVeR08R4oGA2dNlll6mBOgevHHBoPdygNsbRZ8Cr//jrXkhbKti2zgdSfnHBpYqxa2TTx5SqTSkh&#10;xsl3f0AsaJuQJ0jWcEGPKYW3p1UbY5en8SQweYCg+cV34v0Yu8/eXZu/ZziDNJAPLumqFqOcA5cl&#10;anNMnpiJTTZdtiUrxtT9NNU7o/AL7uKfR0ChBgRkAfnSKeOkXkql77UrAZkH5PaWW25RX8QGPEuw&#10;9TPC36c//Wk9d+KJJ8qcOXNkxYoVunsdQEzEfzEEd9OmTboJyLve9S6ZPHlyt8q7Y8cONcOYOHGi&#10;fufa7373O3XDxvM5UI4hzsccc4ze8+c//1lti0899VR17TYSMaKIMTu7/PrXv1a7Go6XXnpJnVUP&#10;NySbUaNuHciUArSifLlLeJzoC5APtoPGTGDauFIlQvxuoIvvIBPYqSrJyiJ5yjRYzIjK3aMYY2Pc&#10;23a4lx9j14eoH2P3AWKcLv+HEyi7bsW4EK8UXjEmvV4xznMdq1/BnM30YpoSJ8YEFd+BMFvQBXdR&#10;MPHPAQEBPRjvCPEnCm6Vvxd/VL5R+CNZKmwMERrLYAFyi7obt+OF1OJvmMV1/AX8vfrqq1XFNZMH&#10;7uP3vHHnXhbcxT1XcB+mFyjQbAwCuGb3xw/zQmH3fOhDH5KFCxd2P2ukYUQRYwodX34YnttBoQ43&#10;KBGJ9T1qYxxjywcypTgQMeb5KMaQILUxLipQUhgn3/0B0URkVsW4n79FpVxfVS/Pb60ZcHiZAhMD&#10;4g4xZmMLVFJ9tc7JCN6PcUSM3T9bfKc2xiOARZEGysIlSScH3YvvIMZF3hMHijF1jfzKFtRdm6sH&#10;dK8cmBENhmFDa2wiFEwpAgL2xwyplk8W/o9cU3iPTMyrl1cXPC5fKPq5nJS3xrXVoem7A1IDgoqd&#10;MR68IKz9AWQXu+Mrr7yym2D3B6jQqMXDkVv1FyOKGFM54sfBYMveJlm9o07qhtD9WLJCh00sKqch&#10;lYKHvqmLiNxnFhalg6q8jgh0m1I4YlxciDKI+7W+CXUyvJrozRL6S57W7KqXG/+8Rj73xxXy+IbB&#10;304SbxOmbkP8IIR57u9+fozdF/51L74rjty1tXX0ui8O8uP/ntkmT2/ap8/LZZAG3RLa/SMPeinG&#10;kSkFn6kXqepbJkB+YUqBbfuY0kKdfKhpziBkXdw0KZhSBAT0xmLZIjcU/kIuK3hQahKV8qvO82R5&#10;10I5JX+VfLXwZjm940nXgQy/9TsjGXAeVN3+ch/uQ1EeyG+A3T+Q3ww35DQxZoUkUv/TTz+tvvtY&#10;UIdx+cqVK9UGJtNoaOmQf7t7jVzxo0flobVV/R4sIZq4nVIylYEBFpIZfwqDuJpJRN8JLxXUttjd&#10;FH81nQxI7L7GNrWpxcZ2ytgStbPlvNko9xdKrtz/UFr7qxjjt7amqU3/DsXkI+6WDQKom1m4Bk4e&#10;23kAeearKcblJZG7NogxCU+BNTvr5Yu3r5SP/vY5qW9pz2myRdxII2kiD7ptjN13My9h4qQLK9Ok&#10;91BBfeXtBo+vLC3yxBjFeBDyrbW9JxwU4ywlMSBgGIFGkJAT8tbI54tukYsLnpINXTPkC+3Xyg0d&#10;b5ePt18v93SeIPPzd8nk+z4p8tytriHV05n4nwcExDCcxYacJsb45PvOd76jtsNf+9rX1D0JqyOv&#10;uOIKueuuu6K7MgfUYja+wO3ZQLb+/fpdq+Wi/7hfHl5XnRF1LXmxk5pSxIhnyjDcKVW+3D8G/XTg&#10;p/scIXX8R8aWFXn7UjdrJKl9/S4VqPjEhWf2d/EdxBRCBNkaClMKtYmOgtUNPiISmOyVwiY53Rt8&#10;mGLc6iZA7nyqRk/d4drWfU2qxuYytMxcmqkH5AFmJYA07ueVIs1E7FDBLoItbV06Qat0Ew8mKpTN&#10;YBBjTJNs+qnqcfQ5IGD0IiHn5T8jn3Wk+Iz8FfJsYrF8vuNauTtxknRIobwoc+WzjiD/ofMMaWqo&#10;EbnrUyKP/9g15D3DhhwPZ7IWMHjIaWKMzz4IMW7Y4gfuR970pjdFd2UOW2uaZF+Tfz3EYNkfckND&#10;e3FXvWyraZYXd9YroT5UKPGKPgN11xYnxkmNmzhwxrxRNDuykQ7cCxnhNUiZemTwXgkgI/b7/oJo&#10;eGKc0Dj2B6jdvDonb4fCk4Upxkb8vM9eTxLj8xElxu6veqVw95arjbHP43T1osERPfIXNZ7ttsmf&#10;XITWF3eQDl1858q/x48x9sYFkue+mleKbCnG6qrNTeaYdJC/5LO+gRiEfOu9+K7HrCIgYLTiZXlr&#10;5F0Ft8sxeRvl713Hyefbr5FHEke5frCHJuyUSfKljmvkgfGvEykqFbn/6yKr73QNN7c9VpgNLb5+&#10;rf8LR3YPFvfxN77gb7igp8YHyJa9zbKv0b/ex3QhmYCmAgM5ZIlbIcd9mTH0F8mKcH8UYyqgkdPm&#10;PkwiiCdkhGqKUkh9hRRxfqDEGJ3NiEx/vVL0KMbYTQ8svEzAlGEUUsgxaqUpxuShgXjy1UwpdPFd&#10;1LjVnCJ2rwFibEWzq6455T25AuoQ1YUkkRcciMbqx1jzxtsYk4ZU9S0T0F3vXHuBFLPlNmFiupHO&#10;VCVToJyxw7dgwuK7gICEHJf/kizN3yp/6zxO/qPjjfJ8YrE77/u8OBqkQlrP/KTICW8VKS4XWfF7&#10;kaoX/eCSg4CUQc5wMWa7w0GQIW7hyPxB3mLqSl6zOx6TkkCMhykYLLfta1b7V9AWqZrJ4D47AAO7&#10;EYdt+5oyQoxVoYsFDWljFb2dg0/GLivMBzHR6mujDn4HKYCEoBhTYSHIEKDkRXukkbQlk0bg88AR&#10;LPe/gdgYQ4hNde2Jc0842SaTfnMPTwYhgUWRKYV6pYiFraq9O0wxRkVlAkHz1gV4KZKLjbrlE+7w&#10;cpUYEy1TgUk7JiWYUOC2D3JcUugmCy6lnhinnohlAt6HcZfab+MOj7hofcpytlFGqPoGrxhnOdCA&#10;gBzGVNkny/K2SKU0yeNdy2RNYnZ0JQ0KS0SOvUpk+jEiGx4U2fKYa0gN0cXcBHsbQI7ZzQ13rqxb&#10;CkfmD/LWSDE+kvuzOVuuIRDjCLUt7bKrvkVdRwHIWzIhYPBkURXKoF2zRXdga42bMWWAGOMqLA4G&#10;bh28Y3Q4WVWLq719kXPS4E0pUIr962vMCeAFyYoxpOWJ9Xvk549sVNOAZBAHfgcB7L+NMcTYTTrc&#10;/XwGfH7gxSr5yYMb5KXd2e1cIeT4yTWl2KujfmLRixhzn/tb4K5DhoGSN3dzOpdtDaok+894/ehn&#10;lgw6iLst4KT8i1yazKzE2xj3mFJQX4xEZxp+1zsU40LdQAVSTlvK9oTCvw3oCSOYUgSMbiTkiPxN&#10;sih/u7zkCPE6d7SL3xmtT0w5TGTR+a5jnCTywu9Eqtb4WXcOAgEIbwqYZy5evFjmz58fjiwe5PHM&#10;mTOHpVoMAjGOgFps9sXAXvfHASH+5O+fl7f/9ElZtaNOz0GEjThs3+eItRvsD1V9ghx4WuYBmUtW&#10;ZJPNPOw6Z/vaqIOfQUaoqyig0D4UY8JLJsZVDS1y88Mb5GeOGD+yrjo666HkKopDnGgdCGpK4eJH&#10;Gs0FHSTyLyt2ys0PrpdHXuodTqYBGSfvcMMGITblmPyL8z/KnuQVklFRu4bA8Zt0phT1McV4Jwvx&#10;4g/MIRBFM7tRxdgNGJBglFsUdNsNUBVjl4ZsEWPykfbDhIMttzFZIV8Ptf0cCMlEWO2No88BAaMN&#10;bvorR+RtkoV5O2RF13xZn5gRXekHjny9yLSjRLY8KbLxYTe41EYXchNmVoEP33Bk7xiOdsVxBGIc&#10;Yasjxnsbk4lx7+FyZ22LI3GtstKR4tpm746Lgd0IUI07x3GohGg/rxTuOzbPcSSH0V/FmLv8hgp5&#10;UhqzMeZxycQY8oRpCeSo1RH+OCAWXRG54rem/vYF8kuJseZtV/dv+E6csX3OhOLeF5hkQL68jXFe&#10;t3IcV4yJJ0njmxJol1egxzNFx34TE9DoiLEVy25H9rNN8A4WvHsg/0kVhJiJwfRxpfLyI6fLsbPH&#10;ybyJ5ToBUHdtLgnZIvi6uQfEuATF2KvxKPVZCq4btKX4xIY3GLlaVgEB2cYM2SNL87ZKsXTIyq65&#10;slUmR1f6gQnzRJa+QmTsTJHn/1ekarXrOA88FgQE5DICMY6AfTD+fQ2oSsmEwKvD3veqkbq4KQVA&#10;eTZzjIOFKbEGwkomrfsT4x5CSfhpB3p3HhtkiE/cxpj7k/0YE4aqoHxO0tR4vE0cIBn9URX5DWnh&#10;Xgiy2RijNpPfeq6vuGcAhE9Uixzpg4jhmgyyq+dddAibw0xVUE0jXhx5pvDbQnNvMupbe3wXM4mC&#10;XOciiCITBJdsJf5g3qQK+dxrjpQbLjlSzRq8kpynJDrVJCATaDYbYxTjSI33NsbZzTi/oUf0xYF6&#10;mOUgAwJyFN6MYnH+NnkxMVteSsxyfX3P9sP9whGXikw/WmT3CpH197kZ717fyQQEDFMEYuzAQIxi&#10;jB0tO3BBFNUONonZQILVRtWdZkCHOCYTY1y+9aXY9gfJpJeBG8IYR5yI8slIJuDeZBtkA6ch9kqI&#10;IxtjbEo5n+zHmDC8eYD7XRIR5OWzESbCslfz5CXpxxY72bwC5dvyhjRCRiGSairiPnOoeqd3ZAfE&#10;k/h6UwoUY29jzHk2lwBktZEzTCk8dXTEOCKMKMapyFuD2h77z7xZ4J5skvyDBfGiLDz5Td0FUC+8&#10;KYUrq6RyjMMmEgcDU4y9jXG0+M5lYKq8zSRakxZa6mQs+hwQMJpQ4Gjw4XmbZH7eTlnRNU82DMSM&#10;wjBmmsiyV4uMnyuy/LeOIK9yHUP6PiMgINcRiLFDrSPEu+tblcgtmFQhEyuKdbBMJqhxswkGdYhj&#10;/BxQxTgifwcLeAjjNoQNYIubTIyT49ab1DpymqT+GviVumtzz1YfvmpSweI7TBx6fsN3CBEkkF8l&#10;kxWCNxts/RyRJzwz3P7cdvnqHau67bANEGBLB3lnhARCjJcAnoO9Z/Liw0xClWGXFlt0BzFmkkCI&#10;NumBIFsMChyBNlspVYzdR7/4Tk/1QtwrRXWDq09JZZYrIIpMBEgWpiSpAEkl7aQnXTLIS9rNzrqW&#10;7vIfCJQYuzrXoxhHxDjL2YbHmaiYFF4xTlGgKcB9dgQEDHfMlipZmrdNP6/qmivbZZJ+HjCWXSIy&#10;/ViRmk0iL/3VdYZVvqMJCBiGCMTYgZ3KsC+eNrZUZowvjRTj/RffecXYn2tq7/DEuM3/NRKbGWLs&#10;OxR85wJPHHurWslxi5tacF+6BXgM6OqVwn1mG2DIkXfX5pW0OAhXN61wn5OJOM/BgxxQBTIisxDC&#10;h16qlr+t3i2PrNuj5ww8L06+yTeei0cLdiIDpFNd02UJhElSehRjbGz9NcImLeqRIkouqil5BCrV&#10;c0K0LbTdEIP6MY4+E86epracHBuIO5OAvhRjf80vhku2eTes3F4nn/jdc3LDbS/IhurG6Gz/QP2h&#10;PTGhgxh7MxUmJftPwjIN2oor4egbk7HebSsdiHNVXatUu8lADhZrQMAAkZDD8zerGcWaxBxZJ7Nc&#10;/3WQrrXKJ4gceanIhPkiz/9OZPdK19Fkrx8PCMgmAjF2YGMO7ItnTyiX6Y4cQ34YPJPJIIQXwgPU&#10;hMIRqebIpGLm+DIpc0TTb/LRfwUqFSwMlFw4GaQTUhlHMlfppSi7n6ezc+bJkFNUUG9j7BffEd+4&#10;jTHkpMmll6iQlGSywlcjTNwDUecZxJ28Q2lmi+R4PpCOeLy4F28QSvwjUs73ZHU8kyAsystMKPiL&#10;jTEgXNLCdYs3xDHixZFinOe3C+fGGLhfJxHuNIQS7KrFZVvv+1KBehWfMGQbRMkT474UY592y49U&#10;wIvLjppW2ePaDqrxQMAzvc1+wk0AC7s3UOF8tomxnwBFXxyUGPcjSOrvO3/xlB59+QrPBjrdZHHf&#10;vn3qJ3TTpk2ye/duaWvrWRORDvyupqZGf4PT/YAAQ5F0yLK8zTIvb5es7Jon67pmRlcOEksuFpl5&#10;gkhTtciaO0UadvrOJiBgmCEQY4cdjsDsa26XWRNKZeqYEiUEDJZGUA1mYwyaWnubUiyaUqGKYlVD&#10;q9rXJv10QDDCWVbsiscRFOKiZDH2zF6KsTsfJ7Xchtu4VKCfgsxDfLAxhox4d229yTTpxDQAcC2J&#10;l/tz/C8CeWAHxANSjXrMdwNx5jW2AfWdewnL3M2pYhyLR6YBuYF4mVcKJgg9dsZeMaZciTXnOHpM&#10;KQr94juU4aQOH3Jrk5c5E8t1cuV9Gfe+Lxn8Bld1f1+125VN3/dmCsSJcEkXm3ukAte4ZPmRCpQt&#10;tsqU3UCJIu2GCSRZywTNiDETjjTBZQyeCPcEQp3rT97joQU/289uqdXfDBYgtxs2bJAvfOELcskl&#10;l8grXvEKef/73y8PPfSQbpGfDqRp+/btuq3+qaeeKt/4xjeiKwEBooT4sPyt0iaFsrprjuySCdGV&#10;g0RJhchRrxeZsEBk1R/9bnhBNQ4YhgjE2IEBD7IzqbJEJlYW62t2FDwjwQbInhFSXqcrMUY5dudm&#10;jCvT38KoINrJHh4GAttcokcx3l9FjRNOkEwm09oYu8ESEgfxUXdt7hy2xhCguGrJ81l4p3DXkgme&#10;EqYYOfBky93nfgdR4vZ6l6d7Xd4auD8eT/KPtGn6omfxNzmtmQTlR1zNTRkoYqc3lx/eztmTe+Lv&#10;zSj8PaCixG+AwSK7pKoRLbzzKuz8SY4Yu/t26gK86IY0eH5brXzoV8/Kx/53udalTIKyJi2Ud1zh&#10;Jm3kA3E1dTsZnC4wxTg5sRFsQkOZpTPdSQdTyanjmPRoebgwB8WUwsWXdJlYrsTYf+wT8bpL/LMb&#10;yx6g9P7sZz9TInzjjTfKT3/6U5k4caJ88YtfVCU4HRoaGuTee++VBx54QI488sjobGpQV7pcnYCE&#10;c/C5P5OFgOGKhKrFS/K2OVI8Vzf2cL1XdO0QsPBc79e4uUZkwwNuoOxtThcQMBww6okxnX9ds99o&#10;YFxZkYx3B4M05CzZTRXEBfIHGt39EANVjN19rKqfO7FcSosLDtllm4XLRgsAEpNMfOPEmE9migD4&#10;OQN3KnCXmlK4v7rFsSNw3pTCnY+RG0irEWN+k0xW+BqPg4uixpO4G7HFr291fQ8x3s+UAmLlDiPI&#10;INumFJBzom0qMbCFeMSBa54YQ569Dbahrw0+Glv9WwJ88s50kySvGDfvd18cTKh++vAGzV+eicKc&#10;SRCfHTXN8teVO7VOGogTeU/Zp1OMmSjQDvReHpQClLdObFx5DdQUhIV31GmUYl0EmucVfKpBH1mW&#10;EZi7tspSX57Ut/6Eqb+LPutEIMvxBNRDzCbuv/9+ueaaa+TVr361qr/XX3+9m9jly1133RXd2Rvt&#10;7e3yxBNPKJl+/etfr7tR9YWmpiZZt26dPPPMM93Hjh07oqsBIw0l0qZbQM/Oq5JVibmy7iC8UbR2&#10;tkpda53UtNT0HO5czfzTpHnsdOl68c8i+za6Spy9/jwgIBsY9cSYQRFlE4I2rrRIxpYVK6lh0I4r&#10;osDMJoA3pejy5hXuXLkjsXMnOGLs/uL6LR0x7Q+MiPAsnIURt2RVK05KQTIxSUuM3UBrr7D1+e6v&#10;V4yNIPjn8nz88ircqVQ2tb2IsftOPDln6i9bJGNaYoBExV+5Qwy5VxVjFzZAtU2eBGQSxJG0mCkF&#10;YLc3VYyj9FOupEw9UugdHrYJRSPEOCk/UIz5LeY0bJbhOEvksi26IQU2VjfJX17YqZ+5bUdtD3nN&#10;BLDzvuP5HfKZ21bIrU9ujs76sHrctcVT2AO95tKv5eyOVLCy5hhomdFuqKOYUTAxg59z8My+JhOZ&#10;QJur/1ZWtPV4ve8L8UndQCcCBwvihY0w5PiEE06IzoqMGzdOFi5cKKtXr47O9AC1d+3atfKXv/xF&#10;Fi1aJBdffHF0JT0gxZhaQL45rrvuOvnd734XXQ0YaWCXu6X5W6QhUSpruuZItYyPrvQHbmxoq5fH&#10;tz8uP1/xc/nBcz/odfywZZP8pbRYduxdKx1bn3INpz76XUDA8MCoJ8aoogzSxY4E8KqcwRKlkIE+&#10;TvwAxNhIqxFiI8sM8HMnlUuZI5nrqhoc6WnU3fHiz4BM7XFEMZWNahz6G/dft41xjDgaklW8ODHB&#10;ECPdq22Cxf4Y4uO3/oUY+2pgxBbwt5eNce/g1PtCPA58ZCLB74wYQ8yq63tUUO6PxxNvFKiNRvwB&#10;6UxOayZhqrCZTwBVjF1G+Gvkgc8n9WEc3QPYuhgTCd3gIyk/GiLFuJsYu/t21XpfxqnA+V8+tsml&#10;O6HPJJMxvcgkIG8oxfxlwxEDYXvF2CvnqcA1SCNpYqKQCpQnzyENAzWloN2YRwrqn5mtUH/SBJcx&#10;UNcIYoybCFNOSoz9pT7hCbT/7N+u9OdXhwbMGurr61UdhgwbioqKpLy8XGpre2/BC5Hes2eP3H33&#10;3Xrt7W9/u5vgHdjTAKYW3/rWt+TJJ5/U45FHHpF3vetd0dWAkYWEHJa3xZtRJObK2sRsd66nn+sb&#10;rs4XNMhdm/5PvvrEV+WWlbfI7etv73X8YdNf5Etl7fKT8WNl3fq/SHvtFq2XAQHDBaOeGNe2tLtB&#10;ukPGlrmBpthv7oFSxiBoJNGgZDgicLhr4zrn+Msr4UVTKmXKmBJ5ZkuNfO6PK+SWRzbqq2x7Dj5f&#10;f3j/Ovn7mt1pFV3A/fzzirEjcynIYnLcel13l/ryYwxRgvj4LaEhyL4aQA+MoKIS4mUBEJcDKcbc&#10;D7HUv1FcUFH3U4xj8fSmFF6Zt/gT/kDVx4GAMCGGqhhHtb/34rue/Pdkzd8D1NeuO+f9GPfOj4YW&#10;f44NYmY4Ysxvd9Y3a76lGhTw2HHbs9ukyN3HhApsr8msKQUTjr1N+OdOdG9hDvgD2cXCvC/FWImx&#10;i7/LlpQgnygvyjtdfUsH6j+/od1gZ8zkgDCpP8l5m2l4ghtTjF0aCPJAg3dcJaaOZjeWPTBiC0k2&#10;aPtz3wsLe+9SxvnnnntObr/9djnuuON08R2qMmQZ1RlluKVl/3pGGGVlZVJZWalHRUWFFBcXR1cD&#10;RhLKpEW3gJ6Rt0d9F6/vtxlFl+QV7pPiiffLc/W3uTGwSc6dc65cvexquebwa7qPSxZeIrPHzpc/&#10;jJ8g36tfJct3PS2tbQ0HbF8BAbmCUU+M6xxhQAHEvphBWrcIdoMlg2BcEaVRM5jbOU+SY4qx++2R&#10;M8fKG06cLSfOGy/VDW3yH/e8KH94Zpt6qQB/W7VLfvf0Nrn18c09C9tSoNsrhSPGAMJmhNUQJ6Wg&#10;t2Jsitb+0HS4ezESwIQCWmSqIdfM1IG0Wbzpz5Jfp/tzPWFAoJR0ur8WV++yDV++/rcQtXi8SKcR&#10;Y/4C7DgPZeHigaDk18XRL/bypNDbGPvJkKbDxYsoM0GK00a/850veyXPsTxBMeYrZGtapBjjGzt5&#10;QmP4oyPFNU3tsmzGGHn10dO1zHZm2JSCurqv0b+18J5SfHz5S1mQlnSKMde63bVFZRMHaSefrG5a&#10;uXKesEi7lWkqkIfUWeo4bY4JB3lG/mebGBMu6aKsCDP+pqQv+Dbm7+trYptJQFjHjx+vfyG5Bsgt&#10;JhbTpk2LznhgRoEbN+yDv//976tZxCc/+Um577775I9//KN6qNi2zW/oEDA6MVeqZGH+DqlNVKha&#10;vE/GRFf6QofkFe+S4il/laIJT8n0sZVy7RHXysdf9nF5//Hvl3cf9+7u49OnfFred+x75ehxS+QR&#10;N8H695U/lUe3PiiN7Y29+syAgFxFIMaOGDNIoxjbIG2L75KJ8X42xm7g71aM3W/xx3rNqfPkB28+&#10;Ud588hwl24+u36MkmN8/v61G7+d7X4O/cSmzAVbyEZ00ohaPG0gmYOkGboIlHTyXhYIoxngfwJSE&#10;R7Y6kgAgrXHyDmGJg69x/qpky/2GvLC4kNa9boIA8QDkV1x1g0izaJDr9ht2+YuT/ExDSZCLq1eJ&#10;fW6aWQXXSBdpIJ9QMeOmFH4TCq9qkr/cY9DNPdwJFnRNLC/WNw/wQlzWxe8zPPBitVKsy9xEatYE&#10;rxjjzSSTIL8hqITDZIjyAMSHa3kuLZD/VPD1Iv3iO55BWZFG6ifqL3WcydBfV+7StyUbqtJv+kEd&#10;JA9VMXb13CvGPu9TBJdRUL+IK2Vl8wLq7oGCVdtk+5zFOhoHJhQTJkwQbIUht3ioqKurUxviLVu2&#10;qN0xJBn/xpBhCPTZZ5+tJPi2227T49vf/rZcdNFF8sY3vlFdvs2ZMyd6esBoBErxjLy9siUxVbYm&#10;JrszqfuAbuS1SX7ZZimZepcUjlkhXe3j5MrF75Arll0hU8qnRDf1oCC/QF6+4GL50NKr5NTiKfJS&#10;y275t2e/I3/d9Fepaa1x7Xtw2k5AwMEiEGNH/lCMx5Z6xdhMKRg8jQQD7CghTnYGLwLcAyHgNkgx&#10;RALg9u2VR8/QraVX76xzYbQrCVizs0GJof0mHSxcU4whjzYQE0fQm6hCJnsIJ1dSEWPIAE/BHhQi&#10;aCYUcD/SDdnpVozd840Ycz45vjwrnj98hOhyzhRjrrKAj81TAPlnpJecgoygDkOsuAb4bTZJh6rB&#10;7vFmPgG8jTH57M0hSAP/khVjXvmjogJvZ9yTfswryJMxJYX6PExqeD62vfH7APdti9Thw2eMVdML&#10;sKMuw4qxy1NzlwcRpq4D4kN+k5L0phQMcJ4Yx8vZoGq/O4CWK6TR3bt5r19Q+DNHjO9ds1vDTQVI&#10;OvVQbYx18Z0jxu4YFFOKTj+pMcVYz7k6d6BgcfOmlZrPWayjyZg6daq85jWvUQ8TN998s9x6663y&#10;i1/8QhffnX/++UqKv/71r6tLNyY0mEJApO2YO3eujB07VpXnmTNnBhOJUY2EkuLp7tghk2SXTIzO&#10;p0OXFJRtkJIpf5HC8g3S1TJD2nZfLFPyTpWxxWOje1LjhCWvkY+MOUIudF1QXe1m+Y+n/l3u2nCX&#10;NASzioAcRyDGKMaODI4rK4wpxtEGH24gtAbMQB4f5PFpjHeCOInVRVQRFk6pVGLM6/JNexpl7e4G&#10;3SGM273amL5j8MQsUozdP0hvPBzQS812R6+B2p1ItxiKNPAsogrRA1QCNvuAkNhzuKfHxriHrBv4&#10;Fl+UBVGH4MJvURIhVpAuFvCZnTH3kxZ2WyOfIW7kPWTYnq7EOJbPmYaPoye93YpxpB6bH2PyluLR&#10;8uwpUiVuLMAjbSij8SyxTV1w1wY5YXtxnpnKMwVlsDtyzYZrt5kRMd6t9ybdfJCgfpGP1D8Aea1t&#10;9iSZICgLkteXYkz5EfdUijHnzJYc0F6YwNFOaBc1rl29uKtebalTgXKnLlCfMelRYuzC1LqfoTxI&#10;B7Y+J58h5TaZ9cS473D1nuhz8huDbAJSe9lll+lCuocfflj+8Ic/yJIlS+Qzn/mMTJo0SRfi4dc4&#10;vjgvDmyHIcjz5s2LzgSMVhRLuyrGE6ReticcMU707Y0Cm+Ki8U9JQel26WhaIK1Vr5DOxsNcJ1IU&#10;3dEHCopk4eJXyYc6K+W1Ta6/a9knv1j1C1m1d5XrP9KbEgYEDDUCMXaEhsFcTSncQFkcDdKMeRAL&#10;s61lII8TBBRDFFXOQSAgehANA6R22fQx+kw2cXhyw14Xju8MeFZfg6qSI/efKrrumUZQgRHjXkTV&#10;fTQySRSg1akV4x5FmPtQifWzi7hXjFGm/XWeT/oA55MJG+ficeA6XiY4B/lEjUM1Je5GjE1ZJA0s&#10;UiPvyHtTi0GqhYaZBGERV8g5RBcYMfYTIZuYmGIcK1SH7m2hlRj3xJvv5Anpoh5MM8W4rlnPx8FW&#10;ykxcqDfkESSaUCCxPCcTIG48yyY65DX+uoGWlcsH0mEKeDK4pu3A3ZtsRgOUGMfLzeUdb0K8yYYP&#10;k13iVu9M7apJiXFUF6h73sbYT7Bi862swAguhNw2uYmT3nSITz4HUzEGmFPgu/j//u//1Hfxl7/8&#10;ZVm8eLFeW7BggXzpS1+S9773vfo9GSjLn/rUp+Td7353dCZgtGKy1Kpa3OIo8o7ERGkQb8aVEnlt&#10;Ujj2eSko3ySdrdOkfe9Z0tWMP2w/BvUL88+QKROXyPW1DXJKZ4Hsrt8mf1r3J9ndNHg7fQYEDBSj&#10;mhjTMCEL3Yvv3CCNra1tesDgZ+RPibEb/CEzEB8IHSohu4LxO3+eIbYHR80ap54MXthaK09sdMQ4&#10;IqUtjjjESVUyjICbVwrsme1uM6WIq7XAFj+VFPo4pFKMPWH25yE9kHkAITFfxq3tXrEjDnFCbhME&#10;A/f2JsYuTi5/1DexyzdMU2aNL9NnVEeqIeSJPCVdEGfCQHmPK8R8zibp0AWCLq5FjhCSbgAxpuiM&#10;NBMvkovtdVKRqucSSFzyJh/4wua5lSW4AJPIl3FqxXhbTYuWJ9uPQwoh0+QHiLtVOxSoGUVkwgIo&#10;GzxTAKLNd+oraU8F+DITA8uPZNgEyGDlxsTL6jkuC1GN4/cZaD8QafITctrtlcI9t6+2kQlQPwmj&#10;2LUV3pRQxsT/QMHGzZVSTTwDAnIdmFGgGEOKd7rDSySp4CbOpVulsHK1u6Vd2uuOlc6WWe68v59J&#10;72Pr9xz42NYqz5SdKgUFE+Sy1jyZ0Vkkd2/8q/x1w6PyyPod+91PvxoQMNQY1cSYQRhyy4CnNsZu&#10;kLSFaJAbBlDbDpeBEIIAgS5xZILPEA0GfciqvZKN48iZjhg7wrNqZ708u6Wmm5TyLPdzJaCpYIST&#10;+ABeTQNC6HatFt1jMKUX5ZvHQjqSwXlIi3+OX3gH+Fvsnst1G/xJF4QcEFJyeMS9NzH2r+6VMLlj&#10;bFmhzIyIsb1Oh6x5YpyvRBBvBxAk8tnA5zgByTSYUJAWU4mBqsfuM2kmD0gDfynT5FLF1zVFrVtA&#10;x/ieuWtjQRf5aaYUbNqRTPR0kZ07NcPlD+D+GeNLNZ93Zmj3O+pnL2LsvhsxJj6UBelIZ0rhFePI&#10;KwX/SwLnMD0xaLm5uqWKcbuvr7UtHUqMzWzEQPjUQ36Dr27IKfwcMj4oNsaufhEEk0Elxu4f9ZKJ&#10;Y18gvhY1e/MSEDCcgFoMOd6RmKTkOC0KGqRo7HJHjndIR+MS6XSHdPn+Cnz33pfkqh8/1q/jXY+O&#10;k2cbJ8qxuzfL/JpCaW9tl68//FO55pbb3fVHet0b36EzIGCoMKqJMUpxozsAqh2DJEDF85t89JhP&#10;QOD4PKHcm1wAbIYZUNMRY/waY2cMQUE5NKIFcUSxSwcII6F68tqj/kLgUKYBxCYO4sEViDFIaUrh&#10;DggzzzSCDfS7SzOEhOcocXHpNZWYP8lkhW+WNwCyyap9UweJR7dirJ4ZvMJInpJfEEjygfw3Ykz8&#10;Idf2/VCB+rC9pllW76jTiQm23tg8kxYjw4A8JVsJm2tKjKPzNnkw4LINdTN58Z25a2PxHc+aERHj&#10;VIvv8G1NCGZbDHQBnrsPIm15dSjqCb9PVoyxpwdEh7IjflafkkGyuebfHuxfHvzeyhrwGVKsirHL&#10;GyY+tKm1uxqUHMdB+VKn3SP8WxoUY9feiA95z/lMgjQQL+qofnbh85d27n159ya96eDJsL/JE+mA&#10;gOED18MrKZ6Wty+mGKdChxRWrJGCinWS6KiUjrqjJdG2v/eJ/mK3TJSHu46SBqmQi+q7ZFJruRSg&#10;Ro953hHwJndHaEkBuYVRTYy9fXGHqrocRm79Arw8NxD2mFJAhBj8IUaQH66zix0DJNtBpyLGEMCl&#10;08YowQULJlfoYAwgiOkGYiOk9ju7DW8HFk6yaYOSSXcJ5Zsr6W2M/St01DIDhIR46fVoMoCS3gNH&#10;VpK4EdkSVxIhf+QFC7AA8YDsES8IGvEh/zBXKCsiD4v09+Q/99iCPGyMjbgcCkjHw2ur5fv3vSSf&#10;++ML8pFfPyvfvHuNrNxZp4QccxkUSmBbQntTCkifD18nMknF6hff7W9jrAqy+96tGLu0o4IyIVKi&#10;HbsXsg5Q1A0zxpVpuXkiLfLkxr1y+3M7+rQ55pmon5gs1ETeJwyUoXkDocrwvZsYu3+UBWkj31OB&#10;NJJ+4hIvZwNE295SADWlcGUM4UUNXjqtUv16b3STkTWOHGv9jABx5l7aEHWcv8RRibFLU/JE4lBB&#10;O/376t0uHt6sw0+AfDunHZAPnDtQqNRtu4dJQEDAcEKlNKkZRYm0q2K8R1It1kxIXnGVumXLK6xT&#10;UtzVzKLNnvHiYPC3ruNle2KynNe1SebVTpcCR7iLxv9DCbLrYfxNAQE5gtFNjB1RUPviyIzCwGBZ&#10;4AgDBA1CAcyUgvvGlBVFxBjF2CugqYgxOHrWWF2wBY6fO14JOFDFLM1QbGGqYqw6qgcEzhZLxckK&#10;n4gHd2LqwQlTmeNgWI+bUhj4Tpo90fKTAVt4B+ApyUSce+PniA5xgGBANEjzpMpi9XzBs/C4QH4C&#10;1GpMElC9yX9+gy22mle451gcDgW8vv/vJzbLr57YIlv3ObLp0v7XVbvluS21+vxephQuTyGzkD1I&#10;mSeyaUwp1MYYu29vUwzIi/gGH/xm6hiIcb56Z0gmt9tVFU4mxt6UAjMLiOOXb18ln//TCrXlSwfi&#10;ut6R4pvueVHuWbUrOuuhNsaOLFNPx7s6Aelnl0dAvJkckH6zp0+GXnO/RWVNVRacg2QayFPIIm8k&#10;iD+TwGNmj9d78Ge8p7HHOwV1kPtoN97G15NwJcbuuZkmxg+9VC1fun2l3PLoRtnX1K5xJQhVjF1d&#10;pJT9ub7DpX4b4p8DAoYDvBnFHqlOjFNi3CG9d01U5LdI0ZgXpKBssyPEs6WjYZkkOvuzAUjfYCOR&#10;57vma994ZlOHjGmcKnn5rY4cPyF5RTXubGbbfEDAoWBUE2MIG4M49rBGXoEpxp6g+cGfwVwX2rn7&#10;eEUMcVZTCkdAvW1yMoXyOCqyMwZHzxon48uLtHOAaKcah5VwRkSkDHOH2GP9K2d/IpmsEFcGeIgx&#10;BDidYsx5HtHblMKrtTwS8sqzWUxmIKRkssLXuDkIJBkyjuKLqQFEG5I42ZFjiCG2s6iEhE1+kd8o&#10;s6bEq3lFlE8QZY5DAUot5csCtzefMlf+30WHyQXLpvr8Jw7FPXnpzSowB/CEmPTzjzpA3sTR7ZXC&#10;xdvyhHwg7XwjDVyPL6hLXoDH1s98nTk+ZkrBZ3cSM4ste5tk1Y46fX5VfXqbY8oKbye3L98hf3i6&#10;925m5C1KPXk9z5FUvvcsvvOmPCQtvVcKb0pBvG2iFgfnyC8D5d7sypn6he3xGDfZXOjCneImCHsd&#10;KTb1GnCPtRtMGYBffOfqmXtuiuAOCZv2NGn7JV+pg0qC3T+vGJspRd+eYoB/k+E/68Qzw/EMCMgm&#10;pss+mSl+4V1q+2J8Fm+Ugso17nO+tKMWt850n3v3gQcDNw2Xe7pOlN2OlJ+ft0Km1C6SROtkKax8&#10;UQoqXnRBpHbrGBAwFBjVxBhTCrwi2K53BgZLSBOqkJECCDQEDrOJsY70QCgY8LkHUgeJSIVFUyvl&#10;GEeIUY49MS7WgZiBOpVCxamIi+tz409Vwh69+k4mK6rGuktmY5xK0eLZDOiQPfNhDIg6aYYudBPj&#10;SDEmrvwumYjHCTxIuM/8lk0QyDt2k8PjwESIscu73fWtqiiST0wUUL+7FWN3nvD1vLueCZdtkEJU&#10;3TkTy+W0RZPkNcfOlI9ctFSuOGm2nLNkssyfVKGmKUDNKlxCKV/IKHlLmtUrhd7RA78tNMS4x5TC&#10;SDJ5VV7iX83jkWL6WO+ybZebFFhZc595nkhlSrHdXXvopSrPudz/tFzTgHjyLMqBSVp8okLeoo6W&#10;ugnA/Enl+h0PLMSDYuM76Tjw4rvUijFhxycvfGYDEa1f7jsTrwmurjORoK5zGGhL3GeKMfDu2iLF&#10;OEV4hwLyRhVzNzEg3uQpQTB56zaliEyA+kK8TvpyyWw8AwKyh4RMs4V3ktq+GNMJTCjyS6pUKe5s&#10;WuR+lrnNYJ7qWiobumaoan1cW7OU1C+RRGeJFE14XMOEmAcE5AJGOTHGVVuH90jhSJwBwuQX3/W8&#10;0kflYlDFBAE1DIK3r9G/llXFmNE1BSB77zl3sdxwyRFKkk1xbFEyFd0UA0SEf8CbUvSgl41x0o+J&#10;K1e8Ygzx3r+T4bmkg/uMkACizne4m00GGtykgaD8hGF/FY+nx3iRmkDwbFWM3Q8xVYAkTqwo0TzG&#10;tIE4ch4zCtKCitljY+w9VUD+VTF25w4FEGMI66QKyJkvWzZd+ecLlsq/Xn6sHD93QrcZQY9i7F+n&#10;k7ck1yvGeks31MbYnVcyHEWRBYZ8ZrJRXOBNA8D0sWVa1phHWP6hnmNewR3Tx8YX33mSzL1sFw34&#10;SV/KOfHcXe/VZyYYTPQMlCF5QB2aP6lSv/MWQNPm0khaSXM6G2OS4BVjP1FIBs+JK8YQS4gnZU0Z&#10;Um+o6/yFBKvCGgGSrKYU7hoTIkCdIV95pLYBKmOG4Ilxl+Y7aaEe8nxVjB2BZ/pDPh8oTE+GPVCe&#10;MxfDgIDswm/ssVfG5zU4UsyOdxOiKwbXb5evd8dGSbRNkI76wyXRPim6lhmw+O6BxDGyT8bIy/Of&#10;kvF1i6SrZbYUFFdLYeUqx0Yy45EnIOBQMaqJcb0bKFGv1IexG8QNDNaQAsiZEVAGcwZV7lPF2BEK&#10;FFAGcsgHg3o6HDFzrJy8YJISNMgApAOikGochiwa1A449ljIIyoeSCYrRqBUMXaXGLiTQXhKjF0E&#10;1EwjAt9VMXY32IJDSBThGdFOVvF4luUN0N86skM8mCRAfCFGEyuKHBlEMfamFJBR7HR5NqolBJPf&#10;kJ9KmF08yPc4CTkYmGKMVxDiYWCigv2v5m0E4kQeQPRIEvEiPZjLJJeq90phNsY+/ebpAmJP2RrU&#10;l7E7YZ4mAOqx3cuEzGAbgqDUP7NlX3SWckyfD+Q/ttv+c5favAMjvmwkAlmfN6lcn02+QqA1je5/&#10;pDm9KYVt8OGfnUwa+T2TIECS2WYZYkw7oS5Rz8ljDuoch0GJsTtoS1YOSoyjvKMqJwV30CCPMOMg&#10;P2qbHDF2fzGbIA+oo8SVMlNTiug36aBbSUefw+K7gOGEyVInM/P2SIsUqRlFffLGHgWNakaRX1gr&#10;HY1LHWGd405mnh7c33WsbO+aKMfkr5fFXTWSV3ukJDorpHDMC5JXVOvuyFDDDwg4BOQ8Ma6rq5On&#10;nnpKbrvtNt316emnn5aGhvQLkgYCNaVwRAEbYwZyg+5+59gP5MwIKASaQZX7TDE2QLzi3/sCr5gh&#10;HZCDVApVnGwqiY5RMwbxPhVjd4mFhFxJqRi7C/qq290XV4x5JM/muk0GIHukSYmxO59q8R0knmeZ&#10;skgclBi77xBcNaVwxFQV43q/+A6FEnKpxNiFwzXCZAEcpJVX2zzDiP7BgLix2AtzBxYAQrj7AnGh&#10;TCBPpIP0k1zSZeqvoVsxdsTYyg/FmM94pOA5hunjHNl1LSyuGO/Avth9xqaY59jzdcLFpMYBDxcG&#10;8iYdIPA7I2JMXtoOg4QFcaduU64o09QlJYfNbRpXPrvgdUKSCnaNaFMUllYDLgUpI8qTsmYbcN1e&#10;3YWphNilBzWWCRh1ncPAPWZjTPwA+WZ515nw5ZAJ8EbCT1y8Wk/YpnQTv7gpxYGC1ElKdE+qiWdA&#10;QK4CMwqI8a7EBF1410txcZW6oHSLI8bbpKtjvHQ2z3VktTK6lllsTEyTZ7sWS6cUyIX5T8uYphnS&#10;1TZZ8kuqXfgbXEfQ27tOQMBQIKeJMQT43nvvlX//93+X//qv/5Kbb75Zvv3tb+u5trZDa0AMvJhS&#10;MGCj3MVVRQZMSBFEzggo90E+jMDEV/NzzgjrgQBp4FZeJaeiPErKos9GGgzs1JWKGDOgQ6Ag0RBZ&#10;kFIxdv/Mj3H82b0U4yjNKJekkbQSUrJibASy0P0Wso/QDXFARYTwQTbJ00lqStGpm3yQh5yvdOch&#10;U/ye7YOVGDuCVRlTjPsihAcCpI/tlVH1MOWIT3pSQYmxyw5+R17agkvyOuJq3VCvFO4kKrhliZpS&#10;uM9+4Z0/B6aP86YUcV/GeKQAM901u5X851BfxhEIl59QHqkAUSWetjiPvKyOFGPOoxbzDHvDQb1g&#10;YoedMXElrYTJhCQVuGZ1jbgnR8MUY/KWdEOS8XpBGVMfOG8E2ZtS9NRHVZBdPSRutDVAe7O3LmS/&#10;5dehYm+j34QHwIe9LbZ/NnWN8Ekr8U8m/8mgLKx1Hkr9DAgYbEzP2+eIcbWaUWxXYhxDfouaUOQV&#10;V0tn0wLpasnMgrvUyJe7u06SqsQ4OTP/BZnV1SyJ+qWOiJdK0djnpDOv/oDtMCAg20g9KuYIXnrp&#10;Jfnd734n5eXl8vnPf15uuOEGKS0tlV//+teyYYObXfYTDLJG5OxgcIb8oR6h9BlR44CkQQoglwyA&#10;nIPcMaAy6EME4kQYAgAptd/3dXiFKk+VKwhM8vW43SZhxPi3EjgT+FBr7TekTYmwuzamzNvTMohD&#10;hOLP5iBc4goRtnP0Q6SfDgnCApFATVfFmNf97jxEKP4cDvKDOJIm4kCeEi7nyEN2COT3XOM1f40j&#10;JTwT0sRfUgqRYgEkJByFmXiR5zwrObz+HpBiJfYuDEgh+ZbqPjvYRRs7U9JNvnqTCpc2V07uT697&#10;IXqQXZRuy198PnM/xJ402b3TdPGdN6Wwc9vY3MPdCwnmN3aez2wKYvD2x7487J7kA0KO3SygLCDJ&#10;nCf/IMmkHy8cvP3grQjpqmlu03soTxc1nRDEn2kHCSFPAJMi8iZ+nWdBJiG3eOBQYuzynfpFfaAc&#10;MVXAlKOl3Su19lvaEmSZesA9nCPfoqqtZZCqvh3MUd3QonEzYMpi35nUET7h9qe+xRe02v0BAbkO&#10;18JUMU63sUd+yU7vT7irxBHjuZLoSOXfOHN4NrFYXuqaJZPy6uSU/FVS0rBQutrHS0HZVtlYv8a1&#10;z6AaBwwtcpYYQx4gxrt375ZLL71UTjjhBDn55JPlFa94hSrJmFQko4sBtaND1WSO9nZHWNw57DBX&#10;bKtzR2338Y9N+1TJc+O3I2ztsmZnffc1Xncz8KO6rd3lz+905AZywIK7vU2tSooMbK7A7l72+74O&#10;SBRp27qvWVZu7x0nPdw524aaOMWHXsiEbbzB1pnx3xFfnsvAD4jrc1tqet1DeOYhgbTZ+TU769SD&#10;AWSEdK524aKscV+Hvtb2aYw/C/+6utgLcuUOyNjOuma1JYZIVde36lbY5BUEmedt3tukJhl8Zjc8&#10;gP/fWvdsiAZED7JBXOLlMdDjqU17VaFGsSaclPkcOzbuaVICCnkjXVv3NXnTAJe+5HLF5RdlT1wt&#10;juzuRv4T93i8sW0lDzFxeCE6t2ZHT5lS1nYvn22yBanEkwT5nlzOdjzvjqc379N7AGTPwuYanyHl&#10;rvrL+qrGbjJPOOuqGnQihcK/obpxv2dzrNxR261uQ74t/nas210v9c0d2oHwbJ7HBIDNNCD5tDk2&#10;HsGcBSLMRh/2W3wvcx4zB3Yj5BxlRJ0EbIBi9w7kII7/2LhXHl+/R5ZHdZ8dD+N+pHGDR7jkNGnH&#10;Fp06yeLQle5a8jPjB8Tf3aqocXVjNWVphRkQkKMYI81qRlEsHUqK98jY6IpDXrsjpJskv3SXkuLO&#10;llnuZN9v2A4VzVIqf+86XvYlKnUR3qT2AulqXOjaUqH8ZeNfpLatVvvNgIChQsHnkWJzEBDcRx55&#10;RFatWiVXXHGFTJs2Tc/v3btXnn32WamsrJTTTz9dzxl27Ngh9913n9x///1KnDkefPBBqcsfJ3nT&#10;D5dN+1p0MORgEIVA4B0CcwHMKuzaWjfor3NkggEdJROS9Y9NNarCsSU0r9EhG1wHuKWCdGze29z9&#10;jHQHAzM2p5AJiOgWR3zi1wn7GTeY0zFMqiyR5VtrHOnxnQS+dyEzVS4ekD7Or3ckBzL3pCP6KNEo&#10;jZABPqOWxp8PIeIaRIfd+1j4ZuchdxBXFGni9Qyky4WJezp8EGNviu21PYtdxFY5YgCZhNBBLAGv&#10;6lFscROGmcS63Y0uDk26mA8ySbqJOzbH+JdlfoHKjKrrLilxR0WGuOx1z7HwBnIwIVjp4gawW4aI&#10;p7rPjnUu/0gL8eN+zpFvxIn+eZubKNm9xPk5VybkHWosZcliOcqedKHGW55DFClLJjTYJqsrtrXV&#10;Lv87dDtoVO0N7nn6bFcG3A9JnzOhVPOaZ6va7eJg4dtBmT+9uUbrKSCeEHPKHTJPuNTbca4OtDt2&#10;TBnva/KEEDII0ctz5UaciVfy8zmYIBEObxN4brwuQSKpA9QRrlHmqNa0CeKBiQITnBddvWISCNmn&#10;nEkvdRCijK05Ndvy9/mttUqoeXNA3aE+Wnh9HVr/N+7TjTzuXb1b7l9bpXmH/TX5ABG3NkS72l3P&#10;hMW3W8pzqyu7PMfwyZvk9hg/Hl+/V99uRA+SikKR+/73Zvn4xz6mb7LIh5GCzs5Oefjhh6WlpUUu&#10;vPBCKSzs8doTMHyAALTppRVyUcHTMl4a1Jfw8sTi6Kqr88VVUjTuackv2iftdcdLV9NSdza7xBhA&#10;is/MXyGH52+SpxNLZHPnfNdZr5fqtk1y6oxTZFr5NDeuZD8eAUMDhMtvfetbcv3118v48eNzru/M&#10;WcUYtZdOuaioSMrKevy9FhcXS35+vl5LRn19vaxcuVIef/xxPZ544gkly5PHlMiyGWPl8NgB6YTE&#10;TKgoliVTK3tdWzylUs0leBWNH1y2deaVMVgw2d8LgTLMn1whR8wc1+sZ6Y5ZE8qUbPN8npt8fZEL&#10;25tQ5Mmy6S5cR5AME8tL1P0YYFEZ9+Pxgt8A9xM5atZYJbd8trjaQXhmP42ngu5r08e6dJa5yumJ&#10;5IJJFd32o/PcZ0B848+y7a0xmeBVOoQXkxJdQOfCmDOhQu9b6tJA/qOoQupZCMdvZ7t84LfedKFL&#10;SSYqKbawnMfHbzy8gRws+CMtU8eWyGEu/FT3xA/uwbUcwL/xFBdf8p+8Ti6jY2eP03wBM10aqFfY&#10;qNOQcLl2eCy8o2aN12e4qMg4lz7OQfrBsXPGa9nZvXy++MgZctkJs+XKk+aoqQX1k/ywe+KH1kkX&#10;D55d7vLbFBauLXb1mTqGmcACVzeWufLFppk6wSSQsudu7KWpY8nP9sc4mevqPnWJsk9uI7Nd+aip&#10;hnvelDHFqlyjFAPKkvgd7fKKRYacJR2aly48fgN5ZnLABjj2TPKdOLIpDFtKx8Pr64D8o3Dft2a3&#10;PLbBTZy31Orkj/iTRk95PdzUQf9Sd8kn7mHSBxlfEivrRVMq9O0ME5rDovMuO3uB9MSfHRCQi5gm&#10;+2SWVMsumSg7JG5f3BmpxdvVrrireY5rID2ecrKJ7TJZnuw6TNqkSC7Of0oqW8dKpwu/vrVF/rbp&#10;b9LY7if8AQFDgZwlxgUFBUqKUS4gyQaUZEgA15KxePFi+chHPiI//OEP9fjud7+ragfE8fzDp8qF&#10;sQPiweC8ZOoYOW9Z72tsCAG5Qik73hGY0/kebcxx4rwJct5hU/W6gXPx3/d1HOmIAIRlsiPmZy2Z&#10;vN91wkYl5J5zXDhmMwzmTCiXuY7UMBRD4PxvpsmpC31nh+utC5ZNi2x48+Xk+RN7PfvspZPVo4am&#10;Kxbn81362b6X56KineCusWUwhBcCx3kIXvxZJy+YqLbZhEVaIJLjy4o1XyBSxzhSxH2k0cg1BInn&#10;v8z9ls1O8IwBoULMg1SeMHeiTBvrXalBFOPhDeTwhC5Py/2cpVNS3hM/znb3sPEKBUxZMqEg/+dO&#10;rJCzl/T+/UVHTtfJFHlylIvj+a6MdJGdSz8E6jyX//H7FzqCBdmb7cruTJcXtmjrlUfPcNfj906T&#10;y0+aLV95/VHytjMWuGeN1fqG3XH8eXYQZ/KSusIOczwVokpZnrZosirBTOZe5urAuYdNUfLP5IV6&#10;TxopDAjsuS7+qZ7PQdnzfCaRZyTVVUgv9Wiaex51ESg5dg+mLM9y+fZyl1eQcspihiPSZyyerOEx&#10;6eHew9y1lx/ZkwdMmKhHPI/0xcPr62DihTpNflAmNqk9af4Ed823W/KDcuAzwB6c+FBPSQftO17W&#10;kOblW2tVXbd2io9qA+V9tstXnhkQkLtgYw8W3u1RM4r4wjs29GDr57yCJkdK50lX29ToymAgT/7S&#10;daIuwjs9f4XMlT2SqDvKdSDlct/W+2R743Y3PvfY9AcEDCZylhhDfCdMmKA2wtu3b4/Oiuzbt0/V&#10;4qlT92/EkOmSkhJVmDl4vckrQAYxBkpUNA6weU+T2n6y6QYDtV3j8O7E/GIsN37ra1jMC1CZIG1e&#10;1ezJOlQlXn3Hn5HuQMFicGYhj8Yr6bpB4+sOXawXnUOJLYoGZ8Q57odIEDdAnIvdPSwQo0PkFXr8&#10;2RAjiBmvLYhH9zWXLgguj8GTA3HjM2lE3ePpHMnPwpaYz5AO1ELsXFGG8bVMPnENNRV12wAJ4X7y&#10;C/Jp4DyTAMgyzyBN8fAGcqAWYtoCmYfcp7onfhBXyBu2w5SNpZf8RE2M30ueQLxYtIZLPF7BY05C&#10;+lFj/W967ockkt+YiBAv8rfY3YOaTdnF7+UgLoSBKQpoS5MPxJP6S5043E22QIOLB752qRwsdOQ5&#10;qK/k6ThH/FDnMWkhPh3uHsKnTqd6vh4aPxYgutxw/8WvcYpyYnEdky13m5qiYEoDIefNAeHTNogj&#10;foKpj9isU0+IP/WgtKinfLifNkHeU7/i4fV1YNeMjfpJbhKA4s424Fv2Nmtdx8SDdjzPTZbIW8xL&#10;+G7tlXMo85yjTO2ZmGdgKvLo+j1+0uHOsaujgWeTfwEBuYwSaZfp3Rt7TFB3bR6u/Zfhom2ruktD&#10;rZWunjezg4EViQWypmuOjMlrllPzV0pp8wyZWb5Aqpur5ZFtj0hzh1/jEBAw2OhhJjkGzCXmz5+v&#10;5Phvf/ubbNy4UdatWyePPvqoXjvqKDe7PEiwIAu7Vwb8+ZPLVWmKA8KmA6EjPniOYNCFVKgS6xgA&#10;A78NihACyGt/x0gID4M+r9QhF8kwV1L2/Dh5hMTYedRug6mQXAcM9jybeMfBLwiXR3CPgV9BTMkP&#10;CCW2r9zjiUuPp4U4+Mo5JVfuHpc9aktLXIgGzwM8AzXOgJJNfpGPbBttMMJJGjDjsDQNFKQBlU93&#10;vXOkkEnOgQCZJb2QcdJBungOaYPAJQNzEMqQRV3kA4SQ/Cb+yffrJh/uOSz03FTdqPehcOqEJ9XD&#10;I3CdHIdQpgJxhWyTbyit5DN1B+8fXNvb1KZ5jLoNwfXu2ryvYeo08SZ86nk6kEa/LbQPLw6+QyYJ&#10;g0kW8VVzGVdulKGZHlF/aDfYDFMfmUTwlwWZXLP6DAiPg/w3s4z+YLdLM2sFZrkJ7rIZY7R8WEBJ&#10;uZAfxAvlnniwIJJ8oH6S/WxNzl/IejxI2gDfaQ/UBSaB8TpJXed8QEAuA88PuGlr1Y09Jkm9ROQ3&#10;v1HyUYuL9nm1uDWbLtpSo02K5b6uY6VWyuW8/GdlXFe7XDT3IqksqpQ/b/yz7Glxk1I3kQ4IGGyk&#10;HxVzAEuXLpXzzjtPF+DddNNNeqxZs0YuuOACOfzww6O7Bg4W0myvaVF7XwZTI3EGI6AoRBAAyCSD&#10;KYM9JIMBHUIC+Aw56IvkxMH93JpuYI2TMlAIeYwezSBO+CBOVMyNlA727h/x5yphxEFwnOMJRqIB&#10;cTezBsgeEwfCZ/EepI6HxYJTEEfiwH2l7lkQGeIBWeIcqiiAmMbNTiChhE064qSf82qf7K5BUg6W&#10;GEPM2IGNeDDhYfHggUBZkgek0WyeySviyL9kYI+qxBil2P0IAkb6VUlOqgeYLpCFLCT78ws71AMC&#10;dr37PzUGd9HKh/SkAvWEBYzEkTo8uaJE4443EPIP7yn4KCbvmYxAjDGP8QqqL0ziZfUpFexNC2kj&#10;vDj4Tjg8GyKKKmwwMmyfOSDDLY4co7Iz4aQtUW/ioN4QHU+Mo5MHAPXQ+8juUhUee//KkiKdAODd&#10;ggkCZaTE2IXJ2x8eTf4SOnWQsqe+xYNEWSfdLCbkPHUiTtap+8l5EhCQa5iKfbEjxijF3ozCt7mC&#10;0h1qRpHoqJQuNvTowF5+8PFo15FSlRgvh+dvloV52+XcWafJnDFzZH3tenlm1zOuvQbXbQGDj94j&#10;U45h0qRJ8rrXvU6uvvpqGTNmjKrHV155pVx22WVSUeHtGg8GEGNWrS+cXCnTx+7/+khfs7oR2ivG&#10;3vdvt2LsiADXdGB1g3hcPe4PIAOQJ4hCqnHVBlsjLEra9JMfxC2s+KBs5MkIvpGS/RVj7+8YIgBZ&#10;MfBI0sMT2RDh2c01eh3bYPXl685DLuKAIxAHrnOvEmOXXxAMCJXFBb/P2LIaByY9kHDy0SYXQAmW&#10;I5z8jmekI4QHAsQPck96IIPJk55UQDU1QgtpVGLsPuv225b5MRBP7rdtoXFlR16wwC55gmTbQq/Z&#10;1SB/fG6Hmha84fjZ3eGlg8bbPTvVBAEySBwhhNQHTIFYuMbkDQ8inG9q7/BqPcTYTTqIG3H0uz16&#10;92XEtW/F2JNVwkNljsMmEFwnPzCpMFDHKXf97P7a7nd4LlGC7P5SR6kHcfAs8oV4xkloX2Cih5s3&#10;4oKtO+Yz+I8mXXidwcUadWH2+HL9ayB/ST9tirNKjGNhNrh84ittn8qginJ0zcC5gIBcBvbFs6Id&#10;77rti/Ncv+FIcX7xbt3lrrN5tjuZvh/IJrbKFHm+a6FrW3lydsFyWVBeIWfPPltKC0rl9vW3S11b&#10;Xa92GRAwGBia1jAA4KYNd21f+tKX5Itf/KK84Q1vkMmTJ0dXBw6I4cbqJrVLREWaNq4kutIDBlCI&#10;KYMtRMkUYwigqcN4MWDwZYA3stof8Aw4kZpS7DfU9hDeAvds7ouTRz5DRIHdB4xE8jobIkcY9CXm&#10;Qs2gA70Ll0dwj0G/R6QBkvHA2irBLR2L/1QxdoCoxDsoPqOakR+eGBMPbFwdWXIPtHhDeLFBHVPi&#10;F0t2K8bu7/6KMRtDRFtCHyQxxowCBRcTAhToZKKaCmZKAazMSR8bY6T6tZpSuKhDwCF6kHHS7xch&#10;RjdFwH0ez4assjXx646bJRccPk3zPB3iqr+9DYiDsFBEUTMheBBBwqY8sK1dsb1W8x3vE7YQjb/U&#10;U1TmB9dW62dc9tkELBUgqVwnvPgbCi37aALB9bhizHOpD1b+fOZQQuwOb0oRKcbRbwwuuz0xds/v&#10;LzGmvpIPNgEjXBZfMilggsfbA+oCanJ8EkA9I+meIO9PfL15jFeMiYvVx3hu6aY6AQG5iq5OmZzY&#10;K9Nlb0SM/biZV7xH8tnQI1GgxDjRbnbHQ4E89Wlcm3CEOH+5VHbWykXzLpQpZVNkedVyWV+zXjoS&#10;PX7IAwIGA0nD+MgHdpnYFzOAQhxQFZPBYIlayEDJgAgB4jW0mVKAchYNuc+qGPeDfBkgCQz+kIRU&#10;Yz+kgNNGto1gAB8vfz5OVLBD5awO8u4vYSBzpTelgLz0PBfyaGoapBD/wXgTOGHueCUrgNDiZIUn&#10;Q86NCKEoKzF2+cW5OOlFJYWcAMgJYXGPpY3s4zOTDNLAM1hEFifi/QVECT/T2DVDjPsDysPy1RNj&#10;1EOv2qcqWiZF/AZTCsxOKEvSRBo5HwdeNuzZJ84bL9eduUDz/kCEXSc5Dq0d++cB5QDB5bHUX7yD&#10;sMiOxYNsQLJ8S62mHY8LhGPlSzlg6/znF3bKrPGl6rGjr3hwibgTXnwiRt6gGLvgdIKDuYypv0yw&#10;aBP23B5iHNkYt/vJBGXt62kPmIQx4SCs/hY9Ew7si5kYYDZDuJ4YF+riOQguKjKeNYqicgCeEPs3&#10;G/ylzsXDVPMY95dJJ/HRyae7ziTK+gDO9TOaAQGDj9YGKW/ZLcV5HY4Y28Yers8u2eGI8U7pap0R&#10;bf/cv34yW3iqa6mq2XPzdktJ1Qsyv3y6HD35aNf+uuShbQ9JS8f+rlkDArKJHvYySuDNKJrV7dnM&#10;8eVukNs/CyBpDPiAARN7Q0gHg7ndjyKlxNidM+LTH3A/nAGikEoVM8Jrgy8DsYFB3M6nVox93FDv&#10;uAoBMUAyCQ/ySvhxUsITSbMlA7X45UdMU8JlijFRjQWpzzNibOFB4ng+57CHNkBSJrpnAlWM3f2Q&#10;FFt8hy0saSt2cSIN5AH5nip/DgRdeOfKCxMCyqg/gBhZ+ntMKRKa10bw4jBTCsLBVp34YspA3JPv&#10;x077jEWT1e3fe89drH6xUz0zGTyL1NviO/Ibk41/bNqrKigTPPJ5mguXOolbMuLBxhnLtzli7NKO&#10;Cz4DacFrBvcwaXnjibPVZVxfII38DiuKeH3jMzsDAq77xXc9dY86blBTChcXNaVwdZ5FbZBO3iJQ&#10;L+IgPYTJ85NNd9KBbbB5NvlvdZo8puzZtIf0sggT7yhK2PUO15ZcHlAM+td9348Y6+I7P0mlHaEO&#10;85kJi00q22LtKyAg59BULXn1O3Rx206ZIO3i+uD8JkeKd0heQYN0tjhi3DYlunnosM8R9ie6DpNW&#10;KZa8tXdLflujnDv3XCkvLJcHtz4YzCkCBh097GUUgMZlC+/w/crCqFRggIaowUkhegySDLBKjCOi&#10;ysDLfQzGaovaT3A/gz+Dbaq2bgTEVGgIpP/kB3HCBHGiwqAObJBXe093OU6MAYSPn/FoIzIAogYB&#10;hhzy/HkTK9TnLiFbPAgtHiZxx+4UYmREiOdDUjT/3LMMvGo3xZgwSgp8nvHZn/P3s2CPfAdtjnhB&#10;UgcKvA6w3TAqIYStv/DE2JvPYCZA+kiH5X0cfvGdN6UwYozJhJVNHHhQefe5i+RDFy5Rf7gpbtkP&#10;3KL54OJgkx7y4sG1VfKte9bK75/eptuWE95UFy5lMLmyVOvB2t0NSpptkw0D9W7uhHLNl9cdP1Ou&#10;fNncXosiU4G4EgYTFNJoQC3G9IB4QsrZkdHIohJH1zYMhMs16iJ1g/JR8wYXPyYNcVDXKAPCS54U&#10;MSngd4QdB7tApiPGhokVJZqfqOvWfnUS4/5xniquxFhruYc3pfCfMf/w5eAmFS4tPWp+77gEBOQU&#10;GqtFHDHekxgnuxN+kpxfXCX5JTsl0VkpXa3TBb/BuYB7I3OKxIYHXZx3yQlTjpNpFdNkc/1mWbN3&#10;jbR39exlEBCQbfSwlxEMIzvYC27a06j+ZHFxhW1mOuBOCvLG4AcB4vdKjCNm480qvE9eO9cfsBCJ&#10;uxnMGfyTZ8KQTU4ZyfLKq//MYI7dK4gvhtIB2p1Wsuv+EgZPZTGcgWcaUYYQxBdLAcgx6cPuFAKH&#10;CQAhmWLMA+JkhY8QZeJpJBvyRh5DcIzgAq8Y+40WIKCQEw4jz3wmnZAiJf/uvoO1M1ab09ZOJeL9&#10;VYwB5Jz49SjGETHmZBIg+lyDgPP2gXxgkZ2VWTJQbrHXLnJ53h+1GJjNruUBcWJLYrY9/unDG+SR&#10;ddVa71CMqRO6+M7FAxML4sHmJpBjA6YGbzltnrzvvEXy5lPmafkeCJQHz6bc45MiPhMfP5mi/B35&#10;jeqTKsQRQQWeGJti7IhxU7suiKN8ks2YfH7758eCk92O6P/vP7bKr5/YrBOCOPDCgSmFJ8Y+z0gr&#10;HkmoRwDFmHiyAY298aF+UlyeGOd5G+NYmGpKEZ1gG2ibyHo3c/4Z+KSOcemAgNxCY5US42pHjL3/&#10;YtdmS3dKgSPGkGJMKWxsGWq8kFggG7qmS3v9bpEtT8jEgjI5cdqJrt0Wyb1b7g3mFAGDCt/Dj3Cw&#10;0A7CtK2mWbbsa1byhymFLQhLBQZMCBuKMVvDYkqhJDgic2x8wT0M7nF/vAcCJAFCAQHjmckwAsI9&#10;/FNVNXo84Rn5MgWP/3crxhAv95cwOB9ffIcaZjbHkARTzgzsBIbN6amLJsnFR01XsgBJSacYQx2J&#10;A9dVfXO3cR0yThxNDQZqA+uIC/eh4vJsCEqPYux3+uM8aSQdpGmgxJhJBovSIGHsZMfkpb8gDqYY&#10;e5IUmVJE1+PAfpd7mQRAjClHFOOBTJD6hHsMeUVumyrJZ0/WRD2qPL25xuVzfqQY+50UDUxEjmYn&#10;QwolAmYUr3Dleu1p87t3IjwQtJzy9vdjzGfyiPQyoaHszMYYkhzPd0gyB8SSdoTyi1cMiCtxioN6&#10;Q33yxLgnvKc27ZPfPLVFbnXEGLd3cbDJCeXNph4WLnUIV4ymIKOSU7545rB6Tzy1vlHv3HfyORZk&#10;tx9jQHz1uvtMufBc/5tgShGQo8D/rxLjnY4Yj/XEuKBe7Yslvy0yo5gY3Tz0aJZSeShxtDS6v7Lm&#10;DslrbZDz55yv5hSPbn9U9rbsdX3CwMaDgICDxaggxqzUh8BsqGpQcoxajO/XbjU0BRg4GaghZxAS&#10;yACviI2YHjd3vFx63Ey54PCpqkT1FzaoAhSn+GAMOh1hBkay4gSTQdzOs0jPoHbD7q9Xbr15B6O4&#10;EWHA7ZAT7tM4xEgTgKi88+yF8k9nLpBFU3qIk2URv4+/xeY7BMbIhcWLWJGvnDPwytx2JXvZfL8C&#10;WhVjja9/HW+flWS5z9jWDpR4UEaUFWXGjndGjPoDJgtGjCG6pI94JWWTggkS97LID5JKuOlMKQ4W&#10;Pa/ro0WI7oAAAkxOCJM8560HwZLHvvx9/I6d7XfDi4M4xz0zHAg8lzSlVIw7fPjUT8ixeTVBTY37&#10;juY75UBdZKEcb2uIA2p2XFkGxI/6FCfGmDE8sWGPbHUTWtRw3t7YWxbemujiR1fecVMKwAI8I8oQ&#10;Y+oVk9nuduXiS9lS7wiTcidMnk35E66lWD1pRHWRSZuVDeY+AQE5ifZmkYbd0tHaKNUyThfeFZTs&#10;VvviRPt46WqZ7vqU9G9MhwJs9lGfN1Zk21MiNRvlyAmHqU9jdsJ7ruq5YE4RMGjo/yg5jLF5b6MO&#10;rOvNvtgRP3y/9gUGTAZRlCJ8v6KQMZCb4oT95ltPny/nL5umJKy/YEA2cgJR9TpUD9iqFyjJcv/p&#10;K34940mjvQqOExVTFY1cot55hTiuGEfE2D0sFWHkN0fNGqcE1mymIQz+8L+Pq3hKIFwcuE6a4gSe&#10;fLO4AMgEhPg95yxSRRoYqQKkkQPwOw42VyHPBwIIDBs9kHW4J4uT8wOBuPA7CBJqPilVd20kPgl+&#10;8Z23Me6PKcVAwVMs/8hjnu/Lz+8qd8biyd1EeM4Ev5iPz9jtEl3MVpZMrdTfHwogquQBZR2vb8SJ&#10;fCK95JtOZiLzAkwq9rcx9m8AdtS2qo0xb1kgqckTU57HKe+uzZ97qapeVu+sV3Weg4mPxQVVlwV2&#10;YFJkR2wwzxRAPVK4OKqNcRQm+UX6+A15xiPNfplwSKNBbYyjtkQ61ZTC/SYoxgE5i6a9akZRnyhV&#10;++JWN9RjW4zv4lwzozCsT8yQtkmHu064RWTDA1Lh4nf6zNOlpKBE/rb5b8GcImDQ0H/mMIyxq65V&#10;fbuu3dWg5BDFmFevfYGBk4GaDRM272nWQZDX1aZyQR6x0+yvr1wDgzHP5heqSvWMvwpPgrztLogP&#10;9hBQO4/Ns8FMDmyQx8YY9CLG7nZII3E1G8n+gOfxeps4xVVqeANxJTqesPt4AdIYJ8oALwSzHVnh&#10;L/DE2P/GyFX3Z5cO0mTp6i94VU+ayxwhQi3s641AMpjwkDfdNsYurcQx1RNUMXbXWAxW5eoW+TAt&#10;g8QYUEcULp/N/pW0kTcXHjFNPnD+ErnWTcwwGQDUR+onv1vsSHGymcLBgOSQB1bWBuqemlJoufly&#10;NBU12SsF8bX6iKs4VN9UZhRAibE7tA24BHM8sX6v+h0HxACf0Wrb68B2z9gXj3OTBCanZvYD2AGP&#10;ckLJhhBD8HWjmaieWVuh3tmvUMHJZ8g3YRuwMcZEiFPYGFv71XP+loCA3AIL7+q2y57IjCKvqE7V&#10;YtDpSHGio8djTa6gQ4oksfgi18jcpH7Nn10Dq5NzZp8jFUUV8vTup2Vn407XFw1sTAgIOBj0Zi8j&#10;FCiqD7+0R57bWqOEGDUplWoaBwM86uwzm2tkXVWDzBxXpoSDwfZQAVGAdKAAxgdgoATE/QdJYPDF&#10;lZmBwdzIV1y9NcW4R7XL10HcCAQgHFWM3efkhXcHggbpnmcutHgW4fMVcgGZjRNh4mikNx2UVLl4&#10;+s89CjN/IR6QYktXf4FbPdKImjrQNBJ/0slr9G7FmDJIkQyzMdZNNlwZEn9e18eJ2aHC8oN4kBf8&#10;JW2Ei9nGNafNk7ecOk8nAYA8Y8EdSvlpiyYpyT9U8AzygLKOe4PodIMTkwed3LhwOWyyRbuKE2Py&#10;hHPUB9R1PGZMqCjab+EdIG0ctAHqFmYSz22tdROQNlWYSSNrBcgHwHXMS7BfJ4x4mue4CcOFh0+T&#10;K06aE22ykrefYswnyt3alJqtuH9my21AQfZ1MRHVT58+b14RuzEgIFfQVNVNjHc7Ypxfsku3ge5q&#10;nyxdLTNctT30iXNWsPBc18FOEdm9SqRqtSwaO1eWjF8ijW2N8viOx92EPGwRHZB99LCZEY6Xdjfo&#10;wh3MKLAvPhBxMBV0275mfV179pIpantrZgaHAhvEGdQhsHGYMmcDeJxwEicbxOMKnt/gI3ot7L7b&#10;q+z4zlzczcBPsg80KYiD+1Hx+L0FSZwtfAgHpMdMTPg/ny2e6aCkKkobf40IovTyChwzBY6BALd6&#10;5CmL/QaiigNPjL2tqVeMfRxTpcJMKdj0BfAaP5mYHSqYlGn2uCCUlLkIkTZCgHgSHiTYQJqvfNkc&#10;ef95i+XMxQe/M2QcpJE8gBPH6xt28O0uTpSxlp07uhVjV47xxXfkCXGlTqIWVze0qWKcihjzPMJU&#10;YuyO5x0p1kmpa6/Lpo/R9LJ4D5UYYLPMW5cplaW9yDioLC2Sq1x+YDfPAkXQixhH5U3dNtMmU+bN&#10;h7EBYgwJ5ky3KYXDQCduAQGDAuquuWqTsbIrr1LNKPKK9jhSPM27actVjJstMusk/3ntPVLS2SHn&#10;zDnH9Sslcs/me9ScIllMCgjINAbGHoYxUN1QAhdOrjygfTFgoFf7SvcZlRnb2CljDuziqj/wJMor&#10;gDG+oYAUcMrUR4iH8S3Iow7s7r+4DaTtjoZ/YIBayhkUaQN9CYQComLKcn8ANVRTCvd7lEJADI0o&#10;ETVvY+wjCbnR19MW6TSAPNtv4iR5giMv+Nfd09imr8oHAmxOSTPmGuYlob8gLkS5hxh7c5ZU6TBT&#10;CgP2xUa4MgELk3wkl5n4WHlyyUwT4oCQnrpwkrzplLkyox/1uz+gvjFJYbc63KwZqHttri35cvMT&#10;Mpts8TeZpPKdAyLJgS10emLsTTc4UIu37muSk+ZPkGPnjNd8Z1fGZlVqexTjqWOKu8OPA9MdfBrb&#10;pAtPJUaC8UdsRYs5CJ9NmVfF2F9SqFcK2pK7SL+g7dedDzbGATmJjlZXiXe7DqNG9so4qS50k1i8&#10;USSKIjOKHv/mOQca4mGvcg3NxXHt3SLNNXLmrDNkbPFYWb13tWys2+j6hjAhDcgu+s+QhjHgLLQ3&#10;/M/On1zevdlEX4BoGNmBcBw2fUz3AHuoYGCFAECMPQ3ugRFeSDmIu4JLpxjrAO1OE2egi+8csbNX&#10;zoBwmt3Az68HYmZAvhkJtLfpBG3xhMRBao1wcG9/8om8JT3AVEfAQikmIvin3V0/MHXAE+NOtTc9&#10;OFMKszGOJif5XoFPBvkb31440x4pAPnOokUAmdSJTVSeqUgg5eDzfmDp7gvjyop123QmKeurGrrN&#10;KSh7Jg+k2coO8xXcIGI7nLyxCgprvDzS2xj7toq3CcLC7IIyxUQEMyaUaFWMo3zoVoxdfYmr1Omg&#10;7tqickIx7p6AuPrKJyXGLp+TbYx18Z0pxu5eP7HMk7bYxDMgIGfgCDFu2qSwVJqLJ0tLSa3kl26X&#10;rtYp3oxCMtdHZAVzTxUZ4+JZs1lk1wqZVTZVt4ju6OrQnfDauoI5RUB2cWAGMwJgr25ZwT/bHaZO&#10;9gVvY5ynJOvMxZPS7pJ3MIAoMCb3bUrhB+t4XBnA9yPG7g8DOtAB3j3YFLtexNjdx3fCTaU49gU4&#10;OkTB7Jr5bBuM8Dzd3jkyMUFdNpLbF1gEhdIMlFxFn1GLp44tkUZHRvBRG0/DgdDQ6hffeVdtA0sj&#10;CjZZy+t0SB/ZS/kbeYqDMsC2NyoKrxhHE5lMAhIGRY/bGBOfVMQ4G8AWeMnUMToh2rinSRcaAuqe&#10;Lr5zGWCTtVMWTJKPXXyYbiWOGhsH8bXyIE3qYzpFGgry/OSE53t12b9R4Q0Aecxv9jW6Mm7zir75&#10;MI5v7tEX1FNJVM+YQFj5FRd4MxidgLh/1CNrXgDF2N6+EH8l+e63/v6AgBxDtPBOyie52eB4ySvZ&#10;JfmFdd4bRdu06KYcRvlEkdknuQ7BTZ433C8FnW3q0xjvFH/f8nfX5pu1/QcEZAsDYw/DFEfPHidn&#10;L50i5y+bKkti2+T2BTxXHDlznLzmmBly/LwJKQfygwXPYiBmsE1u4EZ4lQC7/8zcABQXsjGG/97b&#10;lKJn0AaQBB4b3+ADKLFy/wZiZkBokBVCs7jFP0OEUVbjphT9mXgYqdLP7rf2GeVvCt4/3N+q+jZ9&#10;dd5fdCvGJUUDJo/EmTKBFJvHD9LiTqWELcAD+BLOhO15MrQ8XVS8YhzZGLsg4+7QsgnKZPbEMpnr&#10;jp21zfLirno9r4qxixNvCZjckG9Lp49RG+cT5k7ozheDEuMozkxQOeKmKAaykPMQ8WZHRlHuuY18&#10;YHGjEuMmvwU05Yx5B5OGuLeYvkCd4zn8HVvW48WCdsWnPm2MXXicwZTCTJHCzncBOYmmPa4zhBhP&#10;lrxJxaoWJzrLdVMPcX9zHrTLhee5TtnFdf19rmE2yskzTpbJZZNlU90mNanoTPRfMAkIGCgyP5rn&#10;IPA5/I4zF8jlJ83ut/LL7mBvO2O+XHfmQpkb+YrNFCAKZDwDvKe0PYBwMiYrMXZAifXDtvvsCIKd&#10;j3sJgBxwFgLBXyOFvbeE9jvfkYwBEWP3A8gKcepRjIknhDlSWt0HM6Xgj6lyfQFF3Ai0Ks7RZ0gV&#10;XgYgO5hTcKTD6p118sCLu5W0AV6B45IOxXggdtSA8AmbPLNJBwTK5/b+qHBEj/SDjO56F4GQUV6J&#10;icUJokgoAyX9BwvKftqYUjl8xlh1tbZqpyfGvC0wxdjKjXpJvbJ6EAfxNeKKy7RU9sWAZ5CN+PKG&#10;jDJJgYgSBm8SINdmSoELRryCUNYTK0pShpsM0nP5SXPk+rMXyrLpY7vjbupx3JSCKmBvVrwphSfB&#10;1G0UY8rBJqQBATmFpmqR2u3SVTFJ8iYXeG8UbVMj38UHbic5gTkne+V430aR6pdkcsl43SKafvHv&#10;m//u+oaw2UdA9jBMWsmhAXWPwX3B5MruwfBAYDA/ZvZ4tW0cCJHsD3g2gzSL4fpUjB3i8bXX1sDu&#10;AzZAm32pKsbur73+Bf477r7cgN8P4hqHLr5z/4wYm/suYsI1ntmtGLvvcZU7HTyp8vdBauJkGlLM&#10;63FsSKvqUzt1h6zcvWKXfPPuF+Ufm/YpWTM/xt6UYmBlRj6jWKKyWzr9Bh/6cT9gr27KaCY394jD&#10;FlNSvjbJod4M1H76UIBZC20Hn814dkFN7W1jfOB0Q4qtPNSsyZHjVPDE2JtSeGKc0LpM2UCmeQ51&#10;mnJeX92gG+/gYQb1N1mlTodzD5sib3cTXvw/m2pNuyJfvclKolsxhoxzi1eM/TU1pYgIc5ura4OF&#10;uro6+cMf/iD/7//9P/nABz4gP/jBD2TLli3R1d5oaGiQ++67Tz73uc/J+9//fvngBz8o3/rWt+T5&#10;55+P7ggYsYAwNlS5SlslNYXFsqe0Q/IKmqWzFW8UU6KbhgFw2TbjOBQCkY0PSl5Hq1ww9wI1p3hw&#10;24PS2N6439gZEJApDIwhBWQEDPAMuPp6NqltmxLcTYyTFt+ZLasRY/6P1wKgr97dZSNO3oY5us/9&#10;ITxm3AN5FQ/fUCsB93tUYsCzIEeQCeIJGbYd+fhurrv6As+F8Lj/9G88nZMri3UBHjakmFOkAnaf&#10;m/Y0queCdVWNStwgMMRLifEAyT8ED3IFAbK8LXTf+ZcKeGtQpdwFM8nF18ork6A8yWtsbSk7QF73&#10;R5HPFFhIx2YZ2AXjIWKjy3PyB2IcN4HpCxBJq5MQY3wSp4KfZGFKwZbMmFJ0KaGmbJicUq7kM5t8&#10;rHUkHdOZuZPYNKb/O09SbniX6TXhjJlSUM9NMZ7q7iM89UphbYy0RCR/sBTjxsZGufvuu5UMgwkT&#10;Jijx/e53vyu1tbV6Lo729nYl0gVuYrVgwQKZPn26PPvss/LDH/5QVq1aFd0VMCLRUie4aZO8fNma&#10;aJX1Lbukq2OMd9GWyNw6mayD8QSfxphTrPubq9TNcuyUY2Vq+VTZ1bRLVu5dGcwpArKGwRthA7oB&#10;UYBUeuIanYzA7nL886/xI+LhRm34MMqq2bKmUozNlKJc7V/9QL9pT7RrmLvdTCkGojjyPAgLoXVv&#10;8BF9JgyNpzuMaEAW46QjHUg/BLq8yC+U468BxRhijD0p5BiClAzUPSUyDijLO2qaVUWGREF++vNq&#10;PQ5IHnmDim87/KlXCjIgBSCMXIMwEl6a2w4aPNsWscWJMWWcDRKeDpQn5keYI7ELJNszez/GuLPr&#10;MYfpCxBJU1lx1ZZuVz7SRdIoVjZOYbMVfqfmOi5DINU8C9tidrFEOZ43sUJtyg8F1EPy2yvGosSY&#10;CSVqOeH6ne98W6U92v1GlrONqqoq+f3vfy9z585Vtfi9732vvOpVr5JHH31Uj2RUVFTIKaecItdd&#10;d5380z/9k1x//fVywQUXyKZNm+SZZ56J7goYkcC+uG67JMomyKZEm6ytXe9I8WRPjDPeS2UZ8890&#10;jXOM3+yjZrOMcST5hGknuDaZLw9te0jwUhEQkA0MjD0EZAQM7gysLN7xQ3EPjANCRgHEg0/2FxUT&#10;xIkxAzoXTUlEQTtp/kR9/f7fT2xWEss/VYzd7wdkf+vuz3cECFIQ90oRV4whM6ZkE2/zNnEgHD1r&#10;rFx/zkK54PBpvcgS8ceUgmdhSoEanAxIsS2Sq2poka37mjV92P6ycK+/r9YN5C+/Ubtv0ubO9UVA&#10;zZSCbcF1cjDA8PoDVYy13Lo0XoRgBHMwQRqPmDlGdte1ypqddUoIk22M+wL13dypMZFIZ2NMfjLJ&#10;YmKCYoyvZCZx5vEE+2Segxu/dZh1tHaqYszmJocC2g3lp/6iXdgo0TQvFGOtE5hSdE8+e0g+E9Ke&#10;VpgdEJ+9e/fKypUr5RWveIXMnz9fFeCXvexlMm3aNHnssceiO3tQXFys12bPni3jxo2TsrIyN5nx&#10;JB7SnAqo9K2trdLU1KRHc3OzKs8BwwwRMa4tHSPrXb2ubq6RrrYpSo6HHcbNco3wSDfYuXq4+RHJ&#10;62jTLaKLC4rloa0PSXNH8E4RkB0M/igboESBAbfFDf7J7doIr/kxNuXTyCYKHleSFWPO2QCPqcZ1&#10;ZyyA08qfn98hy7fWaDjelMKbcvQX3A8vgaCZkkrQnhgTT08ozdYUMtmf1+tg4dRKedPJc3Wntrh5&#10;AEoknimw8UQNZgEeip1X7XwcmAyYksw921CM3XVce5G/AwXkS8skMqUgHaQvHeEd68KBuM8cj6u2&#10;/qV3oMDXLqB8/aTG153BBirv4imVmvdb3ASEhW/qlULLOnX+xIGPYxYoztMNN8rS1j/ynDwl/9Us&#10;RhVjv/gOeMU4X71jUN5MHHjuQOpzKmi7cX97KcbuH28tqPu2+I5rTCptzUF8cWu2AKHdt2+ftLS0&#10;yLx586KzIuXl5TJlyhTZtm1bdGZ/YD6BWvz2t79d7ZPPPvtsOfXUU6OrvbF+/Xr5t3/7N7n22mv1&#10;QG1GpQ4YZoiI8TbXLtfmJ6SjrdyR4qmuAy+JbhhGyHcT3oXnuM65TOSlv7lBp0WOm3KcTCydKDsa&#10;d8iafWvcWJT9Nhgw+pCdET2gTzDYMxDjQSF5xqsqqPsP0sFNRjiVgLj/9LwDxNTQbf8YkUsIxikL&#10;JsqFh0/VTRJ+/OB6eXhdtWx1ZAJyNSCvFO4w9Toyf9Y48zodOsE1CKWRQ0+M/f0HAuobG3qkerWO&#10;ZwpUY7YRfnBtldx0z4vy7b+t7XYZ5omxzwOIsVeM/a53B6OqqiLvog0BZQKgxDi6lgonk79HTJPX&#10;HjtTVepMg7BZTEn1oHxVMXYnh4IYkzeoxiwy3NPQqnbGA1GMqW+XHDNTvvz6o+ScpVN1cpcKNhkx&#10;Ymw2xvY2AoIOCca+GDObmS4+qMjpntdflLtnMgGqj2yLu22MccPnzhMX214dEm3264NhSkFbQ7kl&#10;fiUlPeSGtzjYELe1pd/sYPz48XLCCSfIkUceqb/duHFjSptkwL2YX7zmNa/RA1ONww47LLoaMCxA&#10;B91YJYmGHbK5vV5ebN8nXW3D1IzCgJ1xoSPG2/7hGuZuGVtcKSdMPUGTw2YfwZwiIBsYOIMIOGTg&#10;BoqxHBKWxIsdKfDKlBEzM3swMst5EFeM1ZTCwVRXBlHI5ttOX6CbGty/pkpJ5W5Hkvk+ewBbBkNU&#10;IL7E0xRj+8w1yBG8pXuDD/c9rv4eLCDFHHhC+OXjm+XWJ7bI3St3ycZqbzPtTSl8ulmgh4KILahf&#10;eDdw8miL78yUgnSlU4vBkmmV8p5zFynRG8hEYyCwskeZ9KYUvA049LwdKMgHdotkg5x9jW266BHS&#10;Gt+kpS+QrwunVOibART2dLBJFnUblTbulQLYxiCNrf4a2z0PZOFdOkCAId87altUCW9UG+PIlMLV&#10;A/IecgxJZfJJeVMWZtufTUCAMX8gbLxNGDo6OtT0obKyMjqzPzCleMtb3qI2yW9+85tVeb7zzjuj&#10;q70xadIkOffcc+VNb3qTHldddZUcc8wx0dWAYYE2Vz8adkp9olPW53XInvZGye+YoqYUwxYTF4pM&#10;XiLS7vr9LY9LXme7mlMU5RfJA1sfkNbOVm0bAQGZxOCPsgFeMXYEQElYUps28mkEeP6kCjlt4SR5&#10;zTEzlTikIsY2QKPAGrjtiJlj5YqT5igBb3Jkgs+ffc0RMmfSQJy8+zAJrWfxnd/5jjRwDfJgyjbE&#10;pr82xn3BFuDVteB9oklqmttVycNDAIgrxqRP72lqU3vTg1FVIV/kWS/F2CcpJVBz2aqYCQhpzjjc&#10;I+0NAMok8SKYoVCMAWYMENG9Lo/ZBQ/73/4qxoC6Ykc6kOfUcWzZPTHu8UoBIMbx9M9VYnxoC++A&#10;7Ya5dW+z1jGrV0zMKFuqPecBLvTi5ZJtQIxRc/FEsWLFiuisSH19vbprW7RoUXRmfxQWFipxxuRi&#10;4cKFqhpv3rw5utoblAv3FxUVdR+EHTCMgBlF7XbZXlImL5ZVyITSCTK9fL7ruPsvhOQcCktEFpzt&#10;/2JO4Ygw/ozHl4yXrQ1bZW3NWh2PAgIyidDzDQEY3D0JQx3u3aiN8JrJBGTgE69cJteePt8Th+h8&#10;L1MKtXXsrdQy0KGuXXvafLnpquPlX994jLz73EVy7mFT9Xx/AY8hSGblPYvvvMkH57GFVjIcESTi&#10;118b477Aa3OIGHbGx8weJ0unVioZhpABJcaRbQdntuxtkj0NbTKmxHu5GChMMcaPMUK0EuPo2lCA&#10;sClP8pp6wjbIYOiIMVuql0ltc4fmNUSdPDLSmgmo/bx7HG2ALcG9YtyzaYiZUhgG6qotHVDC2WRm&#10;yz4/uaKeQ9BxK2ftEBdxNLniomhLbnda39T46pg10I4nT56stsG//vWv5aGHHpLly5fLb37zG10g&#10;h7eJ7du3y80336x2xGDXrl1yzz33qN9irq1evVruuusuJcXBPGIEo2mvJOq2yRbXXl50dXTOmDmy&#10;ZPwSdyFzbXRIsOh8NyCWimx6WKS5RiY4Unz81OO17bEIL5hTBGQah85gAgYMBlYGvJb21IvvOFWQ&#10;54sGssYGC2xkwG8YsIF6mnA/5sCsgLOmZBkgGry6fsVR0+W0RZO6lbGBgOcaGTdiDEEgnkTFv/52&#10;/VZEkDxZOvRqxTNedfQM+fcrjpUPXbhEtxz2KrEniHFTCgCRQjmHKA2E+BsIj/TYI0kP+T10yIs2&#10;+EioMultjCNSNgQoKy6U6ePK1L4W23hIK6QxE5MgA3WHOkvdanZto1sxjpRL3eQjsuemrmNjXJ4B&#10;+27c0WG2giq82ZF+Jn08V+2Jo0lWY/SmwrxSUDOYHCQ136wAMwdMIXDX9oUvfEE+8pGPyNq1a3Vh&#10;3bJly9Ru+IEHHpCnn35a78erxIMPPig33HCDvOMd75CPfexjuhDv9a9/vVxyySV6T8AIRNMeaazf&#10;IevzE1IlnTJv7DxZND79G4Vhg2lHusY/x5HifSLbnpa8RIeaUxTmF8p9W+5z/US7joMBAZlC5ka1&#10;gH4D4gbnSrX4zhTjdIqlkVRTjCEP9oRUtr2QKU/6Dp7kQc6JppFG4uxtjFl0FynGMRvjZIJ+MODZ&#10;vCo/a8kUOWbWeCW8kGFV6Rw8SfaqdTxpvFo/GJtfVEnSYYDwH3yOZQaQNcqWNwIo2cTnYNTwTIBy&#10;Rb2f4cixgbLPhNmMwU+yvLs2TGaUGLvn26SL+o03EFRqFgNOKPemDocKyDb2xNS5NbvqNVxMcnh2&#10;WZH3UR01N63bZrLUEr29yDZwv3b00UfLJz/5SfnUpz4ln/jEJ/QvJBfzCGyJP/zhDyt5Brhqw0b4&#10;Qx/6kJ7nYMe8q6++WmbOnKn3BIww0EE7Yryjabesdf3fmNIJSorHFI+NbhjGKC4XmX+G6yCK/WYf&#10;HW1y8vSTZUzRGNlUv0nW1653/eTgtMWA0YGhGWVHOSDGDLpsJmEDrkEJr/vPCHAyjCQYgYYsKtxp&#10;20I4k4B3oOIRWrcphTuIJ5XHyIzFi++Zer0OUSEfIIMok6YYm0qOYjzJkTXcgRkOXjH2yrfBL76L&#10;vgwBCNsmOnF3bQeTtkwBU4bZE3uIcX83+OgvqGeUgSrGbX7io4pxVJ+oD3ih4NxcF48xZWyycuiF&#10;xDNmTyhTc4qV2+u1brFIlUejHMeDKHZtzCYnLNTzrSH7gAAvXbpUzj//fLnooovk+OOPl7FjPekZ&#10;M2aMfkc9BrhyO/zww3Ux3ctf/nL9DdcxychEfgXkIFic1rBLtnQ1y2o3kcKMYumEpa49jZAhftGF&#10;rlMuccT4Xk0rLtuOnXqsG5O6dLOP4LYtIJMYIa1meEFNKdzfdkcAIHdx1dgT3oQnminGMIgnsK2j&#10;475U49sqZwrophBfVYkjMs5niLERV8RiI0h8TqVcHwp4HgehQ4551W2K8czxZY4c97ixgtAcjGKd&#10;rKr7Xe8yn58DAemgaqAWsxiN2AyVKQXAMwUEEhAXiKTZ4GYCVCHqmifGHdo2IKFx8o05EKoxO/FN&#10;LC+Ozh46sDPmrcHqnbVKeFGMKf+yYm82YUDFt/Yba7YBAUOL5hppqt8hG1yfsaOoSOaOmRvZF48Q&#10;zDpRpGKKI/87RXYul/xEp5wzx5tT3LvlXjceYZYYGmRAZpBZBhPQLzDYQwAAO2rF2zOkgK/pFGM7&#10;H3HU7pXxkBR7ZkbhHgkZJ7j44jv8GBOcEmP3obdinNlqBflS4uo+tzqyZCYVTA5mOGKMz2PAa3e2&#10;Z06Xd32BMOI/4xkDf0pmYQTfK8beC8iQEmM8UzgCCcif5MnEocLePtAGvB/j3ovvwMuPmCZfft1R&#10;cvXJc9UHdqbAxiMo07vr28QFq4s4qQ/YVsfT2G1KMdSVIyAgjqa9srNpp7xYXCSVZRPVjGJcybjo&#10;4ghA6ViRuae6dufa3kv3usGoXU6beZqUF5bLupp1srFuoxujokExIOAQEYjxEAC7TCOSfgFPT4PG&#10;DRpIR+4KI1tewL0QRICSlQ2FkydqkC6KUdSUIBO2EWL+GhlGac20Yky6eCZhsW0v5hSQY4iT31Wt&#10;RF95m6u2g8kHyiQ+sRhyUwp36AYf7i+bS6gphfs8FH6MDdjiYtuLuYoR40yCukNdo3yxv8fWmPJk&#10;0mfA5/AZiyfLwimVGa1nKNEQcHsr4k0p8vzmH3rGgzLBrCdeVwIChhxNe2Rr0y5ZU1IssypnqRlF&#10;Qf7QTaIzDtrbYjOn8HbGk0snyzFTjlG1+OFtDwdzioCMYehG2VEMBlWUJ4ZWvA3EFeOI5ypJSKVZ&#10;2lbRAHMG82GM7WM2QGj7Kcbu8IvvuAZJQLH2VQnClElPBQCCQn7xXExHlBi7dPMX9Y4FYbxeZ+Ed&#10;r74PBsQ/Tqi9YtzzfSigirHL7O4NPlx0hlIxpt6yAA9vEKriZ9h0hypEGKjjlC1gwhdXjG2SlG7i&#10;eLAwxdhgNsbqBSMWFGFzPtOTv4CAQ0FL817Z2LhDtkRmFBDjEYe5p7uOukJkzzqRms1CT4h3CiYA&#10;f9/8d+nq2n8xe0DAwSBne/d169bJN77xDV1dja/Om266KboyMuCVTdehJS3AU1MK9z2d7abZGANc&#10;tvVs7pGdooSIQEJ62xg7Uo4phfvHNRZNdZtSuM/ZIA2QYlRdb0Zhi+8SGhZ2xuPKClXJPFjiCMmL&#10;Z7kS49RFMGigTHmb0NrpFWMY2lASYwAxRl1lgpbpCZCZUlDLOFCKS1wY8XLJFthQpgKzieh7BaYU&#10;7q9ffGd1u6dd2rbQAQFDjvZW2dWyR9Z2Nkp5yXhZNG6hLk4bcaiYJDL9SPfBjXmbH3V/OuTMWWe6&#10;PqJEVu9bLdsatvn7AgIOETnbu7P9Kbs7TZ8+Xdrb22XDhg3RlZEB80yhirHSAI9uU4o0rCyulHU4&#10;hho3pcgWjKygEgNvSmE2xv66qW3+c+bjAgGGiJlSrH9dXnHu+Lnj5bzDpqr96byJFdEvBgYUY+Ju&#10;gOjHvg46CNsmGF4xxsZ4aBVjwG6EbO8MiWTzmUxCJ1mxPKdOZ9qOOR0IB5/f1r6YZBEuNusWOnWN&#10;qHA+vstkQMCQomWfbGvaJatce5k1ZpYcNvEwV49HYP0kTfPOdH+LRDY8oMR4avlUOWryUW5MaJcH&#10;tz0YzCkCMoKcJcZLliyRd7/73ep7c/HixdHZvtHZ2am7QUGqORobG5VU5yJMMU42pTDyGSfAccSV&#10;ZBbA2eK7TKt3BuKIIgwsnvyFGHPa+//1fwF/shEXSCLkBYVcVWN3YGPMeXbIe8dZC3RB1rSxB7cg&#10;C2JPWg2YiAytKYUnX2R5t7s293mo/BgbUIzJ53+7/FjdOCaT8Cp9T57TRrIxyUoFwvUb4PjwvVcK&#10;b0phUYqT4WxORAMCBoK2xirZXL9ZNhYVyezKObLUEeMRC7aHxp/xpkddwpu0n1ZzirwC3ewjLMAL&#10;yARytnfHFyfO6CdOnKj79vcHzz33nHzgAx+QM888U4/zzjtPfvWrX0VXcwt+wM3T3bbMdhfYxh3w&#10;gRhH6IaRVAA5NXdtB7OpRX9BkEaGAf/3NsaRKYX7a2SY75nc9MGgNsaFLL7r0sVo/CU+nEd9nzKm&#10;VL0UxO1RBwLSonbG0fehVowB6SWz4zvfseHEUIL8nTepQk5eMFHV40yCtyTxNyWljoiaic5gwFy2&#10;AWyMqdfxxXeUh32m3g1ezAIC0qOKTT1q17tJXYksKJ8mk8smR1dGIKYd4RrnNJGWGpGdz7n+sVPO&#10;mn2WG3cKZHn1cqlurnZjlR+nAgIOFplnMEOIRYsW6W5P3/ve9/T41re+pfbJuYjp0QKmbXubuwkn&#10;0K2e3d90hMDIKICcoibyDVvMbACeQnjEytRs9WOMjTHX3P9Q9RZMrpBXHjldTl04Ka199KGAMDgg&#10;xLjysu2g1cNHBsJTYhwjw6pe+o9DAsI2hVIV424/xkPfZHXy48qCPMskeG60hlOR7MM425g7qay7&#10;LvXe4MOf8+URfc7iRDQgYCDY0V4na1qqZYYjxEvGznN1eGgnz1lFYambwZ7smqHrFzY8qOYU6oVj&#10;/FJp62yTx7Y/pmNVQMChYFBH2S1btuhWpmxvmu5417veJVu3bo1+MTCwE9QRRxwhp556qh6nnHKK&#10;zJgxI7qaW1gwqUJV1vXVDWoSYIBwArxSpIMRY9RlvygrewM19BDlDE5syjY8Hh/CaGYQCXjDUbPG&#10;yedee6S84fjZGSdMQBVjl1/4MW7U7YK9KUexI7OWH4cKbxbin+XTlfl0DAR+8R0u/Xp2vhtqG+Ns&#10;grch8Tz3phSDVwYoxkbEu7eEhhjrGV8e9kUX3w1e1AICUqKzvVm2ttXKS3ntMnPcfFk6+ZjoyggF&#10;/YOaUxSJrL/fZUCHTgTOnH2ma6/5ct/W+6IbAwIOHoNKjDGLuOKKK+TGG29Me1x33XV638GAQTXf&#10;EcqCggI9+DzU5CYdWMDEILy+qrFb/QSqHrv/+lJB7RrqMq/YQbb82xKSvd6O1gWqYkw8Oa3KqvsA&#10;iUEFH1feP7OXgUL9xzoygh/jxlbvy5j8y6RyCfG2bPfp8p+HBC7snsV3mFL4NwNDuSV0tkE9i1f7&#10;wbQxBrhsszc1Y0qKNL9ZfGcEuNjFx6IXFt8F5AL21m+VdVXPC++T5pVPl1njF0ZXRjDmn+k6ixKR&#10;3StE6ne6AalL7Ywhxo/veFwa2hqCOUXAIWFQiTF2w6jC7PWf7jjhhBOkrMxvOzuSsWBypboI21LT&#10;rETPGjLmCvyDJMQ4Qi+YnXG3Yuy+Zk1JdM9GvCZ++IkExBQuDyHtS9nOJFDrIEnYVDe2sl1wQols&#10;fMOTQ4W3K/Z5mykV+mBB6CWRb2peIvhyzhvRr/DJ+riNcbIP42xjbGmxnLN0qrxs/gTd+po64BVj&#10;HydVjCPweWhrSECAyI6G7bJ6z0qZ5ojikqJxrr1kR5gYLLz9Z0/K+f92X9/Hj1fLk83TpbOjXW76&#10;2S/kom/eK+/+r+3S0jxeGtob5PU/+YVc8M379d4L3d+AgIFi8EYdB0hHYWGhlJSUpD1YaMd9TU1N&#10;snHjRnnppZekpqZG9u7dKytXrlRzjLa2tuiJwxeTK4t1i11U3837GrsX3UV/+iRmhRF5iJtSZMv2&#10;lJAgK0qGo7ipjTGmFO7iYPEWU4fxRsGCRRRj76kic/SE5/eYUvR23zYUiHs+IOuJzVDufJdt0O6Z&#10;9FnVZ/FdfNe7bIOwP3bxYfKdq0/QHfaAtzHWjzoRs9j4iejgxS0gIBn0w9tba2RN8y6ZWTJJDquY&#10;pW1oOGPrvmZZX93Y97GnRR7uWCYdUiDzap6QTdX1smVvm3Q0LHV5kidb255y9zVE9zdETw4I6D9y&#10;dpSFBH/4wx+Wt7/97XLHHXfIH/7wB3n5y18un//852XbtuHvyBviO39ShRKw9bt7zCkgnKAvYmzX&#10;8HmM/SnfsqUYG1mBmUHiAeK2N6VgY4/BqUIodN6UwivG6sPYfc9k+J4Y+89qY+w/DhkgYnEw5mXt&#10;zUCOgHy3CclgL74DuKPDJEh3nnTxwHTF6kHcxjiuHgcEDAVqW2tlfcNWaehqk9mVM2XBpGXRlZGP&#10;h7uOknYplNPzV7j/d7gzCUeMD3d/3ZhUudr99YJRQMDBIGd796OOOkq+//3vy2OPPSYvvPCCHg89&#10;9JDaIc+ePTu6a/iCQXfhZOyM82RdVc8CPHwTAzURSMPMbFtoFGOzMc4mYYIYE6su/T9/I2Ls/sZf&#10;fWcTkGCIohLjaPEd3zOrGPc2pRikpKUF+R63NYck9jVhGgmAFFsSqdOD6a4tFXr5MY6R5JE+QQnI&#10;fexqxIxihUzu6JAlReOlZPz86MrIx/OJBVKbKJfJeXVyeN5m1y4T0tU8V7o6KiSvsEHySzdHdwYE&#10;DBw5S4xLS0vVo8T8+fN7HVOnTu23X+Nchy7Ac4QPYmxKMYQT+gkpSqdZml0tJHowTCl4shLjbsXY&#10;L76DwAwWUfNmE36DD29jnF3FmMmHkeShAGETvCmTxMR8X49kUJ96FOPBXXyXCn7nOx8f9SsdfQ4b&#10;fAQMNXY07JBVe1bKDCmUZUVjJa90bHRl5KNFSuSprqXC+9LT815wY5QbPxNF0tnoNwMrHLNK/wYE&#10;HAxC7z6EWDilUgf+deqZwpNOCCcstC+lzMjoYCjGcBRIopJhbCgc+EPYkLTBWpyPOgwxYbOLBvVK&#10;4Xe9y7Ri3G1j7P5m7skHD9JoUBdhIxxKjKP6TXozWb4Hg/JiTCr8Z1sMCfBKYecDAgYbje2NsrF+&#10;i1S17JVZReNkSflM11mPpuE8T80pOqVAzip43v0fYSlPOuoxp4AYr3T/9+NVQMBAEYjxEIJNMRj4&#10;qxpaZV9TmyqytgivLyXWrnG/7XyXNWLsju7Fdz4oJcndG3xE6nW2URzZm7a5cJtiijG71WUKqM9G&#10;dtRcJfo8VCD4bsXYfSktHvmv771i7D/ngmIc32mQ+mb1Ixc2WgkYvdjVuEtW710t4zvaZXHxOKkY&#10;Nze6MnrwiCPGLMA7Jm+djJVGdyYhnY1LJNFVJPnFeyWveKe/MSBggAi9+xBiTGmhzBhbqgRoQ7X3&#10;TOHdtTmS1g9ibIox2mbWBmrHBFRFdZGCEAMlye4za/QHzcZYFWNvY4xXCggy5zJpg8rzTDFWgqaf&#10;hhJ5Ls2eDBOrslHgO9cTY18GnhgPTv1KB+JjZhNx84m4ehwQMNjY2bRTVu1dJTM6OmVZwRjJGzcn&#10;ujJ6sE0my/qu6VKU1yWn5K1y/TWDVKl0NuHLOSGFlcGcIuDgEIjxEAJTBK8aRxt9dHUJniZAX3zA&#10;SDNmFz02xllUjF14SoYjNZs/xBP+0heBzyR4dQ1xBZhSNLd3KFHOpI2x92McfeaDfRkquODZ2U8/&#10;urhkq4xzCVQny3YWuw2W15N0IN/Li7Az9nUwipocPXucvPW0+d0kPiBgsNDa0Spb6rbIxrqNjhh3&#10;yLLCMSLjhv+C9IECaeaRriOFPVjPyI/sjF0L7ag/Qq97c4qAgIEjEOMhBnbGEDJdgNfpF7UBdRel&#10;n/aHDcbcqzbG7is+X7MBgoKs9LYxxuTDkwZTr7MNlENTDxtaOqSprVPNDDLp55YJiuUtZTJISUsL&#10;go9v6DEaXt+zsNTeQgyFu7ZUKC9xZeCiFLf3Pn7eeHnf+YsHrf4HBBiqmqtkzd41UtnRLgsThTKh&#10;fKpI2fjo6uiCtzPOl7MKXnBNFGLs3bbhz7igbJvkFdb6GwMCBoBAjIcYi6KtodftxjOFJ5xAB9w0&#10;Y66ZD3jF2P8ge1sFO4LoyAqUOBKzXafjwu6MNviI4jIYwKwAclzf2i5NrZ3q0SOTxIlnG8/xttOD&#10;l7Z0MDIGVxw9irHPdyY+g/VGoi+Uu3wnFiXUtSg6EPjgyzhgKIAZxcq9K2WamlFUSh5qcdRmRhue&#10;ShwmTYlimZVXLYtkuz/ZOUY6WzAtCeYUAQeH0LMPMRZOrVTVE8W4zXV0Zsfbp41x1AlCpAfFlIL/&#10;uWh1mWLsDtRjCIy5jss2CAsigjkFNsYoxpm2MS4q6HGHphwoc48+KBB89+I7d7AL20gHHimo+nik&#10;MNOZoYbfFtpNUop4izPElSJgVKOjq0PdtK3dt1bNKA4vrBQZP/rsiw3NUiL/6FrqxqQ8OTP/eUdo&#10;GJ3i5hSBGAcMHIEYDzGmj2WXLVTQTmlo69BmDfpSYo0YD4qNsQuqe4OPiBjzl7CJRQZ56QGBeopC&#10;jErO1tAQp8wrxj5BEP5BTFpquAhg16ofXbxGg2JMvlPfSCtlaxOVoYT6MnbxyN5bmYCA/mFP8x71&#10;RlHQ2SbzOhMyo3icyChceNcD77YNO+OzHDH2I5WbQETEuKB8vdS11enngID+IhDjIUZFcUE3+dlT&#10;7122AchyOkpgdo1mY8y3bNqfQhbVxjiKm7cxtg0+Bq8KQYzjdp6ZftUOEbPHaf5n7tEHBYJPTu9I&#10;B9WJ+pYr9sXgypfNkQuPmCrnLJ2S0TcUAQEDxa6mXbKieoVMa2+Xw1taJK9s4ignxiIPdh2tdsYn&#10;56+RMmlxZ9w41T5FutqmuE60Qx7Z9oi/MSCgnxj5I22OAyVqQnmRErLq+lb1+AD6coNmgzNeLAZD&#10;MTYibnFDOGbXPeI+mDagEENbgAeyYWNsCqWfmAxe2lID8xEfB6LFK/2RDuo9VYrJYq6QUAjx9990&#10;osydWD7kNSJg9KIr0SU7Gneom7bpHR1yBOuuK6eJlDtyPIqxTmbK9sREKclrl5Pz1kRnvTkFzk/v&#10;3XJvdC4goH8IxHiIAREbXwExzpOqRoixZ5992e6aSosXi9YOf3+2FGPIoVeMvUIN+L+5azPSPBhI&#10;Np1ATc2sjXFuKcYg7sc4W55HcgnkO/UNn8G5ohjTRnWLdvfXJk4BAYONmpYatS1u62yRWYl8mY+b&#10;tlFsX9yDPHmw82g3LuUlmVMcqX8f2vaQy7M2/RwQ0B/kxsgzyjGhvEQH3ioU44h8GkFLBeMLTZFa&#10;DGsqK+7ZoSujcM9WYuz+xW2MO9zB+UElxo4Y9jItSCLKh4peNsbuuUNNggi+e/Gd+zIabIyNGJuN&#10;cUBAgDdf2920W1bsWSHTpFiOzK+QgvIJjhjP9R3FqEaePNR1tLczLoAYAzdetcySzraxun32Ezue&#10;0LMBAf1BGHlyAD2mFG3q7QERNM+dSEfMTDFubO3Qv9zFKv5sgGdDVuDEKMZ00PpZTSn8tcECJDHu&#10;qUAV4wzaOHvF2KeHDT5yoXHE7YpHhymFLwPU8bjZTEDAaMfOxp1qX6xmFK0trkMI9sWGRxOHS1ui&#10;QBblbZdZUhWdzVdzCkxQ7t16r45dAQH9QS6M/aMeEyqK1LayqsHbGB+IbJpdrxFjCES2dgiDnMNP&#10;6FKsY0HVdrxYrw2WuzYAEY6riP575sgTz3ZJUmgZZO7RBwWC7zalcF9GwwYfFC9Vqqw4d0wpAgKG&#10;GvVt9bKudp3UttXKjLYWWVy729sWB1MKRYNUyrOJxTpOnV2w3J906GjwdsYPbHnAjVnRG9aAgAMg&#10;jDw5ADWlcMynuqFFSSfEty9OZsQZf74gm7anhKTu2lyP09kFOfamFIDKM5jcRYlwpKBCFCFOmVSs&#10;46YUuMsbalMKMr/blML9KyvKkrlMDmFSZYlrD8UyY1ypjC0b+ekNCOgPdjfvlheqX5ApxePk8PKZ&#10;UkLnUDHVkePJ0R0BD3Ye4yhwnpyd30OMu5rmy9iisVLdUi3PVz0fnQ0I6BuBGOcA1JTCEbwq3LU5&#10;0snnvmBksL4lIsZZtj31ZNHbGPPPFuGpmjyIzBgziuJIIbaFeJkkr96uOPrsPmTuyQcHYtBjYzw6&#10;FOMzFk+Sb111nHz84mUyf1JFdDYgYPRC7YsbI/vi/FI5kkV3ZcG+OBkPRdtDn5a/Uoqk3Z2hBy2S&#10;s2afpeYU9229L5hTBPQLgRjnACZWFDvyKVIdmVIcyCyi25SizRNjVvBnC/S7EHG6E+yf6Vfau4kx&#10;cdGPgwK1MY4C9MQ4s4MCz+xWjF2ac2HMMVMKMDoW3+XLrAnlMrGyxOV/DhRAQMAQo7mjWTbWbVQb&#10;4+mdXXJYS0tkRuGIcUA3Vsh8qU6MkzHSLMfnveRPuj7k3LnnKjG+f+v9+jcg4EAIxDgHwKtjCFk7&#10;hrsOffkwBkbeGlojH8ZZN6XwJhQJR4j52+M5A/vjwatCcRtjPmfarprnRXOO3DClcOj2Y+yOsPNa&#10;QMDoQ1VzlZpRTCiZIEuLxknlvo3ehGLiwuiOAJBwdOaRriNVxDmn4Dk9R7952ozTpLSgVLbUbZH1&#10;Nev1fEBAXwjEOAcwAcXYGJmDVyvTk7LkxXdZ9Vbg4mFEHN6OKQUbiwCicSCzj0wimRgXZThsFGjL&#10;90JH+AcvZalBVEwhJ14lgRgHBIwqqBlFk7cvnlo6UY4qnSpSv1OkcoojxouiuwIMD3Qd7f6PnTFu&#10;2/w4VVFUIafMOKXbnCIg4EAIxDgHML7Me6UwHGhBmV1vMBvjLCvGxI0OGqUYsZhFeET3QPHMNJJN&#10;KTKtGEO6LUkFLktjRTJksO3CiUrZKLAxDkiNLjcZbWhokKqqKtm9e7fU1NRIezt2lPujs7NTGhsb&#10;Zc+ePXovv6mrq0t7f0Dugo0pttZvlU11m2R6XpEcnihynQIbe8x3Hb/7G9ALKMbtUiBH5m2UyVKr&#10;5/Lz8uXcOeeqV4oHtj4QzCkCDogw0uYAUAIrSwu7FcoDbbPcTYzNK0UWFWNCQjHm9ZS3MU5Ih2PG&#10;6KmD6aoNxLeAjqvHmULcKwVpY+nGUILQbSLAl2BKMToBKd68ebN8/vOfl7PPPltOPfVUeec73ymP&#10;P/64kuBk7Ny5U773ve/JG97wBjnjjDPk3HPPlQ9/+MPyxBNPSEeH7zMChgfwpoBaXFlcKYsKx8jE&#10;2u0iFZNFJi+O7giIo1omyMquudp3npnnvVDQj58560wpzCuU1XtXy/Z6l4cBAX0gEOMcgd/kwxOx&#10;/irGZkqRrc09FC4o+Ce2xbrBhzsFQfaKsb9lsMBOd+aVAhKb6cV3EG1TiVHJ7fNQosddmyvnQIxH&#10;Jfbu3Ss//elP5Z577pGvf/3r8stf/lLGjRsnN9xwg2zZsiW6qwcoyxDg9773vXLbbbfJ97//fWlt&#10;bZUbb7xRNmzYEN0VkOtAhKhqqpLnq5+XqWVT5OiyGY75rfXEeNKS6K6AZNzfdYz+7bYzdh35xNKJ&#10;cszUY1Q1fnDbg3o+ICAdAjHOEUxkAV5UGgfyY2yKclPklSKbNsbExAg75JijwxFkTtkOfIOFuEqM&#10;iUFRhsPn2bYArxB74+j8UEHtiiNTCiZD3epxwKgB5GjXrl1y7733ylvf+lZ57WtfK6effrq85z3v&#10;0et33nmn/o3jsMMOk09/+tNy5ZVXypFHHqkq89VXX63q8sqVK6O7esObSnX1OjgXMHTo6OqQ7Q3b&#10;ZV3NOkeMJ8kRJZNEard6/8WTgn1xOjzkiDH+jL3bNj9GFuQVyHlzzpPOrk55YFswpwjoG2GkzRGM&#10;V5dtnood0I9xRA47sPV1f7NqY+wCID4Mkp3RYOm3g87rVq4HCxBXI4eYVUBeMwn8BC+YXCGHzxij&#10;CyIHO32pYL6Ly93kxxYGBowe0N5qa2uVHJ944onRWddfjB8vixYtktWrV0dn0gPbYmySqT8TJkyI&#10;zvZGc3OzbNq0SV544QU9INDYJwcMHfa17pOVe1ZKYX6hzC8aJ9Nb6t2MvVhk7GzXITiSHJASzyUW&#10;Sk2iXKbm1crheZv0HHbGZ848U/8u371c9jTv0fMBAakQiHGOYKKaUvjPB7Yxjj5EyLaNMQQR7Yg5&#10;NovvUIyJwoHimWmoggo5doSYv5m2MUYB//Srlskt153iyPHYISeiBD9tTKnMHl8qy6aPjc4GjCag&#10;8rJwLt/VTciwoaioSMrLy5Xw9gVI8bPPPit33XWXLFmyRI4//vjoSm+sXbtWvvjFL8rrXvc6Pd74&#10;xjfKrbfeGl0NGGwwIcKMYnnVcplSjhnFTMmretG7aZuyxHcOASnRLsXyaNcR+tl2waMvnz1mtiyZ&#10;sERau1rl0e2P6vmAgFQIxDhHoC7bos4OItpXv5dswpDtHdGIF29V1cY4Uo7paIZCUS3ChAJSnAXF&#10;GIwrK9ZtiTNNug8G5PvsiWXyo2tPki9cemR0NmC0AVIMMG8w0A75XliYfttsSPGqVavk5z//ud7/&#10;vve9T8aMSe3J4KijjlJb5OXLl+vx1FNPqY1ywNAAW1g29Fizb41MLZsqR5ZPD/bFA8D9Xcfp37Py&#10;n3eNxbcb2tE5s89RExXMKWgTAQGpEIhxjsA2+QAHIpzJSm02F2URJeOI9CN0JeaubbAVY8Auf5hT&#10;xO2NRzKYBB05c5zMGFcWnQkYTSgoKFDzBwb1HTt2RGdFF9NhYjFlypToTG8YKf7xj3+sbtuwOV66&#10;dGl0dX8QTllZmVRWVnYfxcXF0dWAwUZta62s2rtKCfKcypkyN69EpGZjRIyDR4oDAbdtHVIgx+av&#10;E2n0ZhPYGeOdAvxj5z80jwMCUiEQ4xzBhIqibpX4QMQ4+Xp2ibFffOcJMTbGmFJ0uXMHjmc2QFpZ&#10;kIYnDnwZBwSMZJgJxcKFC+WBBx5QMoyP4vXr16tNMKYRkGRctFVXV+tvIMXYCP/gBz+Q7du3yyc+&#10;8Qk1o8BTRVx1DshNqBlFc5U8s/sZmVw2WY4ZM08KajZ5ZWLMTHdMj+4MSIetMkXWJWZIMYvvNjyg&#10;51hOjSnFnDFzpKG9QR7f8bieDwhIRmAWOQK8UhjRPJB/4OQto7Pt39bCw74YcwqOoTKlmDuhTI6a&#10;NVaWTmOB3P9n7zzgo6qaKH6SbHolhRBCSOi99yYdRARUFBVBxF7BgoqCDQuiqJ8NwS4ioggoCNJ7&#10;J/TeIUBI7z1bvnfu7kIICQmQwCaZP7/LZt+7u/u2vLnnzZ2Z62jZKgjll8qVK6N///6qXBvLtv35&#10;55/qNiQkBL169VIC+b333sP333+v+p89e1aFRaxZswZdu3ZFYmIi1q1bh23btl3idRZsE3qJz6ed&#10;x8H4gwh0C0RTtxAg9jDg5gv419FG7dK19+UDOywztNRutUHr8CJ1UcExi4mMPUJ6qHCKVWdWSXUK&#10;oUBsUhgz4YSekePHj2Pv3r0q5u3YsWMq0aS8xgUxxpgnLqHgvJLkvCyUQld6XyNfySqA+cnTa6yE&#10;sfb3zQil6FzHH5PvaYYRHcPg6+5s2SoI5RfWLB4yZAgeeughVZ6Nojg0NBRvvfUW/P39VRiEu7u7&#10;CoUgTNZj+ISzszN+/vlnvPTSS6p98MEH2Lx5s+oj2C4p2SkqjCLHmINQz+qo4ehpEcZ+mjAuPBxG&#10;uJQVxlbaRYY2Rp1cA2SnqW0Mp7il2i3q7/DocPVZC0J+bFIYs0A9vSNjx47FE088gccffxxjxozB&#10;H3/8oQx+ecQcY2z+W6cEcuGi85JybtqfpR1jbBXsvOrWs2nCmOEVN7qOMeFr+miflbtz4UlHglDe&#10;8PX1VclzS5cuVSEVH3300YWYYZZt48Ifo0ePVvebNWuGv/76Czt37rykLViwAIMHD1Z9BNvEGkax&#10;I3oH/Fz80NS/CXSZiUDCCXNFCokvLjZ7TTUQafIFMhOAM+YLQpZrq+dbT4VTpOSkSDiFUCA2KYxz&#10;cnKUGOvbty+mTZumPCTt2rXD7NmzVdmh8oinJvSsNXrtWW0hj/bNz2Ue41Is18YDyesx1htMyNGb&#10;Y4wddVc4SEEQBOGqUGEU6eexP36/CqNo5l0LSDylGd5Mc2yxdzVLT6EoDHBQXmMVm31oobqlrnB0&#10;cES3kG7INeZi9dnVEk4hXIZNCmNmWnOd/0cffRRNmjRBgwYNcOuttyI4OFiFVxQGr7YZhsEkEzb+&#10;XVZCL7hoh48rwymKDlHIH9vrWpqhFNpLWV+OH6XeYESO1uy0jRWhKoQgCMKNglP7XNSDoq26V3XU&#10;cPIG4o5oRr6S2VvMBT6EYrOcccaUAMdXAbnaxYWGzk53IZxie7RUpxAup0woG4pchlDQk8xElMJg&#10;DDKnDFeuXKkal1GNiIiw7LV9KqlFPswe2itJ48s8xqUZSqG1SzzGRhNyNWHMhDypCiEIglAy0IkT&#10;lxWnxBrDKJpVbgZdVgoQe8gcXxwg8cVXyw6T9pnxs0s5B5zfrbYxnKJupboI8QhRonjr+a1quyBY&#10;uaHKhsuOcglTxsgV1phsx35W6PU9deqUijnmak+dO5vrEBYEs7NZzP6dd95R7f3338emTWVnhRtf&#10;tcjH5R7h/OSNMeZfpb3AB73GhIY712AWxhTwIowFQRBKhgvVKBIOqtXumvk3BdLjgPjjknh3Tdgh&#10;C05A7R7a4GUEDv9n3qrGLid0DemqEhwlnELIzw1VNgkJCWqZUSbSFda+++471Y9QFNPjO3PmTBVC&#10;MWzYMBVaURjc9/HHH6sEFbaFCxeWqWQT6+p3RQnj/Cu+3Yg6xtZDUqEUjDHWfjnWmGhBEATh+mAy&#10;GGOLcwysRhGKGlztLvkMwOQ798qAT5ilp1BstLEL9W4zC+PjK7QBLFttdrR3xC3Bt2jS2Q47YnYg&#10;OUvCKYSL3FBlwzCI5557TmVMF9bGjx+PwMDAC6L4119/VeXaRo4cid69e1ueqWBYtsjFxUWVLmJz&#10;c3NTXuaygp9FGDs72CtPcGE42F36tZWmMDajiXXtuBhjnGu0CGPtvmMpLMksCIJQ0eBsXHxm/IUw&#10;iuaVm8MxO9Vcps3FSxscagJOsvrl1aONUaGdAGdP85La/Dw1GE7BxT6qeVRTcd1boyScQrjIDRXG&#10;FKmsu1m9evVCG8UzvZTWsIitW7fi/vvvR48ePVSMMeONyysNgrxQu7KHWrziSl7j/PtKWxjz1Ri+&#10;oWKMVSiFuVybJN8JgiBcPwyjiEqPUot6MIyCwlh5ihlf7MqFPepZegpXjasPENZZu/owAEeXqk3U&#10;GC46F1WdItuQjTVn10g4hXABm1Q2LFD/zz//YPr06ahUqRKysrIwb948zJ07F7t27bL0Kn90qeOP&#10;V/rWw+BW1eB4hTCF/Cvf3YgYYwphejVUuTYVY8xybSKMBUEQrpfUnFTsj9uvYl6re1ZHmFcokBFv&#10;9nKq+GIRxtcMZ1jr9QOMFmFsyFWbuQpe52BzztLO2J1IykpSfwuCTSobCmGdTqfKtDHemDHGM2bM&#10;UI3LmpZXXJ106FI3AH4ezkqIFkbeqhS88nXWlXYoBT3G5lu9NZRCOwZJvhMEQbg+rGEUXInN18UX&#10;LSq3gKNmZ5F8DkiPAdwDAF+JL75mKIxr3AI4uQHR+4Gk02ozV8FjOAUX+2CMcXhUuNouCDapbIKC&#10;glQsMpPn8rennnrK0qvikjeUwsnBDrpSFqgU3yrGWPubYRQUxrwvoRSCIAjXh3VRD9YvDnC1hlEk&#10;ADEHAEdNzPnWAFy8Lb2Fq4ZOJs+qQNWW2oedAxxbYdlsDqdgEp4Kpzgn4RSCGVE2ZZC8wtjlBniL&#10;+WoqxlhTxtY6xvRoS1UKQRCE60OFUbAahTEHoV6hCPMKA9JigDPbzN7ioGZmcSdcO5zyVOEUeuDI&#10;UnNYhQarUzCcwqT92xWzC4lZiWq7ULERZVMGyRtKUbrLQZuhTTZ7jBljbF75TpVrk6oUgiAI1wzD&#10;KBKyEtQ0fiXnSuZqFPRAJJ42e4y9gs2eTuH6YDhFze7aQOYERO7Urkai1GaGU9SuVFuFUyRlJ4Hh&#10;LIIgwrgMkneBj9JOvLPCl6S9VqEUUpVCEAThumEYRWRapFrUw9/VX8UXg17L87vMVRS4DHQliS++&#10;frQBjCEpAQ20QSwdOLHavFUbx1x1rmqJ6Cx9FtaeXSvhFIII47JIXo+xa6nXMDYbD2v4BpPvcvUG&#10;CaUQBEG4TlhDd3fsbrWoRw3vGuYwitRo4MwWwKMyUK014KCz9BauGW28gr32Oda71VyV4sgSgAmO&#10;GlwFj+EUHOcYThGbEau2CxUXUTZlkEtijG+EMNaauVybOcaYHmMeg1SlEARBuDYYRhGXGYdNkZtU&#10;NYq2VdpCLUfF1e6i9wGeQUCwJoyFksFOGytr99QGM+327LZLwyl8aqOWdy0kZidifeR6tV2ouIiy&#10;KYPorLXTNG6YMNaEMGOMc/VWj7HUMRYEQbhW6CU+lXIKR5OOoop7FbQKbAWwlu75PYA+B/CtZZ7+&#10;F0oGeo0D6pvDKVj14+hiy2Y7uOnc0Du0twqnWB2xWn03QsVFlE0ZJI8uviHCmMrYuiS08hhfWBJa&#10;fj6CIAjXQlJOklqKmB7Ler71EOwZDKTFAhGbzdUoqrUBdE6W3sJ1Q2GscwGa3GMOp9j/N5CbpXYx&#10;nKJD1Q5wcXBR8d6nk821joWKiSibMkjeusUuN8Bra/YYA5ouNi/wYUm+k1AKQRCEq4cJXoxl3XJ+&#10;C/xc/dCxakfYq0U9zgBRewDPQCBEE8ZCycIwirp9tYHTCzi/27zgh4aDtj3YI1hVBUnLTcPqs+bk&#10;PKFiIsqmDJJ3SegblXxnjjE2h1LQa6zKtUkohSAIwlXDKfsjCUdwLu2cEmRNA5oC2cmaKN4L5GYA&#10;vjXNFSmEkoVl23yqATW6ap9zJrB/rrnckgYX++hZvSey9dnYELkB6axeIVRIRNmUQW508h2hMNb0&#10;sGbQzZm85lCKi8chCIIgFA8uJLExciPcHd3RLKCZSr5DOsMoNgFufuakO52zpbdQotg7AU3uNpfD&#10;O7oMyIhXmxlO0TKwJSq5VMLplNPYH2f2JgsVDxHGZZBLF/go/a+Qr0YvtUFTxlm55hWDJMZYEATh&#10;6jEYzUtAb4/ZrmoXM4xCrciWHAlE7gI8AoHq7Sy9hRKH4RQh2udbqSaQcg44sca82c5eXaDw+6C3&#10;eGXESjVLKlQ8RNmUQW54uTbt5Rg6YRbGZo+xzuFibWNBEASheFB07Y3bi+TsZFW3mIl3yE4Fovea&#10;bxlG4V/X0lsocTigOXsBjQYB+ixzOAWT8TS42Ee3kG7QaxcqvHCJzzJ7k4WKhQjjMkheQXojYozp&#10;M2a5NqN29UyPMV+ey0Ez9lgQBEEoHtYloNefWw8fZx+0qdJGiTGkxwGnGUbhCwS3Ahy1bULp4eAI&#10;1OsP8LM/Gw7EH1ObHe0d0cCvAap7VkdMRoxaqluoeIgwLoPcDI9x3lAK/i01jAVBEK6OXGMuzqSe&#10;wYH4AyqMol1QO8BoAFLOA5E7APfK5ml+oXRhEp5fLe2zbgtkpwAHFpg3a2Obl5MXuoZ0VZ791WdW&#10;q9AXoWIh6qYMcumS0KX/FfLVKMatoRR22t9Sqk0QBOHqSMtJQ3h0OAwmA+pWqotQr1BA26bKhmUm&#10;Ar5hQOV6lt5CqUFvj7WmsT4bOLJY+/yT1S5Wp+hUtZOqL70/fj/Opp5V24WKg6ibMshNiTHWmjWU&#10;gsUoRBgLgiAUH2sYxYZzG1QYRcfgjtDZ64D0eCBiI+BaCajaUjOuHpZHCKWKg/bZh3YCvIKBhOPA&#10;mc1qs85OhzDvMDTwbSBLRFdQRN2UQW60MKbPmDHGymMsq94JgiBcNdmGbBxLOqaWgVZLQFduZa5G&#10;wcoIZ7cB7v5A9Q6W3kKpw3AKdz+gXj9z7eh987Tvw6jCKVhGr3v17iqcghcyrDstVBxE3ZRBbnaM&#10;MYWxLO4hCIJQfFJyUtTCEU72Tmji3wSV3SoDmUnA6Y3mMAq/OkDlBpbewg3BwRmoP0Ab5LRxlB7j&#10;RPNS0FwaunVga3g5euF40nEcSTyitgsVA1E3ZRAH1k6zcEOEsdYuLPBBYay9vHiMBUEQioeqXZx2&#10;Xi0B7ePig87BnWFnMmpC7BRwcD7gHgDU7qUZdC/LI4QbAmsaB2oXI0HNzJVBjvynNnOJaHr1W1dp&#10;rS5oVkSskJrGFQg77csut992VlYWxo0bBy8vL4wdOxbOzuVjJSF+ZbVeX6SE6tynOqJlaCXLntLh&#10;ZGwa3py/H+GnEuDr7oSMHAMeaB+KMX0kSUSouKSkpMDf3x/R0dHw8fFRU7DlhezsbEyaNAmJiYmY&#10;OHEiXFxcLHuEayElOwWzj8zGlF1T1AISH3T5AJ56PbDjZ2DNJER4tcac4JcBzyDLI0qG7acTsf6Y&#10;JvgqKDwjR/WsY75TCHaGLFQ9MRt3x05BZuUWmF37QyTCS4W+7E3cgH3Z36Kae0308n8F0PuoxwR6&#10;uWBou+rqb+HqSU1NRY0aNRAeHo7Q0FCbs50ijMsodcYtQq7BhEWjOqNhVW/L1tLhZFw63taE8abj&#10;8fB00altIzqGFWlwBKE8I8JYKA4cYrnE8GvrXkN0RjSebPokhtS927ygx/xRQHoMNgaNwNDdjbXe&#10;5ec3VFawgxFhiMJ3Tp/A3y4Z7+YOxxxjV22PCXaOCXCpOhP2TknIjukDfbK5lF7Tat6Y/2xn9bdw&#10;9di6MJb58DKKq5ODMqGeLo7mDaUIX4eREwbNwOdd4EMQBEG4MlmGLFX2i4l3Vd2rolNwJ/MKd4wt&#10;jj0C+NcD6t6q9RSbejMwaTIoCn74y3AL3JGFwQ5rUQkp2h47mAzu0Kc2hp19FnSeB7RN2eYHCeUa&#10;EcZllHtbh+COFlXh5+5k2VJ68GJOxRhbk+80ZSwLfAiCIBQNwyiWn14ORwdHFbMa5F5F23gO2DcX&#10;cPEEavcGvIMtvYWbQRYcsczYCqdNgWhgH4Ee9jvMO4xOMKTXhknvAXvnaNi7mpPzhPKNqJsyysOd&#10;auC5HnXg5mwObShNzB5j7epZuzVo/6mqFJJ8JwiCcEVyDbk4lXwKXNTDz8UPPUN7wp6lwVgBIXqf&#10;uRJF/du0nuItvpnQaxxp8sdfhi7w0GTyXQ7rLV5jexj1laBPrwd7hwzovPZq22QlvPKOqJsySpCP&#10;K2oG3KBC8JoQphi2IsJYEAShaNJy07Du3DpVB7exX2PU9dGEMJd/3jsHcHQDavUAfEItvYWbSRac&#10;sNzYWnmN69vRa7zTvMPgAn1qQ0YcQ+caATunGPN2odwi6kYoEkriS4WxZtMllEIQBKFQjCYjYjNi&#10;serMKng7eytvsTMX9OBiHud3Ab41gAYDNIMqttQWsHqN5xi6wMsuE3de8Bo7wJgdCGNGddjpUqDz&#10;PGh+gFBukTNSKBJq4ryLiojHWBAE4cpk6jOxPXo7otKjEOYVphaMQGoMsG+OZlCdgJrdAb9alt6C&#10;LZAJJ6wwtjTHGttFoKeKNWYSnhtyU5rCzj4HOvejsHNINT9AKJeIuhGKRR5drJLvZOU7QbhxsLzR&#10;ggUL8Nprr2HMmDH4/vvvce7cOcveS8nNzcXBgwfx9ddfq/5vv/02Nm/ebNkrXC8Z2XqM/3tfEW0v&#10;JizchtmH/oVe74iIs9Xx9eLjWLJsEYwRW3E81xcTTtbF+PkHVf8fN5y0PLtwM6HX+JzJH3MNneFp&#10;l4E7HDaYvcYmJxiyQmDM8Ye9Uzwc3I9ZHiGUR0TdCEVip/271GMsK98Jwo0iPT0dy5cvx5QpU5CR&#10;kQGdToelS5fim2++UbWU86PX63H27Fns27cPR48exZIlS3DkiCxpW1Jk642Ysfn0lduW4/hr31Yc&#10;TjyEnGxPHDtVHUs374Ju32yk5BixNLM+fjnqdKH/8oMSt2orZML5gte4vt0ZS6yxHUx6L+SmNoKd&#10;Qwbs3feruHGhfCLqRigShlLkT75zlDrGgnBDiI2NxZw5cxAUFIRRo0ap1rdvX6xdu7ZAT7CjoyMa&#10;NmyIRx99FHfddRf8/PwsewrHaDSqRT0yMzNV4+JIFNjCNWKfDZ3nPuVUMGTUhEeuC/o5bEFrhyM4&#10;bayM+caOMKD0KwoJV49Rk0VnTQGYZ+gML7v0i15jozMM6XVgMrgiA9qFZ9w+yyOE8obNCuNDhw6p&#10;FZeef/55PPPMM5gwYQJWrlypPCbCjYfhE1YklEIQbgxcNS0hIQH79+/Hrbfeilq1aqFq1aro0KED&#10;KleujE2bNll6XoQe5eDgYLRq1Urd8n5RnDp1Cl9++SWeeOIJ1Z5++mnMnz/fsle4OjRp5ZgAnfsR&#10;GA1usE+tjxb2x3G/wypVL5cLSRw1VbP0FWwReo1XGltYYo1P4zZ7XoDaw5TrC316LSRmx2NFxAp1&#10;QSmUP2xW3XD6kCKYhj0sLAwxMTH44Ycf1JSicGMxe4wtdzQklEIQbgwGgwFJSUnKi8slVK24ubkp&#10;YcyQiZLAw8MDDRo0UIKbrX379ggJCbHsFa4K+2w4eByCnUM2TFlBCMp2wkiHxfCzS8EqQwssNLaH&#10;XrzFNg29xmdMlfGnoRs87DJVXeMGOK2S8PSpjZCenYOdMTtxMkViw8sjNqtuateujZEjR6rpwMce&#10;ewxDhgxRg8T69evlKu0GQ00sVSkE4cZDj3FOTo52cWoHZ2dny1btHLS3h4ODg9pXEvj7+6vwjEce&#10;eUQ12l56nIWrxQg7XRIcvXZpIsoF7qk1cY/dJrS2P4JDxhBMN/RGArwtfQVbJgPOWG5oiU2Ghqhv&#10;fwbDdcvgZtLDmB2EnIwQnEs7h6WnlqpzVChf2Ky68fb2Rs2aNVGpUiW4u7urbRTE1r8LgsKZcXL0&#10;NLPRyyJxctcP4+TyxxhLKIUglD4UwPQOc/BNS0uzbDUn2NHWXckeXg18HYZcODk5qcY4ZW4TrhKW&#10;8/LcD3vHFDhl+aF9ZrbyNqaY3JQoPmSqbuko2DqqQgUC8Kuhj/r+utrvQT/7LTDpPWFIba6S7zZG&#10;bsTJZPEalzds2vKdOHECH330EUaMGKFumXxyxx13FGqwDx8+jA8++ADDhw9X7eGHH8Z///1n2Stc&#10;M5omdsgjjOksFmEsCKUPbZ2Pj49qBw4csGw1l29jGAWdB4KtQG9xIhy9d8DO6ITAlGp4GGvgZpeF&#10;hYZ2WGlsqfVwsPQVygLaZQ62m+rgD0M3+NslY4jDGtRBNDxMtdE0oClOpZzC0tPiNS5v3FB1Ex0d&#10;rRI8GBZRWHv//fdVP0JvSP369dG8eXMVTxcVFaUGg8J+hMy+7tixIwYOHKha//79ZeAoASiJ816L&#10;cFpXYowFofThucYwh3bt2mH27Nkq2Y6JeHPnzlWzYj169FB28ZdffrkkWY77mFB3/vx59TcrW5w+&#10;fVol8gmlhB29xftg75gMzyxPDMs6ifr2EdhjrIkZhl5Ig5ulo1B2sEMq3FVc+DZjXTS0P40HHFYg&#10;2MUH/Wv0N3uNz4nXuLxxQ9WNi4sL6tati86dOxfaGjVqpPoRDgi9e/dWMcajR49W2dj//vuvSsQr&#10;iICAAPTs2RNDhw5V7b777lMJJcL1QWfxJR5jJYwv3hcEofSgHaQ944wZq/NwgQ8u4MEZMZZlS0xM&#10;VBV7tm3bZnkEsHPnTpWf8fHHH6u/f/zxR1XdZ9asWZYeQslihJ1jkvIWOxvt0TbVGbdhH2JNPvjB&#10;0A+nUcXSTyhrMBEvwhSI6YY+yDQ5o7v9btzhvA/NKje76DWWWONyhZ32Zd6wb9NaK/NKcb9MKKEw&#10;zh8uwfg6epu3bt2qjD2T84qCtTjHjRsHLy8vjB079pLkFaH4xKZm44f1JzB1zQl1v22YL74b0Qre&#10;rk7qviBURLi4BkUrZ7gY6kDvbmlBu3n8+HFERESoXAo6AerVq6dyMXgcDCNjLDIdC4Se4i1btqi/&#10;rdC2ssJPkyZNLFsKh683adIkJbpZNtPqrBCAxPQctHh3meWeBbtsOPmthbPfKoRlOmNybBwCjVn4&#10;Tn+bJoxvQxZk7CnbmOCLFDzi8B8e1S1CSkAruA3+GEtSj2Pi1olo4NsAb3d8GzV9ZIa6ODAUjFV2&#10;wsPDERoaWqq281q4oR5jil1XV1d4enoW2mjcKYL5gbECxZkzZ9QUIGOFN2zYgOrVq6tBQbhx8Dd7&#10;SfKd9qtx0gZZQRBuDLyop3eYtYwZIta2bVsligkv/Nu0aXNBFBNrPkbeNmDAgGKJYuFqMXuLdV47&#10;4GXU44HUOFQzpuE/Q1vMNnQTUVwusEMSPPCvsT12GWshIPUQXHf9jmaV6qJZQDPxGpczbDJQlB4R&#10;ekD+97//4fHHH8dTTz2FP/74Q8UaMxGPAlq4cVAS5y/XJqEUgiAIGna5mijeAyfHRNTLyUX3rDSs&#10;NzTGNP3tiEElSyehrMPEyZOmIFVdJDHLCPvDC1Hl6Ar0C+uLDH0GNp3fJLHG5QSbFMYsNt+1a1e1&#10;6t2LL76oGuPquCITPR5SRujGYvYYW/7Wmk67k1coC4IgVEzoLU6Gk/d2eJgMGJCagVP6MHxuuAun&#10;JK643JEFJ2w2NsQMQ08gLRauu/9A09iTaB7QXIli8RqXD2xSYbKGZrVq1VQyHpPvevXqdWElJu4T&#10;bjQXhTBFMitS2FpMkCAIwg3HLhfOXjvhqEtE3Ww9qqb7YrJ+CA6ZQrnT3EcoR9ghEV5Y794baHY/&#10;7OOOouqBhehn73PBa3wi2ZyLI5RdxPUqFAnNuzXGWBb3EARBIEbYOybByTscbiYTOqQ64tucwdhp&#10;qqMqGQjlE363mW7VgNYjgbr94Bp9EE1PbEBzt2C1RDS9xkaTrM5blpGzVygSFUph8Rib44vlZyMI&#10;QkXGBAe7LNSs9C8cdCkIytYhPKU/1puaQg+dpY9QbnHQvuOA+kD7p2BfrQ2qxh5Dv6jjyMxJx4bI&#10;Ddgft9/SUSiLiMIRisTsMTb/rSpSiMdYEIQKjA65aOW+EsleJ2BvdIRzfCus17dBNqSEZYVBp33X&#10;VVsAnUbD1a8OWiTFoGNGBo4lHcPfx/5GZm6mpaNQ1hCFIxSNnR0c7Mw/FRVKIRUpBEGooOigRzvd&#10;DuT4bkGOvRF+qVWxN70n0mVlu4qHzhkI7Qj7Ti8g2C0QA1OS4Zadjq1RW7HqzCpLJ6GsIcJYKBLl&#10;Mbb8UiTGWBCECotRD50mehr6/IuzrjnQ5XrgTMJApJp8LB2ECgXjDJ3cgTq94NTpeTS1c8OAlBSc&#10;SzuHhScX4mzqWUtHoSwhCkcoEp771iWhGVIhMcaCIFQ4jAYYz+9B5PLxWO2dhSyTM9ISbkFmTlVL&#10;B6FCwrHRxRt2DQfBt+tr6K7zRf2MNOyL2YX5h/+EQfvdCGULUThCsbiQfKfdOokwFgShImEywhR/&#10;HFmLXsYPuZGI0jnCkFEd2SmttJ1iDys8DDV084VD48Go03Uc7nSuiqysZKw7tQzbD82xdBLKCnam&#10;clyNOisrC+PGjVNLpo4dO1YtqypcPWnZevy98xzG/70Pvu5OGNEhFKN71bXsFYSKSUpKCvz9/REd&#10;HQ0fHx+Up9re2dnZmDRpEhITEzFx4kS4uLhY9lRAOESmnod+3hNYE7MDr/v5IM3ogcxzw2DMrKF1&#10;KD/fu1A8XBztUTPAw3IvD/yt5GbAJSscTt4LcdwrA82NQaid2Qtr9W1hKuK30q9RFTzXs47lXvkl&#10;NTUVNWrUQHh4OEJDQ23OdsqlrlAk/MlKKIUgCBUOCp2sJJgWjkHy2S2Y6uOFdDtH5Ca30kRxda2D&#10;bQ3owo0hK9eIA5Epl7fzqTgQp8eetAY4mtQXDjmOOGk4i5y0v9Asai5ORMYW/DhLi0yWSha2gCgc&#10;oUho+i+Ua9MEsqMk3wmCUN5R3j9NqCx+DfrjK/CHlxeOOTmisms15CR01jpIvWKhIOyghzMSM+sj&#10;KakT4hyAU56JuNV1EV7W/YFgxFj6CbaKKByhaDRRnHeBD4kxFgShXENRbNADK9+D8cA/2KUJ4pke&#10;LtA5OOPRxo9p+7wsHQWhIOxgNLojJ60hsjNq44CzDuu8cnGbbi0m6H5GB7t9Wh9ZHc9WEYUjFImd&#10;9u9i8p0s8CEIQnlHE8YbP4dpxy84Dz0mBlZBuoMOvUJ7oVtIN22/ZQpNEArFHsacyshJaoMUoxeW&#10;u3vgb093dHTYh/G6GXjQfincIKETtogoHKFIGF6suxBjLAt8CIJQjqG3eMevMG34HJm56ZgY1hAn&#10;7PSo51sfo1uOhqvO1dJREIrAxOoltZGT0BFx9g6Y7VEJP7vWQE3783hGNx9jdbNQ3S7K0lmwFUQY&#10;C0VCGZw3lEJijAVBKLccWgQsfwvG7FR8W78TNhmS4e3sjdfbvY5At0BLJ0EoDtq4aXCHPrUpclJa&#10;Is45GzM9ffCJwy2ck8Bgh7V41+EndLbbo92T0ApbQRSOUDTauX0x+Q4SYywIQvnkyBJgwWiYMhOx&#10;vH4P/J4dCZOdPV5u8zIa+jUsVyX5hBuFHUy5vshNao3c9JpIco3HPC9HvGm6G4eN1dDB4QDGOzK0&#10;YhnckGV5jHAzEYUjFAmHAkm+EwShXENR/PczMGXE4li9PpikP6/JFCOG1h+K3tV7Q2cvVSiEa8Ue&#10;xqxg5CR2hEHvjSyP09jglY239MOxwNABoXbReFb3Nx7Omg4knrI8RrhZiMIRioTJdxfqGGu/GAml&#10;EAShXHFkqSaKnwY0UZzaYADGO2UgzpCOdlXa4fGmj8NZJ4tDCdeLAwwZtZCT0EkbSA0weR/AEc9E&#10;TNbfgy/0d6oeQSdmA/++CJxYCxgltOJmIQpHKBpNE9NTTMRjLAhCueLocuCfZzRRHIfs+gMwwccN&#10;h9LPoqp7VbzZ/k14OnlaOgrC9aCNoUZnGNIaITexLewd42FfaTti3eIx3dAHb+lHYF9OEHByDbDk&#10;NWD374A+2/JY4UYiCkcoEkpieoqJEsbiMRYEoTxwbAXw95NAegyy6t2O131csSJmG5zsnTCh0wRU&#10;9awqccVCCWIHk94LucktoE9tBAfXs3AMWIks9zNYZmyFuUEvAg0GArGHgdUfABu/BDITLY8VbhSi&#10;cIQi4bggS0ILglCuOLQQmPuEJopjkVHvNrzq44yVmijW2ekwuetktApspdk7sXVCSaOJ45xA5CR0&#10;1cRxfU0cn4GT/wqY3I8hO6AJ0PMtoJ12sZaZpAnjL9QiM0iKsDxWuBHIWS8UgzwLfEgohSAIZRmu&#10;aLf6I2CeJj4yYpFe91a84uWEtbE74GjvhM+6fYZOwZ3gYO9geYAglDRMxquKnLieFs+xWRw7eB6B&#10;yScE6PwC0P11wNFN1dTGYu3vyJ2WxwqljSgcoUjoLL4QY6wJZEed+W9BEIQyRUYCMOcRYP2nQHYK&#10;0lqNxBhvR6yP3w1nBxd80eMLdKjaQSpQCDcATRxnB2niuAf0KY01cXwOh7LmYOWZ1TC5VgK03yb6&#10;vA/41QIOLwIWvaLdLgaMBsvjhdJChLFQJJTBFoexupUYY0EQyhzR+4Bf7wQO/avuptz2MV5ySMSm&#10;+H1qNbuven6FNlXaiKdYuIHkFcdNcCTpEKbumYrlEStgdHQBGg4CbpsMhHUBzoUDS14HdkwHcmQp&#10;6dJEFI5QLCSUQhCEMgmXeN43D5g+GDi/G/AKxr6Bk/HQuX+xOXYX3B3d8XXPr9EysKVm38S2CTca&#10;OxhzqiBbE8c5yU1xOOEwJodPxq/7f0WaIQsI7QD0mwQ0vQ9IOgOsfBfY8BmQHmd5vFDSiBUQioRZ&#10;2d6ujuhQ0xe1K3ugkpuTZY8gCIINE3MI+HOEpfJEFAw1uuGXDsPx2N4vcTTlJALdAzGl5xQ0r9xc&#10;kyfaP0vImCDcWMwJeS297sWdde5EbGYsvt71Nd7f8j6OJ58EAuoBvd4GOo0yx8iv/xxYpt2PP255&#10;vFCSiDAWikW9QE/MeKQdJt7VBA7WuApBEARbJDUGWDwO+L4ncPAfFZcZ0+5xjK7sh/8dnok0fYZa&#10;ze73235Hk4AmIooFG8AO1T1D8UKrF1TzdPbEvyf+xWvrXsOyiOXQu/sCXV7UBPJbgEcAsGsGsOhl&#10;IGKLeVZEKDFEGAvFgoOGg4O9JortZQARBME2yckANk0BpnUBNn+t3U8D6vbDukGTMSxtJ9ayHJu9&#10;Dm+0fwOTbpkEX1dfFT4hNk2wBfgz9HH2UcuQf9D5A7QObI2DCQfx7qZ38c2uqYhnaEWrh4B+HwFB&#10;zYDjK4B/RwN7ZwO52j6hRBBhLAiCIJQ96CVTzQjEHgFWvg983Q5YOg6mtCgYqzTFwYGf4vnK/hi9&#10;5wucz4hGXd+6+LXfr7i77t1wdHAUQSzYJEwAbRfUDu91eg8P1H8A2YZsfLf3Ozy94mksOLkIqTW6&#10;wNT/U5jq9AViDpuXkV7+FpB46uJ5IVwzIowFQRCEYmMwmpBrMN6UpteawWCA0aCHKTMRpj2zgOl3&#10;wDStM4xrPoI+6QxyPavieM/XMK5uawzbPwXLz66BUdPO99Ydim97/oBaPnW194ACn784Tc8nE4Qb&#10;QLBnMEa1HIVx7cZpv9taOBR/CG9seAPPrHwGy/TxSO/7PoydRsGkcwK2TAXmPAYcWaqdpDkijq8D&#10;O5OG5W+bhIdn1AxRbm4u7O3t4ehY/Kv8rKwsjBs3Dl5eXhg7diycnZ0tewRBEK6PlJQU+Pv7Izo6&#10;Gj4+PuXK+5idnY1JkyYhMTEREydOhIuLi3mHZo8/WXYEX648qt0p7fdrHprstVs7rdnDgGDEoY39&#10;IXS236+1ffCxS1N7s+CATcYGmGXfHOE+SdB7H4Cdfa52uA7QpzRCTnw3ldwkviDBlrm/bQgm3tXU&#10;cu9SotKjMP/4fPxz7B+cSzunQoBYSeWBukPQOjkBrpowtj+/G3aulWDX+lGg1QjAs4p2mmq/eRuz&#10;TampqahRowbCw8MRGhpqc7bT5q2EXq/Hn3/+iTp16uCBBx7AuXPnLHsEQRCEUsVk0Ixwtjl+MTdT&#10;xfDqDJlwQY7WstWts6U5qZYLR63poNekqkE1Clp7GDX5am5mwWsWu7zPfeZm7s/H87nckImadpHo&#10;a7cV4x1+xb9O47DU+VVMcvwBtzlsgYd9Bo6aquBj023o4/IARgf6YUvYehgqaeLAzgB9akNknnoC&#10;2eeHaKI4SHtNEcVC2aWKexU81uQxTO01FQ83fhgBrgEIjwrHC2tfwYOn/sC0Bl1wpG4vZGnnq37d&#10;xzDNHgnTvrlARjxg1KuLWqF42LTHmJ7ijRs34ocffsCuXbtQu3ZtfPbZZ6hWrZqlx5URj7EgCKVF&#10;hfAYb5yOiXfWhIs+GchM1FoSYMhGrslek8WOquXw1uSIVE3KJpo8kGDyRAK81G2i1rg93eSCdE0+&#10;Z2hSmn9TNrtoAtjNLhPu2rO4IQse2t9BiEdN+/OorQniMLvz8LRjQpGdktZ67fPNNjngoCkEG011&#10;scrZH6c842FyPwY7ndZPOyZ6iA0ZNZATfwuMmaHaY2UFO6HscCWPcV4o204mn8Tco3OxPGI5YjNi&#10;oTfp4WTvhEZ2ruibGIMOSTGorF2H6qq2hH3rh+FQqyfg5gs7rup4k22VrXuMbVYY87BOnz6NH3/8&#10;EWlpafD29sa+ffuuKIzzvxUK4/Hjx4swFgShxLmRwphOgpycHNWITqdT9szBoeBV2qzhZ+zPv639&#10;eVscLgjjJR9iYm9PuDjS26q9P4pTxtrqzXG25ndstrtmD7D51hr+wJZ/X14u7uXf5l4GrRm11+Er&#10;ZGqi+4zJD9tNNbDGqQr2u9gjyzUa9i7nYOeQrfXQjotiODsA+tRG0Kc0hSnX17xdEMoYxRXGVqh5&#10;4jPjseX8Fiw+tRh74/YiNScVeqNeO3NMqJGdg+ZZmWip3TbybQDf5iOgq90T9q6VYG/voDWddko7&#10;3HBhKsL4GuAhUQz/9ttv2L59O55//nnMnz8fO3bsuKIwphBOSkpSRp3w9uOPP1b9RRgLglCS3Chh&#10;TGHLELIvv/wS8+bNU3auffv2eOmll9C2bVuVe5EX2s/z589j5syZ+Pnnn5GcnIzmzZvjiSeewK23&#10;3loscXxBGB/ZgokvPQQX78qANpjCxQffbDiHn9YfU2ETTtCrWxe7XHggA5Xs0uBnl4JKSIWvXaq6&#10;9bDLgrsmcd21W3qG2RzsDMiGTnsEvchO6pYe5RiTFw7b++GwzgOnHR2Q7JQNo3M87J0jNSHMiwLt&#10;M9aEML3DRr0n9Gn1lBg2ZgVr+8Q7LJRtrlYY54V24kzaGaw9sxYrIlbgePJxVc2CItlgNECntdDc&#10;HNQ16VDDIwShQa0RVqs3AvwbwEnnqla1NZcutNduzWJZ+0vd8p+VkrBzIozzwGzi9PT0C8K1IJhc&#10;5+rqihUrVmD27Nm477770LFjR3z11VdFCuNNmzYpY75+/XrLFqjXoygWYSwIQklyo4RxXFwcvv76&#10;a8yZMwcTJkxQr8nwslOnTmH69OkICQmx9DTDQWfGjBmYNm0ann76aTRt2hS///67mnF755130Llz&#10;Z0vPwrEK47iEOLz7/rvKdpqUXxf4YsVRfLOaK27lGTrUW7fezzuk8G+t2Zm0zycXsM+GnX0m7HQZ&#10;mtBN025TYa81WG7tHRPUPjPak2oCWDU4aELYA4bMaipEQp9ZHabsAG07xbBtDaqCcK1cjzDOC4Vw&#10;dEY09sftx87Yndgds0sl7DH+2GDM1Zomlk1GNSvjrtmtIJ0nAp394O8eCH/v6vD30pr2dyWXSvBy&#10;8oKHowdcdS6qjJwmlbVHmaWy1ebllc4X/tJurHsv/m+Gjs/6dRtpwni7CGMachpbCt7C6N69Ox5+&#10;+GEsXLgQ7u7uyluckZGhQir27NmDDz74QMUaUzznh4l6nDqkACf0rHAg8fPzU8LYyUmWMhYEoWSg&#10;MK5cuTKioqJQqVKlUjHuNM8HDx7Ek08+iTvuuAMvvvii2s6ZNHqM7733Xjz11FNqm5X9+/erShI8&#10;tk8//VRtY//JkyerJGaK4/zHah0GrLe0ox999BHWHlmLQc8Ngp2THYwcSI1GbDkZi+0R8droodee&#10;R7O1dtrwqt3aafehiV87e+utJoTVbZama7Ms+/ki/M/SLvxNAWwJuDBpIjjXS2t+MOYEwJjtD2NW&#10;VXUfJhHCQvmFwviDO5tY7pUcPHdjMmJwWBPKJ86H47R2eyo9CueNmcjQhLKRzWTQmkkTy2zaY7Sm&#10;Lmt5Smq3Dtp5527nCA8HJ7jaO8JV+9vZXqcVDNwNAAC4a0lEQVQ1Jzg7OMJF2+Zop4NOE8+OWm+d&#10;vT10vG+niWk7ezjQE609BxcJy8nU47XhP2DvrgMICwsrFdt5PdxQYcyYt/j4eHW1UBgUvMePH8e7&#10;776LvXv3qg+Mh0jPLx/fokULNTjcc889lkcUTmZmpkq+4+Mef/xxEcaCIJQYtGMMaWDYAi++S8O4&#10;KyG6ZQseeughfPfdd7jlllvUdtpIil83Nzd88cUXapsVzph9+OGHuOuuu5STgZw9e1bNtsXExCgn&#10;A2fm8kJbSdtMO0sojPl603dMh/+t/rDTldB7Y4Kc0Qkmg6vW3GHSe8Bo8AD0ntrfvO+jiWEfrR9n&#10;90QACxWL/k2r4qU+dS33ShlNV2WnRCLmzEacj9qFuLRIJGQnIl6fgQQ7E+J19kjWRGy61nKpwywP&#10;KwmM2Uac+ugUjuw5okIq8oeD3WxsMsaYHmIacHp8rfc5NXjgwAG89dZbaNiwoUrGKwrW4GTy3a+/&#10;/goPDw+buyq5WjhI0jtVpUoVm/shXQvWCx56+vl9lvXvh/A74m+X093FTXSyVfj9UDDxPCwtj+iN&#10;hu8pNjZWhT6UxIUyv+9t27YhODi4VD4fXtQzrOyFF17AH3/8ocIiSEREhPIAM6eC4RR5WblypZpZ&#10;oyd58ODBahvfM8PR6E3+/vvv1fvPC6v+8PlWrVpl2WL+rEh5+N5LAs5E8twODAwsF/a3JOFvJSEh&#10;QV2osea1/GYuws+GNpQ6xtfXVz4bC7SdtFX16tUTYXwtMGauODHG+bF6jBkfx2nHsh5jzKlbXl0d&#10;O3ZMCZWyDr1SjJ08c+aMGsgvLCJQhqEXkbMaixcvRs2aNcu0EaQomzVrFpYvX46pU6cWGL5U1uCF&#10;WM+ePfH555+jTZs212WQaTr5fAxZ4POUljCmWB09erSKE2YSHWHFHiYW8/V/+ukntc0K+/N84iyZ&#10;dWaNgo7Je4cOHVLxyazUkxeKPp6PvEgl1sGctxQ7FR1+DpGRkWqGgA4aT09Pyx6BUPSNGDFC5QQN&#10;GjSozDsFShKeU0ya/euvv1QybHmwo9cLzyf+ZuhAYmUdmxsntQO0eTSxYdIElOnpp582acbJsrVo&#10;NGFsevHFF01vv/22STPylq1ll+TkZJOjo6NJuzI3aVdblq1ll+zsbNOHH36ovld+V+UB7eLFVKVK&#10;FdORI0dMmtiwbC2baELJpIkokyauTJoRs2wt22gX2aYmTZqYNmzYYNIGLMtW24W/oS1btpgaNGhg&#10;0i62LFtNpsOHD5uGDx9uevnlly1bLrJx40bTwIEDTVOmTLFsMZlOnjxpGjVqlGnkyJFl4n3bGrS3&#10;ERERJh8fH3WOC5eiXaCZ+vfvb9IupJXdEC7Cz+O3334zDRgwQH1Ogu1TJuaDmITH7Gp6F4OCuIKR&#10;IAhC+YeeaIY9cKZo3bp1avaMnhZ6jJnMTA8yPb0MlWDoGKEXhuFWnGFjqAVnzhiTzJJvmsAutPax&#10;IAiCUM6roNM9T1FdXqYu+H5KK8nnZsHvht9ReYHfDcNcyov4YPhReZo25vfDePayNNXLmNb+/fvj&#10;v//+wy+//IK5c+eqcAg6Cfr06aNEMqvvsDwbYagZq/twyp+Jef/8848KwyCsYyxcG7xIYYyoUDC0&#10;E7QX5Wl8Kgn4eVjtqHw2ZQOHtzUsf5dL+IOsVauWGixsLcD7auFJxZOLsZEc2MvDScbvh3UMWbKl&#10;rH8/Vpjo2bJly3KRhMLqBTx3WOarPHw//D54IdasWbMyk5DL35E1Xp21jLlMPj2/L7/8MqpXr648&#10;xfQOU/Cz5ju/MyYD8v6///6rYo6rVq2qZt1atWpleVbharF67/kZitf9chiLzt9leXPelATWc7Ju&#10;3brlZpwrz5SJ5DtBEARBEARBKG3k0kUQBEEQBEEQNEQYC4IgCIIgCIKGCGNBEARBEARB0Ci3McZc&#10;aIGrxHFRDAa7BwQEqFYWloXmcXMVIZZZYhIDk4SYAMUKDtakBn5tLL/EMk0szs8+TGKz9QocXJCA&#10;x52dna2SEZjlzfeS9/tiYqH1+8q/dK2twIUXWPCfiU8s4M4kQiZCMTmSvze+J74fLqzAvkxM4ffD&#10;W1tLTOGxcjEHLm2cnJysViTicbIagnXFO/ZhmTD2sZ5TLAvGxS1u9jnF4+J5wGPn74qJZjwu62+H&#10;x8790dHRaj/PEZ5P1u+K8D3zvbEfv0+eT/w+855zgmA9V3jus3Se9dznuVBRV8RjSUDaOtp2nnMs&#10;FUi7XpEX+eBvhPaGNon2n58LPxNbsJdC0ZRLYcyBcunSpWrVLtb6ZAYxKzk8+OCDKhvd1jOK3333&#10;XYSHh6tBmicUs8uHDx+OO+6440I1irNnz6oSTfv27VPGmScdV7riqkO2+v5oINavX48PP/xQCf+x&#10;Y8eqJWs5wHClOJaU4oDD98zs+mHDhqFRo0Y2N9jw8960aZP6fXGJXYotZmKzSkCHDh2U4aPImjRp&#10;kqoWQCPJlcYefvhh9X6535bEFi/ANmzYgB9//FFdtFh/T71791bfAf/moLd69Wq1chNXKuTvkJU3&#10;uNoVV/q7md/Rnj171LLv27dvV5/3iy++qCowUKwQXpx88803WLt2rboAY1WKIUOGqGYV/idOnMCn&#10;n36K3bt3q++T7/nJJ59U5c0ofEQcC4ROCP5GuHIizwOeO7zA4rjyzDPPqOo6FQnabi5VPn/+fCUE&#10;adt69Oih7EJ5qjR0tRw5ckSVSjx69KiyObzAZsUO2tPrXXFTKH3K5bdDw/Xbb7+pQY8/Ti4LzWWU&#10;KWQoNm0dFuwfOXIkpk+fju+//16tJf78888rsUV4LcPlYCkyJ06cqN4rxckLL7yAiIgI1cfWoEfu&#10;5MmTqnQUL1zoXSF8L7wImDFjBkJCQjBlyhQlbCj4KZR5xW1r8H289dZbyqv40UcfYfbs2epihosw&#10;0ODxPXExGr7XV199FTNnzsQtt9yCV155RS20YGvXovzNUFhSEHPA5xLDXbp0UaXB1qxZo46XNXEp&#10;iinwuTw7zymKaNbT5UXOzYSDMUX6mDFjULt2bctWMzx2nh+sAcwLY9YBHjBggHqfFNK8WKPYmTx5&#10;Mvbu3Yvx48er865x48bqb342tvZ9CTcP/hZ4kcjfB899isLnnntOXXTxnK9o0D7w/GrdujW+++47&#10;dXFAJwfPN84sVVQ43rHOOO0k7QltP8dvLstekT+XskK5E8Y0XPQacbC755570LZtW9x2223o16+f&#10;8gpxgLd1KLLoHeYgz/qxL730khIfVlFFDySFJMVy165dVb/XX39defFYzN8WYcgBvfgcVOipY21W&#10;wu+JgoQeufvvv18JnIEDB6JXr17qqtsWvy9+9vQ68nfF74PTiAz7YGgIvwN+P1wXn16Tnj17qu+H&#10;3nF6lv7++29lNG0Jer3oJW3SpInyarBmLldUoxecRpzf0eHDh9WUKWcuOAhyYQl+TxSOu3btsjzT&#10;zaF+/frqt8PvgxfDeeH7WrRokfo90Qaw77PPPqsuwlasWKHeHy+W+dvkxSgvCNiH5xO/RwoeXqgK&#10;AuH5zd8IZ4d4HjDchjaYvy9eaFUkaPt4DvEzuOuuu9C0aVPcd9996Ny5s5pR4+xfRYU2hKKYDhGu&#10;o8Bb2h86E+hZF2ybcieM6QHilRljJDn4WWF8J+G0almCxofCkaKKV6AUkFzpikKZ4QaE2zjdS6/x&#10;zRYpBUHhRYFx8OBBtYKX9bsgFCY0oCycb52GZCgIvzt6X61eclti8+bN6pbefHqO33zzTeVx5IUL&#10;RSTDXOLi4i4sxELo1eTCAJz2tzVhzLg3imJ66RcsWKA8PvR2M4SHx2yNC+c5xQs1wu+Iv0du4/u1&#10;VTgIUfgyJIcefsJQHb5fhllR/PICjLfWRVkIQyn4XnlhRk+6IBQE7TOnyhlWQQFUkeBFJ983HQK8&#10;iLbSsGFDxMfHi2fUAn8jnPmkDaVdyX/xLtge5U4Y82TlIMcBzjrIEcb4UJBwX1mCMUqffPIJ7rzz&#10;TmV4KYKtU9c8yaxwO8UlPbO2BIUi43ApjClOeOWcF34fFM78rvImDlq/O1v8vii0GJPL98Pp1NGj&#10;R6v7DDWgiKRnlcaQ30feWDLe5z5bg4Nap06dlGf0/fffV7HrXF2NF1oc9Lid74vinkLYCi/G+P64&#10;z1bh4ExhywtL60UKYUgIBQ1/nxy0eP5wFiDv98ULA+7jdymUfzijSA9oYY0x9oyptcLfBX9fDBs4&#10;dOgQhg4datlTMbDONPG8oW2wwgtQbqeTSoCyM/ztMGSwb9++yhEh2DblThhzYKM3iwMemxXr37ae&#10;eJcXerIYVkFDQ69kXu8jyTvFSyPN+xQrtgQHEhoFer0pDOmJpFebnjzGgjP2m98JL1rKyvfF74Eh&#10;Bw888ICaPqSxY9gO3xsHi7zfT15Rxft5BxBbgeEQjCemQJ46dapKwmMS55IlS5Qg4DnF91zQd8T3&#10;l1dw2hr0DvP4KY7zfxc8bgpi63dSUB9b/L6E0oF2ina2sPbee+9dkudB28YZFsatP/bYY+jevbva&#10;V1GgbWbjeZN3FoyCmNvzXmRWVCiKaUMZWsewToaaCLZPufvl0tNIAcYEr7xJQZza4YlKT5GtQ6PL&#10;mE4aYnrj6DG2hlEQevEogOlNJuxPw8QQC1vLiqbngAKEtxRdFPpMWGFYBY0FPa30fHOQ4XdE+H74&#10;3fHWFqedGObB5MG8op3Hyd8cvweWK6L3m0l6ViHJ7Zy6ZxiJ9Xu0FTgdyosUzkq0a9dOJRYxHo5l&#10;z+g5ppeYopmi3xofx+/GWooo7zSqrcHKFPRoMdzDOvvA74L3raWTeD7RNnCbNWyCv1eG+LCsmy1e&#10;nAklDyvGMEG7sMYZIdpX/vZpr1iJYdq0aSq+/ZFHHrE8S8WB5xXHWtptCkArvHjgDE3eGcCKhvU3&#10;snz5cpWTQpvKxMSyoD+EciiMOYgxNpAD9rZt21SsJwc8JkbwZC0L5XQoGt955x1lcCiOOYDTe2X1&#10;0FF4MR6S1RCY+MUTkO+PHuZu3bpZnsU2oGhiNQBWPZg+fbpqrJ7B+NtRo0apEnMMEaFhZcIG3zMF&#10;JGNx+X2x0oOtwXAQGn9emFAc8u+tW7cqLzKFFr8vJq8x6Yu/PU637ty5U4WUMFHH1jwpVo8vL6z4&#10;+Vvjvvm7YjgBLzaZkEcYEmM9pyimeb6xasrNhOcFfz/8LihsKWp57Lyo5AULByXGhXN2gqEsjKVm&#10;Y6gIB3e+NzZ+X7xIYB9WfOG5RS8Pvc5C+Ye/dV70FtZ4kcTfAn9bTKJlxSMmST/00EPKPvN3V5Hg&#10;uU87xxknzgjSmUFnAMdd2nRrucSKCO3RsmXLVIUffhacUeCFAn8neb3rgm3i8LaG5e9yAwc7iivG&#10;9HBwW7dunfLAMpOewsTWBzoKRsat0YNHLySFMkUV3xeFJj2ONOL0YnDwp0BjyRyegKxUYUvvjyKQ&#10;BoGeBWujqOJ7oneSyV30flOU0aAyOZJTmoz3Y5UBZoDbmseO3nt6UvmbYrwx/+ax0/gx7phCk54B&#10;Dp6M+eZgQa8BH8dSdPw8bMlrTGHJ74TinqKYCWcsw8Tf3t13360uTij46S3me7XGWFNcsuoGz6ub&#10;+R1xQGbYB8XsypUrlUDh+6CA4WfOAZrbmfzCQZwzFfwOeFHGi0y+Nx4/hTG/L55PLBXI73LkyJHK&#10;Y25rXn7h5sBzhef6U089pS66WIGB5wvtM8ccJp5VJDgOsQoUY6x5Mc3zkHaC8dZWW1gRoW1kVQo6&#10;EZi/QecJfyO85WdmTQQWbJNyKYwpvjhlTdFIzyOv0hgzyelh/ihtHU7RcUCngaHBoYhkoyecni0O&#10;0vRO8r3QU0xPGI0Qa+aWhat0evb4ndCTR08MQylY8ofb+X3RK86LAi6uwIsBW4O/L37e1lJlfC8s&#10;Y8ZYY2vSIL8rvi96VSmgWbKN3w+FmK15jCniebwMlaDnhwM8wyg4RcyBn8fL3xpnW6znFMUnL1z4&#10;Pd1sI8+LKZYp5LnAsnkUuRTBPG7GgLMCBbdzRoXnEd8ba8/WrVv3wsBNQUMBbI1752M4s0Hvv619&#10;X8LNg8KYvyE6XPi757lNG81Ge80a2RUJnlccayn4KAbplOEMISsm5U3UrWjwt0B7xIsnOn2svxFe&#10;sNPuSAKebVNul4QWBEEQBEEQhKtBXCGCIAiCIAiCoCHCWBAEQRAEQRA0RBgLgiAIgiAIgoYIY0EQ&#10;BEEQBEHQEGEsCIIgCIIgCBoijAVBEARBEARBQ4SxIAiCIAiCIGiIMBYEQRAEQRAEDRHGgiAIgiAI&#10;gqAhwlgQBEEQBEEQNEQYC4IgCIIgCIKGCGNBEARBEARB0BBhLAiCIAiCIAgadiYNy9+CcF0kJydj&#10;69at2LlzJ+rUqYO+ffvCzc3Nshc4fvw4Nm7ciJo1a6JTp06WrWWHdevW4ciRI7jzzjvh6+tr2Vow&#10;PK3Yd8+ePTh//jxycnLg4eGh3nu7du3g5eUFOzs7S++iMRgMOHPmDLZv347IyEhkZ2er5wsLC0PL&#10;li1RuXJlS09BEMoitBGnT5++YDN4jjs7OyMoKAiNGjVStsPJycnS++YRHx+PZcuWITg4GK1atbrE&#10;xgtCecDhbQ3L34JwXURHR+OHH37Ahx9+qEQcjXloaKhlL7Bp0yZMnjwZOp0OXbt2tWwtO/C9/fjj&#10;jxgwYAD8/f0tWy+Hovi///7DN998oy4U4uLiEBsbqy4MVq5cqT6b2rVrF1sc6/V69dl9/fXXWL16&#10;tRqYrM+3fv16nDhxAlWrVkVAQIDlEYIglCVSU1PVuf3999+rczomJkbZjbNnz2Lfvn04dOgQPD09&#10;L7GnNwuK9/fff18J+RYtWsDd3d2yRxDKBxJKIZQ49CBQvM2bN095kUsLelGNRqPlnu2wbds2NXBQ&#10;AN99990YO3Ys3nrrLTz//PPKU06B/b///Q9ZWVlKRF8Jvr9jx47hgw8+UM/L53vllVfA61nr8y1Y&#10;sACff/65GkwFQShb0DPMc5s24eTJkxg8eDBefvllZTNeffVVDBkyRM0IRUVFWR5xbdBesuWHNshW&#10;bWleeJx0EhRlMwXhepFQCqHEoCfho48+wpo1a9CkSRN1f/z48bjtttvU/oULF+Ldd99V99988021&#10;jcY4IiICW7ZsUbc00Jw6bNOmjQrHcHR0VP02bNiAgwcPKk9renq68qDQa8vXOXr0KFxcXNR9hi9Q&#10;IDLUoUuXLsrDQo8LQxBSUlKUZ5Xeak4D2tubrwsPHz6spi/PnTuHzMxMFaJQr149tG3bFt7e3he8&#10;ujzmOXPmYO7cuWp/QfD4R44cieXLl+O7775Dnz59LrwHkpaWhpdeegl//PEH/v77b3UsV/IaUzxT&#10;FFP4fvHFFxg+fPiF4+apm5SUpLZPnTpVeepHjBih9gmCUDag3eOFNEO1Jk6ciNtvvx0ODg6WvWYb&#10;SY8ybQftF2eLaC9p9yiqaevouaUtdHV1VY85cOCAClurVq2aclTs2rVLPSftamJiorKRDMOizTt1&#10;6hTq16+PW265RfXZvXu3spm0LXwsn5fhWpUqVVLPTTv83HPPoUOHDurWGsbF5+IMGWey6E3mDBbD&#10;xurWravssxWOC/SK03HAUJFmzZqp1+XFAe2XdeaLdi0kJES9Z9pnHnPnzp3RsWNH9Tq02/Sq0+by&#10;M2jdurX6HGhP2Wgf+Rw8Pm6nRz4hIQF+fn7o2bOnev8M+9u8ebMaUzgm0F4HBgaq1xcqLhJKIZQY&#10;9A5TwFJcMg6XBpRGnMaR02005GvXrlWCl4KQhot9vv32WyxevFgZbBo6Gr39+/crg0bDTiM3a9Ys&#10;TJkyRT0HY2zZjyEZHAimT5+OpUuXKo8KY/M40KxatUoZat6nwaUnhiEHDGXgYEKBzalJsmTJEjXQ&#10;8PE8Bk5fWt9HrVq1Lgw2fE4e77333ltoKAVfk56epk2b4sUXX1SPzSt8GSPI98QwC+7jRUJhwpif&#10;Dw02hTSN+ccff3zJAMPHcWDhvtmzZ6vPn8dW2PMJgmBb8BynwKO3mAKUNoPndF54PvO8Z+gV7cuM&#10;GTPw+++/K3vFc55CljaT9oT2iiKTzolPPvlECT+GuLFvbm6uslu0lT///LOyc2yc3aPopbikLfzt&#10;t9+UvaQjgfaWtpFUr15dCWXaXoaKUbRabTvFLh0B//zzj9pPO8rH8fWrVKmiGu01X++rr75S/Xjs&#10;FPt79+5Vx/vTTz9h6NChF4Qx/+Z7o92mKOZx0nZy/GDICY+R2yh2OatG+8zH1qhR44INvO+++5So&#10;5mfAxs+PYw3fFz+vv/76S41RvDjge+J75ixc3gsToeIhoRRCiUOj0rhxY/Tq1Ut5KmiwOADkh4Zx&#10;0aJF6kqe3gdOG7722msqhpcC9M8//1Qi2AqNIL0DfF6KxWHDhinjTCiA6Vl4+OGH1XPQq7BixQrl&#10;4WWfp59+Wj0/E1joqaWxtdKgQQMlKF944QX1WHpBKJx//fVX1e9qphhpoGns6WGhp7ggkcrYa4ry&#10;HTt2WLYUDg211aNjFfJ5ofeYwpiDFj01FPOCIJQNaM8o7CgkKWqvFK/LC3rmGnC2id7OMWPG4PXX&#10;X8eDDz6oLqDpIOBMmpWMjAy1nR7Z0aNH46mnnlK2h9CuUmxTODLUa+DAgcpLPHPmTGVPnnnmGYwb&#10;N04Jdc6aUYhTwBZkx7mNNpWNyXgMA+FjH330USX6KXhpnwkFMRs9trS1fP5u3boVarv4eNrixx9/&#10;XM0+0mNMu8rZwEceeeTCmPHEE0+oz4c5LLTX1uPkLe0nZw75/vl50SPP98lZNh4v7T2Pmc4MfoZ5&#10;xwahYiLCWCgV6H3o3r278lD8+++/ylOQH3p26emg0aLIpZikoKZI5ZQfvQ15DT09KXzO/v37q1AG&#10;Cl7rQGKtgsHpND4HPdL0znJ6jI+xTgdSMHMgolfDKnj5+hTd8+fPV/G/9L7y2PjaNKqcFiwunPKk&#10;Mb5SYh2Pi94Kil7C/jwWDpLWZjXuHCx4n4NTYVAcM/yDAwObIAhlA57nDJciPIevBG1UeHi48rw+&#10;8MADypbxop72sF+/fsqDyv15ofBjXoI1EdrHx0dtZ7hA7969lW2k7eRFNx9LW8PZPoZVUKjTYcHn&#10;p82kcLYea17o4OBMIJ+Tr0XbzeNirDRFL8U87T/tKL3VnAm85557lD22OiUoSguquMGwOoaPsS89&#10;wXws7R3tP4U6vdv0VNPBQocEj4M2OC8cix577DH1GTCs4/7771exyrSV/BzpdOA+OmQYPsLZSqFi&#10;I8JYKBVovGhwKFYpMGkQrULUCr0knN6ieKXRtmL1gNLQcZrLCrfTK0xRmR8+B/dboTClR4TiOa+o&#10;5MBAwUpvCgcBvgY9Gpze48DA1+M2ilI2DgicgiwuVkFMA8vHFwQHCHpy8h4X44PpuWGjt4Vedj4P&#10;py45EPL5CoPvg4OTVXALglA2oJ3kOUtbkV/Q5Yf7GQrAcAGKWSt0DtDOcabO6pkltB20lxSG+aHg&#10;5D6+PqF9YbgFPcn0DlttERuTqLmP4Qy0W/mhYLd6vPlaVocAPbsUvhSg3E8bRXvPWTsK8fz98oaJ&#10;WaEAztuX8DNgTDZDSuhp5rHzuGgn6Ujg61jh4+hdt8628T7FNT8rimRr/gfv83PlGHUlWytUDEQY&#10;C6UGhR89DzRMjOtimEF+aKisIjQvvM99eQ0iPcZWQ5Yfbs8bF0aDz8cWtt3qkbWGbNCoc0qNU20U&#10;pvR8UERfbRa01fvCZD8K4IIey7g5GnImhFih+LY2Ps56EcHn4kDCZBqrhzkvFMUcmOjh5nsoaHAR&#10;BME2oW2imOTMmjUM60pcyV6SvPaStq8gLyzh9sL20abktUd5PcEFPcb6mgXZOqudZR+rCLduy4vV&#10;3uWH4j7veyLWEDlW62CFHoZY0GYzNph9abPzktdZwP38zHmbP5bbenz5Hy9UPEQYC6UGjQ/jw+g1&#10;ZnIGkxtoaK1wMKDngtNsnAa0Qs8EQxjofc2fIZzfSF4v9JDQE0OjyjAMeq6ZKEJPREHekaLgYxkD&#10;zYQPxk7nfb+EAx/rEXPQuuuuuyxboWKgrR4axs1xCpPv1RoHSOHLBMS8AwgHF4plCnt6ZRg7JwhC&#10;2YHnOD23PXr0UKEKdCBQmOaF5zm9mLRT9AzTPuYNMaNNob2kbeDMmRU+d2H2Mv92Jt/RFrMxlCKv&#10;x9jaGBZRUAw07TgbE9p4kW4VvbR9DEuguKX4pz3ne+UFAO2WtR8dAQyLKCjGuKDj5+O5nXHR9DRb&#10;ZwuZs5FfcAvCtSDCWChVGDdH0UkDxixlxvZaoZGnAKTo48IZjEWjp5UJEIw9plDl40oTZjnTK8tq&#10;FXxNa9wavRJFTW0WBL0Rzz77rJoCZBUJZn8zAZGDBssxcQqQMddMHGFGN6GR5zSeNXubFwPWeEN6&#10;aOgZ4cDJ0kOszMEBgM/HyhnMZmdmNatbWMviCYJQduC5z3OcM0Msy8gqPaykw3OctoM5D5999pma&#10;NWIJSdqLX375Rdkszj7x/KdN4WyV1aZcLRSvjDemLaQ4p41hGBkbhShjdxmmkXf2zQofw2Q69mV4&#10;A+0cj5vHyJAwCmraejoDrPHKtIssJ8fjZ4UJvrf8ToTCoG2lAGYSIh/HY6UdZKKeCGOhJBBhLJQ6&#10;TJpgfUh6JfKKTRpUijkmPdDDynq9EyZMUDWA27dvrzyljAcrTRhnxtehx3rSpElKuHK5U2ZyW+t2&#10;Xi18LGseN2zYUCX0vffee8oL/MYbb6hB7sknn1TZ2AVNE+aH03v8/Jh5TXHMWtA8Rnpw+Hz0Ig8a&#10;NEg9H70xgiCULTilz+QynsO0HTzHWc+Y4QG8Zd102k3OvtEustYvxSUrMLA0JGOCeYHPi22GU10r&#10;1uem55lilc/9zjvvYNq0aUrEFuYooA3jbBXLq7GOPO0oH8vKDxTqDz300IWZPwpj9mM+B+0i3x+F&#10;LY+b9rYoe0go4BnaQVtKG8iydPSgc6bOGg4hCNeDLPAhlBg0nKwkwWk/VoXIm1zGhAkWUuc+ZiAz&#10;Xo3QCNMTQWHMW97ntBwrSzA2mQkVhM/L8AbG5eY1/nw+epoZR8bBhdN1hCESfD0m8fG5rLG39MLQ&#10;G0NvNJ+HHhAmhPD5eYw0rHwMG403q1lQPNNzS48yS/nceuutF7K7C4OnFY+XMcyc+mSoAz0cnFqk&#10;mKXIvRojzs+Fx0ePNhNhOBVJzwwL5XNRFVnYQxDKNgwp4DlOLyhtBu/T7liT7XiBTK8rE9loLxme&#10;RrtCW8REZ3pSrXGztD20abRxeXMZ2J/2j89BG8wZqrwwfIw2kgKXSWy0UXRg0OPL16B45WNpeyh2&#10;acutMby0o7RPXLiD3l/25X7a8bzxvLTNFMO0Y7TvPEZWluD7po202nd6n3l8LNGWP3eCx8f3x2Pk&#10;63NmkWEeDF+j8LaOA3wOjies2mGFnwE91jw2zlgS2ld+5rwo4TY6NYSKiwhjQbhBcDqS9ZfpBWcV&#10;Cgr24nhICoIDD8NO6D1mhQ16TjhlKQiCYMuwtBpDxSj4GVfMEDuGkHDmi/WEKWQF4WYiwlgQbhD0&#10;SjAukDHVrCFqXdXvWqHng7F8jK1jvVJr8X5BEARbhWEWnDlj9Qde4PPCnrNy1gVI6BUXhJuJCGNB&#10;EARBEG4InOliFQ1r1R+GgjB0gRWBRBQLtoAIY0EQhJsEPWYs08WEU84kMOaSq3RdKcaRHjaKC05J&#10;M8aegoJx782bN7f0MC+ew9AdNq5WxrAd9mGcqiAIglA4ksIpCIJwk+B0MpOorIlUrEmdd/Wy/FBI&#10;M3yGmfisGcsargylYSk/JiQReuIotJnQxPAd1nilQGYZMCZICYIgCIUjwlgQBOEmwaljxoc/8cQT&#10;GDZsmGVr4bBMF+vM0gv8/PPPq9J/gwcPVkuZs5YtYVUAlhzkYg1czZGLx7DOLCsGsPa1IAiCUDjl&#10;OpSCb43TjlxJyFr2SxAEoaRgVr21/ur1JFISlsliZREucEMhWxD0DrOmNcsIssYsoRDmAgcs9cXF&#10;aVjCjzXBH3jgATz44IOqD73Mn376qQq7ePfdd9W2vNCzTG903lXX6MEm+ZfOFQRBuF54cc+SriwJ&#10;eL22s6Qp18KYU4q//vqrisWzxQ9fEISyC00nQyG4aiNLT90IYcyVwkaPHo3hw4erBR0IvchckIFe&#10;4jlz5iivMBdP4GI51udhXVsKY4pfhlTkh6/NhSJYG5bwvVlFMmt9i+0UBKGksNrOr776Sq0ZcDU1&#10;/W8E5VoY01vM1YMYv8fV1cRrLAhCSUFvMcMU6KllbeobIYwpXBkewRAKa+gFE/AozhlKweWBuUoZ&#10;hTGXJO/SpYvqwyoAjEtOS0vDTz/9pLblhUu1c9EIvhfCQYvPR+cClysurFrAwfOpWLo/CqcTMtRg&#10;lxd+Hg2qeOLWxlUQ4utm2SoIQkWH3mKu9Ghd9VCE8Q2EHz6FMVfE4ZK8XEVIEAShJODqg4zj5Qpe&#10;xV3O9koURxgzTpgDyl133aXqvhKK2qlTp6oQir///htr1qxRC7+8/vrrqhIFYWIePcb0/n799ddq&#10;W144DNBDbB0OGEbBJYdZ3YLPVVg4xen4DHy67DAW7T2vPday0QI/j0c618DDWqvsKeEYgiCY4Sq5&#10;rF3NVRi5MqKtzUhVCGHM5SHHjh0rsXKCIJQYFMZcpYuVHliL9UYIY4ZEcIEECvEvv/zywrZJkyYp&#10;UTtt2jS1khhjjLmIzKhRo1QfLptOYcxlgF955RW17UpQGPM5KYwnTpx42ZK8VnL0Riw/EIWvVx/H&#10;/sgUtc36KXSo5YdRPeqgdVgl6Bwkz1sQBDMUxiwdGR4ervIebE0Yi7USBEG4STDpjeENJ06cUEl0&#10;DGGIjIxUoQ+MHWZJNsYPM6mOUIh37txZCV3GEx86dAgLFy5USXl9+/ZVU5IhISGqbjG3c6VFJt79&#10;888/KrTMGlpRUjjp7NG5TgBe7lsX7Wv6qm31gzzxbI/aGNOnLppW8xZRLAhCmUIsliAIwk2CQpgi&#10;l8l0Y8aMUfHCH374oSrfxnhhilmGSNALTDw8PNCnTx8lgqdMmaJinFesWIE777zzgpc5MDBQhVow&#10;do+xxi+88IIS2qxS0axZM9WnJPFydUSbMF+E+bmr+93qBWBY+1BNFPvAzVnyOgRBKFtIKIUgCMI1&#10;UBKhFIzrjYmJUbHDeWGiMLO1uYAHQyx437oaHitL8DEnT55UIQ+0b4zTY2UMK7R9TKQ7e/aseg0u&#10;8sE+LI9UHIobSmElR2/AhH8PYMbmCIzv3wAjOobBUTzFgiAUgIRSCIIglFEMRhMOR6Vg4/E47DuX&#10;jFyD8bLqC9cDk+GYwEcvcN7Wo0cP1K5dG66urmjatOklS0SzQgQFM0Mq6CVm3HBeUUwoZOkx7tq1&#10;q3oueoqLK4oFQRAqMiKMBUEo1xg1cXsiNg2bT8Rhz5kkZGTriyVud0Yk4pW/duOl2bvx1j/7tb/3&#10;4LmZO5VIpmAWBEEQyh8ijAVBKLcciEzGW/P34YU/dmH8vH14WRO3z/6+E4v3RSEjR2/pdTk7IxLw&#10;7r8HsHDveew7l4KjMWk4cD4FKw9FK5G8SRPHxvIbhSYIglBhEWEsCEKZhJ7gU3Hp2KyJVHp3UzJz&#10;L/EE79dE8eSlhzFv5znsOZuMY7HpOBydinVHYjFx0UEsO1CwOKY3eNqaE9h7LhlZuUbLVjM5BpN6&#10;nv8tP6JKlQmCIAjlCxHGgiCUORj3+/6iAxg1aydem7cPY2bvxlO/bcfcHWeRnJmjRPOsrRHYejIB&#10;adkG5PXt5mr7IhIz8d3ak4hNzb4srOKoJp53nWE8sXm7zqBH7djTsDeal0gmuzWhfeh8qvZYywZB&#10;EAShXCDCWBCEMgVF8RcrjuLP8LPYqwnUk3HpOB6bji0nEjB5yREs2B2pCdck5SVO10RxYRyKSlVh&#10;Etn5PL+RSZnIyjU/rkpKLCYs/QafLvwUdeIiYGcy96VoPpeYcYngFgRBEMo+IowFQSgz0BP8z65I&#10;bDgWj9Qs/SXCVK/tO5+ShV82nkb46USkMcnOsq8gVP/kTOgtnmEr7s46tXpb5xPb8dm/n2DgwbUI&#10;SYpCldQ41rc0d9Kw9hMEQRDKDyKMBUEoM0QkZKjY3+TMXMuWyzkRl47IxMsFb0FQ3Nrns4KNvHV4&#10;ecccvLPiW7Q+dxAnKwXhxf4vYkdwAxjtzJ393J3QpBprF6u7giAIQjlBhLEgCGWGhPTsyzzF+WHy&#10;nLOjPXzdHeFoX7hyreTmiMZVveGic7Bs0Th4EO5PPYaBq2ejeuJ5/NW4J17q/wLW12iBVGd3WJXw&#10;U11rwlt7vCAIglC+EGEsCEKZwdVJB0eHot20vm5OuK9tdVT1KXzFtqHtqiPE19WsdQ0G4I8/gOHD&#10;Yffvv/Bwc8bhcR/grwGP4HhAKHIdNBGsdaSn+LV+9XB36xA4XEF0C4IgCGUTEcaCIJQZavi7o7qv&#10;G5yvsNywt6sODat6o3+TIIzpWw+Nq3pBl0fE0lP8bPdaGKoJZy8XR9glJACvvmpuu3YB7dsDs2ah&#10;1vOPY/Lo2/DJfS0xrn8DfDS4KX5/vL0mqEO119AeZ3k+QRAEofwgwlgQhDKDs84eg5pXRe3K7pYt&#10;lzO4ZTVtv4eKH+7VoAq+GdYKXw1tgTdvb4BJg5tgxqPt8GiXmgjydoX9tq3AsGHA998D0dHASy8B&#10;U6cCHTrA1dcHYZoQ79u4Cu7XRPSAZkGooz2vB5PuJLhYEAShXCLCWBCEMgMFabsafnixTz3t1hdO&#10;ecIq6Cl+rEsNPNghDAGezqqvq5MDqlVyRff6lXFvm+oY2CwYDap4wVunGb9pmgB++GFg5UrA3x/4&#10;6SdgzBigdm3A0Rw6oZ7D0QEeLo4qjIP3RRQLgiCUX2xWGB8+fBjjx49H9+7d0axZM9x666345ptv&#10;EBcXZ+khCEJFxFkTqp3r+OOL+1vg2wdb491BjfDx3U0x87H2eLZ7bYT4ul0S/0sh66xzUB5kCmX7&#10;c2dh9/TTwIQJwKFDwO23m+OLBw0yC2SWqRDxKwiCUCGxWWEcGRmpRPDIkSMxefJk9OnTB7Nnz8a0&#10;adOQk5Nj6SUIQkWEQreypzM61fLH3a1CMKBZVdSv4gUvV8fCk+JYg3jpUuD++4HffwcyM4H33wc+&#10;+wza1Tfg4iKCWBAEoYJjs8K4Q4cOmDhxIu655x5069YNI0aMULe7du3CuXPnLL0EQSjPcEGPE7Fp&#10;WH04BhuPxSE+7eISzvQEO+rslRfYxdFBCeJCwxzS0qAZFOCpp4AtW4C6dYGZM833q1UDdDoRxYIg&#10;CILtCmMXFxdUqlQJrq6ucHR0VI2DnoODA5ycnCy9LkWv1yMjIwOpqamqpWmDoXiXBaFscuh8Cl6b&#10;uwfDf9iC0bN24enfdmDItE34du1xxKZmWXoVA4ZLMJZ48mQgIgLaVTbw229Ar16Al5c5dEIQBEEQ&#10;NMrEiEAP0bZt27Blyxa0aNECVapUsey5lPDwcDzwwAOoVauWag0bNsQPP/xg2SsIQlnhoCaKP1l6&#10;GPN2RuJcUpZa6S5Jaydi0/H58mP4bfPposUxaxP/+Sdw333AP/8Azs7Al1+awyfq1buQYCcIgiAI&#10;VsqEMKYonjp1KsLCwvDggw8qr3FBMEnv66+/xubNm1Vbs2YNhg4datkrCEJZgOET/+6JxOYTCcgx&#10;GC1bzTCIIiPXgFnbzuDQ+dQLYRWXER8PjB0LvPACsHcv0LHjhQU8ULkyNCMiolgQBEG4DJsXxhTF&#10;TL7z8/PDq6++isDAQMuey2H4RVBQEGrUqKEahbS3t7dlryAIZYHTCRlK9KZm6y1bLic6JRt7ziUj&#10;KSPXsiUPms3AAw8A33wDcPEO1ibmzBHFsZubCGJBEAShUGxWGFvDJz788EN4eXnh9ddfR3BwMOyv&#10;EA/IGOT8TRCEskVKZi7ScwoXxYR+4sSMHGTrDeYNhPkE06aZRfHy5QBDrn78EZrxgHaVLF5iQRAE&#10;oUhsVhhv374d7777rvr78ccfVwl3sbGxSExMRG5uAV4iQRDKBaw37KIrOFwqL57OjnCy9jtzBnjm&#10;GWDcOODYMWDAAGD2bGDwYICzRlKbWBAEQSgGNiuMDx06hIULF+Kff/5B165dUbNmTRUewZjhnTt3&#10;WnoJglDeCPNzU0s6uzoWbp58XB3RONhLu9WZvcNMsJs+naVpzMl1U6aYaxNLgp0gCIJwFdisML7/&#10;/vuRnp6uSq7RS5yQkKAahXLr1q0tvQRBKG+wHvGAZkFoHuJj2XI5d7cKRiNvB9h99JG5FNumTUCD&#10;BuYybKNHm8MoxEssCIIgXCU2K4xZeYLJdPkbQyquFGcsCELZhrkBTav5YGy/+ujTMBAueTzH9BQ/&#10;270WHg7IReDzT8Puvfe4TCbw0EPm0my33gq4upYpQZySkqJyKTgjxiTjgQMHYseOHZa9l3Ls2DEM&#10;GDDgQm13a2PN96e5zLXGmTNn8MILL1zWZ9iwYVLXXRAEoQhEYQqCYHNYxfGUB1rin6c74xvt9scR&#10;rbFkVGe8mLIPQY89CLu//gLc3YEvvgA++QSoU6fMeYk5KzZ9+nR8+eWXmDBhAubPn69E7iOPPILz&#10;589bel2ElXZ+/vlnnD59WrWTJ0/it99+Q2hoKDqy6oYFfn4U2NZ+bHwNCmRBEAShcEQYC4Jgk1Dc&#10;6RzsUS/IE/2aBKFHoCMCJ02A/TNPw461iTt3BubMAR57DJqaNAviMiSKCVfo/OOPP/Dwww9j+PDh&#10;6NSpE9544w0lYP+kBzwfOp1OeZWrVq2qmrOzMw4ePKjKUvbu3dvSy/zZcdVQaz82Cm5uFwRBEApH&#10;hLEgCDcdlmcsqGn/ccWPi7WJP/sMSEszL9zx66/QlKQ5wa4MwvfHHIrjx4+jS5culq2Ah4cHmjdv&#10;jl27dlm2FAwfHxkZqVYEpaDOW+PdYDAo7zM9zE2aNMHYsWNx4sQJ82daAFxOnyKd+RzWlpmZadkr&#10;CIJQcRBhLAjCTYViTW804Uh0Gv7bF4VlB6JxLjETBm2bKSvLXIuYonjJEiAkBPj2W+Cdd4DQ0DLn&#10;Ic6LURP8FKCEXmArzK+gBzguLs6ypWAYL3z48GEljm9lbLUFCmuGUTDEYs6cOXjxxRexfv16vPzy&#10;ywWGZxBW+mHFn8qVK6sWon3OHzGxURAEoYIhwlgQhJuGURPF+84l44U/duKOKRvw9G878Pj0cNz+&#10;+Vp8+fMKxDz2DDRFB5w4AU3tmZd1vv9+wNPT8gzlg/whDrxYuFKSMfdT5K5YsQK1atVChw4dLHsY&#10;VVIJPXr0UEl6rVq1wkMPPaQWSKJHeDlL2xVAy5YtVUhHfHy8ahTb9DILgiBUNEQYC4Jww6Cgoxg2&#10;GI3KI7xfE8WTlx7Gv3uikJljYAfojHo0OhSODm+/CN/fp8Pk4ADTm2+al3jWhJ5awa4cQOHr6+ur&#10;RHF0dLRlqzmsISkpCf7+/pYtBUPxunv3bvTp06fIpDp6pPl8eV8nL/RSu7m5qVVGrY3xy4IgCBUN&#10;EcaCINwQjJoQzso14PD5VCzacx6L9p7Hj+tPYetJcziBnckIr6w0PBS+AB8u/hKtIw/iaJWaiJz8&#10;JYxjxgBBQapfeYGC2N3dHXXr1sXatWvVip6MDWZ4xd69e5UXl+EWWVlZyM7OtjzKDIXzpk2b1HPk&#10;DaMgfAzDLCiw+TdvKYi5cmjekA1BEAThckQYC4JQ6ijvcGQyXpu7F4OnbsRzs3bhud93Yt6uc8jM&#10;0cPBoEed2Ai8tXwant8wE74ZyZjXsCtG9XseMwKbI8FQPk0VPbP33XcfZs2apcq2rVy5UtU0pgd3&#10;8ODBiIqKwmuvvYb3uZqfBWsYBeOG27Vrp0q15eXo0aP46quvVJgF6yH//vvv+OKLL1Tccvfu3S29&#10;BEEQhIIQYSwIQqlCIXc4KgVfrjyKv3dFIoMhE1a0fS652eh9dDM++u9/GHhwHRJdvTD5luF4v/uj&#10;OOYfirRsPbL1RssDyhcMX2DS23PPPYfPPvtM1S+md3jKlCmoUqWK8viycgWbFXqVKYzpAb7tttss&#10;Wy/Cx+zfvx+jRo3CHXfcoeoXMwZ50qRJahERQRAEoXDstEGr4Po95QBOQY4bN055ZZhIIjFzgnDj&#10;0RuM+HbdCXy98hjS84hiB6MB/mmJGLrrP9y7Zyl8stIQHtwA37S/B1uqN4HeQQempD3bozYe6hgG&#10;Pw/bOn+5Yp01btfHx+eyBLqyDMU5hTTDOiZOnKhWHb0SOXoDJvx7ADM2R2B8/wYYoX1fjg7idxEE&#10;4XKYCMyL9PDwcDXjZWu2UyyXIAglBq+zGTaRrQklNv59NjETR6JSL4pirY+TPgdNI4/gnWVT8di2&#10;eXAy6PFb81vx+q3PYkNYcyWKSWVPZzQJ9kYldyd1XxAEQRBKExHGgiBcMxeEcK4BGTl6JGXkqvJr&#10;C3ZHYv6uSOyMSMSes0k4FZeu+tsZzQl2g/avxsQlX6LHiXBE+ARhYreR+KzLMERUqsqsNOUpdndy&#10;wOBWwWhazRv25cgbKwiCINguIowFQbgmGCKRnGkWwvM1IfzD+pN44Y9dGPrdZoyZvQcv/7UHd0/d&#10;hFGzdmHXmSQ4GnIRlhiJ0Rt+x9g1P6NacgxW1GqD1/o+i7lNezETDZXcHFWrGeCOp7rVwoMdwlDF&#10;29XyioIgCIJQuogwFgThqqEoPhKdig8WHcQD329WIviTpUew+kjsJXHECpMJrjlZ6HBqtwqdeGDX&#10;YmTpnPB96zvwTq/HsbNaA/h5ueDJrrXwv3ub46uhLfH7Y+3xdPfaIooFQRCEG4oIY0EQrgqGT5yK&#10;T8e3a0/gz/CzSMvOJ4TzwAS7ymkJGLp7Md5ZPg1tzh3Aviq18H73RzC1wz2I8Q6Ap7MOg5oH484W&#10;weharzI61fZHZU0oS/iEIAiCcKMRYSwIwlWhN5oQfioRyw/GWLYUgCaenXOzUT/6JF5cNwOjNvwO&#10;76w0LKjfBW/0fhKL6ncGXF1Rw98dj91SQ1WdCK7kZnmwIAiCINwcRBgLglBscg1GnIhNw/bTiaq+&#10;cEFYV7DreWwL3l4+FYMOrEashy+mtL8HH3YbiYOBtVSCXbuavph8TzM826OOiGJBEATBJhBhLAhC&#10;saAoPnQ+BdPWHFfJdgXBBLuQxCiMDJ+P8St/QP2406om8Xs9HsHPrQcgwd1H9bO3A2oGeCDYx1VC&#10;JgRBEASbQYSxIAhFwrji0/HpqvLE3J2Rl69Ep+13y8lEy3MH8cra6ao2sR1M+LNJb7zT83GsrtUG&#10;egdHS2cg0MtF1Sf295RFdwRBEATbQYSxIAhFwrjiXRFJWH4w2rLlIvZcwS49EbcfXIM3V3yHnse3&#10;4rhvNXzR8T78r/NQnPSrZulp9hSzHNuApkFoV8NXvMWCIAiCTSHCWBCEIklIz8GR6LRLK1AwwU6f&#10;gzpxEXh8y1y8vPZXBKfEYUuD9vjhzmewsfudqFK9CupU9kCIr6tq9BI/2rmGWjJY4ooFQRAEW0OE&#10;sSAIRcL44szci6LYnGCXjk4nd2Ls6p8xbNd/SHNyw79d7sTOUePQ+8l78NGQFvjl4baqTb67GT7R&#10;2rfDW+Op7rVFFAuCIAg2iQhjQRCKxN1JhwBPZzjY2UFn0KNqcizu3rsM41b9oGoT7w6qg8+7DMOh&#10;B5/GvXd3wYBmwWhX0w9VfVxV499ttRboLfWJBUEQBNtFhLEgCEXi4+aIJsFeqOdph6ZRR/H0pj8x&#10;auMseORkYmG9Tvig+yPY3K436tSsjCqa+BUEQRCEsogIY0EQisZoRENdNp7POIRXV/+EOw+sQqRX&#10;AL5vcwc+6TYCkbUboU/jIHSrV1k8woIgCEKZRYSxIAgFwhJtOXojEhNTkbxrH7x+/h5dfvwE9WIj&#10;sDmsGab1fggr+9yH0IY1MaJjKB7pXAOhfu6WRwuCIAhC2UOEsSAIl5GtN+BMQga27zmFHTPm4/Tz&#10;Y6H/eDJiM3LxV+Me+LjHwzjYqitubxWKD+5solavE1EsCIIglHVEGAuCcAkUxYfOJmLm3I1Y/s4X&#10;CHj/LdTZsgqH/UMxte1gfNHpfhysFIIjMelYdzQOUclZkOAJQRAEoTwgwlgQhAswfCI2Ogmb566E&#10;73ff4Inlv6BqShyW1WqLybcMx6zmtyLF1dPSG9h/PgWrDscgIydPfWNBEARBKKPYtDDOzs7G6dOn&#10;sWnTJixbtgzbtm1DSkqKZa8gCCWK0QhjXDxyF/2HRt9+igd2LkKSJoJnNO+Hj7uOwObQZjDaO1g6&#10;m+HS0BEJGTiflGnZIgiCIAhlF5sWxgkJCfjvv//w8ccfY/To0XjjjTdw8uRJy15BEEqMnBzgxAkY&#10;f/oJgR9OQNOTe7EjuAG+7jAE09rfjbM+VSwdL0dvMCHHYLTcEwRBEISyi00LYycnJ9SpUwcjRozA&#10;wIEDLVsFQSgxTCYgLQ3YtAn46CPoPpyI9PgkLKjfBR/fMhz/NOyKTKfC6xI72AG+7k5ac7ZsEQRB&#10;EISyi00LYz8/P/Ts2RODBg1CzZo1LVsLx2g0Qq/XIzc3VzX+zW2CIBSAwQBERwPz5gFvvQXMmAFj&#10;WA3sHTwCX3Ydjj1V6wF2VzYRXMyjRXUfVPYSYSwIgiCUfWxaGF8tsbGxWLVqFWbNmqXan3/+iUOH&#10;Dln2CoJAmGCXm5GJ9F17YJwyBabx45G7azfiOnXD3odHYfug4Ujy8rX0Lhh6ioO8XNC/iSzqcb3w&#10;Ip52atGiRfjnn3+wYcMGJCYmWvZeCvseO3YMc+bMuaStXr0aGRkZll5AZmYmDh48qJ5zwYIF2LJl&#10;S6HPKQiCIFykXAnj+Ph4rFu3DnPnzlWNgwwHEUEQzII4I1uPE8cicX7uQmS8/S5yPv4EEam5+K/1&#10;rfi53yP4QFcH3285hyz95TMt9pr29XF1RMMgT/RoEIhHu9TAgx3CEOLrZukhXC2c1aKAnTRpEr76&#10;6it89913mDx5Mv744w8lbvND8cu8i8ceeww//vgjfvnlF9UWL158QRjn5ORg165d+Oyzz9RzTp06&#10;Vf1Ne5jGsBlBEAShUMqVMK5Xrx7GjRuH3377TbWff/4Zt912m2WvIFRcuILdyehkbFy1E/snf4O0&#10;V16D++JF2OVfA1Pb3InxjQbhqxgXbD2ViOwCEukoimv4u+OB9tXxct96eHdQY4zsXAPVRBRfF+np&#10;6ZgxYwaOHj2K1157DZ9++ik6dOiAb7/9Fnv27LH0uhzmXrDP9OnTVRs/fjx8fc1e/ujoaMybNw/n&#10;zp3Dq6++ig8//BC1a9fG7NmzlWAWBEEQCqdcCWMHBwc4OzvDzc1NNVdXV+h0OsteQaiY5OgNOBYR&#10;i1Uz/kPkOxPRfsbXCEiOw+K6HfB556H4o1nfS2oTFwRDJZpW88bjXWqhe/1AFVss4RPXBz34qamp&#10;WLp0Ke6991506dIFdevWxZAhQxAQEKA8w4WRnJysZsfWrFmjwjAYYmFvbzbnZ86cwYEDB9CvXz90&#10;7doVTZo0we233w53d3esX79e9clP/vwMNsnPEAShImLTwpiGmdODLNtGzwqNNQcENtY4FgThyph4&#10;Dp2Pwalf/kDY1M9wd/giJLh5YUaLfvi0yzBsKqA2cUHojSZEp2QjMlnqFZcUFMasyx4TE4OmTZta&#10;tkJd0NMjfOTIEcuWi1D8+vv7o2rVqli4cKGaGfvyyy9VPoU1hphimzaSXmIrTGRmi4iIsGy5lLi4&#10;OFUr/qefflKNXugdO3ZY9gqCIFQcbFoYUxRv3LhRxckxqY6LfTCpjoNBQYOGIAgXMdHrd+Qo7H/4&#10;AQ2mTEbbM/uwuXpjTGl/D75tO/iKtYkLwqgJOYMmkIWSgcKYF/zE0/Oix57il+K4oHhgzoi1a9cO&#10;H3zwASZMmKBCJSiAZ86cqZL2iNXjSw+xFUdHRzV7VlDcMqGY3rt3r/JAs61duxanTp2y7BUEQag4&#10;2LQwNhgMygtCQcypRU4L0lMcGRl5YUARBMGMqjZhMCIqOROnI2IRs3AZjJM+guPkj+CUnYm5jbrj&#10;f52GYn7DblesTVwQDvZ28HN3RoCnlGUrSVirnWRlZalbwu+RCXQuLpd/R+zP0pXt27dHjRo10KpV&#10;KxWGERQUpMQsYUgZG5/DCm0pm/X18sPn4iJK33//vWpM2LvjjjssewVBECoONi2Mvb29cc899+CH&#10;H364pL333ntqYBAEwQwF8bGYNMwNP4O5/+3A8a9/RNrrb0A/YwYOeVXBj60H4suO91tqE199bHAV&#10;L2e0rVFJhHEJQs+wj48PvLy8Lqmew4t/Js5Vr17dsuXK0BNMEW31BtNTTA80Y42tMLSCXuEqVQqe&#10;JeCx0BtNT7W1SX6GIAgVEZsWxoIgFA1F8cHzKfhm2UH89fMiGD7/AnWnfgK/E4exolZbfNXxPkxv&#10;OQBxHpUsjyg+rEZR1dsFA5tVRc8GgZJwV4LYaZ+lh4eHushnrWFWpoiKisKmTZtUGANnyDgzxnCy&#10;bdu2qcfw/v79+5XoTUpKwtmzZ9V+xg43bNhQ9aH4DQsLUyERDDljH2sdY3qYBUEQhMIRYSwIZRiV&#10;wJWRg79WH0TyvH8xYtVMjNw+H7n2Osxsfis+73Q/VtRuh1ydo+URxYOC2N/dCV3rBuCJrjUxrH0o&#10;qlWS0mwlDYXx0KFDVRLe559/ji+++EIt2MEKFbfccosSs0yEY3Idoed3/vz5mDJlisq94C2rWjB5&#10;r0+fPqpPcHAw+vbtqx5rfU6GWVAUsxScIAiCUDgijAWhjEJRnJWdi32b98Nz5q94fsNM9Dq2FbuD&#10;6uKb9oO1dg+OBoRaeheMk4Mdavi7KQHcp2EgetavjG71AjCoeTAev6UmxvSth+EdwhAsorhUYPgC&#10;BfCLL76ISpUqqbjgbt264YUXXlChZCw7SY+y1dPL+6zXzjAHCl/GEt96662qf61atVQfhlJ0794d&#10;TzzxhKptTM9079698fDDD6tcDUEQBKFw7LTBtdymmTOhhQt+MIZv7NixahAShLKOSs7SG7H/VBwy&#10;N22BfsZMNNywGAxyWFGrDeY27oFt1RoVqwxbtUqueKhjGDrU8oOro4OqOsHSbL7uTiqeWEInCode&#10;XpZO44IajBWmAC0vMM6Zq/FRfE+cOLHARMC8sFb2hH8PYMbmCIzv3wAjtN+Uo4P4XQRBuBzmOzDh&#10;Nzw8HKGhoTZnO8VyCUIZgYI4WxMgW08m4K8V+3Dgyx9hmPAu2q6ch3g3H/zYigl292FL9abFEsUO&#10;mi0K83PH7U2rolFVb9QM8ECdQE80CPJCoJcs4CEIgiBUPEQYC0IZwGA04lBUKn5eexxz/1iF2A8/&#10;Qfvfvkar03uxPqw5vuxwL35sPeiqahP7eTijSx1/VPaSmRRBEARBICKMBcGGUV7iXAMW74vC1CUH&#10;sPmH2Wj92zcYuWku3HMyMatZX3zR6T4sbNAFWcWsTawqTfi4YFDzqujfJEg8w4IgCIJgoUhhzKLw&#10;LCEUHx+v7jM5hCskzZs3D1u3blX7BUEoeRjveyQ6Fd+vO45f5ofD7fdf8fSa3zDo4Fqc8AvGN+3u&#10;xpQO92BvUN0r1ibmHi8XHZoGe6NPo0Dc2yYEz/WogxEdwlDNV5LqBEEQBMFKkcKYyzKzXBDrYVIE&#10;cxW6jz76SC3L/M0336gamoIglCxGTRQfOp+CL5YdxtJZy9BjwS94dtOfqB97CovqdVRl2GY274d4&#10;98JrE1MQV/Z0xpDW1fBs99p4vncdvNS7Lp7vVVeJYxHFgiAIgnApxRLGf/zxhyoPxExlrsd//Phx&#10;DBo0SJUF+vXXXy09BUEoCYwmsyietmQ/cuf+jSfX/IYHdyxEroMOP7QapBLsVtdqA30RtYm9XR0x&#10;uFUwXtDE8KO31ESP+oGoV0US6wRBEAShMIoUxkajURWVZ/1LimSuysTi8UOGDFG3XIVJEIRrh3HE&#10;9BBHxGdg/7lkLN4Tid//3oQqv36H0Rt/V7WJtwfXxxeaIP6h7R047n/lpYIpeQM8nDC4ZTCGtg1F&#10;FW9XEcKCIAiCUAyKFMZcQ5+F57m86Pbt27F7925VPJ6DORv3C4Jw9VjF8KpDMfhy5VF8uuww/rf0&#10;ENb9ugD1v/sfntgyB8EpsfizSW980Wko/m7UHakuHpZHFwxjiXs1qKy8xA91qoEQCZcQBEEQhGJT&#10;pKpluMQdd9yhYoq//fZb1KlTB82aNUNmZib27duHmjVrWnoKglBcDkel4qtVxzB56WF8tvwIvtb+&#10;XrL1ODz/moXb/pqGe/YuR5xbJXzVfgi+7jAE20KuvGCHpyaIe2uCeEyfehjdqy7ua1tdRLEgCIIg&#10;XCVFCmNXV1cMHz5chU707NkTo0ePVkuVOjo6onnz5njwwQctPQVBKAp6iRfsjsSnmiD+ZvVxzNf+&#10;3ns2GYFxkXhq82w8t+kPtDuzD6tqtsYnXR7AjJb9Eeld2fLoy3F0sEObUB+8bBHEwzqEonGwt4RO&#10;CIIgCMI1UKQw5lr8ISEhuOeee5QQ5jKo9BZzeeUmTZqgdevWlp6CIFyJI9Ep+HzFEa0dxZID0cjM&#10;NcDOaESXkzvw8trpGBm+AO7Zmfih9UBVdWJp3Y7Icix88Q0fVx3ubR2CF3rXE0EsCIIgCCVAkcKY&#10;JdpYqu2dd97BZ599hs8//1wl4zERb/ny5Vi6dKmlpyAIhXEkKgWfLj2CaWtP4FhMmtrmlZWKB3cs&#10;wAvrZ+L2Q+tx1D8En3QZhu/a3oUDVWoXWpvYSWePPg0DMbZfAzzRtRY61vYXQSwIgiAIJUCRwtha&#10;x/jMmTNo3749Dh48qBb5sNMG4vT0dPzzzz+WnoIgFATDJyiIlx2IRlauUW2rF3MSL66dgae2zEHD&#10;mBOY26g7PrllOOY07okEdx/VpyCcHOxVLPGonnUwpE2IxBELgiAIQglSLGG8ZMkSPPbYYxg8eLAK&#10;rSAMpahRowZOnDih7guCUDDrj8Vh+cFoGEyAzpCL2w6twytrfsF9e5ZCb++Azzveh6863osNYS2K&#10;rE3s5+GEJ7vWlrAJQRAEQSgFihTGrGOclpaG0NBQyxYz3M5YYynXJgiFQ2/xLxtPIi1Lj4C0BDy5&#10;+S88t2EWepwIx7ZqjTCx20P4teXtOOUbbHlE4bg42qvaxI2CvSxbBEEQBEEoSYpUtU5OTqhduzYW&#10;L16s4o0JRXFERITa1qJFC7VNEITLOR2fjp0RSWgesR+vrv4JD4fPV7WJf9bEMOOJ/6vXGWku7pbe&#10;BUO/MBfsGNYuFPe3qy6eYkEQBEEoJYoUxqxj/PDDD+O///7DhAkTEBsbi4kTJ+KNN95Qf0u5NqGi&#10;Q6/wqbh0rDgYhcX7zmP14Rgs2X9e/T1n3RH037oQY9b9ioEH1yLW3Qcf3/IgprUbjF1V6xVYm9jV&#10;0R4da/ni9qZBuK9NiEqwe2tAIzzcuQaCfSSmWBAEQRBKCzsTl6+7AtydmpqqKlBs2bIFp0+fVmK5&#10;WrVq6NGjBzp16gSdTmfpbVtkZWVh3Lhx8PLywtixY1VctCCUJIfOp2DeznM4GpOG6JQsGDSR7Ohg&#10;D73RiOoJ59Fn3d9ovWsNgpJisLxOO/zZpBc2V29qLsOWx/OrPQQdavqp2OG6gZ6o4e8GdydHOGsi&#10;2c1Jp2KLxVNsW7B0pb+/P6Kjo+Hj46MSkssL2dnZmDRpEhITE5UjxMXFxbKnYHL0Bkz49wBmbI7A&#10;+P4NMKJjmDoPBEEQ8kNNyRy18PBwFaZra7azSGFshWEUUVFRylAyrpgDQuXKhS88YAuIMBZKC3qJ&#10;uTjH/F2R2HIyHuk55jAjwtrEXU9ux727l6LT6d3I0jnh92Z98V/9zjjsHwoTjUAeQ+Css8d7dzTW&#10;BLEHqvq4iQguI4gwvogIY0EQioutC+MCLRfLsbESRd5GjzGXgD537pwq3bZz5061fcOGDZZHCULF&#10;4HBUCj5ackgt47zmaOwlopi1iR8O/xvPr5+JXse2qtrEE7uPxPRWt+NQQBhMTFbNZwQe7BCKu1pW&#10;Q7OQSgjwdBZRLAiCIAg3iQI9xvSEcAno4hAWFoapU6da7tkW4jEWShqKYq5ct+5IHFKz9ZatZhpE&#10;n8CwnQvR/Xg4fDSBPL9hN1WfmLHEOQ6Olwli0rWuPybe1RRVfVwtW4SygniMLyIeY0EQikuZ9BjT&#10;CD7zzDPFavfdd5/lUYJQvmH4xO9bI7DmSOwlopi1iW8/sAZjV/+EOw6shsHeAZ92fgDftBusSrLl&#10;6JwKFMVkUPNgEcWCIAiCYCMUKIxZom3AgAHFat26dbM8ShDKNxEJGdh0IgEZ2RdDJyqnxuPZDX/g&#10;uU1/oOPpPZoQboh3ezyKP5v2welKVc2hE4Xg4eyAzrX9LfcEQRAEQbjZFDhqMwRh5syZajqNK9/9&#10;9NNPhbZ58+ZZHiUI5ZtzSZlIy8qFij0ymdA6Yh/Grfwew3b9hyqaQP6p9QB80mU4VtZugxQXj0K9&#10;xFYebB8Gf08J76no0MbOmTNHrS76wAMP4L333sPx48ctey+FU5AsncnQsBEjRqhSmp999hmOHTtm&#10;6QHExcXh+++/x1133XVJ+/TTT6HXXxr+IwiCIFxKgcKYyXc0vhTGFMn//PNPoW3VqlWWRwlC+cZJ&#10;Z69ioVxzMjFUE8OvrJ2Ovke3IM7dW61g91PrQdgXWBv6QuKJ89K7QWUM7xCqFu8QKi60r8uWLVPi&#10;NiAgAC1btlRJzhTHCQkJll4XSU5OxubNm9XS/G3atEGjRo1UnB5F7/nz51Ufrki6f/9+VUUo7+xe&#10;q1atZKVSQRCEIijQSrq6uuK5555Ttx4eHnjllVcKbfRYCEJFoE5lD7TKicOr637FE1vmomnUESyr&#10;3Rbv9ngM8xt0xXlP/yuGThAXnR0e61IDY/rWQxVvF5tLOhBuLFxun7NztWrVwtNPP42RI0eqRZP2&#10;7t2LFStWWHpdxNfXF/feey8ef/xxDB8+HA899BD69++PgwcPqkpBVvi7YmL0/ffff6F17NhRhLEg&#10;CEIRFGglHR0d0bZtW3VL7zG9D1z6mYbV2tq3b6+yCmnASxOWhvvqq6/UFOOwYcMwbdq0C54RQbgR&#10;MOnuRFQKIn/7C4/M+wp37l0BF30Wvu4wBF90ug+bqzdBhpOr8hI7aDq3dag3+jWugtuaVMHdrYJx&#10;e9MquL1JEF7sXRdTHmiFRzrXUIt4iCiu2LAgEIXx9u3b0a9fP7VoEoVv06ZN1TL869evt/S8iJub&#10;Gxo2bKgyub29vVX/kJAQtUw/vc9WeH/r1q148skn8eKLL2LWrFkFeqCtsE49H8+wDmvLzc217BUE&#10;Qag4FOk+oOGmGOX0XF5o1FnTePr06ZYtJQ+nAulNYVhH48aNUa9ePSxevBi//PKLirUThNLmwLlk&#10;fPz7Jhx95W34TnoPDfduxlG/EOUlntn8Nhzzrw6Dg06J4uYh3vji/hZ4Z1BjvNy3Hsb0qYdRPevi&#10;Je32pb51Max9KLrVr4xAL/EUC2bxmpSUpEQovbtWmPwcFBSEs2fPWrYUDpflX716tVqNtHnz5mob&#10;qwrRscEYZK5M6ufnh7/++gtffPFFoeL46NGjasn/gQMHqjZ48GBlewVBECoahQpjCt/09HQljCMj&#10;I9Ut71tbfHy8mrrLL5hLkkOHDqllqLt06YJHH31UTR/S0NMTsmvXLksvQSgdlu2Pwt8/L0SjTyeg&#10;2bzp8Dx9An827IEPuj+slneOd/OGye7iKZSSmYvWob5oGOSNmgEeqlX3dUMNfw/VfN3NK9qJKBas&#10;WL2yFMNW+PvgMvtFeWxZY5jJz/QsM6SNnmPCmsp9+/ZV3mKGXTzxxBO49dZbsWPHDmzatEn1yU9g&#10;YKCKQ2YIHRvDOtq1a2fZKwiCUHEoVBgzyYOxa4x3o5dh6NChuP322y80ehS+++479OnTx/KIkoXe&#10;FHpMKMgphpmYQuPdrFkzNWhQNOfHOh1oFe8yHShcKwdPxSHuu5/R+4eP0G3vGuQ46DD5luGY2v5u&#10;7K5aD1mOLpcl2J1JzMShqFTojcVaZV2o4FAAe3p6qr9pb63QjtF+cWGiwqCnmZUs/v77bxViRiHM&#10;0DfCW3qJaTP5HMHBwcqbzHyRvNUr8kIxTS8zbT4bQzvq1q1r2SsIglBxKFQY04Nx5513Kk8Dp+Zo&#10;KO+44w7VuJ3G+K233lKe3NKAsc00/hTBlStXtmyFiqvjsdFjnR9mczMhkMfMRg/I3LlzLXsFoXgY&#10;z56D8wfvosusqWh6er+qTfx2rycwp3FPnPEJVAt4FESuwYSzSRkwiDAWioFVGFetWlV5c61wFu7w&#10;4cNo0KCBZcul0C7Onj0bf/75p/IIDxo06ILALgxWGKLYzuuZzguPhZUuaG+tTRL1BEGoiBRq+SiG&#10;GaPGaTjG9DKMgffZ6EWmB7l3797KqJcG9BjTc0LjTCNthfdpxLkvP5xKZJLe66+/rtqrr76qvCCC&#10;UBRMsDsZm4bDsxci/alnUXX2DHgkx+GnVgPw8S0jsD6suapNnDd0oiDcHHVSgk0oFlZhfNttt+G3&#10;335TZdt4cc/68AyT4MwcaxJ//fXX+PHHH9VjrKKYuR30Enft2lXNirG/NayNCcv0JjMxOiIiQsUg&#10;04YzPE7soSAIwpUpdJSnAOX0Gr21NMD0JrAkEGtoMk6NcW0sJ7Ru3TrLI0oWejaYgU3PMcMprNDz&#10;QdHMffmpVKkSWrdurQQ7W8+ePS9JahGEgjgQmYwP/grHllfeh9ebr8N12WKc0nnive6P4Kc2g3Co&#10;ctgVl3W24uGsQ+NgLzg6iKdNKB5MmqOjgeFib7/9tpqB2717t5r5oseYYpc5FdZSbDExMarCBGsX&#10;M5SNHmPO5tEhYJ0dS0lJUQnLzz77rCrT9v7776vSmy+88IKqeywIgiAUjp2JboQrQCG6fPlyTJw4&#10;UXklrHFsVlhWiBnPJQ0PiwuIsCIGBwvGNBO+Fr0lHEzuvvtuta0wGG88btw4FWfHlaKcnWWVMeFS&#10;lh2Iwqp/N6LF39PRYf8m+KcnYlmddpjR/DbsDaqDjAJiiQvj6a618HT3WnDXBDK9gUL5hgLU398f&#10;0dHRyolwrd85V6Pjc7Dxb9orlm5jTDDtL72+dEzUrFlT5U0wTpi3eaFdZiULzuBxHysG8fg4s0Yn&#10;A50GdHJQIBcHvu6kSZOUzaft5wzilcjRGzDh3wOYsTkC4/s3wIiOYXKBKAhCgbCqGMv98gKfpSdt&#10;bbwsUhhzKo9hE3wTLCif37DyPutqlgYHDhzAJ598oj7EUaNGKe8xlzqloX/nnXfUB3olRBgLhcHQ&#10;iXnhETg1cw7aL/wdjSMOINvRCdNb9Mei+p0R4VMFentzGbbi0KdhZYzr3xAhldxgby+iuCJQUsLY&#10;FhFhLJQXrBKHN1axU5DsUVvybTbl2XD5IyxoOy7fV2jvEiP/WyjoFQtSdwUeWRGHm/dzIPmfl84g&#10;h6sY98q8MOZiGiyXxkQPZjbfyIQMGmeGbjDmjouM8MPjMdBbzAVG8sYeF4QIYyE/FMTrjsZiydoD&#10;qLdgFjpuXYrqcWewL7AWvm99BzaHNkWyiyeMxfydezg7YHj7UNzdqhrC/D2uyjgIZRsRxhe5FmHM&#10;oSc2NRsZOZfni9gy+UWCTXIVh3i178bcv/Q+g7yKxPr3hVv192UyTe23blN/W/vk6Zjnz2JzyWOu&#10;6gmu5dWunxJ71SKeKO9uDnlcsMpNE8fFpVx4jBnKwHi1Xr16WbbeOChuGVdnLWfEKUGWISqOyBVh&#10;LFAIn47PwO6zidh3LhkHzqfC/eB+DFw5C+2OhcMtOxMLGnbFrGZ9cTggDFnFiCVuUMUTXesFoJqP&#10;GxoFe6laxZXcnMRTXMEQYXyRaxHGPDePxaQhKbOsldS8OaLnqriKQywD7+bSYyzggMvCeyiv0Oo1&#10;qeatvMbFpcwLYya+ff7551i5ciXuu+8+9WbyemqZBGermc4ijCsOHGTPJmbiTEI6EtJz1GB7Kj4d&#10;hzQhfD45C2nZeuRmZqHrvnW4f/tCNIk+hjg3H/zQeiCW1WmPaA8/8wp2ReDh5ICvH2ipGQIfOOvs&#10;4erooHR0eRJFQvEQYXyRaxXGR6JTkZghteYFoaxSHoVxkfPFFMZfffUVNmzYgDfeeEOtsGQt28Y2&#10;fvx4S09BuDkcj0nFB/8dxGPTwzHmrz2YsPAgPlt+FH9sO4PNJxNwIi4diIzEIyum4/k1v6JF5GFs&#10;C26I8b2fwpzGvXDeK6BYophwWeemmiiu5OaoDAG9xCKKBUEQBKF8UKQw5gpK9BazXNCqVauwZMkS&#10;LF68+EKbOnWqpacg3Hgoir9edRyztp5R3id6hxm3SK9xWrYBBoMRrc7sxzvLvsGwnf/BJzMFP7W6&#10;He93fwSbQpshzdmtyNrEVphgd0/rEHi5OooYFgRBEIRySJGKgGWAWE+zsMYSQoJwo+E0bER8On7c&#10;cApLD0SrUIn8MUEuuVm4f9d/eHvFt+h+YjuiPX3xXo9H8W3bwTjmH4JcnWOR8cTERWeHJ2+pgdf6&#10;NUCon5sk2AmCIAhCOaVYrjIuqMEVl1jPmCs0cRUla2OtYUG4kRyPSVPxjCN+2oZ5O88pUZyf6onn&#10;8erqnzFq4x+oE3cay2u3xbg+T+Pf+l0Q7+4DYyHLOlsJ9XXFnc2r4t1BjTDnqU54qlttTRS7Qycl&#10;qARBEASh3FLkKM/lRhlfzFXkuCz0Sy+9hAkTJmDMmDF466231GIbgnAjoJd4yb4ojJ27R8UPn4xL&#10;v6zUk512EXfL8XC8t+QrDNm7HDqjAV93uBeTuj6EXVXrI8vR+YpeYmedHR7rHIZpw1vjzQGNMLhV&#10;NTQI8lLhE1J1QhAEQRDKN0UKY2YPfvbZZ6puMEUw1/bnLRfaYCgFF/8QhNKGXuK35u/D+L/3YmdE&#10;EjJzL6996pWZhke3zcMbK79H+zP7cNg/VCXY/dxyAM76BELPBLsriOKWId74fkQbPNezLuoEeqKS&#10;uxPcnCTBThAEQRAqCkUKY642d/DgQTzxxBNqmVLGHAcGBqJ79+5qff7SWA5aEIjRZMLZhAxMWXkU&#10;z8zcjtnhZxGblgO98fIKg3VjTuHNFd/i6c1/ITglFnMb9cD4Pk9hZe22SHVxv2KCHb3Ej3YOw0f3&#10;NEP7mn7wdLm6VXwEQRAEQSgfFCmMWeaY3jKu28/1+r29vVXdTtYE5mIbx48ft/QUhJLjVFwa3v33&#10;AO6ZtglfrT6OI9FpyNIbLXsvotPn4raD6zBx8ZcYcGgd0pxc8NEtw/FJl2E4VLlGoQl2Ok34Ng/x&#10;xhv9G2DBs13wfK+6qOnvoWqvindYEARBEComRQpjeohr1aqFAwcOqCLvtWvXxuTJkzFz5kx8++23&#10;CAsLs/QUhGuDnuHIxEzM33kOX688io8WH8Src/Zi5pYIVX6NccQFOInhn5aAURt/x7hVP6Bp1FFs&#10;C26A1/s+i1nNbkWsh+8lCXY6TevW8nfDnS2q4v07G2PRqC746aG2eKB9KGpX9rhQk1gQBEEQhIpL&#10;kcKYMcVMuOPKTmyjRo1SFSrefPNN6PV6vPbaa5aegnD1cKW6iYsO4s5vNmDsvL34ctUx/LD+FMJP&#10;JSK7AA+xQhPSzc8dxHtLpuCR8H/gmZ2Bn1sNwBt9nsbG0GYXEuyq+7riDgrhOzQh/PwtmPN0J7x3&#10;RxPc3aoaagd6wMfNES6ODhJDLAiCIAiCokhh7OTkhM6dO6Ndu3ZqKegWLVqoEm179uzBrFmz0LRp&#10;U0tPQbg6IuIzMG3NCfyy8TSiU7KVZzgr16gEsaGQlcqdc7Nwz55lmLj4a/Q8sQ2RngGY0ONRfNnx&#10;PpzyrWpewU4TuZ1r++Hju5vhgzubqEU56BX2djWvVues08Sw1kfEsCAIgiAIeSlSGFM8UBAzpML6&#10;t5eXl4ovpjeZcceCcLVwcY5v1x5XZddyDIV4hvNRLSkKr67+BWPX/IRaCWewomYbvNJvNP5u3B0p&#10;Lh4qwc7NyR7D21fH2wMboXWYr6oq4aSzFyEsCIIgCEKRFCmMY2Ji0KhRIzRu3LjAdscdd1h6CkLR&#10;MJ5479kkvL/oIGZpoji3oODhfLA2ccdTu/Dhf19g2K5FMMEOX3cYgrd6P4ldVesxEB4davnhvUGN&#10;8O9zXTCuf0PUDPCQyhKCIAiCIFwVRQpjNzc3jBw5Eg899JBqI0aMwN13362Wgs7Ozka/fv0sPQXh&#10;ypxNzMDHiw9h5M/bsOxAdIFl1/LjmZWGkdvn48PFX6LDmb04FFAD4/o8g6nt7ka0px8aBHtjygMt&#10;8dPItrivbXXU8HeHs8VDLAiCIAiCcDUUKYzd3d3x/PPPX2gvvPACxo8fjx9++AGPPvoozp49a+kp&#10;CAVDL/G+c8l479+DmLb2BOLScgqsMpGf2nGn8ebyb/HS2l9ROS0BfzfshjG3PY+l9TrA5OKCe9uE&#10;4Iv7WqBXgypKDHO5ZoZLSMiEIAiCIAjXQrFjjPM31jNmIt6yZcssPQXBDIVwTEoWVh2KwXdrjmPE&#10;D1tw77RNWLI/qliCWGfQo/eRTZi88H8YvH8Vkl098PEtwzGh5+M4EhCKTrUD8Osj7fDenU1Qq7KH&#10;VJUQBEEQBKFEKFIYF0ZaWhpWrVqlEvEEgQvBxKZm4++dZ/HE9HB0/Xg1Hv55G97/7xDWHYtHeo4B&#10;xdDE8E1PwtOb/sTExV+p2sRbqzXEy/2ex0+tByHZxQN3tAjGO4MaoW0NX7VIhwhiQRCE0icpIwer&#10;DkWrpOmfN5zE7jOJyMzRW/YKQvmhWMl39Ay3bNnyQmvSpAnq16+PGTNm4LHHHrP0FCoCFMBsRqMJ&#10;cWnZyiv8vWYo6RW+5aNVeP6P3Vh2MAaZucUTwgrt+dganz+KD5Z8hVEbZ8HFkINfW96OMf1fxIYa&#10;LeDu5oxhHUIxqmcd1KrsqQSxiGJBEITShfb+0PkU/G/FEXy37iRWH47F0gPRmLT4MGZujUBsapbq&#10;U9Gxjo35W1mBx5qQno2l+6Mwdc0x/LzxJPadS0IWx/Iy9D5KAjvtDV/xHaempuKzzz6z3DPD0m3B&#10;wcGqvjGT8GyVrKwsjBs3Tnm1x44dq5axFq4d/lQYCnE6Lh1TVh/Hf/vOK0/wdaE9p0tuNvod3oCn&#10;N89G7YSziAqsjiMPPomo2+6E0dUVAZ4uqFfFE8GVXCWpTrAZUlJS4O/vr5bI5+JH5elCjYnVkyZN&#10;QmJiIiZOnKhWPb0SOXoDJvx7ADM2R2B8/wYY0TFMLa9+JXhxfSQ6FYkZuZYtgi1CT/HPG09hy8kE&#10;y5ZLGdEhDN3qBsDFqeKWbuXYyPr7x2PSsO10AjK1cZGJ4CwZ6ufuZPO2gce/PzJZXeicisuwbDXT&#10;r0kV9G8ShEpuBb8PbmlSzVutEVBcqCtr1KiB8PBwhIaG2tznU6Qwtu42Go0X/uabsLc3JzrZMiKM&#10;Sw5+90ya+33raZVAl559/YKYv56qyTEYsX0B7t+zBM76HGyu3QrG18bhlgdvV78xQbBVSkoY89yi&#10;fTUYzOcUn4f14Qv7/Renf/4+3GdtxUGEsWBly8l4zNtxFqcTMi1bLsJffKvQShjSOgQhvm7mjRUM&#10;nmtJ2m944d5ILNobZdlqJsTXFUPbVUfTYNu+cKanmOP6nrPJli2X8sQtNdGhph+cHS+/+OG7Km/C&#10;+IqWi194Tk4ODhw4gMmTJ+O5557Dq6++il9//RVxcXHK6LKP1QgL5RN+vwnpOdqgdwqfLjtaIqJY&#10;ZzSgbcQefLj4C7Wsc5bOCd+3G4wVL76P4H7diz2AC0JZRg2qSUl4//33Ua9ePVStWlXVht+6dava&#10;lx9rf1YFYogb+/ft2xfz58+/YIPZh9WC3n33XRXyVr16dQwbNgxbtmwROy1cNenZemQVsjw/f6Ep&#10;2bmFL99fAcjR3vu+yGRNGEepzyNvi9AuJubvPo/EdNu++DsQmYK41GzLvUuhZN1zNqlCXcAWqj5o&#10;XKnq6TXgctDvvfeeMr6//fYbnn32WXTs2FHdpzimoT548KDlkUJ5gyf4idh0TN902rzhOrAzGeGT&#10;mYqhOxfhk0X/Q4eIvThYpRb+N/A5nH/hFQy7ox3qBHpaegtC+SYjIwO//PILvv/+e+WZXbhwIYKC&#10;gvDUU08VWAqTs2CsBPTxxx/jkUcewaJFi9C2bVslrNeuXav6JCQkqPwPLt1Pcfz777+rpf3599Gj&#10;R1Wfq4XjwRWbpV9eCuyXp1kpaF/+xko3eoMRuZZGb3NB/Wy58Zitx8/3wvdUUD9ba54ujnAtwFNI&#10;KJp8tP0sl1nQYytCS87Mxa4zSeqzKIiEtGzsjUwq8LG20lK1i59s7TdZEDxTk7Ny1e+2oMeyR0Hb&#10;r9zUU9sshYZScCpt5syZeOWVV/Diiy8qI1y5cmXo9XocO3YMn3/+uapK8fbbb+O///7DLbfcovrY&#10;EhJKUTLwxP9z2xm1Wt01o/3MHDRRXDP+LB4O/xt37F8Dg4MDVtdtj/B7H0Pve3uhQy1/sPSaIJQF&#10;rjeUgqY3KipKLZjUu3dvZUvJ8ePHlYf3nnvuUbY3L6dOnVICl3aYgpocOnRIOS78/Pzwv//9D9u3&#10;b1dCuU2bNnj99ddVnzVr1uDTTz9Fr1691MxffvIPA7T/H330ESKj4zDu7Qma7SwilMJgwGfLjmLO&#10;jnN4vldtNbWuK2LWh8KQF9ychi6KhIwc7IhIwLnELLg7O6Bl9Uqo7utW5GvYCnqjEREJGdp7SFQz&#10;bsGVXLT34AtfNydLD9slRRNFf4af0Y49ybLlUoa0rmaeZtdVzBjj6JQszNoWgcPRaZYtl+LjqkOP&#10;+oHo1SDQssX22HoqHov3RSEq5XKvMa1ay1AfDGwWjACPyzUUzV6DIE+4ORU/lCItLRWtm9THDs1W&#10;lakYY8aWDR48GLfffvtlxpkwlOKdd95Rxrlr16747rvvUKVKFcte20CE8fXDwetUXDo+1ETx0oMx&#10;lq1XifYcrrnZalnnZzb/iebRxxBTKRD/thuA6PsfxD29mqBuFSn7J5QtSkIY08lA+0k7SnFMKJbf&#10;eustJU5//vlntc3Kvn37MGbMGPTv3/+CwGXloClTpqjwC3qJV69erYTxSy+9hAEDBqg+hw8fVsKY&#10;scJ0auSHr8X3k5lpjiNlCN0333yD79Yeh0/XEbDX2b6AEwShbGDMzsC5aY/g+IE9ZSvGmB6JEydO&#10;YNCgQZYtl0Kxeeutt6rqFJwGtDVRLFw/HLgT03Mwb+fZaxPF2uPtjQYEpcbh4fB/MGnJV2iRcBrJ&#10;rdoh7sNP0eunyXhtaEcRxUKFhPG+DEMjvr6+6pYwkY72NT4+3rLlIrm5uaqGPIW4FYZJcMElOgIY&#10;/kaRy7+5zQqdAuxH8VsQ+/fvxzPPPIPmzZurxvAMCmNOkfu4OsK7lJqns055gAtrfP0rDZmsZe7m&#10;VPBji9v4+CtxPc/Px/IYC4N7+B4LemxxW2Gv4aCJDYZAFPQYm2za+7Dqo9I67rzfNV+voD7X0vi8&#10;jg6Xfwf8Wlwcr+/7vdDyvAZvS/L4rY3vw4mryGoHztdQx16M1/F21V12bhfV7K54Zt9cCvUY0yNM&#10;47hkyRLUqVPHsvUiNL4rVqxQXmMmddgi4jG+PhgTt/NMIh79JfyqAu957jIj3dGQi7pRx/HY1nno&#10;fWQz7H20gXrwYNiNGQPUrm3pLQhlk+v1GDM/Y+fOnRg4cCAWLFiAVq1aqe2xsbH48MMPVUjF33//&#10;rbZZYf9Ro0ap+vEPPvig2sbZvR9//FHFG8+ZMwcbNmxQ4RYMhWCIGzl58iQ++eQT5RFm4l5+eCy0&#10;6dYqFvybZTpT0tIx4d334FxEVYprwaTZl6MxaVe0LasOx+DfPZFIKCB5iZ92x9p+uKdViBpor5Wz&#10;iRl4e8F+FBRiqdOM2du3N0RwpWuruMAwtNnbz2DjsfgC47B93R1xe9Oq6F6vsmXL1cHh+1xSJhbs&#10;jsTWU4mWrebPhiUu72wejDqBHjbnkSsIVjZ5a/4BRKVkYcLAhqimfeYle9wmpGi/tdF/7lYC8LN7&#10;msGpkNjpqyU1KxerDsVi6cEoFT/O75oXJgz3uatFNdTVvovrxaA978K95zFvVyRua1wFd7YI1n6f&#10;JRtKlKL9XvecS0JEfAacNVHMahqhfu5KLBcGxX+jql5wu4qqFGnaBXyDenWwvaxVpeCyzxTENNg0&#10;plb9zFt6Omi8OWXXoEEDtV0oP6jvWGusX7kzouhsVP6k6fXwctEhwMMJrUO88VxzX/zicRrTN3yL&#10;W49uhkP9erDTLqLsJk8WUSwIGqy8Qk8xPcTnz5+3bDV7hSl2AwICLFsuQq8vL/Rpf61QxLK/u7s7&#10;PDw8VLiEm5ubcm5YoQ2noyCvpzkvPAY+xtPT80KjI4GeI1cnnSYkSr7xeV00YXKlxoWCDJqALghu&#10;Zbwuj7Ggxxa3baOgLPglaAzV/oIeV5zGY+MxFvb0fG98jwU9tjhNrz2eiV95RTHh6x2KSsWG43HI&#10;yjUW+Fhba4xRpsgiTtrfLA1WUL9rbXz+vEKYfxfU71oaa+1zVdZX+tbHbU2qqpjiBzuE4fleddE0&#10;xKfAx1xt4+fhYBHCDtoHVdKfD1tlLxf0alAFD3euiQfahaFJNR94aRedBfW1Nn6uV2sj2N+2pPCl&#10;FCqMaVyZ/PHFF19g2rRpOHfunDLGjGdjsgeTPOihuO+++yyPEMoDFMQZOQYVV7zkQDQ2HLs4uBaG&#10;r7sT7mlVDZ/d2xy/j2yN33sG4Jltc9Hy4zfgfv4s0KcPMGUK8NRT0EZuy6MEoWJDLwnFLJ0LdDKw&#10;QgVje2ljGUvcunVr5cFNTk6+EAJBUcz6n4wnZkgF+9M2s9pEo0aNlEODSXhMlGYSHp+TwpkeYz5v&#10;WXNk+Ls7w6kQrxgHViYDXa/XLCkzp1DhSicy918rPDYeY2EigO+N7/FaiU7JVl73wqA3+WR8uuWe&#10;UJrQq1o30FMlnqpFT+pVhk8ZSK4ULueKwpiil43Teu3bt0e/fv1UzcyePXuqskIsKcQ4Y6F8QFEc&#10;k5KlEm4Gf7MRr83di1WHL3qmCqNmgDse6hiGniHuqH1oB+yffx749FOO4mYxrF1YoUsXKgHLIwRB&#10;IPTM0say9CUT7RYvXqxCHuj5ZT1jayIewyIIBS/t8JEjR1TJNoa6TZ8+XTkt7rrrLtUnLCwMnTp1&#10;wvLly1XYBMMxWGaTIpxVKcoSXDgg0NvlgicxL65ODmgdVknFQF4PQV6uhZomDpBB3q7mO9cAj62V&#10;dow81vzwPfG9NdXe47WSYzAiI0dvuXc5XM6Xq7AJZqyzD9pQp30u+kJnI4SKzRUvtWmcJ0yYgLlz&#10;52LkyJFo3LixKgHEbGfGsjFZQyibWMMlaDhpWHkbm5qN37acxv9WHCt2TLGHswMaVHZHzdwUgOWj&#10;HnsMWL0aYLzkxInAu+8CwcGW3oIg5IXhC5yZGz16tBK4r732mgpr4IxcYKC5vBND16wLczC8gXHD&#10;7Ldu3TqVO8EY5/HjxyvbTBguMWTIEAwdOlSV3Pzggw9UyAb7UjSXJbgMLeNk6Ynz1GwNk4EYH1rJ&#10;zRF3twpGrQCP6/YYM06ZtXoLwtPVER1r+VvuXT08ttraMfJYecw8dr4Hvhe+J7636/Eqqs/CtfDH&#10;ezibE50qOhzvGLJyLNbsXWdN3nm7zuFodIoa+8oC1PAcswmPP1tvuHBfKFmKXBL6ZsEpQk4hMi6O&#10;FTLoWWGiy9UgyXcFw5OJqxlFJWepJSCZOOClDQxMevhq1TEVSlEcGD/XNsgdr9cEGi/4Hfj1V8DV&#10;FejbF3j5ZaB5c0tPQSh/XG/ynS3D8IurWRL6WriaJaETM3KwKyJJhQa4aaKyRUglhFRyLbHko60n&#10;4/Hr5tMXYpoZw8lYyGHtqqNtDT9Lr2uHCVlnEjNVMnMG6xj7uKJ5iA8quV/fVHtmrh6rD8fgz/Cz&#10;KpY4L04Odqp27p0tqsHDpfiJUTeLbO2zf33eXkRq49KHdzVRS0zbl8A5RYlDIfnvnvOYvf3iojl8&#10;ZiaY3d8mBD0bVFHfua3C3w/HZyZZrj0ah1BfV9xSNwDNtN9QZU8Xlex+s+CnVt6WhLZZYbxnzx5V&#10;G3nTpk04ffq08n4UVH/zSogwvhyKYi79+Me2CPy04RQSiukZzg9XsKvvasIYlyj0XPALsG0bUFNT&#10;yMOHm8Mn8pSfEoTyiAjj6+NqhPGNgDNmW07EI14T4X6aYG2nCeIAT9sfM2JSs7DsQBQ2HItXyxNz&#10;QGe8a5Ngb9zeNAjVfd3NHW2c0hTG/J29veCAZculeGoXDeNua6CqL9giHLOPxaRh7o6z2H022bLV&#10;LEgbB3upC596gZ43bXEsvmp5E8Y37zKjCJh93bBhQ01nDVfxcsWBJwCnHJmwwsa/bVT33xT4WWRk&#10;69UqPZ8sO3ptolh7DgeDHtWSotF73Tx0+mQ8sHs30Lkz8PHH0K5ARBQLglDmoAi+vVlVlTjFEmpl&#10;QRQTegzvahGCZ7rVxq2Ng9C3USAe6VQDD7YPKzOiuDRhCMJm7YKnMOlFb3J4vqoetgRLqG06EXeJ&#10;KCZUNnvPpWDj8ThVFlAoOWxWGNevX18l9912220XYu2KglnaTEphNjbbjh07lDdHMF918gTbfSYZ&#10;3649adl6lWjP4ZKbjWbnj2DMuul4bt1vcHZyBIYNMyfYcZUth5KpCykIgiAUDyb3NQr2xt2tqmFI&#10;6+poHeZbJsInbhQpWfrCK49o41pqtu0KS3rQT8dlWO5dDpcaP5tU+H7h6imWMKankR5Yur+5UpPV&#10;E8t6m9akEFuAopjTf0wUZHv88cdVlndFxxo+8fPGU3hiRjjSsgvPYi4MrmDnn5GEW49sxPtLp+D2&#10;41thatAQeO01gLWJC1gERhAEQRCKA2syW8Ur815UWIg2dl0v9BRXq+RaqMeYC3FUvY7KI6UNP4cs&#10;feF5P9nafvYRSo4ihTF/mCwOv3v3bsyYMUOV/7EuO3rgwAFERERYehYNH8P+fK7CGpehZr9rgUuZ&#10;TpkyRa3Ex8as7QceeMCyt2LC749Zt4wp/mz5UU0UX2UGrvZ4R30uasWfxUPh8/H2im8RlpGA+I5d&#10;ET9hIuxYmURqEwuCIAjXCCsjMQ7YWiFi8f4obD+dgKSMXOXYuR4Yvtq+ph8quV9enYP7uKhF61Db&#10;Df9jDLTPFSqPsOoIk+eFkqNIYczqECtXrlRLkDIZjsKT1SIYtjBr1iy1nn5xYYH5r7/+Gvfff3+h&#10;jYke7HctsMyRq6urKjPHxrqdjo4V+wdDkxKTko0fN5wyb7gKmGDnkZ2BdhF78dqqH/FU+N9wDPBD&#10;1JAHkPrp5wga1M9sWQRBEAThGmCM7/qjsZi69viFRMwdp5Pw1arjmL/nHNIYBnEd4piJXYGeLniw&#10;Q6jyHPu46lSZUZbPq+nvjvvbhsDXw3YX4gjydkH9IE+4a8ecH5brY+JdsPa+hJKjSGFM7zDFLIvH&#10;//nnnyopjlB0tmzZUsXxFpcqVapgzJgxasW8whrX+Gc/oWTQG0zYey75qjO/HYwGBKXE4Y4Dq1To&#10;RPfogzC2bg39+DcROuUz1GpR39JTEARBEK4NluD7b18UUjIvhvhZZfDifdE4HJWqwiyuB1ZsaBvm&#10;h5f71MOg5sHo1TAQd7Wshhd71UOzapUsvWwTlg1khZTu9Soj0MsZXpqwZ+PfXesGoEMtP9VHKDmK&#10;FMaMIz516hTuvfdetdyoFXpnWVuY3uPiQu9tQECAKjJfWKMoZj/GNLPcGsM4WMeYx5Genq622VJc&#10;s63DqK2riinWrsydc7PRMPo4ntw8G6+v/hnBTkYYBt0Jx6+/gvfjD8PeRcreCYIgCNfP3rPJhdbO&#10;53zkjjOJJRJDS88xwyZYuePe1tVVjWdb9hTnJVA77rtaVMNjnWuif5Mg3Ka9B1YeYbLl9azMKBRM&#10;kcLY3t5ehSdwadK8cA3+w4cPqyVKS4P4+HisWrUK//33n4o7PnbsGP766y9s3LhRhXEIxYOJBSwm&#10;X1TxcldHe9T2d0M9XTZ6ndqON1d8h+EHVsCpTi1kP/U0dF9+DrRsaektCIIgCNcPF1UpLI6YWyma&#10;L6blVVyslUcGNgtWXu8m1XzEU1xKFCmMKYp79OiBX375Bfv27VOJcQcPHsSyZctU6APLqZUGLLO2&#10;YMEC1egtphBnjDNf92q81BUZGhsmLzCGy9Wx8DJqLjp7dAnzxuRmrvgkeRs+XvMdWqeeA7p2hf0H&#10;78P9zfGA3/Wv/iQIgiAIeWEMrVMhK7fRnVONjh27IqWKIJQYRf7aGEv85JNPqlWePvnkEzUdwZJo&#10;XMu/cePGGMYatqVAkyZNVKLf+vXrL2lMzgsJCbH0EgqDojg6OQs/bjiJl2bvLjScwt3RHq39nfCs&#10;Syya//QFGn//P7h5uMFu6FDYffUV7AcNYtyMpbcgCIIglBxcoa+6nxt0BcxqBng5o3VYJbWSnyDc&#10;KIr8tTGWuFatWvj222/xwgsvYNSoURg8eDDee+89JVK53LJgWzCDlzFZv2+NwJTVx5XXuCC8nOwx&#10;MNAOr2fuR9NJbwDz5gFNmwIvvWRexa5uXUtPQRAEQSh5fNyccEfzYDQL8VYJZd5ujvD3cELNAHfc&#10;27pasUIBBaEkKVAYM7ktNjb2QouLi1Nl2zp06IChQ4diyJAhylvMkIaEhATLowRbgdFY0SlZmL75&#10;tHlDfjTh7GTMRbu0s3g3YhUafvQWEBkJ9OsHTJoEPPus1CYWBEEQbgj1qnjhsc61MKRVCPo1qqJi&#10;aJ/tVhvtavjDSSczlsKNxc5UQIFAxvN+TI9hMWDyHZdutkVYwWLcuHHKqz127Fg4O1eMagp6gxFL&#10;9kfjmZkFlNLTvm7P7HS0OncQw3csRI+IXbCrVQtgyMSoUUBwsKWjIAhXguFl/v7+Kh/Cx8dHhZmV&#10;F5hLwpC5xMRENTPo4uJi2VNyGI0mtajD1ZaSFATBdqDVa1LNG+7OxU8EZBngGjVqIDw8HKGhoTZn&#10;Owv0GLM8mnX1uKLa3r17LY8Sbia8vmFccUJ6Do7GpKpVg/JjbzSiWnI07ty3Eu8sm4ou5/Yjs017&#10;aFcPwIQJIooFQRAEQajQFOgxLi9UFI8xv8KY1CwcPJ+qakLuiEjEphPxyMq11H7U9jsZctEo6jgG&#10;71+phHGaizuON+uAGu++jqDuHc39BEEoNuIx/n975wEeRfW94QMJnYD0XqT33kGpUhQQUEEFLAii&#10;2MvfLqggFvSnWBBUmhUEkabSpCNIkY4UaVKkSq8C+e97sxMjZEnQBHeT732eIezM7OyU3TvfPfPd&#10;c/4dihgLEfokm4jx+VBs4/fff7f58+fbtGnTXIloKt7JX/zfgyjedfikDZm72R4esczenLreZqzb&#10;Gy2KfT0fy3LisDXZsMCemTnUOqyYYpuz5rORNVrb9LuftFz1a7v1hBBCCCGSO3EKY2wVa9ascWWh&#10;iRy8/vrrbiKa8Omnn9q2bdv8a4rLTZR9wuyLBVtt0OzNdvBEjMiLb1nKc2et6P5tduuy763XDx9Z&#10;yb1bbE7hyvZh49ttecfu1rZJBVcqUwghhBBCxMNKcfDgQXviiSds7dq1LhsF4W8KbixfvtxFj5s3&#10;b+7sCsFIUrdSOAvF4VPW7O3ZF4jitH+esso719rNK6ZY83U/2u6IbPZD0eo2oub1VrROZbuvUTEr&#10;mzez/w1CiEtFVop/B1aKHQdP2JGTl1CyXiQg/8xFedm8l74Piu2z/lIsUf/52zoxXsSc/9db/rZ2&#10;NLHPjcF5K8S5fiITr6OIx07+0+OIeRqJrZXKkylJWSniFMaUgr766qvtrbfesuuuu84/N+rAhg0b&#10;Zl999ZXNmTPHPze4SA7CePraPXbX8MX+OT5883Ie3W8NNi2xO5ZMsGL7t9uK3MVtbNn69nW5xpb2&#10;ikz2VvtK1qBU4pTyFiK5IGH87yGDDk+9xOXnn5ZZvrhiSDi4v0V/lP8//PE+31vq/vX9415HL4s5&#10;Pwpvuff6b5w3M+rlXzMDHXNsswOsmrBc8CEXfmps+xyffTv/exHrscec52v2ckakvaQiLCEvjGn0&#10;r7/+eieMyWPsQUq3sWPH2ueff27ffvutf25wkdSFMVkovlr0mz01ZpX79qaMPGdl9myylmtm2y0r&#10;JtvZFGE2r1BF+7TKdbawQDn35cufJZ0N71LDiuRQnmIh/g0SxkIIcemE/OA7xGSlSpWcn3j27Nku&#10;PduyZcts6tSpbmIZNgumLVu2+N8lEpudB0/YpFW7bP7GP5woznD6uDX6dZE9Oucz67porO3OmM0+&#10;q9zC+jTuagsLlvd1gVJYGl+Prk6xbFY4Wwb/VoQQQgghhEecwpiAMlEDosM9e/a0N954ww2+e/nl&#10;l23WrFm2c+dOe/vtt930xRdf+N8lEpMdB4/bh7M32tNjVti4ZTus4MFd1mH5FHt++kdWZ+sK+7FQ&#10;RXuvdnt7p84ttjsiu3tPprThdlXx7HZHncIacCeEEEIIEQtxWiko+9y7d2//q4uTP39+e/jhh/2v&#10;/nuSopUC+0S/SWvtg1mbLOzsGau8c5218+cmPpw2o00vUs0+qdrSfslV1NKlSmkFs6a3vFekt9J5&#10;IqxVxTy+vxpwJ0RC8G+tFDS9R48edY8TCTCEh4dbkSJFrGLFipY6dWr/Wn/hrc9TO9Jn0r5lyJDB&#10;ChcubKVKlYq2O+zZs8d+/PFHN3Dag/Uo41+6dGn/nIsjK4UQIrEIeY9xKJMUhfGuQyetRf/ZFrlv&#10;v9XftNg6L/3eZZ9Y7RPCE0rXs68qNLMj6SOscoErrHLBK6xKwSxWJm9mJ5AVKRYi4fi3wphxGqNH&#10;j7aRI0c64Xru3DlLlSqVde3a1Ro3buxf6y/IJ79u3Tr31O706dNOKPMe3tuhQwe75ppr3HqI4kcf&#10;fdT9H6EN2bJls5YtW1qzZs3c67iQMBZCJBYh7zGm8SU924YNG1z2CXzFU6ZMiZ5ohMXl45ffD1mu&#10;3zbYHUvG23MzBlupvZttavGa9la9W+3j6u3sULoISxWW0jpUL2DPXFvGrq2Q1wpnzyBRLEQQgaDd&#10;vn279e/f3ypUqODEJ513BCjzuHGcDzePdOnSWd26de3JJ590lrZ7773XBQCGDh1qJ06c8K9pliNH&#10;DuvcubN98MEHburbt681bNjQv1QIIUQg4hTGRCZmzJjhohQDBw60wYMH25AhQ6KnMWPG+NcUiY7v&#10;xpdxxjR7YN4Iu3/+V3YiVVr7omJze6VhF5tRrIZFpoy6nHS+smdMIzEsRJDi5YLfv3+/9ejRw4oW&#10;LeosFJ06dbJffvnFRYbPJ6Xv902U5a677rLy5ctbvnz5nKiuVq1atLXCg2g02x8/frwbNI1Vg/cH&#10;AqHOPtHeexMRaiGESG7EKYzxtP3vf/9zXuN69erZtdde6/IZe1P9+vX9a4pEZft28/VKrGz/l63Z&#10;uh9tcf4yNqDWTfa/qzrZ1ix5/StFkTFNuF2pdGxCBC3eUzisGAUKFHDzsFHwWJGoMcvigqd5COv1&#10;69c7nzGWCuAv2yGCTFDjyy+/dFFjHlsGAjvIhAkT7N1333XTgAED7KeffvIvFUKI5EO8Cnzgd6OY&#10;R/Xq1f1zQ4Mk4TEmarNokfnubmaffELYyH6r3cAey1zTFvnEsQsPxyA8ZQq7oUo+e6Wdyj0LkZjE&#10;5jGmOUVQLuI3GwCEb5MmTezjjz+2uXPnuuw+Hps2bXJ+4e7duzuvcSD4nL1797pMQNOnT3eWihYt&#10;Wrhlf/zxh23cuNGyZs3q9mnJkiU2YsQIy5s3r8smRHt4PqTaRBivWrXKvSZaTMSZYIg8xkKIhCTk&#10;PcaMjkYQ03CeOaPSnZeVQ4fMRo0y69XL7L33LDJfPtt1R3db//CzdrZOXUt/XgnGCN/rJqVzWpd6&#10;V0oUC/EfsWPHDtfgB5rIA0+nHbEZ0/4ACF4Gvl1MiLLOvn37XNVRbBI33njj3wbrIYhps7FnMPiO&#10;J3v4i8k1v23bNv9af6dgwYJOjONvZnrzzTejhbYQQiQn4owYex5jBndQ+S5Llix/86plzpzZWrVq&#10;5X8VXIR0xHj9eoscPdpsyBA7t227/Vapli2od539UqOhHY4Msz+O/Wnrdh22fFnSWaZ0qSxD6nAr&#10;mTvCmpXN5ft7YURICJGwBIoYHzt2zE2BoP1kEB254Xv5Or3z58+3nDlzusAD0eY77rjDtbdEa8/H&#10;E8Vksvjhhx9cVdKbb775okIaof3JJ584SwWCt3Llyv4lgVFWCiFEYhHyEWMeqTFwg8EgNMbjxo1z&#10;Azq8aebMmf41RYLg64jY1Klmffua747ku+kesBEVmtq7jW63VzOWt0+W7raxy3ba7A177fjpM85P&#10;fFPV/PZE85J2f8NiEsVC/IfQwGfMmNFy5coVcCJjBMKYwXbp06d3ZfVpY/EVM5iZG0WZMmXc9vAQ&#10;0+7+9ttv0aIY+8TEiROtUaNGLgUbbTR+Yv7iXSYqTFQaqwU5jRHeWDYYrIedQgghRGDijBjTsLZu&#10;3dpq1qzpGmJvgIcHN4FatWr5XwUXIRcx9p1rGzvWbNgwO7dwkS3LWcTGl6lv48o0sAPpfII3ll4V&#10;PZvOtQtZr9ZlLWWQ9bqESMr82zzGDGwm0w+R35IlS7qncwjkW2+91dq3b+/WoZjH7bf7OsWvvura&#10;X9JjdunSxUWdEcUIbED0tmvXzrV1iGAENv9nnxDXRKNvuOEGZ6u4WHYKD0WMhRCJRchHjEnjQwN+&#10;5513usd2DBqJOQWrKA4p6JssXWr25ptmL71kx5Yut4nFa1v/urfYZ5WvDSiK4ZxvGr98p+088FcO&#10;UyFE8EO0mHa1Y8eOzqJGdopu3bq5QIQHhTluueUW5wH2XiOa8RUjVolrxIxtkNmCCqRly5Z1QQwm&#10;/Mb33XefNW3aNF6iWAghkjNxRowpK/rCCy+4UqI00LGNaA5WQiJifPy42aRJZp9/bvb993bgihz2&#10;xZW1bXSZhrYlS97o3MQXIyxlCvuoc1VrVDqXf44QIrH5txHjYEYRYyFEYpEkKt/hayMP5ksvveQa&#10;SRpMb6LIh/iHbN1qNmCA2Ysv2pkJE21uzhL2Xu32NqhGO9ucNV+8RLHHRXs3QgghhBAiTuIljBnU&#10;UaxYMdu8ebPLbRlzIgWQuER859PmzHGD6+z11+2PX7fYV2Ua2tt1b7HhRerZ4dTpA1onYiMibbiV&#10;yBXhfyWEEEIIIf4JcVopGOVMidJA8IitRIkS/lfBRTBaKc4dOGhnvvnGUn35haXwieP1WfLZ1yWv&#10;tgmlr7LfI3JcUpQYWLtjrYL24vXlNPhOiMuIrBRCCHHphLyVgsEc1ONnoj5/qVKlnBD2Jg5KxI+9&#10;i5bbidf7WeTLL9vJ2XNtcsHK9k6dm+2zKtfazkw5L1kUEym+vnJeu7PulRLFQgghhBD/kjgjxiwm&#10;MjJ58mRbvXq1y1BBpgqP3Llz25NPPul/FVwETcT49Gk7+t1kOzH0E4uYPsX2p0htE0vVs/FlGti6&#10;HIXtTNjfK9gFImOaMKuY/wrLmjG17/+prHSeCLuqWHa7MkdG/xpCiMuFIsZCCHHphHzEGHH59ddf&#10;2/Dhw+3XX391g+0oebp06VIbPXq0q8svLoLvphn54YeW4uU+lmXSBFuVKZ+9X+sm+7hGO1uTq0i8&#10;RHGtK7PaLTUK2hPNStkj15SwBxsXtwcaFbNOtQpJFAshhBBCJBBxCmNKm44YMcKuuuoql2OTPJr3&#10;33+/PfPMMy7BPK8TGqIVq1atsg99grJnz54u6ksifJLdx4xWBzUE4n29IXv1VbN+/ezcqjU2rngd&#10;61/3ZhtTvrHtzZDFIlPEbZ2ISBNu9zUs5qradfQJ4aqFsljxnBGW94p0sk8IIYQQQiQgcSozBt9R&#10;jrRNmzYu9E3CeOr6U8efSkyzZs3yr5lwEGYnIk1ZU4QwYfYFCxbYRx99ZCtWrPCvFcT4OhM2apRZ&#10;795mgwfbUQuzITXa2Pu12tuPhSrayVRp4511onWlvFb9yqw+IZzW5StOSo9rhRBCCCGCiTiFMZWS&#10;qNBESdHw8HDLmjWrE62kcKPUKD67hIYyp5UrV7Y77rjDRacffPBBa9GihW3bts1mz57tXys4Obdl&#10;i515u79F9u1r56ZOtXO1a9vuh56wifXa2OZs+e1sPP3ERIpvqJLP7qhT2FKHp5QgFkIIIYRIZOIU&#10;xgxYq1u3rm3YsMEyZsxoDRo0sAEDBtijjz5qo0aNsvr16/vXTDiISpcrV85q1KjhBvcRoSaPMoPo&#10;LibEEevYME6cOOEm/NEI+suC77MPTppmZ1540VK8+47t37DVPivdyN6s0d5+qXONhWXPbilSBha3&#10;DKy7uXoBa18tv93pE8PPtSztLBRFc2SUZUIIIYQQ4jIQpzBGpOItpiQ0/7/55putefPmbpQyf2+7&#10;7Tb/mokHIpdcyohi9iMQGzdutP79+1uPHj3c9NBDD9kPP/zgX5qIHDxopz4eYmF9elvKr0baL5EZ&#10;7P1aN9qg6m1t2LncNuznXVYga3rLkDrM/4YLaVUhr3W7uoj18Inh7vWL2o1V89uV2TNYyouIaSGE&#10;EEIIkXDEma7tfPD8IlCZiOCSpii+7N2718aNG+f8woEoW7asderUyXLkyOFeEwGeM2eODR061EWN&#10;Eby5cuVyy85n586d9tNPP9n27dvda6LFEyZMcFHtREvX5hPskZ98YmdGjbYz23fYjEKVbUy5Rrag&#10;QDk7miZDtJe4fL5MVip3Jpu/cZ/tPHTSzvnPOpaJpmVzWberiljxXBkt7BJzGQsh/htoA5WuTQgh&#10;Lo1gT9cWUBhjS6AENIPvvCgt1gQ8vlOmTHHe49q1a1urVq2c9zg+0Mgicsk4EYgiRYpYs2bNLEuW&#10;LK5xnjdvnksVlzdvXrvrrrucOA4Eot2bgPeT1YKbVoIL49OnzaZONfOJ4sgffrDf/0xp35Sub9+W&#10;uso2ZC9of4an8q8YRZrwlNarVRnLlC6Vrd91xPYfO23pU4f7xHJGq1wwixXMlt7CJYqFCBkkjIUQ&#10;4tIJWWFMIQ8aREQxEVyir2SEwFtMpBi/MY0mr6+55hr/uy6O5wFGbAcCkc3gO9ZBFA8bNsz5jLt2&#10;7WrFixe/pBOYaAU+du0yGzEialq50vaVKGvvF6pn3+arZPsyZLFzAQRuz5Zl7KZq+e30mXN2/PRZ&#10;N6guW4bUyjYhRAgiYSyEEJdOyBb4OH36tE2bNi3atoDPF78u0djnnnvOZYpAqFL8I76EhYW5DBeZ&#10;M2cOOOFjRoQjigcNGuRE8o033uisFYcOHXL78Z9BH2LRoqg0bG+9ZbZunVn79rb/8WdsYY1rbE/G&#10;rAFFMaQKS+EG0mXLmMZ5jnNlSmvhYco4IYQQQggRDARUcQjgPXv2WNGiRd1roq8LFy50WSnIFlGp&#10;UiVr2LChGxSX0Ozbt8+Jciwb8+fPdxELbBRdunSxTz/91L/WZYbcxCNHmr3wgtnnn5sRQfm//zN7&#10;8knLed01li1XVidyA4GXuGSuCGepEEIIIYQQwcdFVRrWAywVuC2OHz9ua9eutZo1a7plRDlZTmQ5&#10;ocH60LZtW1ftDisEmTA6dOjgpqpVq/rXuoxs2WL25ptmffuazZxpVru22UsvmXXrZlaihF2ROb1d&#10;VyGP5YoIbNVo6Vt+ZY4MzjYhhBBCCCGCj4DCOFWqVM5fjMcXbzGWCQRytWrV3HI8wL///nt09oiE&#10;BP9y9erVo8VwzOmyCuOzZ6OEcK9eZh98YLZ7t9ldd5n17OlTui3Nsmf3ncEoK8Q1ZXJZl3pXWrGc&#10;fxe/EWnD7aaq+a1z7UJ2RfrUsk0IIYQQQgQpAYUx3l7sC9gnqD43cuRIu/POO6OFMOZpfMBUqEuS&#10;HDhgNmRIlCgeM8Ysd26z5583e+QR8/UOSPAcnYoNsmZIY22r5LM+15ezp5qXsm5XXWkPNipmr7Yr&#10;7wp1FM8VYakuYrUQQgghhBD/LQGzUjD72LFjbtTgrl27XPo0RDBV6IBl5CMuUKCAlShRws0LNv5x&#10;Vgp804jisWOjosTNm5vdfrtZnTpm5G2+SNSX83bk5Bk78edZFznOnC6VhSvrhBBJDmWlEEKISydk&#10;s1Kwo1gaKI5xww03WNOmTaNFMZBd4uqrr75oXuGQA7/0xIlmzz1nNnQodwezBx4wn7o2a9zYfL2D&#10;i4pi4LyRq5iME9kzpnFRYoliIYQQQojgJ85n+4g6/MbniztvPoU+kgTkJn7vvaisE5MmmVHUhLRs&#10;991nVq5cVBYKIYQQQgiRZJHpFSfJ4sVRgpjcxBs3mnXoECWK27Uzy5OHBMz+lYUQQgghRFIleQtj&#10;chNTve6ZZ6L+pktn9tRTURN+4oiIOK0TQgjxTyBX/M6dO+3FF1+066+/3qWlpKgRqTEDsWPHDjdu&#10;gmqj3tSmTRsbMGCAf42o7a5fv9569erl0l527tzZ5X/HEy2EEOLiJF9hvHWr2RtvREWG582Lyk38&#10;6qtR6djwTadO7V9RCCESHoRq3759be7cuda8eXM3uJnsPx+QGjIAVP7csGGDG1DcvXt3N5EtqA4d&#10;eT+bN292QnnZsmXWuHFjK1KkiH311Vf22WefOdEshBAiMMlPGJObePZss6efNt/dw2z/frOuXaME&#10;MtknsmXznRU5TIQQiQdl74nqfv/9907c3nrrrdapUydr0aKFjRgxwuWIDwRjOxj03Lp1azfxnnKM&#10;g/DBdqlG+vPPP7sINNukYij536kkimgWQggRmOSlAE+ejCrnjFVi/Pgo/zDe4scfN6tUiVQbsk4I&#10;IRIdCiQtXbrUwsPDXbQ4c+bMvuYojzVp0sQOHTpkK1eu9K95IVgtJkyYYO3bt3c55okGE0kGKpWu&#10;W7fOpVejZD9p5PLnz28VK1Z0KdhYFhtnz5516S1Jw+lN7KMQQiQ3kpcwTpWKO4fZvn1R0eHXXjO7&#10;5Rbz3TnMd4fyrySEEIkLQhR/MXmQSYsJZPjBIsFrlsUGy/AV33fffdauXTuXQnPo0KHWv39/J2QR&#10;yPt87RvrecWYwsLC3HbJ486y2EAwP/300856wUQUmqqnQgiR3EhewhiLxHXXmQ0caPbSS2b168dZ&#10;sEMIIeILHl4G0NWqVSvg1KxZM2ejwPaALSImpMFEyLIsNrJly+ZK42ORQBjffffd1rJlS5s6daqt&#10;Xr3afT6iG5HNdjzYLlOg7ebLl89uv/12e/nll93EgEAEshBCJDeSlzBGABMdrlfPrGRJ5SYWQiQo&#10;iM+6devaY489FnDq0aOH5c6d29knDh486H9nFIhabAwsiw2ENOKY5USFsUkwaI+Km1u2bLHUqVNb&#10;hgwZnG0iZnaL06dPu4iyF50+HyLK5cuXtwYNGriJ4k1UphJCiORG8hLGQBSFjBPKTSyESARK+jrd&#10;rVq1CjgRMUbcli1b1lkbiB6D5wFGxJYpU8bNiwuENL5iLBTp0qWziIgIJ2gp5bx27Vq3DtslzRt/&#10;A4ldL1Idc2KeEEIkN5KfMBZCiEQCMUlUl8FvF5uI7FaoUMEJ1d69e9uKFSts3rx59v7771vt2rWj&#10;S+2TRQK7xKJFi5wI5vXgwYNtzZo17v8MwuM9WCGqVKnifMSlSpVyg+4GDhzoslOQ+WLs2LFWunTp&#10;eAtuIYRIrkgYCyHEZQYBnStXLuvTp4/LZ0wRjieeeMIKFixozz//vBO4wLKZM2fanj17ol+PHj3a&#10;rU/xDkQxkecXXnjBRaHZLq+xa/AeUrW98sorLorNvPRk3hFCCBGQFJGY05IopB+iShT+uaeeeir6&#10;ZiOEEP8WRCpZJXbv3u0itJdqPaDpxfe7a9cu5ytmwBzeYbJJeAPnsEhs27bNpXLDH0ybRo5j7Ba8&#10;n8gz9omsWbO61G/AfNbbu3ev2y7bYv9irhMX2C5ee+01Z8lAWBPlFkKIhODIkSPuadnixYutUKFC&#10;QWfbUsT4Ejh3LtI27j1qs9fvtYWb99vB41E3JyGEuFS4GSBsiRJjcyCqy6A8TxQDvuESJUo48cv6&#10;vKaSHXYJ3lO0aFGXsi2m4PXW87bL+89fRwghROxIGMeTNTsP2dPfrLCuwxfb46OW2wNfLrXOgxfa&#10;Fz9tdQJZCCGEEEKENhLG8QBR/MbkdTZ+2U7bsu+Y7TlyynYfPmWrffP7TV5vXy/ZLnEshBBCCBHi&#10;SBjHAfaJMT/vsEVbDtiJP89ZTOOEb5EdPPGnDZ+/xQlm2SqEEEIIIUIXCeM42LL/mK35/bAdORV7&#10;xSjYfuCErdhxyI5eZB0hhBBCCBHcSBjHwYFjp+346bP+V7FD5Hjf0VN2+sw5/xwhhBBCCBFqSBjH&#10;QYY04ZY6LO7TFJEmlYXHYz0hhBBCCBGcSMnFQZEcGa1w9vSWJjzwqcqSPpWVy5fZJ46VDkkIIYQQ&#10;IlSRMI6DVGEprF2VfFYyV0b/nAu5uXoBK5YzgwVZjmohhBBCCHEJSBjHAcnyqxXOak+1KG31imX7&#10;W+T4ivSp7IFGRe222oUtW8Y0bl0hhBBCCBGaSBjHg/CUKa1mkWw2sFM1+7xrTftf+4r2QccqNv7+&#10;enZfw+KWK3NaSylRLIQQQggR0kgYx5OwlCksQ5owq1Iwi7WumNeals1lBbKkcxFkiWIhhBBCiNBH&#10;wvgSwCqR0ieQyT4RljKley37hBBCCCFE0kDCWAghhBBCCB9BK4xnzpxp9evXtzx58ljWrFmtZs2a&#10;NmDAADt48KB/DSGEEEIIIRKOoBXGOXPmtK5du9r3339vs2fPtvbt29tnn31mgwcP9q8hhBBCCCFE&#10;whG0wrhMmTLWuXNnq1SpkpUtW9ZuuOEG9/+NGzfa2bOxl2iOjIz82ySEEEIIIUR8CWqPMeIWEXz8&#10;+HFbunSp/fbbb1asWDELCwvzr/F3zpw5Y0ePHnV2C286efKkf6kQQgghhBCBuazCGKGLeD19+nTA&#10;6c8//4yO9iKGb7zxRmer6NGjh1WrVs3ZKwJFg3/66Sdr166d5cqVy00FCxa0gQMH+pcKIYQQQggR&#10;mMsqjLds2WLdunWzTJkyBZzatm3r1gPsFO+9957NnTvXHnvsMfd3+PDhAYVxrVq1bOzYsbZv3z43&#10;7dixwwlqIYQQQggh4uKyCuN8+fJZ3759bfny5QEnIrysB2nTpnX/r1y5st1zzz3WuHFjl61i69at&#10;bvn5hIeHW4YMGaJFdkREhKVOndq/VAghhBBCiMBcVmGMSCX9WsmSJQNO+fPndwIXSwUTHmMmz2YB&#10;586dc3+FEEIIIYRIKIJy8N0ff/xhkydPti+//NKWLFliCxcudJFkUrcRPS5UqJB/TSGEEEIIIRKG&#10;oBTGqVKlskOHDrmcxeQv7tSpk82bN8/uvfdee+CBB1xEWQghQhkv686RI0dcMIDp2LFjF30ixlOz&#10;/fv3XzAdOHDATp06Fb0OGXnOX37ixAm3XAghRGCCUhhnzpzZOnbsaLNmzXID8chd/O2339ptt93m&#10;lgkhRKiDKF65cqVr18jRXrt2bXvqqads165d/jUuZNmyZX+znpUoUcIKFChgderUsUmTJrl1Fi1a&#10;ZFdffbUVLlw4er2GDRu6AklCCCEuTlAKYyGESMoQLd67d6898sgjTiCPGTPG3n77bZei8vnnn3dp&#10;LWMDAb1mzZroieBB9+7d3SBlsvJ4kKqyd+/e0etNmzbNPXkTQghxcSSMhRDiMoPwJVq8bt06e+WV&#10;V1yOdqK6jz76qBO7mzZt8q/5d7CZkdedKUeOHG5Q8tq1a13EmNztHghvz6qRMmVKS5cuncvyEwjW&#10;xcLhTd77hRAiuSFhLIQQlxkE7YoVKyx79uyu5D0gXMuXL+/GUCCa44KqnojiPXv2WLNmzfxzzVUG&#10;pQLooEGD3HxK6w8ZMsRFqAPBtrZv3+62503kghdCiOSGhLEQQiQQRFkZ6MbYiEATpe0RoqyXJUsW&#10;/zujQNSSf52BeHGBF3n69OmuTH716tX9c82lvMSi8emnnzpB3KBBA/v888/t/fffD2jRIHKNhaNF&#10;ixZuat26tXu/EEIkNySMhRAigUAYk02HwW+BplatWrkBxYjg2DJQMC+uzDtYJLZt22arV692UeGY&#10;hYzwG7dp08aJZSwaFEeiVD4l8xHmsUGkmpSYq1atchNe5/vvv9+/VAghkg8SxkIIkUCkSJHCunTp&#10;YjNmzAg4jRs3zmWTwBOMXcFLs4YgPn78uEvfFtMvHBukY5s/f74T0E2aNPHPjZ2MGTO6wkpEqQNF&#10;ohHp+JCJVjPxHlUNFUIkRySMhRAigUAYZ82a1YoWLRpwIo0awpNiRQhhBtuRYxjROmfOHCdQK1So&#10;4LaHaMZ6QX5jD6LSv//+u8vtXrNmTZeBwsMT19g0EMJMRJbxDCN48TQLIYQIjISxEEJcZoj0lipV&#10;yurXr2/9+vWz8ePH2+jRo+2LL76wtm3bOp8wYLkgp/uCBQvca2Dg3oYNG5zgxQ8cEwQ262KLmDJl&#10;ips+/PBDJ7jJeoEoF0IIERgJYyGE+A+44oorrE+fPi4rxVtvvWUjR450g94ef/xx/xq+BjplSkuf&#10;Pv3fPMdYLfAKV61a1RUFiQmWCKLWP//8s0sD9+qrr9qOHTvswQcfdF5jtieEECIwKSKTcLJKHiM+&#10;++yzlilTJldRKk2aNP4lQgjx7zh8+LCzJuzevduJXARpUgELx2uvveYsGQjsi+VAFkKIS4HO/ZVX&#10;XmmLFy+2QoUKBV3bqfCBEEIIIYQQPiSMhRBCCCGE8CFhLIQQQgghhA8JYyGEEEIIIXxIGAshhBBC&#10;COFDwlgIIYQQQggfEsZCCCGEEEL4kDAWQgghhBDCh4SxEEIIIYQQPpKVMKbI3/HTZ2zfkVO2/+gp&#10;O/nnWTdPCCGEEEKIZCOMj546Y6t3HrYJy3fasB+32HDf9P3K323D7qN24vRZ/1pCCCGEECK5kiyE&#10;MaJ49vq99vK3a6znuNX23oxf7Z3pv9qz36yyfpPX2uItf/jE8Rn/2kIIIYQQIjmSLITxyu0HXZR4&#10;/qY/7NSZc/65Zsf/PGtTf9njlv2656hsFUIIIYQQyZhkIYyXbTtov+w87H91IfM37belvx20k3/+&#10;JZqFEEIIIUTyIlkIYwRvzEjx+Rw/fdY27ztmB4+f9s8RQgghhBDJjWQz+C4u/jx3zs7KSiGEEEII&#10;kWxJFsI4PCyFhaVM4X91Ial8y/NkSmcRaVL55wghhBBCiORGshDGhbKmt/xZ0vlfXUiJnBFWIX9m&#10;y5Qu3D9HCCGEEEIkN5KFMK5ZJJu1rpjXCeTwGJFjIsUlcma0DjUKWNl8mSxFisBRZSGEEEIIkbRJ&#10;FsI4V6a0dlO1AnZvg6LWskIeq1ssm9Urlt3aVMpnDzQu5uZlzZDGv7YQQgghhEiOBL0wPnfunG3c&#10;uNE+//xzmzp1qh09etS/5NLInTmtta9ewJ69row9e21p39+oqWWFvBLFQgghhBAi+IXx7t277Ztv&#10;vrGePXvahx9+aAcPHvQvuXRSpkhhOSLSWJm8ma10nkx2RfrUsk8IIYQQQghHUAtjosNz5syxdevW&#10;Wbly5fxzhRBCCCGESHiCVhifOXPGli9fbgsWLLCqVatatWrV/EsCg+3izz//tFOnTrnp9OnTdvbs&#10;Wf9SIYQIHmif5s+fbyNGjLABAwbYl19+6V8SGMrWHz582KZPn24fffSRm/g/8zxYZ8+ePTZx4kQb&#10;NGiQDRs2zH766Sc7efKkfw0hhBCBCEphTMO+detWmzZtmmXNmtVatGhh4eFxp1LbsWOHjRo1yt56&#10;6y03vfPOO7ZkyRL/UiGECB4Qqt9//72NHz/ePv74Y+vXr59/SWCOHTvm2sV3333XZs2aZTNnznTi&#10;mG0QFIC9e/fa6NGj3fx58+bZpEmTnA1t9uzZrm0VQggRmMsqjPEHf/fdd/bmm28GnL7++mvbsmWL&#10;i4Ls37/f2rRp48RxfCBKvG/fPieQmXbu3PmPB+sJIURikjp1aqtbt67dcccd1qRJE//cwCBqadc+&#10;++wzy5kzpz333HP2zDPPWJEiRezTTz+1TZs2uSdka9asceMyqlevbr169bIHH3zQjaX44osvnGgW&#10;QggRmBS+xvayhRBolMeOHevsEYEoW7asm4igHDlyxBo3buwiIXPnznU3hdtvv92aNWvm1jkfrBRY&#10;MPgLRGS4MWTKlMmeeOIJdyMSQoiEAPtCvnz5bNeuXZYlS5Z/PJCXdg7LA8L1559/9s+9ENo2osSP&#10;P/64vfHGG65tpK378ccfXTuHwG7btq3L4IM9g22WKFHCtZ9fffWVffLJJ05I169f37/Fv2A7iGqv&#10;7STIQKDiwIED1qdPH0uTRpl7hBAJA21eqVKlbNGiRVa4cOGgS4JwWYUxDS+PAi/mdUO8Euklcvzb&#10;b7+5eTTsREGIBhNBvummm6x27dpu2cXgs5599lnnVa5Xr1687BhCCBEfaMdef/1112HPlStXogvj&#10;48ePu3YRmxgBhoIFC7r5K1eudOK1fPny1q1bN3vvvfdsxYoVTgx7gpZUl9gvbr75Zrv11lvdvJhw&#10;DNgyfv31V/caEU4wgmMkmq22UwiRUNDxfvvtt23p0qVWvHhxS5kyuFy9l1UYxxcGpXCzoHEG7BBD&#10;hgxxjX3fvn2tWLFili5d4BLPHidOnLBvv/3W+ezCwsL8cxMehDs3rJo1awZl7+ffwlcEewsDeG64&#10;4QZLlSqVf0nSQtcxaXA5ryNt1QsvvBAdMeYc4+VFVAaCtqtjx45OTEN8hTHrMUAP7zDe5OzZs7v5&#10;BA1eeeUVJ5R79Ohh/fv3d7YKfMYeM2bMcGMuWrVqZV26dPHP/QuCEFOmTLG1a9f650SdR4jv94T2&#10;ms/hXFSpUiXobnbxgetJB+KBBx4IuSeMRPv5/hDlb9iwYUh2ZvjO8WSD72mOHDlCrg3mGvDbQ/AR&#10;xAvFNpbf8bhx41wmsMQUrfzWnnrqKcudO7eE8T+BGwJREH70REvy58/vX3JxODQiHnxZE1MYE8nh&#10;h/zkk0+6x5uJ+Vn/BUT6f/jhB3vttddswoQJlj59ev+SpIWuY9Lgcl5HIh8RERHuBu4JY84twjUQ&#10;GTNmtIceeii6HYuvMOYJ2JgxY1ykhRuX934ixi+//LK7kXXt2tXef/99N4+IsSfu4ooY00ZyQ/Ss&#10;FHCpwpi2FpsHN1MEeiiKAuwxdFjIn48FL5TgepHdZMOGDc5qkzZtWv+S0IHvOB1afPQVKlQIuc4V&#10;bSy/fX6DdM5DsY0loEg7gW21devWidbBQhhnyJDBXeOg6wAhjIMdX4MbOXv27MiRI0dGHjp0yD83&#10;eDh69GhkvXr1Ir/77rtIX+Pkn5t04Jg4No6RY02q6DomDf7L6+gTlu7z9+7dG3Dat2/f3/bLJ8Yi&#10;+/XrF1m5cmX/nNjhPT6BG1mpUqXIGTNmuHl83rx58yJ9HYDIYcOGRfpEdqRPHEU2bNgw0ieQ3Dq+&#10;G1CkT3RHNm3aNPp9iYHvhhp59913R/pEWaSvw+CfG1pwf+G2GIz3mbjgnHPuuQZci1CE72+xYsUi&#10;fR3ESJ/I9M8NHfiNjh07NrJRo0Yh28b6OieRzZs3j/R1rC97+xkshER3DJ/cVVddZe3btw+5XrwQ&#10;IvlA5IMoCDaHQFO2bNlcFIboLI+9iU4SqfTdhOz33393OYiJpoBPSNvQoUNt8+bNLvJNlLhQoUIu&#10;GkVkkOJHRIOJupCFAptGyZIl3bqsg3WGx7rYO4iEMuBFCCFEYELPBBaEcBPCU8cNL9Q8UfGBY+LY&#10;OMakZi+Iia5j0iBUriOPLMke0bt3b5s8ebITxc8//7zLBsFgOCDjBZ7h9evXu2MhC8Ytt9ziPMGv&#10;vvqqG/z3yy+/WIcOHZyFgWMvU6aMtWzZ0hUPwWKBhQJ7Cet4vubEAHGOKC9QoEDI/n44f40aNQrJ&#10;3wfnnHPPNQg1C4IH571WrVrObhSKcA3wRleuXDkkv0PAd6dixYouJWSo/o7/LWEvMHJE/Cv48hDJ&#10;YaAPnqKk9mXieDguBj0Go1E+odB1TBqEynXEj4jwZf9Kly5tderUcTnbuTb4hfEuAxFoKn+yDM8w&#10;4od1iDrnyZPH+ahJYcmxAn85dm/9K6+80hVJImdyYvp+OQ5upnxe5syZg/a8Xwx+E3QwOH+h9vvg&#10;fF9xxRVWtGjRkO3cc855IsJ3iO9uqB0D+8vvlWsQqm0sx5A3b16XH51jCcXv0b8lJAbfCSGEEEII&#10;kdgkzZCREEIIIYQQl4iEsRBCCCGEED4kjIUQQgghhPAhj3ECcujQIVfxihLU+/fvd6mTSFJOSVWv&#10;Mlaow3FR3YoKWfyfQUJ33XWXf2noQlVFil9s377dDRxq2rSpG5kbnwqLwQ6FF1atWuW+m5Rb5/hI&#10;4M4AkaTCkiVLXEU/sjWQBo3sDfzuGEgVahXMQpGNGzfa9OnTXfYMfjP16tVzhRr4rgU7pLsjpR0D&#10;IRmcyKAjqpYlZgaPxGTr1q323Xff2cGDB+26665z96BQgJSF3rWg0AeDR6nQWaJEiaCv4oeM2rdv&#10;n6seuXr1apdukQFspJll4Gyw3ftJEUnWGu4L7Hf9+vVdtUQGbwLHs3jxYlcmnmw5ZNpgAC+DhL0y&#10;80kZRYwTEEQV4oPcpAhhbtCUtxw5cqQTzUkBGi8aLm6EP/74o0szFepwM6eyIsdFtShyxv7vf/9z&#10;DZxXljyUoTrbr7/+6o6TY6OsMI1dUmLWrFmus4YIJpvDwoUL3TWkPCu/Q5F4bNu2zYYPH27Tpk1z&#10;o/DJw/zxxx+7myrfvWBn1KhRTiggCvjuTJw40aXQC4V9Px/aZwIX5L6mbeb3HgqQupBqcZx7fq8I&#10;MUAgh0Ls7o8//nB5w0m/yG+AegvcPz744AMXdAk2yI9OKXl+q1Tq417OufbgXkgVRVJBkuUGAU3F&#10;Te4hyaE9Vbq2BIYow9VXX+16YJUqVXINEzcIcmPSAw51yM1IGhoKBdABID/qTTfd5F8amtB5WbZs&#10;mXXu3NlFKMqWLetK7iKK+T8pa0IZohXc8Inu8/2k2AN5bgsWLOhfI/QholS1alWXuoxIJd9RysoS&#10;/SM9XSiWJw4VEGCIYs49ZWTJ4Uq0iUAB7QSpw4IZvhvsOxEzonv8Vvr06ePaAk+ghQK0V/PmzbM5&#10;c+a4Y+B3zz0oFIq68P2hJDpFvDjvPHEoX768a694AhHsT1vpHHIfIX3io48+arVr13addO79dLjI&#10;qx5McB8nok3OaEQwhYf4P4KejgiCnmO67bbb3NMTnrzRgUQkkyc7KTxJvRiKGCcg5PDky8WNmIgx&#10;uVR5XE1PLClEHoEfDj9yHm+FahL2mJBLdsGCBe7mwXHREHMzQVxhieFxZKjDoy++hwgWGu6kCFXf&#10;OD6uH0KMmypimY6bIsaJB+eWyBhtAXmYsbDwuJXfD08lsLYEO82bN3e/fwIXfHdq1KhhR48edVHM&#10;UIJoHkKMHMw8wg92+0FMxo8f78QZhW0oSMPTHiKttF2hkAuYc83TRiwU/PXypzOhBYINr43ke39+&#10;4IenDgSKsBJyT0TX8JsgSLRy5UoXEEvqSBgnIjxe4REvX0B68CL4oNOCx4oIY8wGgpsL8/HnitCC&#10;iAdRTCKBdAi4UYnEAfHIWAM6zDGfiNEBQySEmoWM786nn37qImQUmQgVeCSOP5ey4jwNCgVvd0x4&#10;rI8Q5pE990raZSpAMu4jFCwtdMjbtm3rAik9evSw7t27uydWRI4prBNK8Hvmd0sn1wt+EWHmCSOa&#10;JtQ6jP8ECeN4wKCep59+2j0mDDTh64r5hTly5Ijz6PBDwWoQzI8T6SHiEYztuLypZ8+eSc6XCtxI&#10;iBoTmYhZwpPXLFO0MfRAIPDYr1WrVq48cihFzkINnoQx0QmJaVfh//x2+G2FEojiMWPGWK9evYIy&#10;0hcbdN6xT+CxJ/odSoLegwg9T3d4bN+1a1e75557XKQSzy7Lgh2+69xH2Vc6hVTvo0OOHQExGUrQ&#10;oeV4zo/WYw3ht54c7okSxvGA3jf2CB4lBJpoRD1hhShmMBc+uy5durjHinzJghWEA36j2I7Lm4i8&#10;BfMx/FPwSnETP9/uQgNHwxZTLIvgB1E8aNAgZ63Arxjs/tZQhzaBCXEWM7JHkIB2JZQyguARxVt5&#10;77332vXXX++fG/zwaHvRokXuu88AtjvuuMPZERiAyoApxGWwixkikzzWxw7F0zvut/iMiSSHQsQY&#10;ATx27Fg3vuixxx6zBx54wPlzuY8wXiWUwAbCb/f8eyKv+a0nh3uihHE8QBR26NDB9WIDTUSmEFj0&#10;GmmUSIXSsWNHl/aLL1owgwCkEYrtuLyJARGh9nguPnDseMHxQnLtPIi+0EAH+7UTUfAInFRJAwcO&#10;dIMM+e3x6E8dm8QF4cvvhEevZHbwIGUYy0JhwDHfHZ6Y8YSPp2O33nprSP3u2VcGD959990uCIN1&#10;j4gl7TV/uT7BPniNAV3AtfCgc4UQC/Z9B+4dfOfx13M/IdqNbmDg3ZYtW/xrhQYMOMXvTeIAzwrF&#10;k58NGzY4y0hSGFsUF8pKEQ+4udLIe9GR2CbW8SLF+KLatWvnRjnT86LHi2gO1kEENDzsX2zH5U0c&#10;P/vPYxZSvSAksZjgw8VD5TVioSZEOHZ69YgqosfcTEi5R0ozokYMOgh1jyrRIr6bWGHWrVvnRoBz&#10;A/V876F+fICnmN8e3vAbb7zRPc7ECsONlu9kKNxcQxHOK9Fi0j1xE0UQMECHKCURwGbNmjn/cTAz&#10;bNgw69+/v+v8892hLeSYaO9CoT2jbcYPSrSVzCxMfPfJy9y6dWuXz5tjCmb4HjEAjzYJUcZAQjoq&#10;DGZH9Ad7G0XUnvFE+HOxsnA/xN6CxZK2loGpwYR3H+f+zXnn+0GUHr1CR4tlHA8imIn7I6n0+I0w&#10;II/vXFJGBT4SELIb3H///a6HSNQqZs+KKHIoer/Oh14xjxtJC8TjIxoAIhQc78MPP+yESahBIzB4&#10;8GB3/Tx/FSNyu3Xr5q5ZqIn98+ERGGKY7yCed6LhRDZIZYYQCPV0e4BlafTo0e6YEMXeNcNOgTjw&#10;EteLhIfvFDlcJ02a5L5r/H64yZL+kJtosIsynvaR55uBUl5nEaH2yCOPuDSboQi/BfLnd+rUKSRs&#10;IXSqaIMJStAG850hOslAtlAYJ8D+U1SF8+7ZD9hn2tk777zTRY+DCQJb2G4ojMSAR4JaPGFDxDNw&#10;kCDRRx995FK5eb5ixD02HSLioZAp5N8gYZyA0ENnZG1sgwXo9SYFKwKPjDhGRkHHBC8nEYtgjw4F&#10;gmgqUQoaOKITPNrDdx3sN/X4QPSIhpD0czHhOBEwpN4LdeioxXyU78F15Bhp+EXiQaSMR610MvnN&#10;0KH0BiAFO3hDY/PgEnnlGEIR0p6RR7pAgQKuHQsF+O7QaSf6yu+V7xBTKLTB3lM57iEcB9YD7oUE&#10;irgGwSYk2VfuB+ffx4nWE+gikEDgi0JerEvGJp4A0VkJ9k5KQiBhLIQQQgghhA8NvhNCCCGEEMKH&#10;hLEQQgghhBA+JIyFEEIIIYTwIWEshBBCCCGEDwljIYQQQgghfEgYCyGEEEII4UPCWAghhBBCCB8S&#10;xiIaCkFQ2vXWW291BSFCBSr09O3b1yUjTwjeeuste+WVV1zRj1CG8s9UfqN6EdWkKE9KFSYS/wsh&#10;hBDiQiSMkwlU46HufKDpmmuusYEDB7ryrsuWLXOlnoMNqiI99dRTNmrUKP+cKK6++mpr2bKl5cyZ&#10;0z/n37F582Ynsk+ePOmfcyGnTp1yJVcpkdmgQQNr2rSpPfbYY7Zy5crokqCXC6r1vfPOO+7cxCR3&#10;7tyupCqlPqnMRHUyqhZe7LiEEEKI5IyEcTIhIiLCXnjhBTc9+eSTVq5cOdu3b9/f5jVq1Mi/9uUF&#10;0UYJzbiKMB47dsyV3KT0dkwo+Us9/YwZM/rnJC5E1l988UUXWaZk6YMPPugEMvvVrVs3mz9/vlvn&#10;coEQ37p1qzs3MaEkad26dS1Lliz+OUIIIYS4GCoJnUzgMnuRzKNHj9qHH35oI0aMsIULF7p5wHIe&#10;tyP0EMuTJk1yj92rVq3qIo9FixZ161E7nfU+//xz27lzpxUqVMjatGljrVq1cjXuEYU///yzDRky&#10;xNasWWOZM2d2y2688UbLli2bbdmyxT755BMndPPly2cTJkyw+vXr23333efE3WeffWarVq1y9dlb&#10;tGhhbdu2dfvfr18/GzZsmBP5OXLksDp16tg999xjs2fPdhFxLCDFixd30e7vvvvOxowZ4wQjn3/D&#10;DTe4fUifPr2L9E6ePNlZJagJf/3117uJOvHA8R8/ftyeffZZJ3zP55tvvrH/+7//s0ceecQdN8eE&#10;sN+9e7ezKnAOOLcIUtbJkyePPfzww24+PPHEE5Y2bVp3jqmh/+2339oXX3zh9pX9I4LP+3g/12Te&#10;vHnWs2dPt/6gQYPcOa9cubLbB9b58ssv3b4SxS5SpIirZ0/0mAg6f3lv2bJlbeLEic4iwvHTmeAY&#10;FyxYYMOHD3dRct533XXXuetEJ4Pj4Vi5PkSlOU6Ot2PHjpY6dWp3LEIIIURSQhHjZEKKFCksVapU&#10;bgoPD7ewsLC/zWNiHiCIxo0bZ82aNbNOnTrZL7/8Ym+//bYTf4ipKVOm2HvvvecE3KOPPuqitYjZ&#10;r7/+2r0fOwHRVAQ0whUBi0hF1LINBNymTZts7NixtmPHDuvevbsTwIh07BzsCyIZIfvDDz84Ec2+&#10;YZkg0o2Iff311+2uu+6yAgUKOIGLqMQiQPSZ9T/44APLnz+/E6Q333yzi54iMvlstnXttdc6Ydmw&#10;YUMbOnSoff/9967DEB84N4hO7CeIXkQuIh4R3blzZ2dF4ZxxrBzntm3b3H55IELZX489e/ZY48aN&#10;7ZlnnnHvR+gjgoEOAfYWBCyimGMnKr18+XJ3DhDbNWrUiD43zEMkc03oINAxie248BzjJ2d9RDLX&#10;sXbt2u7YuE6cJzo/X331lbOJILARxQjxmMcihBBCJCUkjMUFICK9SC1iCBG5ZMkSJ5gRstOnT3di&#10;l+go6yE8iUgSpSWyuHjxYmfTQNyyjS5dujjhNnfuXOcTBkRjyZIlXZSXKCWiEvHniWLm3XLLLS6S&#10;vGHDBicmEcFEdRFyzC9fvrzb15ggRBHuiEVEOdtp166dE3e8l/URl948jqFKlSru+Ig6xweOoXDh&#10;wm5bRHw96GgQyUXMss8cY3xgf2666SYnjjnfROeJ6tIJ8UAAs07r1q3dMfGeqVOnOpGKOKcTwPFx&#10;XuiwEN29GFxLriMRdj6vefPmLhJcr149mzZtmht8ydMCRD+fRSfA20dFi4UQQiRVJIzFBfAYHYHH&#10;X2wIiEBE2h9//OGilzNnznRR1iZNmjghhU2BKC3CEgGLqEKYYcHAGkB0FRGMiCN6CghKBoWVLl3a&#10;0qVLZwcOHHAWCyKWCLCrrrrKeZ6JVBOBZtu8h4mILwKayDdiNCZsgwgp0VO2z7aJ5iJieQ/vR4Az&#10;UA4xiDgePXq0i6zGFKIXA6uIt63z8UTjpURV8SY//fTTTvByzL169XLRdiwTHnwegpdj4brQOcCK&#10;wnnzzguTd15i27eYcB3xQhPl58kA15EOEE8CGKTHOeTacN7pYLz55psuSh2fbQshhBChiu5w4gIQ&#10;PghaQHgihjyPMlFQhBlRYvyqTDyOHzx4sL388stOgCIceY8nEtmeJ2I9nzOvEa0IOeA9TFgbXn31&#10;1ehtYx/AllGzZk23XnxAOPPZnjUkJlgzyODA8SH4evfu7QQy68c3wps3b15n38COcD50CtgOopzj&#10;Pl+4g3cOADGOXQUxikXipZdesoceesid75iZQdgOotjDuyacs38C+0gUGruKd64575zvN954w3mV&#10;ybaBtYWIMVk6GKDJ/tFBEkIIIZIiEsbiAmITcx6IMx7dIzp5bO9NiKhKlSq5SDERYoSe56PFr8qj&#10;e4Qkg+Y8+Bzvs7z3IZR5vB9zu9gieJ8nNC8WjWXfWIfIdGzeWqKeCHui3NgS+AyOJTaRGwjsBNgp&#10;GCAY833sF15rLB94fBGveHI5F4hYQJBis/Be//rrry6FGgPyEKkcL/YF8NbxCHRdmM9nxVfYg3cd&#10;+Qyi8zHPN9YSBjjSeahYsaIT7n369HHWFvaVCL4QQgiRFJEwFpcEXlYe9+MnJusE1gmEHtkLeCyP&#10;oEIgE8kkMstANOwRDL4rVaqU8wXHRtasWd3gLyKx77//vhNf2CLw0Y4fP94JXWwdRDkRk0zYDWJG&#10;XwFRjZBmYB/ZFhCweJ5nzZrlbAFsA4sC8xHuHMNPP/3kxHt8QShyjM8//7zzAnMOEMmIWy+DBEIf&#10;wYr9AW81A9k4T0RcY6abwxeM4Od8sn/sJ8d/KSCK2Q7HQ1YPbBJxRZKJeiPwOXbsKpxPjoNrRZYL&#10;tkF0nevK+fI6Ooh/zqEQQgiRFJEwFpcEoggPMI/9EVAU1sBWQdENhCAiD2HKgK7Vq1e7dalKh5C8&#10;9957nX0iNojaMpDv/vvvd4KY7AxEULFRICQRxNgT8MEimvHF8hnnRy+xRNx9991uPVKgsQ0sE4hj&#10;RDRRYvy0eGmJGpNWDj81wjy+IHp5P55g0t7htWZ/SIfGa8+aAR06dIjOgMHncY6qV68eHf0lRRrW&#10;BfaVDse7777r9v9SIPrLZxBV53jZF3zgF4NoMOf78ccfd4PwGPTHgEQyUhAF53owgBIrBcuooIed&#10;gutONFwIIYRIiiiPcTKEqB82AwZv8Tjdg68CKc8Y0IXIwtbgzSOCiCBE8PF+/K9EbIlMIvKYj0UB&#10;wcV7iMCSoQKRhVhmGROCi/ccPnzYzcdq4OG9j+3yl9fsA8KP7fJePLm8l20glhHq7As2AqLV3v5x&#10;bBwjYjjm57OvbJ9lbB+hzjzez7Z4Px5alvGaaGxsxDyHfAapzxjQR/5hhLjnB2Y7nDvWA/bROyeI&#10;cT6bZazDNvl81iFCi2jm+Dk+9okoL+9jm1wT5rEO54X95zXnzTuv7Dvils/hXLEdrgnRZbbL57E+&#10;55N9Yl9inu/zrzHbYN88q4cQQgiR1JAwFiIBQGBi+8BSQdozCpcgUIUQQggROkgYC5FAEHVlIqJK&#10;FJcoqxBCCCFCBwljIYQQQgghfOhZrxBCCCGEED4kjIUQQgghhPAhYSyEEEIIIYQPCWMhhBBCCCF8&#10;SBgLIYQQQgjhQ8JYCCGEEEIIHxLGQgghhBBC+JAwFkIIIYQQwoeEsRBCCCGEED4kjIUQQgghhPAh&#10;YSyEEEIIIYQPCWMhhBBCCCF8SBgLIYQQQgjhQ8JYCCGEEEIIHxLGQgghhBBCmNn/A5pBjwOYXq0O&#10;AAAAAElFTkSuQmCCUEsDBBQABgAIAAAAIQCP2n7p4AAAAAoBAAAPAAAAZHJzL2Rvd25yZXYueG1s&#10;TI9BS8NAEIXvgv9hGcGb3aw2tsZsSinqqQi2gnibZqdJaHY3ZLdJ+u8dT3p8zMeb7+WrybZioD40&#10;3mlQswQEudKbxlUaPvevd0sQIaIz2HpHGi4UYFVcX+WYGT+6Dxp2sRJc4kKGGuoYu0zKUNZkMcx8&#10;R45vR99bjBz7SpoeRy63rbxPkkdpsXH8ocaONjWVp93ZangbcVw/qJdhezpuLt/79P1rq0jr25tp&#10;/Qwi0hT/YPjVZ3Uo2Ongz84E0XJezlNGNcyTJxAMLNSCxx00pKlSIItc/p9Q/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cLmc0BQQAALwQAAAOAAAAAAAAAAAA&#10;AAAAADoCAABkcnMvZTJvRG9jLnhtbFBLAQItAAoAAAAAAAAAIQBGD/Onh7gBAIe4AQAUAAAAAAAA&#10;AAAAAAAAAGsGAABkcnMvbWVkaWEvaW1hZ2UxLnBuZ1BLAQItABQABgAIAAAAIQCP2n7p4AAAAAoB&#10;AAAPAAAAAAAAAAAAAAAAACS/AQBkcnMvZG93bnJldi54bWxQSwECLQAUAAYACAAAACEAqiYOvrwA&#10;AAAhAQAAGQAAAAAAAAAAAAAAAAAxwAEAZHJzL19yZWxzL2Uyb0RvYy54bWwucmVsc1BLBQYAAAAA&#10;BgAGAHwBAAAkwQEAAAA=&#10;">
                <v:shape id="Picture 1" o:spid="_x0000_s1086" type="#_x0000_t75" alt="A collage of graphs and diagrams&#10;&#10;Description automatically generated" style="position:absolute;width:33813;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WpyyQAAAOMAAAAPAAAAZHJzL2Rvd25yZXYueG1sRE9La8JA&#10;EL4L/Q/LCL1I3TVoKtFVSh+0p1BtDx6H7JhEs7NpdtX033cFocf53rNc97YRZ+p87VjDZKxAEBfO&#10;1Fxq+P56e5iD8AHZYOOYNPySh/XqbrDEzLgLb+i8DaWIIewz1FCF0GZS+qIii37sWuLI7V1nMcSz&#10;K6Xp8BLDbSMTpVJpsebYUGFLzxUVx+3JarCb4y59z0+fr6OkzE3xc1D5/kXr+2H/tAARqA//4pv7&#10;w8T5apo8ppP5dAbXnyIAcvUHAAD//wMAUEsBAi0AFAAGAAgAAAAhANvh9svuAAAAhQEAABMAAAAA&#10;AAAAAAAAAAAAAAAAAFtDb250ZW50X1R5cGVzXS54bWxQSwECLQAUAAYACAAAACEAWvQsW78AAAAV&#10;AQAACwAAAAAAAAAAAAAAAAAfAQAAX3JlbHMvLnJlbHNQSwECLQAUAAYACAAAACEAfNVqcskAAADj&#10;AAAADwAAAAAAAAAAAAAAAAAHAgAAZHJzL2Rvd25yZXYueG1sUEsFBgAAAAADAAMAtwAAAP0CAAAA&#10;AA==&#10;">
                  <v:imagedata r:id="rId48" o:title="A collage of graphs and diagrams&#10;&#10;Description automatically generated"/>
                </v:shape>
                <v:shape id="Text Box 19" o:spid="_x0000_s1087" type="#_x0000_t202" style="position:absolute;left:254;top:14033;width:358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Ew9ywAAAOIAAAAPAAAAZHJzL2Rvd25yZXYueG1sRI9Pa8JA&#10;FMTvQr/D8oTedGPEP0RXkYAoUg9aL709s88kmH2bZrca/fRuodDjMDO/YebL1lTiRo0rLSsY9CMQ&#10;xJnVJecKTp/r3hSE88gaK8uk4EEOlou3zhwTbe98oNvR5yJA2CWooPC+TqR0WUEGXd/WxMG72Mag&#10;D7LJpW7wHuCmknEUjaXBksNCgTWlBWXX449RsEvXezycYzN9Vunm47Kqv09fI6Xeu+1qBsJT6//D&#10;f+2tVjCKBuNJHE+G8Hsp3AG5eAEAAP//AwBQSwECLQAUAAYACAAAACEA2+H2y+4AAACFAQAAEwAA&#10;AAAAAAAAAAAAAAAAAAAAW0NvbnRlbnRfVHlwZXNdLnhtbFBLAQItABQABgAIAAAAIQBa9CxbvwAA&#10;ABUBAAALAAAAAAAAAAAAAAAAAB8BAABfcmVscy8ucmVsc1BLAQItABQABgAIAAAAIQDH8Ew9ywAA&#10;AOIAAAAPAAAAAAAAAAAAAAAAAAcCAABkcnMvZG93bnJldi54bWxQSwUGAAAAAAMAAwC3AAAA/wIA&#10;AAAA&#10;" filled="f" stroked="f" strokeweight=".5pt">
                  <v:textbox>
                    <w:txbxContent>
                      <w:p w14:paraId="74350827" w14:textId="77777777" w:rsidR="00C14658" w:rsidRPr="007B516D" w:rsidRDefault="00C14658">
                        <w:pPr>
                          <w:rPr>
                            <w:b/>
                            <w:bCs/>
                          </w:rPr>
                        </w:pPr>
                        <w:r>
                          <w:rPr>
                            <w:b/>
                            <w:bCs/>
                          </w:rPr>
                          <w:t>a.</w:t>
                        </w:r>
                      </w:p>
                    </w:txbxContent>
                  </v:textbox>
                </v:shape>
                <v:shape id="Text Box 19" o:spid="_x0000_s1088" type="#_x0000_t202" style="position:absolute;left:17018;top:14097;width:358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IjDygAAAOMAAAAPAAAAZHJzL2Rvd25yZXYueG1sRE/NasJA&#10;EL4X+g7LCL3VTUKNGl1FAlIp9aD14m3MjkkwO5tmt5r26bsFocf5/me+7E0jrtS52rKCeBiBIC6s&#10;rrlUcPhYP09AOI+ssbFMCr7JwXLx+DDHTNsb7+i696UIIewyVFB532ZSuqIig25oW+LAnW1n0Iez&#10;K6Xu8BbCTSOTKEqlwZpDQ4Ut5RUVl/2XUfCWr7e4OyVm8tPkr+/nVft5OI6Uehr0qxkIT73/F9/d&#10;Gx3mT1+SNB2P4xj+fgoAyMUvAAAA//8DAFBLAQItABQABgAIAAAAIQDb4fbL7gAAAIUBAAATAAAA&#10;AAAAAAAAAAAAAAAAAABbQ29udGVudF9UeXBlc10ueG1sUEsBAi0AFAAGAAgAAAAhAFr0LFu/AAAA&#10;FQEAAAsAAAAAAAAAAAAAAAAAHwEAAF9yZWxzLy5yZWxzUEsBAi0AFAAGAAgAAAAhAMjwiMPKAAAA&#10;4wAAAA8AAAAAAAAAAAAAAAAABwIAAGRycy9kb3ducmV2LnhtbFBLBQYAAAAAAwADALcAAAD+AgAA&#10;AAA=&#10;" filled="f" stroked="f" strokeweight=".5pt">
                  <v:textbox>
                    <w:txbxContent>
                      <w:p w14:paraId="15DA38F0" w14:textId="77777777" w:rsidR="00C14658" w:rsidRPr="007B516D" w:rsidRDefault="00C14658" w:rsidP="007B516D">
                        <w:pPr>
                          <w:rPr>
                            <w:b/>
                            <w:bCs/>
                          </w:rPr>
                        </w:pPr>
                        <w:r>
                          <w:rPr>
                            <w:b/>
                            <w:bCs/>
                          </w:rPr>
                          <w:t>b.</w:t>
                        </w:r>
                      </w:p>
                    </w:txbxContent>
                  </v:textbox>
                </v:shape>
                <v:shape id="Text Box 19" o:spid="_x0000_s1089" type="#_x0000_t202" style="position:absolute;left:952;top:29813;width:358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1ooyQAAAOMAAAAPAAAAZHJzL2Rvd25yZXYueG1sRE9La8JA&#10;EL4X+h+WKXiru1pMJbqKBKQi9uDj4m3MjklodjbNrpr213cFocf53jOdd7YWV2p95VjDoK9AEOfO&#10;VFxoOOyXr2MQPiAbrB2Thh/yMJ89P00xNe7GW7ruQiFiCPsUNZQhNKmUPi/Jou+7hjhyZ9daDPFs&#10;C2lavMVwW8uhUom0WHFsKLGhrKT8a3exGtbZ8hO3p6Ed/9bZx+a8aL4Px5HWvZduMQERqAv/4od7&#10;ZeJ89Z4ko8GbSuD+UwRAzv4AAAD//wMAUEsBAi0AFAAGAAgAAAAhANvh9svuAAAAhQEAABMAAAAA&#10;AAAAAAAAAAAAAAAAAFtDb250ZW50X1R5cGVzXS54bWxQSwECLQAUAAYACAAAACEAWvQsW78AAAAV&#10;AQAACwAAAAAAAAAAAAAAAAAfAQAAX3JlbHMvLnJlbHNQSwECLQAUAAYACAAAACEAgpNaKMkAAADj&#10;AAAADwAAAAAAAAAAAAAAAAAHAgAAZHJzL2Rvd25yZXYueG1sUEsFBgAAAAADAAMAtwAAAP0CAAAA&#10;AA==&#10;" filled="f" stroked="f" strokeweight=".5pt">
                  <v:textbox>
                    <w:txbxContent>
                      <w:p w14:paraId="444D3C6F" w14:textId="77777777" w:rsidR="00C14658" w:rsidRPr="007B516D" w:rsidRDefault="00C14658" w:rsidP="007B516D">
                        <w:pPr>
                          <w:rPr>
                            <w:b/>
                            <w:bCs/>
                          </w:rPr>
                        </w:pPr>
                        <w:r>
                          <w:rPr>
                            <w:b/>
                            <w:bCs/>
                          </w:rPr>
                          <w:t>c.</w:t>
                        </w:r>
                      </w:p>
                    </w:txbxContent>
                  </v:textbox>
                </v:shape>
                <v:shape id="Text Box 19" o:spid="_x0000_s1090" type="#_x0000_t202" style="position:absolute;left:17018;top:29972;width:358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iP+zAAAAOIAAAAPAAAAZHJzL2Rvd25yZXYueG1sRI9Pa8JA&#10;FMTvhX6H5RV6q5tuUDS6igSkpdSDfy7entlnEsy+TbNbTfvpuwXB4zAzv2Fmi9424kKdrx1reB0k&#10;IIgLZ2ouNex3q5cxCB+QDTaOScMPeVjMHx9mmBl35Q1dtqEUEcI+Qw1VCG0mpS8qsugHriWO3sl1&#10;FkOUXSlNh9cIt41USTKSFmuOCxW2lFdUnLffVsNHvlrj5qjs+LfJ3z5Py/Zrfxhq/fzUL6cgAvXh&#10;Hr61340GlSYqHU5UCv+X4h2Q8z8AAAD//wMAUEsBAi0AFAAGAAgAAAAhANvh9svuAAAAhQEAABMA&#10;AAAAAAAAAAAAAAAAAAAAAFtDb250ZW50X1R5cGVzXS54bWxQSwECLQAUAAYACAAAACEAWvQsW78A&#10;AAAVAQAACwAAAAAAAAAAAAAAAAAfAQAAX3JlbHMvLnJlbHNQSwECLQAUAAYACAAAACEAsIoj/swA&#10;AADiAAAADwAAAAAAAAAAAAAAAAAHAgAAZHJzL2Rvd25yZXYueG1sUEsFBgAAAAADAAMAtwAAAAAD&#10;AAAAAA==&#10;" filled="f" stroked="f" strokeweight=".5pt">
                  <v:textbox>
                    <w:txbxContent>
                      <w:p w14:paraId="3EC54912" w14:textId="77777777" w:rsidR="00C14658" w:rsidRPr="007B516D" w:rsidRDefault="00C14658" w:rsidP="007B516D">
                        <w:pPr>
                          <w:rPr>
                            <w:b/>
                            <w:bCs/>
                          </w:rPr>
                        </w:pPr>
                        <w:r>
                          <w:rPr>
                            <w:b/>
                            <w:bCs/>
                          </w:rPr>
                          <w:t>d.</w:t>
                        </w:r>
                      </w:p>
                    </w:txbxContent>
                  </v:textbox>
                </v:shape>
              </v:group>
            </w:pict>
          </mc:Fallback>
        </mc:AlternateContent>
      </w:r>
    </w:p>
    <w:p w14:paraId="791E597F" w14:textId="77777777" w:rsidR="00C14658" w:rsidRPr="00BC2F22" w:rsidRDefault="00C14658" w:rsidP="0046517A"/>
    <w:p w14:paraId="1C5C4EBB" w14:textId="77777777" w:rsidR="00C14658" w:rsidRDefault="00C14658" w:rsidP="0046517A"/>
    <w:p w14:paraId="1C451D80" w14:textId="77777777" w:rsidR="00C14658" w:rsidRDefault="00C14658" w:rsidP="0046517A"/>
    <w:p w14:paraId="22896881" w14:textId="77777777" w:rsidR="00C14658" w:rsidRDefault="00C14658" w:rsidP="0046517A"/>
    <w:p w14:paraId="0C7AEEC3" w14:textId="77777777" w:rsidR="00C14658" w:rsidRDefault="00C14658" w:rsidP="0046517A"/>
    <w:p w14:paraId="632676C5" w14:textId="77777777" w:rsidR="00C14658" w:rsidRDefault="00C14658" w:rsidP="0046517A"/>
    <w:p w14:paraId="55A74BCA" w14:textId="77777777" w:rsidR="00C14658" w:rsidRDefault="00C14658" w:rsidP="0046517A"/>
    <w:p w14:paraId="0E1377A0" w14:textId="77777777" w:rsidR="00C14658" w:rsidRDefault="00C14658" w:rsidP="0046517A"/>
    <w:p w14:paraId="1BE0F68A" w14:textId="77777777" w:rsidR="00C14658" w:rsidRDefault="00C14658" w:rsidP="0046517A"/>
    <w:p w14:paraId="205ED591" w14:textId="77777777" w:rsidR="00C14658" w:rsidRDefault="00C14658" w:rsidP="0046517A"/>
    <w:p w14:paraId="7133CF73" w14:textId="77777777" w:rsidR="00C14658" w:rsidRDefault="00C14658" w:rsidP="0046517A"/>
    <w:p w14:paraId="6BAA5C52" w14:textId="77777777" w:rsidR="00C14658" w:rsidRDefault="00C14658" w:rsidP="0046517A">
      <w:r>
        <w:rPr>
          <w:noProof/>
        </w:rPr>
        <mc:AlternateContent>
          <mc:Choice Requires="wps">
            <w:drawing>
              <wp:anchor distT="0" distB="0" distL="114300" distR="114300" simplePos="0" relativeHeight="251670528" behindDoc="0" locked="0" layoutInCell="1" allowOverlap="1" wp14:anchorId="2900DB47" wp14:editId="4EA1BE66">
                <wp:simplePos x="0" y="0"/>
                <wp:positionH relativeFrom="column">
                  <wp:posOffset>992583</wp:posOffset>
                </wp:positionH>
                <wp:positionV relativeFrom="paragraph">
                  <wp:posOffset>121094</wp:posOffset>
                </wp:positionV>
                <wp:extent cx="3981450" cy="588071"/>
                <wp:effectExtent l="0" t="0" r="0" b="2540"/>
                <wp:wrapNone/>
                <wp:docPr id="1576566989" name="Text Box 21"/>
                <wp:cNvGraphicFramePr/>
                <a:graphic xmlns:a="http://schemas.openxmlformats.org/drawingml/2006/main">
                  <a:graphicData uri="http://schemas.microsoft.com/office/word/2010/wordprocessingShape">
                    <wps:wsp>
                      <wps:cNvSpPr txBox="1"/>
                      <wps:spPr>
                        <a:xfrm>
                          <a:off x="0" y="0"/>
                          <a:ext cx="3981450" cy="588071"/>
                        </a:xfrm>
                        <a:prstGeom prst="rect">
                          <a:avLst/>
                        </a:prstGeom>
                        <a:solidFill>
                          <a:schemeClr val="lt1"/>
                        </a:solidFill>
                        <a:ln w="6350">
                          <a:noFill/>
                        </a:ln>
                      </wps:spPr>
                      <wps:txbx>
                        <w:txbxContent>
                          <w:p w14:paraId="22076DEF" w14:textId="661890A7" w:rsidR="00C14658" w:rsidRPr="00B4330E" w:rsidRDefault="001F5484" w:rsidP="00F91D6C">
                            <w:r>
                              <w:rPr>
                                <w:b/>
                                <w:bCs/>
                              </w:rPr>
                              <w:t>Figure</w:t>
                            </w:r>
                            <w:r w:rsidR="00C14658">
                              <w:rPr>
                                <w:b/>
                                <w:bCs/>
                              </w:rPr>
                              <w:t xml:space="preserve"> </w:t>
                            </w:r>
                            <w:r w:rsidR="009F0BC3">
                              <w:rPr>
                                <w:b/>
                                <w:bCs/>
                              </w:rPr>
                              <w:t>14</w:t>
                            </w:r>
                            <w:r w:rsidR="00C14658">
                              <w:rPr>
                                <w:b/>
                                <w:bCs/>
                              </w:rPr>
                              <w:t xml:space="preserve">. </w:t>
                            </w:r>
                            <w:r w:rsidR="00C14658">
                              <w:t>Model diagnostics plots of the</w:t>
                            </w:r>
                            <w:r w:rsidR="009F0BC3">
                              <w:t xml:space="preserve"> SARIMAX</w:t>
                            </w:r>
                            <w:r w:rsidR="004D695E">
                              <w:t xml:space="preserve"> model.</w:t>
                            </w:r>
                            <w:r w:rsidR="00C14658">
                              <w:t xml:space="preserve"> </w:t>
                            </w:r>
                          </w:p>
                          <w:p w14:paraId="1211332F" w14:textId="77777777" w:rsidR="00C14658" w:rsidRPr="007236C2" w:rsidRDefault="00C14658" w:rsidP="007236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00DB47" id="Text Box 21" o:spid="_x0000_s1091" type="#_x0000_t202" style="position:absolute;margin-left:78.15pt;margin-top:9.55pt;width:313.5pt;height:46.3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mKBMAIAAFwEAAAOAAAAZHJzL2Uyb0RvYy54bWysVN9v2jAQfp+0/8Hy+whQoDQiVIyKaRJq&#10;K9Gpz8axiSXH59mGhP31OztAabenaS/One98P77vLrP7ttbkIJxXYAo66PUpEYZDqcyuoD9eVl+m&#10;lPjATMk0GFHQo/D0fv7506yxuRhCBboUjmAQ4/PGFrQKweZZ5nklauZ7YIVBowRXs4Cq22WlYw1G&#10;r3U27PcnWQOutA648B5vHzojnaf4UgoenqT0IhBdUKwtpNOlcxvPbD5j+c4xWyl+KoP9QxU1UwaT&#10;XkI9sMDI3qk/QtWKO/AgQ49DnYGUiovUA3Yz6H/oZlMxK1IvCI63F5j8/wvLHw8b++xIaL9CiwRG&#10;QBrrc4+XsZ9Wujp+sVKCdoTweIFNtIFwvLy5mw5GYzRxtI2n0/5tCpO9vbbOh28CahKFgjqkJaHF&#10;DmsfMCO6nl1iMg9alSuldVLiKIilduTAkEQdzsHfeWlDmoJObrCM+MhAfN5F1gYTvPUUpdBuW6LK&#10;gg4n54a3UB4RBwfdiHjLVwqLXTMfnpnDmcD+cM7DEx5SAyaDk0RJBe7X3+6jP1KFVkoanLGC+p97&#10;5gQl+rtBEu8Go1EcyqSMxrdDVNy1ZXttMft6CYjAADfK8iRG/6DPonRQv+I6LGJWNDHDMXdBw1lc&#10;hm7ycZ24WCySE46hZWFtNpbH0BG8SMVL+8qcPfEVkOlHOE8jyz/Q1vl2sC/2AaRKnEagO1RP+OMI&#10;J6pP6xZ35FpPXm8/hflvAAAA//8DAFBLAwQUAAYACAAAACEAJLxdj+AAAAAKAQAADwAAAGRycy9k&#10;b3ducmV2LnhtbEyPT0+DQBDF7yZ+h82YeDF2QdJSkaUxxj9Jb5ZW423LjkBkZwm7Bfz2jie9zXvz&#10;8uY3+Wa2nRhx8K0jBfEiAoFUOdNSrWBfPl2vQfigyejOESr4Rg+b4vws15lxE73iuAu14BLymVbQ&#10;hNBnUvqqQav9wvVIvPt0g9WB5VBLM+iJy20nb6JoJa1uiS80useHBquv3ckq+Liq37d+fj5MyTLp&#10;H1/GMn0zpVKXF/P9HYiAc/gLwy8+o0PBTEd3IuNFx3q5SjjKw20MggPpOmHjyEYcpyCLXP5/ofgB&#10;AAD//wMAUEsBAi0AFAAGAAgAAAAhALaDOJL+AAAA4QEAABMAAAAAAAAAAAAAAAAAAAAAAFtDb250&#10;ZW50X1R5cGVzXS54bWxQSwECLQAUAAYACAAAACEAOP0h/9YAAACUAQAACwAAAAAAAAAAAAAAAAAv&#10;AQAAX3JlbHMvLnJlbHNQSwECLQAUAAYACAAAACEADE5igTACAABcBAAADgAAAAAAAAAAAAAAAAAu&#10;AgAAZHJzL2Uyb0RvYy54bWxQSwECLQAUAAYACAAAACEAJLxdj+AAAAAKAQAADwAAAAAAAAAAAAAA&#10;AACKBAAAZHJzL2Rvd25yZXYueG1sUEsFBgAAAAAEAAQA8wAAAJcFAAAAAA==&#10;" fillcolor="white [3201]" stroked="f" strokeweight=".5pt">
                <v:textbox>
                  <w:txbxContent>
                    <w:p w14:paraId="22076DEF" w14:textId="661890A7" w:rsidR="00C14658" w:rsidRPr="00B4330E" w:rsidRDefault="001F5484" w:rsidP="00F91D6C">
                      <w:r>
                        <w:rPr>
                          <w:b/>
                          <w:bCs/>
                        </w:rPr>
                        <w:t>Figure</w:t>
                      </w:r>
                      <w:r w:rsidR="00C14658">
                        <w:rPr>
                          <w:b/>
                          <w:bCs/>
                        </w:rPr>
                        <w:t xml:space="preserve"> </w:t>
                      </w:r>
                      <w:r w:rsidR="009F0BC3">
                        <w:rPr>
                          <w:b/>
                          <w:bCs/>
                        </w:rPr>
                        <w:t>14</w:t>
                      </w:r>
                      <w:r w:rsidR="00C14658">
                        <w:rPr>
                          <w:b/>
                          <w:bCs/>
                        </w:rPr>
                        <w:t xml:space="preserve">. </w:t>
                      </w:r>
                      <w:r w:rsidR="00C14658">
                        <w:t>Model diagnostics plots of the</w:t>
                      </w:r>
                      <w:r w:rsidR="009F0BC3">
                        <w:t xml:space="preserve"> SARIMAX</w:t>
                      </w:r>
                      <w:r w:rsidR="004D695E">
                        <w:t xml:space="preserve"> model.</w:t>
                      </w:r>
                      <w:r w:rsidR="00C14658">
                        <w:t xml:space="preserve"> </w:t>
                      </w:r>
                    </w:p>
                    <w:p w14:paraId="1211332F" w14:textId="77777777" w:rsidR="00C14658" w:rsidRPr="007236C2" w:rsidRDefault="00C14658" w:rsidP="007236C2"/>
                  </w:txbxContent>
                </v:textbox>
              </v:shape>
            </w:pict>
          </mc:Fallback>
        </mc:AlternateContent>
      </w:r>
    </w:p>
    <w:p w14:paraId="01A4A536" w14:textId="77777777" w:rsidR="00C14658" w:rsidRDefault="00C14658" w:rsidP="0046517A"/>
    <w:p w14:paraId="7B6C2FAA" w14:textId="77777777" w:rsidR="00C14658" w:rsidRDefault="00C14658" w:rsidP="0046517A"/>
    <w:p w14:paraId="5208404E" w14:textId="78359979" w:rsidR="000F3B72" w:rsidRDefault="00C14658">
      <w:r>
        <w:t xml:space="preserve">The RMSE value for this SARIMAX model was 429.7 kWh for the twelve-month horizon time. As the features: </w:t>
      </w:r>
      <w:r w:rsidRPr="00EC2AA7">
        <w:rPr>
          <w:i/>
          <w:iCs/>
        </w:rPr>
        <w:t>Sun Hours, No. Frost Days</w:t>
      </w:r>
      <w:r>
        <w:t xml:space="preserve"> and </w:t>
      </w:r>
      <w:r w:rsidRPr="00EC2AA7">
        <w:rPr>
          <w:i/>
          <w:iCs/>
        </w:rPr>
        <w:t>Mean Monthly Temperature</w:t>
      </w:r>
      <w:r>
        <w:t xml:space="preserve"> show seasonality. Seasonal differencing was performed on these variables and the SARIMAX model development process was re</w:t>
      </w:r>
      <w:r w:rsidR="0079697C">
        <w:t>peated</w:t>
      </w:r>
      <w:r>
        <w:t xml:space="preserve"> to include the seasonally differenced exogenous features to view if this changed the model’s performance or fit. </w:t>
      </w:r>
      <w:r w:rsidR="00210944">
        <w:t>A</w:t>
      </w:r>
      <w:r>
        <w:t xml:space="preserve">n </w:t>
      </w:r>
      <w:proofErr w:type="gramStart"/>
      <w:r>
        <w:t>ARIMA(</w:t>
      </w:r>
      <w:proofErr w:type="gramEnd"/>
      <w:r>
        <w:t>2, 1, 2)(2, 1, 1)</w:t>
      </w:r>
      <w:r>
        <w:rPr>
          <w:vertAlign w:val="subscript"/>
        </w:rPr>
        <w:t>12</w:t>
      </w:r>
      <w:r>
        <w:t xml:space="preserve"> gave lowest AIC value. The Ljung-Box test returned a p-value of 0.87 and the Jarque-Bera test returned a p-value of 0.25. </w:t>
      </w:r>
      <w:r w:rsidR="001F5484">
        <w:t>Figure</w:t>
      </w:r>
      <w:r w:rsidRPr="00607F6B">
        <w:t xml:space="preserve"> </w:t>
      </w:r>
      <w:r w:rsidR="00607F6B" w:rsidRPr="00607F6B">
        <w:t>15</w:t>
      </w:r>
      <w:r>
        <w:rPr>
          <w:b/>
          <w:bCs/>
        </w:rPr>
        <w:t xml:space="preserve"> </w:t>
      </w:r>
      <w:r>
        <w:t xml:space="preserve">shows the model diagnostics plots for the second SARIMAX models. This shows the effect of seasonal differencing of exogenous features on the goodness of fit of the model. </w:t>
      </w:r>
      <w:r w:rsidR="001F5484">
        <w:t>Figure</w:t>
      </w:r>
      <w:r w:rsidRPr="00607F6B">
        <w:t xml:space="preserve"> </w:t>
      </w:r>
      <w:r w:rsidR="00607F6B">
        <w:t>15</w:t>
      </w:r>
      <w:r>
        <w:t>a shows no structure to the residuals</w:t>
      </w:r>
      <w:r w:rsidR="00747BCC">
        <w:t xml:space="preserve">. </w:t>
      </w:r>
      <w:r w:rsidR="007D2CC6">
        <w:t>15</w:t>
      </w:r>
      <w:r>
        <w:t xml:space="preserve">b and </w:t>
      </w:r>
      <w:r w:rsidR="007D2CC6">
        <w:t>15</w:t>
      </w:r>
      <w:r>
        <w:t>c show a more normal distribution than the previous SARIMAX model.</w:t>
      </w:r>
      <w:r w:rsidR="00EE0280">
        <w:t xml:space="preserve"> </w:t>
      </w:r>
      <w:r w:rsidR="001F5484">
        <w:t>Figure</w:t>
      </w:r>
      <w:r w:rsidRPr="00EE0280">
        <w:t xml:space="preserve"> </w:t>
      </w:r>
      <w:r w:rsidR="00EE0280">
        <w:t>15</w:t>
      </w:r>
      <w:r>
        <w:t xml:space="preserve">d shows no autocorrelation in the residuals. </w:t>
      </w:r>
    </w:p>
    <w:p w14:paraId="5A83EBDE" w14:textId="77777777" w:rsidR="000F3B72" w:rsidRDefault="000F3B72"/>
    <w:p w14:paraId="201EC24C" w14:textId="77777777" w:rsidR="000F3B72" w:rsidRDefault="000F3B72"/>
    <w:p w14:paraId="34C84611" w14:textId="77777777" w:rsidR="000F3B72" w:rsidRDefault="000F3B72"/>
    <w:p w14:paraId="3D57EA6A" w14:textId="77777777" w:rsidR="000F3B72" w:rsidRDefault="000F3B72"/>
    <w:p w14:paraId="5E3E7BE5" w14:textId="77777777" w:rsidR="000F3B72" w:rsidRDefault="000F3B72"/>
    <w:p w14:paraId="64D703E1" w14:textId="77777777" w:rsidR="000F3B72" w:rsidRDefault="000F3B72"/>
    <w:p w14:paraId="10A98D3E" w14:textId="77777777" w:rsidR="000F3B72" w:rsidRDefault="000F3B72"/>
    <w:p w14:paraId="2EB121BD" w14:textId="77777777" w:rsidR="000F3B72" w:rsidRDefault="000F3B72"/>
    <w:p w14:paraId="170C3BB0" w14:textId="77777777" w:rsidR="000F3B72" w:rsidRDefault="000F3B72"/>
    <w:p w14:paraId="2189575B" w14:textId="6E8247E0" w:rsidR="00C14658" w:rsidRPr="000F3B72" w:rsidRDefault="00C14658">
      <w:r>
        <w:rPr>
          <w:b/>
          <w:bCs/>
          <w:noProof/>
        </w:rPr>
        <w:lastRenderedPageBreak/>
        <mc:AlternateContent>
          <mc:Choice Requires="wpg">
            <w:drawing>
              <wp:anchor distT="0" distB="0" distL="114300" distR="114300" simplePos="0" relativeHeight="251671552" behindDoc="0" locked="0" layoutInCell="1" allowOverlap="1" wp14:anchorId="240FDD22" wp14:editId="797EE63E">
                <wp:simplePos x="0" y="0"/>
                <wp:positionH relativeFrom="column">
                  <wp:posOffset>1216550</wp:posOffset>
                </wp:positionH>
                <wp:positionV relativeFrom="paragraph">
                  <wp:posOffset>270344</wp:posOffset>
                </wp:positionV>
                <wp:extent cx="3432250" cy="4102873"/>
                <wp:effectExtent l="0" t="0" r="0" b="0"/>
                <wp:wrapNone/>
                <wp:docPr id="1999454202" name="Group 25"/>
                <wp:cNvGraphicFramePr/>
                <a:graphic xmlns:a="http://schemas.openxmlformats.org/drawingml/2006/main">
                  <a:graphicData uri="http://schemas.microsoft.com/office/word/2010/wordprocessingGroup">
                    <wpg:wgp>
                      <wpg:cNvGrpSpPr/>
                      <wpg:grpSpPr>
                        <a:xfrm>
                          <a:off x="0" y="0"/>
                          <a:ext cx="3432250" cy="4102873"/>
                          <a:chOff x="0" y="0"/>
                          <a:chExt cx="3432250" cy="4102873"/>
                        </a:xfrm>
                      </wpg:grpSpPr>
                      <wps:wsp>
                        <wps:cNvPr id="695930191" name="Text Box 22"/>
                        <wps:cNvSpPr txBox="1"/>
                        <wps:spPr>
                          <a:xfrm>
                            <a:off x="0" y="3247686"/>
                            <a:ext cx="3432250" cy="855187"/>
                          </a:xfrm>
                          <a:prstGeom prst="rect">
                            <a:avLst/>
                          </a:prstGeom>
                          <a:solidFill>
                            <a:schemeClr val="lt1"/>
                          </a:solidFill>
                          <a:ln w="6350">
                            <a:noFill/>
                          </a:ln>
                        </wps:spPr>
                        <wps:txbx>
                          <w:txbxContent>
                            <w:p w14:paraId="14E97151" w14:textId="546249E3" w:rsidR="00C14658" w:rsidRDefault="001F5484">
                              <w:r>
                                <w:rPr>
                                  <w:b/>
                                  <w:bCs/>
                                </w:rPr>
                                <w:t>Figure</w:t>
                              </w:r>
                              <w:r w:rsidR="00C14658">
                                <w:rPr>
                                  <w:b/>
                                  <w:bCs/>
                                </w:rPr>
                                <w:t xml:space="preserve"> </w:t>
                              </w:r>
                              <w:r w:rsidR="00747BCC">
                                <w:rPr>
                                  <w:b/>
                                  <w:bCs/>
                                </w:rPr>
                                <w:t>15</w:t>
                              </w:r>
                              <w:r w:rsidR="00C14658">
                                <w:rPr>
                                  <w:b/>
                                  <w:bCs/>
                                </w:rPr>
                                <w:t xml:space="preserve">. </w:t>
                              </w:r>
                              <w:r w:rsidR="00C14658">
                                <w:t xml:space="preserve">Model diagnostics plot of the </w:t>
                              </w:r>
                              <w:r w:rsidR="00B336C2">
                                <w:t xml:space="preserve">SARIMAX model </w:t>
                              </w:r>
                              <w:r w:rsidR="00C14658">
                                <w:t>with seasonal differencing performed to exogenous features.</w:t>
                              </w:r>
                            </w:p>
                            <w:p w14:paraId="5AACDD4E" w14:textId="77777777" w:rsidR="00C14658" w:rsidRPr="005F1742" w:rsidRDefault="00C14658">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19495461" name="Group 24"/>
                        <wpg:cNvGrpSpPr/>
                        <wpg:grpSpPr>
                          <a:xfrm>
                            <a:off x="47707" y="0"/>
                            <a:ext cx="3205480" cy="3256059"/>
                            <a:chOff x="0" y="0"/>
                            <a:chExt cx="3205480" cy="3256059"/>
                          </a:xfrm>
                        </wpg:grpSpPr>
                        <pic:pic xmlns:pic="http://schemas.openxmlformats.org/drawingml/2006/picture">
                          <pic:nvPicPr>
                            <pic:cNvPr id="1100399266" name="Picture 1" descr="A collage of graphs&#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205480" cy="3239770"/>
                            </a:xfrm>
                            <a:prstGeom prst="rect">
                              <a:avLst/>
                            </a:prstGeom>
                          </pic:spPr>
                        </pic:pic>
                        <wps:wsp>
                          <wps:cNvPr id="1673564191" name="Text Box 23"/>
                          <wps:cNvSpPr txBox="1"/>
                          <wps:spPr>
                            <a:xfrm>
                              <a:off x="43733" y="1383527"/>
                              <a:ext cx="306070" cy="313690"/>
                            </a:xfrm>
                            <a:prstGeom prst="rect">
                              <a:avLst/>
                            </a:prstGeom>
                            <a:noFill/>
                            <a:ln w="6350">
                              <a:noFill/>
                            </a:ln>
                          </wps:spPr>
                          <wps:txbx>
                            <w:txbxContent>
                              <w:p w14:paraId="4FF9A1DE" w14:textId="77777777" w:rsidR="00C14658" w:rsidRPr="001B6B52" w:rsidRDefault="00C14658">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958502" name="Text Box 23"/>
                          <wps:cNvSpPr txBox="1"/>
                          <wps:spPr>
                            <a:xfrm>
                              <a:off x="1558456" y="1363648"/>
                              <a:ext cx="306070" cy="373325"/>
                            </a:xfrm>
                            <a:prstGeom prst="rect">
                              <a:avLst/>
                            </a:prstGeom>
                            <a:noFill/>
                            <a:ln w="6350">
                              <a:noFill/>
                            </a:ln>
                          </wps:spPr>
                          <wps:txbx>
                            <w:txbxContent>
                              <w:p w14:paraId="084246D2" w14:textId="77777777" w:rsidR="00C14658" w:rsidRPr="001B6B52" w:rsidRDefault="00C14658" w:rsidP="001B6B52">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9571795" name="Text Box 23"/>
                          <wps:cNvSpPr txBox="1"/>
                          <wps:spPr>
                            <a:xfrm>
                              <a:off x="71562" y="2906201"/>
                              <a:ext cx="306126" cy="314077"/>
                            </a:xfrm>
                            <a:prstGeom prst="rect">
                              <a:avLst/>
                            </a:prstGeom>
                            <a:noFill/>
                            <a:ln w="6350">
                              <a:noFill/>
                            </a:ln>
                          </wps:spPr>
                          <wps:txbx>
                            <w:txbxContent>
                              <w:p w14:paraId="2BC1EC37" w14:textId="77777777" w:rsidR="00C14658" w:rsidRPr="001B6B52" w:rsidRDefault="00C14658" w:rsidP="00D867DF">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8014821" name="Text Box 23"/>
                          <wps:cNvSpPr txBox="1"/>
                          <wps:spPr>
                            <a:xfrm>
                              <a:off x="1673750" y="2941982"/>
                              <a:ext cx="306126" cy="314077"/>
                            </a:xfrm>
                            <a:prstGeom prst="rect">
                              <a:avLst/>
                            </a:prstGeom>
                            <a:noFill/>
                            <a:ln w="6350">
                              <a:noFill/>
                            </a:ln>
                          </wps:spPr>
                          <wps:txbx>
                            <w:txbxContent>
                              <w:p w14:paraId="2973E25D" w14:textId="77777777" w:rsidR="00C14658" w:rsidRPr="001B6B52" w:rsidRDefault="00C14658" w:rsidP="00D867DF">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240FDD22" id="Group 25" o:spid="_x0000_s1092" style="position:absolute;margin-left:95.8pt;margin-top:21.3pt;width:270.25pt;height:323.05pt;z-index:251671552;mso-height-relative:margin" coordsize="34322,41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3w48uAQAAKIUAAAOAAAAZHJzL2Uyb0RvYy54bWzsWMtuGzcU3RfoPxBT&#10;oLtY837VcqDatRHASIzaQdYUhyMRmSFZkrLkfH0vSWlk+RGntiN04YVGfNwhLw/PPZecw/ervkPX&#10;VGkm+DiIDsIAUU5Ew/hsHHy+On1XBkgbzBvcCU7HwQ3VwfujX385XMqaxmIuuoYqBINwXS/lOJgb&#10;I+vRSJM57bE+EJJy6GyF6rGBqpqNGoWXMHrfjeIwzEdLoRqpBKFaQ+uJ7wyO3PhtS4n51LaaGtSN&#10;A/DNuKdyz6l9jo4OcT1TWM4ZWbuBn+FFjxmHSYehTrDBaKHYvaF6RpTQojUHRPQj0baMULcGWE0U&#10;3lnNmRIL6dYyq5czOcAE0N7B6dnDko/XZ0peygsFSCzlDLBwNbuWVat6+w9eopWD7GaAjK4MItCY&#10;pEkcZ4Asgb40CuOySDyoZA7I33uPzP964s3RZuLRjjtLCQTRWwz0yzC4nGNJHbS6BgwuFGLNOMir&#10;rErCqIoCxHEPdL2y6/xTrFAc21VZJ8DawoXMCtqB8pt2DY2PopbEaZGXuUfmQezKLIvKwhoMAOBa&#10;Km3OqOiRLYwDBXR2LMPX59p4042JnVqLjjWnrOtcxYYQPe4UusZA/s44T2HwHauOoyWsO4EttC9x&#10;YV/3I3ccfLEr9iuzJbOarhxQsfPUNk1FcwNoKOFDS0tyysDZc6zNBVYQS8AN0AfzCR5tJ2AysS4F&#10;aC7Ut4farT1sL/QGaAmxOQ70PwusaIC6Dxw2vorS1Aazq6RZEUNF3e6Z3u7hi/5YAAKwqeCdK1p7&#10;022KrRL9F5CRiZ0VujAnMPc4MJvisfGKATJE6GTijCB8JTbn/FISO7QFz27F1eoLVnK9XwZ2+qPY&#10;UA3Xd7bN23rYJwsjWub2dIvqGn+g/a3Y9MUtZ6uoSqsszQfOOtVAceqJObOE/dEQT4siLAL0QJjH&#10;YZaWgI0N8yTO8jCrPJmfDPNH3hxYvhvmkpEafmupg9K9MH86JcBbZmHZ4tNK/0Nj9Fh9Xch3flvZ&#10;lHXM3LgMA1trneLXF4zYCLeVLfpRFIZJVcV5vpEMMLOzI9iPhmoCzJkgIroOzygSLXK5Rv/+22ry&#10;h3ucWBsmDeRPhIEEkOcYwV13g2aUU4UNbSzQm1m9D8A1Rs4F+aoRF8dzzGd0oiWow1qPRrvmrrqz&#10;gGnH5EYobHkNFTh7J7E8gLZPWieCLHrKjc/Cinbgt+B6zqSG4KppP6UNKNaHxskOqI5R1JC5ZXsL&#10;EvM3OOtlZuhwXm4ds0v4rqauk/egprtESyrg8kvk1LnjHXBF8McngJ+ehaK8SLI8fTANueRqFeI/&#10;pqE0KZLERXaUlEnm9RvXA3hhHgJcPryjJK9eBN2tPILr52aY0uvXW4bZX4bZwwkLzuxVVmZhvJHL&#10;7QnrudSOsqxMM9BfSE1A3SRPHXUeITeEQZy9RBdehdwueW4T/dvx6ecfn/ZC7qLKigger8fuIspy&#10;CBbgdlyFOVwSLXd3uB3FwH13LovSsHjhFWK4ADxbuBOXOt64vc+rwR64neVlGKVlPFwzXkG44ZxT&#10;2G8Hjtxw3indJft/Te7huv92793PvXd7PXS3YfchzH0jWX+0s1/abted1fbT4tG/AAAA//8DAFBL&#10;AwQKAAAAAAAAACEAZ5sgT88KAgDPCgIAFAAAAGRycy9tZWRpYS9pbWFnZTEucG5niVBORw0KGgoA&#10;AAANSUhEUgAAAvIAAAL6CAYAAABUyLIhAAAAAXNSR0IArs4c6QAAAARnQU1BAACxjwv8YQUAAAAJ&#10;cEhZcwAAHYcAAB2HAY/l8WUAAP+lSURBVHhe7J0HgCRHdf7fbM67l3PU6ZSzUAaBAAkQOeecDQab&#10;YP8N2IAx0djYmAwGRA4iWggECKGcdZLupEs6Xc6bc5z/+73q2u2dm5mdDbe7s1vfqbU93dXVVa/S&#10;9169qk4kFRIQEBAQEBAQEBAQkFcoiP4GBAQEBAQEBAQEBOQRApEPCAgICAgICAgIyEMEIh8QEBAQ&#10;EBAQEBCQhwhEPiAgICAgICAgICAPERa7zgIMDAxIX1+f9Pf32zlIJBJSUFBgR0lJiV0DhKNKFBYW&#10;2r2pBmnu7e2187KyMvs7GUBOPT09JqeioiKTB9dIC2mqqKiIQk4ueLdP12TKIxdQd5APsiouLrY0&#10;ZgP5ID/Il/DHE9Rp0sZRXl5uaRspfQH5B8qZekjdKi0ttbqYWs6+DQHqgkdXV5f9pS7yXK6gX/D9&#10;arr3BYweYy2L6QrqJfUu09jq6yz5Pd59YTZQj0kndfh41uWOjg6Ln7yOhWeQTmTG4dv5VIOy5aDu&#10;MqZxkLfJ6B+CRX4WYMuWLfKv//qv8vSnP11OPvlkOeGEE+SCCy6Ql770pfJf//VfUSiH6667Tn74&#10;wx/K9u3boytTi9tvv11e/epXyxve8IboyuTg8OHD8vKXv1ze/e53y6ZNm+zatm3b5O/+7u/koosu&#10;st9Tgbvuukte+MIXyjvf+c7oyvTBn//8Z6tjX/jCF6S5uTm6mhmf/vSnLS8/+clPoivHD0ePHpUv&#10;felLsmbNGmsPDAABMw9tbW1yzTXXyMqVK+X666+X9vb26M4Q7r33XnnRi14kz3/+86MrDm984xut&#10;r7n11lujK7lh//798utf/1p+9rOfpX1fwOgx1rKYrqC/+c1vfiPf+ta35NChQ9HVIVBXzz33XPnG&#10;N74RXZkaMO5997vflZ///OfHtY9kDGUsZUwdCw4ePCj/+Z//KU9+8pPl/vvvj65OLSDxe/fulfPO&#10;O08+9alP2TmYjP4hEPkZjjvvvFP+5m/+Rv74xz9a4/nYxz5mlexVr3qV1NTUyA033BCFdPjd7343&#10;rYg81oHOzs5BC81kgUbp3+u16SVLltgA89nPftZ+TwWmSh654Mwzz7T69ZznPCenGQssUORlMkg1&#10;5Yk1no7Ul2fAzEO8nGkr6UD5036oe3GgtEMuTjnllOhKbti3b58N1Ndee60pEgHjhy+fTGWYbyAf&#10;1JFvfvObaYk8JP4//uM/zBAylThy5Ih85zvfsbp8PPtl2md3d/eY+2LaOeMHlv3pUkewtM+fP18+&#10;//nPm6GAczAZ/UMg8jMcP/7xj017fd3rXifvete7zArF8frXv17++Z//Wf793/89CulAA2tpabHB&#10;cCaDTmq0eaysrJTTTz9dLrvssuhK/sF3gMej81uwYIEpi2vXrp3S6eGAgLHg7LPPlnPOOUfmzp0b&#10;XckNtCUG6NbWVmtfUwmIEX3bTCHAMwXUCz+2piubhQsXypOe9CRZtWpVdGVqQN0hjUEhHRtwd6Uc&#10;TzzxxEHX18noH4KP/AzHc5/7XNmzZ48R9iuuuGKYf5Yven/twx/+sFnjcYtYv369WaDxIYW4vu1t&#10;b5Ompib55S9/KY8++qhp7gwa8+bNM/L2xCc+UZYtW2bxAJSHv/3bv5WnPOUpsm7dOrntttvk8ccf&#10;t8pNeNIS77So7A899JDFTziIIIMqf3/729+aHz/3AJ3NjTfeKHfffbfljUZSVVVllrTLL7/cLMPe&#10;Zw6tHwt6Q0ODWYo3b94sGzZsMFL+zGc+06bmduzYYdoyLjT4tJ166qlyySWXyMc//nFZvny5/P3f&#10;/70N8kyVoVkT7stf/rLFf8cdd8j3v/99OXDggP2OA6s002xY+QDyxjXmpptukq1bt5rViQ4ceWCJ&#10;QZYehL355pvNXcXL7fzzz7e/3/72t2Xp0qVWVtnAu772ta9Z2fCeP/3pT5bOZzzjGXZQtsjwr3/9&#10;q+zatcvKk/w+9alPtfLBxw9w/YEHHpC//OUvJj8GJNJB/SBu0k7Y++67T370ox9ZfpAtMiYfyP73&#10;v/+9vYdBYvHixXafct24caMplRzUKWaOCPeJT3zC5OH9J3fv3i0/+MEPrJyxdpB/0vHggw9aukg/&#10;HWV1dbW5jj3taU8zpQv/ScCUMZYmZgzIM/U7KBszD9Qv2sV73/teM2JQD6gzcdBmP/ShD1k/Qhvz&#10;oJ9AuafPPOOMM6zuYk37wx/+YO44jY2NVs8h+hdeeKG1E/oE2uOvfvUri4/2Ttugv/rgBz9odZBn&#10;qHO0e9y66JNoj7g30g7mzJkTpcC1e2ZRaavMivLsWWedZfFQz3281Gv6LVw1aE8rVqywfpkDS+D7&#10;3vc+Swf91SOPPGL1H3DP99e0X0C66ReI91nPepbJi/a+c+dOO4eY0MaRDe4h9CvkgTb0spe9LCfF&#10;/ZprrrExACMS4wsuM4wnnsDy3vhaLVzueAf5oC+iHHA/QX7/+I//OKyv9HJgnLn66qstTvoG+mlm&#10;mMkH1n36Y/q35z3veSZP5JMNyJ/+lz6GtCILyuKqq66yd3nQ79C/UcbIkTKsra2V0047zcJSX6hb&#10;9F/UIcq9rq7OnkV+HMiUPFD3nv3sZ9s9P7YwpiHfe+65x8Y74qb8CMu76XMZO+mnyRd1Chda33fi&#10;Vogc6GuZDaC8kR91GNkjEzgAZU6/S91jbOA+4yhpZbaK8Zg6wBhAP0294v2k5wlPeIK84AUvsLz6&#10;9xKWd+KuS7lxnXS98pWvtDzRft7//vePOAMGl6AeM75ggV+9erU9QzrgBMxyUKc9ci23//u//7P6&#10;TH0grdRP5INsLr74YuML8TU0Dz/8sMVLGyPflMmiRYusPF/84heb/Ovr641HkT/aDONStv4BmZOv&#10;1772tSbDuK8/Y97Xv/51aweUix/L0iFY5Gc4qGgMbp74QqqocIDGGyf2EHEqPRWNwYFKTydNx0jn&#10;RDx0JpwTLwcVGh9nOhwIpwcdKeSYzut73/uedd40cholYfHBIz6AhZgG7zsR0oTbD4SbDpKOOg5I&#10;PwMrjZRwkDoaBv70+BhCBD3IK9dpSF/84hftPeSRAY2GSGfElOYvfvELa0TklcZHGlPfS17xx2Ng&#10;9yAu/HGRlT+Ig3wSjrg86DTw62OgZoCmw8B/Dp9E0h23gjBo/8///I8NeHSADEK8+6c//amVYS4g&#10;buRM/J70U8YQbMoDooNCgkyQIx0yPosMOpBsyhBQDnRGdGKUDfImLOWH/Hx9Is+e7NMx+mv4BvIe&#10;BiGs9tQfBh/KkI7Zg3MGX8o8fh3wLuRGp+flRBjehQJA+hmQvHLC+6gHPm0Bsw+UPX1F6sF16mAq&#10;qF/0FdQnQH2l7tJ/0RZoO/R51G3aCW2ItkQ75i9tFJJBH4AyyW/aC6SHvoc+mPdCjFAAGKT/+7//&#10;2+qzT88tt9xidZewpBXFFBJEXwBpIX2+TtP/oYj87//+r/ULDPykhb6N+CAVkBnO6c/pl3iG/voa&#10;Jdb0D4D7tC/6J+KCNJEm2hSkCILJWireAZnhHfSd9JmEhyiPBJ6D0CEH0uz7NPoP1q7QH2QDfS95&#10;QS6pLlFeDpBZ+gTkRp9Gv07/ST5QdPhLmUK2IUfZwLt4nn4QWZBn3stvyuyxxx6LQoqlHTl4+VNH&#10;KHfky8G4Qp/JWIHc6Kf8WOFnfwiHohKPl2u4vmKMYSzh/cRBmXCNd5IWxhiUQQxDjLnU2fhYTNnS&#10;1yIX0oYCR1jKk3HO+6lTHqQTwsg5dZg0sq6I317xpS6QHvJIvUKWpIU66hUZDpQTyhYlApBXZIRR&#10;EYVmJBAH5c77GMNol7Qdxj/eHx/nPUZTbpwj86985Ss2bvn2xnWUA57xIN20S94LX0GG5AfZQuw9&#10;qH+MX4xjnI/UPzCOkg/qNWOlB+VD26CM6G+QRTY4k1vAjAXaJmQH7ZMKR6OksdKxYVHB+uwtIVg6&#10;GXTobLAKXHnllYMdrifXaPtY0qnwDCg0XDoytFkILfF7UPnoUNCE0b6p0KQF0krFxRqAFkpjpUOh&#10;QmP9JizxExaySYeGJu9Bx8hzhKFhk14aFM/T8dEAL7300mEaLJ094bDukGfyREOjYWIpw0LN4io6&#10;RDpGrLeeyGYDDRJtmk4O0GnQ2WFxxzqCHL2cvHaN5QILAmmgU6bz5UBbx4JIGIgzcWCt4RphGaho&#10;2N66lgtID/LjncibMiQuyouBmA7mFa94hcmEMuYddJx0wMxCUNYob1gOsMhgOUdGdGZ0xuTbW2BS&#10;wT3K0CsRLNClziFXOlAGl5E6qGyAtCNj4oS8UN7UJeLlndRlLKve8hgwuwBhpe7GLb0AEg2hox/M&#10;BggqbZk6+pa3vMWIPG0ZIkG7YiCHWGG94z30J29605uMMNOW6O/ol+jbaMv0BfQzPAM5h3BxD4se&#10;1jvaC/0dJIB+lvAM9DxLWAZ6+u1U0B8wg4gVG5JIO6CN0t/R91L/afcQFfoC5ALBZfqfZ+Kg7+MZ&#10;ZlJJJ/00bYl+h76TNEFEyNe//du/GTnH+ojBJ25NTAfyR/ukzSIz+g2UJ4w99Hf0+5RJpv4kV1AO&#10;EHmIJH0zmzrQz3Edyz7jVGqd8KCsSSf9P8+TX/pfDBAQSfJL30UcWJMBfTdxszkCVmyMNCh5kDGI&#10;LnJkJoKxhmuEo18ClMtIoL4hX8oEIxvjFeQTmdEnEx/lTj34zGc+Y3UWCzRjE6AOMZZTfxkzAZZn&#10;xm3CkhfqAn09Vn6MaRD+d7zjHfY+ypW6DsFFmaTuEo70EDf1krRQR0gP5Yg8GIsZNxh3GMf82Arp&#10;py6OBMIwplNfGc8pR/KEPFAOqMOMZWAs5eZBWTGGUCe9QZA0Ip+XvOQlFgZFlLZAu8T6TpuCYKMs&#10;e6NVOkDcs/UPyJWyxfhEHikjQPkwRhM3sqMtZ0OwyM9w0Pm+9a1vtcGCCksjhUizIAMNFUs1nQsN&#10;gQpGw6AyQ4wYNKhYNEA6VzoBCB/aKR0AcdFhMqgx6DEAxUFlJR6m0iCuJ510knUoEFYaIwMUAyMk&#10;G1LJfRbhQtJ5D1NbDBKpnR1pYXEQDQMLLelgGpIGS1woLDSwOHgPigqDFHHTwNDYGUiIn04LGdGh&#10;0QHQYOnMRgLyolEjK8LTqdHB0AmxMBbXHc69NZn8Q6rp8Mgv72I6mLygyVMOyJdGjIsQHSbpYvAj&#10;HAdyzRV0AOQVIgIxpyOknCk/iDjyQNlDJkxX8ptOEHmiZFA3vEWAAYqDesBgDnmgk+ZaOjBoY1Wg&#10;8yYflCd5puxQCPxAM1ZA5CkvOnBkC3FH9pQ97yb9vDtgdoJ2RP2jj4ofzLTR3kYC7Za67+s9/SLt&#10;nP6JfgmSQB2EzPAX0uONJH52CNLDTBptmXYP0fMuFxAw+k4/7Q7JZECnXdBeIAC0S0g+5CETICeE&#10;gUDRvmjvEFf6Xgwrvr9mRg15kHfeBclKBeF9n0M6ceGA5CAH2jwuMPzGzQ8iB6HHSEE/MRLog+kP&#10;6cPo/yCbnJN2FH7yngvBGwm+3ABlRn9Jn4VseBd/KZt0oJ9D0YP00R8yZkCwyDP9HX0YcsVY5PtF&#10;DC/UD8Yl+lvGAfLHc5QlRNjXFX+fOsJB3RkJyIlxg3qHAkA6KCfSSV9NH0yeKCvey9iKouqBIkE9&#10;4hozPoyXWK4pM9oC/SSGGeoveSONpJU6TBqp09yjj4XQEhcKEv04+WNsx0hDXWCcw5UHKz/vQJF5&#10;zWteMzj+U2e8YjUSaBPMDiFnb9Di3bj6ohBTJh5jKTcP2iTxkR/GWeLnPfAZ2idAPtRfZENZI1PK&#10;gHdQpzMBOWbrHxiLkQkKNrKFk1B/MYBSVpQ96RpJuQ1EfoYDoklDwt+bxa34umEdoFIznYQ7Cw2O&#10;SpoNVGQaJ5YApkeZ6sJ6hBZOA2dggETHQeVjMKDS+4pI5fXEHMWC99IB0AgZHGjgPiyNhkGKgcmD&#10;8JA0tHQsx0yBeYsRAxWDFo0vlchjuUfz9RYJQIdHA6Ixpfrp0YDQmHMFjQ+SgIWNjhFNnsGXRk+a&#10;Gczp8MkrgyqKCweWAhQPwjDo8xcFh8GWwT+eBjoEZEHZ5QrkSadEPfAKAB249xulc6dz8+lBmUC+&#10;dHZYYAiDAkCHSEfz1a9+1cqeaXgGXso83inGwT3KlXczCMWBgkhnxr2xgHcSP+lAKWX6H8se9QCZ&#10;ki9knVonA2YPIBtsu4uVMn5AOnJZVMiAC6FlcGVanb4GVzWshPR39IkjwbdlCJi3tgHaJW2Zvod+&#10;g3YPqeJdEB4IkAdhSW8mwwL9Gm0pDtov/Qnpps/GUhnvrzF60P+lwvfXvq+gv6Tv5CBdcZAe+mja&#10;mSc82UCc9LPxGTL6MvoX+kaIE3IYL5AXM7gcWMFxQ/ne975n/QLKC+NOpj7L98M+DNZd3zdijfbK&#10;BuOMn7FFueE5FDLqCGMTYxFln0sdGQmQZRQBD8ZQ5MbMC7KLz4Rg4SUtPm2837uKMF5SD7A0Uw+w&#10;EmP5zbX8MIpQbwgPyfRygWzDDSDe1GHuM64yQ0BZx8dW0gqxJg8jgXxQJ2gjtMX4M8TLuOYxlnLz&#10;QEFNlS/vRHY+Pgg+hJ/ZXmbWkSPlzXtGM0OeDihptC9cWCkrxizGWhRkjGyU80jGu0DkZwmo+FiR&#10;3vzmN8snP/lJ8yNDS6Vx0vHQ8WcDnT4NAms+Wj8LjugYGCiIE8JNQ4mDyhcn8R40Zu7R8GmAdOIA&#10;UpcaFosKhwfppHGzoAT47SBxBfmXf/kXs0oQZ2p+UB4g1XH496Mpp4JrqeEzgYZOB8Z0HEoRVhKU&#10;J9/xcJ/Og3fRiSJ/FCt/QA6QEwMjYf0MCc+npgHZpUtvJvB8qtUHeZN3yh4lKJ4W9nbHqsEgyPsp&#10;JyyDkB8sB3QuEAIWjX70ox+1KU46PNKbCuoD90hzOsJOPiACHrzLlz+yioO44tf4jRUPWaK0UQd9&#10;PWAfewYLwpDPgNkJ+jxILgN1/PDWsJHAs+z2xewRdYl2QX37f//v/5nSCFlJV+/joC37PiZe1wF1&#10;nXT49k67JCwDd7p2nynNtK3Ue5Ap7x6ARY80+/6aPhPZpOvziYt3eXBOOklPahvmGvd8PzoSaN+p&#10;efP9me/3MoFnOUDqu1Lfj5wxCmG4whKMoQTjAwuc2XqZ2UYUpnQgHb6vxtDFmqZ4/4gLCWMhSg3l&#10;Rfi3v/3tthkERhfixtD1kY98xBSouP/0WJGun/SyR2nxcgHIkzR5eZBW6i3KDMrkP/3TPw3WA2ah&#10;URKo2xwjgb4ckolrT1wmHMgV8stBWqlbxMl5fPwmralpzgRfJ6jb8ToJiDc+Do6l3DyIPy5f5Orl&#10;SJ4BM7+45DCTxkw2YzauZcQNoc9Un3IBCgmcChKPosm4xow8bRSSnwsCkZ/hoDHFKy2gomINYjqJ&#10;ThDrZTwM56nP0IDxHeM5OkgqNNYAGgYNNVsnnA00GKw+xIH1lg7Av5tGiUYcXxiD5YBKTqOlYWH5&#10;RlOmMaDVphucQLqOg4GJg/hTLRJYKnKZfgdMJdJpY6VApgz8cfLMu7Gw0fmyBoBOBct9/OAaAw1h&#10;sQ4QFjedeBooKzqMuDxyQWre6UhRHLAyIMPUtPgDSxMKEGWEZRLlCV9dOjG+TYBV8gMf+IB1kPGB&#10;1IMOEjnQcRI2DjpInovLnffQORMX5Ruvg4TlmgfndHzIgm1VfT3Aokh9ymWgCAjIBvpJLOEQHtoD&#10;s1UYQKhf/MXK5/sbX99S+00sp5AErHbMdHnQL1OHUUJR4HkeIkg/SH8SJwY+LNczIbW+02/g0wt5&#10;o63SL/mZNdplrn3bRIJ2TR7i7Zh00NfS9iGBmdot/SFKALJITTtxpo4/9G8YIJiBgcii0KDAUGaQ&#10;eqy36cD7PRllRhVSntovcmAswPpNePpI3Eex1ELq/PoiLNUYvjwIm25sPZ7Ags4MDHUMIw3EkLRh&#10;JUem6cZL0klZpaaTvhwlGLkgw3RyYZchOAIyYWylzsdnx4kXvpGLgcWXhe/742MM8ZI3j7GU22iB&#10;3DBg+jEQ7wYUZlyUU92KU+Hfl67s6WdwgSYMsyS4h1I/MUbFZ/GyIRD5GQ6sRlR6iBONh46QvxAg&#10;/LBozPht+YrGQML9eHgaEPcJS4frtW3u05iYbsIiPRYQHwQcNxIGHjp1/27STQOJd7qkg2f4S6Mg&#10;bT69aLOkJVdArhnYsDLzbvLl40KrR3YjgWfoNOi08eFjOh8ijny87JAbDZXBhQGdNQd0pCgfHJyj&#10;8TOrQd5w6yEMigFTgT5dpIfpt2wDei5gQETegLxilSEdkGD+Yo0nPRAL0k4YyDjpoNNhmpM1BBB9&#10;FC3SRV5TAYlBvpB1SBBxkA/iYVEtLkjxQR2CwYDDfdwNfL55P65JDAAelD9p4QCEi5cd09oBAeMB&#10;9QmCSJ2iHUNO8ENHaaSu0papv7QRCAT1FZLp2z79E+uBaMv4DtOP+TpNG6a/ov/EJ5d2Tz9Am6Ou&#10;0zZSw45mCj/eX/u2wUF/Qh8Sb0uTCSzWtE2fN9KDhRfjAtZz0psO9J0QNfoSLJY+P/Qpqe4NlBXx&#10;U3aEAfRnzCryFwNJJmMI78c6ijUU4wNKG/1hvK/mN7M1yBf4OsK7CE8+8P2HhMXX6NDv+n6UsH58&#10;OJ7w9YB+0r+TvxBQCGN8dxtAOOoycvbhfV0m/4xtPEs9RRZ+zOAcox5EH2MMYwpKMPH7RZvER7yM&#10;lfF+PxMoC8gsnABXExQC4kDWuPJQ7h6jKTfyh1xGA9Lvyw5Qtsy849VAnjAqZUK2/sETe++Xz/oF&#10;3ETpX6hDuSI334GAvAV7uVOB6Fwgb2jVDAz4eeIqA3F6wxveYBUNoE3jw03nSmPlQIOFbGPxhJBh&#10;maWS0Rj9Lgt0xGMFcbPXOpZsOlvIMOmiUpPO+NQcFZxKT2fB9CVpp3MhzRBfGlWuoLNh8RMWGyzT&#10;WMvJPx0P/pS5EGa0fNxTIKxYv3jGWyDoXMgbnQcDOovbmJKnE+K9EGI6JvzVGdAg8CwEooxwzcGy&#10;w5RlfE0D/uzEOV5gQYIsMOUKwSA9lDPEnM4XxYZ7dIxMxZI+Om3kQ74gFlgl6LhZ9OPrTxyUG1Z/&#10;XHLY2YGyg/wjI3w2Uf7Il4dX6CBM+DYjG+4z+FMX4oM19Q03Caw+uDswIFIPsLiRdogKBCogYKzA&#10;zxm3QwgARID6CUmg7jIAQ1Soq9RRjAJY0+gLsH5T92kXtHHaL24un/vc56zNQUiZ3aTvhFhiKab9&#10;8AzWRNo9Fn/6BdoXhIWwvCdXAkJbw5WSuLAYsiAPKz9tlrZLW59sQGjYyYQ8oBDRjzCe4MfODC/u&#10;MF4xTwV5py+hndMnMqbRT9LWKac4MWdml/4bow759lZN+hDGKhbzYrzKBPoWZhpx1cQlCcJG30fa&#10;MFpA2sgL4yDGJsqP+uHXNNG/YZnHQOQXQvIsRBdXRNb1QOioT6SDPvZ4gT4R1yrGeizIjEF+3Gbh&#10;c6q86U8xKPmxhjESeVDXGXeRH/WfDTRQaKnjkFLkQp2GF+DeSr0mPP0x5YXyRBy0kZ/+9Kc5uaLQ&#10;Jhjf8XNnLR/jEjPDjBvUG+KkLXnkWm7whtGC2RYUUMZ5ZEI81C+s85QjMs6EbP2Dnz1G7nA0FH7e&#10;gwzJa64IRH6Gg8YGKacTo/HSgdCB0sDp0GjYdEK+QbM6HA0YUkynA2FmwQX+YOwoQydFXJBfBgMq&#10;HM/ToY4VDDoQSQYcpuyYAqRi0ziw/Mat7DRuGidTZCw4IV00CrRZ0olPYjbtOA6eI/0MsLjGEJeP&#10;n44KzXgkQMrpzFEksKTFCS2NlAGL/XWROR+AgBTQCZF+OjPkSyNnEIOY+oGa95M+rBdMD2ORomGj&#10;5DBwjRcQDDo7ypjBFbceLA6kmcGFaUTeDyDvWERw//EDJp0TMxD4EENm0oG80KGjJBEvAzaDGPFT&#10;9xjAGHQ9CM9gh687Po744ZMGlCDqMRYtD+orsiQsMyL469O50tHiL4/iwJRsQMBYQR2nbkNoqPtY&#10;XiGPtFPaMq4b1EPaEqQB5fGaa64xokNdZfAnDD7U9LfEA0HHogjho7+CBHKPus+BAk8fAnkhLH0j&#10;lka2rYOE045yAemEuEHa6JvpR3gn5J42gnI82aB90jYZg+jrGUsYQzDg4L5EH5kJyJk+EpKGgYG+&#10;i74T8sPzKEoeEDpkSvz0IxgneDf5p/9kzKNfSgff/3q3QuTGuIlxhjQQL2MN9wH9E4QMeULeMSSR&#10;Lq5hRKPfApQpZQtJox5A6FBKMGBhQDpeoA5jNUYW5AUugIEDSzf1irTEQZ9MfcVogqypq8RBXaTu&#10;kAcIOYoB4xout9R1wjBuYoAj/5QlCiz3vve971k/zXVkR1wQ9JFAWZAe3sMmC/TpKAHI1o+XGPp8&#10;WJBruY0WkHdclMiLH1eou6QD5RtjXSaM1D8gF9KPIY+2Sb3A+EWdzRXhy64zHFQ6GhtkE6KG9kyl&#10;ofKgSdLwGCw8aLhorzQAwtMIaKQ0GiykWBlo5ISjc+Ief3kP5JsKD+jQsPygMdPw4wSX+OlYeNZb&#10;RqiGpBNix+DDe0kfaSPtpBmFIR4W6xhhuccAR3jeyzUaO+SX/DIVS3rpvLkWB/cJz3vp8ImLjoB0&#10;k1caHGnkOQYg3snUIuQSYDVDHn7KLQ46MzpNyKkHcvIr/5En+aQsGHjpbBiEAHkkHEoV6fNxIWPK&#10;hgEkHm86EA6lBkUBK0sqSDPEnPegVNCB0Hn49JBvfpNmyoswyBEgF29RIi3IjXBY7hkw6YB5lnzw&#10;DNYTLyfi5z75oryQNfUQkAbeQzzcB7yHg/xQj/xiRcqOsHSQ/AVeESFP1F+scXS4pIH3E5YOkzQg&#10;+4CZBdoUdRWrHe2DepNKEGl71C/qJrNoHvQT1D/qD89R/6gz9Au+76T+0T9Qf2mrPm76KPoL2pNv&#10;1yiahOWctkFchCMe6h/1kni8wgxIE/Wcdk+dpl3R1jBQoDxA/CGxXOM+VkraAmmmb/AgHvJCv0Z8&#10;8f6aNJMn4qBfJxxKCgv1SQ8H9wDXyRcyQ6GnX/BAzriO0L/QhuN9fCqwlP5USRgfA8IgwbP0BbyH&#10;fo93xssptSwAciMdfoxANsiQ+6SRtk889DvkDxnSZ/MewiJz8s/7fP6yAfnSj1CmlD9xUFa8h3h4&#10;L3KmT+F9yIo0kg/GC95DX0j5E457yIv4KA+uQfLomykj6iz9FXkGmeTrxyHeSV9GfkkbYGwl36SP&#10;uAHvIh/0wb4ekC7kwXupN4TlOjJHtryX/Ps6z9jJ+MN9rvMO3k985A95Utfpx4mPa4QlDGnyYziy&#10;gw9Qn6lL5Ddeb9OBMYL8IjfSQ3ifFtoVdZh4PUYqN54FpIt4SQ/XSTOgHMkfcTALRN6od779kmfA&#10;deoAZUNfQHnyPtxCKXuv1IBs/YOv9xhHUTyJj1kMX365IBD5gICAgICAaQAGewwgkDPIAKQBYoC1&#10;F7eca665xmYq46Q3H+CJPLNnzMYFBAQ4YFRAqcDDANclZoyYkc+mGKcimKQCAgICAgKmAbDo4UuL&#10;Wx+ufqz/gABjwcNVxvv8BgQEzAzgNsQaAEg86wpwxx0NiQfBIh8QEBAQEDANgCuCX/DGdD7DMy4I&#10;uDbgkoIrST6CdTjMLLAYciSXwICA2QR85rHI40Llt1BmRm40CEQ+ICAgICAgICAgIA8R5ugCAgIC&#10;AgICAgIC8hCByAcEBAQEBAQEBATkIWata43PNtsZsT2R374pICAgIN/B1mwsipwtfRv9OYfPd0BA&#10;QMBMgO/b/E5V6frzWU3k2c+TfcDZhzfftvMKCAgISAf6NvaaZvtC9k6eDcQWAk+e2b6RPZ2DYSYg&#10;IGAmgL6Nvf3ZV5596QORjwESz8c0Lr30UvvgQEBAQMBMAd06X0Tky5L+I2MzGfThfPGYPZgDiQ8I&#10;CJhJoD//4x//aN+QSPcxs1lL5HGpYcsfvhbKnr18HSxY5QMCAvIdWG/4zDpfAn3pS1+a01cs8x18&#10;OOkvf/mLffn0Jz/5SbDKBwQE5D2wxvOF3+c///ly6623yplnnpl2a8pZTeT5DO/69evl5ptvtr07&#10;A5EPCAjId/CJ8iuvvFLe8573mEWez5PPdPAZ/ptuusm+iHj//fcP+2R7QEBAQD4CIg9PxeAMkT/9&#10;9NMDkY8DAR08eNCI/G233TamTfgDAgICphtaW1vlaU97mvzt3/7trCTyDz74oBH5YJEPCAjIZ+TK&#10;U8Py/oCAgICAgICAgIA8RCDyAQEBAQHjRldXl9x5553yxS9+UT75yU/Kl770JbnnnntshiAdsDbt&#10;2rVL/uM//kM+9rGPDTuuvfZaaWlpiUIGBAQEBGRCIPIBAQEBAeMCu8Y89NBDRuJxcdm4caPccMMN&#10;8u1vf9t81ru7u6OQQ8Crc/fu3fL5z3/e/D+3b98ujz32mB34hbKzWEBAwMSA9saBAk3bCsfUH6zV&#10;9OUyHgQf+eAjHxAQMIMwFT7ye/fute0uf/vb38pnPvMZOfXUU43AQ+zZ4hff9dWrV0ehHRjEbr/9&#10;dtsyknCXXXaZFBcX2z3SzPc9ct0DP/jIBwRkhifwzJrRVjifpdRvWoH+jT6PncXgn6l9Vq48NRD5&#10;QOQDAgJmECabyDOEPPDAA7bl5TOe8Qz50Ic+NLjl5T/8wz/Y9zpe//rXy7Oe9Sy75hEn8jxz3nnn&#10;GXmfM2eOzJ8/384zwRMRP3xh3YLIv+Md7whEPiAgBtoI7YXdrBobG63dgdA+ph6UC7sl0l/V1NQY&#10;qY+XSyDyIyAQ+YCAgJmIySbyEINbbrlFXvWqV8nXv/51ueqqqwb70v/93/81K/2zn/1sedOb3mTX&#10;PHjurrvukre97W02mGGdqqqqkosvvtj2TYbYZ0p7U1OTHDlyxL7mCogLf/xPf/rTgcgHBMQAxcO1&#10;ja/Yo2CjKNOuaG+hjUwNPO1mdoS+DNdEjBd1dXXDZiFz5al55yOP5YVKScbpxPnLx0DIcEBAQEDA&#10;5IL+1y9MnTdv3jBygJWJPtsT7jgIt3DhQvl//+//mVvO1772NfuAFUoB7jmbN2+OQh4LvnL4hje8&#10;wUg/B245KC4BAQHDAWmEMIIFCxZYm6yoqLDP/UPswzH5B7LnwOBAmaBY0U+OlcfmHZH/2c9+Jq99&#10;7WvlnHPOkZNOOkme8pSnyKc+9SnZt29fFCIgICAgYCqQauHLNuFL2LVr19qswUUXXWSfH8fHnQML&#10;++9///so5LG4+uqr5Ze//KVs27bNjkcffVS+853vRHcDAgLSIdc1JwGTB/rB1H5ztMi7UmXa9MQT&#10;T5SPfvSjNo37whe+0KYc+I11PiBgNOjq7ZdH9rfIz+7dIy0dvVmJR0BAwLHAmoRlCfA58Xgbws2H&#10;qWAsgKlg8PKLvQiDew1xrVy5Umpra2X//v1RyGOB/zzW/yVLltixePFimTt3bnQ3ICAgYPYg74i8&#10;t9iwqOpJT3qSvOxlL5OnPvWpRvDZtiwgYDTY39SpJH63fPu2nXLT1sPSPxCIfEDAaAAZh3gvXbrU&#10;/NT9YjqwdetWI+cQ7VzR3NxsC/PSkX8PrwSkHgEBAQGzDXm/2BWLzw9/+EP58pe/LD/4wQ/k9NNP&#10;j+4MB4OL37cT4IvEXsVnnnmm7ZwQFrvOTjy8t0k+/8et8sDuRnnLE9fKW590gpQUBUIQkL+Yiu0n&#10;9+zZY37uv/vd78y//eSTT5YNGzbYtpK4zWB8wU+X/eKx3pMu+mN83b0SQP8L8b/mmmusb+aZF7zg&#10;BdEbsiNsPzm78dW/PiYb9jRFvyYOb3/SWjl75ZzoV34CrtPe3m7ux8x24ZsdV3r/76H9ehyIfk0u&#10;jqd8t2zZItddd53N1LFr1nQFaz5Z0MosI2mN89BcF7vmNZEn6Wx7hosNHT8fH2HVbzpQqH/4wx/s&#10;oyWAZ3HFwef+3nvvDUR+lmLDnkb5zPWbZeP+FnnNRavkvU87UYl8YXQ3ICD/MBVEnr704Ycflv/8&#10;z/80Us2CLsgDbi8sYL3kkktshxp2sWFx1+c+9zlbJPuVr3zFnuMZyAWDGukl/HOf+9ycLfmByM9u&#10;vPV798oNmw5FvyYOX3v1eXLV6bnPJk1HjETkv/CnrXpsi35NLsYiX9r3fffdJ8uWLbMdsuJgq9vv&#10;f//7dn3RokVmTGAnLLw2RgLGiJtvvtn6JRbSTxYmgsjntemRLwGytRnbkOFik4nEAzJP545fpT/Y&#10;hil09rMb2k6kp589qbVB9fVLcKwJCBg9GISY3UR5eOITn2gW+SuuuMIsYeeff74R++XLl8szn/lM&#10;ufzyy+0ZfOKf8IQn2DaTDFTr1q2zHWjYxvJ5z3veqNxxAgICZgcg68zk8cG5VGDQ/clPfmIzexgM&#10;IPTsaJUL6uvr5S9/+Yv86U9/iq7kD/KWyOMPf+2119oWZWhb7GKQDXxVkAGCRbEc//Iv/yLve9/7&#10;Br8kGDA70a8MvrfPfViGha+ByQcEjA1Y+iDi73nPe+QjH/mIkfoLL7xwcCEsO9RgcGFPeQCRx/LO&#10;R5z4IBTHu9/9bnn6059u1rSAgICAsYKF97jyYb0HzNoxK/Gb3/zGvDeYHfzpT39qO15h9WZmED6J&#10;gZitcNkFC2UhvuZnuiLviDyEiw8bUAAUEAPBK1/5ysHBIhP8jghYjvzBwBMs8rMbAwNJZ5HX8+7e&#10;8C2CgICAgICAfMeOHTvkm9/8pvz85z+33w0NDXaOOx9GYLav5TeuOhB5jMO7du0yF5tf/epX5l+P&#10;ZR/3lumOvCPybEn23e9+13yZsP7gf8nuBmhbUyVwlIt+fXd3b7+dB+QP2KTGudYkpSu41gQEBAQE&#10;BExr4FcO4WbdTfx45JFHMm5DjjX+W9/6lrn9sZbnS1/6krz3ve+VU045xdYO4Ibz5Cc/WS699FLz&#10;s8cqj4tfPqydzDsij4bF7jSrVq0yx380KBY0UIB86nYq0Kds8EBzlzy0r1maO90X1ALyA2w32dvn&#10;fOS7egONDwgICAgImM5gXSReGa95zWuGHbhN7927Nwo1HBh6cZOBO/qvqvIRujPOOMMWmeKlwVoe&#10;PDdYQ+mv5YPXRt4R+b/+9a9WUGxRxtZkaFAcr371q81KPxXY29gp/3vb4/LuHz0gv7g/fSUKmJ4Y&#10;UAY/5FrDjIq7ng1Y73muL7Lkh1mYgICAgICAyQFraNhZ5vrrrx92YGmHqKcDi+dZbM/6SJ79/Oc/&#10;L3fffbd9tyIf3GeyIe+IPLvUsDI59bjjjjtGXPB6vNDe3SsNbT3S0zdglvmA/AGE3Fnkk9LZ1xdd&#10;zQ5mYHYebZdfbdhvMzCBxgcEBAQEBEwO2KSEXQfXrFkz7OB7FJk2MOEeJJ5daZ71rGeZFwcG4C98&#10;4Quye/fuKFR+Iu+IfGVlpU2JpB7sFTpVO9DgZw25M+uuksKA/IFf7EoZduW42LWpo1c+94ct8pnf&#10;b5abthyRtq7cFICAgICAgICA8QOXF/9FZ39wLZMrDPfhiWyT+8Y3vtE+YIdXh9+pxseRjzPseUfk&#10;pyMod0g8FaBXSWFA/oDtJ3vYflLP2bXGnWUG5dzW3St37KiXI63dsr+pMyhvAQEBAQEB0xT4xrPb&#10;4Ve/+lXbbrKjo0MaGxtt8xTIO77xGIQxFOPhsXHjRnO56erqygtiH4j8BAByh2WX8g5EPn9AA7XF&#10;rpGvOx+EGgn40e9u6Bhc1NyqpL4vDxp6QEBAQEBAKq4+Y4l85VXnTslx1orMH/GcaEDeb7/9dvn4&#10;xz8ub3vb2+TDH/6wjft8QZqdbPC7v+iii8yz4x/+4R/k7W9/u+0535ejy+1UIqEZmZUsJNdP3+aC&#10;+3c1ylf++pjc8Vi9PO2UhfKFl58T3QmYzoDEX//wAXnXjx4QJuMWVJfKX97/ZKkszVwP6tu65dr7&#10;98onf7fZfr/24lXy9stPkKV15fY7IGCq0draKk972tPsg0wveclLbBeGmQ62H77pppvkrW99q+0L&#10;jXUtfCNk9uCt37tXbth0KPo1cfjaq8+Tq07P7y8Mw3Xa29tt+0W2WWTHFqzQ+Qr2h8cVhp1l+Cp0&#10;HHA6vs7KbjS40WBZx8rOlpJY4O+8807b8YYtKrHCL1u2TM4++2yZP3++yQQL/QMPPGB/6T/OOecc&#10;u893iI4X2EqTdLNDDjvlxHlorjw1WOQnAEMW+eBak0+AyLO2AfB/+7Ir51l02/buPnn0QEv0y/0m&#10;noCAgICAgIDjC74QfeWVVx5D4gE707ziFa+Qk046yUg6e8NfdtllRsohySxyfd3rXmfWdnauIZ6F&#10;CxcOKjYsiGXTlLe85S3y5je/2d5xPEn8RCEQ+QkAvM985PW8pz+QunwBH/GKK16QeraUzAQI/jFE&#10;vqc/EHlFS2ev3Lz1iGzc1yxtXeFbCgEBAQEBAZOBQOQnAJB4yBxELxsRDJheYKFrnMjrT1u4yt90&#10;gOg3dvTIrvqO6EqwyHtsO9QqX73pMfnZvXvsuwoBAQEBAQEBxx+ByE8AoHFwOY7eYJHPG8DhU8uL&#10;LSgz7VwDaWeha2dsm0qzyGdi/rMIW5TI72pol4f3Ncvh1u7oakBAQEBAQMDxRCDyEwAs8QNJZ8kN&#10;PvL5Ayzpwyzy+q+zL/PXXdmpZtvhdlsYW17smk6wyDswk4EY+OvXHQQEBAQEBAQcXwQiPwGAt8AH&#10;cbEJRD5/kOojD1jwmomHGpE/1ColRQVy+rJaKVBGH4i8AzMbKLQQ+f7QBgICAgICAiYFgchPAJxF&#10;3jlkBCKfP6CoUl1ruvGRz+Ba4yzybVJWXCgXnzBPCpXJt3eHxa6gV5UipMBXcsO++gEBAQEBAZOD&#10;QOQnAPA45TFG6IOPfP7gGIu8Fh0ffErHQ7HUH27tMv/v8pICuWitEvmEEvmevuAjr+jTek87gMj3&#10;hzYQEBAQEBAwKQhEfgIAge8PPvJ5B/OR7xsqL+gnhD0dL29o75Hd9R1mhV85p0KWzym3vWl53txJ&#10;ZrlVvsfWFjjXsuAjHxAQEBAQMDkIRH4CMGiR13OzTOoFSE3A9IZtP0nBxdCVwbWGL7o+frRDKksK&#10;5eQlNVJTWmw+8oTs7MVPfnYrcMxE0Q6cUhOU2YCAgICAgMlAIPITAIgfPvKAv30zgMhs2tcsv9mw&#10;Xx7Y3ThjlRKzyMfcQDjL5FqDf/yB5k4pLy6U9QurpKiowHzl2cGmo7t/1luhcamhnoRdawICAgIC&#10;AiYPgchPACB+nsiDfP+6K3m5ZftR+eYtO+SvW47YAtCZCEfkY3nTYrN95NMUHzJgh5riwgKZV1Vq&#10;1viqsiJJ6N+OHiXys9wvHDkiN+o+RD7MSAUEBExHLJQGuargbnlV4Z/k6oI75YLEo7JG9ku1tOtd&#10;+q3Qd01nbN68Wa699lq59dZboyt4RAzY9S984Qty/fXXy8033yzf/OY35eMf/7gdn/zkJ+3eD37w&#10;A7nnnnukp6dn2Bh15513yn/9138NhvfHJz7xCfnNb34j7e3UjemLQOQnABBfzwepGvgL5zNwDdpV&#10;3y4P7WuWXXwASYnqTESqRZ7SMx/5NB25L2OIe1FhwizxVaWFSugT0qnPzIRZmPEARYZ/yNQvfA0I&#10;CAiYTiiQAbms4GF5S+F18u6iX8g7in4tbym6Tl5f9Hsj9i8suEUuSWyUSuHr3aETm46AsP/85z+X&#10;W265xX5Dyjdu3Chf+cpX5Pe//70cOHBAHnjgAfne974n1113nWzbts2e2bBhg9xwww3y1a9+1Z5v&#10;amoyBQDcfvvtFv5Pf/qThY8fhw4dkv7+6c2BApGfAKDY+Z1L0PLMOmm/ckdzR49s2t8sh1u6lAhN&#10;LSmEjHkidozVegYBDn/sYtf0FnlfxixwZcGrUnol8s5PvqOnL1jktY74OkP9pd4EBAQETCcslaNy&#10;ZeF9clLBHu3PC6RY+uS0xE55YeGt8v6in8nHir8jf1d0rZyb2CblMsO/UM2gNqAEdaBvig8dg9MN&#10;ujmgs7NTHnroIfna174m9913n7zhDW+QF77whbJo0SKpq6uTl73sZWZp/9znPicf/OAH5RnPeIbU&#10;19fLxz72MbPCd3SgsDmsXr1a3vjGN8p///d/Dx5Y8V/5yldKVVVVFGp6IhD5CQDWWqzYgP/jJzxa&#10;3L+7Sb544zb5y5bD5o89lYCw+mkn8jZTfZ5ZlIlvdxxd0e4rqfBlDIUvUvaOZb6qtMgs8uZaM8uJ&#10;K3Xey41Zjrjyx/V0Mg0ICAiYLBRIv1xZcK+cnNgtDclq+XX/pfKlvufJj/ufLH/qP1ceHFgrTXr9&#10;vIJt8vKiv8hiadD+fgb3W0nto+sfE9l1+9QerfvHROQh8Q8++KCR+Lvvvls+/OEPy3Of+1wj8ACj&#10;W0VFhcydO9eI/amnniovfvGL5VOf+pR0d3fLj370I7O2exQVFUllZaXMmTNn2MG1goLpTZUDkZ8A&#10;UAchev7c3DVGWS9v3X5U7t7RIHc93iAHW7qiq1MD9gH3BuYZbZHXvMVnPyi7boh89DsO7hEeAl+Y&#10;cM2mqqzQOgtb7DpDZZQryH/UBEw58q5GyKytu08ONHeZi1Yg9AEBAVOBhdIoVxXeI4sTjXJL/5ny&#10;i/4nym8GLpP/7n+x/F3f38jre/9BPt/3ImmXMnlKwQOyPrFHz2awVb6/V+SOL4p89zlTezzyGx1g&#10;+6JE5Ya+vj55+OGHzdqOWw3W86c//elSXl4ehUiP4uJis7w/8YlPlPvvv1+am5ujOzr2K7k/cuSI&#10;7Ny5c/DYtWuXtLS0DLrgTFcEIj8BwJFm0LVGj7G41vT295trAq4eU+2WYBb5KA2OyE9teo4XXN6G&#10;N9CuniEXkTjMIq8H3vGF+MibRT5yrenty8ki7y3TM5HM9mr+vTILqfeuRo3tPXLtffvkNd+6S27e&#10;emTK63ZAQMBsA31OUl5UeIusLjgkB5N1cnvyVNkuy9xtQ0JapUJ+P3CBPDywSgo1/NWFd8vKxGE6&#10;7ijMDERBsUhR2dQeBUVRYnLH/v37zf8dt5rPfOYzctFFF+VsNSfcmjVrzMUG/3oPFIN/+Id/kPPO&#10;O2/wIN6f/exnYbHrbADt3LvW0GeMxbWmt08Jnv7DkjkY1xQBEuYVE8jZTLU2ky2UFO8uAzK51nAJ&#10;EgqB92GryyLXmu4h4poNkP22rpnpT+9ca6JzFaxX/ho6euShvU32Rdx7djYM1quAgICAycIiaZDn&#10;Fdwu86VZftd/oTw0sDa6Mxy9Uizf6nuWtEilXFHwgCzr2aEd99TOkB83FJWIPPVfRN7z4NQeZ7/K&#10;KRSjAO4y69evN8s8rjWjJdrpxnhcb/75n/9Z/vznPw8eLJ593vOeZy460xmByE8AqBNDPH5sFmws&#10;msTDs1NNdvAd9xUd8jpjiXxSCafmj8WrkHJynMm1BoWGcoHCE55/VSVFgpcNH4TKZdeaz9+wRV79&#10;rbvkT48est1xZhJsy8nonDrs5UHdae/pM+V0puV5IoB8fr1hn1x73x7bKSogIGBiwYLW1xb9URYV&#10;NMr2gaVyx8BpckDm6R1nkBlCQvqVEt2WPF02DqyWRCIpRY/9SeTI5uj+TIPmv6xapGrh1B4loyfJ&#10;EOsrr7xS/umf/sms8m9/+9uloaEhJxcYwuzYsUPmz58vJSWqzEQoKyuT5cuXG6H3xymnnGJ+8sFH&#10;fhbA3C6UqAD471h8yhnQicKs4VFcUwWS75Ng7idTnJ7jBcubZhYLO0QedGfYtQYRWBlr3+eIvPZB&#10;3iKf42LXDXuaZMvBVnnsSNuUL2ieaGCRT+dag4zdlp5RuxhZTLMKexo65PqHD8o1d+ySB3Y3RVcD&#10;AgImAoVK4tfIQXlOwR1SKZ3y24GLZWtyuRL2wijEseiSUrm2/zI5mqyVxOM3iezfoJ3X0O4mMwZM&#10;L2OJmvKDdDCi5g6I9bx582wXmg984AO2tSR/9+zZk3WryN7eXvN9v+222+Tcc88dXBgLiJMFr5D7&#10;+FFY6NbCTWeoFAPGC/iLt6Lzf3MzGCVjMYu8/psWrjXJoTTMbNcaJfJaVs4iX2wFaaQzKss4uEZ4&#10;KLy51uh/ftcaPhSVi/LW1NFjbif4jbNl5UwC+fdis8WukTxQcNjSE3B9amv29AMK3ZHWbtmthL5B&#10;60VAQMDEoVrJ+0sL/yKLEw3yaHKV3D5wmtRLrd7JRMy4npDbBk6XTRq+rb1NZOetIodnqlU+fwHx&#10;xqr+zGc+U97//vfb3vH4y7P3O2SeMZvtJRsbG+Xw4cO2l/wvfvEL290G6ztbUy5cuDCKTceqvj5z&#10;0SG8P9hrvq2tzaz40xmByE8AqDDeGgmbGYvlEeJDFM61Jro4RYCwRjw+slpPcYKOEygm8hZ3renE&#10;Iu9uDwPyMNca7eeHLPJ+H/nsFnmnBAyYtZ9gLZ19tqh2JgE5egUI5cjP4gxa5PXnTK1H4wHKDfWK&#10;PiMX96yAgIDcUCo9clJijzyz8G7tr5Pyq/5LZWdyifTJyIsrG6VG/th/nuwfmCv9u+6QW268Tv7t&#10;V/fJR361cUKOR/a3RG8KGA+wlmOZf/7zny/veMc7zM2GDz5t2rRJjh49ah9++vu//3v5x3/8R/ns&#10;Zz9rX32trq6WD33oQ3LxxRcP831nh5rvfve7Ft4f73vf++xDU+xcM50RiPwEAM7ix2CoSjcMcZTA&#10;FQGyAyGcaou8I/IuDUbkZyjBgFxDoJxrjVts053BIo88KFZP5GHyfNmVKTe2VRxpASsk3pP95q5e&#10;+xrsTAJy9LUEEu8t8oNEXv+ZghswDCg91C2UnJm4CDogYGqQlLnSLM8qvNO2m3xkYJXcPHCmXqmM&#10;7o8ErPKnySPJVdLe0iDNW26RO+66Xb53564JOXCpCxgbTjrpJHnBC14gl156qf3GMl9bWyuveMUr&#10;7INOLILFbYbfT33qU2XFihWyatUq83d/ylOeYoT/pS99qbnVeN93dqd5+ctfLpdddpn5ycePBQsW&#10;mMIwnRGI/AQAkjLoWqN/4l8LzRWQHAgkf31cUwUIxSCR1z8zlWC42QZcawqkutQvdh1yEYmDawPJ&#10;Ae3eca0psL/OtSb6smtE0tOBOxB3H6RlBhF56qyvt15unHt58Nd/LRfrc8Bw9ERtjTaGrNIpkQEB&#10;AaNDqfTKiQX75OkF90mnlMhP+58s+5PzsvrGp+KwqgK39p8ue5ML5MyCHXJxYpNZ+QOmFhByiPiT&#10;nvSk6AoGtoRZ2iHy73znO+3DT+9617vkX//1X+XjH/+4/Mu//Iv50L/uda+TCy+8UEpLS4f5vV9y&#10;ySVmfSd8/OALsK9//est7umMQOQnAHCWwcWuehipsV+5g4GcZ7BkQjCnEs4i787JF/mZiUA/wRJa&#10;VJiQmvIiKzzbfjK6HwclihiGu9ZEi12VlDvXqMzl1h77GBJ+0TNpBxdXX4bybq41CFcxZJFX0ppB&#10;SZrNoG3RxlDeca0JRD4gYPyYI61yTmK7LEi0yM6BxXLDwPnSIWXR3VzhfOXZqnKuxnN+wRZZIwei&#10;ewEB0weByE8AGHwHibyej8XyiPuKn2KfciIfyw9pmakWeRawIHeIeU3kWoP1OE5KPbiETCDwfrEr&#10;7jgQefzdsylvPNvR3TfoeoKP/ExyrbFFrLHMOzcRl1vcl0xp0QBYnwOGw4h8JBa+qJxtZicgICA3&#10;zE20ymkFO6VTSuWvA2dKk1Rp/zx6unNA5svdAyfJ7uQiOaVgjzylYIPGMrPcIgPyH4HITwCM5EVM&#10;hv/39I1+MIb8EIXtWhNnRVMAyIRPg1+INxOBkkLeIOYsXCXH6bafNEVND2RhFnm+7KrXK0sKzbWG&#10;61ibsylgcYs8rjVdsd/5DrdL0xBQjrybiHOtcRb5sbiczXQ4Iu+kN5OV5oCAyUPSLPIsdO1OFsv9&#10;A+tlYBxU586BUzWOE2Vxol7OK9giNRK+9xAwvRCI/ASAgXiQu+tfs86Ocjzu5xn9x0A+5Rb5mDLh&#10;yO7Upud4Af2kTwvOLPLlznfSu9akkmys8a5YElIY+dZVlBS5ha8KLOyZFB7i6uSjSFGUfN2VnW5G&#10;W0emI8iCV0I9nGuNawPU5+7ofi9bgtkTAR580dnPfqH0BIt8QMD4gB/7okSDrEgcMf/4Dcl19qGn&#10;sWK/LJBHB1ZKfbJWFhY0y5mJx6M7AQHTA4HITwAYej3x4/+ZCF02eOLDjh9TzZsh755PmJVQif1M&#10;BKQJt5D4rjVYj1P3jKVcvDzg8OZaE50bmde/PJfN4hy3yPN/vnY6U9xrekz5iQSkQKaOlA7Yl3IB&#10;d2eqQjge9KiMvFiQ2Vj6joCAgCHMl2Y5IXFAuqVYdiYXSYPURHfGjl2ySLYnl1ncZxVsj64GBEwP&#10;BCI/TkDOhqy17jdWttGCQRyeh2/xVH98AC7hLfL8nYnkgnJi5gG5u11rHJGnHK0s7JcDMvDygMLb&#10;Yldl8RyVpYX2Gwt7Jh9wrrKzTRSFwVvlZwK8EuqBFZ56jBy7fVvQANOhHlGO+xo75f5djdLaNfVf&#10;10X583ULxWembvUaEDBZWJhoknUF+6RNyuXhgbXa/9JrO+PLWLF7wBF5fO/ZwSb4yQdMJwQiP05A&#10;/Dg8OO3J8ongVEAojfwr+eFZ51rj7k0VjrHIZyCo+Qw30+Dy5SzyQx8JsQ83eQEoIFqEB5B3704D&#10;KtmCUn9nc60BHd1sPzkUZ1t3n30RNu+hWcJHPg7kgGzNrSaadSDnqeGmAqTh32/YLB/59UbZsKfJ&#10;LcSdQtDuh7nWzMC2FhAwmTAin9gn7clyeWhgTXR1fDgoc2THwGLpU8q0JNFg8QcETBcEIj9OmEU+&#10;RtA8sRlu080Os8JH4SFBw+KbAmCpTkbkAgI7HSypE404aYKI+4WrwMovVgSIgnIGBPGuNaDSXGsS&#10;zrUmg5x4FIt8JFJDa5cSeb2W7yBLzETE5cVvZMHBvvyA+yafWLjJBmVIOd22vd6+rHiguXPQ9Weq&#10;gEx8vaA+BvejgICxA//4xdIgSxP10qJEfmNydXRnfOiRYttP/vGBJVIn7XJuYlt0JyBg6hGI/DjB&#10;IBwn3hD4TIQuE+xz9n4w13Nv/Z0q8H6fJ9u1ZorTczzgLPKunCDmJUWFUlLomgPkM16mnHt+hV88&#10;xN/Du9Z0RltQZoJb3DoUJxZ5rPQzAeQ7rrjyG1JKXY77yLOb01CoyQdlXt/WYy41pIOZl6lua47I&#10;uzRYnRxl3xEQEDAEfNhZ5Io7DR+A4qNOE4OEHJB58mhypdQk2uUJBVv0Gu12avuPgAAQiPw44Szy&#10;0Q8FY7L5So+ifXu3GnfuvuwaJ32TDYyoPk9M+8/E6X5IJnKHkxcXOneZsuKhnWviZcq5d39g33gO&#10;D7PIQ+R7M/vIUxmwvnPXP+p85GeAa43CiHws60bkrd6wh/wQMUVxItxU1W3StK+pY7BsqddT2MwM&#10;LAz2RB75kMaAgICxYVniqKxKHJKWZKVsSy6XXnFrnyYCB5Nzbfcavhp7cmK31ElrdCdgOuPxxx+X&#10;3/3ud/Lggw9GV44/brzxRvnLX/4ihw4diq4cXwQiP04wCMf9qTkbjS8w4eNEiKiwzI2WYECO/DFe&#10;4FqDMuHORz/DkA9wpGnASHlxYYER7NLiDBZ5lQG/CQNpj3/aedAij2tNhnInKizyxFFVWmSKQys+&#10;8jNgsavWuMiVbAgoSJB4ZnLiriuubk9dXSJNexo6B9sWpDlezlOB+PaTwSIfEDAeJGUpRL7goDRK&#10;lVnPJxItUiE7k4ulMVkl8wta5PTETiVQob1ONnbu3Cm/+tWv5Gc/+5ls3bo1uuqwd+9e+elPf2rk&#10;HXR0dMjtt98u1157rbS0tNg1z5Mefvhhu/7tb3/bnoHot7dn/0ZAW1ubbNiwwd7/3e9+V37+85/L&#10;Y489Ft0dwp49eyxOwvaPYs3kWJGXRJ4CefTRR+Wmm26S6667Tm6++WY5evRodHdywRgcJwOcGTF3&#10;P3OCG7yHnmBA90Q6VzR19MqDe5psNw62AxwPnCLh3o+ReSZa5O0rmnpAwouLlMjrv7KiQvOBh5gO&#10;I/J6DtningYfBha7Ekc2H3nQ2e32jV9UUyrlxYXOtWYmWOQ1T5ZvzRwuSug4/IbEU6+9jzwg//YV&#10;2Oj3ZAPivqexY6huq1IRnU4Z3Bed3Tn1MexaExAwNhRLn/nGsxgVsr0luSK6MzEYkEI5LHNkU3K1&#10;lEu3XFKwUa+E9jrZgBx/9rOflQ9+8ING5nt7h3Yfe+SRR+Sf//mfLQzYvXu3bNq0ScrLy+UJT3iC&#10;XaP/h3x//etfNxL/4x//WL71rW/Jd77zHbnvvvuyEm945p///Gf53ve+J//xH/8hn/rUp+Tee++N&#10;7g7hyiuvlObmZktHfX19dPX4IS+J/K5du0zb+fSnPy3vfve7rUApwKmAkbw4GdDfo7VgG/GPxQEB&#10;gkznCtLw0N4m+czvN8tn/7BFDrd2R3fGBt7tXw+BnYnkAlKH3CHm+MZDQMuwyOtfrMjx8kC+KFZY&#10;74sKhjcZv9i1swcin77MuIr1nXgW15TZ3vPmWjNDfOQ9Oa8oKTQyz8wEdRhi6net8UhdGDuZID1Y&#10;5H1tnhYWedp6lAbSMxOV5oCAycA8aTbXmhIl9IeSdbI7uSi6M3GoT9bIgwMnSJn0yEUFm83NxvXw&#10;+QcI7UASrtE/pQdp8MaVXFFWVmbW9j/96U+D1vdUECdW9oMHD8oFF1xgz3Ctp6dHvvGNb8htt90m&#10;L3jBC+Tf//3f5dWvfrVs3rxZfvSjH2U1ChcWFsqaNWvkRS96kTzrWc+Sqqqq6M5wLFmyRE488USb&#10;PcDofLyRl0Qe14bVq1fLK1/5Srn66qujq9lhlRbrV8oxXhiR96xXQX3M7CudBlH4+BMM6KMh8hDC&#10;Rw60yF2PN8jRtm7ZeXR8n5B2RN69n/OZSC68PzLkvASLvBL40mJnkcevO07wKAoOwkTrYQeRi0We&#10;qPw+8otry6Wi1Fnk4x+JymfYIlbNhnMbKjA5oNQ415rhMoHkT1WeKfO9wyzyU6dUeAz/sqtTfvIV&#10;9KfMljK9jbFl37599ruvL7eZJwbYw4cP27R0U1NTdDUgIDesThwyizxk+/Hk0gn1j/dokGp5ONrS&#10;cn1ij/C5qXy1ytMPHu04Ko83Pz6lR0t3i/Kf0fV7CxculLPPPtuI9TXXXGN9TOq4wjVcb1pbW+XM&#10;M8+Mrop0dnbKT37yE3nuc58rz3zmM+WMM86QV7ziFXL55Zcb8b7nnnuikMdixYoV8sIXvtC452mn&#10;nSZFRUPbVqeCdzY2NloajveYl5dE/vTTT5fXve518trXvlZOPfXU6Gp2MP3CoHLkyJHBgymP8QqY&#10;x+OkjzP3pcvcQDhHbtxvwGDOoJ4rdtW3y9ZDrRHhdF8rHQ/MUhmRC6yFM9Fv17vWsAMNPusQelxr&#10;QFofeT1QIAtSLfJKyv0+8tnk7n3kl5hFvtDCs488ss5nkPpUizxclDpDO2DhsAed9VTN7tDOUS72&#10;NnZaOwFWz2PlPBVA6RlMj6YvX2e/kC/k+2tf+5pNK59zzjly1VVX2dT1gQMHRuxnub9lyxZ5+9vf&#10;LhdddJF86Utfiu4EBOQGFrlikT8idfKYEvnjgR4psd1riL840S8XFz5i1vl8RO9Ar3xpw5fkBb95&#10;wZQev93xW7PMjwaMxSeddJL1MbjXYDxI7WPod7heWVlphl8AucdQAP8777zzpKbGffUXQr5q1Sqz&#10;sKfzeR8LsNyjNJCGXI0ZY0VeEvmx4K677pK3vOUtsn79ejtOPvlkueyyy2x6ZjxgEI5zMU4zLXrM&#10;hFTS7izy0Y8csONou2w56FbQk5ZUK+hoMVtcayCbuMWUmo985Fqj6FGSHc8yokChIYwGHQZvkR/p&#10;g1C43tDPzKsqMXcc4vJkPt/h991HFljkAfJlZoMtHuPo0d9R1ZpUQNjZdrKhfWjQpd1NRVricETe&#10;pSKfZ78aGhrM3fEzn/mMvPnNb5Zf//rX8pKXvMT8TlkQ5heaZQKLzL7yla/Y4Lty5cQuUgyYHVip&#10;RH5Jol4OJ+tk28Cy6OrEgx1x7hk4ySzxlyQ2KZEfnytrwNiwePFieepTn2rW+f/6r/+yGb04sIZj&#10;ja+oqBgk7Pi/4zoD6Z87d64UFw/N2kD4IfT4tk8E5syZI6Wlpdb3kY7jiVlD5JmGYWECWwJxsGCB&#10;AQa/qfGAQXiYVU/P4/vC5wIshfGpJQgGg3ouwKXjsSNtsuOIc6ehgo5m15x0YBHgILkgP3lKLrIB&#10;+aKgOIt83LUmcYxF3is2GlRJ+/Amw4ek7INQ+Mj3pZcTZWvbT2qc5Rp+TkWxbXUJiefDUPkOp8Ak&#10;nUW+EBVF67DWGWYhjnGtgTxPQXUiHQebu2OtjHY2XAmfCtC2ZgKRZ5u13/zmN/Kc5zxHXvWqV9nC&#10;MtYvnXvuubbgix0isgGfVQbVSy+9VJYuPT7W1ICZi4XSaG41+KwfSs6R3TLx/vEe7F4DkWfHmgsK&#10;Nku1dOioMb4xdypQXFAsbz/r7fKzZ/9sSo+r11yt46qbDR8NsMpjRae/wYiAC0t84SvnjLmQ8/hO&#10;c96lmtn1+HWPVMv+WFFSUmKuP6QjVcmYaMwaIs+UCVMd+C35A7ccBD0epBJ5zkbr2mKuCbG6w4Ce&#10;6zZ9+MM/riS+KyJMEJPxEvk4wXHkYnzxTUc4i7zzkS/WOuB2rdHmoO2626ykUUCFlbFeoNFjfY8j&#10;F4s8Zetca8R2rJlbWaJ/C8xvHl/5fId3DWOtAe5JcHmU0U7NX+qXU91WlTHhThIg8vubhs++9Vu7&#10;m/y0xBG3yCOzbLM60xUMjLjVbNmyRZ7ylKeYpQsDCX/pZ9myjd0jMoHdx5gxhcRD/ONWskxgqppp&#10;ayz5/ujq6oruBsw2nJA4IAsTTeYfvye5QLqkJLoz8ehQdWHzwEppkiqpS7TLKQV7lNrnn1We8WxR&#10;5SI5cc6JU3rUldXZ+DsW1NbWypOf/GTjdhgD4jN/9EHwO0i034kG8k6/BOiz4i4v9B+Ey7SAdbQg&#10;Pkg8Vnl2zTmemDVE3kiYFiramT/GS+IBY7D3Jwf8NmKTM1lJRuGHAMGEQOeCLYdazbXGA1Iwfov8&#10;kHJCMsyXOMf05AtQTrCGQjpLity2iewjT3fCTivDlDM9NdcavZmJyHf1DKhCduziVX4TF0SfO1ji&#10;5yiRLyvBIt9vu9fkM8iu95EvKlQirzJEHsgWd6JhrjUaCKKaIqJJAS49+5uHEz2r11ORmBiQndfZ&#10;afepbnb5AAYrpqMZuLCQxa1cTHszWKabrkYBYEcJtoHDgn/hhRdKdXV1dDc77rjjDvnIRz5iu01w&#10;sGaKXcwCZifWJfYZkedrrrtst5rh/fT4oH1/cb0UVj8sRXV3SEHd3VJft1W+VbVAflZTIf1190tR&#10;+S5lU/mlSNJOCxL013wLZeoO0hDvM0YDeNyyZcvkjW98o21FzswfCj6g74G049bid6Lx4XF7YadD&#10;jAwAAr9//35ztaYPmwgwS0m88+bNM7ed44lZQ+SPFyACcY7L6Wgs8oSHUNhJBLMW50CcWUy49WCr&#10;7G7okGollAurS40kjdeqB5mIE3ezyuchwcgGJ+O4a83Ql12x3sYJuZWxhsdqgAU/Dk/kKXN2b0kl&#10;hvwiPl+eQxb5whljkXc+8kkpLiiQUizyKg9k26HKS9wijwQyuR8db5COA02ug/dwFvnoxxRhuEU+&#10;P93YIOR+ShsrWHxQxrrO/dTFXtQXLGUsjsWH9YorrrAt23Id0BcsWCBnnXWWWfE5LrnkEttFImAW&#10;QuvXCUrkFyiR35ecHxH5iUJSCsr2SvGcO6Vk7s163G5H79z75Xe1BfKjmmrZXrdPBubdIkWVj4oU&#10;OmIYMHmg/2CBPTvKsB0l63VAXV2dLF++3Mi036KS/gV/ecL/4Q9/sI9FcY8vsTIrOH/+fFuonwnE&#10;RfwsYOVvd3e3bZrCDl0oC95tB+zYscMs8aQBBeJ4Ii+JPIMGCxmw5jCVwm+EigaE5SfVKno8wavi&#10;5I13j4qsaFDCj8VHfp8Sk8ePthsZWDG3QlbNq7C0TKRFHpCUmeYnb8qJ5kk55+D2k4NEvjfFtSaS&#10;B2FSLfIV+gw+8gRHsUqVE2K0Dz/pX55kYe2cihLnI9/Tr0R+yKcvX2FWdv2LfzyzGuy1j2yxyHuX&#10;L49UN7LJgnOtcUSeMqMsIM7xcp5sUKeQk0+DUy6nMEFjBDObTB8DXFzi/S9Weu7jLxoHYbCGff/7&#10;37dBke3g+MgLf/mAC+42fDkRK1k6sEfzy172MnnXu95lx9/8zd/I8573vOhuwKxCR70s6D9ku8fs&#10;l/lK5hdEN8aLASXxu6W47h4prnlQCoobJdlfIcm+GlVMa+Vo31Kp0669JtEhJZXblezfIUVVj0ii&#10;MPvC7oCJBf3LokWL5E1vepP1F/RBgD6HTU2Y5fMfiILIY1xgQT5W+V/84hfy+c9/3hbl04exnblf&#10;bE88LNq/5pprBherYrFnLdAnP/lJ++u/MkvfxYelvMGCvw899JApBqTheCMviTyk/Xe/+51tUfbX&#10;v/7VCP0vf/lLm6JlAEBrmiwwGPux11M8s4iPYjz2RMiDrRFzIfKb9rXIXiUnWOJPWlxtll7GUHy8&#10;xwNH5KMfCvJoeZpB8KQJYl6iBJSysy+76gnW21RFBkUbDs/2inFgzUcR4DK7tKQqUcQDoaVC8OEp&#10;yG5deXFkke/P+8WuKKD23QT9j208UVAK9S+uS3HXGi81V9djlWsSAGmkTPc1d1o6ltSVRbMGmpJY&#10;OU82Ul3oUODzsZ1hbcJXlQGTBWdxqxSWKu57v9Q48FfFnQYLGdYrBj4GRnxX6dPZBs5Pk6fCKwfM&#10;AHAwCKcqCwGzBEe3SnFXg+0mg2sNi1HHD0j8HiXndxk5Tw4USW/LmdJT/0Q9nqTH5TJQf6k8ubFc&#10;XtbcIWu7CrUe7lXSf7cUVSuZL5qYnU8CjgWuL8zgsYGJB33Ms5/9bHn9619vuxP67SbZIx5iTt/i&#10;LfX0HczgvfWtbzWDAOT+hBNOkJe//OXy9Kc/fXCNDuQdEn/99dcP7m7IeAG/hKivXbvWPgrFu/gd&#10;551Y+TFQrFu3zt5xvJGXRB4rDx0+X+2iANkPFAv9xo0bTXjxgeR4wxF5Z9mF1MEL3IK+3GHbO8Ye&#10;gGDkQuR3HG2TI63dsnJuhaxfVGXvJy0TbpHX36NxF8oHkEfIpn0QShs2jRlrOcB6Gxc/snDbT7KP&#10;/HAiz292a4EYQhbjriSAhm8fg9Jz/OLZ9aZGiTznHd195ief7/BrQqh/EHn7uqsK0LnWDJhyhLKD&#10;DKbCIk/58dG0I609Wl4iq+dVWlppZ/Fynmz0ascfb2f+2wb5Br+ADFeXG264wfpmZka3bdtmljB8&#10;RFmM5vtoFsXS3iD/WLY+97nPDR5veMMbbIB+xjOeIe985zttWjogICsObhTpaJBdyYVK5OfrheF9&#10;9OhA+4PEKymfe6uS+EeVxJdIX8vZ0tt4ifS3nS797SfZ0dt+ir73RLla+5WnNhfK3M46KSw9YuS/&#10;sHpjRObzrz1Pd+D6AlnnY04e9Cf0QZ/4xCfMXc+7x0DiOcf9ho/UAcJysHUl62y++MUvysc//nHr&#10;c3DHAYzb8Ey2w4Xc8zzA6IDlH6Nx/MCo/J73vGfQmICvPsoB3BTL//FGXhJ5NLIPfehDNrURP5iW&#10;ZYp1Mi0zjMMQXYgcbgU0W096c7H2EeKYxa4aH8RxJLR09dn2kyyeXFRTZtZeiAkuHuMB746/njhJ&#10;40yCW+zqfOTNoq7XWKjJEHCsRd4pNhDSIv6XArftYoHbNz1FTsgOsk50hON9EHks8rjWsLd5XkPz&#10;5XzknSLLzj9DrjV9tnAYYl9TVhyF1f9NMkhfY0ePlQ0+/MvmlFtbgThPpUXevogbnQOvXOYjWFiG&#10;awufI8dd5re//a189atfNXdHPo/Ox1u49+Uvf9nuM5BiGWOgpT/3B/GwMIwBlX2ivctOQEBaJLW9&#10;HN4k0gmRX2w+8mMHrbFfCkoOSMn8P0tx1VaNvkx6m56gxwWS7B0et4aU2wdOlW4plWd2NMuyprXS&#10;37FGCoobpGTOnVJU84AkCnHJmLo+ZraDPoZZP6ztqR9zzAaMwRwsjH3+858/6sWqGC9e/OIX265d&#10;k4G8JPLTCc5/WiuMDkzeoussfbk3XqyXcUKRq488BIVwLDLEEupmBHAjGF/HkWqRd3vJzywib6RJ&#10;D8oNucHPnY98wtxB4uVBUXAY+VBSmoqKkiIjqyhVqbMhRIMLDYC8K3+U2rIiPR/afnIqyeREwLnL&#10;OLcjc63Rv1wj3yi1jsi7xT4WdpLzi4vPwZYuS8diVXjZ+5/yNoU1CjMVYJejeDujPto3KPIQEG/2&#10;kP/ABz4gN998s1nGsMYz1c2Ut9+NxlvDMoHFYSxkxVofEDAiertEjm6Tge5W2Z1cKAeSx7pw5Qba&#10;3YAkSo5I6eLfSFHlY5LsL5Xe+sukt/l8SfY5S20cEPkHB9ZJR7JUliXqZW77IpH6i6Wv/UQl801G&#10;5nG1kYLwwaipBP0Ju2IxY5grUABwneGrsVj6R6MEgMsvv9zel+suXONFIPLjhCN5kUU+IvJ0CZ7c&#10;5IJUi3yuU+w8x+CPdRFrMoSUtIzbIq9xoqB4cD7TFrsiNw4tNpWbIxdWfvrbXGtifJz8s68//CPV&#10;tQYge0gipDVV4aE8ILRID/KOK081rjVKeJEpH4pKteLnE8hXj8oGPsqsBLNS3s3I753v3YkInVrX&#10;0wGiTx1EKUL24yX+uPgcbOm2MmJReAlrIfQfCnOcSE82bJF77PVY4/PVIg8YtNgGjnVKmzdvto/u&#10;vfa1r7WFaAC/VKagmcbOBKa7mepmAWtAwIho3KUddrN0DBTJfiXx7O0+ViSKWqVs0W+ksGK3JAeK&#10;pfvIVdLbco4OiJnIWEKOyBx7b78UyurEQanrnGf+832tp0miuFmK57BQ9n4NS0Ofur4mYGYjEPlx&#10;ApueJ/LOoutghC7HdmuDd3xAhzjmQDB4B4THEflCKdY08JgtPhwHnEU++qHgfCYSeUild62Bnvvy&#10;O8a1hkN/0lgiXW0YUADMCq3ELFUB4xdknZPyaKtKFtWycwrEkv3nWzrz273Gu13ZYlfNG/mCxPPl&#10;WsDv6mEWeTvNCGY2btp6WN72vXvlgT2N41Z0SMshLPKavhVzyqW4yCljlFUOzey4oTvVIq/n1MuA&#10;gIAc0fCYdiqdsn9gvjTLOKyfBV1SWLldD1UMkgXSdeAF0td2qnb8I3/IZ1NytbRJmawtOCDzE80y&#10;0LVMyTyW/HNMOSiqu1fjH/4xuoCAiUQg8uMEHBzia4SwMBKnjsWp/q+ZwDhuCwCj38CIfA4DOu8w&#10;Io9rjRIoZ5Hnembi8/iRNvnlA3vlj5sO6rvTv4P3DyOyeu79/nMB4dnq770/fkD+58Zt0jwNiSp5&#10;5HCLXZ1rzeAHobAEx/OPPPTAas/HK1JRqqQcgp7OIo+M3a41bttD6gnvqlBSj+LA9oz5vpe8q79+&#10;saubnSDPKDB6atdQdpBoqnzSAeL9+40H5e7HG+TW7UfHreiQFiPy2k5WzKkYLG+nsKZvA5OBYy3y&#10;M8+FLSDguKLeEfkDMleakvgx04OPFtq3FzVKcd2d9qu3+Wwl46u04y/TXyPHt2lgtbQny2VtwhF5&#10;aNVAzyKzyg/01Nq2lcV1d+n1qd/YYLLdGgMmB4HIjxM0DNqG+9R/gflcAyM3OTYaZ8UdCmtT7Eoy&#10;soG48bElHMQpV9eae3Y1yjdu3iH/99ABOdya/kt0qQTHudbkTjDwMd+hCsOfNx+Wa+/bO2iZnU7w&#10;W/2ZjzwWef2LDztwRN5ODciCGRKKFsKeChZ4Eg/xpfo489PtWpM04k49sXeVFFqZsXMJX33NFa6+&#10;Za8bkw0UR5Lk6qEqNYUJc2dhkS/yIq/UTQubQ7tA1vVt3bZ4uL6tZ9x+48j3MK41mq7lc8sdkdfr&#10;tJ2pFCWyiLcz2l0uLnUBAQERGrY7i3wSi/zYvp7JgtSiqu1SUHpIBvoqpKfxQkn25a4UPJJcJe1S&#10;JqsSh2WhNCmp0v48WaTKwBIl82dp/N1K5O+XhBL6qSLz+HwDPmA03caP2Q4+jMfWlfjhZ1s/lA2B&#10;yI8TcAwGY8QPUcC9AOTiC+zhfYw9IBj4ZGdDnOybb7JZ5HGtcb7FmXC0tVseO9JuJJ4t+dLBEXlH&#10;zHDXIX/efSIXQJIb2ntsj3Q+WgXBnW6dh61D0Ez6mRTaD5Z1So+dVoYpMnrK5giQcGSSirhFPtXH&#10;mXyzOw2x2TaV0eMoDZQZZcU2lCOBXVdu2HRQPnX9Zvnh3btNuZoOQEy4cvEXsk6esHxjVWemAXmx&#10;GHiQyOfQLogL9xqUH3a+GW9eeWdLV6+V0fyq0kFXKso/Xs6TDa8AMVuBnGg3HAEBASOAhsNRD5Hv&#10;sP3jm5Jj8Y93C1yLah7U8wLpazlDkj2s6Rhykx0Ju5OLpD5ZLSXSI0sT9VInfN1Vx+K+GulvWy8D&#10;3QvMKl9Ui4vN5C98hRyyTTcLyflGA/ujs7UiBDIcU3egVPFRPLblhcSz2+JoF9V6BCI/TkAEnNuF&#10;s9ZCWCAgjrxGgUYA/ufxoI7IZ38Y8uSDOEuot8hzLz0ZIJ3cc5ZA9550MCKvBwQX0kOw0VjkeR4i&#10;B8gb5Db9m6YO3vqpoouIHf7d2hz0d6pFHjJuFnk9T7fYddBHXvOZupaAeEwW+hfLtH8eyzXPGZGP&#10;ZJUO1K+th1rlR0rev3bzDvn5vXvlj48cMqI7XeDIOWs1nGsNsoCAMxPDOUqLUzKjuj5cRMeA+94v&#10;HtmMl2xTz4nHFhqXqVJBZ6nn/VE7mCogN/KGgmftTLNMnZwuSlpAwLRGZ6NI2yHtJPvlgPAhqNFb&#10;5BNFTeYbX6BkPtlbJ31N52sHxML8Y/v5TOiUUtmZXCwdUibLE0dkUQLLOyiS/p4F0tt8lkY3IMW1&#10;D5nVXxKT62rqiTy7r2CZh8wfOXJEDh8+HI4pPCiDo0ePan8/YPvTo2gFi/wUwZE81+yxXnuLvNsv&#10;e+QBOU764Xg8zWA+Em+G6EBGKXdmAiACnixBENLBu5MQhpRlWlDrLZUsCsRvnPPRLHYlvHen4alU&#10;n/PpAPKIPCCa3iI/tNgVGQ2ll7RzEIbwqcAKDUFn1iKdRd5b3CG0kElgfuN6oJBlI/IP7G6SH921&#10;W3589x65b1ejNHT0yNG2bmnNwYo/WfBKHvWP2QkUS9xiyBfy8vvsA5TIkWoCbcJ/EZY4RlJqswH5&#10;U84oPoi+slSVCq3XlAJ1IF7Okw2Thb4eBY86SEp8vQwICMgCpkgbd2oj6tDOtFbaCuukW0b7/Zg+&#10;KSjbL8VVmzW+YulrPVkGehbr9WP7+OxIyNbkcpsRgMgvEfcFUUN/hfS3nSz9XYtsS8ri6oclUdge&#10;3Zw8QBDZCx0yz8eNIPZYf8MxtQfkna172fGLMhkrApEfJ+AYkAHTenUwxt+aERnf51w5giNCSbPQ&#10;QghxqxnJtcZb8yBNuDJwOIs8Vvf0L+a6J+SkOZPlj3dzC+UAkko4T9ZyQdwiDyB1042bQJacRR4f&#10;ebcA1S12dZZ18uBJHmlHBpRxeiLvfOTj8vVAjsiCqxA2/zykngXK2SzyKAXXbzwgv35wv6Vn3cIq&#10;exfnbdPkQ1KmiJriE80MIQv96wipq5/OR97l29f1bCAu6gx/x0vkeZT0US6UtXfzobxdGUcBpwCk&#10;i/ZqMxYqN0CaRqM0BwTMSkDkj2zVBqP9YN1KGSip0V7l2L45GxJKrAsrdkhByVEZ6F4ovS188h9j&#10;zujiAVsHVpiP/gqIfKJer/g2rONn31zbi14GiqSoepMUlO5X5tUT3Z8cMHZBHCGM8+fPt4P91cMx&#10;tQflwDcziouLrYzGikDkxwlnraWhRD7lkWUtF8ujQQN5IlQefVjIk6BsYItEBn3eB0nSNmqWeSPy&#10;GRa79up1T8iJPRNfIF7iKSl07h9Y7slPriAoCzw9Onv7LL7pBEg8sjAirzKEwkOsAaLnnk8zf71r&#10;TcRHhwFlB/Jq8k3RWFAGTBb6N26R59xZ5PvNDSUd2PVl++E2aerokYvXzpNnnr7YvpBK+UynnW5c&#10;XfeuNc4i78Ee8kZU4+1ihKrAfeo3QHbjqTsobN5Nh2QxO0BagLmxjCPu8cLLApmVaMVCao7I597W&#10;AgJmJYzIb9EGo4S4bpV2wqP0j0/0KYnfKUWV2yXZX2kfcUqaNX5s2JFcIo3JapmXaJHFiQYpl5gv&#10;/ECJ9LeeIf3diyRR1KZk/lEdrJtsbJgKQOghjuGY+gNXp/EQeI9A5McJ2iJkgGG4EFIdkZhcCIsH&#10;pJ2gzgXBEXkG9GzAkuuIPDMB+u6Es8jzTu8aktpRkKZBIq+30lnkeYYg3CLuMfnIaxy2d3oEdg2Z&#10;SsKUDsgOkocChFsDLAqlxbcpZOU5OWlHBhkt8krIjcgrMYQcxkEU3iKPNTjikFKmZe0WuyrRz+Dv&#10;3tjRa+WMgrFuUZWcsqTGrNuOyKd/ZipAGilec62JLPIenMfJs225aGeZQQiIPOHGa5GnPDyRR8Eg&#10;faSF9kr5jyPqccPqmArOyc0pg+QVeY4GtFlbh6J/U9t8QMCMBET+6GZH5OdA5Ee3h3yiuN6s8YmS&#10;BiXYi22Rqw0CY8QRqZODyTmi6oEsUSK/OO5eozQr2VclvU0XqNJQoUT+EWlNPi6dfZ3R/YCA8SEQ&#10;+XGCgZjBFwJou9YoUQBuH/mRB1VCQG44wXKJiwzkYyTywmDvSIBzq4EEGJHXe5DudAN6t74n7lqT&#10;zkcecu+vQ+LdIrzRTfcTnq0HPfjo0XjI2ETDiI+mBznjEkMe6cKRn+egpihFcjAir+G5h4U5FSPt&#10;Iz/oWqPhBn3klbhBKnkmk2tNU3uPEdqqsiKpVDKMwgEpRpbt3dPEtUYzRt3gL/Lz2096IBfnWhMR&#10;eaubdpoR3Me1BrAH/HiqDu9jFyKSxIwXyhjtlAKnfHNpo8cL1kdEcvPKIGkajY88dYHvNGw73GY7&#10;8wQEzHjQaAa0zzy6TRuA1vk5q0dJ5PulqHKrWeRtgSvW+N4F0b2xQUcHeTy5RI4ma8wivyJxOLrj&#10;wY44Z6vSsEASBd1y98HbZEfzDs3K1PU/ATMHgciPE85a60ieudboQdM0QpdjG8UdA0IB0XNWuZGJ&#10;LwSQMM4/Hkuxs4gC+oZ0Vj1cbnDjAcSeziJvswNR5wJxNB95/Z1KULOBdMVda7r0vcQxXUBSsGCi&#10;mwxtP8nHntwOK0gRkuXlwx8IViaLvPcLR0api1151hb+6t9hPvJ6jgJAeWQk8krQsCaz0wofkELh&#10;gMhTRq1d08wir3/ZDca51gx1K9RNCLR9TZV6ZGGdXNOBusfhXWuY2RmpLWQDyhpKAQpYpaYDBk8b&#10;pRS4h2FvqsA6GqSB3FDqUDDI62iUZtyufnn/PnnZ1+6Qb9+2c1TtNCAgL0Gj7WoSadmn59pP1K3U&#10;wSp3Il9Qctj5xhc3Sn/nculvOT26Mz7sGIDI15mPPL7y1ukPgv6vRPqaLpCB3hq5ee/N8vCRh6W7&#10;f/K3owyYeQhEfpyAFHLQUI1U64AMHGHJDZ4IQe4gPrm41kB0IMclSpDMtUaf81ZPnsT6ngreMzjQ&#10;6+10r+Dd/rpZCjU//PYKQC6A9MbJ6XitqhMNk2+UHv9BKA9b8Kp9LvIdssi7A/KXjshDsG2xKzMe&#10;KRmFlPovuw6zyOs5CgBlkslHHtcaiHyVknizyGtZe4v8dPKR9+sCijR97MZDHfZAXnzR1rZ8VKCA&#10;jtQwqNe+/pprTVQOY4HzkWfrSWTu0uB30EGOubfSiYe3yJvctC4gN0fkc29rfKthV0OHkf9th9qm&#10;VTsLCDguwAqPNR5CX7lQpGKedjRsGZkbCqu2SkHZIRnoWiz9WOP7a6I74wN+8kelVhYnGiOL/LGN&#10;sa/1VPtQVFtPrzxw5AHZ3rQ9uhMQMHYMMZiAMQHSwQFRgFCbv7W2X3M3iMKMBOff6oieEXl9diQi&#10;DwEkDKSEA4LIX3gicbGIMjWGuOsHqRtIY44kzkGLvJILc63R36MhF1iyhxF5fOSnEcMwa3yUH2+R&#10;N6jsmIFAhl6+wMpYzyljCHsqcJMZssgPzyeiRBZchYT758uVVI7oWtPRIz29SuSxyGPV1nTiW0+6&#10;2pTATTWoJ/HZI2+Rjys7tthV08xsEaHI73AJDQfyilukOWcmaaz1h+e7tCwpZ+QPaGMUg5t9sktT&#10;Atoodcss8tb23Y5Eo2lrKCr20SyNZzp+QTkgYMKBXzw71jB+zT1BO54KZ2XJBQUdUli+RwqKmqW/&#10;a5n0d67Wi7k+nB37ZL4cTtZKsfTZXvILpCm6E4febT9FBnprZePRjbK1cevgeBsQMFYEIj9OwC8g&#10;GRADCIK3ipuVPYcGSgg/cHvXGgZnSEY2YLHkMd7niAmuIZAp9pIf2oc7DtLkt6YkaZ6AxcE17tG1&#10;YamG5JK/OLkaCcQR/1pp6pdSpxpevuQR2cWJJ0QUxwss4T7N5J/zjItdVU5cjytKgHLg2Y5eJwtI&#10;eGSYtve4XWsckU9HVCHy5lrjLfJaFhXFRSbf6WCRJ8Xx/CJLcxGJyUh/GoH27YLw2aoCcvaLUz1w&#10;jRmpPWQC7zMfeU0TLj7AFF79Sz2Yyno5aJHHABBb7DratoaiQjwozFOYnYCAyYFZ5Nn7XfuJeRD5&#10;8ujGyCgs3yUFxQ0y0F8pA91LJKmEeqLAPvb7kvOlIVkjCxLNsjpxKLoTh47v7SdIQd9cOdR+SLY3&#10;bpf6TrarDAgYOwKRHycgAnAMW0SnA7EtpFOKYxbxXAZVDcPATViIHiSDwZkjG8xKqQ9h6eQZ4Bdu&#10;8qSRoZQohlnk9V66V3hyA+FkSzzyw+84YRsJuEK0x6zMHbbYNfoxDYC8ySfEyStBAAKP+wU/8V/2&#10;ZUD+Oed6WiKvz3AdGcXlhIwpB38JQotlGBiRV/JGGBQs7xMeR5PtWhMtdlUyj2I15Foz9QsbSbuv&#10;u4C6mNYir9cGiTykM7VixoCsId5x8DGnkb6rkAneR54Zq4oSlwbSSZkjR5/2qQB1xbXhAudao+nq&#10;09/Uh1xBHpAP8UDkAwJmPMwiPxYiPyBFldskUdxs7i3sVqNqtLs1IUjInuRCOZCcK/OVyK9NHIiu&#10;p6CvRlbXrJfa0lrZ2rRVtjRuiW4EBIwNgciPExABBlGoC4QaqyncYDTEl7CQG0gaxDIX1xpHEN20&#10;vN/yErICKSBNEMPUGCAIPl28L50VGMsnl00p0LhID79Hkx+zQscXu0ZEY7oA+ZJPL684nGsNFnkn&#10;B8BfV8ZuUXEqeIa4iBdi6+XKM+QdUEKQNcIBZOst+cg2nVsERJ5yxke+otRZ5HFTQVGaHj7yw0kn&#10;9R+lJm6RJ3/DXWv0/5Fc0wHRdafUNdYYjNUij8JGW6Dc/EJmX+aU11TWS2TH6yHwXm606dG0NUfk&#10;6T+cnLIpSQEBeQ8aTF+XyNHteq7txLvW5IBEUaN9yTWR6DG3Gj4CNdHYk1wgB2WuWeTXFuzXK+na&#10;Y6GcveAcWVG9QnY07TAXm15mGQICxohA5McJiADEylvkBy2PShJyHVT9wD3kWpOLRd5b84bcPby/&#10;N+9NdU8Ajsi7eOkP072Da/wjTqz73m8309di04Hww7afnGZEnsWZpJE8xok8HNsWu+o5svLycWXs&#10;7qfdfjIi5IR2bjtO9jzv94hn1xbv0gEoK/yieZbyjs9gANxyzEde01FdVqxK3tCuNcQ7PXzkIeYu&#10;r9R9lBTqH99T8OD6oGuNhqeuO6mmB/kmz3FgaR4rkae+m4+8ps1ca7QAIM6UA3FOZbVEFtaGtU6h&#10;DFK3UAJ9G80F1AVmMJCbX1QdEDBjMaCEt/2oSEe9dqIl7mNQRaXRzeworGSnmiYZ6Ku1ha7SXxnd&#10;mTjsVSKPRb5KOmV54qhU6t90OGXeqbKmdo209bbJtqZtsr8d0h8QMDYcy0oCRgUGYgZRSB4EAWIN&#10;bFFfDuMxpJmdTgiLWwLEByLoSWQmED9hIIfetcZbmIkrlQwB21UlIl6ESfcKZ6V0llTiGq1rDbIg&#10;P94SDabdYldNCwdi8+XlUW4WeSdfr3xYGWt4rnulKQ6n8LjrkDCv9PCc35EGIk75eDceAInHlQfZ&#10;plrYIWeteo10Du5aowlG2aOMpo2PvNYz6jB1haxZHVRZ+EW9yAu/fuoRGKldUE1S3YwgqP2jILdx&#10;sLDZfOQ1PSgUAOJM8mhnvoynArRRXk8d9GsLaNO5tjVA/aCtEQ9rMaYwOwEBxx+9XSKNO7Xz0TZS&#10;xY41c7XTGck9hkbRJ0WVWyRR2CH9HatUH5iv1yae/jQphYfId0mxzJfmaBvKYzGvbK6cNOckWVC+&#10;QHa17JKHjjwU3QkIGD0CkR8nIB6Mu9AUBuI4kc51TGXgJqxtP6nPM5g7a2HmGCA7zATwvkHXGoip&#10;EgKeMtealOchUZ4k8MZ0ygLkhue8dZU8ESzX7SeJ06UtuqCAaMR/kwa7lub9kwHIHWQYCyjyiwNl&#10;irxTfj59iBHCx3VPUONwSo9bbEzcXlaUD0oMT0DEo2IaBFbYMiW5pCXVtYY95Ckv4sY/nrCk1Szy&#10;Gu+0IPKaDtIIyD9KCgfp9MSd9DvXGifnXHzkJ9Qir8+Zj3yUDuCUN63X+hqizdbOjifIJ/mlzZsS&#10;r+mizo2GyBPeFrvqOQvcx7qWICAgL9DbKVK/XZuv9icLTtJBt8RNlWZFUhIlR6WgbJ/96u9cKcne&#10;OXY+0dAeWw4m59mi17pEu6xP7I3uDAdzgqfPP11OnHOi7G/bLxsObwhfeg0YMwKRHyew1DIYO9ca&#10;iKHrVGwwzpEf9PUZmzCiAfGBXDAgZyMYECKs3LxvkDRpGligynPpXWv6NV0uTqJOZ42EGPB+0uFd&#10;awiX63Q/hCt1it8s8tG7ILo7jrTJPTsbZG9jh12bbECcyacj4ENNACmSZ/7GtzzkL+G5zjOpoOy9&#10;VR45DSpL+sdkoY9gkY9b4wHWeLahxNUndQvKhvYei8ttPekWyfIOLPKkBVcc0jVVJBTwZiPdeoIc&#10;vWjiRB6ZeCJv4TVP2ZLMvdS6S/0Z+2JX7yOv6VDZkSpzcdITkkG9nCoR+tkJZgh8/aFsc21rAKXO&#10;z37poya7qcpPQMBxR6+OGfWPaZ8aEflCJfJZQWMYkKLqTZIo7JT+ngUy0LNQL5W528cBWOT3JhdK&#10;rbQpkd8TXT0Wa+vWGpHHP5795Hc174ruBASMDoHIjxMMnhwQA8iLd3OxreX0H2SLhZ9M76cjzvQz&#10;PZB2PYVoMJgDBuhsVkgGbAZ9I02Y4hXm1gBh0sfSEnklDp5kEjPvSAUkF3LoSS55MiKfI5FyRH54&#10;WCyiPu985OiHd+2W9/10g/z03syd3PEEeWTmgaKyL4566CmzEPyFTHnxk3YOp6zFwsdQWkjZ4e8+&#10;JGPkC0HnCch4Co83f3xILulJtbBD5CGhtWXFZq0FKGl84RWgyMXdl6YEKh8j5nrqLfIAmUJOgRFo&#10;I/Lu3kjWZuScunUq+RyzRV7TR3y0DZQpQL32QEHwdXOyMWSRd641zBCRz5FkFAcuR3F5hQWvATMW&#10;tFMs8g1xIp/Dh6AKehyRL+iV/rYTJdlbpxfT9+MTgYNK5Fn0WpNol3WJfUqy0rfnyuJKWT9nvRF6&#10;tqK8ff/tNvYGBIwWQyNawJjgSR6ChMi5xaba30DO9aSps0f+sPGg3LurUTpiC0A9CItFnrBsj+ct&#10;mQzQELxMcCTAKw/uGbgTlj2eMsucXR1CLz7yEcGnw/AW5zhQDrgMAXNWQrcAL9XdIRP40FJntG+6&#10;R9xHvqG923ZjaWzvlb0Nncet4/L5gxTxN/4eygbZkrc4qQPkmWlPSLQneBQDBxzebx+ZCp4r1HJA&#10;vl5WvJe8A+8jH4e51uhBGuOLg4GzyCuRLy82BQ+YC4a+hySQtpauvimlbLzb5xWXLp87SLyvk9Qj&#10;vuxaoooOMNeaLGVOvlKVUJShsRJ5yhFFwCsUgLT5oiBeX86TDaub+mrq4JBrDd96yK2tAVOcozoG&#10;gXezX/YzIGDmoadjiMjPz8Ein+iTgtIDUlh6WPsd7dc71kqyrzq6eXxwSObInoH5UiJ9srSgXuZJ&#10;ug9DOZxYd6K52BzuPCx3HbhL235PdCcgIHcEIj9OMGYaEVBmgLXWE0O+yMm9Gx89LF+/ZYd89/ad&#10;sml/s91LhbfI81EYb9HHmgupzgRvkfd+7GDIIq/EOxrc4+CZ+LR9OgLjFBC/NWPCyCnJyNVKaMQi&#10;xU0EIuWzgnXe0qEXWMyZulvLRIF3bNjTJO//6Qa5T5WoODmCxCM78uhnMzzMsqx/SZ9Ps1cKQDof&#10;eeBdI3jOL3alDCFWPJHOIg8ph1xSJu0p+8LXR6411UrkvUUeQJjxmSc5rV36TJTGqQDVx9cL6l1U&#10;Dc0ijyz4yXVk42c+CJ8tyeQLt6Y4mOEZ62JXyoO6QNoqil1ZF2lB+KIg+VHRTjrMtUb/QeBLacea&#10;LrKJwp0rqMfxfffZJSlNsw4IyH/0dYu0H9ZBpEUHuyK39eRIFnms8TUsJNU+xEg81vih/vR4oFeK&#10;5LDMlf3J+VIpXXJaIrPLzPLq5XLy3JOlrLBMDnQckPsP3R/dCQjIHYHIjxMQPOW+RhQg4d4SCYFg&#10;QD3U2iUtnb3SoqTLW848IIgcngxBfnCf0GhsgM5mhYQEQMSdj7wrRm9F5ynISyr4SJV/F2mLTocB&#10;wsRrfVwspCUtoyHyqf7eRuSjvHDudyWBgDQqYT0eIN7rHt4vf9p8WP7td4/IoeauwTSQF9JJHr3L&#10;B4DeQTwh3HGLPI9xDvGPRH0MPJFHSfCyol44H3m3Y8qQzdrBLXbFteZYizzpJ57asiIl++6lfh0G&#10;cZEX6pVL4dQAEuoVJCc3lz/OqZPI1n1ga0hhgqiSdup9OnA9dfanq4/de3Krf6kwi7z3kY9ca5hV&#10;8bMjU+ta4/oI5GUfFVN5WbuPZDoSkBVy6fLhNS7q21TlJyDguKK7VaRJSXGBEvE5q7TTZfvI4X3q&#10;cAxIoqBdiqse0WDa57edqkS+Sq9ne2YikJCjyVp5PLlYqpTIn5rYGV0/FoWJQllTs0bOWnCWNHY1&#10;yk17b4ruBATkjgy0JCBXeJJH1wCRY1AGzqqYlObOPiMmEEcG6VRgtfXjru0nrc9j9SV8NvJCnMRn&#10;yoO+F0BO3GJXR+RTx3PcGuJEPt2Az3shCG7hLH67kY98jhZRiCxEniTVljviBLnw/viOyLs0cF7f&#10;1m3nEw2UpsePthtBfuRAq1y/8aA0dDilwcvWlJWovDwg5HA8Z5F3aYZ4Ijaup9tHHhiR17iQrye3&#10;PE/eKR2s6FExDcJ85PXgXe2xD2gB5yOflJqYaw2AHFcqISVuZjQyEeLJAK82Vxk9L1G5IB9gRF5/&#10;Iw+UFfIdV5ioS5mSraI4RglFhpTZWGAW+UEfeWZFcKtB+XVWedqQV/AmGyjWlCPtFzkhs9EozRY2&#10;1s75g6ymsEoEBBw/9CiRZ+tJ3Gnmr3eE3nc66VDQJYUVOyVR1G7uNAMdK7WDyW3P+fHiaLJGdiqR&#10;r0h0yckFmdeC0RetrFkp5y46V1o1f/cduk/qO+untF8PyD8EIj9O0OAYjGmQWNSMsOhvBmPaIu4P&#10;uFow6HLEwS/ImgfkAtcJSAdhs5EXyA7kOO6P7AiTc63xVu843D7yLk6lUoPkOg7ey2WzVkfklN8u&#10;P5nT4wFBxkee5xdUlRpZcotd3X3OvcWVbfNwITke4B0HmrsGz6+9f6/tluOUKqcE+TzG4RQxZ1n3&#10;2aV8B8sYIaeB3wecMoNcAd7hZ2E8iYzD7SPvLfLDibxzrRnuIw8GLfKaNnOtmWJ40onrjLdyI0Pa&#10;gSOozEMMKbiAZ5BnOkCqPZH3ojbXGjI8BniLPGkrL3aKJSBtJJfyGmPU4wbtkXcjq6Evuw4p2yOB&#10;tKdTemjbAQEzDljkG3fp4FTsFrqm9KepYM/4wqrNdOfS136iJPtr9OrkUJ56USI/sFjKpUfWJg5I&#10;qWCwSt8u68rqbNHrksolcqTjiNy5/04dm48dvwMCMiEQ+XFiiOTpgKwDsRFpve4tlS2dfTYwQ0SO&#10;Ic76k3v+MgM5ll3IIoN0nOSnAkIK6YGI+h1CcBkoLiy096YO8KQRS7HffYZ3prNEOmKTdNsdal5Q&#10;Eghl6YmezQbCQSaw6C+oViKvcoHMQlBQBOIWeVxr6tsmnsh7ReZgROTnVBSbdf6GRw7Jrvp2W2iL&#10;pd6IfKQEAdI6aJFXWXmyiZhMJno9E5H35cZznojxjO1ao4/gC8/fOLxrDeEzLXatie1aAygP5yOf&#10;VCI/xYtdNQ02+6CJoN777Pl64y3y5Ju67UG+MqUbWfv6wYeweIw6Q70aLZAR7ZC2QtmgAHmgEKFY&#10;0S59OU82evvdtx6Q3dAHobieW3pQUuLtnKdoa1OUnYCA4wsj8t4iD5HPQl8SfZIobpCiil2SHCiU&#10;vpYz9C/W+JRO+DihTSpkv8yTjmSpzEm0yorEYX1z+oZZXFBsvvLnLjxX2vt0nNp1g47TvdY3BATk&#10;gkDkxwkjeTqWYnU0i7oOysDtl83OIr1GJIwwpJARLGee9AHIBiQIEk347K41kGOnPAxZ5PX9RTHX&#10;mljHwaBvBCq6xL10FnneyVuJ0txFNH5A0FwIBj72HT2OOM3HIq9pckqJezfWUT9b4CzyE+9ag+zY&#10;zhHZ42r0/LOXmVX7j5sOyTdu2SG/e/iA7G/qNNmxa0wcnpCSXk/w+MtBGWck8vocskLGg641mg6U&#10;GuA+CDX8WedaE20/GbnWUGdIf1NHj8mtphwf+aE0kr7KUm+Rn5wveXaoLCHTqYSXX9RtgELks+es&#10;8U4e5BFQp7U6GVw9TJ9wrlM/iGpuZYnJjAWcY1nsihxph8iKYiuL1hoAX87WLkcf9bhAHjmoJ7yb&#10;9ovC433kff0ZCX4h7yA0Loj8VCkmAQHHDQPaj3Y2i7Tsi1nks9CXgg4pLN9ne8cP9M6T/q7l2j6G&#10;9/XHE/1SKA3JatmbnC+liV45PbFTyVbmds0XXi9YcoH1Cw8dfUgOth8MVvmAnJGlJQTkgkGSp6wA&#10;8gJxBEbodJBlD3kIGQM0RxyMt57IQzScRd35yKcLHwcDuLnWGIF0xej92iHpnmB5ED6uGPDudBZ5&#10;3klnAmF1cbv8kEef1mzgHbjWkBezyEfXfXqHudYo6TgerjUoCEfbeowk1VYUyysuXCmnL6uVQy1d&#10;8tN798rtjx01K/epS2tk5byK6CkH5AdhR2nx4rEy1h+UcSYibxZVfRZS7ncdIb8QK+JzH4Syy4NA&#10;ibBdazTudiPl7jncbNjNh5/4yBO3h1nkIx95FrsaezuOQKH44yOH5IZNB2Vf4/AvD5I+83fXf9QV&#10;r6ggB6fURq41ep2DMCAu21SQL+oKUc2rKjF5I8NcZoNSEVeqSFNcaSNe3kF9552TDd7rZ9yQi3Ot&#10;GZ2PPM/HXegoB2aApiA7AQHHF3wIih1retq0k64WqVuZlcgXFLUqkd+pHUqx9Lev0wZXzlV3c5LQ&#10;IpWyPblMSqVPifzj+vbMDbOqpErW1a0z95qW7hb70mt3//FZPxYw8zC5NXsGgkETUgKFgfQyKNNc&#10;IRBYTPGDBY4w2Okg+OmIkBvMIUIQDkhGfKBPhVnzlOxALiFMnmzD5+39+piR5djjRuRj8Vm60/AF&#10;wnDPEXlngYbw+HeOhLhrzZzKEksfgMCTp7hrDdeOh2sN7z/S2m1yWVJbLivmlMuLz1sul6ybLxeu&#10;mStXnrZYXnHBCnnRucvllCX4TQ6BGQ3yazMTUYHxB9FxnXylA1uHIqs4eUS+ZpHXR3DrSGeRR6FA&#10;LkZW9TneyCwF17iPJd8TYECeKswiHy12ja4fL7Cu4Lt37JSv3bxDHtw7fD9k3u1JZ9wiD3lHISLd&#10;fjaBWz4f/hsL6YCsqWcam8ytcBb5rkgZHi2Ih7qmIhtUtDyol362aCqIPHLzryVdbrGrtnu9mMvM&#10;F6CO+rbk0amy8gphQMCMQaf2Pc1Y40tEapZpg65yHXJa9EuiuFkKy/ZLcqBE+trW67XJpzrNSUfk&#10;S6RXTi/YKdpr69X0bbNAlZK60jpb9Iol/rZ9t0lXX1doywE5YfJr9wwDJIADUsCAbGRF2x4kotHc&#10;I9xACzHjSIUbtFm0CnVRsqN/IR6EzUReuIcVl7u8z5NlSE9JtF83/ufxp9m5Ix4fT6dzreEa+YGU&#10;Fmrnwi4tpIlHcyLymh/IKxb56rIi+xgQKcJySLodkXdWRP7ygaiJJlKQ4sMtXZaHZXXlVjbPPWup&#10;fOCqk+SzLz5TPv3CM+VdV5woF66dN8z/nHTiTsRJ3GoMoTeLvP4jznRgJgYihow9uR2yyLsPQqWO&#10;O7zLtmfUc55ze4AnVQnpMVnVlZcomR++SJbyxiKf1FdMhmvNnoZOc1M62tZt9XkY9OW+TpAuV4NZ&#10;k1AiS1Xuy1WBWlTjPoVOFky2Cqe8pk84dQG3McLPNYs85emUwNEOaqZUaVxYuuPlDGirpJZ4vcI2&#10;meiOlDZA+0LR8K41vv6MBLPIa53xQDy0vdyeDgjII3Q2irTs1cZSLjLvhOhiBhR2SkHJEUkUtclA&#10;X5UMdK3Qi0N96GShRSpkR3KJEfgTEvulUjo1FZn7mprSGjl/8fnWz7F7TXN3s/aHoTUHjIxA5MeJ&#10;ISLvrHx+FxTICl8w9VZwBuhU4kyD9YO2EQuNhDggiywOzeRO4HxrXVzmjwzbUQy61ui9VEsdpDlO&#10;EHg8HYHhndxDKcDCT5zEzzX/oSMP3gNxwBXEx+0JKfJgsWKFHpzHLfJ8LAsgI7bnjJORiQDvOKLE&#10;EwIHoeT95AHr+6p5lcN8zlPhXGsgScjB5deXMRw+EvUxcB/zSlnsiiwi33f82lMt8qQPSyxliGza&#10;ImLOlpy8b07lcLcaYBZ571oT7VpDOnGB4TnyPpFo7Oy1usRXibt6hmQCODNCqicQeZ+/k5dU2wzI&#10;ay5eLRersgS4MyhbjS8WzTD4uktU8ypLrS2Qp3jdzRW0ExQN4kBhiiOuMKdLC+ngXrweTBSIzT4Y&#10;p/Fa3dSE2IyB1gfemWteCXeMRV5lNdHpDQiYcnRhkYfIV4xI5AuKmqSgbJ8tbh3AN34Atxp6nslF&#10;h5SZj3xbskyqEl22e02xZO6fK4oq5LS5p0llcaUc7Toq25u2m1U+IGAkZKAlAblCx10lbFgcIeAM&#10;xq7DYJBtUhLkreAM0BxxMN7aVoX61031O8JJPDyXaYEfxMZzfML7d5qPvRIC4vXuHR4QmrhrDUlJ&#10;Z5HHWA5JhPxAzPgL0eRa/IubkAXy+Jcth+VXG/bJ9sNtdg0FxCzy+qwReSVQnKNIkCeIR5x8EAf+&#10;7BMJ/IQPtSiR13Qvn1M2SDBHhAYzsqnhSSt5BvyJl3E6eB9n8oOskQVxtCg55/V8oTUqpmHgfSgW&#10;1A1vYUcJ4XddRfGgFdsDwoxcSZsL78rhc3/YLP/0y4fl3p0Ndm2igIJAfjp6+5QkDt8ik9cMs8hH&#10;+UPRuHTdfLnqtMUyryrat1lvDiq5Kkwv21Roth2R139zVZGh7LjGe1Lbz0hgrQJx0T7iW3gCyory&#10;7E+mTwvvYkH0zqPtJt+JlCnt3dWRSKGwNuba8Xi2nySFjsi73wEBMwJUaCzyuNZgkeeLrhmRlILi&#10;JudW019hX3OdOiSUxFfI1uQyJVoD5l6Dm00mFBYUSm1prZy36DzhQ1H3HLxHWnpaorsBAZkRiPw4&#10;wQAPEYDDMBBDvBhHGaht55FoUPYuK6nARQY4IqQDOgO7RgaRYKBOB9xkeC9ElcOD58wir+cQ5/jT&#10;kP9UC3+a5BiR4DqW+CEi75QD5wbkQNq+fvMO+ezvN8snr3tUbnz0sOXPudb0WcUabpHvV5n0O+uq&#10;PosFEis1csKffSLBO7yP/NLaCiubXGHloH8hgV785IvyIx8ZfeQjIkb+PRHjL2SbJ+aUO3/vVJgc&#10;lPgiT1xYeCWKjRF5XGtiCzQBipvzkRdptcWuIrvrO+TBPc1y4+bDsquhw65NFPjCLGSRLMUXKgPS&#10;6vPq1xZkArf8Nqn+i6bpQL48Oa2tcItdAbsd5UpwPQYt8tpGUl1rCqOf/kvGqTis9ecN37lHXvnN&#10;u2zr0nRtdzzwrjXUN+qFtWXNK/Us3s6ygbTHywOgxKbLT0BAXqOjSTu8A9oBQuTXRBfTINEjiZJ6&#10;KdBD+sukrz1L2ElAh5TK5uRKR+QTj2cl8qCsqEwuXXapEfm7D94diHxATghEfpxg0GSQh29AwjkA&#10;JKIR15poVIWYpVoU+cVAzF+s3hSGs8g7V4uMrjX6DFGZX3bCKQDAW/bgHN29+j8ijkB64hZ5FIHU&#10;9ADSS34gP84q7xQUrvElSp6DkP/Xn7fJT+7dI3saO22HFRZosmc+z5tfuD5TaT7y7AWeMOUDkuFJ&#10;CtsqLqkpM3J2pG1ipw+ZETjc2qXpLpBlc5yPfC7ACowiRmhk78kbYuKcaDyxTAXPITPyhwsScsCt&#10;xsk4YdZ1yicVWKmHW+ST5o/Ob/a/T7XIQ/gG95Hv7rUi3q3knS/D2ru1bqQr17EC9zDv+oSCRBl6&#10;kFb/8StPSDOBO7Z+Q/9z7lvp02j1TOMkKtZXuEXCTnnNleB6ULdQaKm/6S3ytEv3zjj4TdlB4FEI&#10;OUb77mwgph6VJa+l/KkXpMf5yLt0Z5JPHMxsoOAAq1r6SJeWTy7PBgTkDdipplOJeV+3NpgKHTyW&#10;RzeORUFJgxSUHtJGXCL93Yu0gQ/fzGCy0S5lskWJPF93OUOJPDvYZANE/oLFFyiPKJY9rTq+6tHZ&#10;O3y3sICAVAQiP04w6HMwjjIQQ8QBZMRZ5N2gCrlK9UlnvPUWe08sIERDRD79gMzgzTuxAseJJUTK&#10;XGv0HwQmjmMXux5LYADpIZhZ5DUrxO+VA6zU5Ot/btwuv3pgnxxu6R60RONC0tTp9j5nH3mShUW+&#10;vNR9EKhTn4OoolAQngWRuF0Q3xGNZ6IACYLg4m/Oe5bWldn7cwV5pTCJh/KCFPEXmUDxMxF57+MM&#10;SeVZS0dkjceCbh9GckGHAflBVo3IRxb5eiWOWGbrVEapPvIoiuxkQ3qIn7RhhcdaDrDSeiJP2g82&#10;d8o1t++Um7YcHqxruYLnWeDqLeQoaN7nH/AWypO/yC2bnLlHXglisnWXjwF10tdd3JWqSotN5ryb&#10;50YD6hbWf54/ZrGrlhWpsXap74wDmfo1Hdyhbmdqi2NFt5YT/0yBV+HYWpeoblnbzyGv9C20a56r&#10;LSu2+ML2kwEzDh0NyoiPaCdTpiR+sf6N3PXSoKD4qJL5Q7bItb9zJVfcjSkCfvJbBlhsm5SVBYdl&#10;jrQqqR8+NseBJX5hxUI5Zd4p9nvj0Y3S0K35DwjIgqmt5ePAI488Iv/93/8tb37zm+34/Oc/L9u3&#10;b4/uTh4YNDGcY/WFHBgRVEA6jMhzU4HLSiphYOD1lj4UgCHXGkcwMvnIM3gTF+/ygz9wi139B6Fw&#10;rRl6nt9xcgBJ84QvDiMveg8rIemABJE26BoWWazFv96w376a+vyzl8pl6+aZtZk9zdlKslffQ955&#10;1lxrlHRi6caqi+sI97Ay87EffKD5fVjjnChAZPhyKzlj1xy+jJqFXx4DCBX/cP9BWsjZl5tmSeVh&#10;p8fAKzTeKs4B0aZ4IFkoRelmBpAFPuXUj/YuvuY33Ec+lchTFrjiAN4FweVrtZSNXdPnPOmEjD56&#10;oFW+o0QeNygUQMo2VxAeS7+vJ8QXt8gjZF9/jchnlbRTCIF99ThDOrhM/QYoP/5DWl4RhWSzuLpZ&#10;2xbn2UDaUEKow+Wxj0EBeD3FYTMvQ83CgBIVz2erlgvlM5FgVou84m5EHaFcfVsmW6kLy9OBtJM/&#10;ZmlYGA3MRz7W7gMC8h6dSmTbDmtnWems8Rn3j++TRIkS+dKjkhwk8lOLPimSw8k6OZCca241awv2&#10;K7XPPN4xRpQUlsiFSy406/yDRx6UemYjAgKyIFOLmNZ47LHH5Ic//KHccsstUlVVJdXV1XLXXXcZ&#10;sW9sbBwVWRkvPNGDFDAQ+wV9DMYNHb2DRAcOHePRDnrLWxmNQNqA7sgzpCWTFRD/Wm55dw4PyHdJ&#10;YaHl31tRPfjt/fEBZ56gxsE7uYxS4A/SRpyQmwNK4A+1dhlJZzHj+avnGllmB5Wjrd1K/pyFFk4C&#10;4fSuERBNs8jrfcgpe4RjcYaw8NxEAZLH7i3IZmFNmRGk3F1rnEwJ7mYmII6uLO0+8oCRp0GJLXYd&#10;2rWGAwJImUDIM6VgmEVe5QNhxJXDE3nSE4e3LlPslBPK0c6jQxZ53uvrDbLG13vH0XZ5aG+THGjq&#10;sngB5fHHRw7KD+/eLY/sT++H2WxuNa48AS5LcYILYeQdAJJOOWcCMvVtgzJPU/UMyBwrP1HZ+gGt&#10;Z+TZ+8hvO9wm37tzl3z695vlSzdtlz9sOmiKTDpSj8KQcftJvUaa0q1dIa74zAPlEndLGy+83IjR&#10;2rDVK2cIIN+8P76wPBPMIq/hUAZoS8QHkU8jioCA/IW3yJdUidRh3U6PRHGTkXha2EDvXEn2zHc3&#10;phDM1XdGVvkBpVsnJfZIZRYiD7DKX7L0EikvLJetjVvlQPsB7RMn/nsrATMHeUnkb775ZnnooYfk&#10;tNNOk7e//e12XHrppXLTTTfJrbfeKv39Iw+CcUBuxnN4IgDHY1D2gKBCPoB3uYg/B+Eyy5zeh+MQ&#10;jbOEuzQx2MfD+wOSwWDvrKBD6ScCCAHxQcDiz0DCIKf6iBFO3sX742E4ID/kByuoQf8QHkKLdXZv&#10;Y4c9u7Cm1PYIX1xbZmQLi/xBJfikjSdJm5FOXEr0AkSTMOQJ8gpJrSsvtt+QzdR0jPXgHVi0ecei&#10;6tK0YTIekfyAX1PgyyyOY57Tw1w19FlkjNJEfpsh8pr5Ws2nBkn7HO/Df5uyaGjvMb9sdjtCfnMr&#10;S+1vPDyy989ACKljexs7TY6Av5A7wpKHrminGRTKzQdbjOhxb7eS3+seOiDfu32n3P14/bB3+MP5&#10;hrt4Ac+iOPj7pNncYDRR1F/9Oez5+EGdoh4hXdZaINt04by7CAG9koMMqb/M6jx6oFl+ef9e+0Lv&#10;d27bKd+4eYcdOzU/3I/HBfknfcgL6378HmVlMy/6vtS0cA2F0AMin9p2x3Vo/ChSKMfIBFCupIm0&#10;9ukP6k/qc21an+zjWFFaKF9vkYfI0/Bpf5SLngYEzAx01MugRb42i3986SEpKHHW+IHuxdoeMrvg&#10;TCa6pUg2JtcokU/IyQW7pUKyrwnj41An1J0gS6uWSmdfpzzW9Jg0dAX3moDMyDsiP6CMEut7TU2N&#10;XHHFFXLyySfLSSedJE972tNk6dKl8rvf/U76+o5dUMJzXO/p6Rk8entxZUjKtkOtsnFfszy8t2nU&#10;B1vUQQQY+B873CaPH2mL3sgXOvUdEREiDGHjz27a32wEJKkDLwMy6djf1GXn+EtD6uLh/bHtYKsR&#10;AQZzSJy//uiBFjnQ3GmkANK9aV/L4D3iaut21knIAyTgYEvX4H1/+Pe3dffaMyykNEKohOgxzRtf&#10;9+S9ZcrcuI8PNSQNErpZ3//40Q4j7sgVSy+Weg0uh/Rd2w+32gJgSAbvYJEs8kE5wGKcmpYxHVqO&#10;u+pJg1ugmzZMxqPZ8ghRorzYepD4SDvAwv6o5inds+TNEb6kHGrusvpEOgDyoqzTPYc1GYIMAd+u&#10;7/6/h/fbgkUWujapTLdoWac+s+Nom7BLDPHeuaPeLY6l0BWU/6aoLvNOdrQBhL1t+1F5cI+Lg21D&#10;qS/k9wG9lk7+D+xutDrjwUwHz/j7yAL3Md6MQoGiEH8+fmw+0GpknLD7tB08ooQ8XbhtKkfnAiQm&#10;PzvXf+TrEd6teaMdmQuaHtRHFl3fsOmgbIjy5g+2RGWxLnWMD4TF75FuZEK6t2i7i9/jHbRFD8po&#10;U4ZyTz1Qiu5+vEE27B5+HVlSVvftarC6QdpMidA0+HZ+RBVh2g67EaX2R/donNeqAvObB/dbPFwj&#10;DlyMkCmKPX9ZG7IVhU3bf0BA3oOOACLfDpGvykLkBxyRL25QIl8n/ewfP03QI8WycWC1WeTXJ/ZK&#10;VYLFq7TW9GDsYi/5M+efKVXFVfJo/aNmlQ8IyITCjyqi87xAZ2enfOc735FFixbJU5/6VJk3z31w&#10;pqOjQ7Zs2WK+86985SuluNj5jHocOXJEHnjgAbnnnntk8+bNdmzcuFGuv/56WX7Rs6W+v1x2NXQq&#10;se4Y1cGgv1uJKJZTXAH2KRF+UAkhYKD2zZX+iO0Wueaf5fP3kBMIC1PsHHuUONviRSU9EBWIVPx9&#10;HJCKx5TMEScLAps6+9w9JQQoE1v1gEjjhw4R5x5EjXRiDYQsKLexKXnSF4/bXDCUiGIZxFYIsYdo&#10;4FLBb95xSMkPcdPhQIS4j1Ud8tuiCsh+VS7YiaW8pEi2RsoJz6Jc7Ne4sfrjmkOc24+4fbr5jRzi&#10;aRnLQXlsVAKLVXdeVYm+YyBtuLSH5oO/G7T8UDRqy4tMUUEhQSbMLiDvY57TY1dDu4U70tZj9YCZ&#10;FsoJBacmssjvTlO/IOWP61/WHPAFU5QhFleetKjaFC7klfoMZbz9sFMAIG6kTUVvII24XnEN5eJR&#10;VQTYWYi6giKCaxBE+pZtR5XEE4dbLAkRTE0f5JMwyAJQhtSr1qhOPqZpoK6jwCAriPpeLet4HP5A&#10;YYDo425WrjIkTupFPAz1aOuhNi3DFnvXgupSu8YMC7URt60tqhAQdqHeO31pjc1eeHcfFEPy6uOz&#10;dmKKWdLqI3IdvKfvYGcj2hhKEF/T9fd4BkWDc6BBrL0gUx8m9SCdm1XWf3jkkNy7s9EUB192yPB+&#10;leWfHz1kYWivm7Scd+h1XKT4ei9KP30BZcMMBO3vYEv3YPwoBz+6Z7cRevKBQvyI1nNcjWjTVWVF&#10;lj6U0NrSArn3T7+Wp15+qc1aFvq9NmcwMNTs3LlTfvvb38o73vEOKS0ttf4pIM+BS8n2P4vsuEk7&#10;hPUiZ73CWeZT8H8bt8qu7tuksHyf9Heulr6Ws7WzKonuTi2wxPdKkbyk6K8yN9Emf+4/V84780xZ&#10;s7A2CpEevf299oXXI51H5LR5p8na2rVmrQ+YPWC8bWtrky9+8Yvypje9SRYuXKhj1rF1IO9qRXt7&#10;u1nTy8vL7fAoKiqSyspKaWpqssynYvfu3XLttdfKZz/7WTs+97nPyZe//GWzykNKcRWBHIz2YDEe&#10;bBjytrC6TOZXldrAnwpSBLGNPztfD/ZZh7XgKsGz8zQtxAXBgNzGw/vDuxvg92tpj67j6jL4AR4F&#10;X8bkGvcIS7JQFjgnjfz1z/qjTONm/COtxEV67Fm9iKuDuQRoPEtqy2Sxxr1qXoVtJYlFme3w2GGQ&#10;tFeXFVt8pI+0UvcgJ/69i1TePO9cC1xe8GlPTc9oD+SIWwKEe6WmLV2YTAeyIl/e3YEdU0g/MgEu&#10;3enTuLS23FyMADKmjJATeV6gclykdSPdc8SH9R3rMNbVQ83Ov//clXMypp96Qt2gmju3JHutgS+Y&#10;sv6AcJS//6IpaWExco0SPtyaIL8Qb0B+fXnFD8oN+HIjjnidma+KUhTEXDuo//HnUw/STHDcXEhb&#10;ujDUJUC8lAV5IX2kwdzW9D/OqT9nLa+zLUyJk2vIJR4XijNAnigF8XsQX/LHPXZQit9zbTBGfvUF&#10;8XaW7uDdzBTcvaPBZj6YSfDpYdE1sr/9sXrb75+00G+QHeTJ+whXW15iBgFcZVCM4vETlvJGWXF9&#10;DfEW2zXWHvAb9Olv6hNxBATkPfgQFItdaYRldSIVznCXisKyg/YhKD4CNdC9QBWAY8n+VAFL/CGZ&#10;IweTczUXSVmTOCDViZG/93HGgjNkbvlcOdRxSHa37JbWnqFZwoCAOPKOyKONQCoh63HCzjlWmUzW&#10;p7PPPls+/elPmx89x4033ig///nPpaysTK48dbF9Uv4l568Y9XHaMtWqtY/BV/y5Zy+Vq89YYm4n&#10;HvHh9JQlNfKi2Huef/YyOW1pjREK9jt/5ulL5PKTFrhBWknPuSvrhr3LH2evmGMWRkjMU05aGLu3&#10;XK44eaG9C8vrszQtPl98Nh9SV6uDPDtcQGDWLayMPeuOExdWGblYM79CrjxtkTxF44Oksqf3Or1X&#10;qEQDXH7iAnnRucvkVRetklMW11g+IbILlGBBNNYtqLJ3X7R2nr0XsrRiToWRD8jr5esXWlrZuYbw&#10;T1gzR1587tjKIH6cvaLOSDHk6IXnjDY+DX/eikFC/oTVc6w8T1xYbQ1l5dzyNM+442V6IDvksHJu&#10;hVyo+WYNAITwknXzM9Yv6sA5pFmrMpbupEawbkGlvObiVfKKC1alfYZyXaHvoPbjIuLXaIA18yvl&#10;Ki03wj3zjMWWJo82JYGk6+K1841Ueys+9e0pJy845j2rNC6I5RwllZQ/5XS61nd//+ozl9hsA5m+&#10;cM1cef45y4Y9Hz+eq/lcq2mhrp+gdePZ+mxqmBdq+V96glugxntfqPXrPC0DdvVByVu/qNqUIogx&#10;is5zzloqJ2mboj9YoUrPc/V3PD7CUJdRmJ92ipOJP8gHCtryunJ5qtbD+D3Stn5xtaUDoExceerw&#10;5+MHbRr5MVNiayu0/p2oaX2Wyp/7T9Y2vUj7B2ZlkBXxn6lKCG1wibatp0Vxn695heBTd2l38Xeg&#10;tJhyqGV9juaLa09YPVfllLB69sQThxb2Xa59Au0tICDvgW88i13LakSqFysBOHZ8p00UlO2zxa4D&#10;PfOVyC/Sq/TE0wUJI/ObBlabm80JBfulRkYm8vPK58m6unXmXrO9abvtKR8QkA55R+TxjYd8M93A&#10;4YFlHWv8ggULbGBPBRZ7LPjscOMPdrwhLBYtiAMD62gOBlGzVOoAjRWaKXLi4p4HFmJv4cWmiaHM&#10;P8+OKl4ZgfBxDeLBdab7uePDxg8WzvIYO6XwTn+dZ7GkexA3ljn3DP647j3lKgsP/6w/eCdxO1ch&#10;XElc/OyxgZUR/2/uL1HFA8ILycJyz8ef2OWEnVGwjmLx5Dl2tIG8QXA6ep1PPOnkWcJgtYR4Y7H0&#10;aR3rQbHzDlwPSPdyTWO6cJkO8ky6vCUaWXhQvr5s0x7IvrjI4oCw4QaCK5GzFJekf0YP9pivVBl5&#10;UFeuOn2xfdU0XXgO5GcEWtHFV1LtzMFZ550csWDHrfUAFxDcj5o7h74wiJsLFvrU9/jtU5epAlan&#10;5JLyZ/Gov089xW2FBJRp3uPPpjtoC4DyRi6p972bC9BTq1vMICATXJVYC8CaC+oUijNyqNX7PNGh&#10;SlBqnJQDO+RQJpD/+D2b9VL58Gzqc6TDFtxGaNe4CRsP4w/6AGTy2wcPyDbceHipgoXC1EXCIFv/&#10;rQRcmPDbt+0sNSjp4CAcf61P0HDWvqPrHN39bjcalDHakOtT3IJX7qOseCBf368EBOQ18I3HR76s&#10;Von8kujicOCCIiX7pKCoWYn8PPchqGkGiPzDA2uMyK9L7JPaRLtr5CPg7AVnG6Hf3rxddrXuCu06&#10;IC3yjshDyNeuXSsNDQ2ya9eu6KpIS0uLPPjgg3LuuedOqk8oRIkBFh9eiBMc0G+zB7zFGRCOqe84&#10;dKw3MDAzNDOQQxqIlwE5Hdz2k0kdwONKggOv0igMXfYlVncOWcN/lrRgIedyuugJQ9zkhahRPCDY&#10;pKWxw/nmAogUBALgqsFe6RA/1giQfqyHAH9oZML78eeGhOD2QhpQFHBZIO5DSnTS5zZ34ANOGkg7&#10;Fmd2ixktSKsvPtJl+8mrPLjuCX4msAAVWSFD8opCASmElGcCZehlBXj+6acuHnYtFaYoRW4jHoSn&#10;LuDe5MkkpNh2lYmBhZ34vkMmPVA6SGsq3GLtpCzVskaWXT1K+JXUevAWiCTw26dmArcg1ID0pStr&#10;SC4fHSMsdQMlG8UUGeIuxeJs0g0px40HOXAO+KpwlO1BkDYUAMJ59ygP5Mx7KOPU59BNWH/gwU49&#10;Xqap4DrrUL516+MmK8qFbFKfSROwHZ2iBdOEZ/E0+SFG+gpfryg/5EiavFw9OlXuXKc92w4+tGf9&#10;zV9XH4qFb0gA3N/0VkBA/qPtiLPIl0Lkl0YXh2Nz42Zp7j2qbaPYiLz0Zfc9nwrgJ8+CV3awWZc4&#10;IDUyZITMhrMWniXzy+fLruZddoRtKAPSIaIs+QMGd3aowRr/05/+1Nxk/vrXv8o3v/lNaW1tlZe9&#10;7GVG9icDDKp+vNSx1AZUhlIIixtSleQqUcU6DBiI4x+WQbseIkIM6PpX/+csqW5bvHSwvb31FgM3&#10;7/RANhz4svMkX7X0MbA1HwO/I/JM0TuilwrCQAIgT8SNKxNp450sYuUJLOlYRf278cnFt7lZySBf&#10;EuU61lQAESNNLKrki6ukyacBMs+CVNIBuYm7iIwFECeIHvHigsF7RwMvP18WKB0cyIPrcVmnA3Ln&#10;WWSINZ7tAuFWc5QEZ0oLZehJO4oRrkHMJKQqaHGQjmolbnGwVoFyoc5gRQdxQghxBVsPtsr9u9m1&#10;pdfKDYIOMWQ2JRX1bW7Hl6V1Fea+AbnFujxoFdK/LFwGTmZZ5KO3IKmAONMVNfWA9BINZUho6hHt&#10;AYWEOsLi1mpNCy5cyIHZDNLT0jXcxQi4feSd9drPBnhwjfcgq9TnUCj8AlqQ7YNQpOmHd+22dJ2w&#10;oFKed/ZS8//nOrMHACWJ34Ay4dy+t6DvNblFZY3bGr9Jj99O1APZ+3TiJ9/Z65RiiDyPU4dwtwPI&#10;arxtKSBgWgDXGj6IVK7knK+6psFDRx6yjyYNdC8015rpSGuwyG+RldKRLJW6RJuUdh7SDqo9upsZ&#10;SyqXyIqqFVJaWCq7W3fLrpYh42VAgEfeEXlw8cUXyyte8QrbwebDH/6wfOhDH5KDBw/KP/7jP8r6&#10;9euNfE4GGCz9gAkp4LUQNgidR115ibNK6zkEgYHcgzOst/w1C6E+y18ICgTDE7JUQMp5L4N+KrmE&#10;TGHlJXbC+fHcWeSx4heYYgGJID2pIH3cI17iIiu8B7cKdr0hn4uVRHHNk1MWOuL77oije5aFhtyH&#10;YJBE0uIt8qTBEXm36JF0QW58WseK5s4esyJDaFi8nIk8jwSfN/KDlRU5kQcIZTbwHASRciOv7OYC&#10;SWPGItOj9rEiLS/ixw/9aScvst/Z0u7l6zFX40dxQUGiPqFIAP5ACFEWTlpYbWnwW55CmPH9x58f&#10;C64nnYDyJ54mlSdls3ROmZUx8RLWKwe8hXP+OpnZ5bTgFu2CMCbTNIXNNeopYbHIc2L1R/OLIsjO&#10;PuwixPoR/PqRA+fEBFlOrc+kzVusqWtxuI8vuTJOTQvX4ts3Uo5cSwWKArtM8VEq6sabLlsjF6ye&#10;Z37ubJeJJZ66QL3ELQgQD9Z5a5v627vnAeoOa1sQb+qXXVEsfBrY6halldkLkk47NSKveSSqOOkP&#10;CMhbMP6Za01j5FpzrEW+f6Dfff20CyK/KCLyUYOaZmiTctmVXCQ9UiQFjTs1byN/sbW4oFhOnney&#10;LKpcZCQeX/mAgFTkJZGvra2Vq666St773vfKBz7wAXn/+98vf/d3fydXX321+c+PlcCNFgyWkB4A&#10;KfBEz4h8lAR8fBlgGayxOA4jBHoKseUvLjU8Yq41GphwnpClAnJCHwchhqTEQRLM5UUfJZy3yRuR&#10;14cgSIOuNY6PDQPvJUvkxR9GTpVYNCpJ5m0sfuWaByQPC72HIxbeIg+5wKLq9saHXJnvPWRe/+Jf&#10;zzv9/vfjAW497PmNu8XqeWPftcBIqf5F/qZoacKcUjNc1qlway2cGwg+6BBWnkM+mZ7U20ZKWRR8&#10;6tIaW+Q40nu4j/Xdw3zYlcxTJtQntiMEyBW5Ux+Im0XYEF7Sx84pLIRlYaVZ5DW9HjzNb5QA0oeS&#10;wC4qJIv4vHsN5eUtx7gV8S8TiMe7nBn5T1PW1Efu0X6pHwCCqiK1GQS29iStlC/pJ78mB40Lsh1v&#10;LljQkQVl6Ij88K7O2pvGq0GGPQdo13GLPMSYdKWSY2ZdWHOArJbVlcmTT1ooJy9mUXmhHG7ptuuQ&#10;edZ/eGJOmTiLvFOy4wox6aT+8J5Uizzp8enkvShepAnwHH2Mn3Vg9iw1T5MBtgC+7rrr5D3veY+8&#10;5jWvsT75D3/4g31tOx3YnIAtgz/zmc/YR/14hr98ofvhhx+OQgXMWnS3aONr0EbTo0S+TqTKbeQQ&#10;x/62/bK3da+20V6zyCd7Ndy0BOtxCuwLrx1SKtKwQxsyX6HNDvqGU+aeIosrF1s+dzTvUB4x1DcF&#10;BIDho1segf00L7roInne854nz3/+8+3Lrn5P+ckCg6Unw4zFDKj89UQQVCsBgsxCzo+1yDuLL8Cl&#10;xj0LYXQDPuQ5HZiWZ7D3FuA4II4oEjxpRF5PIKIQA2+Rh0BzPa1rjYYhbvJCmh25cPFBioifnTa4&#10;7uFdazy4ZxZ5PTcroZ5gycVKbRZi0gDxULlAYlEw2FMc8uUVo9GC+CFV7EWPlf+M5WP3k3RWUufr&#10;TtqQB3lAHtmAnDj4uiaWYwAhhYxmAh31mgWV8s4nnyBve9Ja242Gd2UD8mUNgAdWdWZELM3Um6hS&#10;Ut+QN1bexbWlslwJP2EAu9us1fdChCGqEE4PigALMnFVqkJmC5NL3VoP3DbwGbdwengyaXU+S7oh&#10;+X6mCoKdSoqBudZo/MTDOgqeMSKv+YUU817ewywX6eG6t8jzEaV4nOTbu/3QRo6xyFsZ0840LZrP&#10;OGh7fmtOwG1+ewXJA6Vo51H3DQl2qWG9B7tPocRSH1F82ZLSW+MBMsV/3tzj9B/PegOA/1gb+eDr&#10;t3HY+6N0Oou8I/LkAbkSjynN+tv6h5Q8HW/g6njbbbfJF77wBSP0K1askPr6evn2t79tX+Jm9jQV&#10;tHXcIdlOmO+CnHjiiWakueOOO+QHP/iBfesjYBaj9ZBW/Gat4JWq0c/XTmZou2mPTfWbpKm7Sfp6&#10;amWgd45WqunxNddM2JzEvaYsZyIPVteulqWVS6Wrv0v2te2Tox25PRcwe5C3RH46gAGX4RhAOiBJ&#10;DMnxxa5Yqo3I671Uizy8wyzyCsgjpM4P7EbkI0KWCu9ak84iz09vzYR0+Xdw8GazhCupYRBNN9hD&#10;NLgKaSUu/pI2D4jCkroys2h6YA32u6gA0mQWeQ2LuwjxQFwgIKTDp4EDIk+cLKLF6pqO4OUCCBMf&#10;2CL97L/OFodjBWVAmljo6txAkCuzE1GADMCFBblgPeVDUEY0tfwh0t7qmg5zVfG47MQFtm2ge3f2&#10;F5klOuYjT36Z+aGskC8yAI4YO6s6ZPzUJTVutkaBPzdkHjeQVNcaKDofSKJ+ULaUE4oZShnKIeVI&#10;/eEY8pF39SUbsNoDnklXyl7xIJQn3t61hnzRJqhnc6tKTLbItSqaCfJfCfaKIPFgBSfvyJQjDmTI&#10;P2SVWucQHzvOxGF1N6U94juPmxJE+qTF1ZZ/5MwuRbzvaFuPKZf8RT625adGjmsNZBsh2GLXKGmk&#10;iecI4+Xq4SzyLp3souNnTJADsiKffscqynOs7Wis4IN7v/jFL4ywv+51r5N3vetd9gETNiFgHRMf&#10;a0oF9XzZsmXyghe8QN7ylrfI3/zN39hfCP2mTZvk/vvvj0IGzEq07tfKrES+fK5I1QI3+KRgw+EN&#10;0tbbJgNdiyVpi1yPDTOdgEW+XZTIN+3WhnxYO5uRv8BcU1IjK6pXSF1pnRxsP2hW+YCAOIaPbgGj&#10;AoOlHy/pYxyRH058IR7OtcaRcw4PzjzB9lP9WOUgLoTzhCwVDODcgkAQPg4Gx5KIMJlFXv/hSuHf&#10;C4nG2smvdBZ5s1DqdZQJ0mGuNfoeD+JPda2BTEEkvVLBMxAwfpVHvvJGKiNS7Ii8c0OBKLLjDdbv&#10;vUrGM+V5JPDFzB1KmlAMIKwQqrHCkWlmJ/xiVyZFnYKSDc4ymjDS19jea1ZfXFImGqQj7lqzam65&#10;1TPkjuLhZ3LixBiFim8WkEZ+r51fJauVyPNBMkhla+eQHzjVAisyv+ewWFvLi/Jk5xcUMm+R5370&#10;qkhmmeXDLQuj/yhjT7jjoI5AYImHd5JQyCn58qC+4A4EkIN9kE1BnHGrNTs7UXbUU+Ki/cVhPvJ6&#10;ifCppJdrzKrE4bZ9HApH+pkFgKiTL1xqrP3rsbTObc2KDPl6K39xB0JxIm62cPXrV5wC5NJGfeEg&#10;PaQ9Dnz2fd6Qv7nWqKwckXf5o4yBI/J2OilAFljfsaQ/97nPlQsuuECWLl0ql19+uTzhCU+QvXv3&#10;ytatW6PQQ2At05IlS+T000+X5cuX24zq4sWLbba1pKTEthTOBNxyuI81n4Pzvr6RSVFAHqH1gCPy&#10;FUrkK4e71VDnuvq65JH6R6S9t136uz2Rn97YLYukKVklfV2tIi0oKi3RncygT8Eqv6xqmRzuOCxb&#10;G49tSwGzG4HIjwMY6DwJgONBfCEfRkIiYJFlf3FuET7GBYzJ+wHbL76zxa7acCEmfuBOBf61vBcC&#10;kUou+cliV57ETYHkMbATF2GxyOLGQ0eY0SKvlwlLOvgbJ+2cQVTi74UcMvPgt0REDn4xplNi7NTA&#10;qfORdwQfayI+3iRld33HIAkdDZDhFiXyPI9rw5njcKsBkCvShiy8RZ7fqWQwFeYjr+WIdbihvdvk&#10;Fp+pmCggexQnUoNsccdB/sjduQM5GTrlyRFjZkjOXFFrvuW44kAq2UIUgk49gLj6BZ48zj7o1Jk5&#10;5W4/ewg1ZcUsj7PIo+gMlZUpCFnE4xRc1y4oL55PBemAgBOP1Q+9BlG3dhWB3XPY6QhwmTT5bRdJ&#10;l1dOzSKvB+/01v04XBl7Ih9djEDb8q41/s3EjWw9eI6davY3d5p8+FiVrx+0D74PcEQJ/GNK5JEl&#10;7l7US9LHbA1knPcgt0EirxkivbwGJTwOZgh8e8VHPm6RZ/E6UZSXOGVqsi3y/f390tzcbFb5s846&#10;ywi6B1sFQ7APHz4cXUmPu+++W66//nr7SN+GDRtMESCuTEA5wNL/y1/+0o5f/epXcuutt0Z3A2YE&#10;WmJEHot8DBio+EDS/vb9tiC0sH+REvnp8zXXTGiXctmTXCDtuAA171Zl5WB0JzvW1K6R5dXL5Wjn&#10;UdnRtEP79bANZcAQApEfBxgsGVwhFEzzAwZUBmOIC4BweT9fBvH4NnZ0RoM+8kosiAciaGE13kyk&#10;lkHeSIASiDihBgzkRmz0Ub/9JMSf+LgOQYIYcd2TnjgcsTnWR94D0sGn8+PkHrAlIIs6Ac/gWw14&#10;Nh4W4oKi49NNethukZTuamgfVGwyAQUEMsmi1nolSpCrwy1dSpjazEoJST1pcU0UemxgBoIcI3/S&#10;gzwo1zihTAfLq8oYNwhchVDOmG2YaBAvVml83NcvqjLfd9u/XJNnCmAkQ6qaWeT1Ou5dpy2tta/1&#10;vvLClbJ2YaUpWdRNZnAg0Lg2AcrCW+SxgA9a5I3IY5F3RDHux03eqfWZQBooe4I4mUY3YqC6u33k&#10;hxanku54HaeO4YoEqOuFmmm/lzyLqUkzYOaA91AezEClgjrJP1ffo4sRuNbZ42Rofuf6F+Idr5uU&#10;MQtaIfy8n3pHHsGyOWVW/yHwO4622U5KrCNhpoi8IGv85Gl/Jrcof9wjXcjW9wvUdw4ULd9eWWzM&#10;rjUoaYR361D46+Rgin46AR8nYA1vb3db6eHjTlo8Kisrjch3dbntNzPh+9//vnz0ox+1r2/v2bNH&#10;zjvvPDnhhBOiu8fi0Ucfle9+97u2UJbjc5/7nG1HHDBDQF3HIt8NkZ93jEWe3WruPXSvtqVus1ZX&#10;F7E+buJnP48HtiWXS3NSlY5GJfJY5XMA21Bike8b6DM/+UPth6I7AQGByI8LDLj0Nwxc0Vhs5MD8&#10;kKPfcdcaBldPNABnRg40EggH4x9/GdgJ56zjxw7IkDMup5JkwM+S6INYzkeebSidlZZ0cZBGnif9&#10;qYAYc5n0+gMlw4Pn51c7H+U4sAizXzpwrjVu/3gOXDJ8FBA0k08ESBafyUcsLFQdySJPPnYdbZdP&#10;/N+j8uN7dtvHeO7f1Sh7GztkcU2Z7cQylg9BxWEy0nTzLtLjlDU3Q5ENPEeZUD5Y5SGZ8UXAEwVk&#10;z97uH3/uafKJ550hizTfWGVJI/UJ334A8YN4k2pIOPXwA1edLG+7/AQlnpWWR7+QlTriP/ZF+RuR&#10;15M59kEzR/jZRpX42rt7re7Gy8qIcRbxcAtFkr88l65eI2e+YEo83iKPPO25KG6zyEeuNYA8M+vF&#10;bRZT+/aFkgHRRTFmcXcqfHtzRH4oLaSL3+zTTpzUKeTdYRb5oXAsZN2jdQ65soe/s4q7RHrXGrbL&#10;3Kl1lR11SCOzIBB6XrevsdPiMyIf5Q0FDSUSOVCHPFx6UJ7cb2YHbLGrhilMOMWYV5tFXu939Qy5&#10;PE0GfDsHuLzEgbWeeyNtCcwWwpB5dqzBzebXv/61LZ7NhCuuuEK+/vWv2zdEOG688Ub593//9+hu&#10;QN6Dr7W2KVntbtOKjWvNkEWeNsrOLfcevNfca06bd5rMLZsT3Z3+2KpEvkmUyOMnzzoAOoQRUFZU&#10;JsurlsvSqqXS0NVgi3wDAjwCkR8HvGsNQoRQAP6Y5TECu2rYYlcdrSENcSIPG/IL/xjQGfAgzRBG&#10;rtmOKfHwEWyxq16PW7Y9SAeEEqsqpIs+AhLAeyH4PMMj1hkOH3MN8AfyBDEjbg7SBjhflLKHvAeE&#10;lY9fAcLFfdTLi9xCTADxgaR5QLKWz62w9GBlZ0FhOpLngQX0L5sPy01bD8vn/rBVjy3y8/v3KZHv&#10;lLULquTkJeOzxgNPrrBso9hYGevvVFmnAtIYX0+ADGvKh0jnRII6demJC+T8NXNNppZmfZ/5yEdk&#10;ijJ3O5s4P/HUMgNYjrEoQwrZNx4gfu9agwXcWeTZRrXIlEOs05SRX/ypt0026eIfhN7yi8BRNtKV&#10;MIqD85F39YJniBMFxCus5iMfudYALqNE8gwfHEP5AuSHuMwiH703Dr8AmfCpbYwyZ9964sT9iDjM&#10;Ih/lF7ArEXWOtK1LWVi9TJUsXMvY1YbZC7b95AvPrDfAtQngKsNbKTevIPIe3N6QA+Xm4Szs0Q9F&#10;G6410faTyJ3yh8LbAnNFd59z25ks4M/uLfG40MTJPItd+UAflvls8LvWXHnllfLa175Wqqqq5Le/&#10;/W1091gUFxdLRUWFVFdX20F4fgfMEBiJb9EOQNsurjXlw4k6lvgHDj2gbaBHTp13qswp0zB5gm0D&#10;y6Q5qX1Gy16R5n064GZeCxIHFvnVNaulsavR1gZkGycDZheOHeECcgaDJRyAcdjzN4ZkT3xxd4BE&#10;mJVdbzBAx4k8ZxBn4Hzk3V9PegnqiUkc5lqjf430R2E9SIu3eGNl5Wn+GpHX60bko2fSdQSQQC4T&#10;hmCQDNIEIFNL68qMGKYCMoW1FGiyzILrUVYCMXbPOCI/VO3MIj9nyCKfultHKpC5txyDPz16SG7b&#10;ftT26sbVhEWH44W3LmPZ9gt0ISmRGDICF5X47AVy8zI53qBsKSvKz9cxZAWhJUXMiqQDi13ZTQWC&#10;3hRtmUnNHFzsOsy1xn3h17nWoIS69/j6ng0qUU2jSwMyTVf3zBKt5JT0lhYPydFmdLRMSAezLX6B&#10;K6BescUrGOZao/nmPShX/svKcfj2RpuMJ4X2ZjvKKChziDzvJs/xxa4NWgexyKNQnbBweJ2DtONS&#10;5ZUPZuWYNaGM2JM/DudS58LxHmeRd4oI4I240kTZMqDMYpFHoacpUS5EQdsiJr897WQBOUHkV61a&#10;ZVZ0rPAe7D4D0cfnfTQgjrB4dRYDktvTLlI53xH5qI0AyPuj9Y9Ka2+rVBRXyNratVJVPPZdyiYb&#10;B2SudJRovhLaL+Faw1qAHLCsepn5yrPd5uaGzdpXhfYR4DDyCByQEY7I4z/NYDwkSogN3Q6kg4GZ&#10;AZ3BGpLhiQZgrPV+twzoxEN4b6GD2MT9cj3YhYZ7WDg9yfbgPYNEXgd0CJP5yOtfiCb3iJ5kxNMC&#10;iJNrXIWPkg5HLlx6HJEvt7ylgrUA3keePHgfZ4B11ZMVSJVPH4CcoRxwFyKGpTOd8uJB+giD7E5a&#10;VG0WZcoAwrV2fqXKfPwWcCcjLS+Vvc2KaPxwMtwYsoFy97ICyOt4uNakQ6m+e9AiHxFOZGVEXpOU&#10;zr0EQIqxyFNX8JGnvpBfFmry/Bwt0xItM+daE99+cqjuQtCRVzZw2ys5bpbDToeB9/aYJRy/dkdK&#10;ATMB1HP2aSc98XdRr7xFvj3uWqPpJH2UBxbxVGj09gzhea8Hv1ksCnDpgXjTDuKLXZFRY3u37G3o&#10;MLmcuHC4tZk0LdL66H33IfKLa8pdfJFF3sMWu1K5FNQXZER64u2e7SZ5J88TlCziI9+s+cVlxSzy&#10;+k5TnvV+lxL91FmG4wnKA4v6s571LPnRj35k21A+8sgj5vpy++23yymnnCJnnnmmPPjgg/LJT35S&#10;vvzlL9tz+Nb/5Cc/kT/+8Y+2ZzxbVLLn/A9/+EPZv3+/nH/++RYuYBaiSYk8bjW41JTPc401Atb4&#10;+w7dJ33JPnOrYVvG+Pg73WFz+HPXOiUFIt+4K7qTHfNUDmxDWVpYal+yDV95DfDIn9o/SWDA/u2D&#10;++R/btwmD+5piq6mB2MlHIBB1PNpBjW/X7YReR15IcNuAE61yDsLJID80lcRjvCcEzZOahnMIRMM&#10;8lyFBBA2Dt7Pde6bj7z+hZgQD9chzhATrseiNnhrPLA0R4e3uEKK+BhUnEh54DYAmcYCvbBmuNXe&#10;uRa5c0hV3CJPOHy02TaSROE7jKUxE5AhFnnSeckJ8+QDV50kLzhnubzw3GVy/uq5x8hjLCC/pNDt&#10;I+9IJ+mMxJARKABYgD2QFyRzMoBSZxZ5Ta+vM0aMjchHrjV2dThQhLDIE87LFTcSFnMSy5BrzdBi&#10;V0fkkY17D/UqVtxpwW0Lp395jvekgvrud61xioeL1LvWQORJT7z+UdxG5PUfvui+fZlFXg/KMq1F&#10;PkozH3lKJfJYvLlHnnHloQ2wU4zPL+sf2GcfxRMXMrbxjIP0LaouMwIPUHIX1TqXtPnHWOSZrXLn&#10;KCvk01xrNO2ApPFussW7UA4g+7jWMINCeLPEaxzIiajcrlb2+KSBrSNf8pKXyIte9CL5xje+IW9+&#10;85uNkD/taU+zLSnnz59vX3iF4G/bts2eMYVIrxH+He94h7z+9a+Xf/u3f7PtJDl/znOeY+ECZiGa&#10;96g2rkSer7likY+BDyPdc/AereMDcvbCs6W6pNp3FXkCTey8ddqgNW/4yDflRuSLEkX2hVcW97b0&#10;tMiDhx+M7gTMdoxATWYfWDx589aj8n8PHZC7dzZEV9MDqxckgEHUW9H5P4QFQDogc5AGyIC3eA9C&#10;Tz0ptyl2/QsJMPKvf4k7vsAOOGLprkEcCRsHP40oaxBnkXdEnt1yCO+tpwyiEIY4IID+ilM+HHn1&#10;llT8is16PvyVBvxzrzhpoXz0uafK6y9ZZe/wYJGkl0/qYlfCQWZWzkVBUCLfpEQ+IjHpgDjMIq//&#10;cMl54voF8tYnrZWXnr9CVs+bGB9Z8ku6kD3kLbWMM4F8eFkByma8C29zBWWODmEW+aiOaVVxxFjP&#10;IXvpBju2SeQ7AMgcYkidYHtE6inlhq83+XA+8m77Sb91Yi8LGTWOeJ4zQoMgH/66Oj+87gGSjbsO&#10;dD++0wyKIPWRRa6p8qRdecs36fJ5H2aRj8XlQZ7452ZcoosKfrOmhCcgzryPdoDyQnwA+Rxq6dJ2&#10;XihLVGmNf5zLA6XWK3HetYb8p1rkUfq90ktaCUM/EfeRx7WG9or8mZGgrHGtYcEtckHpIS/ICQHj&#10;/uT7iMkCPutr1qyxjzq9//3vl7//+7+XD37wg/KGN7xBTj75ZPOTxzL/zne+U1796lfbM1yD6L/1&#10;rW+Vv/3bv5V3v/vd9pcwWPex8gfMUjR71xqI/NAX23Enqe+sly2NW6xNnLXgLKkqyR+3mkFA5NlS&#10;E4s8RF6VkpHAmLSwYqGsn7Ne2lTJefBIIPIBDseOcLMcB5RI4vvK1xc5zwYGSw4dS41QAP74qX6s&#10;zJB6SAODNSQpTp4581Y+89mNDegM0JApiIUHISHlPgYIVKoFmvd4ouyIfPRBKH0P143w6SPEkTr9&#10;ThjCA/JD3JBXI2AK8sHHoDzxiIOw+Kg/4/Qlcu7K4QuT/NS/P0/dDpB8rJzndlFhAWE2Ik+aIZwk&#10;s7ai2IgWX9Vcpc/7L1uOF+SX5Jr8lVDxTtLvyzgTeA6lzQPFx1tljzcGLfJaX0izKWqabsgnck1H&#10;ZgEEfdC1Rskhz7A1IvJFEaXO8LxZ5PVAuYHoQpTxQQc+TDZANH09csqonQ4D7zYfeY3KyGkUJds2&#10;ss3mGctqTXmLg3LBfYmwcYu8J/K8M7642sMtdnWKYZz0kj/aC/mByFN+Wj3NR94r1SwEPqD9A3Kj&#10;3qW2QbC4plTrZuRao/0Bu98gp2OIvKbPtw3KsETLCWWEGRFAOXqLPESdGS/aEHmlvHg37YkouM9f&#10;Fuqmk+/xBmR+/fr1cvXVV8uLX/xiI+MsYC0vd2UGMb/kkktsa0mAW9C6deuMzPN1V6z5PMtHpPgo&#10;1Eh1KmCGAlLLIlCIPGQ3ZpHv7OuUbY3b7CNQiysWD7qa5B3mrNK8qaLa2+Hy2tEY3cgOiPy6unXC&#10;bj3bmrZJc3fz4JgdMHuRfnSfxWDPZ3yFWXQJYckGBkvaEAOOH8uZxn/CmjnyjNMWy1NOXuiIgN5k&#10;sFZeYYO0B2dm5dMTZwV21wkPaYb0e6LvAcmg4ULaPBmJg98QBp7C3xgMLnY1UuOIA+lOtdoNc63R&#10;MOSJd3iLKwpGJh954HzjC4eRWWBEPhKQEfkUYkV4tvAjCEqU91FOB9JsLiB6jj88u3xMNJwvsiPF&#10;ziLvyngki7xb7DqUd+Q1WRZ5yhYZe4s8cnKE3tUJ5J4u9fjIO9ca9r7vsb+PHmix5yHN3ree583X&#10;XCOB9NsuLtRd/U2es0vGpcHXI55LN/jwTgg4oWxWKcIFa+bKay9eLVedvtgs3XFQ/M61RixNnsiT&#10;Rr6jQDtKp8S4NDtlOa7Q8tss8hohbkdOKY8s8pFSzULgg82dRuRXz08/C0Q7mVdVamEWKqlHKeKd&#10;qYtdXbm5c+SL1R358D4PfORVYlYGxEP7IX/0BfQV1r40vcO+7BrLU0BAXqGzWYltvXYI2gbwkS+r&#10;i26ost7TapZofOLPXHCmudXkk3/8IMpqteNarh1dtTbwwyKNO6Mb2UF+UV5qS2ttG0q+8oqLUcDs&#10;Rh62gOMLT+SxDPJRmGzaLkQb8oEQvVUOAnL+qrny9iefIFdA5JUIQCbgMJAETzQM+ixkCxixiIgi&#10;1nniI6yRJQ991BF5R9aJN9VqBQHlHmAvbcIOLXYdIvKAtMfzBwnkH1khjJFX/bGwukzzNEfOWl5n&#10;FsWUV44I85GPnoFUxUkaIB+5WORJK/JgoR/AfxmyPNFAsSCP5iOv5M3KGJn4TGQAZejTw/8hafFt&#10;OI8nKFvKDPlQbyDzvu6QllSZe7BrDWSTsm9lAWVnr+0CRBxnLqs1kg88YWRRLUouWyvyjOVT4x6p&#10;TgyG03+ki7JMbVu804i8Rhb3a+fLtc88Y4mcqfWPNMRBnm1Bsf51FnmXZxQS3kOZpLPIU06kmfD6&#10;2kGQBhaLkgbyPty1xqX5SGuX7RFvRF7rbTrgC//EExfIy85fIRevnWd5R5HBzz+uEHLNt0fyxgwJ&#10;ZYcfPmkjaXwMivdC8qnzccXElYvrO5xrTUTkU2QbEDAdcOu2I/Lju3dnPW66+35paW2W1mS53LYv&#10;KT/ecHTw3i8f3C73Hdqg7SEhLY0r5TcbXHysrcovaJufs1KZ+VKRtiNKPHJbuFpUUCQLKhbIiXNO&#10;tLUC7KXPnvoBsxvpR/dZCqxY+L+ykMxNsWcfEAkPCWAQ9YOxJyF8RZOPwDgXFR1o9S9xQRQ8ODNS&#10;o38hFr4wOGeAhpP46XzAmV/IFifkcehjjrRpGAgxsZMPyAHEEh95bwEknrjljjBkl3d70sr5iYuq&#10;5J1PWSevvXiVEQ3yOBpg1Y2TlVRSCdlapWSNVx5QggRxSSd3lBFcDvwWhRApZDvRMKVK/+JqhPwh&#10;UaQfWWQD8vWLXQmLtZu4JgO8m3caiVf5kG7vZ831TOlwfvBFJntcOB470i4P7mm2/F6gBNS7Bnmi&#10;iIsN8eKj7RUF+2CTnWUGxU8aAY/F24EHZY7ySVhzF4muZwPp9hb5VtptFC9rA0gnbSmdRd4pwS4d&#10;8brG894iT14h8iSbekd+aVO41qDw896VGdZl0Ac858wl8r4rT5LL17uP2SBT4qwqG1IsKBdP7HkG&#10;sk5yWPDNolvaMR+jIlu4NmGRjyszbsbBudTwLH+t3cfyFBAwXXDNnbvkH3/xcNbjh3+4WeqbmmX/&#10;QK18+4HG2L0H5D9uvEe2N+zQ/q1I/rihTD726612b9P+lugNeYS6Vdp5KZHHIg+Rz7HNzimbY7v1&#10;dPdFu/cMOEU/YPZiclhGnoCBkwVk/KVZMHBjIcwEBksOBs9s1lpnkXckaxiR11OsfMBbCO2c8Ho4&#10;15rh74eUYzXHwpeOWEK4IEyEMcu2Rm8+8vpeSPwwBUDvxfQE5yOvf3l/POoF1WU2u3DxCfOjK6OD&#10;LXaNInREfriFlLwvq2N7vgLn+xu5NqUCcorFGEDOIC5pRDBukA5kFN+1BpGN5FoDKfPuI5RP1SRt&#10;PQlcuTrlDDJqPuJ6cA15Uy/SKWAoQrhkoKDhWnPj5sPmooJPN3vyQzw9zGKspB+ZoOz6uolv98jK&#10;nauXgDrmZrPs5yCIzitp6baMTAfa3eCXXTXdvn3hToYM7Muumu5UmOKsaaZOpSPy5KdSFUWURQun&#10;12l7h1u65Gib228//oGndDBirvLzrmbEyTkLX720kJ3XRXETo17T/nhfi8qYlKFgmUVew/p9/T1o&#10;V8gKtWeYRf7Y5hMQkBdYkTgsZdIjB5NzpCUZU5QLO6Sg9KA2JO2Te+ok2cMi2Nz6iWmJupWOyHc0&#10;iDQ8rp2P/45HdrDd5slzTxbMdOwnz77ywb1mdiOPW8HEg72z2VLOA7cKprgzAc4waK3NwmMYbAkD&#10;YRhG5PXwVlMIhydDhTrYQ7AIy4A+BEcm4B0QReJMhb7KyAHAvYCnzbVG44nvIw+4F0+P85F3+UkX&#10;91hRpiTRxwfpIA1xcK9KCdN8JUVwHmeVP1bupLVZST4x2Y5AmtmRCeTo4ZQqSF7kI6/v5feIrjWa&#10;L0/aIPUQzMmCWXaj9FFn2F2GtCPb1MXFqcDSi3tKgxLUPz5yyOJ54onzzbUkLl8UJ2eRZ8Fxr7MY&#10;K4oLjyXKqSAaR/jdb++mEgftI+5ak0vZkj+bNdC/uL+Qd+JFIYQAQ4y9e1Ac1t70b6pCQR2jjREv&#10;PvLMqlAfAHWSNRxY5Fl0uqyuTOtgdtmmgjqLkuSzRjp82/D5ZoaEdDgXMudmQxqda81wi7wReZMV&#10;97W89F+wyAfkM1YWKJFP9Mqh5Fwl8kOua4nCdiko26tNolgGOtboX9pB1JDyEdWLnWsN4Eu2Lfvc&#10;+QioKKowP/n5ZfNt8e9DRx7SPjk3JSBgZmJ0o9AMx5G2LmnrGvpqKNY6prUzgcGSAZZB1A/G6WDW&#10;P5U0gzPEYRB67n3kbdcaO3ODPQfx+/uAR21veD3BKueJWxyQAbbFAwzohGWanndDoOMWee55n2Lg&#10;/MHd+7PlZ7SAaHi+w3ncoujB+3CvQQ4QeUhYKpAFFnmShmVyJGI9VkCKeYffAYZy4FXZlDWAxZln&#10;AZb5mjTbEh4v8F5fZqSZskdJ5Fo6H/E4IIiQYQg6sqdeXX7ygmHWeGBEXg8s/Wy/uP1wmxFH/Oaj&#10;V2cEt71sQKolHKAwOSLvFL5cQP7Yp5342a2F58k7swssEmVrzXRW80JT1lyb5L1eqaA9uF1r2H6S&#10;eusUMtoERJ7taVnsCqFeVjf67U6R7aKaUks3WeR3XGGhbfBFaOqeWeQ1WSgopM+51hQNaz8875Ue&#10;X17IdrhkAwLyAdTapFnkS6VHifwcaRHfxrQPLmqXwrL92haKpa9zrV7LrY+YtijU8aF2mUiNHl1N&#10;SkA2Rzeyg7bOolcW+2KJv/fQveYvHzB7kectYWJxuKXbLHkeRuTTWIY94MAQXxpWNlLJYMvATVjc&#10;Vzw486417Cftx3NIA5wHkuF3yvCwxa761yzyaUqPS1jegSPybqodSyUE3xF5u22IcynVESxuRy7c&#10;tYkArjWeZGYi8txmKz8I8IHmzrRyx9WlqdNZHiBSPs6Jhi8Lysos8ioU3jWSPz4Km88apB63jMkC&#10;6UV2+p+VNdZyT4pLo/qQCZSJ312HkGybeP7KufrccCKPdRsXHKzSP7hrl1z38AGrpxefMM/WQYwE&#10;6hUHgKgi1zhQctlphhAjKR8eRMc+7r4qsL6C+sPMGvWsVssAy3oqaGPkljTEFQqTnVnk3a41AIs+&#10;6e7UOHfXOyKPIpm6FWYuIB4Wj/N2ZjJ8uj1QipAxdQ8iD2gLpDOdRR7Fl9/EE78eEJCPKJABWSZH&#10;lcj3yiGJEflEjySKG6WgpFGS/cXS37HaQuc9cK1hK8rORiUgj0YXRwZEno9hsdCVj2PxtduA2YsZ&#10;0BImDodbU4i8kg2IQSY4i7y31qaMyDEw2EIE4xZ5LGx+sSwwi3wUhyPy7sMwKBNxDLrW6ICf7p0s&#10;qoXkEwZLPE9jqfQWeVvsGj3HPa57eNca59qTOT+jBQRkaEGfS0MqmI9YNbfcXFMeP9JmLjTeSuqB&#10;LHA3QE4QqZF81scKc3fQ9Az5yPt1EFGADCA1WJ0h1LiRVE+ijzwycf7WWs9UTrhTOYu8s/Jmg1nk&#10;IzcgyOAlJ8w3//BU8WIRLi8tNGWyvq3HfLLf/uR18oJzl6V1X4nD122/XahZjVPK1yzymmbCmpU5&#10;uj4SUKBwgSE8VvgDTcys9Vme8GNPzQdwbdKd08R8M/BEnjRg4SaIJ/LMEjmLfI8R6rESefOR14hR&#10;sFKVUdoo7yMd1HWSxawgokLec8oh8kPlqdXNZi+IhfJn4XHOggsImEbge+NLlcRXKmnvk0I5kqyV&#10;DnHbzSaKWqWw9JA21CIZ6FmkjTb9blF5hziRP5I7ka8qrpIz5p+h41SB7G7dLfvb9gf3mlmMQORj&#10;wPeVnS88GEyzWuR1dIWMMG5msw47Yu4Wr3rizMDsrfEA8ueJhXPRcNv0Qdw9CM0iPt7JgJ+ObJMO&#10;b83EIg+hOdzaZfFgdcVKDEnhSdIQd/XBJYOfkIM0UY8ZkEPSBccgbeQtFRDQ05bVWd63HGqTn9yz&#10;Wx7a22zkzgO3h+bOHks7BO24u9Zo+TjXGifXkRQHI9NWdhAqJfIjkNuJBu+krlFvqSfUn3h9yITy&#10;kgKzwrvzQnnySQstHk++PbBQW/3RcxYnv+epJ8orL1hpWyrmUhaEoN4SrVOQ3HUPmsOgaw1kdeQo&#10;LY2ExzWIvOKGgkUeFzk+GDavCiJ/bER+HQQwhTpKjClB2uaJy7YO1SBudyRmirrsII1zlcgvrh09&#10;kUeu7IXPu51SHd2IQFnxXsqwNVrY3WYWebePPG04Xp6ky1nktf/Q3yhbabIbEDDtAZFfmTgkxQkd&#10;s5J10pasEO3B3L3iZikoPSDJgTLp71ihV7g+Ayp69RKR2pXaIXaKNO12C19zgG1DWb5ATqg7QcfF&#10;ftlUv8k+khUwO+FaSYARWHakwCLPwA2xgcRlI/IQasZ/Bv2RXWscYfBEHgcZLOAeZpGPOiYWfmIN&#10;7FDyzdcb48BayFPORebYd/IeXGt4C4Rj2+FWW5iIdRLfXKx9hHHW5aH0AMgDv4o03nTkZ6yAHPI+&#10;CIcjcunTzS4pLz1/haXxL1uOyLdve1zuerzeygGQPlvsqmGxTPLM8YAj8sygKBnWd5pFXq/nQlYh&#10;iF4Rm8zFroB0M5ODnFDc3K41boYmG7yPPHJlEeeFa+ZanU3Fsjnl8uT1C+WVF66Ud19xojznrKVG&#10;StPVw7TQYCZbPfVy9aAtOXkrkdd/IykfcRAf9Zs6BpHf3+Rca8gLSkY6mKISnfNer9BybhZ5PfdW&#10;fvoDwj92pM3WBkC0F2hb8rvEjAZYzU9ZUm0y5qNxc1QhiIOywjefdul95Du63boYygmiTt9glncF&#10;6RqccdFLhHESDgjIL7DX2prEQSkWbcPJedJu1njqMv7xEPlDjsh3rrLwMwIllc4qXzEv8pPfEt3I&#10;DsaniuIKOWfhOVKYKJSHDj+kCn9bdDdgtiH7CD+LAAGANDO1z8dcmP7GIptu0aUH/BJyTqPK7lrj&#10;ptAZnDNZ5J2F0J07y3mxDeBsh+nBM7hM8BdrXjqyBT2JL3Z9cE+TWeVXz6uw3TLcx45ceohnuEXe&#10;zTBABnMmZzlgiZK9kxfXyKXr5svyuvRWTNIEmXzJecvlVUoUUWZu3nZEfnH/Ptm4r9nCkL4mXGv0&#10;vK7SfTH3eAAiTtQQYmeRd7u/5OLKAwH17kPe73yy4Ig8FvkBrSdusStJHsm1htmN05fW2ke/rjx1&#10;kSyMbY8YR63WScrw9ZeslqtO03DVw7+ymguckkRZOrl6cO7qH3XBWeRHlnYEfQCyTRkZkW92Cjny&#10;n1uRfntI5MR7AG3Ap8UrQcTFVpskorrU1bVd9R3mUjS/qsTa0ljaCHVocU25fTDuFVrP+fprHJQV&#10;Mx+UIR/dQrWmD6LbQBFGQUSRcO5qrq76dsD/US7GkKyAgCkH5qc1iQNK5PtlX3J+ROQVBR1SUNwo&#10;icJOSfZVykD3Ynd9JqBAx+qqRSJz1+iArUT84MPRjZFRWlgq5y0+T/uhAtlYv1Faelps/A6YfQhE&#10;PgJbT0ICGCAXVbtPqmM1hExnAoM/zYaB01m404OBlrGW8MOJvLM0c88PxqC2vMSICQM4H6iKI+5a&#10;k45IEI23wBqR39ts+2uvW1Q1uHsHT/EsKYm7rphFXn+69B4b91gxt7JUXnL+cnmdEsATF1VHV9Nj&#10;1fxKebGS+eefvdQIFBb5DaqMAMiN7SOvacOSOZFpjAOyhGJB+dhiVy0myjdeRpmwRtPPFz3PWVFn&#10;XySdTJBu5XVGiCGj7ELDLAL+5tmAnJ+wZq689UknyAtV9uST/KeCuKhDlGFtiiU5V9hCYv3n5epB&#10;3fPtgTePNIsQB+GrlbRTPNR1s8hD5CuUyCvpTgfqji9PXuvbJelgoTDZdxZ5tzUqYSHWKEim6Kty&#10;OhYgV6zyrEM4ZUnNMVZ9b5GnDP03E5gVpF0SFiUbol+uB0p5iZbtUFlFfv1pyi4gYLoDi/wJBRD5&#10;PtkLkU86o09BcbMkSuolOVAsAz3zddCaIf7xHlULROatE+lpHxWRLykskVPnnSqVxZVyqOOQ+cmz&#10;HWXA7EPuo+UMx8FopxSskwuZNtcB0rnWjLDYVQd+SEE2Uom1HRI03CKPa407d+4GQ+SJz7BDrkhP&#10;w7BFn24RI7+w3EHaUkE62PkCQIy2Hmo1V4F1C2JEXl8DhyEenx5gi131LzMIWPsmCpAgyC3W3Gwf&#10;0PFYNqdCrj5zqaxfXG0LCyFmpNORG+cjj6KVC7EeCyBaxMw7kSHlTNnk4lpz6tIaefVFK+V55yw1&#10;q+1kwltnzSIfc60ZySJPvparzJ9+6iJZP4KiNR5Qx6nrINUij6yZQQDkgQXHuYJSMdcazWujkl92&#10;n+rUduss8umJPOXpF7zybt8MOPe71rB7DPCuNR4Q+eNVtt4iTzps4b2my77sqif0SaQDou9I/bFl&#10;a641I1fTgIBphqQUKYFfLYf0Lxb5BdLmF7rabjVHJdlfKf1d7Ls+wyp45cIhIs/ONX3dEIToZmbg&#10;UoOf/Koa52q0tWmrNPe42euA2YXcR8sZDv8RonlG5Mtsah+inc1HnsHfkbzs1lrvqsIUvifv/N/7&#10;fnt3Aw9cTCAPkLHmjp5BSyXPdPU4i7wj8se+k3hKol0teFWjKgJY+VbOqzTyC0iLPavxHLvYlV1r&#10;lHJNMRvgYztzK4tNBuQBYobshu0jHxfaBALLNtnnfZ7II9FclBtmCs5eMceOXIj/RMJcaxLuQ2Ls&#10;WETaScJIRH4ygbJBsSFb6qcHafbptdkmPcnZsqzB2Eue+rCvsdP2kOdZfORpR5ngXd5Qxjm8ck2d&#10;4/kKJcykwFvkPeZXl5jr3fGA/yAU6WjRuk77RLGgmdInkQ7us58/9TRetojLXGui3wEB+QK2naxT&#10;6r4g0aTjXMJ85DsEo4/2CRD54noj8gNG5GcYyueI1CkZx82mdb9IMx+GinWOGeCMEUVy7qJzzc3m&#10;0fpHpQk/+4BZh0DkI/iPELHLBYM0/qi5WOQZYCED2UjlMMIQfUrZSEO/a6wMyHGw2BPyQJQoEn6K&#10;nbYNyeCdkLZ07+QaZCmOtfOdNd5bQ+kAOHg7BMoDdwfixo83xlumBFhD62yrvUKzTLKjEF+qxd8f&#10;y677IFQUeILhFCv3ZVfKCBHxO1sZTwcwkwDR+//snQVgHMf5xd+RmNnMzBjHAQccpgYbRicNNNA2&#10;pTRN2ib9N22aJk3aMLthZubYju2Y2ZZBlgUWs046+s+b3ZXPssggS6f7fs7mTrd7d7t7uzNv3nzz&#10;jRFaEzQhlDqH3QUt5NU/w5H36wYar2nuM68/nue9GehK+HmcmZbXw9aSWh0CQzeeDVdrpt2W4Lni&#10;T0qxzIV3AveLIWk8bzqPvFpvxMgbn0PhTEc+WTUyO4Om0Bp10XHMjjVDL2nuyLNHofm54jY8h4IQ&#10;StCFH2jbqeoeP8oDcShHHLzqVdjrtSNvxMfHGaknexrOCFXpZygx318VRg1A/jIlLlo3EINhfPzk&#10;DEPIbyjbgFJ3aZPGEMKHTpJCoUehEvKMjWU8d4YSvawgWZlyevTWoMDTjrx63pbwpWCgnqBo5mcS&#10;PujBiOq5EZOtX9Zwe4YKcGZQipySGmOyB75z99CaPb+Un9O8YcAsGRS+FlzLt1K0Bwt57hv/8XO7&#10;WrRSjLBRRVe1usGjBzDWNPiU4DL23Uo32BkYA4KDHHn1yO9q6Xx3J/i7U+jtCq3hfncfR57nlEJV&#10;n1v1QzKb0pKccj2YmbHt+9qDwM+j2OZvxPuYjV/Gxrc32NhKQcl7gL8xH5npST3oz2yeR56wQZyu&#10;hDxFdGfAY6fjzn1h1hodXqPuSX47yyTuByfA4r6xwUnhbsFtJLRGCEU4wHWwLV8JkgC2BbLgDtCN&#10;V/VQRIl25AO+aDM+fu9TvoYEdOXTR6mCUdX1eUvULd8xMc7wmnHp43ScfGFdIQprCyVOPgwRIa+g&#10;O27MJurV6eoo5HVojRIbbQ52VYJJh12os9iWyGty5JVAsAb4Gd34xh9aOOpnu2BIAIUIJ3Mqrtk1&#10;4JVOK79TC3mqjWYYzrGR/tBidK8EHfJhwV1lCAaFPAWMheU+G7HDrR/PwYIZPeiqUszsKK9Tj54m&#10;YcWZRDtrH+ka87PphOrGTQd+4+6ADq1R+6gdeSVImxz5vXS4OxPd26EemWbyrWV5uPPdNbjv042Y&#10;v7lEi2hjf/dSyKvFathZVzNj49sT8jxX/EkpmnXYm+nGE36WFSPPRjXvYcLYeDrynQWvPet7OcaB&#10;8f68T1keWQ0Plk9pauFYmt3GnKhd5CBYceSFUIMDXIfYDSGfE8iAG6yvVLlLIc/ZXL0J8Df0QDfe&#10;IjoJyDCFfP5SVTEr3cEbvx14r6dEpWBQ4iBEO6KRXZGN4rpic60QLoiQVzAGtayW3dgBHSNvhNbY&#10;tdhoP0ae9acSBG2cSQp1CgMKBsuR5/8puIgOeWlW+Wohrypq7chX73LkKWb5EQyXaE1Y8qMsMcTK&#10;X2cZCRI1Wuyb+6sOuQndsFB/c3da+eiDCn8LihUe845yIxMJj5mvafXWSegeEvXI30tnV1HP+UpH&#10;0k92JcwtroW82m/tyLPHR+3z3grjzoThPzy5HMQ8L7tEp3TcUlKDNflVTY58SzP/tgfvl+BrltdO&#10;u468egPfYoXI6QaQOm/8HCP7i7FdXNSue00L+WDxfIDh97Ds4W/G3zG/wq2vP+6PtQ/MjMTJuB74&#10;6UScMXH3mOGYCKPHQxBCCQr5wShQ96PpyGshr+qhiGIdWuPv8UKejvxIVek0GgNe3VUdEvIW49PH&#10;IzYiFtnl2SiqKzJfFcKF7lPDdyHMWMOQFaabowNMB06H1qiKvSMx8qw46XC3hhFzTkfe6MInlnAg&#10;FGDN6944tQ8UIkZoTaPaPgCfEjpbimu1c8jc7ByM1xL8LMuFHZ4Rp3sZLBFAuL+Ge2m4zRYUDsyO&#10;wYGGXN/VaCGvzgEFfF5FnQ414H6xd2HPM3bgMEJrDEFMcUlBz9N3sAev7i2WI8/91TO7aod7V6Ou&#10;OxChdoj/vtlYrOPZeY55fWcX1egGK887JzTbG3ipWoNdLZh9ig3htuC54nu0I8/fWjVkrfh4K9ac&#10;S/BgV6adZB75zoLfx9+RvU5ayFfW6XuUMfHW8XFfOLPuEHVvMwzHguc12rX7eRCEUGCXI+/HdtOR&#10;tzmq9YyuNpuq/yjkGVrTU3FFA0l9VcWvGitetxEnz3j5DjIubRziXHHYXLFZO/LB9brQ8xEhr6A4&#10;Znw8005yRlc6YqzIWbnTkedjS/BlHVqjKs62Kk8j/aTh8LJyJrzRKByoR61wg2A4vb/hyPtRWtOg&#10;31tY5dYDX/ldrMitLvjmcFco3viZ4/smabeSAsGCz6hLeK8HHxsbFnztQE8Ita8Eh9YwGwmzePA8&#10;0pHvzN0zQmuM5xTy/M14/oIbQ92RpsGu6rpiw7RbhtbwulSnkbHsHH9i9X7kltVhbUG1ub97Vyzx&#10;E3RoTdDvw8YrG4FtoWdTVt/HsBrex+x9YcOZ55DC2YKDXnm/cRZbTqzGBmZnwuuP96xP7Q9Tr/Ke&#10;ZMiMdf1xn9nY1OUGT6YJn0nWGiHUUDUtElGLdJuROnF7INMQ8pFFOod8wMdBrqmqwuq8nrAuh0Zg&#10;VDLQa6ISFT51EhaoykcJ+g4yMmUkkiKTdPrJvNo8PTmUED6IkFewW5+TQbHLmvGv7Nrn7JyUuBRx&#10;TOXXEkYWGoo8urXmiy3ACpgCRWfHMIUz/6+zdKhHVsrNa18rRp6CjINdKSjpWnJ/6MZT5Ftxu83h&#10;93EKea6eMiBZfdbugob7Ygn1YCHP6en5F3VUW8dzsOAAXYp29kAUVzciT4ka9m4YjnznocWleX4o&#10;hvn9PJfdPbTGcuStEBEt5NXvyGu5O8Czx30kvI7pOk/pn4yhGXEoqm7AJnV98zzvdcNDvYfXuPXz&#10;8DN4jfAeagvjvjTuAS7GeTMaPwxlseB2c44YhLvOGItZw9M7PQsQGzvsBWCDjIO82eiP6YDTztX9&#10;U2L05F7tHbsgdBci4EEfe4nOXFMaSNBZa7xK3jsid8LmrILfk2y68W1f/yFPZDzQZ4oSB6aQ34tB&#10;q4mRiTqffJQjCturtutBr0L40D1q+C5mdX6lTj3JyXDoytNBp5igcGMFX9vKgFcdKqOUL0VfW5Ws&#10;MdjVEP4U84Tvs0JrDEd+9/dTmNBRpCDjtPDs8t+4s0Z/5+D0OO3GB7txwfC9V84chOuPHorpqlJn&#10;yFAwfBvdS+4KP8+CDQuKBqvh0dVQMFHI81iZG3wzhZ7aN4ZNdObuBQ8+ZniKFWveHRo3bUEnVwt5&#10;dXFRkPL35O/YbUJr1Em1staQcX0SccLYLH3f8fpm5hqe57135I2Gr3XNMjSOPWtWo6E1rMGjVoPc&#10;CK0xHPlgIc9tJvVLxjEjM/RsvZ19b7jU97NHjr9jfnl9UIy8sb41eG+M65uIS2YMQGb8wZ2MTBD2&#10;lSg0YoBtJ2hr5QQy0aDj41WDOoJCvhqBJiHfw9FCfrLh8hWvB2qLAZ+ZerodmOBCu/JRScipytGz&#10;vArhQzeXJgcHdvNTDgxRAjk1lk62kYudTqYW8q3EyVOMU/jyJLZVuWthrBbqdssBbwqtURgOsH7a&#10;RFykQ4cLUOwzpKSyzoNNO6v1dw5Jj9UTwrQGK/0TlUC64rCBesZO7fgHoUWpWhgjb+0PoXCgrmdo&#10;DbfpariPDK2hcKfIyymr040rPdi1SWofeNjw4m9G6Gobgtj4HbszFK5OdX60kFeC1GqAdKvQGh1K&#10;wzhwGw4fmoYjh6VhQGqMDmcjPMUU+3sLQ+F4z/IX4oRNhkPf9u9lNbB5D/BWZM+LNdiVsebB8P7l&#10;738w7gv+jkwxyf3i/Ba8J3lPt9eA4PpeidG6F46OviCEAtFKyHNGVyZj3hLoDQ+cWsDbIsrV/eZT&#10;Ij5Zifkkc+sejFM1vpMHAfG9gIZqY9Crp85c2T6jU0cjOTIZudW5yKvJU+VH64k6hJ6FCHkFxTKz&#10;UfTmAFLTiXM5jQFvrEwpIlsi2JFvS+QZgsFw/pqEvFooHIjhyO8O3Wi6jGxMMJUgK/SNWsjTkY/d&#10;LYa3OVq8qfczJ35L+0U9YL2+m5BX+0PRYAmc7gB7JZhPnmKaeeTpiuvQmk7cP54//iY8B0yJ2OTI&#10;d+aXHgAojvm7GoLUb6Zz3Ddh3BlQwPO3U6dWh9NM7JeEgWmxGJASo8PFCM/xXjvy6j1srHKiJAru&#10;9LioDglZq8GqQ97UwmuMPQM8h23dX52NFVrDW9PII2/EvrdVxghCqKIdeTuFvB2bA72UkFf3cWQh&#10;7I5aYxIoivieHB9vwcotKgHoO0UVaur5jiWGoO8ggxIGIS06TcfH05GXOPnwoXvU8N2A0b0TkBIX&#10;qSt2QnePlSfjxhk/3xJWlzzr17bqWIf6LB2mQ8GgPo9uvHbklXAw3En1MzR7PwUNXTkKH7qEm4tr&#10;sL1Mtc5V5T4oLQ6c8XRf4Wdzf9UuNIX6EO3Iq38UDN1FtNJ9TwsaXMj90oNdzb87C6vx5VHnhOeF&#10;56u7CykKdocS89xfjutgA4TH0F1i5Hn6OPj6kEGpOG9qPwxSDVKK6QGpsRiaHt+0zb7uL+8X/m7p&#10;dOSDsrm0xi5H3miU73Lkdw+tOdiwPLBi3K27syOOvCCEHgFE2xrQ3wyt2ew3HHl7VB5sSsgzpCbg&#10;SVHbhcm1T1e+/6GqIFTlDyeGclcaFXUHYFhN3/i+enKo/Np87cwL4YEIeZMxSshTNFuwMtWOvLqJ&#10;WnfkeY8Zg13bEnlaMKgzzfuRosEQ8qYjr95mpJ/c8/2MbWf2DX7/su0VenIoDhBkz8H+uKz8JooC&#10;Fg9mdI/GcuS1kO8mVwZDazhLpwX3zXDkWz/fBwIjftr4zbjwfHV3Ic9rVjcYVQNRD3bVjnz3Ca3h&#10;+TtsaBr+csYYXDi9v+4FI/1SojE0I1af7/3ZX2aVoQBmOFl7OeSJFSPPXikubFizJ4P7yXu/q2DP&#10;Cu/zYCjku/v1Jwh7C9NNxqEevWxl8Kq/tiJLCXlV1kYWKCFfr4U8B7uGDRTy/aarwlLVecXrgJoS&#10;VUm3rD+aw7JsaNJQZMRk6NAaxsoL4UHICfna2lqUlJQgPz8fO3bsQHl5ublm32EFOSqLQn5X5a8d&#10;eQp5VcG36sgrhUcxT/HBpTX4+dZ67fypN1Ec8pFoQaGf7Q7zxHOfmHJy0bZS9RloCqtp6/vagzc8&#10;P4sNimBHnu6zduTbOZ6DiQ6tid3Vrcr90oNdzb87CyO0Zte38Gl3OSetoYW8+mE59mJXjDz2OlSl&#10;s+B1x/3LSozWoV9WYyw9PkqH2FC82tT6fd3f40Zl6Lh7DvDOMBsJbWE58sZ9vGuwK3/n1uZoOBgE&#10;O/IWLIu6+/UnCHtLNBqQqUS8Cz7UBKJRGEiB31kLe0SZKjC8SsinIuBNNLcOAxxKg6SNAGLTlEBw&#10;AyUbDFe+g1DIp0en66w1zF7jDwQ5dUKPJeSE/GuvvYZrrrkGhx56KEaPHo277rrLXLPv0BGkmxec&#10;Vo5xqnTBKOTbjpGnI68EShuVrBWmQbg9jXgmeuRASr7KirultzN/NR15xu1uL6vXnzE8M05vvz9Q&#10;vDCWmDDUx4JjBdTu7ba/XQ0decbIW1AIcvr9zt49Nq6sc0R4Pvjd3RlLyLOBqGPk1e/J/e42WWta&#10;gfvcNykGY3ol6AZ0QvSu33tvOHl8bzxw/iQcNSKjQ6FnOkZe/WNPFO9zK/0k96etweSdDc9B85Sx&#10;Roy8+Ycg9BDi4EZfW7GOi98ayFJyXjVYo3aom7PBSDup4+Pb713rMbBio5jvd4iqhKKAgpVAXam5&#10;sn0GJw1GZkwmKhsqkVuTiwp3hblG6MmEXNXg9XoxZcoUnH/++ZgwYYL56v4xtk/SbjMkElamUaaQ&#10;b8uRp/ClvmsrFCV4giX1cUpoGSEsOrRG0Zowj1H7RCFvwY8YnhW/34MXuSfcH3rxPD4LzhzL/WKc&#10;dXcR8gwzSFTCLtF0KNWfe7iVnQEnCwo+y/yNu7uQZ4gWG2EMqWFoDeEuBzdQuytMm3jTscNw7azB&#10;OHpEuvlq58Lfk+eHd6F1P3JsAe/l6C515FsKrZEZW4WeR6ytHv20kHdiq7+XzlzjiM6Fze6GvyFT&#10;z+gadjA+vv9MVRBEA4Ur9krIxzhj0C++nx70yhleOdOr0PPZP0XYBZx99tm49tprMXv2bGRmZpqv&#10;7h/jlYhonuWClWm7oTV01pUCYPUa7N42h6soGriF4cizAWA4gKR1R96IkbdgRT48I75V4d9RrNAa&#10;KnkKGIum0Bq1sq2GycGE+0rhzgmuuF90aw+GoObvH/ybNp2zbozhyNu1iOdMxYTXTCRbP90cCtfJ&#10;A5Jx6vjeuhfmYMBGjzo98Kv7kPekjpFn1hr1Ylc68vwdmzdWJUZe6InEake+RDvyWwIU8qrMit4e&#10;3kLeRiE/w3DkSzYC1YWAr9Fc2Tasp/on9Eev2F5ayGdXZJtrhJ5MyAn55ORkpKamIi4uDk5nx51Z&#10;n88Ht9utY+ytpa6uTgvq0b0SdBhLMKxMjcGu0GkPW4KinIY2xVJboTU69EZVwhSGVgpK6mc684Si&#10;saUoefYSJMfsig/ndkMy9j+0hrvKfeZeBDvyVk9BdwqtIQlK1GTER+r94iBGnk8unYkW8kFf0d5v&#10;3B1gOBivM/6kvG65t0zL2Hwege4I7w2Gw3DuhIMlWHX4lPpNOU6E9zKv/10TQnW8bDnQ6FSa6vuD&#10;z4IIeaEnwtCaPqYjvxm9VCFWDrurSptM/oZ0nX4y7GA9kzwQSOyrzoPSCKVKjNd23JUfmDgQfeL7&#10;oKi+CJsqNinNYegMoecSckJ+X1m3bh3+9a9/4dJLL9XL5ZdfjptvvhkNDQ3aAaRwC4aiyEg/2VZo&#10;jSHmDbe27UqWdTC/gu+xBrvSASRamLfwdgobplrU71X/42QvHPy5v/W59Xnch93ST6r94f5RVO3v&#10;dxxIGC+cER+lhReP/2DA0JrgxgKfttXr0h3gNRys2bm7OiNSO9dmuMJ7gOeG9ziveytrDe9l3vtd&#10;BX83puAM3gdOUNWdGteCsL/Y4UM8apGFcngCSsgHsmDTYTWMj0+FXw9y7boGdZfB+9wVBWSNVwV4&#10;LFC03nDlO0jv2N568fg8KKgpQFFdkblG6Kl0uZD/5ptvcOedd2pR3dpy6623YvPmzfB4OjZdcUsk&#10;JCRg+PDhmD59ul6mTZuGiRMnKnFmuJjN2S1rTaszu1KQG+kn2xN5/A7tyKvtGYtrPep7Vn1XS++m&#10;A82QA045T5HGSXTo1u2vMKP7T1FACb+7I0+PPqBnB+1OoiEzIRJTBybrCYRmDE41X+1ceJ6DzwF/&#10;3pauk+4Er6PgfeT11l0mg+qO6HEQ6nSxMcv7gFl+jBh5htZ0nYDg/c17Pzi8RvLICz2NGLiRbqtE&#10;hM2LKkSjCEmwR+eo698Dn7s3Aj4lYlusGcOEvlNViz7BmOG1usB8sX1iXDHoHdcbqdGpKHOXaVde&#10;6Nl0eS3Pwat0xRn20trC9fvbPdS3b1+cfvrpTY2Dm266CXPmzIHL1bLDq2d21Y68v52sNabIa6eS&#10;ZcXMbazQGr6P8biEWUVaejsrdO5DenykbliMyIw7IJU5P4L7rLsvg06rFVqjGx37/zUHDOaNP2JY&#10;Oq44bBBmHaSBkKEYWqMnhAoa3MDfUYR86/Ce3OXIG0KeczXwd+5KR56wkcGQMgsjtMb8QxB6AAmo&#10;Q5atDI1woiCQAre67+wx21UF5YW/SciHMb0nGTO9VqpzUrkD8NSbK9rGbrOjT1wf9I/vj/KGcqwr&#10;VQ0BoUfT5VXDjBkz8Mtf/hJ/+tOfWl3+8Ic/YMCAAXsVE98cOu8RERGIiopqWiIjd83k2pzdHPnW&#10;YuSVCKYA4Ge0J7ApqrhoJ94UDnXmgERmp2ltP1JjIzBjcIqeeXbawBR1HOaK/YD7yoVe/G6OvM8I&#10;+TGEfPcRrXTHOfvn7FGZ6JcSY77auTR35PVvrM5Ld4bij+LUgvvP61hoGZ4rni42rhkbzwHCfGQI&#10;V7CI7gqYOYrjBSzYsOju158g7A2Jtlo9EZQbEcgJpMOm4+PLgYBTD3SFL9rcMkxhnHxCH1VAeYHy&#10;bUBtsbmifSjkGStf0VCBDeUbdJiN0HPp8lo+NjYWGRkZ6NWrV6tLVlaWFuEUU3Tnq6ur9WBVhtrw&#10;78rKStTU1Gh3/0ChB7tqR17dPw1eHULDJRjLkWf12p7AtsQxw+IpnrnUN3p1mEscK+kg0RhMn6Ro&#10;/HRaf1w8YwAmKyF/IFxhfgRFAcNodpsQSh0sXwtOlxmu7OnIG79hd4b7Z4lT629x5FuH54dlCu8B&#10;DmivNnve2IAPFtFdAX9HhtQR3oqc7Tbc70mhZ5EICvlSuANKyNtS4dRhNT5zEihmq+naxnRnsiqv&#10;El+uL2p7ya7EWl8/1NrjUZ2/AavXrm55u6CluLpBfz5nd2UaSp/fhx3VO1Bc3/FGgBB6hFwtv2nT&#10;JnzxxReYN2+ent1169ateP/993WsfUXFgZv8oEnIq0qezjlFe3P4GsU9K9j2KlmKYwoHun8MYeEj&#10;P5dvY3aa1n4IuvVj+yTqtHwUGK0593sDP0PpVDO0ZldsDRsXPEzuZ9gLeTZm1Hmw4PngeenusCeB&#10;C2GjT4R86xi9Luq69wFV9R5U13v1+eIAc+scdhVayJuNiSi1Txx8L0Je6DkEtCPP0Bo68tuRAkfM&#10;VlU5BeCr74+Av/2ZmUOZ/3yVjSufXdzu8uDaGOS4o7Bz2xo8/f436rVFe2wTvCzNMWa613Hysb2R&#10;GZuJak81Vpes1q8LPZOQq+W//PJL3HPPPXjyySexY8cOrFq1Cr/73e9w//33Izc319xq/2G2Dwpn&#10;ogfBmfHswRiOvDXY1XyxFbQ4Vgu3Z2gNGwhWrm8K+QMh0DsKv4nfx6aJl8rdxBjsShHR/vH0dAxH&#10;ftdvon/jg/cT7TPcbyu8htdbd5/VtSsJduQp5CvdHu18B8/d0FVw36zwnthIuvH6qSD0CFj7JKIG&#10;mbZy1Cshvw3JcERvV2v88Nb36/FCvqOsDQxAWSABfWwlOk2nEx2POqArPyx5GGoaa7CieEWLUQVC&#10;zyDkankOUv3hhx+0aA9ePv/8c0yaNMncav+hI0cnjPUnxXe126tFbjA6Rl4t2q21tX0q6Y5yUVpZ&#10;h+sEO/J61saD+EtQFHCfeVMHGfI6iw5fk9AawxENFk+8Etr7jbsDwXHy7HWJcHTtoM3ujP6N1SMH&#10;tFcpEV+tFt7zKQdpQqq2YPnD0Br+kiwfDmZDXxA6m2g0IMVWjRj1WK/uwjynusZdlar+ccDvZlz4&#10;rvlTwplcZKAwkKzLAU6c1QsdzyevhXySEvKeGqwqWSUivgcTckL+YMLKNCZSFSzq+q9RlXxzJa9D&#10;a9Qj69hg0dcShiNvCHgKZrqAVlrLOPUdjJU/WFAUGDHyRjiNhdenDlH9aTmV4YyrWUwyNXwonJLm&#10;jryE1rSOcZ0b9zEb6lwiXXTku15EaEeeoTVq/3TqSfN1QegJpKIaGbYKJeIjsdMeg0BMnnrVZop4&#10;JjQIgcL2IMB54zcF+mJnIEkJ+WIMtnc8nzzTTw5OHKwFfGFtIXJrctXnNRMxQo9A6odWoJDVQl5V&#10;oq068uoFruO2rHjbguvpyFPAM0be5zNCa/guHSN/EMstihe6tYT7b6HTT6pH7uvB3J/uCMWw1Zjh&#10;uaCoD4XGDcd2WPHdEiPfNjxP/E3ZQ1ZZ79HhNQxFSont2oGuJEY1KDhvBPdnTO9E+R2FHkWKrQrp&#10;qEANorDDFg97dK5SreperBuIgJ/3X5hXQE3YsCHQTwn5ZPSzFWGwLd98vX1cdhfSY9IxKHEQ3F43&#10;lu1cpvRHyxn4hNBGaoc2cCkFx25tal3mkm/emqUIpsNuCb220EJeLWwde7xMd0dXnmtsejr2gxnK&#10;QvGiHXn1/bs58uo5988IKwnvgtSYvt94znNBURwK8LezGpXiyLcN2zs8VbwH2FCvUkuUi0K+60Nr&#10;OKvzlAHJeOKSqbj+qCFdnkVHEA4kDKvhZFA1gSjk2uPgiNqhXrUrIT9ICfqem61mX9jg74fCQAoy&#10;bRUYooQ8Z8PtCKznk6OSMTJlJBp8DVhStERplqBYWqHHILV8G1DMxVqOfEMLoTVa+FKKd8SRNwQh&#10;xTsngqr3GC1jvh4V0fKEUJ0Ff3TuCw8nSMcb6SfV34YjHxrCtbOgs22dAz5SFIcCdJmt0Bo2PmSw&#10;a+tYDVbe3zprTTca7MrrLVGJ90OHpGJwelzTbyoIPYEUVOnQmiq7E1tcUbA56uH3RcPv7iVCvhnF&#10;SMLWQC/UIBr9bcUYamMYUsdIjkzG6NTRWsivKFqBBm+DNuuEnoXU8m3AgYN05FnR17h9zXW8fp0L&#10;9V579Wxw+klOOuNWQp5vofPG7zmYaEeeX672nQP9eGPr2H02TNTLWsiH+ZVhiDzjOc+F9by7o2Pk&#10;2TpUaEfefC7sCe873gu87o3BroyR7x6OPOG+WeE/XAShZ+DXjnwaHXl7ALkRNLXsWsQHJD5+D7xw&#10;YkOgL7YHMnT2mvH2Leaa9omPiNdx8lGOKBTVFSGnKgcev0wO1dOQWr4N6Mjrwa5+6Eq+OXSzuXTE&#10;sTXEseH+NSgRT0eedTPDavh4MCtqfhX3maLdCq3hI/eN8LhDJZSks7AEFOG5aq/HpbuwuyMPCa1p&#10;A54n/sR1jUZYTaPXjyinA0ndIGuNIPRUmKkmBdU6c02dw4/KqGog4DLDalhehUZZezBheM1Wfy+d&#10;rnO0LQdR6tx1BMbJp0WnYUDiADT6G3UaykZfo7lW6ClILd8GWsg3DXb16LCTYDhw1XLk2xO+NEYp&#10;rLSQV4KBqScpENlQONhQoFKY8ngs8d7IEX/m8dGpDJVQks4iOI88T4X1vLsjeeQ7jkPdlPxda5SI&#10;5+zNPG8ceG7NHyEIwoEnDZV6sGs9XChR96AvskwPcPXVD1RrpbxqiTykY0sgS1fRA2w70R87jRXt&#10;wLqervz4tPGqrvdjyc4lcPvc5lqhpyB3TRvsCq2BruxbGuzKsJSOCD1+lhFaAzR4/HBrIQ/E0ZE/&#10;yA4Ef3TLbeasloRupKnptaAJd0dex8ibdwd/25AR8mqn2QAlvN7EkW8dnhreg42+ADxq4UzOSdGu&#10;sG/ECkJnwtlcOdB1pz0am5yxsDnq4PfGGvHx4sa3iBuRSsj3xrZApjp3FZhq32iuaZ+4iDiMTzeE&#10;PGd45QRRMui1ZyG1fBtQ0NKRp1ivbvA2OdYWvBco8imK26v8LTFIF9/ttUJrDAfwYGtEfh93l8fF&#10;/eFhNSpFbzVUKAAP9j51NxiiYol3PrJHJRTQYVFmC4SNMYmRbx0dIx8kHHivJ0tYzT7jU2XIzp07&#10;9WzbS5cuxerVq1FUVITGxpa78ln+VFRUIDs7GytXrsSyZcv0ezljd319vbmV0NPopYV8BQocEVjr&#10;ilGVaAT8DVnqguBsrmFe8bTB1kAWNvj7I81WhUn2TXCgY6kkY5wxGJE8AtHOaBTWFWJH9Q49+FXo&#10;OUgt3wZ0ZeOU0KbzzjzTzXS8fp1LR4SedrnVwu052JVCnu/j9OsHG93wUAuPx4qRpyPJZwzNMIR8&#10;eBeoTD3aJOSDnnd3gmPkud/iyLcOr3PzVGnoyCfGSJrHfYEinqL9sccew2WXXYazzjpLPz7zzDPY&#10;vn07/OyKbIbX68Vnn32G22+/HZdeeinOO+88XHHFFfjXv/6FFStW6PVCz4K3W29bqc5YU+4MYEek&#10;qnd8UfDV9zc2EFpleyATmwJ9EAM3Rth2IB3l5pq2cdgdSIpKwoiUEUrw2bGyZKV25YWeg9TybcCc&#10;0nToKHJ3lNdpEU4XiVhutuHIG65tW2gxqBadtcbjNyaDUm+JoSNvbnOwoHihiOGh8Jio4K3QmuC0&#10;i+EMnW1L5PExVM6JEVpj3NbakXdKvHdrNO95inY5kSRCfp8oKyvDK6+8gn/+85+YM2cO3nrrLS3M&#10;586dizfeeAOVlZXmlruguKdzP3HiRNx333145513cPPNN2tn/oEHHkBOTo655Z6w/A1ehNCALnIv&#10;JeSTUYU6ZyOqI2oR8EfBX9/P3EJojVpEY1sgSwv6JFsNZtjXmWvaJ9IRiamZU5UGUUK+WAl5T43c&#10;Nz0IEfJtEBflxMC0GJ2ebltpnTkplAHvASvMjFrAEn2tYcWdU/hzsKvhyKvvoCN/kDUiwwksAcNj&#10;I8whT4IFbDhDQdzkyKtHir5QgL+fZcKz4RjZXldRGMN7MrjniaE1IuT3DYbUvPfee7jooov0Mm7c&#10;ONx00004/PDDddgMHfbmRERE4I9//KMW70ceeSRGjBihxf/pp5+uQ2uWL19ubrkndOvr6upQXV3d&#10;tPBvoXvTG6VIVSK+yOFCjtOFgM2HgDcO/oZMcwuhLXYE0rHSPwiJtlocal9rvto+FPJTMqcoDeLQ&#10;cfJVDVVKy4iQ7ylILd8GnBwmIz4Kyapyp9DNLqqBR4lwosNqzBtBCz1b26eSQpCLDq1h+kntyBsz&#10;xx5siUjtwkYF9546no+NXjpbRkhJuIfVEJdzV4OGpyNUTklwHnn1FBEu+S1bI3gcBNGhNdESI7+3&#10;0FlnrPvmzZu1II+JiYHT6UR0dDTGjh0Lt9ut496bo8s/tS23c7lccDgc+pHQLaTQbw2G5DB0Z/r0&#10;6Xo59NBD8fOf/9xcK3RX+tmKdA75zc4YrHPGIeCPho/x8ZBJoDpCXiANqwKDEYd6TLBlIwEMkTF0&#10;SFtEOCJ0nHy8K1678duqtqHW07EZYoXujwj5NmAlz8Gog9PidEjMhsIqI02jwgiz0U+1yKP72RYU&#10;zvy83R154/PVJxgbHST0/qr/sbK0Ylf1rK7qn4TWGFiTBRGej1Bx5Pn7WfvKa5J/Cy1jOPLmHwpx&#10;5PcNj8eDqqoq/dinT5+m+4akpaU1re8IDLVhaE16ejrGjx9vvronDMe55ZZbdCgPl3/84x+45ppr&#10;zLVCd6W/KeTznQ5sj3AioLPV9FZrQqN87WqqEIMtgV4oDKSo81iDafb1cMAMDWgD9sLHRsTqWV6d&#10;difWl61HubtjMfZC90dq+XZg5T4sUwl5JcDXFVTrWHLCQaJWjBmFXns6TzvyahtjZteg0BpzQqiD&#10;id5f85dnnD+xYuR1DvmDvUPdkOAGjfH7hsY5MUJrjH1l41HyyLcO78ng+1ZnrYkWIb+30AywBqZG&#10;RkbuJuTpzLOc5GDY9li3bh1eeOEF/XlnnHEGevViOsKWycrKwowZM3DCCSfo5bjjjsPUqVPNtUJ3&#10;hUI+Tgn5MpcPFU4vAr5Y+Nx9zLVCe/iVbKeIX+kfjBhbA2bZV3ZMyKt70mlz6jh5htmsK12HioYK&#10;c60Q6kgt3w7sbh+WQSEfwHoK+SZH3lgI6632HFstGtTCz3Er0cw88ry5uiZrjfrh1b5QuOsGifpn&#10;OPKGEGznUMKCUB3syoYYF8LfWLLWtA5/4129LhTyTj0uRtg7rDAawlj14EF0jHVnyAwFflts3LgR&#10;zz77rB40e/LJJ+vY+rZCazhoj9/LUBxr4d9CN8bjRhaK0eB0o0j9VB5KUE8iAp4UcwOhI5QEErEk&#10;MByRaMQhtnWIRT2UsjDXto7dZsfkzMmIckRhc+VmFNcVw+uXzFA9Aanl2yHG5cBQLeSBraW1emIo&#10;it/dQmvU0p741Y68WqwY+TrTkdd55M1tDhbsZrNi5HW7RD0xZnY1Q2vaO5gwQA92Nc8DH0MlQoW/&#10;HwUq4W8sWWtahz0X1qUepe5zppqVUKS9h0I9ISEBSUlJ2lW3wvVIbm6uFtmpqanmK3uyadMmPP30&#10;0zpN5ezZs3H88ccjJUXEXY+jugCxnjLkqnttuzNCu/H+xnRV78i4lL2hUkn3df7+qEYM+tqLMcK2&#10;HS60L8gp5IckDUFadJqOk99evR2VDXtmkxJCD6m12oFCqHdytM4uU61EfH5FvQ5DscQ8oVsb3J3c&#10;EkY3PieEgnbkgwe7Hmwlz13lvtCJt46Bg3j5LFjchDOGI2+cCD5az7s7erCr+QNqR16Eaatw4izr&#10;vmWDOiGaYW5y8e8tdMcp1KdMmYKPPvoIGzZsQGlpqc5Ww5j3jIwMDBkyROeZ/+GHH3QMPKHg37p1&#10;K5566imdoeboo4/GrFmz9ABYDpBlbL3QgyjNRsBdhWxXhBbyfm+COZursDd4lGwvCKRitX+geubD&#10;kfaViEbLk64Fw7KNs7yOTBmpJ4faULYBO+t2mmuFUEZq+XagAKdTNzgtVgtcZq6pb/Rqh57Cl69R&#10;MHVEyHMJqDc2enxwNznyDu2QH0wMYaqeqAOwJoRqVJUqNT2FoIgZ4zzoc6TgY6j0UlDE74qRZ7aC&#10;0NjvrkA3Ws17jw31hCiJj99XKNZ/8pOf6DSUzz//PF5++WU8/vjjOiUkM8oMGzZMO+8Mn3n99df1&#10;exhXz3zzFPKxsbE6DOfbb7/Fm2++iU8//VRnwRF6EErI1zVWYYfLgVKnHQFPkjGjq7DX0JWf7xuj&#10;4+MPt69GHJh61ajL22NSxiSdvWZj+UbsrN25WyicEJqIkO8AdDVH9krQAnjjzhodFkM3iW42RW9H&#10;NB7DHLhwcKke7EpHXv2LpSN/kOHucr95+3J/+KgHu6pHIyWfehLmBKcm5CN/u1DACK0x5Cl7FaxU&#10;lMKeGL1kxnM68vEi5PcZhtYwJOZXv/oVsrOz8eKLL6KgoACXX365HoxKoc6Y98TERL0tsRx5ivxt&#10;27bpBsD999+vFwr+tvLICyEGxWLJJmz31qLIaYM3EAF/YzIC3iRzA2FvYFjNj4ERaIQTI+3b0dtW&#10;ggh0rAdrfPp4JEYmIrc6F/m1+Wj0te/mC90bqeU7AAcMjjKFfHZRNeqUCGeIDMsmCjzGnrWHFg1q&#10;0THyXh/qlXCmiNAx8gdZI3J3uS9G+knKd+jZa/m34USHhmjtTOjWWqeB5yNUeikiXQ59TSVGu5AY&#10;FREy+90V8Nw4zJ4X9rolSMaa/SIuLg4XXnihdtnnzZunZ3TlBE9MJUmmTZuGv//97/jtb3+r/46K&#10;isJDDz2E+fPnY8mSJbstdOXPP/98vZ3QA+CgyrIt2BBwo9DphN+TbMTHiwTZJxrhQm4gAxv9feFA&#10;AIfa1yFBu/LtMyBhALJisnR9n1OZI+E1PQC5izqAduSz4nWFn11cg9qGXQNeqZPMJCFtQneUYp7v&#10;Y+pJOuAU01032NXoiLNmdt3lyDtEyCt2Sz+pft9QMbY5edmMwSm4aEZ/zB4jsyW2BxviFPRayEvG&#10;GkHoHKryEKgrxQZVkO50OpSIT1FLhrlS2BfqEYGvfBPhU5uH+f4AAP/0SURBVDJutmMJUm0dm6vB&#10;YXdgTNoYJEclY2vlVuyo3nOyNiG0ECHfASjqmLmGznxVvRc7q9zalVc6Xov7jghfbsNtGVZT22Dk&#10;VOa7YiO6KP0k/6f2f5cjz6w1hhPN/RSMxpf+fdUvFUqNmyOGpuPnRw/FkcMMJ1RoHSu8RkJrBKET&#10;KdqACp8bOaq+q1RC0t+Yajrywr5Siyh84J8BdyACo2zbMdKWgzhbx1z5MaljkBKVYgj5GhHyoY4I&#10;+Q5ADcfsMgPTYrXQ3VZai8r6RqV7A1rgdUT4UjBwofNdq+PjjZCdrsjzrfdZ7QslPHsV2CCxHHkd&#10;WtORA+rh0KW1JsfSjjwvghCA++1S11S0ul4lh3z7MFNNtMuB5JgIpMZJGjxB6BSK12GdrRGlDuaO&#10;TzByx/vbnltAaBsfHMhDGuYFxsADJ46yr0AvlJpr22ZU6iikRKeg1F2qY+UlDWVoIzV9BzBEnU2H&#10;11AkbS2pQ0WdR2eu0XG2HRB5fD+FPN/D8BqKQ042xfdzOZjw2yyHmbH+RE8IpRQ9ex8YeiPs+s2s&#10;ho/Q8zhrcl/ccdponDahlx5XIAhCJ1C0HqvhRbmq+OjE+/UkUCI/9g8bGhCBd7wztTs/074WWd58&#10;wNv+4NWkyCQMTBio01FSyG+v2m6uEUIRuZM6CIXcqF7xOl5+S3GNFvIUvtR3HRHiliC0oPjviow1&#10;hPvL/aYT35R+0oqR537KVaFpCq0xz5fQ8xiVlYDjRmdhdK9E3YgVBOEAoisZDzwlG7HOpoQ8HXkK&#10;+cbWJwgTOg7j4xcGRiPHn4UEWx2iipYCVUrMtwPj5IcnD0dGdAbyqvN0iI0QukjN1UEo5Mb0TtTh&#10;CltLalFa26hEcMdFnhVaY8GGAR35roC7wYaEnhBKCXn+s2Lkgwd5hju6UaN/3471ugihB7P80Inv&#10;qntREHo2qlJRwjKvsRz56hZzByKViE9DwGukIBX2n3LE41v/OFQjGvZt3wGlm4wGVDuMSB6BzNhM&#10;nYJyW9U2eJlZSAhJRMh3ELrYHPAaH+XUbnxBRb3OXkN915Gwi5Yc+ZguEg/WPu/myDP9pPoXPBFS&#10;uMMc7PzdOvobC4IgCEH4/UDRWqx0BFCpylAf006qBQEJYzswsF6y4XP/ZBQGkuEr2gAUrgbqy43V&#10;bdAvoR96xfZCg69Bh9cU1RWZa4RQQ4R8B+HtwgFxfZOjdcjFlpIalNY2NDm27dHckefzrhLyxj4b&#10;zzkhFE0TD0Nr1KMRTtL+8YQDTY68+SgIgiB0nEBA1SsFq7DMCVTb7fA19ELAk6jWSHl6INkY6Ie1&#10;/gGoblQNp7wlQMlGc03rxLni0D+hP1KjUnUu+ezybHONEGqIkO8g1qBUxtQytp3hNSU1eyHk1TZK&#10;IzdBcRjj6qIYebVwn63QGtLIwa7q0crUIhiOvCHi+XuZLwqCIAgdI+BD3c6VWOcIoN7uQKAhC34v&#10;hbxwIPHCiW/8E1AQSAXylwGFK9sd9Eo9MzhxMPrG98XO2p3YUL5BNbwMPSCEFiJP9hLO8Bob6UB+&#10;hVuH2FDzUui1h4MCOUgN6tAa9TldgTHY1QytUf/jrbt7jLyxXbijs9bo31di5AVBEPYKVbf4fR5k&#10;l21AMXyIcsXC4c1UlU6MuYFwIFnoH4Wdzj5AzU6gQAn5qjxzTesMTByohTzTUGZXZMPtc5trhFBC&#10;hPxeMqJXvM4pzxlRaWZrx7YDypcJMbhYGKE1XZW1xhCnZPesNQEdWkOhLwSF1piLIAiC0EECPvjq&#10;SrDIVwk3/BiePAxJEUw7KQPLO4MyJKIhayqQ2BcoXAXsWKQbU23BGPm+cX3BlNOFdYWShjJEESG/&#10;lwxOi9NZLiztzsfgkJnW0DHyQWKQwrDrBrsqYap2WjvywaE16qlLQmuasAa7drSxJgiCIBgEvI3w&#10;7VyNRVERcKs6ZWz6BKREp5lrhU5h0CwgbThQtA7I/RHw1JsrWsZpd6JffD+dU768vhxrSteYa4RQ&#10;QoT8XsKsLoPTY5umc6e864iDTXEcvBnd+a4b7Go0PijhTR1vTAilHp1OilbjtXCHv7XRADMaYoIg&#10;CELH8HsbUJm3FGudDjRSyKeNRUoUHXmh08gYBWSOUZVXtJ5NFzsWmytah0J+UOIglLnLsLp4tfmq&#10;EEqIZNtLKNqZhtKaBVILvQ6KPMbJUxQSw5HvusGuVuODjrw/EGga7CqO/C6mDUzBUSPSMWNwKgan&#10;xZqvCoIgCO3R4HNj2c4f0WALoJcrAX1isxDljDLXCp2CQ+mSftMNMc/MNVu/aTe8pk98Hy3kqxur&#10;dZx8ZUOluUYIFUTI7wPDMuKbhLwOU+mA7uV2waKfj101CY3el6B95n3e6A2oRyNGvoPtkh4PBzbP&#10;OWIwzpjYBymxEeargiAIQpuouqTB78Hi2lydUGF88ggkRsQ3GUhCJ9J7EpA1DnArQZ6/HCjeYK5o&#10;mXhXvB7wmhqdivKGcqwtXWuuEUIFEfL7QLAjT9Hb0cJJp6A041YYc92VoTWW684Brl6/38haoxBH&#10;fhexkU4MSI1FVmKUjpcXBEEQ2ifgbUBdVR5+tDfCp+qYSX1mIj4yyVwrdCqxaUrMTwZShhix8qvf&#10;AHytz9rqsDuQFZuFIUlDtCu/rGiZuUYIFUSd7ANpcZHITIhElMsQvR1NTUjx3uTIq/fEduVgV3M/&#10;GE/D8JpdE0LZxTURBEEQ9pmGhkpsz52PPFWfRCqZMTpzkqrv4sy1QqdidwL9pgGDj1I/RDWw+ct2&#10;Y+UzYzIxImUEajw1WF60HB6fR/fQC6FBSAn5qqoqfPfdd3juuefwwAMP4MEHH8Qrr7yCNWvWwOfz&#10;mVt1PhFOO/qnxOiZXrUo7qDwDR40yceujJHf5cgbQr4pRl5CawRBEIT9oKahAsvz5sFrt2NYVKp2&#10;fF12CU88aCT2V0J+llLoo4HSbGD5i0rU1+iQp5ZIi07DsKRhSqM4sL16O3KqcpQeECEfKoSUkM/L&#10;y8PHH3+Mzz//HIsWLcKCBQvw1ltv4YUXXsDatQc3rmt4VrwOuaCrHhvVMUFuOPLmcyWkuy60Zvde&#10;BObE13nk1U1uxMiLkhcEQRD2noDfh8rGaiyu2arqEgdmZkxBrDNaenoPJg6lSXpNAEaexi54w5Xf&#10;9p36cVo2PKPV78N88v3j+2tXflHhIvjU7yiEBiEl5L1eLwYNGoRLLrkEd911F+68805MmzYNCxcu&#10;xJtvvmludXAY2zsRRw1Px5FqGZresYwmdOEtAa0Hu0Z2kSOvdqHJdVeNbp8vsCtGXrU0xJEXBEEQ&#10;9gVPYw12VmzDukAjIm1OzBh8IiKdMpvrQScuExh0BNBvBlBXAix6AqgpAloQ6Gxk0ZWfmDERbq8b&#10;8/LnweOX8JpQIaSE/Lhx4zBnzhwcf/zxGDJkCEaOHImjjz4aw4YN0+E1bcEL0u/36xCc4GVf6ZcS&#10;gxuOHopbZg/DaCXqO8Lug127Lo88b1rLHeFtyqwChiPPwa5B8fOCIAiCsBdU1hRgfe63qFeVXKY9&#10;EiN6TUeEpJ08+LCOTx0CTDgfcEYbjvymz4DGOgoic6NdpESnYHz6eKUHfFhVvErnlfcHDINP6N6E&#10;lJBvDoV5TU0N3G430tLanjGuvr4e+fn52LRpU9OydetW/Rn7ijHzZ8dPYXBojdNmR5Sza4Q84T1u&#10;pKAMaEfeipHnMUlojSAIgrC30DArqS/BsqLliLI7MSO2HyLtribjSDjIRMYDfSYDo88wnPh5/1Yt&#10;rdwWXfk4VxwGJw5GenQ6aj21WLpzKRp8DeZaoTvT5UKeQpohM+0tLCCCu3n4vKysDPPmzUN2djZO&#10;Oukkc03LMKb++uuvx9ixY/Uyfvx4HHPMMVrgHywYTuNUwl+H1UQ49GNXwXKVDQueUg9/A3OKV6d6&#10;TcpcQRAEYW9hvVzsrcWKxjIdd314v6NUPdd1hpWgiO8FTLsKiEoEyjYDq18Haov3cOXZ2EqMTMT0&#10;rOnalf8+73vUe+t3011C96TLhfwTTzyByZMnIzMzs9Vl4MCBemBrY2Oj+S4jgw2z13zxxRc466yz&#10;cMIJJ5hrWmbGjBn6uyj6uWzcuFE3AqKjo80tOh/qdhr4FMtMXdmVUKsz1Ie3aL1nV6+EyymOvCAI&#10;grD3lFdtx+bCZahS1VuiMxaTR56t6ryuGQsmmPD8J/UHDrtZVfoRwJJngeJ1gG+XnrJIiEjAtKxp&#10;WsgvKFiAmsYapRFEyHd3ulzIH3fccfjXv/6FZ599ttXl8ccfx4gRI+B0GgVCZWUlHn30UXz99dc4&#10;5ZRTcOmllyIiou3UVpGRkUhPT0e/fv2alj59+qhC5uCdgt0ceVfXuhRsfbNhwda2u9Grnhivs5Eh&#10;Ql4QBEHYWwort2Fd4Y+IhQMTnAmIjk5Rr0p90qWwPmeIzbhzgIwxRhrK5S8BpZvNDXYR64rF6JTR&#10;SIxIRFVjFdaVrUOdp85cK3RXulzIU1DPnDlTh7m0thx11FFISkrSoruiogL//e9/tUN/7LHH4rzz&#10;zkNqaqr5aa2jhStFtMPRtBxMEU8okBnOQrHM0JquhPc2j58RNW6PER9PDCFv/iEIgiAIHYCmUL67&#10;DGtqtiNBCcJpKaNUHePQda/QxdiU1mEWm5k3GKI++zNg/QdARa65gYFdbZcUlYTJGZNV88uGxYWL&#10;taAXujddLuRdLhdiYmIQGxvb6sL1FN4Mp3n44YfxzTffYNKkSTpjDdfRoa+urjY/sftCJ1678o5u&#10;4Mirfxx4a4TWGANf+LdkrBEEQRD2lmol4nNq81Hkq0dyZDImD5htrhG6HO3cOYEhxwKjTjNeW/ky&#10;sOEj6JSUJmx0cWzDYX0OAyeH+rHwR1Q2VEqcfDeny4X83sBJn959912sXLlSO/J05n/729/iN7/5&#10;jRb43R3GpDvVwkw33cKRV//jDUohz9vUyCG/KzWlIAiCIHSEvPJsbC5ZA5eqUwa74pGRNclcI3QL&#10;WK/HpABTLgcGHgHUlgArlJjP/hxw73Ldo5xRmJI5RYfZ5NXm6Vle67wSXtOdCSkhHxcXh7PPPhuX&#10;XXYZJk6ciJSUlKYlISHB3Kr7YqSfNENrutyRN3oI2NB205FXjxTyouEFQRCEvYGGUE7lVmwq24AU&#10;RxQmRGXBGd2x+VWEgwxnfKWY7zMFKM02xPzWbwGPW6+mE987rjeGJQ/Tv+vqktUod5frdUL3JKSE&#10;PCeE+vWvf4177rlnj+W6664zt+q+GBNCGUI+qlsMdrXBT0e+kaE1AURIDnlBEARhL3F767Gtbify&#10;GsqQHpWqJxYSuims4wfNAiZcCGSMBgqWA8teAHYs1vnlqQ2cdidm9p6p3fnlxctRXF8s4TXdmJAS&#10;8qFOVIQdMZEORCoRnxLTdpadzkY78up/vDWtwa7akddrBEEQBKFj5FflIqd6B3x+D/pEZ2Bg3xnm&#10;GqFb4nACo04Bxp8HJPYDti8AfnwGKFrP7hXtys/oNUOH12RXZKOgpgCNLaSrFLoHIuQPIr0TozGx&#10;bxLG90nE8Kx489UuQul1mxVa4zUGu7qUshdDXhAEQdgbNhWvRE75RmQE7BgZkYzI1GHmGqHb4ooG&#10;xpypxPxPjUw2W78BFj0GVBfo7DXDk4ejV0wvLeA3lW9CibvEfKPQ3RAhfxAZnB6Hm44dhnvOHocJ&#10;/ZLMV7sGhtDoCaGUkq9r5My51mBXcwNBEARBaAef34fNlVuRW5OH3q4EjInpDThc5lqhWxOTbOSX&#10;n3ihMUHU+g+BHx6FraEaLrsTU7KmID4iHmtK1yC/Jl/Ca7opIuQPMk4lliOcXRsfT6jXOfjWyiNP&#10;XE7JWCMIgiB0nOL6ImxzF6PK50bv+L4YnjnRXCOEBAmq4UVXfvKlQF0JsOQZYN4DgKce0zOn68mh&#10;1pauRZ5qqMksr90TEfJhCvW6duTVP7ce7KqEvJ0x8oIgCILQMdbsXIH86lz08noxJKYXYrImmGuE&#10;kCF5ADDpEmDaVUBDNbDocWD+gxiX0B+p0amo8dQgpzIHJfUSXtMdESEfpnBQq5FHHqj3WoNdjdcE&#10;QRAEoSOsLl6uB7sOQASGRabCFpdurhFCBrsDSB0MTFVCfsoVhphf+Biil72AMZHpSIpMwobyDTqn&#10;vND9ECEfpmhHXv36erCrx6vT10geeUEQBKGjFNYWYlP1dlR5qjEorjeGJg5SqsJprhVCCkeEEvND&#10;gOlzDHe+oQr2H5/B5MoSpAfs2FC2QWew8QWMHnyh+yBCPkyhYNeOPENr9MyuARHygiAIQodZsXMp&#10;8msLkO5pxJD4/khKG2muEUISZySQNgw45GfA2LOB+gqM27oAvevKUdVQjs0Vm7Gzdqe5sdBdECEf&#10;pjC0hpNTcbBrvTXYVQt5UfKCIAhC2zBbzcL8BShSwm6kz46h8QPhTBlirhVCFjrznChqxnXAyJOR&#10;2lCLkdXlSGps0I78xvKN5oZCd0GEfJiiHXmdR96Y2VXHyDsl/aQgCILQPsxisqFiExobqzEytg8G&#10;JA8Dors2rbJwgGDMfO9JwPSrYR9yLCYhEv08jdhWuQ3rStfK5FDdDBHyYUpTaI2OkfeZMfL06UXJ&#10;C4IgCG2zKH8+iutLkeXxYEjGRCRljDEqFqHn0O8QYOqVGJExCQNtkaitK0F22UYUVu8wNxC6AyLk&#10;wxQdWkMhr/7VU8grmONeymFBEAShNdiL6/F5MD/3W1Q2VGBCwIX+6aNgTx5obiH0KAYejuSx52B4&#10;0hBk+gPYXrEZK/J+MDJlCN0CEfJhDMNoLEdeh9aoFyT9pCAIgtAaNH8YVrO2YhN8njqMTxqG3omD&#10;gYgYcwuhq9heVofVeZUHdsmvwuqEI+CMno5UXxzyq3Lw47ZvkJu3reXtO7jUNXjNvRb2F5tqXYdl&#10;s8rv96OwsBDDhw/HvHnzMGbMGDid4ZM2a9n2ctzz0Xos3FqGCKcNjd4ALpjeDzccPRR9k6VAFoRQ&#10;pbq6GrNnz8ZNN92Ec889FxEREeaanovH48HXX3+Na665BitWrEB8fLwM3O8k6Ma/sPpZPLn2WWTV&#10;lOD3Y3+GKaN/CiT2MbdonWvm/ohP10jWk1Ak2V6CyNSvUZ/yI3q7YzBi51h86D4Vjdi38uWN62Zi&#10;yoBk8y+hJTqqU8WRD1NYyTFrDaGIJ5zZVRx5QRAEoSXo+3n9Hnye/S7qGmtxiNeJzPQxQHwvcwuh&#10;p1LuT0O9uy+iGhNgc1YiLXYFZtrWqDXUD2HpB3cbRMiHKZTrzTPUGINdBUEQBGFPPErEZ1dsRrZ7&#10;pxL1XkzrexjS4vvIINcwoaZhACrrh6HI6UB+TBVucr6G/tipdIMI+a5EhHyYwnKX6SeDYfpJ6Y4W&#10;BEEQWqLeU4uvst9Dg8+D8e4G9Bl8LCIT+omQDxN8nlT43L3REIhEocuGxqgS/NE5F4moVWLemI9G&#10;OPiIkA9TWO4ya00wMrOrIAj7Sm1tLd544w1cdtllOOWUU3DFFVfgnXfeQWlpqbnF7jBMo6ysDA89&#10;9BCuvfZanHrqqbj11luxaNEicwuhO8Hfq8ZTgy9zv9LT9B8WmYHk5KGwRcaZWwg9noAL/sZ0eBt6&#10;o9ThwMKYCExzbMCZju8QC7e5kXCwESEfpjCIZg9HXgn55uE2giAI7cEBtl9++SX+9a9/ISEhAbNm&#10;zYLL5cIzzzyDL774AnV1deaWu6AwpPjPy8tDbGwsysvLsWnTJi3uhe5HnbcOG0rXI7e+CDE+H6b2&#10;PwYJcVlKRTjMLYSejw1+uvJ1A1Blt2NRVCScdjfOt3+JgbYCuOAxtxMOJiLkw5SWHXkl78WSFwRh&#10;LykqKsLbb7+N6Oho7chffvnlmDNnjl73/fffY/Pmzfp5MCxrEhMTcfrpp+PSSy/FxIkTERMjGbO6&#10;K1X1ZZi/7XN4Az5M8PjRZ/BsuKJTzLVCuBDwJsDn7oNGfyx2uJz4xpWGQfZCnGZfgBRUcQtjQ+Gg&#10;IUI+TNGO/B5C3q5eFQRB6Dh01hk+w5AYhtSMHz8eGRkZmD59OqZMmYKCggJkZ2ebW++CQp7u/cyZ&#10;MzFhwgQkJyfD4eiYu+vz+dDY2IiGhoamhSkohc7B5/ehuL4YCwsXwmmz49i4gYhLHQKbM8rcQggb&#10;Ai4EGlPhq++DGrsDb8RkwKPu5ZMcizDOvhUxEmJz0BEhH6ZQw1vpJy3oyEv6SUEQ9gav14uqqiod&#10;EsM8x3b7rmplwIABWmCXlJSYrxwYtm7dinfffRdPP/20Xp599ll8/PHH5lrhQFPTWKWn5t/hLkFy&#10;wIbpQ09BZES8UZEIYYd25euGoEH9/KtjAlhm640MWzlOsi9CXxRDstgcXETIhyksfvdMPymDXQVB&#10;2Dso5K0YeDrsweF5DJWhe+52H1iXbseOHfjqq6/w5ptv6oVhPZwwRTjwsMdlZ3UeFmz/CpyKZkIg&#10;Er2GnQxnRKyxgRB2BHyx8NX3U4/RaHDV4PmIUSixxeJo+3JMsW9CPGrNLYWDgQj5MIWVbUuDXSVG&#10;XhCEvYFlhhUSQ9EeDEV+8PoDxWGHHYZ7770Xb731ll5ef/113HnnneZa4UDS6GvAtqptWLzzR8TZ&#10;InB84gg4OAGUPXxmQhea40DAmwRv7RD4lGSYFxfASlsvRNg8OMGxGGNsOUpc7l4WCJ2HCPkwhXq9&#10;pfSTkrVGEIS9ISIiQjvxFOuMh+e04hbMRMPsNXFxBzZFIT+Tbj8/lwuz3nCgrXDgKazajuUFi1Hp&#10;b0BvZxyOHHcxHHaXuVYIVwLeOHirx6knNtjisjHXNg25SMWh9rU4RC0pqDa3FDobEfJhCvW60u27&#10;YQx2FSUvCELHYUw8s88MHDgQ3333nXbhGY5BQb9mzRot9Pv06dP0WrDQJ3ydi4X1d/BrQtfA32Bz&#10;yVrM3/apEmYOzHalInro8bBJykkhEAG/ux98DVlKUPixJM6LRbZ+qAlE4zjHEsxQYl5tZGwrdCoi&#10;5MMUHVpj2/3nN9JPmn8IgiB0kKysLJx22ml44YUX8NJLL2HVqlV6oiemnhw7dqzOSrNkyRL88Y9/&#10;1Lnmg9m4cSNWr16N4uJiVFRUICcnB2vXrkV+fr65hdBVlFblYk3ZOmzz1iA9JhPHj73UXCMISqb7&#10;ouCpmKae2OFMWI0XbVOxPtAHw215ONy+GgNRaG4pdCYi5MMUCvag5BKaCAmtEQRhH0hJScF5552H&#10;q6++Go8//jguvPBCvPzyyzjrrLNw5pln6tSSNTU1OttMbm6u+S6D6667Tm/z2muv4ZtvvsFf/vIX&#10;/f5HHnnE3ELoKtYVLMay7d8gSUmFqdFZyBx8rFF5iOMjsPc+EAFf9Uj4vfGwO2qRG12Hr2zDkBtI&#10;x2H2NTjGsVRttXsPnHDgESEfprAY3iNG3ikTQgmCsPc4nU4dPkNRTsedbjwfr7jiCgwZMkTHzzO/&#10;/O9//3tcf/315rsM7r77bjz22GNayDP7zNy5c/Hvf/8bF110kbmF0BXU1uzEmvINWF9fiN5xvTGr&#10;/2w4I+PNtYJAbAj44uCtYqy8E4H4TfjMMQTL/EOQbKvCNNsGjMJ2c1uhsxAhH6YYjnwzIa+z1ph/&#10;CIIg7AUU8/3799cTPB199NE49NBD0a9fP0RGRur1dO3HjRuHESNG6L8tuP2xxx6723LUUUdh1KhR&#10;5hZCV7Bxx3ysLfwRtoAfI+IHYNTg48SJF5rB68EBT9UE+H0xsEfuxM7IRiywDUJOIBNj7dswy7Fc&#10;bSUZbDoTEfJhijGzq/mHiZG1RgpqQRCEcMZbV4blxSuwvmob+sb2wrTMKYhjyklB2AMbAg2Z8NX1&#10;17IeMdvwozMDS/3DkGSrwTT7Bgy1yXiXzkSEfJhCvb7nzK7MWiMIgiCEM7k7fsCa0rWoDHgwLHk4&#10;JvU70lwjCM2hanDpVJR+bxwcMdtREOHBksAg7Aik64Gvs+1L1FYSK99ZiJAPU3RoTTP33chaI1Je&#10;EAQhXAm4q7E492tkV25GRlQqxqWNRVbKcHOtILSMr24Q/I3psDnqgeh8rHKm4Af/KCTZqnGEfRX6&#10;ocjcUjjQiJAPU4zQmt1Fu1Oy1giCIIQ1FflLsKRqMwr8boxWIn5i5lQxeIT28cfCWztUZ7BxRG/H&#10;jkgPFvuHYWcgGYPshTjRsdh05SW3/IFGhHyYwnI5OLRG/y1ltSAIQvjiqcey9W9gS1UOIl1xGJ0+&#10;AYMzxpsrBaFtfDXDEWhMgz2iBIgqwHp7Gr72T0ASanCyYyFSUWVuKRxIRMiHKc0d+Qil4jlBlDgv&#10;giAIYQZn0VWLp2AZvqnahHxfHYbEjUCGaxDKan3YWeU+IEuDR+KkezIBTzp89X0QYAab6DzsiGrA&#10;976xqAjEob+tCKc4foATXm5pvEE4INgCYToPNqcJLywsxPDhwzFv3jyMGTNGp08LF/Ir6vHK4lz8&#10;+4tN+u/4SAc+vPlI9EuJ0X8LghCaVFdXY/bs2bjppptw7rnnIiIiwlzTc/F4PPj6669xzTXXYMWK&#10;FYiPjxdTYi/QMsDvxfrXLsRt9Rux1R5AfdEJaCg7VK000ocKQkewR29FZNoXOrymsWIasoon4TL7&#10;l7jU+Sm2BbJwduOfUIVYvHHdYZgyINl8l9ASHdWp4siHKaziguPhXQ6H+UwQBEEIK5SIx+o38VL9&#10;duwMeDEhdQz6Rg9WIr7nNwKFA4u/vi987t7qmR2OqB0oiinDZ/7JSrzHoK+tBKfaf1Ay3m1sLBwQ&#10;RMiHKUZMvKHk+f8Ip0wGJQiCEHb4ffDXlmDZj4/gx0Ad3A4Hjhl4PEakjlYrpVIQ9hYnvLXD4avv&#10;p4R8IRC/Abm2JLznm4kIeHCR83MkK1kv6SgPHCEn5B9//HHMmTMHZ5xxhl44JfhLL72EyspKcwuh&#10;I7DbOXhmV5eTUfNSaAuCIIQTgYZqNCx9Di96i1Bs82Nq1nRMyJiIxMgkcwtB2BuURHf3gbduEAJ+&#10;l46VL48twAe+Q1CBWAyxFeh0lAmoM7cX9peQE/JerxeDBg3SU4DPmjVLxwu9+eabeOGFF8wthI5A&#10;yW4P+vUjOBmU6HhBEITwweNGQ9Fa/Lj+TfzossHmiMTxA0/AwIRBOvmBIOwT/ij4agfDVz8ANlcZ&#10;/PEbsNWegE980+CAHz9xzEO6v4RB4OYbhP0h5O7UY489FhdccAEuueQSXHrppTjttNMQFRWFjz/+&#10;GD6fz9xKaA8dWmM58upBC3njL0EQBKGnEwjAX12I8lWv4A1fCSpUfTCt1yHajY+PjDc3EoR9wQZ/&#10;Y5YS80O1qKcrXxebizd9R6AMcRhjz0Fc0RKgvszcXtgfQk7IjxgxAoMHD0ZqaioSExP1QiHfXoYC&#10;jv5lZoOGhoampbGx0RitH4bo0BrTceGZcykhL0peEAQhTHBXojZvEZbnfImF0dGIdsXi1KGnIys2&#10;Cw6bJD8Q9hO68vX94a0dApujBoHE1VhrT9HpKG0IwLHhfaBsq7jyB4CQ7DvLzs7G+++/j+eeew5v&#10;vPEG6urqcOqpp8LRRuaVgoICfPbZZ3j66af18swzz+Dll1/WoTrhCDV78ARQEiMvCIIQJvi98JVs&#10;QsG6d/C+rQ5upxPTsqZjcsZkxLnizI0EYf/wN6bBWzPCyCsflQ9fXDZe9R+J4kASfLk/AvlLgfpy&#10;c2thX+lyIb9t2zad/5ehMa0tn376KcrKyppCZyjk33vvPS3k+V468pMnT27TXS8pKdF5OCn8uTCu&#10;/oMPPghfIa80e3AvhmStEQRBCBNqi1G9fR5W5s/HopgYPbD1vBE/VY+J7fZuC0KHCUQaA19rRsJm&#10;b4Q9eQmW2LOwLDAYtY1Ke236HCher7YTV35/6HIh/9133+Evf/kLfvnLX7a6/O53v8OWLVuaRPfh&#10;hx+OP/3pT3jkkUdw9dVXo7y8HI899ph25ltj7NixuP322/H222/rhUKezjwbAeEI3XcrRp7/d9kl&#10;Rl4QBKHH422Ab8eP2Jr9IT6OdADOKEzLnIopmVMQ6ZDJn4QDS8CbDG/1WPh9MXBEFsIWvx5vBqaj&#10;2JYG5C4A8pYA7mpza2Ff6HIhz8GqFNTvvvtuq8trr72mZ7RyuVz6PXFxcejVq5cW5xz4etJJJ2HB&#10;ggXYsGGDXt8SDLuJjo7W77WW2NjYsHUfeNhN2SfVH+LIC4IghB5V9R7srHJ3aCmqqkd1/gaUb/oM&#10;K0rXYHFUNGIcSTi+709RXudHUXVD07b1HkkeIRwAAk4EGjPgrZygtIYfEcnzscDWF5WJI4z1W78D&#10;ClfowdfCvtHlQj4pKQkDBw7E0KFDW12GDBmiRThFN8NnWls4mFXoGBTtTVlrFEbWGlHygiAIocTf&#10;P16PQ/7viw4tR/7fR3j4sf9g4dr38VlsLLz+aBQW9sM1TxZj5t++3m3bN5fmmd8gCPtHwBsPT+UU&#10;+L1Kx0WUw56wDph4EgLJg4GcecD2hbqnSNg3Qmqw69q1a/UAVYbjMNRm9erVetDq3LlzteCnQy90&#10;DIp2e5AF73KqS0F0vCAIQo/laPsyDI9ciZUxfqyJiIDfkwhPxaHmWkHoLGxKzCfAU36YUvUOuJIX&#10;oLJffzRmjFQqVGmP3B+AHYvMbYW9JaSEvF394PPnz8dtt92Gs846C1dccQU++eQTnVv+z3/+s3bt&#10;hY7R3JFn+knR8YIgCD2TIbY8HOlYguLYnfgiJhoeb5IRu9yYYW4hCJ2FUhf+KHgrJ8HfkAWbowGv&#10;bX0b2RnDEEhXYj5vKbDlaz1BmbD3hJSQ79+/P6677jrcc889eOCBB3DfffdpAX/llVdi1KhRWugL&#10;HYOi3XLk+f8Ipp8UJS8IgtDjiEQDzrDPgzd2G+bHOlFki4G3biC8VZN1DLMgdD505RPRUHIM/N5Y&#10;LC1ahi9tbuQlZKlr0GeI+R2LzW2FvSGklC8Hp44ePVpnrTn66KMxa9YsTJ06VQv8iIgIcyuhI3C8&#10;gSM4tIYTQoknLwiC0OM42rYcvaPWYXVcA9ZHRMLDlIBKxAc8SeYWgtDZUF/Y4asdoq69iah2B/Dp&#10;zoVYHJeA2tQhwM41wKZPxZXfB8TCDlP0LRX06+vBrqLjBUEQehT9UYhjXQuwOa4Cy6JcqPKmw1Mz&#10;Gr76AWqtSADhYKJERiAKnsrJyIocgRJ3KT7zlmFVdCz8HOxKR57pKIW9Qu7iMIWivSmPvHowstYI&#10;giAIPYMAItCI0x3fwx2biyUxQKEtHt6a4fDVjNQxy4LQFTAd5TF9T0S/+H5YWbsDXzl92J6YAZRs&#10;Ata8DbirzC2FjiBCPkxhaE1w1hojj7xIeUEQhNAnoCp3P6ba1mN81GLMi/dhmysSjfX9lYgfhYAn&#10;zdxOELoCG47oewSO7Hskop3RmG9z49u4eNT4PcDWr42UlEKHESEfplCyByWtkaw1giAIPQSHEvF9&#10;UYQLIz7Gj/FurIt0ocabCm/VePiUmDdqAEHoOmJdsThx0ImY3ms6in31+Ar1WJGUCV9VPrD0eaC2&#10;RLVHZZKojiBCPkzZLbRG/ZMYeUEQhNDHpkR8KipxlvNruGKy8UW8C6W2aHiqJsJXN1iJo0hzS0Ho&#10;WoYmDcUx/Y/ByJSRWO8I4O1IGwpsAQRyFwLrPwB8jSLmO4AI+TDFmBBq18/P9JOCIAhCKBNAPOow&#10;zb4GR0d9hv+mxKHU7oS3bhB81aMQ8Cab2wlC9+Cw3odpMR/jisNipx8vZPVHdUMVAvMfRKCmSF3S&#10;fnNLoTVEyIcpdN+bstao5zq0Rix5QRCEECUAJdkx0rYNF0W/hr9kJGGbywWPNxGesiP0RDy6sBeE&#10;bkSUMwqz+8/GyYNPRkXAi49Qg+dSUhGoyAF+fBpQol5c+bYRIR+mBIfWEBcHu5rPBUEQhNBjlBLx&#10;J0V/gGfS7Ngc4ULAFw134Rnw1fdVax3GRoLQzciMzcTpQ07HucPPRbkSJ29FOfC/2Ch4lzwDFG8w&#10;QmyEVhEhH6YYoTWGdOf/JUZeEAQhdBmCPIyNWohlKUVYHhUJnxLx9TtPVyJ+IIy4eCnghe6Jw+bA&#10;gIQBOGPoGThNLaVKj8xNjMdHjkbULX4S4ABYoVVEyIcrqkzfLWuNOPKCIAghSTrKMSB6JWqT12JJ&#10;jB31vli4i4+Dt2aEmS9eSnehexPhiNCDX88edjaO6n8sdjoceFyJ+e/zvkdN7g9Afbm5pdAcEfJh&#10;Cov14DzyjJGXwl4QBCG0iEEDBkatgitxGVbFelDhT0Jj+aHwVI9XIj5GbSHVvBAaMF6eGWwuHHkh&#10;pmRNQ25EFJ6N9OHHda+hpmSjup595pZCMHKHhynWhFAOU7tLaI0gCEJoEWisQ3/nMkQnLMHWuAoU&#10;B5LgqxwHT+UUwBevtpBCXQgtKObHp4/HZaMvw6iUEdgQHYeXqjdi8aZ3UVW6SQa+toAI+TCHA15Z&#10;1OuZXY2XBEEQhG6Ot7EGK7d8iu3uT1EQX4hCKOFeM0yJ+KkIeFPMrQQhtKDJSDE/s89MXDzqYgyK&#10;64tlEQ68nPcNvtr0NnaWZystL2I+GBHyYQwdeB1eo/5zOZSgFyUvCILQ7al3V2Lx1s/x4trn8FnN&#10;ehTZlIivHgFvxRT4GnubWwlCaEIx77K7cOLgk3HOsLMwImEglgdq8dL2T/DxxreQo8S8T8JsmhAh&#10;H8Y4HXakxkUgRrV24yOd+uYRBEEQuid0IivrSzE/5ws8vuJRfFu5CVXeeNgrR8NTfijc7iHmloIQ&#10;2lCPOO1OnDPmElww5CeYHNcfuQ3leGnbB3hj/UvILt+ERklLqREhH8Ykx6gW75gszByShqzE6N3y&#10;yguCIAjdAwp4OpCldUX4avNHuG/pv7C6bgeyotOQVjcdDeVHoL6xv7m1IPQcKOZPGnsZ5gw6HUdE&#10;90aduxxvbf0QT618DOvL1qPeW29uGb6IkA9j+ibH4PZTR+OhCyYhPsq5WxYbQRCEcKTa7UFRlfuA&#10;L/WNXvMb9g5/wK+dx/zqHXh5zfO4e+l92NlQgWH2WNw86jKMTTsddd50c2tB6HnY7HZMGX8Zrh9w&#10;Ks6wJcLVUIUvc7/G3xfdg6U7l6KmsUY3dMM1dt6mDjwsj9zv96OwsBDDhw/HvHnzMGbMGDidTnOt&#10;IAhCaFJdXY3Zs2fjpptuwrnnnouIiAhzTc/F4/Hg66+/xjXXXIMVK1YgPj5+n0MF//DWKrywcLv5&#10;14Hj7p+MxcUzBph/tY9VNVc3VmNRwQ94asVjWF2+Qb92VGMANx7xFwwZdBzu+CinU/ZXEDqTN66b&#10;iSkDks2/Ooi7GlWLHsOHq57GM5F+5CvNFueKx2lDTsOVY69EWkyanlyK9IRQ4Y7qVHHkBUEQBKGb&#10;0eBrwMKChfjLgj/jjvl3Yn1FNmJUxX51rRe/P/JvGDzwWNgj48ytBSEMiIxF3LhzceqIc3B7eS2m&#10;1zeg1luLt7LfwuWfXI65a+eiqK4IAfUvnBAhLwiCIAjdBIYIrCpehQeW3I//W/hXfJf3PeCuwjF1&#10;bvzb3gsXHXc/MgccCUdUAmw2qcKFMEJd7/aEPogdfRamjvgJfldWhlvLypHh86GwpgDPrnkWf/j+&#10;D3hv83soqS8x39TzkVJAEARBEHxeoKEaib4y9EYx0lGOaLjVCr+xvpPhoD068A8tewj3/XgfPtr6&#10;EUoqtmFcdTlu9UbhhpEXYtJx/0DKgCNExAvhi8MJW/oIRE+8CINGnoVT6hrw58ICXFzngbOhFiuL&#10;V+LxlY/j3sX34s2Nb2Jb5bYen6pSYuQlRl4QhB6ExMi3EiPv8yi1XAFU5QGVuWpRj9WF6s11aqkH&#10;vEq0+xqxLq8UeWU1Sr7b0RBwoR4RqFGSviagFvVYHohDUSAZhYEU7EQyqhCjtjXictuieYw8q16v&#10;34u8mjwsLVqKFcUrtOjIrc5FbX0ZBrvrcKTfhempYzF0+OlI7H8okDxQvVMdV9CxdVZMvyB0JvsU&#10;Ix9MYy1QtB6B9e/Dv+x/yPPWYHVkBL7JGIiF6q5tsDuQGZOJAQkDMDx5OCZlTsJYdS8lRCaYH9D9&#10;6ahOFSEvQl4QhB6ECHlTyLsrlVjfAVQokVuVr05MAVBTBNSVALVqqStVwr5cCfgGLeChRLWS1/AE&#10;HPAqYe6ADy61+JSgdysxXx+I0I8U8xVKzFcgTov60kACSpCIEvVYrhZrXQVilZyIVJ9I0W3TQv6i&#10;Q/rDrRoMRfVFyFGifUPZOmys2IzNatlevR3RjfUY2tiIMY1eTIzrhzH9jkTm4Nmw950CRMbrY22O&#10;CHkhFNlvIU/YOOe9veEjYOUraCxag41xKViemIZViZlYG3Bjp7sYca44DEochGFJwzAyZSQGJw1G&#10;v/h+SIhIgEMJ/u6KCPl2ECEvCEJPJKyF/JWXYMU7jyDeVwFbFUU8nXcKeSXia5WIZ8UflQDEpgEx&#10;6WpJBVzRgFOdI0ekfvwyuwor82u1kI+xNSAKjXqJVs+j0YAEWx2SUY0UW42S6m541JZlgXiUgkI+&#10;vknIVwZiUYkYHaBT5rBjxuRe6D84Cfm+euTVF2N7VQ62lG9CpbsC/bxeLeCHOeMxOjoLI+IHIK3v&#10;IXAOmgWkDlY1dethNCLkhVDkgAh5EvAbPWobPwHWvAVs/Q61rijkpPbH2ug4rI9wItsewDZ3Eaoa&#10;q9E/vr8W9RTyveN6o1dsL71kxGQgPiK+Wwl7EfLtIEJeEISeSFcJ+UYlRLOzs7FhwwbU1dUhNjYW&#10;I0eORP/+/RETE2NutSfFxcVYvXo1du7cqcNhevfurcvlzMxMc4v2aRLyF56BFXfOQHxtDmzucsPF&#10;pliPoXBXooHP43sBiX3U0lc97622iVMCXol5Cnq1/OHddUoYqwYA/HDBq8V6HOoRZ6tHvHpMtVUh&#10;U8nzLFsZ0tTzJCXoE1CrRH8dnHYlKBwN8Do8qLcFUGyPRI49DjtcDpRE2ZCvfooi9Tr/pfj8yFAa&#10;pL8rAeOjMjApIgX9EwciMmMMbFnjgaT+QETr581ChLwQihwwIU8sGbtjMbDiZWDL17oHzq/u+9L0&#10;YVgbE4sV/hqst/lQYLehtKEclQ2VSIxMRP8EQ9gPTBiIrNgs/Vq8Kx5xEXHasedjpGrk27tgTIoI&#10;+XYQIS8IQk+kK4Q8RfzmzZvx3//+F+vXr4fP54PdbsfUqVNx3nnnYfz48XC5XObWBqx63G43Xnjh&#10;BXz88ccoKyvTr1PAn3jiiTjjjDOQlJSkX2uPJiF//ilY8evhiE9Khi1aiYSUwUD6CCB1mPE8Pqtd&#10;cbxLGLNq5KLUto0LB8z5VGNDPdq96tGLKCXeM+yl6G0vQLpjJ6KcZQi4qlDvqkeFU4kGpwOlql7x&#10;BZxIdMUgRTUsklyxqhEQgWG+AEYFXJiQMBixfabB1mcSEKcaL47dz1N7iJAXQpEDKuSDqcwH1rwJ&#10;bP0WKN8K1OxUt60XjckDkdd7HJZHOLDRXYSt7lKUq0Z1pbq/K/0NcPsa1f0bpcW85dLrJa4XkqOS&#10;EeWIQoQjwljs5qNaOPOs06YWPqrlQOaxFyHfDiLkBUHoiXSFkC8oKMATTzyBp556Cvfccw8mTpyI&#10;+fPn4/HHH8dJJ52En/3sZ+jVq5e5tQHF/vLly3HxxRfj+OOP1/vKcvm5557T7vzPf/5zLeg7giXk&#10;51z6U3z71E2IGzwFyBiNAB151aBgNaf/WY/Bz9UjZ0/lcz4+8PkGvLcizxDv8Kr3N8Jmb4DN4VbP&#10;G2B31KnntbA5a9SiHh3qUS9qvRIGUKI94Fd1iRLp+rlanI1xOH7AcLWMwcjEoVocuCJijR4DPu4H&#10;IuSFUKTThDyhrGXs/PYfgOzPgfxlxtgYdxUVNpA8CDVJ/bApOgZr4cGahmLkKGFfGfCg0WZHg9qk&#10;US0NqkzwqIUCPzkyGSlRKXpJjUrV4j4pMgnx6h5mDD6XWNVIj1aC32l3aAffpv5xxnz9yP+r58ar&#10;htDXj+Y/Yol/43Xq1ACKi4oxdeLhujwVId8MViKsLCjkv/vuO4wdOxYOR/cd9CAIgtARampqcNxx&#10;xx00Ic8qhANMr7/+ehx++OG46667EBkZqdf94he/QH5+Pq688kqccMIJ+jWLhoYG3HHHHfjmm2/w&#10;6KOPavFPPvroIzzzzDM6JOfee+9tqtyC0SI8qOryer1ayF94xYW47eXb4Ipxwa/+MSsMxTkfrcXj&#10;98AbMJ/7PHD73HrypQYvXTk3dqqGUHVDnSngPawl1RdaVatagp4HAuxuN//2OxDwRcHvSYOvMQ2B&#10;hjT93M/n3ljcfcYEXLQXM7t2lD++vRr/EyEvhBhvXHsoJneWkA+GA9nLthoDYrmUZat7VTXQ9eLT&#10;jwH1WBsZi4KYZORERmOby4kcux85qiGfH+A4GLUZF97m6l7Xz/XfxnOWRHpR65WER6wjAtH2CETZ&#10;XXqJtDkR6eCjWrRz74BLbemyOeBUi8tu106+Q4l/h/p8NgL0o/rA6op63HHFs1i4YLHWqSLkg6CQ&#10;pyM/YsQIXXGMHj1aHHlBEEIeOvI/+clPcMstt2ghb4nqzoJlKXs1L7jgAjzyyCM4+eSTm8rSJ598&#10;Eh9++CFOO+00XHHFFfo1C8bRcz8HDx6M3/72txg0aJB+fd26dXjwwQe10fLKK6/sEZJDGMrDhd9N&#10;6MjTkDnv6vMw6LZBcEQ5DH19IFBiPeCLUJV9lHqMVkuMWhIQ8MQrgW4sfq/6m899dNdbNoT+eOoo&#10;/HRaf/OvA8dd76/FK4sZ0y8IocPcq6ZjUv+DIOQtKHU52J2ivmSDWjbtWjgw3lNrbrgLimO3KkiK&#10;HQ4UOx0octjVoxMlSojztTL1WqVdiW0lxLl41PMDKqjVh3kqPdjypy1Y8sMSjBs3ToR8MCz4N27c&#10;iOnTp2vHSkS8IAg9ARbplZWVWlSff/75iIvr3Gn8Gef+2Wef4dprr8Vrr72GQw45pKl3k3/PnTtX&#10;h84wVCaY2tpa7eBb6/r166df3759O/79739rQc/3pqam6teDeeutt/Dwww/r0BwLlumVVZVwxHZG&#10;z6rVKlCPpiOv00rq56Yr3+TUt0xspBORzgM/YK620YcGT8+e8EboeSREu+BUwvegQxc+YDjxhiNv&#10;/t0KFMhcmjvy+jXe9rosMNZ3CurDfbU+fP/993rMUUvGTFg78jt27NBOPCuEIUOGhF1oDc/Bli1b&#10;dPzqq6++ipSUFD1ALZzwer1YunQp/v73v+P555/XmTbCETkPhhD88ssvtfikI9xWppXuDIt0imv2&#10;NmZlZXV6uVZfX6+F/HXXXYc333xTVzbBQp7XE8X6jTfeqF+zoJA/7LDDdAz9DTfcgL59++rXKeR5&#10;/tesWYP//e9/LQr5kpISHZfPMCIL/n7clxYngxJ2o6dc612B1Jv7B+/7Sy+9VPfCTZ48WUzUdmB5&#10;zt5LlqsJCQktXmthLeStGHnGaIbjYFeKN1aWs2bNwtq1a3WlH24FEis0/v4UIUuWLAlbESDnwQjX&#10;eP311/Gf//wHn3zyiT4HoQiLdA4aZXnG+7mzf0eWI7x2WDlzsCsH2lpl6bPPPot33nkHp5xyCubM&#10;maNfs2DlxDAcxn3eeuutGDiQs5ZC95RSXNJoefnllxEVFaVfD4bHxyUY/s1ynd8tQr5tesq13hVI&#10;vbnvsGxi6N+UKVN0jyHPYUuhc8IueM5YrjFyhOVaS2Vb2F59wSeDBX84L+F+Diz3sKV14bTIeTDO&#10;AcuGltaFysKKkd2v1rF0NvyexMREZGRk6FAXVjoWdC65P1zXHIqfUaNGYdOmTdqls6DTXlFRofPJ&#10;tzZQl+9tftzcNjo6Wn9f83Wy7Ln0hGu9KxfS0uuytL8QXn8trZNl94XlGc2MtkwZaUYKgiAI+wwr&#10;l7S0NB0mQ/d94cKFyMvLwxdffIHFixfr2HeG+eTk5ODtt9/Gp59+qt/HSoqOPLPa8DXGxNPh5Pvo&#10;2h166KHidAqCILRDWJeSdHBmzJih4wMPhnPV3eAx89h5Dlpzvno6PAecdIZdfXQIwhU5D8Y5SE9P&#10;15MXhfO1sC/wvJ111ln6GmI4zf33369TSDK+/eijj9apJBn7/v7772uhTniOOdiVqTIXLFigJ5Oy&#10;JpRi7OyRRx6ptxMOPHKt7ztSb+4fvN5Yz7Cs4LkU9h/HnxTm87CDbg8LMw54ZddFOF5UdMUY48ep&#10;1NmFE47ngIUxu/GHDh3aZvdVTyfczwOPlyEpHHTJVIjiBnccXjuckZXXD9P6MjSGf5999tk6iw1j&#10;sBk+w8GodOgnTJigzzdDYXi9Mad8cXGxPufcnukqmYBA6BzkWt8/pN7cd3iuOECY545JFeTc7T9h&#10;O9hVEARBEARBEEIZaYYLgiAIgiAIQggiQl4QBEEQBEEQQhAR8oIgCIIgCIIQgoiQFwRBEARBEIQQ&#10;JCwHu3J677feegtvvPEGSktLdRaFK664AkcccYROidST4BTSnIqbsyVyNr8+ffro6dKZFcKapMW6&#10;BF588UWdBzo3N1ev+8lPfoJTTz1VZ/bpScybN0+nyCsvL8dFF12EM888U58Dzm763HPP4b333kNR&#10;UZHO6HDeeefpmSo5yr4nwGufvzOvCc5sHBcXp9P/XXDBBfo+6Mnngcfmdrv1sX322Wc6fznTyE2b&#10;Nk1nV2FKNGbv4HaVlZV4/vnn8cEHH+gMLMzscckll+h0iZz8SBB6AqwTNm/ejBdeeAHLli3T9SEz&#10;DDGHP+8Jzror6Sl3wdmGqR1YNrJcGDBgAK699lqdaYllqbAn27Zt01qLKWZ5/pgtiZkCWZ4yexUz&#10;1wj7R9iln2SKM96ETzzxhBbuFDGstD/66CP06tVLixmmk+opPP7440hISNAFMwULRRqFLEUcCx+m&#10;0eKU0yycmMOZKaGOOuooPd05bzxOoz5x4kS9XU+AE9W89NJL+Oqrr3Taq2HDhumc1TU1NU1TlvNc&#10;cepovsZzxYqMBU8oV2gUp0z/d9ttt2Hr1q36N2V+b1bUvObZwON10pPPA4+DDVveExTkbJiwIl6y&#10;ZIk+J0ydyDKAYuaVV17Bk08+qRu9zGfO++Xbb79FcnKyToso4kboCfCeWLFihZ64i/UBr3WWByz7&#10;eU9YKUUFo+6gIGX5SO1wzDHHaKPj3Xff1fUm01H2lHryQMKZmz/88EOMGTNG1yese9asWYNvvvlG&#10;GySseyT96f4RdkKek43873//0xXyr371K+3CUczRoaM7wQurJznQdA9ZQE+dOlXfSJyYhdOmr1y5&#10;UosZ9kAwh/Pvf/97fdyXX365vtmGDx+ODRs2aCefszJS4IQ6PE66sXTi6TpR3PLYJk2apJ3qO++8&#10;U//+11xzDWbOnKkFGys4ijiej1C+LthY46yan3zyiXbXTznlFH3cPH5W3LxOWAn15PPABjsb8D6f&#10;Dz//+c91Q4XHz4mKKFp4jbOhwuec0GjUqFG4/vrrdRkxePBg3YvBa4h5z3tKD40Q3lBAsVeK9zXv&#10;dU4QxXuCbjMFPif0YjkhAD/++KMuQ1le3nDDDdoAonagCUbzj+VCT+vRPxBwjgnqDs78zGuJjR42&#10;ENkgYiOR55DXoLDvhFUziC4zJyvJzs7WTjwFCm88du/wpmQFzq6fngQLZ4oThsqw8UKBRsFCp52i&#10;hOeE4o2FFJ14ihcKNYp+FuoMRVi9erX5aaENhRgbJ3QEWKBY7glFLkUqKy6GErFAZgXG64KONYU/&#10;GzShDI/xzTff1NcBf28604888kjTdPicmKennwf2wLAbl9c9f3s+ZzcvhT0f2bhjY57OGxu7DC0b&#10;OHCgFu0U87w3CgoKdFexIPQEKLLYK8VZSumMskHP+oHXPUU+6wnB0A5s8FM/sCeTDXvWpywXWJfQ&#10;YaY7L+wJ9QRNQ15T1Fs8b1bIFieIY/kr7B9hJeQZVkKngYUTW4HB8CJjNyNdu54KHWg2YnJycnSh&#10;TVFH8UZxwmNnw8ZqGbMQ5w3IGW+5PtRhHCjj/ylO6cQGOycUbyygWajQLWDlRljQsLuUAjDUC2lW&#10;RMuXL9cNVTbaKFR5LfCc0BlhJdXTzwOF++mnn65DiJ566incd999+Oc//6kb8KyMWbmw4cpj5H3B&#10;c2B1+fIccKwAz1FZWZl+TRB6ImzY07xhXcBrXjDqCBoZFJ00w4JhncJwPNahQttQg3BhmCJ7MXh9&#10;ydiC/SeshDwrZ1bUrJybD7BgocX1vGF7KnQSOXiPBdKJJ56o3VbeVCy4Cc9JcOwvhRzPFYVdqMLj&#10;Y2w44+J5LAwbogMVDAtnbkOhykLFEm+ETi3hdRPK8DywsqF4HzduHH72s5/pQVrs2mSh+t133/X4&#10;88CKgw12uo4MLfv++++xcOFCfcxs2LHRyjKADX0ee/MKhut5jujoC0J3hdfzokWL9GDtthaG2TU3&#10;rljWM8yU9wd7ZdkbJxgmIO971o/Nw0CsXj6WHULb0FCikfTyyy/r3gz2+ktYzf4TVkKelTO71Clq&#10;mgt23qhcHyxkexJ0Yl977TWsWrVKd3PRmbSwRBrPAW80C4oWnqtQHvzL42EPBIU8BRwz8jCchI4T&#10;w0jYJcqCxTpGXhc8ZgurcA7lc2DBhhljYa34eI6b4GBOOtQc8MnrvyefBzZYmbGH9wJj5OnG3333&#10;3doV+vzzz/HDDz80nYPWygg2cmRAm9CdoTM8f/58Pai7reX999/XPdSE1zvFKBv0FPkMHWFmMzZ8&#10;BUM7UBuwPmE5EAzLCZYJ3EZoHZ4n1rsPPPCAPl/MWsPeDGH/Casrj0KGooU3XPNwEYo6tgx7WjcP&#10;C2iGCnCAL51Xjra/9NJL9XkgvKEYYkPxwnNiuY18X1VVlS606NyHKjwO/rZ0XDlQ6Q9/+ANuueUW&#10;LegYC05ngNl60tLSdEFNkWeJVr7XquiCQ3FCEQpQhlMxRCZYjPN6Z0OOLh5fZzhVTz0PvJ4pUtiI&#10;PfbYY3XoDMOsOB6AFTQbMzwX1vXOc2A1bHkO2KPBc8RYekHorvD6pUiaO3dumwszWDEentc2y30a&#10;Gv/4xz90L92VV16p3VLBgL1xrDOt+iQY1ps0iTjOSNgT6/piopF7771Xp/3ltcexapaJKOwfYSXk&#10;KVAo2FhQ0bFgNyKFKp06xg9zHUdT9yR4bI899ph2X0444QRceOGFWohQoPAG4zmhwOOocnbHMj0n&#10;W84UPQzD4A1IFzdU4fEx7SbzxjO7AAd8crnxxhu1iGP2AcZKMxMBKzWmxKJo5XXBbmcO7uRnhLoz&#10;xWPggDbGwDO0ir8xf1tWQgwlocBnQ5fudE8+D7zmed8zRIgNFZ4DPuf9wONjZcxzwAYLU5Ty3PAc&#10;8JytW7dO3zsSNyx0Z2jOUMwzlruthfc5G6a8/hlKw7KQr9188826kct7wmrIhjssG1hGUrAzg1ew&#10;duDfrD8lk1XLsJxl2fn3v/8da9euxYMPPqgTcPA6tXSIsH+EXfpJ3pAcrPbMM89oJ5rihSnpPv30&#10;Uz0pDmOoe1Ir8a9//at2488//3ycfPLJ+njpvlLA8FxY7iwLJYpdOrR8jaKXuV/ZaqaDb20XatCJ&#10;5jGzYmNDzVo4+JVjBhhiwnzALExYoTGTCxt6fB9dK4o5ZvM566yzdMETqvB4WEnzWmfXOyskDvLk&#10;MbLRRgePIr0nnwc2Xpi1iA05Nl7psrFiefrpp/U5YMgRM9PwHLCMYAOYIQYMMXv00Ud1PD0z2TD/&#10;fChfC4JgwXuC4ZYXX3yxrg/vuOMOXVayAWuNlxHX1ID3PJMCMJc8zxXPzUMPPaTLRhpDzHwXqvVk&#10;Z8LrizqEE46x95tlL/UHry+WtTyvEpa0f4TdzK6slBkzzcqbFTpdR6sr8YwzztBipyddVBywRPFC&#10;p5EFMgsfwm7T3/3udzoNJy8B3lQslJjFhF1fLMw54ykbN4xjs97XU2CjhRODsXFz1VVXaWeA1wLd&#10;eTZg2DNBB4bHf84552jHJZTPAX9jOiMc7Mxrn2MD2MChS89GHlOq8e+efB54/BwjwRzx7JHjsTGc&#10;joN/2VPFe4ED11hGMAUlYzk//vhj3SPBHhuWEQzDYRnR0+4HITzhPcBZXW+99VZd77HHKbj++/Wv&#10;f43f/OY35l/hDcsPhofQBGQ5SjeeopRzTdAEoEEk5cKecMIszl3C88fwJBqIFnPmzNHlavMsgsLe&#10;EXZCnlhd5Yx55cVFgcvYYBZiPc1pY8FD16U5FPYMI7Li/gjPB51Ibk9ngfleufREl4HHyYKYvzm7&#10;RHkOuDDHOq8NXiOWk0/3uqdcF3TjWXnTcWOlYx2/lcWpJ58HHhdFOo/fGv9B0cJj5zlgbxTPibWd&#10;dQ5YRtC9Z0XdE8sIIXzhtc2ykCF3LcE6oqeFm+4PdJJZJljlArUDzw/LjmCBKuyCRgjN05ZgvcKF&#10;5auw74SlkBcEQRAEQRCEUEcCkwRBEARBEAQhBBEhLwiCIAiCIAghiAh5QRAEQRAEQQhBRMgLgiAI&#10;giAIQggiQl4QBEEQBEEQQhAR8oIgCIIgCIIQgoiQFwRBEARBEIQQRIS8IAiCIAiCIIQgIuQFQRAE&#10;QRAEIQQRIS8IgiAIgiAIIYgIeUEQBEEQBEEIQUTIC4IgCIIgCEIIIkJeEARBEARBEEIQEfKCIAiC&#10;IAiCEILYAgrzuSB0C/Ly8rB8+XKUl5dj1KhRGDt2LCIjI821gNfrxTfffIO6ujocdthhSElJMdeE&#10;LlVVVfqYKyoqcPLJJ8PpdJprWoa3LZft27dj69atKCsrQ0NDA1wulz4fAwYMQL9+/XY7bx2Fn1ta&#10;WopNmzZh586dqK+vh91uR0JCAvr27as/m88FQRA6QmVlJbZs2YKCggJUV1fD5/MhIiICqamp6N+/&#10;vy6r+Hd3g+XxsmXLdDnKekjKPaE7IkJe6HZ88MEHuOOOO7SwvfTSS/Hb3/4WI0eONNdCC8uzzjpL&#10;C/7nnnsOkyZNMteELhTNt99+O1atWoXFixcjNjbWXLMnvGUbGxuxevVqvPXWW/o9rHDYwHE4HLqy&#10;GTduHE488URMmTIFcXFx5jvbx+PxIDc3Fx999JFuLBUXF+vvstlsiImJwdChQ3HsscfiiCOOQEZG&#10;hvkuQRCEPfH7/Vq8f/XVV/jyyy+xY8cOXX7zdUvIUyCfcsopmDZtmvmu7gPL2D/84Q9ITk7Gbbfd&#10;huHDh5trBKH7IKE1QreF7vKPP/6ITz/9VIvJzoYCmRVMd2/bUmxv2LABv/vd7/Dss89ql/yWW27B&#10;P//5z6ZGD4X4XXfdhR9++EG7Xx2B29GB/+9//4s//elPumFw2WWX4R//+Af+8pe/4JhjjtGNhv/7&#10;v//TDQhWyIIgCC3BspRO/DPPPKNNim3btuGEE07QZcu//vUv/PrXv8b48eO14/3GG2+Y79o/rDK8&#10;JUKlfG9OqO63cPAQR17odliOPAsvitYRI0bg7rvv1mE2pDVHnpcyt+d6Cn++nyEh7Balm0y3ms4y&#10;qa2thdvt1o0FhrEwTIdCltvHx8ejpqZGv49/87P4uXxvVFRUk1vObRjOwu/l5/A76DJZ38HP43dw&#10;Gz7ndvw8bhMdHa2/19q2o448P4PhNBTXFPF//vOfMWfOHCQlJZlbGMf20ksv6W0GDx6MF154QTtf&#10;7UFX/+2338Y111yDn/zkJ3jggQfQq1evpn3k+fzss8/w17/+VW/7+OOPY8aMGXqdIAhCMCxTv/ji&#10;C1xwwQWYNWsW/v73v+synOWwBcsUhvGtW7dO9/IRlt8sN2kkEJaTLHe5sPwkLAdZBvH9LHdZPlvl&#10;LLdjGctykOu4LT+P27DcZdnKz+FrXPgewu/h9iz3rTKvNUeen8nv4zFa+8nj4ufz/cHHaG3L/eF3&#10;8bOtbfg6v9cK2eFn8XxY9YO139yW+83XeH74mrXfXBd8fqx953bcP76H58PaV25vHSc/g9/B/SCs&#10;x/g9fBRCB3HkhW7LUUcdhSOPPFIX8q+99pr5auuwUFq4cCF+/vOfY8KECTqWm6EldH5ycnKaCj7y&#10;xBNP4LjjjsPvf/97/ZwVDcNG/va3v+kuYH43GxN0p1kRsQJi1+8f//hHlJSU6Jh0FuxTp07F6NGj&#10;9TZ8HwtYi6KiIvznP//B6aefrruPKaoPPfRQ/b4VK1boSmhvYaXA7ulXX31VO+/XXXcdEhMTzbUG&#10;LIh5PKeeeqp27t9//31zTduwC/z555/XFQLdfIbOWJUCYSXBMQkMd+K2bEQJgiC0BN34hx9+WItH&#10;lrPDhg3bTeASlinp6em6nCcs3+bOnauNBBo4fA/LsaefflqXuRYUnxdeeCGOPvpovPLKK/jVr36F&#10;yZMn46STTtI9APwMltcsf++9915d7g4cOFCv4+ewDH300Ud1+CHLfX7X2WefjQ8//LBJmLcFRTHL&#10;Ve4nxT3L9uOPP17XJfn5+eZWBtz23Xff1b0R3G7ixIm6cfDvf/9bG1LsRbVgPcXxArfeeqv+rHPO&#10;OUeX8+xxXbNmjQ435fY8buv8MNTxscce02GQwbCXg/XYL3/5S11/skd10KBB2nzh+WT9tGTJEr2e&#10;ZhjDMX/2s59h/fr15icIoYIIeaHbQheBBTwLsq+//lqL39ZgBcBwDxZyK1eu1AXSU089pUNDWIjy&#10;ke5KsJin8/Hxxx/rHoAbb7yxqQKhW0FYEH777bd6H1gZUPjTseZnX3/99Xr/6E6zoVBYWKgrre++&#10;+06/l9Dl4IDdc889VxfaFMl8H/eDoSoMGdpbWDmyoGVlM3v2bO22tAQrA1YYHFjG8Jr24Pmjw8Ue&#10;AXZ39+7de49Kl/DcsDKgyGfPARsjfK8gCIIFywQ60DRWaIJ0ZDArez7ZK8myMS0tTT/SxWdZxN7B&#10;O++8U5d/wdBUoflimQ9cKNoJwwRpNlCssl5g+UsBzDFANGko6llGPvjggzpckK47jZEXX3xRl5ut&#10;wXqDdQXrATrXrANYvlOkP/TQQ7jvvvt0AgLCMvWdd97R5T5ddu4re5d5HK+//roW581h2c6ez//9&#10;739apD/yyCO4+uqr0adPH90LzDKYZhWFPntFaRSx7mEPbHZ2tvkpBjwO1kn8rJtuuglPPvmkLr95&#10;XnkO+H4aQTz+K6+8Utexv/jFL3RDScr10EGEvNBtoRtMp4CFL90Dhoi0VrgwIwIdcQr1a6+9VhfI&#10;p512mn5kLDkLVsaNU3BbsOuR8eUs0H76059qYUyHnV2OhAX7eeedp0NX6JzQAaKzTmGcmZmpC0Z+&#10;x1VXXaXdFlYQFOkWrIC4zcUXX6wz0fDzL7roIh26QpeG8f/ch72B7+O5oMimw8RzFOyaW/AYuP+s&#10;POk+tQcrUVY6LMCZRYINhJY+lw4aHX+6aGykNK9YBUEQKEZZnlB4sjxhedRSeWLBnkyKUApk9qLS&#10;JWZZyXKZIpxu8vz587XxEgyzfbGMpqimCUMHmg47YV3BMpDCmm473XqaQhTWFNA0WNjDeuaZZ+L8&#10;88/XPaV0uSnsWba1VNfwNZbzFMAU1mxgsDeWn09Bz/Cg77//Xgtxwp5LhkAyXJNin3UIv4/fy0YE&#10;y/Pm8Dt47rgNxTXrDvYusMzlI3sfuO+sc9ijwPqO+zBv3jw9DiF4v1muM+ySDRzWYezdYH3I/fnk&#10;k0+0aXPzzTfjjDPO0PvGRsHGjRuxaNGi3UwvoXsjQl7o1jDjCrsC2W3KLCosYFqClQAXhtOwcKNj&#10;zLjDrKwsXRnwc+jMBHc/8jUW7Kw4WODzb7odVoVD0T5mzBj9WSwM6SrRdaELffjhh+uCnG4G3SN2&#10;cRK6NSw8CQtCukL333+/FvssfFk5caAXB3ixkA/uLu4ILKRZ6XEfKdJbqxz5OsU+H4O7irnv3K/g&#10;hZ/Jhc9JW59LKOb52fysfQkPEgShZ2OVJ3yka91WeUJoILCHj+UzhStdfKbRZbnMkA8aLCz3mpf/&#10;dOIpnhnewjKaZbjl/FOsHnLIIbps5jrWB3So2etIUcx1NFv4Hq6jMcLeVwpZhrhYcePB0HihWKY5&#10;wv3kZ3Mf+flDhgzRn8kyce3atfqY2GPA77N6lnlM3Jb1COs01iHNYfnKeofhoTSMuG+sl6yYedZj&#10;7J2gQcQ6hb3NdPf5nTR5gvebvQBs2LDRwP3kZ/Fc8pg5borraGaxHuMjw0T5HTS++NsJoYEIeaFb&#10;wwqALgndbHbVsnuUwrR5IUNBTHeGhVVw4cj3szBkocVCNdgBobNMkc7CriW4jpWBBQtSFoB8ZIOB&#10;Ba6FVdCyEGWFw0eG+DBDA7s2uQ8sQBljPn36dC3+WWDurSPPSoqFLitJHk9rhS3PET+b+8KKw4Ku&#10;ERsVLPy5sKuXcZfcd54PHlNbn0t4bDzX3BeeD0EQhGDY0GfZQBFPc8MyCVqD5RXFMcsdikuWpxYU&#10;6ywvWU4H96gSlvcs2y3xHgy3pzhnmWY1JLgv7EWkI083/fLLL28qC2+44Qbt+LOOYIOCZWdzWPbx&#10;M7ifrJcss4TwOZMD8Lj5HSwjufA9FPnNt2X90tIcKNxfhr9w/4PrGNZx7733ng7fYWOC54kmF00l&#10;NnZ4rrnvwcYNzx0bLVYvM2GdxvKe55TPre/g+1kHsCHCBk9bdYDQvRAhL3R7WNhQBLPQYvgMXZnm&#10;TrBVWLfmErNw4zbBBSMLs+ACrjlczwLXgp9vLc0rDuv7WfhxYdcsuzoZI0rXhOE07P7lwh4D9hS0&#10;tq9twUrCCqlhaI7lejWHlc3mzZv1MdAJsmAjgBWftfBvHguPk4KfvQ4cIMv9b6nyZaVE14cLK6f2&#10;uswFQQg/WB6y3KbYZE8py6NggdkcliFWWdtSmWaVlcHlMWkudoPh681NGquc5uss74LLQpbJNFoY&#10;f06jhmVnc/he6/t4PM33k/vOxToebsttWjp2Hk9LZSzh/jUvV+mSs/5j44BmjFWfcGH9yMZP8zqF&#10;30+BHoy1/3y9+fm01rW2X0L3pOU7QBC6ESzQGGfJ+D4WihzESnc+uBC1XHcKTApYC25jVSR06oMd&#10;5OYF5YGE+8dYSgpdxkQyTIfHwMqC+7i3ITUWdFjYLcvYRjZouFBcB0Mnid25HCBMN4ZxoxaMBeVg&#10;JmZF4MKwI34ezwUdGg7oZVpPDhBmfGvwOeZzjkXg5/I5txUEQWgOyxOWtYxbZ9nLhAJ0uYPLE8K/&#10;6SIzzJBhKhSS7Mlk2WNBd5iZYNiDSYG9P7A8ZDnHuoD1iVUONl9ofrRk8rD8ZV1DAbx06VItmq1j&#10;olhnSA7Lfn4PGzI0Srhw7BTL5eBtmUaYdUFzWquX2FPK7VmPMN6f4UQMDeLxUOTvbe+u0HMQIS+E&#10;BKwUrIGvTBFGsRnsGrASYFwhC3xmm2G8ILtqKWg5up8FJ7MZsDvzYGB1B7Pw5uBY7gsLbrr0FMKs&#10;uPYFVnSshC655BLtGDG9GnM1s7HCz2SBzrEETDdG0c2QJI4BsODxMxaSzjuX4NAi7i8HRLHRwcFc&#10;FPM8jzynbJQwhvXll1/WoUIMD2KMqCAIQkuwzOZAVPakMkUkyyTGd7McZIgMyyr2WDITGAeIMmac&#10;5TiTErCMYfnFbTgrLP+mg84wkv2BoTgzZ87U5SjrBu4HxTXLUtYnHGTK7+R6y50OhuKePaKMX2e5&#10;S4ec21PAcx+5ULjzWNjTyfKV38fj5ABYmkw8fm7HHlU2cjoK49t5DijoeR5ZB/IcsT5k2cwGhBCe&#10;iJAXQgYWinSUKZJZGAZ3V9KZoEPMQpYVAXMEP//88zq/LuMKOdiIqbwoVg8GrDAodimamQWBadCY&#10;AowCmQ5TcM/A3sLPZpYB5nOngOcxMi8wMz7wOVOLMcMDRTxDejr6XRT0rIDoSDFWkg0gLvxcfv49&#10;99yjU3zSCWImH8aICoIgtASFLJ1tZp1hOUgxzzSJLAuZgcwqn/mc4SLchmEiLB9Z5jBVIssd9sDS&#10;TKBxsL9CnrDsZNlMR53zhHA/uA8sn5lhhukng3sEgqFbTiOF5R/LSCYu4P4xlSVj7tkwYOikNbkV&#10;e2A5KJUuPmfe5jHx2Pg9TITAsrx5eEtrMG6eWWt4fvhd3F9+Fsto9kazXhTCE8efOBpPELoRLODo&#10;XLASoPPBApMwpo/dlSzI2I3Igo2FO8U5C1h2u1JksquWAzi5cDtuQ3HKLkmr0KQAprPBQULBjjVh&#10;2AvdGjr8DGGhw0L4uXSmuZ5pulh4Wq4NHXeu4z6zsGW8IveL+8RZW+mYcBt+H1NWcj9YuLNCoctC&#10;N4Wx6TwOxtQ3j2sMhttQdDOek2Ex7G7lsdLhofPD88fJSZjfnjGqe4NV+XK/eO44KIz7zhAeTszF&#10;rAb8XKaDEwRBaAuWj9agTJZpdK8poJmvnOUUhS7Db+jcs8xkrDfLVRo13I6OsyWGmR6RrjShe86y&#10;juUg0zAGGzQ0eKzymMKfZVYwFM/sdWS5y3qA5RvDeViOsq5hKCLLfpaFbGAwiw1NJKuspmBm3UMj&#10;g0483XFuw33gfjIVJQe9En4GhT97GngsLKe5bzRMaD6xwcDzQ9OFsB6gy8/vYg+y1VtKaMjwc9kr&#10;wFAdZj5jXcgQIR4n3X2+h/vF7+U55Dng8c+cOdP8FAP22vKY+LtY+8pzynPAXlgaXzxHHW1kCF2L&#10;LWAFbQmCEPKw+5pZDVghUXDTGWqrUdBRWFnRfWJjgwOtmO0huJIRBEEQ9oRx9BTs1uBS/k1TiD2n&#10;DClimCRzwQvCviKOvCD0IJh/mY4NJ/ugY8UeADpC+wvdI/Yg0KHnwDU6YxyzIAiCILQOB/lyEiaK&#10;d/bm0k2n2cIwRfZA0MXn4FhB2FfEkReEHgRvZ2Z3YBctu7XZHctu1gMBJ7ri57Lrmo5/cK5nQRAE&#10;YU8YN3/jjTfqkBWm9SUMF2LmGYZRMoSlpVSXgtBRRMgLgiAIgiB0AsxcxgwzdOStBA3sNWW8PZeW&#10;0lwKwt4gQl4QBEFoEc5RwHAqZn6y5mPgYL5TTjlFu4ptwe0ZPsDxFRxIR+eR72M4QTAcbPjmm2/q&#10;AYPsPeIgbrqVnHBMEARBaBtJPykIgiC0CAU4s4tQwFO4M9sIszC1N/kMt2dqP2Y7YrYoZkJav369&#10;TtXH7EeEg/6Yneree+/V2TUo9Dmeg/MsMB1g8+n4BUEQhD0RIS8IgiC0CDNtMKUr0wNeeeWVesBz&#10;R+DEZxxszVSszHLE99JpZ0q8jz/+WG/DMANOOrZt2zade5vbcFum6mNqPU6kJgiCILRN2IbW8LC5&#10;cPAeK6vWpkUWBEEINRiXy9hbDqI7kGUb81EzxzQn7mEu7db41a9+pUNlmK2DAp4wLzgnAOL8Da++&#10;+qoO22EOcU4E9Ic//KEplOb999/XE90wv/Zf//pX/Vpz2FPAJbj64t88bpkYRxCEngLLOJZrTC7B&#10;BBYtledhK+TZrVtZWalncWNu15amYxYEQQg1WKQzwxAn7aKbfiDmEbDoqJCnQGcozs9//nMdMkPo&#10;xnNmS05V//nnn+v95Lqrr75aO/FWzD1j5h955BFdRnMGzJZgSA4n8WFqP8LPopBn44AVnhgzgiD0&#10;BFi2MRMdMxyxR7SlSbrCVsizW5ddupw5lDOf7c+U+YIgCN0FClrOIMlp3H/60582zYx8IOiokD/2&#10;2GP1HAbXXXednmmSFBQUaGHOga2ci4CCu1+/frjzzjtx0UUXNeXSpkB/8MEHtdHCCc5agrNf0tXn&#10;BGWE1VhFRYX+m+E8bc1IWe/xIa+8HiU1jQiof81hEyA+yoVeiVFIiT0wqVsFQRD2BZoyDDPk5GGc&#10;hb6ldNJhK+RZ2XEwFSuZTz/9VE/JLNMRC4IQ6nAWSU7b/otf/ALnnHPOAU1v11Ehz2nzWbZef/31&#10;eqAryc/Px9NPP63j4hknzwqJn8HwG85uySnjCRshnDCH6fpeeukl/Vpz2NXMha699fe3336Lm2++&#10;GQsWLNDGTGuufE5pLeYuyMHLi3Phb6H64/tmDknFFTMHYubQXVP/C4IgHExYvjHZwMSJE/W4o9bm&#10;HAjr0BoKeXY98wRRyMukDIIghDrV1dWYPXs2brrpJt0de6AmBCMdFfKcrZLl6S233KIrIcJ0lI8/&#10;/rjOZMPwGjpNM2bMwGmnnaYFP2PlCZ2nJ554Qjv2DLHpCBTyzHZzzTXX6Mw68fHxrQr5ukYvvttY&#10;gl+9thw1DT7z1V1EOe24/LCBuObIIeLIC4LQZXRUp0pguCAIgnBAYVgN01RyYKsFHXmmmWRWGlZG&#10;HJc0adIkLbyrqqrMraBDHhkmw8GunUG0y4EpA5Jxw9FDdRiNBStDLiePy8Jp43sjOebAjS0QBEHo&#10;LETIC4IgCC1CR4gOPyeFWr16tQ53oThnRho67JxynnHpjHP/85//bL4LOOuss/TjM888o+Phv/nm&#10;G51YYMeOHXod3XIOwr388st1XnmG3NBxeuedd3RcPNcdf/zx+jMONPxuOu0XTu+Ppy6bgkinUQ3O&#10;Hp2Jf18wEbeeMBIjslp39AVBELoTIuQFQRCEFmH4C9NGXnDBBXpGV4p2DlblIFammGQ4C1P4btmy&#10;RWeSsRgwYAB+//vfazF8xx136Hh9NgDmzJmDI444Qm/DMUmHHHKI3o6TRd1www2466679KBXZrJh&#10;d3JnYbfbEBflxMheCbCbgv2Mib0xa3g6MhOi4HRI1SgIQmggMfISIy8IQg/iQMbIMylAWVmZHoDK&#10;MjMYxqFTsHNgKcNhKNrHjx9vroUOl8nJydECntVMcnKyzlKTlrb7AFKmkOR2zFJDcc9Br4yXT0hI&#10;MLdon72JkbfgQNfSmgbMuvdr1DX68MKc6ThkcCqckopYEIRuQEd1qgh5EfKCIPQgOnOwa3dFhLwg&#10;CD2NjupUKbEEQRAEQRAEIQQRIS8IghBCsBO1qt6D7aW12FpSg+LqhhbzoQuCIAg9HxHygiAIIUJZ&#10;bQMWbSvDm0vzMPeHHDw/PwevLM7Fl+uLUFBRL4JeEAQhzBAhLwiCEAJU1DVqwX7/pxvx0LvL8PG7&#10;8/H5BwvwwGcbcNd7a/D6klwUVblFzAuCIIQRISfkmbeYGRKYe5i5jZnPmIMBmCZNEAShJ8JwmvnZ&#10;JXj6uy1Yu3Y7xm1ZiasXv4WLl32ImLpq5JTV46Evs/HeinzUtjBbqSAIgtAzCTkh/9Zbb+n8xeec&#10;c46e2vuSSy7Bfffdp2cRDNMEPIIg9HAavX68+WMuSrcX4vS1X+M33zyLC1Z8gsl56zExf4PexuML&#10;4HEl9CVmXhAEIXwIOSG/atUqTJw4EQ899BDefvttXHnllfjhhx9w2223ob6+3txKEASh57Amvwre&#10;7bm45Yun8cvvX8DI4m1Ymz4Icyefgu8GTdLbULoXVzdiTV4V6sSVFwRBCAtCTshzGnDOEnjYYYdh&#10;1KhROk/yhRdeqMNtODugIAhCT8P1+ae447V7cNq6b+Hye/HGmGNx53HX4pMRMxGw7V6MV9Q3wNNs&#10;8iZBEAShZxJyQp6z/XEmwcjISLhcLp0c35r4Izo6Wj+2BGcopGNfU1PTtHBqcQnHEQShW0IxXlUF&#10;/O1vGHrvn9E/ezWKY5Px3xnn4uFDz8XazMFocEZAFYDmGwziI1W5KJMaCYIghAUhXdpThK9evRrz&#10;58/H6NGj0b9/f3PNnjAk56677sIZZ5yhlzPPPBNXXHEF3G63uYUgCELnwfLK7fFhTX4lFmwuweq8&#10;StQ0eFs2ExoaWGgBN98MPPYYojZvwuIB4/DvIy/Gm2OPQU5yLzRSxAdBOZ8c48KwrHhEuxzGi4Ig&#10;CEKPJqSFPKfifuONN7QYpyiPjY011+xJRkYGjjjiCJx33nl6YUgOB8u2NN2tIAjCgaSyvhFfbyjC&#10;3e+vxd8+XI9/fbYR93y0Xv/9yZpClNYo4W5RWgq89x5w++0c3c9UXcCcOWi45RfYPPVIFMelwm/f&#10;U6g77TacPbkPeidFwenY3aUXBEEQeiYhK+Qp4l9++WUUFRXh7LPP1jHzbZGVlYXZs2fj8ssv18tl&#10;l12Gn/70pyLkBUHYZ+imM6PMtpJa7bRvVY/1jb7dXPbyukZ8t6kEj3+7BW8szcP32SVYvK1cP76z&#10;PA9PfrcFX6zbiZLKOmDDBuCZZ4D77we++ALo1Qu49VbYbrgBw88+CSccNgIjeycgwrmr6Fb6HZnx&#10;kThLifhzp/bToTWCIAhCeBByQp4V5MqVK/HSSy8hLy8PJ5xwAk4++eQ23Xhit9t1TD1j660lIiKi&#10;Kb5eEARhb6ht8GJVXiVe+CEHTygx/oQS6lz+p/5emlOOqnqPLq827azG60t2YMGWMtR7ds8mU+/x&#10;48ecCnz4QzY2vv0pAo8+qkNpdFjNEUcAv/gFoEQ8Ro9G78xk/GRSH1x9xGCcrwT78aMzMXtUBs5U&#10;r111xCBcdfggDMuIFzdeEAQhjAg5Ib927Vo8++yz2LBhA4488kgcd9xx2lVneA0HtAqCIHQ2FPEr&#10;civwlBLw//p8I15YuB1vL8/Hi4u2499fbNT53BdtLUVhlRurdlSq52XmO/ckrbYcid99BfuDDwJz&#10;5yp1Xw+ccQbwq1/pkBokJ9OJ0Nv2TY7RYv6m2cNws1puPGYYbpk9HHMOH4zhWQlqMxHxgiAI4UTI&#10;CXmK+DfffFM76uTrr7/Gu+++iy+++AL5+fn6NUEQhM6CLvuW4hq8+mMu3llRgGq311xjUNPgwydr&#10;duKVxbn4flMJcsrqUNe4p8lg9/vRr7wQJ6//Hld+9zImrVsIX0YmcMklwB13AMcfbwj4Zr2GdvV3&#10;WlwkxvROxIR+SeiXEiMCXhAEIUwJOSFfWFiI+Ph4rFmzBg8++CDuvvtuvTz88MOSR14QhE6n0efH&#10;yh2V+HJ9kflKyyzYUop52SWoaSb0VUsAEd5GDCrdgasWv40bFryKwWV5KBs+BtXX/hy47TZg2DBz&#10;Y0EQBEFonZAT8nPnztWpJJsvH3zwgQ6zEQRBOBDQeefiUcK9wevTg1p9/gB2VjYgu6gGVc0FejPo&#10;zJfXNur3Nvnl6vOiPQ0YU7gZf/vkPzhv1WeIaXTji6HT8c3lv0TlBZcA8fHmxoIgCILQNiEn5AVB&#10;EA4WSrfrGPcv1u7E/OwS7Kxyo7bRq/O/d4QolwOpsRFIijEyycQ21uOMNV/j6Tf+jKl5a+F2uvDQ&#10;YT/Ff0+6BtWTp6FfatuD9gVBEAQhGBHygiAIzahTYv3TNYU455H5uHruj/jdm6tw8yvLceETP+Cx&#10;bzbrlJIdITbSicOHpePMcZkYUpKLO754HLd9/TQS3bVYkTUcvz75Frw6/nhMmDoSM4em6VSSgiAI&#10;gtBRRMgLgiAEwbSRn6/dib+8vw6r8ytRWtOow2gq1eu5ZXX4Yl0RluSUI9rVdvEZF+nAoPRYzEhz&#10;YU7VWjz4/RM4ceMCRPoa8fKE4/HH46/F2pFTceqs0bjw0IEYmh4n6XAFQRCEvUKEvCAIgglj4gsq&#10;6/Hcgm3Iq6iHx7drYifCP6sbvKht9OnsMW1x6OBUTPeVI/6ZJ5B1/98xcscGRGdlYMdv7oTj17fi&#10;9EtPwl0XHYI5Rw7BqF6JiHTtOVurIAiCILSFCHlBEAQT5offUFiD1XlV5ist4/X5kRjjwswhqYiP&#10;2n12aDrxJwxPwU/rtmDUS0/C9uSTsOfkwD5zJhx/vRspV1+GmSceijOmDcSRwzMwIDUW0REi4gVB&#10;EIS9R4S8IAiCCfO951XUocHrN19pGQ6CTYxy4cQxWbjl2GG4YHo/nD6hN86f1g83TkzF1YU/Yvq7&#10;c5Hw/ttAYyNw3nmw3XorHGedieRB/fSg1syEKEQ47RJOIwiCIOwzIuQFQRD2AYbCjMiKxyWHDsQ1&#10;Rw7Bz44chGuyvLh0w1eY8tbzSFjwPdC3L3DVVcD11wNMjxsdbb5bEARBEPYfEfKCIAgmDHHpkxSN&#10;SGfbRaPDbkNyjAu9EqMR4bBhUJwDY7avw+DX5yL6Pw/CtnUrMH06cOONwM9+BkyYsMcMrYIgCIKw&#10;v4iQFwQhLOBAVr9amH2muLpBT9bESZ74utvjQxknb/L40VsJ+TG9Esx3tUx6XATG9UlE34QIoLQU&#10;+Oor4K67gMceMzY46STg978HLrgAyMoyXgtR/H4/8vLy8MMPP6jD/Arz5s3Dtm3bUF9fb26xJ5s2&#10;bcI333yDzz//fLeF71+9erXehp9bUFDQ4nbr1q3T6wVBEIS2salKbPe0DGECK4nCwkIMHz5cV0xj&#10;xoyB07n7oDVBEHoGPnW/V9V79YROq/IqtWiPi3RiaEacHrTK2VpzSmv1LK4xEU693fMLtqHa7YWH&#10;AfEmzPOeEOXCsaMyMOeQvhgVqAE++wy4+24oVQr06QNcfjlw6aXAwIFd4sJXV1dj9uzZuOmmm3Du&#10;ueciIkI1NvYRn081cMrK8PDDD+PLL79EeXk5YmJicPTRR+vPHj9+fIvl5r333ou3335bv9eioqIC&#10;Xq8XZ555Jh5//HF4PB688soruPXWWxEVFYXooLAjfvYf//hHuFzGRFrtwc/6+uuvcc0112DFihWI&#10;j49vd+wBG3WlNQ2Yde/XemzEC3Om45DBqXDaxd8SBKHr6ahOlRJLEIQejV8J8aLqBry+JBeXPL0Q&#10;v359Jf720Xr84e3VuPzZRTjvsQW4Zu6PuOPdNbjrg3W4453VeHt5Hk4am4VBabE6hIain9lp+iZH&#10;45zJfXDNIX0wqiIPeOABI3ymqAgYNgz497+BX/4SGDSoR4TS1NbW4o033sB//vMf/OQnP8Gzzz6L&#10;K6+8Et9++y1eeOEFlJSUmFvuznXXXaeFPN12Lp+pxs4v1XkZpM7LEUccYW5lwIbBo48+2rQtF4r7&#10;jop4QRCEcEaEvCAIPZrimga8tXQH/u/D9Siu3n1G1vpGw6kPzlJDBz6ntA5vLM3DtbMG48HzJ+Ge&#10;s8fh3z+diJeuPhS/nz0Ew1ctBG66yRDudHBPOAH46CPg5JOBuDjzk0KfqqoqPP/881rEX3TRRZg0&#10;aRKuvvpqHHfccdiyZYsOt2mJ2NhYpKWlIT09XS81NTXYvHkzUlJSdG9BMHTOk5OTm7blQkddEARB&#10;aB8R8oIg9FgYPrGhsBovLsrF3sQQclvGz//3683ahZ89KhOHDUtDVl057P9+ADa67hSx/foBf/oT&#10;8NRTRliNw9FjBrWyW5eO/Nq1a3HYYYfp0BeKbi7s6qVjnpOTY269O9Z21rJq1Srs2LEDU6ZMQUZG&#10;hrmVAWPtr7jiCr3u1FNPxWOPPYb8/HxzbcswlIb7xjAia6mrqzPXCoIghA8i5AVB6HEwnKagoh5f&#10;rS/CR6sLUFDpNtd0HHr0dOY37qyBz+dH5KKFcNz+B9geeggoLIRStwCfX3klkJJiOPNKtPYUGM/O&#10;uPbGxkZkZWXtFpuZmJioHysrK/VjW9CNp5Dn5zGsxsHGjoICf8CAAfjVr36F22+/Hb/+9a8xcuRI&#10;vPzyy+q0PoTi4mK9XUtwQOxVV12lGxhcZs2ahVtuucVcKwiCED6IkBcEIaTheH2fEu7ZRdVYtLUU&#10;H60qwL2fbMDv3lylHz9bu1Ov3xe86n3FJRXwPPOskZXm3XcNsX7hhcbfxxwDpKUZr/UgEW/Bwa6E&#10;7juFt4XdHBDakcwyzFKzceNG9O/fH1OnTjVfZeeFA+PGjVOn8kKcdNJJern22mtx6KGH6qw1HNzV&#10;GmPHjtUDW//0pz/phQNjL+UAY0EQhDBDhLwgCCFLg9eHZdvLcc9H63QM/H2fbsTDX2/GG0t3YF52&#10;CdYXVqOkZve4+I5iC/jRq6oYQ555GFGPPgx8950xiJWDW3/+c2DaNKAHx3JTrDPWnQKesfKWqCdu&#10;t9HDwWwzbcFG1uLFi3Xoy8SJE3WMvAU/NykpCb169dIx8nw+dOhQTJgwQbv/2dnZ5pZ70qdPH+3u&#10;MxTHWmbMmGGuFQRBCB9EyAuCEFJQHNY2eLG+oEq77//9ajNeWZyrw2gWbi3T6SWZpYZu+j6hPj/C&#10;04gpO9bhhgWvYtQHryBi21bg2GOBm28GLroIGDMG2I+0jqEAHXMOOqXQXrNmjQ6xsWBeebrxDLlp&#10;i507d+p0kBTp01TDx3Ly24INBobhtJUZmZ/DXgKm1uTC55I+WBCEcESEvCAI3R4OWq2oa8Ta/Cp8&#10;vLoQz87fhie+24Knv9+GL5SAr3Ir4Wduuz/YlDhNravECRvn4+rFb+GcVZ8jMSYS9p+eBzAG+4wz&#10;gL59e2QYTXPomFPIH6saMEwfuXz5cj2B09KlS7XLnpCQoPMaMwUlc7gzbWRzlixZot8zbNgwPUA2&#10;GAr2hQsXauedn8GF28+fP183EhgvLwiCILSNCHlBELo1JdUN+GFzKd5YsgPPzNuKB7/chAe/2KTT&#10;Q67Ma3+wZVs47Da4HDY90VOE14NB5fk4fe3X+NmiN3H8lsWIHDsaNk7w9JvfAIcfDqVezXeGBxTy&#10;jGEnr776Kp555hk8+eSTOlRm5syZGDVqlM4ww4mduATDzDKMc6dTzlh4a4CsBV33jz/+WOejf+65&#10;53SaSy78PMbJ08EXBEEQ2kaEvCAI3Zby2kZ8vKYAf/94Pf7xyQa8psT8uoLq3fK+7wtZCVEYmRWP&#10;w4ak4ugRGZiZHoHDq3Jw4YqP8fOFr2GMuwQBJVTx618Dt94KDBnCEZ/mu8MHxsAzK8xvVEOGLvmC&#10;BQt02kfOvHraaachLi5Ob9O3b1+9BEOhzrAXvp9CvjkMj+ndu7dOYfnVV1/pSaYo/s877zydjrK9&#10;sB1BEASB47naCkTswbBS6sjUt4IgHHysYumtZTtw/2ebkFter/8+EDjtNlx/1BA9Hf/ozDgkuGtQ&#10;/emX8D/1JJLmfwdbSrJ2321//CMwerSRGz6EoFvOSZduuukmLbgppns6bAAwvIeZbBiTz56E4Cw7&#10;LcFwrdKaBsy692vUNfrwwpzp+ppwdiCOXxAEobPpqE6VEksQhG4JXfe5C7ajcB9ywLcGC7x+KdE4&#10;d2o/zByYhOS6SjiefQZJd92BlO++gr1fX9iuugq2J54A6CKHmIgXBEEQwgsR8oIgdDuYcGZFbgXy&#10;Kurh2dfsMy3gctpx0zHDkBIbAWzZAnCG1r/+Fdi0CTjkEODee42ZWsMsFl4QBEEITUTIC4LQ7WBo&#10;TWltgw5/OBAwnGZ4Zhz+euZYHD86EzHvvgUbJxB6+20GawPXXGPM0nriicbfYZCVRhAEQQh9RMgL&#10;gtDtoI5OjI6AfR8FdWyEA4cMSsbVRwzCbSePxH3nTcB/zp+I47MiEPOXP8F2xx3A8uXGBE98zkGt&#10;jIfnBEci4gVBEIQQQYS8IAjdDgr4Ub0SkB4fqd30jjJ9YDKuPXIw/nbWONx+ymhcNnMgzpzUF8cM&#10;SMCw7euRcOstsD33LLB5M3DSScCf/wycfz4wYAAQGWl+iiAIgiCEBiLkBUHoliTFuHDahF5Ii2s/&#10;60pClBPnTOmDa48aggtnDMDs0ZkY2ycRfZOikV5Xgfj33zZc+PffBxoagBtuAH7xC+C444DMTBnU&#10;KgiCIIQkIuQFQeh2MHUgXflTxvXCWZP7YEh6rJ64yYImfWqsC4cOTsFFh/THL44bjisPG4SZQ9LQ&#10;PyUGMRFO2LxeYO1a4Mknjfj3b78FBg82Jne67jpgxgxjUKuE0giCIAghigh5QRC6FRzo6vMHUFBZ&#10;D48vgMOGpuFCJdbPmdwXx43OxOxRGUrc98VVhw/GNUcayyUzBuhQnCiX6axXVQHffw88/LAh5JmV&#10;ZvZsI0vNtdcCQ4cCYZBfXRAEQejZiJAXBKHb0Oj1YVtpLT5eXYAXF27Hc/O34btNJYiNcOLYUZm4&#10;8rCBuOnYYfjlccNx7awhOHpkJgakxsLpsGsXX7UCgLw84IMPgPvvB156yXjt7LONAa3MVBMfr0o+&#10;KfoEQRCE0EdqM0EQugUNSsRvLq7F3AU5uP3t1Xjoy2w8p54/+s0W3P3BWryxdAfqG30YnB6H3knR&#10;Sos3C4lhKA2dd4r3e+4BvvrKGMR6+eUAZ2k98kgjjEZCaQRBEIQeggh5QRC6HIbTcAbXN5bk4ul5&#10;21Be5zHXGNQ0+PDR6kLM/SEHq/Mq9PZN8Hl9vREP//e/A//4B5CTY8TA33qrERNPQS8IgiAIPQwR&#10;8oIgdDmMid+4sxpvLM0zX2mZRVvL8OW6Ih07rwW83w/U1gLz5wNXXAG8+CLQ2Aicc47hyl94IRAT&#10;Y75bEARBEHoWIuQFQehySmoasa6geg8nvjm1jT5sKanFVrVoKiuBRx4BzjwTWLoUSE4G7r4b+Otf&#10;gcmTjW0EQRAEoYciQl4QhC6n3uNDZX3bIt7Crbatqq4DVqwwMtDcdRdQUwPMmgU8+yxw8cVAWprE&#10;wwuCIAg9HhHygiB0KdvLavHeijx8sqbAfKVtYmqqkPzRe8akTh99BPh8wC23GFlqDjvMyA0vEzwJ&#10;giAIYYAIeUEQuoyc0lq8sjhXLwWVbvPVVggEMLJ8B4765CX0/s99wMqVQN++wH3qOUX92LFGPLyk&#10;lhQEQRDCBKnxBEHoEvxKmH+fXYJPVhcir8INn99c0QIR3kYcvm0Zrlr4Jo7+4SNEl+wEjj7aCKs5&#10;91xjxlaXS0JpBEEQhLAiJIX8zp078cknn+DBBx/EnXfeif/+97/YsmWLuVYQhFCgpLoBy7dXIKes&#10;znylZVJry3HG2m9w1Y/vYvamH9ArJRY2xsFzltZTT1UbpIqAFwRBEMKSkBXyS5cuxY8//oiPPvoI&#10;c+fOxY4dO8y1giCEAswbX6zEvE4l2RymllTLsOIcnLfyM1yx5F0cVrQRyWNHAldfDVx3nTG4NTLS&#10;fIMgCIIghB8hKeTj4+MxZcoUXHLJJTjmmGPMVwVBCCV8SqgzvGYP1GuR3kZM3bEGly79AFf++A6G&#10;eKvgOPJw4OabgTlzgFGjxIUXBEEQwp6QFPKDBg3C8ccfj+OOOw4DOjhjI2eC9Pl88Hq9TQv/FgSh&#10;a0iNjURijAuOIEFu9/uQWleh4+F/9d3/cM7qz+F1RaLq+FPg/e3vjImemFpSEARBEITwGexaXV2N&#10;TZs26XAca1mxYoWIeUHoIvomR2NUVgLS4iO0C+/yetC3cidOWfcd/u+T/2By/noUxqXgs2PPQcWt&#10;v4Pr8MOBCLWtIAiCIAiasBHyK1euxJ///Geceuqpejn99NNx6aWXwu1uJ+WdIAidgt1uwzGjMnDE&#10;kFTEwYcRxdtw7Q+v4fYvn0RCQx02pQ/AX0+/BY4bbkDi8EF6e0EQBEEQdhE2Qv6QQw7BE088oV15&#10;Lhs2bMD333+PGOadFgShSxiWEY9zx6bjD4HN+Nvnj+D8lZ/B44zARyMOw28u/z8c+7NzcdIhQ5Ae&#10;J4NaBUEQBKE5YSPknU6nFu2JiYm7LTYZMCcIXcKqHRV4+LkvsPU3d+Lop/6J4Tu3Ije5F5489Wco&#10;uuvveOLWk3HGlP5Iio6Q+1QQBEEQWiBshDyFgN1u320RcSAIBx+fP4BPVhXgu8dfw+j//B2zv30L&#10;0TWVmNd/PP44+1rMHTgTL2yoxoaiWvO+lftUEARBEFoiJIV8Y2MjCgsLsXnzZpSUlOg497y8PGzd&#10;uhXFxcXw+9uYIlIQhC6BAn5pThnueW0xiv/1EGa8/CimrFmAersLr42bjQcOvxCL+45BSUQs8ivr&#10;8eT3W1BR16gzTgldBzN8cb6OG264AWeddRauuuoqvPrqqygqKjK32JP169fj2muvxUknnbTbcttt&#10;t+l5QIJh4oHbb78d5557Li6++GI8/PDDumwXBEEQ2ickhXxBQQGeeuop/OIXv8Brr72GnJwc/Oc/&#10;/8Hvfvc7XcGw4hEEoWuhAK92e7C+oAo/bC7BKwu34fVXv0X/x/6NaR++hOHb1iI7tT+ennoGXpx0&#10;EtZkDUV9RJR+L+eIWrq9ApuKauD2SMO8q6BJMn/+fNx7773weDyYNGkSXC6XLmfff/991NTUmFvu&#10;TkVFhR6DlJaWhtmzZ+PEE0/Uy9SpUxEdHa23oeFCwf7Pf/4T27Ztw8iRI5GZmYkvv/wSL774ojZr&#10;BEEQhLYJSSHPWHcW+ocddhguuugiLeCZhWbGjBkYOnSoDpsRBOHgwYmdCirrtWhfmlOO7zYV47Uf&#10;d+DBLzbhoS834enP12LjS+9g4tyHccLCD5FRVYKvB09RIv50vDfqSGxJ6Quf3WF+mgEFfG5ZHRq8&#10;kiK2q2Da3pdeekmL+PPOO0+78XPmzNFinEKdSQPa4qijjsIVV1yh38eFrnxcXJxeR8Plvffew5Yt&#10;W3DCCSfoz+XCMpwzdy9cuFBvJwiCILROSCre9PR0nH322fjtb3+720KHnhUCB7YKgtC50HH3+vxY&#10;kVuBVxfn4unvt+LJ77bgCS7fbsHj327G/+ZtxaL5axD37luY9cH/8JM1X6LeFYV3Rs3STvxXQ6ah&#10;JC5ZZmnthvD3peP++eef68n3OJt27969tas+ffp0VFZWYvXq1ebWLfPDDz/glVdewVtvvaXFeW1t&#10;bZPRQiH/4YcfYuzYsZg5c6ae3G/UqFHaoKHrv3jxYr1dS3D+DzYuGhoa9MJwS/4tCIIQboh1LQjC&#10;XkGBV9foxeq8Kry3Il8L9398sgFPKSH/+tI8fLS6EN9uKkFufhn67tyGs5R4v27h6zh823KsTx+E&#10;lyccj8enn4XlvUc0hdK0RJTLjr7JMYh0SjHVFVAs05HPz8/XYjsiaDKuvn37wuFwtBr+EhUVpd/D&#10;MUzffvst3n77bTz77LPagS8vL9fbMLRm48aNGDJkCGJjY/VrJCsrS7v2O3bsMF/ZE4bisBHwv//9&#10;Ty8vvPCCbnAIgiCEG1JDCoLQYdweH7aX1eHLdUX471fZ+N2bq/D+ygKU1TbCb41JVUI/3l2DiQUb&#10;cfGyD/GzhW8gvaYcC/uOwUOHnodnppyO/MQM+JuF0gTjsAET+iZieGacEvStbyd0HhTadOTZcEtI&#10;SNDC3YJCndTX1+vH5jDW/Wc/+xnuuOMOvVx++eXagZ87d+5uITN09Snigz87MjJSu/Z071uD46Io&#10;5Pl5XCjmRcgLghCOiJAXBKFDMFadMfCPfbMZv3ljJT5eU6he230gql2Jv+S6SszasgQ3zn8J56/4&#10;FG5XFL4YOh1/OOEGfD5sBtx04dsIpaED3z8lBtccOQRJMZJDviuxBDbdeQp6CyszWGvjkXr16oWj&#10;jz5aD45luMxpp52mM9Jw7o5PPvnE3MqY36Olz+bfweK+OUcccQTuv/9+PeCWyzvvvIO7777bXCsI&#10;ghA+iJAXBKFdGAu/oaAaz83fhhcX5aKucc8BqA6/D+m1Zbhk2Yf4zbfP45DcNdielIXnJ52CPxx/&#10;PXJS+iDQxkB0potPjHZhUr8k3Hn6aMwano7oCHHjuwqK7KSkJB2vzhAaCm6Lqqoq/UinvqMkJyfr&#10;LDZW2ko20Ojcl5WV7Rbfzl4AuvfcvjW4T0x6wBAca7Gy4QiCIIQTIuQFQWiX9YVVeOK7zXhnRb75&#10;yp4MK87Bnz57FNcsehO9qkvwQ7+x+POx1+CxQ87Srnx7DEqLxe9OHIG5Vx2iRHwGHDIRVJdCoc2w&#10;FzrqCxYs2C2MZtOmTVp8c4BqR6FgZw55S6DTzZ88eTJWrFihQ2wsGP/O9JXMXiMIgiC0jQh5QRDa&#10;ZNWOCjz81WZ8urZoVxy8BUMiAn6ctepz3PvRv3HUlqWod0biucmn4i9KxC/sPw4Bmypm2giPiY1w&#10;4LhRGfjjqaPxk0l94HTYtIiUkJquheefjvull16KN998U6ehXLZsGZ588kl89tlnGDRokE75yxSU&#10;f/7zn/GXv/zFfCd0phqGu6xcuVKLfg52ffzxx/WEfaeeeqrehq76ZZddhnXr1uGZZ57BvHnz8O67&#10;7+L111/X65gpRxAEQWgbEfKCILQKZ2P9YGUBFm0r2yMe3ub3I7W2An/84kncOP8VjCjOwaa0fnqG&#10;VqaW3JrSBx6nq00RP21gshbwt6tl+qAUREc4RcB3I+jIM9Xvddddp1NIXnnllXj66ad1usgLL7xQ&#10;pwLmoNTs7OzdZmNl6A3FOfPCc7sHHngAqampOk0w00sSxsCzIfCb3/xGi/kbb7xRx7kz/IY554cP&#10;H663EwRBEFrHFggeZRRGcEAV4z5ZWdAJGjNmjOSfF4RmbC2pxZ3vrMb32SW7ufFRjW6ML9yEK5a8&#10;i6k71iGuoQ6fDTsE74yehWW9R6I8JsFw4lshPsqJY0Zm4PQJvTF5QDKSol0i4A8QTBnJ2VRvuukm&#10;nHvuubuljdwXWFbm5eXpTDF1dXU6qwzTTzKnPOPSGRazdetWve3EiRP14/bt2/V7rJlf+R4K9D59&#10;+ugBr8HQpef7+TkU94yb79fv/9s7D8Coiq+LH9J7AwIEQui9996bCCKgiGIXRMXee9fP/ldBbFgR&#10;AUEQpUjvvXdCDxBCTwghPeTbM9nFAGmrCWST89Nhd997+/LKvpkzd+7cG2qX/z3dfBYtWoT777/f&#10;uOr4+vrm+ntiErPTcUno+OEiM+dj3NAWaFmlJFxymMchhBBXi7zqVAl5CXkhsuXPTZEmzGT4cWsq&#10;fkt1UTruDLrsW4t+OxabEJPn3DwxuX43i5Bvhd2lwxBPf3iriHK2aKKS3m6oVdYPAV6u8HJzgZ+H&#10;K6oGe6NeiD/CSnnDx13PXX6S30LeEZCQF0IUNfKqU1VjCSGyZP/JOMzdcRxRZxPNZ9e0FNQ+sR9D&#10;Ns3CnRtnoMnRXQi3CPevWt2E8Y16YWvZakhy90SFQE+0q1YS/RuXxz1tKuPxbjXwQMcquK9dFdzT&#10;tjLuaB2Gfo3Ko06In0S8EEII8R+QkBdCXAIH6WitZNbWVQfOIDYxFX6J59A6YgvuWj8dg7bMRbnY&#10;U1hQtTnGNL8R4xv2QqR/GVQtF4CBTSpgaPsqJgb88A5VMMxSBreoiDbVSqNhaABqlvVFaJCXSfIk&#10;VxohhBDivyEhL4S4BPranTqXZBI+RcclIeTsCXTbsxr3rf0D1+1egWQXN0yv1R5ftxyIGbU7mARP&#10;9Sr4Y0jLiniiew3c1aYSOtQojVrl/FDGzwNOEuxCCCFEgWCXkGd0Avpf2pJ3MK7w4cOHsW3bNjMR&#10;iv48xdTlXogiA63xu4+fw9mz8Qg7eQgDts3Hg6smG1eaA4EhmNCgB0a2HYzNITVBiV7Wzx0PdKiK&#10;AU0roFyApyztQgghxFXCLiG/adMmM5EoOjraZPlj/GDGFH7rrbfw7bff4ujRoxLyQjg6lkc4PiYW&#10;NY7vxyMrJuDedX8i+Hw01lSoiy9b3WzcaU76BJlNGfP9xkbl0bZ6Kfh6uJplQgghhLg62CXkKdaX&#10;LVtmLPPM0jd9+nT89ttvJmTY/Pnz8dFHHyE5Odm6tRDCoWAn/MIFlIiLQ6VNq/HeX5/gut0rzarf&#10;63bB+53uweyabZDK2PBWGOGjbbVSxuddCCGEEFcXu4Q84wIzqUdQUJCxxp84cQK33HILRo8ejaee&#10;egp///23sdQLIRwUSwfd6aMPUe2xoShzeB+OewfiXYuA/7ztrdhdqqJ1owxcSgBl/d3RKDQA7i6a&#10;biOEEEJcbexqfek2YytM+EEf+QYNGsDDw8Nk+KOVXq41QjggSUnA6tXA3XcDn36KEpZne2n15njm&#10;+icwq1Y7nPX0uSJDq7+XGx7pUg0ebrLGCyGEENcCu4R85cqVLW39akyaNMm40iRZGv+GDRsadxqK&#10;+ICAAE10E8LROHECGDcOeOQRpC9ahMTUdIxqNQjvtL8bm8rVwHk3z0uytLo4lUCNYB881aMGutUu&#10;az7ruRdCCCGuPnYJebrRULR///33JttUhw4dTMptptZev369yTrlpKx4QjgGFy4AmzcDn3wCfPAB&#10;UnfsxKGg8ni1yzCT4GlvyQpIcnW/whJv0e0o6++BHnXKws/TVSJeCCGEuEbYpbpbtGhhUmA//vjj&#10;eOyxx9CzZ0/jVuPv748ePXqYZa6uilwhRKHn/Hlgxgzgo4+MNT76UBTmhjXB/7W+FbOqt8ZRv9JI&#10;c8raZSb1QjrOJaYiLinVukQIIYQQ1wK7hLyfnx9atmyJZs2awd3d3bjT0L3Gzc3NuN3QzYYRbIQQ&#10;hZgjR4CxY4HPPkOaRczvi0/Hb/W7YUzTGzC3YmPEeXhfYYXPjEXHIzYxBUei461LhBBCCHEtsEvI&#10;x8TE4M8//8Q333yDL774AjNnzjShKOPi4rBy5UosWLAAqamy0glR6LCGlsSGDYwjC4wcifMr12C9&#10;dzmMa3SdpfTC+vK1kebsYv1CzmhKuxBCCHHtsUvIL1++HJMnTzYRa5j8adeuXcZnnuKdmV3Hjh0r&#10;IS9EYYMCnq40CxcCn38OjBqFU4eisCS0Pr5r1g+T6nfDocAQ68a5Qx95Pw9XlA/wtC4RQgghxLXA&#10;LiE/ZcoUM7n1hRdeQO/evS+60fj4+KB27drYtm2bRTNYRIMQonCQkgJERQGzZsHy4AITJyLRyweL&#10;GnbCl60HYW71Vjjn4WPdOG8EeLqiQQV/VCzpbV0ihBBCiGuBXUL+8OHDqFmzJipWvDQxDAW9l5cX&#10;YmNjFUdeiMIAn8PERGDfPuCXX4Dhw4GtW5EeFoa9dw7HhK63Y0uZariQzYTW7PByc0bTsEAMbFIe&#10;zjTNCyGEEOKaYZeQp1inTzwTQWWGPvL79+9HmTJlFIpOiGsNR8Uo4jduBN5801ji05OSkNygEaJH&#10;foUpjXoiwtXXunHecXMugfbVS+HhztXRMDTQulQIIYQQ1wq7hDwj1jAh1EaLQLC50FDU8/MPP/yA&#10;Xr16wcUlb5PlhBAFBP3hJ0/OsMJPmEDfN6TdeReWfDgGAzdewM8bj+NkXLJ147zTtXYZjOhUFQ1C&#10;/a1LhBBCCHEtsUvI33vvvQgJCcFLL72EkSNHYsaMGejTpw8eeughlCtXDk899ZTiyAtxLdm9G3jr&#10;rQx/eMv79Fq1cOr/PsJLzQbjuYVHcCg6wcSBtwcvNycMalYBwztUQe0Qf426CSGEEIUEu4R8qVKl&#10;8OSTT+Ltt982yZ+GDBmCm2++2aIb3sKHH36I0qVLq5EX4lqQlgbMnJkh4H/4Aenx8Yhq2wXf3/o0&#10;7okOwazDCTidkIo0OzS8u4sTetUtg08GNcLj3WqgVjk/uDrbVWUIIYQQogCxq1XmpNYKFSqgY8eO&#10;uOuuu/Dwww8bK/11111nEkJxvYS8EFeZ6GgTUhLvvQfMm4fjzp6Y2KQ3nqvTDz9eKIvt50sgNjHv&#10;YWE5h7VxqD8+GNjACPj21UujnL8HPFyV7E0IIYQoTOQo5OPj4zF37twrCpM/7dixA/v27UN4eDjW&#10;rl1rlishlBBXEVrht29H+ltvIf2rr5CybgNW+ofhqyY34PtaXbDcOwSHE9JNJlZ7cLEo+T4NQtC5&#10;VjBqlvWFt7uLOuhCCCFEISRHIc9wkszimtfy448/IoVxq4UQBQdDS8bFZcSGf/dd4OefEX34GKZX&#10;bo7vm92AadXaYLdPGaTZN+BmoF7393JDhxql4emmETYhhBCiMJNjS+/m5oYGDRrkudStW/dikigh&#10;RAGQmor0w4eR/uuvwMcfmwRP+9I9MKlOZyPil1RugjNe/z6qjJerM7rULI0KgV7GMi+EEEKIwkuJ&#10;9GKawYnhM48dO4YaNWpg+fLlphOi0JmiUHP+PNLDw5H+51/A2J+REnEI24Or4q/a7TGjVnuc9AlE&#10;egn7rfDEWOI9XNGiciAe6VIddUL8lfDJQTl37hy6deuGRx991AQjoEGmqMOR4EWLFuH+++/H5s2b&#10;4evrm+to0gVL03c6LgkdP1yE+OQ0jBvaAi2rlLR0YP/dMySEEPlJXnVqjjVWcnIy9u7daypJ6n1m&#10;dt2zZ0+2hT7ztvjyQoj/Dp+7+KRUnDt6HMmLlyJ95CikfPgRoqNOYkXFBvik3RD82ug6nPAt+a9F&#10;vIeLE6qU8kafBuUwonM11K8QIBEvLsI6PTIyEmvWrMHixYvNHKmDBw8ikUnHsuH06dPYvn272XbJ&#10;kiXmdffu3aaTYcPWSC1dutTMr8pcdu3apbZECCHyQI4W+ZMnT+Kdd97BK6+8gsDAQHz88ccmg2t2&#10;uLu747333oOHh4d1SeElrz0dIa4VFPDR5xJw8kAknOfMRrlJv8Bv60Yc9ymJJZUbY2SbwTj+HwQ8&#10;pbqPhwvqlvPDwKblMaBJqAR8ESA/LfJpaWk4c+YMvvrqK8ybN8+8Z4bvLl26YNCgQcalMit3yj/+&#10;+AN//fWXCYbAbOCenp6oX78++vfvj86dO5u2ggaiiRMn4umnnzafM7cb3Perr76a57wkssgLIYoa&#10;edWpOdZYjEBz9OhR80q9f+rUKfM5uxIVFWW2E0LYD58dlpS0C4hLTMGq3cfx0XfzsO7xV1Hyvbcs&#10;In4T9pUMxTct+uP1bg/gmF/pfy3iXZ1LIMjbFTc0KIfX+tbBzc0qSsSLK6AInzJlCj777DP069fP&#10;BDS45557jGV+3Lhxpk3ICo7k1qlTB6+99hp+/fVXPPvsszhx4oQxBnFdZtgx+Prrr43l3laeeeYZ&#10;JRcUQog8kKMKKFu2LMaPH4/g4GA4OTnh3XffNZV6doUVtiNY44UorKSkpWP9wWg8NmEjfvx8Em74&#10;5h3ctmYaghJisbhyE7zS/QH80uR6pDj/+9EjutL0rlcW39zZDG/0q2cSPQmRFYxc9tNPPxlLOhMA&#10;NmnSxFi9u3fvblwpV61aZd3yUpg48IknnkDXrl1Rq1Yt3HDDDcbKTis5XXQyw2Uc8WU7Yyu0qAsh&#10;hMidHIU8K1hbkieWL774Ahs2bDDmfi63FUJr/Msvv2z86q8G9LlkQqqGDRua4d1hw4Zh06ZN1rVC&#10;OA60wkfFJODTeXvQ/ZNFeGTsGlT67We8NO1TtInYgrMePhjT/Ea83eU+bA6pmWGFtzyP9uJpEfCD&#10;m1fAhPtb4XWLgK9fPsMXns+2EJfDep4WeeYMadOmjbGc87dCow6Hemkxp698VnAbW7G1H3R/oauO&#10;t7e3dasMEhISTGLB5s2bG8HPUMZsT3KC++Kx0Y3IVpj3RAghiht2jcv//fffZlj08qRPrPA5xDph&#10;wgRTwRY0FOwcimVlTwH/wAMPmIr8hRdeMP5EPB4hHIFjZxPwy6oIPDhuA8avPIDUg4fw2B+f464V&#10;k1Hl9BFsKVsNH7e/A2Ob9MER/7JIcbbP3YAavaS3G+5sVRHjhrXCo11rmIg0AZ6ucLMIe4l4kR2s&#10;58+ePWuMM+XKlbvENzMgIMC8cn1eoN/6ihUrzPdatmxplvG3V7FiRWO9Z91NC3716tVNOzJy5Egz&#10;Rys75s+fb0YGOnToYAp99rkfIYQobuQq5GktpKWD1o/o6OiLlg9b4XJWuBTXtLZcDViJx8TEmAld&#10;HK696aabzKQuCvvp06df0dEQojByNCYBUzdGYsyyA9h34BhqbF+DN+aMRu/w5Sh5PgZT63QyE1rn&#10;VW+J4z5BSMtiUmF2UJ/XLOODl3vXxmeDG+G+9lXQMDQA5fw9JOBFnrHVpbS+Z/7N0NJO8mI0YbQa&#10;inNGsqF7TkhIiFnO0VyOpt522224/vrr0bt3b2OUodDnKACFf3Zw0het+C+99JIp7AhwP0IIUdzI&#10;VcgnJSWZ6AesYBmxhv6SjzzyCIYPH24Klz/22GMYO3YsevToUeCRX9hZ2LJli7HsNG3a9KJPZb16&#10;9VCtWjUTuSCrDgWX8Vw4jGsrDJ+mybniWsCIGesjojFjcySS90eg/6Y5eGz5BLQ7uAnxbh74uuUA&#10;/NS0L9aE1kWMp5/drjQ1gn1wW8uKuLFxebSpVgphJb3lRiPsgmKdbjD8zdBXPnO9ags9mducKIYl&#10;ZpvB8JV0m+nUqdPFSazcL+txCnv6yLPQIt+oUSPTjvC72VG+fHljiec+Wfr27Wvcf4QQoriRJ9ca&#10;hg5jYcXOSpjv6S/Jwoqew64c2hw6dGiBRxrgKABDoPn7+6NkyZLWpRkNSmhoKA4cOJClOOdydjZs&#10;Fhz687///vtXzadfiMxEn0/G7oiT8NiyCXdsnI4hm2ah/rE92FSuBr5seRMmNuiJXcGVkehq3+Rx&#10;dxcnNKjgj0HNQtGzblmU9HGHk8S7+BfQYs5Jpwx6QAt55rqSwpzWeK7LDgpxRrmJiIgw7UOvXr0Q&#10;FBRkXZs97DDYIqVlh60tYmhNFr5X+GAhRHEk18yurKw5oYmvP//8s7GW1K5d+xKrCitSWlauRqQB&#10;uvHceeedxgLPkQKKd3LkyBGMGjUKs2fPxrJly66YUMXhXcZB3rZtm/nM02angJF21q1bpzjyosDJ&#10;iFudjBOxiYjadwQHp89D4MxpxgrvnH4By8Ma4q/aHbCkchMk0xfeDgFeqaSXsbrztVmlQDSvFISy&#10;/p7WtaI4QffH/Iojz/qWhg/Wn6+//rqJQEMXRoajZN3/0EMPoUqVKib5E6GVnHD09rvvvsPWrVtN&#10;hJs+ffqYkVN+h/Usj4mCff369cYgw/aDdfKhQ4fwww8/mDaH859obc8LiiMvrjaZpZN5Z/knY0n6&#10;ZZ8tWN9b11xcYZaZ99YFFv55lwWZVua4XSbyul1BkZPEzG7VJYutG2W3lxx2X6hwdXGCj7t9GpO6&#10;Oy9x5HMV8pmhXzp3QssMfeMv90VnxcnJSzb/yYKAk6voZ8khWDZUlStXNsvZAHz66acmmg196Dla&#10;kBmblcc2PMwLdPz4ceOjSV9MCXlRUFAwULxvi4zF7qizSNq7H+XWLkODZbNQ4cAunPAJwsIqTTG5&#10;XjeEl8n4PecVxoOvXc4P19cri6YW8V61tA8CvC71ZxbFi/wU8nShYYhJJmei8YT1OzN8M28IfdoH&#10;Dx5sRju//PJLU+8zshmhUeWjjz4y7o7t27c3Ip74+PiY+PJ0i6SrIxMI8rdqE97sALAuZwQb+sBz&#10;tDcvSMhfPWySgS82YWr+zbOS+HdcvvuMw8heNNvWWQ/XYN5aFtgW2dZlLOf/tjUZ6zJ9yvjXusC8&#10;mPWW/zIty/iO+cd8znj9Z69mvfVD5u1sW9jW2bjsYxYL/uHSVf/8zcu/k8MuCozsZGbmxZcf7z+r&#10;Mt5lXn/JkosrLnlb6PD3dEXFkpcamHOjwIQ8h1hZuHNWxJm/zgbjueeeM1n6CgqK8bvuusu40owY&#10;McLENSYcxmXyEa6nTybdf3IirxdIiP9C2oV0nDyXiN/XH8FvK/bB6+B+9N6+CH13LUXJ+FjsKh2G&#10;mTXbYkrdLjjrlXs8d3cXi+jxcIWnqzP8LBUDJ68Obh5qBAiXC5GfQp6wTmXEsmnTphkBT/eY6667&#10;zrjL0LWG1npmaKVwpssiefvtt7F69Wpj8MlMmTJlzMTW22+/3RiE6HpD4wuTRdGVh8K9Y8eOxpfe&#10;Nik2L1xtIc92j9+3PN6FG8vxZRyiVdhd/GzB+v5yEfnP+n/E4CXrrOfN8zf/Wd6bYrawAzu+cOmm&#10;/1x33gfb377iveWV2xmNYv63fM+syyhmieXVbGN9b/sesX3XfLb+Y7bhO+urEHmF0eNqlLXPa6VA&#10;hPyff/5pwoJx2JOWFTYQmStLWsEZNeZya3h+89Zbb2Hjxo0YMGCAyTZI2Ggwe+Add9xhBH5ujZeE&#10;vCho+GidS0zFpHWHMPLPzagStR/DV09Gq8PbkG55blaF1sf4hj2wtHITXHDKPiINnzBPN2cEebki&#10;rKQX6pX3R8Ugb9Qt74e65fzh4qxJrOIf8lvIOwJXW8hfsKi8swkpSE7N30ht+SoOLTv7R7haOx7m&#10;s+XV8obLLxhxmiFQKVwzOif8gu19xqtZz235PbNzIYQ9FBohz0aBlnD6LrZu3brAJ7ZmB4d6OVGV&#10;FfUtt9xiXqdOnWqs8n/88Yex5OTm3iMhLwoaNvYRp+Jw78gFqLdlBZ5cMhYh504i1t0bk+t3w8QG&#10;PXAwqLx166yh64yvhwtaVi6JW1uEom210ib6jBDZISF/dYT87uPnEB1f8HlThBCOT0EKebucARkH&#10;uF27diab6rUUvYwzzEaKnQq+Mhwmh2k5WsCwZLJOisJAXGIKInYcwO2zvsOHM/6HSjFROORfFm90&#10;HYbRrW7GwcDcXQe61ArG17c3w+e3Nka76qUhDS+EEEIIG3YJ+caNG5tILxT011Is828zZjCFO11s&#10;WJjWmxOouE5CXlxrzpyMwc6J01H6wfsweMtcuKelYHrNdnim92OYX60l4ty9+EO2bp09Ncr4IiTA&#10;Ey4WBc8wkvptCyGKG/HJqdgZdRaT1x/GjysO4K/NkYiKSUBqGp2FhCje2CXkmzVrZsz7jEgwadIk&#10;LFy4EIsXL75YGPbx8kg2BQUn1DJsGd1oWPi+OAwhi8LPmT0HcHrU16j81ouovG8rkpxd8UGHO/G/&#10;9kOwo0xVJLh6IL1E7o+ev6cLapX1Q2lfdwl4IUSxhBmw/9p8FN8uPYB5O49j+b5TmLXtGD6Zt9u8&#10;58inEMUZu4T8rFmzjGBnuu033ngDzzzzDJ566qmL5cUXX1SCJVF8SUtD3NKVSHv/A5T74St4HYnA&#10;rlKV8Fr3B/B7va7GlSbZxdLZzKMo712vHGqW9TF+8kIIUdw4n5SKdRFnsHj3SUSdTcTZhFSLcE8z&#10;cxOORCfgT4vAP3AqHsmpssyL4otdQn7QoEFmkilDiz355JMmGUjmwkmw12oCrBDXlLNnkTx5CvDx&#10;R/CdNgWJp6Pxd43W+LTdbZhfrYWJFZ9TZJrMeLo6YUDj8ripaQWUD/CUNV4IUSw5Eh2PPcfjsp1U&#10;HBWTiO1Hz5oIQvlJrGV/W47EYFH4CSzdcxJ7T5wz7j1CFEbsEvLMzsckHdkVhn6UkBfFjgMHkP7j&#10;jyjx+edwmT8PEfDA+IY98VPTvlhWqRHi3TxztcJztb+HCzpUL4XHu9XAve0qo255f3i6KZKSEKJ4&#10;cjIuGWfO5zzKHxmTYCz3+QGjER04FYe/thw17jyztkWZMm3TUTMqcDw2wbqlEIUHu4Q8oQ88k3eE&#10;h4ebMF+2yaYsW7ZsuZg5VYiijInFnJqG+KUrkPbVV8AXXyBx02asD6qEnxtfbxHyvbC1XI1crfAM&#10;SdWychD6NQwx4v3+DlUyRHyIHzxc82bBF0KIokl6rnHruUV+xLZnONLYxBT8ve2Y8cXfdjQWh84k&#10;GNeddRHRmLP9GFYfOIOEZGkcUbiwS8jHxsZiyZIl+OWXX0xKbk56ZUruzz77zLz+8MMPJp6vEEUR&#10;inf6Yh6PiceePUcQPW0Gkj78COlffY1jUWewoGJjfNesH6bW64Kj/hkp6XOCkWgaVPDHAx2r4Mnu&#10;NfFIl+omxKSrs5PcaYQQxZ5S3u4I9Mp5lL+8vye83f+70SPFUrfvOXEOqw6cRmLKlT73x2KTsN4i&#10;6OnuI0Rhwi4hv3btWowePdokXWLK7nnz5pksr1u3bsWcOXOwb98+I3aEKArwt0y/yOOxidh/Mg7b&#10;Is9iVfgxLFu0CZtHj0X0iMfgMWsGjjh5YVqdjhjd+mYsrNo8w5UmD5T190DbaqXQsUYwKpb0gpOC&#10;xAshxEUqBHmiehkfBHhmLeaD/dyNC2J26+0hKe0Cth6JNe412UHf+T0n4qyfhCgc2CXkGa0mICDA&#10;THilP3znzp0xZswYE8+9U6dOuOGGG+DsLHcA4fhQwDMqwqp9pzFxzSH8b244Xv9tPT4a+ScOfTgK&#10;141+C+VPH8XBwHIY2WYQvm45EOHBlZGeh6yQxh/e0vAw2VOnmqUl4IUQIgt83F3RvFIQ2lUvZepM&#10;wtrSz8MFZSwi/oaGIahcyhtuLv9dd9BwE2ep93MyRaZYRH5CilxrROHCLiEfERGB5s2bo3bt2kaw&#10;84fvZBEu9evXN6nAKejlWiMcnZS0C0bAPzVpEx74Zb1FxO/G3HUH4bJ2DR6e/yMeWzHeNCZry9fG&#10;U72fwJ+1OyHayz/jy7lAd5pgX3fc1iIUd7ephGrB9qVsFkKI4kT5AC8j2FmIp5szutcpg2d71kKH&#10;6qXh65E/ATacS5RAaR93k3gvOzxcnBDopXw1onBhl5CneKdwJ97e3saPl1leudzDwwNRUVFyrREO&#10;z4q9p/DuzF1YeyAayWnp8E06j347FuGd2V+g2941JivrD0364KEbX8DOMlWQ4pz3yDKNKwZg5K2N&#10;8VSPmsaSJIQQImc8XZ1NgjzibRHyveuXM66Jzvk4msngAq2qBFmEvHVBFgR5u6FB+bwZbYS4Wtgl&#10;5KtUqYIzZ84Y8R4aGopz586ZSa/jxo0zr9WrV78o9IVwJNgBTUxJww/LD+CVadtx4PR5M8Ra/eRB&#10;PLH0FzxpKeXPncSO4Mp4ttej+Kr1zTjv7m3ZxlLr2zExtWvtMqhU0ts0QJrQKoQQecVaX1rqTVrN&#10;+Sk/61DWySEBnhjcoiJ8PS41zvCv1Cjjgx51yiDQIuZFznAuwfqIM5iw9hDGrjqI+TuP41RconWt&#10;yG/sUt2DBw9GgwYN4ObmhlatWqFLly7YuXOncak5f/68yezKdUI4Eqx0/t4Whbu+X4OvFu/LiEqQ&#10;koKe4cvx3OKfcOOOxXBJv4DZ1Vvh1e4PYGnlJoijiGcjYkdDwugLDSv4m4ZAIl4IIQoPrJPdnJ3Q&#10;tmop3N++Csr6eZjlVUt7Y1CzCri9ZRjqhvjn6yhAUYTJs8YbAR+BhSah1ilM3RiJLxbuw8ZD0Ui7&#10;oCy8+Y1dQr5x48Zo2bIlSpcujVKlSqFfv35477338PHHH+PNN99E+/btNdlVOBTR8cmYv+s4Pp23&#10;x4QWOx6bhIC4GAxdMxXDV09Bq8PbcMrbHz81uR6jWw3C1rLVcd7dy/pt+2C21rCS3sZPXgghROGC&#10;Yp4+9zXL+MLLLUPL1LOI93bVSqNSKW8l6MsFGsWYOGvdwYy2NDYhFecSU3H6fLJF4MdhysYjOHUu&#10;2SLm5YKdn9gl5H18fBAUFGT84V1cXBASEoK2bduie/fuRuD7+fnJ0igcBrrTMKzkuFWHEH48ziR4&#10;qntsLx5ZPgGDt8xBtdOHsT6kFr5pPgC/1+uG3aUrIsXFvolV1Oz0q+Tk1oFNK6Ckj6zxQghRmHFz&#10;cbo46dXP0xUBXq4mv4fIGcbh32dpU+OyyLSbahHvh07HY3NkDJItba3IP+z6ZdIX/oMPPsi2fPrp&#10;p0hOzjmdshBXE4p1xgU+ciYeq/efxpLdJ7By3ykzxMchP6bh3nIkGj5J59Fj90o8tGoS+u9YCM+U&#10;JMyq2dYkeJpTozUiA8oAJfL2uFC8l7II9rZVS2JIyzA80a067mlbGdXL+MI9H8KkCSGEEIWNyJgE&#10;nM9CxNtg9tz9J88jJU0W+fzELiG/bds2rFq16mJZuXIlFi5ciIkTJ+Krr77CihUrkJamnpYoHDCM&#10;JC3unHDz3bID+GbJfnxtKXz91lrmbT6CMqejMGDbAgxbOxW9dq9AlF8pTKrfDd83vQErwxrirGfu&#10;ISJprCkf4IHWVUpiYJMKuK9dZdzfoQqGWwrFfLVgH1l0hBBCFFkYtDB3iS4Rn9/YpSyY8GnYsGEX&#10;y9ChQ3H33Xejb9++JmJNnTp1FLVGXBNoeacl4NjZRBw6fR57jp/D+oPR+HllBN77exd+XHEQ83ed&#10;wPK9p7Ew/CRmbjuG9TsOo+SeHRi0eQ4eWP076pzYj/UhtfFz4z74sdkNCA+ulKMrjYvlpx4a6Imm&#10;YYHoVbcsbmtREQ91qoqne9TE8I5V0bFmMCoEZWRslTuNEEKIokz5AE945zCPgO5KjNrm4qz2MD+x&#10;S3W3bt0a11133cVy/fXX45ZbbsGIESMwcOBAY7G/oBnJ4ipCAX8qLgnbImMxf+cJ/L7+MH5ZFYHv&#10;lu7HFwv34CeLkOeEm8w2gBKW7wTGn0WrQ1tx77pplvInXNNSsaRSY3zQ8S78Xr8rTnsHXBGRhhEN&#10;yvq5o3qwD+qG+Jlsg0NaVsSzPWvinf718VDnamhfozTK+Htc9K8UQoiiCkc9z5xPxtGYBFNi4pPN&#10;MlE8qV7Gx+RHYaz/y7GF92wUGigX03wmX8znXl5eqFChgnG3kWuNuFrQAh9xOh5TN0Tipalb8fSk&#10;zfhwzm58s/QAJqw7gqV7T1u3/Adni2AvHXca14Uvx+PLf7W8rsAJnyD8Wbs9Xuz5MNZVqINklytD&#10;qLJiqlfeD3e0DsOLvWvj/yzC/ds7mhvLe8sqJRHgpUmsQojiQ3xyqpnYyBjhE9cdxqT1h7Eo/AQO&#10;nj5vcnKI4oe/pxs61wo2iQ+93TPEOqO0BXi6WAS+F25qWgGlfd0UwjOfsUvIx8XF4ezZs5eUmJgY&#10;REREYMGCBQgODpaYEQUOrfC0+nDi6ohf1+P9v3dhS+RZJOdiCXKxiPjQmON4YNXveGLZr6h14iDC&#10;S4dhVOtBeKfLUJz2CbzCCk+YHKRbnTJ4vW8djOhc3VRUDUID4OripN+7ECJXOMmPdVaSReBS5PI9&#10;lzkitgAC6w6ewZeL9poY4WsPnMHq/Wfw27oj+G7Zfmw+HO2w5yf+G9WDfXFri4pmvhgp7euOGxqF&#10;4LEuNdA0LMgi4uV+nd/YdUUfffRRdOvWzYSbZOF7xo5nYqhff/0VDz30EFxd7QvPJ4S9MAbt4vAT&#10;eP2vHdh+9JwJa5UXWhzehndnj8KQzX/DOzkBs6u3xIs9R2BK/a64kE1EGjfnEmbi6gcDG6B+hQDr&#10;UiGEyDtn45NNtKxxaw4Z17/Fu08YlxRHhLXtiXOJ+H3DEctrsvmcuUScTsCfW6JwOk4R7IorPu4u&#10;F33lmVirc80yJvSyKBjsEvLNmjVD165djXBn4fv+/fvj1Vdfxe+//45bb71VQl4UKLQGJaZcwMgF&#10;e/PWEFq2d01JwvBVk/HGvK/Q7OhOHPcJwuhWN+H9TvdgZ3AVpFPEZ2NZ712/HLrWDjZxhWV9F0LY&#10;y9bIGHy5eL/JdLl0z0kstwj6iWsP4/MFe0wYXEeD1vjVB84gITl79xkmBtoQ4XjnJvIH01Zam0vz&#10;1hS1nwWFXUJ+0KBBxiqfuTz44INmwiuzvnp7e+tmiQIlOfUCtkWexb48xKJ1vpCGsOij+L/Zo3Dn&#10;hhmW91FYU74uPmx/ByY07ImjfqWR6pz1DHv+ipmJ9fZWYWaoUL9rIYS9nDmfhFnbjiH8+DnEJdGt&#10;5oIpfH/g1Hn8sSkSp+OSjIHCUeAAKC3yOY2E0s3xpOXchShKsIO6PuKMeW6nbjxictNwgve1xi4h&#10;T2v7/v37MW/ePPz1119YtGgRDh8+DE9PT5PtVYiCwkSnOZeEyeuP4KM54WaiVU4wwVOXvWvw5tyv&#10;0N3yys8TG/TAF20GYXHVZjjlHYgLTtnPnO/fOMT4+TE6jYerZtiL4ktqair+/vtvPPLII7jppptM&#10;6OHffvsNJ06csG6RNfv27cMnn3yCO+64w4zWvvPOO1i/fr117T9w2SuvvGIMQnfeeSe+/PJL084U&#10;BbYfjcXR6ARjgLic1LR0Ey530+EYh0pZT5uGl5tLjpG5nC3rPFVviiLEvhPn8JuZ1H3ETPBesOsE&#10;freI+XGrIxB+LNa61bUhz0KeyZ/eeOMNvP766xg5ciS+/fZbfPbZZ6YCfuutt7Bp0yYjtlgiIyOR&#10;lKTeuMgfaLGavf0Y3p2108SD33goxliFsqLEhQsIjY7CrZv+xkOrJpsQk6e9/PBlq5swtvH12BBS&#10;C7EePhmtURZ4ujoZS/xtLcNMlBrPHGLiClHUSUxMNHX/hx9+aOr0+vXrm1whFPIzZszA+fPnrVte&#10;ypkzZzB69GgTyaxMmTKoXLmyCU/83XffYdeuXWYbhiqmYP/oo49w4MABk4ukVKlSmD9/vplzdezY&#10;MbOdI3PEIuITc0hHn2K5BhFn4ukB6DBQwNPAQXfD7PByc0atsrkn0hNXD2qzswnJxuVpoUWELtt7&#10;CgdPKcJQXqAlnnlo6FLGSHmn4pJNOXwmAest15Ojbmct21yrkbVchTwr2927d+OLL74wYr1q1aq4&#10;8cYbjYWFCaIqVaqEtWvXmvWslCdPnozFixcjNvba9lCEY8JIB7RSsYdL/9Fle04aK/y3Sw/gr81H&#10;sedEHNKyeVg8UhLRJHIX7lr/F27dPBu1Th7A6tB6+LLlzZhcvzv2lgpFkqs7yvm7o03Vkuhepwza&#10;Vy+FVlWC0K5aKQxuHorHu9XAve0qWUS8v0S8KPacO3cO48ePNyL+5ptvNtb4++67z4zALlu27KIo&#10;vxxm+WYHoEmTJiZxIAvzkBw8eNBY9wkt/RzZ3bt3L3r06HFxO7YxtNKvWbPGbGcvjAjDkmwR0DmV&#10;lNSM7WzVCV1FuCyrbS8vKWksGd/PqZQokXPDTnNCCaRb/nbW3y+MhXU0k/o0Cg2ATxbxwgO8XNGw&#10;QgAqBHpl+f1/U3hvLuaosfz9VOuyrLbNj8L9p5upuxlzAvg5q+0cpSQkpxr3LkYYmrH1KGZtj7KI&#10;zyjjIkJBf9zS5mb1vX9beL143QifL0e/fruOx2KXRZPEJV3pCZCQYllvWbedkfOsdcrlxXb+WdUl&#10;uRV+L+daxFKHWHoQOW7DCpzDo3PmzDHDqr169UJoaCjc3NyQnJyMQ4cOmYqZAr5Ro0bYunWrEfkU&#10;+7SuFFZYKdDiU6NGDSxfvhx169aFi4uE27WAP0EOLe84yoflHPaejEP0+WSct1Q+cYkZseJptcqJ&#10;kuej0fzwdvTZtQytD21BipMLllZqjD/rdMDKsAZItXymi0ytcr7oWKM0GlcMNDPrE1L4sFyAq7MT&#10;QoO8TKZWxriVT7xwVCi+GVGMc5govllX/xv4XFJ4U2TTPYauNYGBgWbd559/bgw2NObcddddZllm&#10;nn76aSPyX3jhBbRt29Ys27BhA7766itjradFn9Z+BksICQnByy+/bAQ8obgfO3asqZvffvtts+xy&#10;mK+EdbhN3LFTwOO5877hePn76fDwzH2+FoVafFIavly8z9JYpuPWFqGoyEzMeXj2eW1OxiVZBFLO&#10;IW93RJ3FbouAis9mO0bFqlHGF3VD/B0utvYhS528+XAMzl0mboIsQp4RvpjlM79g54F/b8W+0yan&#10;x/X1y8HZcu34X0FA4UUL7GlLO9SkYgBqBPuaDN2OCsUg52TQOHb51LIKlvtUu5yfCROZX6RZnksm&#10;adweFWv5HXigbbVScHHgsJP58RxzlMrea3wh/QJiz5zCq0O6Ys2qldnq1FyFPIdOGaGGDQIrcw6T&#10;Xs7x48fx/fffGxcbiv0XX3zRVMqFOYKNhHzhgCKaGQEZB37u9mOmoo6OT87WdeZy6EoTFhOFDgc2&#10;4IYdi1HzVAQi/YKxrGYrrGjfB8fLhpl47x6uTqhgEemdawabBE6lfPKv0hKiMJFfQp7ieMeOHcaS&#10;TmHds2dPE9CATJkyBRMmTEDTpk3x3HPPmWWZoUBnW/Hwww+jXr16ZhnzjYwZM8bMsWJh08N1Nit/&#10;2bJlzXYc4aWfPOvoH3/80Sy7HI7+0lXn9OmMpG8U9uw4fDrmF4TcMxIl3DzVGRdCODTpFiGfFheD&#10;o98Ow8a1q/+9kGcSqGrVqhmfRVbonNh6OQkJCUYMDxgwwLjfVKxYsdCLYgn5aw+HjfafOo9J6w5j&#10;wtrDOJ9kn6+ee0oSqpw+ggHbF+C63SvgmxSP7cFVML12e6xt3RM3tK+FqqV94OPhaoZ7q5TyMdnm&#10;1MCLokx+CXmOuK5bt87s688//0S7du0uBjWYNWsWfvjhB9SpU8fMm7ochiamPz2jmtWsWdMsi4qK&#10;MsKcnQD61zMjOEd3X3vtNQwZMgSlS5c2223ZssVY/JlwcNKkSWbZ5dCPnh2J8PBw85nNGJMT7o86&#10;jR4v/wwXD68Cfc759xh+Ma85LDixlSOM/A6/QcMCRwQ5EpjfcP/JKWk4cDpjFLNySS+4uVrqPfNJ&#10;FCaovmi4OnEuyfwm8joiZA80ljHKECMlZYercwkEerkhyNsxYr1zBD82MQXHY7Ofi1nKx82cU36M&#10;dHFEg/NdkizXMitcLNevYqDlOcth3givsb3uuukWnZoYewazXh2E9WtW/TchX7t2bXzzzTfo0KHD&#10;RYtMZmi157Dm/fffb6wiPj4+1jWFFwn5awt/dhwqHbsyAmOWHbAuzSOW7/okJ6DesT14YNVkNDka&#10;jhQnZyyr1BjjG/bEmrD6qBUSgI9uboA6If7WLwlRPMhPIb9x40Z07twZU6dONfW/zZBDIf7TTz8Z&#10;izrziFwOrfcU8EwSWKtWLbPs6NGjZuSWnQJ2BNzd3c0k2Oeff96M9jIzOKExiAEV2K5QrGdFSkqK&#10;KTbXGr5funQpHn3sMaxZtwE+vj4F5nZB6Oqx93icRYSlWJfkzDmL6OD8HtZ5rPtCAjxRq6wf/D3z&#10;f9Sax8ZRzpenbTef3+5X1/y9/BaI4r/DuRELdp7Ar2sPo0opbzzXqybcXfI32s/x2ERMXHcYGw7F&#10;WJdcSVk/d3SpVQY96lzpcVEYOWt5npbvPWUyCWfH9fXLolvtMkbM/1fOWDpbPyw/YFx/Lw97zY5C&#10;WJAnRnSuZukIuWdZ6/DRYyepWrB92pj1Gz1e6tetjRU56NRczQGMUECrCyc2cYccwrRpf77yM5dz&#10;Pbfj9kLkBHvTtL4z+gwt8XnG8nujK41v0nlct2spPprxP7Q5tBXn3TzwU9O++KDTXVhVqSE83Wl9&#10;90ZNS0MphPh3sMEICAgwLpK2ut+GLZiBn1/WzxjnR3Eb+sHbiI+PN8vYGeD3aDGn+w195inEbVDA&#10;062Hfzs7eEy06NNoZCvcLxtRzoXxdHUx1q8CK5b9u1v+Tl5LKV8PtK5aCrc0r4jBLcLQoUYwgv08&#10;stz2PxeLEMxs6ed7LstyW5VrWyz3xdl6r9jRKoj75OXugtI+WQtMGwwnWtIiNLP6fmEsMZYO9P6T&#10;57M9Jy5np5kjHVl9395Szt8TfRqUM0KcIyf0iaeFne9DLSJ+QJMKls6yl6l7svq+G++rpWRZl+RS&#10;uM+c7h3JVXWzwrz99tsxbtw4Y5VnmLDMQp6+il9//bVxveF2hdkvXhQODpyKw//mheO1P7dlOQs8&#10;O0pYfm9lz53CywvG4K25X6G85X14qYp4tfuDGNO8v/GNJ3zYbmsZaqkYzUchxL+AQpsjsByRZRQa&#10;ulDa2LNnjxHfYWFh1iWXQrcaRqM5deqUdUmGRf7IkSNmFJSdBBp9mEhw8+bNl0Q54wRbusnQpVMI&#10;8d/w9XBBk7DAHCOflPX3MCNEjgJDZp5LSsn2nLj8fHKaCWaRX9QvH4ARnarhzlaV0K56abS1dMwH&#10;WzrmT3StYYJnXEtyFfKscOn7Th9G+jYyggGHWK+77jrzyiFULh88eDAGDhwo9xSRI+FRsfh2yQGM&#10;X3MYsQl5F/GeyQlod3AjPvvrQ/TduRSuaan4rX43PN/rESyt3Bjxbh7wdndBt9rBeKJ7dTStFFSg&#10;PrJCFHX4/NByTrcXutZMnDjRuL0wFvzcuXONW0zLli1NeOI333zTBDuwwcmuNPTQ/WbmzJlYsmSJ&#10;cZOhkGdEM+6bRh9GvNm5c6fxt2dngRFrGAGN67p3727dmxDi3+Lm7ITKpbxxS/MKxopsaxX5ytKg&#10;gr+J5MZ5ZI4CrdS+7q7ZWqq5nNGN8jMpGessuum0rlrSJIsc0irMXLeSPu7X3G0tVyFvs8ow+sB7&#10;771nwo0FBQWZoU++9uvXD++//77xx+R2Ek8iKxhTdnH4CXw6bw/+3n4M8dZJX3kh5OwJDNk4C68s&#10;GIN6x/fjnLsn3uw6FKNb3QzfZo1wW6daeKVPHXx+a2O8fH0dNK9U0gxjCSH+G6zTaaAZPny4Mdjc&#10;e++9Rsgz8AHDDNOvnfOoaH1nsUGR/+yzzxoxz8mwTz31lMkEe88996B9+/ZmG2dnZ7Rq1QrPPPOM&#10;EfNsQxhusmTJkubv2CbJClFUYTt43joqHZOQjCV7TuJUXNJFr4f8wGg4NxcTse3RLtWN33jjigEm&#10;f8qQlhVN/hSGTnSk8JrBvu5m5D0nizxzHeRnCFTCa8ROBCeqs/B9YQgbm+tk18xwEhUrYw6DcliV&#10;VhNabFiZ+/o6VhY3TXa9emyNjMGUDZFYfzDaxLK9PO5wdjinpaJRVDhu3L4IHQ9sQFDCWWwpUw0/&#10;Nb0B6yrURu9O9dCrYXmEBnmbGK2srOizps6kKM7k12RXG6wraUln+Ej6r3OSKqPNMP47/dQZXYYu&#10;loSuMja4nK6YdK/hPmj4oSuOLTqNDbYp3I7uNBT3DEPJ/fv7532iOtujRYsWmYALdNVhe1SQ9QAN&#10;E4wrndfJrlcTHtuR6Hg8N2Wr+fz+gPomOZMjx0EvikRa7tHyfadMyGVGX3G13J9Svm4mNPJ19cqh&#10;TohfvhqkKPUYwYa/2aTUNPN78LOIUY5kuxRA9KSChJOEmV9mxpajWLn/jLHAU8jaXhn7v3f9cqhp&#10;6aAUlnPjHIQadmY7zqtOtUvIFyUk5AseTmplxrPRC/daHjbGh2cKY+vKXPBPOIcO+9ejz66lJipN&#10;WgknzK/WHDPqdMDBag3QsWFF3N4qzPTKOZlECJFBfgt5R0BC/h8k5As/tMLP2X4MC8JPmFT/meFt&#10;Yrt2b9vKxqLsaCL7akE/+cNn4rHpcAz2nYxDXHKqMeZVLult3IXCLK/spBQWClLI6xciCgRb7//X&#10;1YewaPdJnDmfdxFf+cwRDNoyB/es/wttI7ejREgI9g28HWfvGYaqN/fBA73q4Z52lc1DIREvhBDC&#10;kWBElZ3HYq8Q8cTSD8Oe43Em0zldb0TW0K2lSmkfdK9TBn0bhKBfw/LmlZ/pKlSYRHxBIyEv8hUK&#10;+CRLT5nJE9ZHnDFWhzxVRpbv0ZWm2eHtxh/+jo0z0DDpJDzbt0X6wyPg/8gD6HhTN9zfsZqxxFcP&#10;9rkkxJoQQgjhCETGJOQ6mrPvVFy+Rl0pitA/PcDLDXXL+6N5pSDUs7xy8mlxG8VwuLOlLyVj1jOp&#10;CKMbMGGJuLZQvHOokFaGdQejMX1LFMatisD3yw/gzPnkXC3xjA3vnxiHTvvX4/7VUzBoy1yE+nvA&#10;uW9fOD/1JEoPuxv1mtU2D2soM99ZHl75wQshhHBE6HbKxF05wWzAubWdQhC7hbwRbefPmwlK0dHR&#10;JkkI/XiSkpIuSRZVUNAP8ttvvzWhzugDOnbsWOsaUZDwvrLyOZuQYmbVx8Qn42x8CiKjE7At8iwW&#10;7DphxPuHs3fhlWnb8NWS/ZZlJ3FZErRLsezTJS0FFc6eQM/wFXhpwXfodHgTfCqHAnfdBTz/PNCt&#10;G+DlZf2CEEII4diU8nGDby6uHyH+nnDPIeW/EDbs+pUw5GRkZKSJCcwEUAsXLjRJQliYIOTQoUMF&#10;LuQ5iYnhy2666Sbj+C8KntS0CyaTWvixc8ZVZsqGI/h76zHMtrz/fvl+PPf7Fjw9aTO+toj3NQej&#10;8+xK45GahOonDxk3mjfnfYWKidFIr2O5p6+/gRKPPw4wtbsyBQshhChCcDIrJ2MyylpW+Hu5olFo&#10;AHw8FIBD5I5dKokhyF599VWMGDHCxAZmkhDGED558qRJ6PHhhx8iOfnKyRv5CQX80KFDTTIqxhvO&#10;K+xgZFVEztAKfzQmAWNXHcQd363GM5O34N2Zu/D81K141iLgv1t2EDuiziEp9YL1G7lTIv0CvJIT&#10;0fzwdry06HsMW/cHXNzdcLZtJ7iM/RlOAwcAQUHWrYUQQoiig7+nGzrUKIWmYYHwzJTynxZ4f08X&#10;3NKsAkJLemoemMgTdv1KvvnmG8THx2PkyJF4/PHHTRx5EhgYaDL8MTMf3WsKIzwujhwwNJutsBMi&#10;MZ8zkTHxmLD2ED6btwenz+dPJy0wPhaDtszGu7O/QOuILUjyC8DB4Y8hYMpEONWpzXTC1i2FEEKI&#10;okeVUj64o1UlPNCxKjrWDEbLyiXRt2EIXrm+LtpXLw0PJTUUecQuIb9t2za0bdsWzZo1uyQ2Md8z&#10;yQfjXRZWYbxmzRo8+OCDqFOnjin16tVDp06djLgXWcPJOJsOxeCPTUdz9nXPK5b91Tu6G88s/hkP&#10;r/wNwYmxSG7azFjhw159Fk6+PhmTWDWRVQghRBGGbZ2vhwsahQbilmahuKt1GK6rVxZl/T1Myn8F&#10;dBB5xS4hT7cZWuEvTzBC33lm8WPGP3sZP348rr/+etM5yK60a9cOGzZs+E9uOxTvTz/9NMaNG2cK&#10;J8mOGjXqXx1zceFEbJLxi2fWuf+Ka2oy+m1fiGeWjkXv3cvh6+WO1EGD4DZ6FJw7d4JrgL9EvBBC&#10;iGIDBbubi5OJee7j4QovNxcTUlEiXtiDXUK+evXqCA8PNyEgbTBiDX3nZ8yYYUQ3U2zbAyesDh48&#10;2Pi9Z1fuvvtuk7bb6T9MfPTz8zNivk2bNhdL8+bN7T7e4sS5xBSciU82fvL/hTLnTuGhVZMxdN00&#10;NI3cieOBZbHr1vvg+tyzcG7UCCV8fKxbCiGEEEKIvGKXMuZEU1rev/jiC8ybN8+42nzyySd49913&#10;jbgfNmzYRb/5vFKzZk3069fPiPnsCtOMBwcH/yfRzU4Av8/js5WsUt2Kf6BlgOVfkZ4OpwtpaHJk&#10;Bx5bPh43b52HijHHsLJiA6wYcDdSB98KV0vHCsUgfbwQQgghREFgl5CnBfvGG280opoWbpaIiAh4&#10;e3vjjjvuMGEh7RXbdG3hfgICArIt/v7+RnRzuImTVI8fP45Tp04Z/3ZOWD169KiJnFPQEXOKE8dj&#10;E7Hu4BnjWmMvjErjlxiHPjuX4IHVv6Ov5bWERdjPqd8JWwbehZK3DETFBjVQ4t92EoQQQgghhH1C&#10;3svLC71798Z9991nJo4OHz4cd955Jx566CHcdtttRtAXtG8XJ61+//33mDhxInbv3m0yu3722WfG&#10;552TbcW/h5Nbmexp65EYTN14BBPWHsaWI2eta/OGa2oKKkUfxc3b5mHYmqnosn8tUqtUQ9RNtyHp&#10;wRFoeFtftGpcGaV9PazfEEIIIYQQ/4YchbwtAVTmQmu4p6enifpCP/MmTZqYeO7M9ErLOH3mCxK6&#10;9tAnPyUlBQ0aNECVKlVw8OBB87eZXVbYDwX8sbMJWLL7JCavO4IxSw/g5xUR2HAoJs/x4Z0t/bey&#10;SEL7mAMYsnk2HlozBfXiT8CpY0ckPPQwAp55Ajfc2g1dG1SQiBdCCCGEyAdKpOcQLzI6Ohpffvml&#10;9VPu0O/8scceuyKqTWGEHQ5a8GvUqIHly5ebSbfF0WeeE1lphf99/WFMtIj4yOgEpOZxcmsZP3d4&#10;u7mAyekCzsegxZGduH7LfNTYtBxOTOjUti3w7LNA/fr0obJ+SwhRkND9sFu3bnj00UfN/CJHqI//&#10;KzTsLFq0CPfffz82b95sMoAX5OjwBUsdufv4OUTHp1iXFB6YiTvidDxenrbNfH62Z01UD/YxEVGc&#10;5M4oxDWhpLcbapT1tX7KG3nVqTkK+UOHDqFXr17WT7lD1xpWpnwt7EjIZ2S7PZeYiknrDuP9v3ch&#10;2c5g8fe0qYQmId4IjotG2KK/Efz7r3DasweoXBno3x945hmLwg9QSEkhriIS8sVXyFPE85g2Ho7G&#10;D8sPmmXNKwVaShBqlPFFkEVMKFuoEFefghTyOT7RFStWxI4dO/Jc1q5d6xAiXmRA2U5r/NdL9tst&#10;4hmVJtCiD5olnULLcaNRduRHGSK+cWPgzTeBt99myl+JeCGEuArQMMP6/O9tURdFPFl3MBqjF+3D&#10;n5sjERWTYLYTQhQd1DUvxpxPSsXWI2dx4ty/m1sQtnYpfB99CPjpJ06oAG65BfjmG2DAAAl4IYS4&#10;isQnp2Fr5Fn8vf3SoA822b4o/CTWR0Rb6v006xIhRFHAbiG/c+dOvP/++7jhhhtMxlW63jz77LPG&#10;Gi8ci5S0Cybhk12kp8MrOQHPrRqPll+8C6+tm4AqVYBXXgHeeQeoVQtgCFIJeSGEuGowZPCuY+dY&#10;RWcJl+87GYfD0fHWJUKIooBdQn7+/Pl4+eWXMXfuXISEhKBjx44moRPF/RNPPIEpU6YYX0VR+OHw&#10;anLqBcScz7uQd0lLRY2TEfhg5mcYsHE2Sp2KglOPHhkC/s47gXLlOOPZurUQQoirBS3yMfHJFy3w&#10;l8PlZxNTEJeUmrFACFEksEvI//777/Dw8MDdd99tJlINHToUI0aMMHHka9Wqha+//lpC3gE4eS4R&#10;0zZF4vU/t+OPzUetS3PAIvr9Es7huvBleGP+V+h4YD1Ku6bD5ZGHgeeeA7p1A0qXzrDECyGEuOq4&#10;OJeAu4szshsL5XI3Zye4MlawEKLIYJeQ379/v4nd3rlzZ9SpUweVK1c2s2kZT75r167Yvn27mWUr&#10;Ci8cfp21NQrfLj2AheEnTZiynHC6kIZasVF4dNds3L9mKlpE7oRPjapwevFFYPhwpvsF/P3lSiOE&#10;KFa4uTjB09W50JQKAZ6oVsbHenRXQot8aJAXQizbqboWouhgl5AvX768pQIogeTkS90x0tLSTDIm&#10;CnsnJ7vd7sVVgomfNh+OwR+bjmL70dhckz0FpCWi04ldGL5pOgZumov6ccfg3Ls3StAKf9ddQPXq&#10;gIeSOwkhihcUwiV93FE+0LPQlLrl/dGtdhm0rBJkrO+Xl8YVA9C9Thk0Cg0wgj40yBMV+F2LsA/x&#10;90A5SynL4ueOYEsp7WsplnMs5eOGIG9XUwK9XBFgKf6eLvDzcIGvpfi4O8M7r8XNGV75UDzdnODh&#10;mlHcLR0qdqpsow0uTiXgbIpF4FhOnPeK5y9EUSXHOPKX8/HHH2PTpk1o2LChyejq4+NjBPzu3bsx&#10;b948lClTBkOGDDGJoUilSpUQwDjihZDiGEee/pPfLNmP75cdQGJOIt7yk6idHod2kdvQecsiND+8&#10;Ha5+vgBzCljur0n0pAmtQhRKFEe+4OPIF1ZYx685cAbTtxzFwdPxxh+ewjfMItx71i2LNlVLoZRF&#10;oBNb088XGnn4ie/5zrxe8j6X9WZPucNt8072G9v+pu0YrP9ncUzW9xkfLK9m638+m/cZH8y/ln+s&#10;qy5ua1uQ8XLlsozP1rWZll98tfxj/Zbhkm1sfyMLrlh+2YJLP2a9F9vfKgxcPBTrm0J0aFeFa5YQ&#10;6nLeffddjB8/3vLjSEfVqlVRsmRJxMXFGZebU6dOoUuXLvD09LRuDVOpUvQXRoqjkA8/dg6jF+3F&#10;tE3Z+8U7X0hDpTORuPPMdly/YzFKHo1AiWrVgL59gbvvzkj2JIQotEjIF18hT1JSLyAqNhEbIqIR&#10;bRH2/p6uaFghwFjf3V2L9zwmI84tiofyOeOVyzI+83+at2ySyCy3rbN9tr7h68XP5n3Gu3+WXbr/&#10;zJ+tnzI+WxfYlv/zJmOby7FtfzmXb5vV/q4VmY858+FcLj3Np2y2vYj1O1mty3L7QgJrIo5elQ/0&#10;yliQRwpEyL/66qvG+p4XWIk++eSTaE4f6kJIcRTy2yLP4stF+zBja5R1yaV4JieixqkI3LxlLrrt&#10;W4Mylva/RLNmwK23wqIImLrXuqUQorCSX0KeTUNCQgIOHjyIM2fOmM/+/v4mUaCfn1+WbpTchuXI&#10;kSM4ffo04uPjzWcmCgwODjbFNmJLl0zOq4qJiTH1sQ1uW6FCBZRjFKw8IiEvRNGA9YUN29uLS6wL&#10;MotW2/usOj6FCSeLnHexM6tygQj5okRxFPKHz8SbDH8T1x7ChYu//ow3vknn0ThyFx5aNQn1ju+D&#10;Z4ClIby+D5zuHwa0asWemdlOCFG4yS8hTxG+fv16fPrpp8aAwzqT7pL33nuvCXgQFBRk3fIf2Jxw&#10;DhVzjaxevRpHjx41yyjgO3XqZI6nOufWWGAnYcCAAdiwYYMZybUJfK5nZLRBgwaZz3lBQl4IUdTI&#10;q061q3vACjk1NdVUwOfPnzduNZeXYtovcAg4qalGGR8Eelkbdsu9crIUv8Q43LR1Hj6c9SmaHN2F&#10;BL9AnH/kCeDtt4DWrSXihShmsB7ft28fXnvtNZw8eRKjR4/GDz/8YATyF198gWXLll1iRc8M501F&#10;RkaiX79+GDNmDH7++Wcj4qdPn272c/n3evfujUmTJpl9sowdOxZ96conhBAiV+wOMbNmzRpjoXnk&#10;kUdw3333GeuMrTz44INITEy0bikKG9TjbauVRPc6weazc/oFVDh7DP/390g8v/gnBJ+PwaZyNbH5&#10;pf9D7L3DUCIkxGwnhChe0Cizbds27Nmzx1jXW7VqhWbNmuGFF14wLjEbN2407jZZYRP7bB8aN26M&#10;evXq4Y477jCZwHft2mU6BplhbhLOt7K53tDSz2VCCCFyxy4h/9133+Hpp5/GtGnTzPCtu7u7GRLN&#10;XDScWTi5cCEdh87EIzI6ETXK+OHm6n644cgGjPzzA3TZvw4lLlzAb637I+rdj1Dzlr4oWzZI91KI&#10;Ykp0dLQR8YGBgSZCGYdz6RNfu3Zt47tOlxmWy2GdwcLtnZ2dzXdY6PpClxsu9/K6dMLXnDlzjAW+&#10;Q4cOJrkgM4hfHuL4crg/uv6wHWJhx4OfhRCiuGGXjzx9FlmJs9KlryQr6Mxij+85ESqrSVCFjeLk&#10;I7/1SAymbIjEhkPROJuQgnKnItFt0wJ0XT8X5WJPIrVUaUQ99CQ8eveAV+Uw+Pp5wdXOSRlCiMJB&#10;fvjI0yeembrXrVuHxYsXW5dmMHz4cOM+M2zYMLRlKNpcoDvmhAkTMHHiRBP84KWXXjIin2J95MiR&#10;xgDEDgMnvdLPnYL81ltvxW233Wbdw5XMnj3buODs2LHDfGYzRjHPvyUfeSFEUSCvOtUuIX/jjTei&#10;e/fuRtCXZkp+B6a4CPltkTEYvXAfVh84g/PnzqPJoe24cftCtDm0Bf6JcdhdrQFKjBiBKn27wbdc&#10;aThZGlg1gEI4LtkJ+cOHD2PKlCmYO3eu+ZwdFOetW7fGH3/8YdxrmCMkM7Sac47U0KFD0b59e+vS&#10;rKEbzqxZs/Drr7+iVKlSxv2SVn3COpi+9BzZZaFbJl126IvP6DhvvPFGtpFrDh06hPDwcDNyQGwR&#10;cMaNGychL4QoEuRVp9pldu3YsaOJFx8REWEqTlE4Yd8sNe0C9p2Iw08rDmL5vtPAiRPos20Rhq2Z&#10;iq771lo2AibV74bPmt+EX3xrwL2MRLwQRRlavqtUqWL83XMqjBrDZH/0U6eV+3IY7IAW9dz82G0i&#10;nhNZafihld0WsYZw5DY0NNT4xVO4M6EgOxEc7Y2KijIlOxiekhNoaVxi4cTavIwOCCFEUcMuizwn&#10;KtFaQosPK2BW9pmFH8OH3XPPPQ6RgKSoWuQTktOw+3gslu05hT0WIb84/CTKHNqDbrtXoeeelagY&#10;cwz7A0Mwq2ZbzK/WAgdKVUSQjxt+ua8lqgb7yKVGCAcnO4s83U5o9c4tIAGt4xTwFOCjRo3CwoUL&#10;jWWcwvv48ePGEk9B/vDDD5uOQVZQxNP3nZZ4us3wOFq2bJlr2xAbG4u3337buMzQIt+0aVPrmpxR&#10;+EkhRFGjQCzyjDbA4VnGB+bw7IIFC0wlbytLliyRpf4qwj4YU3JzEmvE6fOIjI7H5sMxGLP0AL5a&#10;vA8z10Wg1s51GLJhBm7bNAtlY09hdWg9/NjsBkxq0B37LCKegeDOJaZi38nzSEnLOpycEMLxYQNA&#10;4wtdXHIqFMEU33SBoainGKcLDC3kf/31lxH5FPK0pBO6udANhyO1rJPY+LBt+P77743lnuElGbmG&#10;YpudCLYRLHSLWbt2rdk3/eP5ynaF/vkhISF2JYQSQojiil1Cnv6HrHBZMdPyzslIHC61lZtuuuli&#10;Ug9RsJyOSzJ+739sjMQvqyJMGbf6kKVEYMamSLieOY0ue1fjwdWTcOOORUhxdsXsGq0xpvmNmFmz&#10;HaK9/K17yoCuOIU8MZoQ4ipBt5latWqZun7mzJkmFvxPP/2EP//804jyFi1amE4BoW/6hx9+aPzp&#10;CYU+J7HSgsTOA6Pf/Pbbb/jll1/MJFUKeIr9EydOmDaFk1ZZuH7q1KnGBYhzscqWLWv2J4QQInvs&#10;EvIHDhxA165dMWLECBMXmMOlFO+20r9//yLhnlLYoRV+zvZjeH/WLvyfpXyzZD++XXoAoxftxeyN&#10;h1AxJgrX71qKlxd8h2ZHdiLStzTGN+yJr1sOxJrQekhx+aezxcFndxcnhAR6wtlZQ9FCiAxoEaf7&#10;DH3RV65caaLXUNwzPnz9+vWtW8EI+rCwMPNKizx96NkRoNWeIn7y5MnGqs/CibOMP0+3F29vb9Ne&#10;cISXln7mKOF+OCG2T58+DhH9TAghrjV2+cizgqWPDsNPcrIRh00dFUf0kbfdqmmbIvHJ3N04dCbB&#10;fDZY1nmmJKHq6UMYtGUuBm+eg2SLYN9VuhJGt7oZqyvWx3n3S+M3EzeLeG9QIQA/3dsCXm6a7CqE&#10;o5Mf4ScdDfnICyGKGgXiI0+rO8ODcaiVvvIcIqWrTeZiR79A/AuSUy/gp5URiDr7z4S1EukX4JMU&#10;jzYRm/D6vG9w+6a/keTqhrnVWuLJPk9iUdVmWYp4F6cSKOvvgRGdqxqrvBo+IYQQQgjHwS4h//HH&#10;H5ukHk888QQaNGhgegkcarUVRhhQdr2C44Klj7T5yFkcjUlASto/HabScdG4Y+MMvDN7NBpFheOE&#10;dwDe73gXXuj1MA4FlMOFElfeZgr3RqEBeK1vHXSsEQxni6gXQgghhBCOg12uNRTxTMvNr9ist5mt&#10;uJzoymx/Cj9ZMHBC6pwdx/HqtG04FZds3GmaHtmBIZtmofO+dXC9kIotZavj87aDsaVcDcS7WuM8&#10;Z7pH7s5OaFe9FO5qUwk1y/rC39MVHq6O6yIlhLgUudbItUYI4fgUiGtNz549zSTXO++807yy3H77&#10;7RfL4MGDFbWmAGG75O/hCifLG8/kBNyyeTaeXvoLuu1bgwRXd5Pg6c2uw7AxpBbi3TwzvnBZY9ay&#10;ShBubxWG5pWCEOzrLhEvhBBCCOGg2CXkAwICLsYa5ntGKfDy8rpYGDZM5C8c/TiflIrtR89i7cEz&#10;Zlmt+JN4bNVvuHv9X6h/bA/2BZXHNy0G4MemfbGndBiSLKL+cluUj7szetQJNiK+WaVAeGpiqxBC&#10;CCGEQ2OXa01ycjJWrFhhCie7MrlH5q8zechnn32Wa+ruwoAjuNYwVvyGiGgs2XPSRKhJtVz/Dkd3&#10;ovKs39EwfB3cUpKwomIDTK/dHusq1MVJ70Bjgfe1iPZ+jcobsc5OAK3ulUp5o16Iv8neSncaIUTR&#10;RK41cq0RQjg+BeJawx3RT37r1q1Yt26d+czINeHh4SYd9+XCXvx7KOIX7jqBb5bux+/rDmPLxr0o&#10;9+ck1PjlK7TdvAgJzq74q0FX/NyiHxZXaYaTPkFwcXZChQBP9G9cHne3rYS7WlfCPW0r4+42lXBT&#10;kwpoXDFAIl4IIYQQoohgl5CfPn26SfbBOPKtWrUyGf4eeughE1++c+fOqFatmpJ45APsDG2NPIvf&#10;NxzBlr3HUT7qIAZvmY3710xFu4jNCC9dCeMb9sJvLW9AWstWaNUgDF1qBaNfoxDc064S7rQI92rB&#10;vqgQ5IXqZXxRsaQ3vNxdZKESQgghhChC2KW6aXlv0qSJGbZlQij6ydepU8cIe6bynjt3LtLS0qxb&#10;i39LXFIq1kdEY//eSDSO3InbN87EMIuIL3vuNJZXbIBvm9+I8Y16YX9AOTSrUhr3d6iCx7pWx5Pd&#10;a+KeNpWNiBdCCCGEEEUbu4Q8RTr93xmZhpNb6b9z/Phx85k+ifv27TPLRN6g5f2CpcQmpBhXmpj4&#10;ZKSkXsCxM+eRcOgImu9ag+Grp+CWLXNMKMm51VvgnS5DLa+tEevhg/jkC0hISUNZPw80DA1A+UBP&#10;OCkevBBCCCFEscAuIV+pUiXjB8/JVOXKlTPCft68eSbb64IFC4yVXq41eSPtgkXAJ6Zg34k4zN95&#10;HFM3RuLvbcew69ApnAvfh47LZ+CJZePQ+tAWRASWw4SGPfByjxHYU6oiUp3/meyQaBHyyWnqPAkh&#10;hBBCFDfsUt10qaH1nUK+efPmCAsLM9le6Vrz559/mmRQiiOfO7TCn4pLwu/rj2DImNV44rfNeHv6&#10;Drw8aQPeeX8Sop95Ac1/+xYh505hY0hNvNfxboxqMxgJttjwVvjOz9MV3m6FO5GVEEIIIYTIf+wS&#10;8jfeeKMR67Vr10bFihXx1FNPYebMmfjxxx8xdepU3HPPPYU+O2ph4OS5JEzdcATvztyFE5b3GaSj&#10;V/gKvDjtf+i4YT4S00tgSv2ueKHXI1hUpZl1m0thBJoaZXxR1r/wh/sUQgghhBD5i11C3tnZ2Qh1&#10;us8wAoq/vz8aNmxoMr5y0ivXKzJKztAav/v4Ofy65hBSL6TTUR5+Cefw4oLv8cySn1H75EHsLlUR&#10;Izvdga863o4jAWWRTnelLK5r34bl0Cg0AHKLF0IIIYQofuQq5OkHv2PHDqxatQqxsbHWpcDu3bvx&#10;ySefYODAgbjzzjvx7bffmoRRiiOfM9Hnk7Er6hyOxiTCNTUF9aP24KOZn6L/jkUIjovG7Oqt8GH7&#10;OzC1ejt4hYagY51y8Pe8dJQj0MsV97QJwy3NK6JiSS91noQQQgghiiG5CvnU1FTjOrN69WrEx8eb&#10;ZadPn8Yff/yBv/76C97e3iajKxNFTZkyxWxfUJw6dQrjxo3Dk08+idtuuw233347XnvtNZPRryD/&#10;bn7CTKun4hLhExeDG7cvxKvzv0Xbg5twwSLGv2/eD9+2GIDVFevjjIcvArzd0adhObw3oAGe7F4D&#10;97evjKd61MAHNzXE3W0ro3qwD9xdnK17FkIIIYQQxYk8CfmFCxfCz8/vYqrvXbt2YefOnahZsyYe&#10;f/xx4xtfv359TJ48uUAF9eHDh01WWbrwMFUt09YeOnTIdDQo5h0BlwtpqH4yAvetm4Z71/+JxlHh&#10;JhLNqNaDMLFBd2wvUwXx7l7GlcbTzRlVS/uga+1gDGoWiiGtwsxrp5qlUTHIC+6uEvFCCCGEEMWV&#10;XIU8XWWOHj2K0NBQE0OeMDEUBXu7du1MhldGsOnSpQs2b95coHHkg4KCTOScIUOG4L777sO9995r&#10;MspGR0ebSbeFnpgY+K9cilbTfsbAbfNR/uwJ/F2jNb5uORDT6nTG4YCySHXOiPrj5uyEMr4eKOfv&#10;CTcXZzOhNaykN8r4ecDVsk7uNEIIIYQQxZtchTyhaLQJdL4ePHjQTHqtWrWqWcaQk8zyev78+QL1&#10;kWe4Swr5Ro0aoWzZsiZuPS3zfH/s2DHrVlnD405JSTF+/JnLVfHp59+IiACmToXXV1+g3PxZcHZ3&#10;x5R6XYwrzWyLmI/18EZ6iX9uR5VSXmgSFoCSPhmjIEIIIYQQQmQmVyHPCDXVqlXD+vXrLVo0wrjV&#10;MIMrXW0orAkF8pkzZ8yyq2kpphDnaEFMTMzFTkV2nDhxAosXL8b48eMvFvr5F7hvveUYsXUrMHYs&#10;8L//ocSyZUDNmoi+7S4su2kowivWxgUn54tRadycS1hEvDeuq18ObaqWgpMs70IIIYQQIgtyFfK0&#10;vPfp08dkbp0wYQJGjx5tJp3SEs7sroQJougzT591ezO7HjlyxETEocjOrixdutSI9cxuOxTgjJzD&#10;dRT0vXr1sq7JGgr+2bNnm+g6LGPGjMGvv/5asEKeUX7WrAE+/hgYNQqIigI6doTzk0+g/JsvYnC/&#10;luhYszTqlPNDtWAf1Czri1ZVS+LuNpUwsGkFhAZ5WXckhBBCCCHEpZRIz8W3hKvpg/76669j2bJl&#10;RvjedNNNxk/dZgWnoH7//feNy8vw4cMvTorNCz/88IMR1lEUudng6elpJrQyZj0j5DAkJt17vv/+&#10;e2zZsgWDBw82x5MT/A4FP18JOwXHjx83x7xixQrTMcmPZFbmclpK6ukzcFm6BJYLA2zbBvj7o8SN&#10;NwJDhwKNGxsLPLdNTUvHjqhYnDmfBB93V1S1CPoAL1dZ4oUQ/woaVuiC+Oijj+Lmm2+2qz52VDgq&#10;zIAH999/v5mr5evrq3lEQgiHhjqVbuM0ki9fvjxbnZqrkM9MXFyc8YdnyWx5p7jnOi8vL7POngqU&#10;nQSWnCzj3B/94SniCUX/xx9/bEYBGILy1ltvtXskIK8XyB6MME9JRdqZaJx6/1OU+fErY5VPDg2D&#10;82OPwXXIYDgHB1u3FkKI/EdCXkJeCOH45FWn2qV+GTOejcLlFSTDQTLLK0W8vXCSbOXKlY0ffnaF&#10;ln9GzOHfZQz7N954w4ShvOuuuzBo0KBCU2HHxiZgxfRl2Nq5D8qO+gguMdFYEdYAT3V9EJ9X7oAD&#10;8LRuKYQQQgghxH/DLiFPwWwrmcm8/PJ1uWH7Di3qORVuQxH//PPPmwm3AwYMQMuWLY01/+TJk+b1&#10;WhJz5DgOf/MTqj9+Pxrs3YyUdGB0y5vxVpdhWBRUDWM3HMP3yw5g9/Fz1m8IIYQQQgjx77HPH+Ua&#10;w8g5a9euxYYNG/DRRx8ZMd+zZ09TnnjiCetWV5kLF5C+fTu8Pv8EYZ++h8CoQzjsWxov9HoEvzTu&#10;jYOBIUh0dsW55DQsCj+JhbtOWL6SZ28mIYQQQgghssQuH/lrDX3j6RfPePWXExgYaBJU5ZV88ZGP&#10;jwcWLUI6Q0suWYLY02exvGJD/NqoFzaH1ECcu9clseGdnUqgT4NyeKZHTVRQRBohRAGQXz7yDAzA&#10;gADjxo0zxhPWmXXq1MHAgQNNVu+cXCkZxGD+/Pk4e/asdUmGG2XXrl1x9913m89mTlFqKiZNmmSp&#10;PpeYEMYhISHGMNO+fXv4+PiY7fKCfOSFEEWNAvGRv9Yw3CUzyPbt2/eKYo+IzxciI4GffjKhJdNn&#10;z8aRhHT82rAXvm41ECvDGuCc+6UJnkjahXRExyfjZFySdYkQQhRO2IB88803mDVrFqpUqWLE+7p1&#10;60wEse3bt1u3ypodO3Zg7969Zv5Tx44dTWnTpo3Zjw2biB87dqyZZ1WrVi0j5pnjY86cOaYRE0II&#10;kTMOJeQLBWxc1q8HvvwSGD0a2LAB8dVqYtONd2BCo57YHFITac6WHlM21qASlv8UWlIIUZhJSkoy&#10;c5GmTp2KTp06YejQocbaTWs5XRzXrFmT5choZphxu3///njggQdMufPOO828JkKRzpGDr7/+GqVL&#10;lzYhhBm6mBHI+LeZ8yOnkMRCCCEykJDPK/RAoiuNpYExyZ2++w44dQro1g145FGcHzwEx0tXsG6c&#10;Na7OJVDaxw1l/DysS4QQovARGxtrhDzFOqODMYs3QwDTrYZhhpk7hEEGcoLW9Xnz5mHy5Mnmlbk/&#10;bNAaf+jQIeOywxFV5ggpX7686TTUq1fPiPjw8HDr1ldCtx+60zA3iK3wsxBCFDck5PMCY9zTOvTH&#10;H8C778LSMgG+vsCgQcCTT8J78E2oVqMC6pX3s34ha0IDvdAgNADBfhnx8IUQojBCazmzbpcsWdKI&#10;eEYOI3RvpAWdIj0nIc9tSpUqZVxsZsyYgV9++QU//fSTCVZAazxF9759+8x7utQwtDFh8j9a8ulq&#10;w7+fHewE0GpPNxyWiRMnYuHChda1QghRfJCQzwla4RMTAVqGLA0RRTs2bgSqVQNGjACeegpo3Rol&#10;XF1RpbQ3bmkeisolveDmfKnrjItTCZS1iPfudcqgffVScq0RQlx14uPjjZWbE0tzKhTftMgnJCRk&#10;OeGUFnlaxBNZN2YD5yw9Zakf3333Xbz44ovmM63vY8aMMZ0ACnhOhKVg5/74aoOJ/9hxyMl1h50A&#10;uv3Qh5+F+505c6Z1rRBCFB8k5LODvvBxccYHHu+/Dzz/PCwtG9CiBfDhh8B99wEVK1o3BoK83dGz&#10;bjk81aMGGoYGICTAA8G+7hYB74Ha5XxxZ+tKuK1lRVQulfdIDEIIkV8cPXoU33//vXGVyamMGjXK&#10;WNspprOacMplttwf2cGJrW3btkXt2rXRuHFjDBs2DL179zYTYDdt2mS2oXhn5BruL3PwNNvnzOL+&#10;cjh5duTIkcYqz0Kr///93/9Z1wohRPFBQj4r0tKAmBiAFp6HHsqwxtOV5rbbMiLVdO4MZGGp8vN0&#10;xfUNQjBuaCt8Prgx3uxXFx8Paogf72mBBzpVRVjJjOFjIYS42oSGhpp8Gzbxm115+eWXTbQZPz8/&#10;Yz2nP7tNaNMST2s9Q1raEx6SVvfg4GBjbWc0HIZQK1OmjNkfk/nxbxD+HVriuZzhKrODoS+5Tx6D&#10;rdAtRwghihsS8llx6BDwv/8BDz8MbNvGFjBjguvHHwMVKliuWs6XjZNam1QMRPc6ZdG6SkkEebtB&#10;zjRCiGsJxTfFc7Vq1XIs9IOn6K5evbrJpr1ly5aLlnm65nAiKrdhzPe8QjcdWvkp0oOCgsyxcFIr&#10;X+k3b4s3z05CRESE+Xs8FiGEEDkjIZ8ZNlZz5wJPPw2MHMkYbED37sD48cCAAZyJlRFWMgcfdw45&#10;Zww7lzAJoPhqWyaEENeKf+ompxwLt6GFm8lHKKbp427LqP3BBx+Y9Y0aNTKCnCxduhS333678a+3&#10;WdTpnsOEUHSl2bp1K7744gv89ttvqFq1Klq1amX+Dr9/0003meRR9G/fuHGjCUfJ0JbcP5NPCSGE&#10;yBkJ+cxw8tbKlRklMBB44AHgo4+AJk0ARlWQGBdCFAMotCm6KeLpssIssYzzTqs6Y8pz8qrNh53u&#10;N/R7p/WeUOhTvL/11lu47bbbTAz5xYsXo0ePHmYCrL+/v9nGw8MDzz33HFq3bo3vvvvO+NEz+RSz&#10;0g4ZMsS44QghhMiZEuk258diBodur0h9yxVLl8KygPHTMqzxYWGclWW+I4QQhR2GjqQYpvi++eab&#10;jfvKv4F1JCPdMJ48BTybClrRaaUPDAy8KOTpasNIN5zYSpcbfm/z5s1G4DO5E7fz9fU1rjgsNoHO&#10;/XFbWu0ZapJRcDgSwHCX3M6e42Y4y0WLFpmkVfzb/HvsLAghhKOSpU51MUr1EiTkL79AlkbQTHRl&#10;YxMcbN1aCCEcg/wS8o6EhLwQoqiRVyEv15rLYXQaTm6ViBdCCCGEEIUYCXkhhBBCCCEcEAl5IYQQ&#10;QgghHBAJeSGEEEIIIRwQCXkhhBBCCCEcEAl5IYQQQgghHBAJeSGEEEIIIRwQCXkhhBBCCCEcEAl5&#10;IYQQQgghHBAJeSGEEEIIIRwQCXkhhBBCCCEcEAl5IYQQQgghHBAJeSGEEEIIIRwQCXkhhBBCCCEc&#10;EAl5IYQQQgghHBAJeSGEEEIIIRwQCXkhhBBCCCEcEAl5IYQQQgghHBAJeSGEEEIIIRwQCXkhhBBC&#10;CCEcEAl5IYQQQgghHBAJeSGEEEIIIRwQCXkhhBBCCCEcEAl5IYQQQgghHBAJeSGEEEIIIRwQCXkh&#10;hBBXkJ6ejoSEBOzatQsrV67EihUrsG3bNpw9exYXLlywbpU1a9euxdKlS68o69evx4kTJ8w2aWlp&#10;Zn/Lly+/Yptjx46ZbYQQQuRMCUtlnW597xCcPHkS58+fR2pqqvns6uoKX19f+Pn5wcXFxSzLC2yI&#10;2FjUqFHDNCR169a16/tCCFEYOXfuHLp164ZHH30UN998M9zc3Kxr7CM+Ph4bNmzA//73P4SHh5s6&#10;s3LlyrjvvvvQuXNnBAYGWre8Eq4/dOiQ9ROQnJxsOgBVqlTBa6+9hv79+5tOwoABA4xw9/DwMHU5&#10;YZ18zz33YNCgQeZzXkhJScGiRYtw//33Y/PmzaZNKFGihHWtEEI4HnnVqQ5nkf/kk09M49SpUyd0&#10;7NgRgwcPxhdffIGoqCjrFkIIIf4LtO/s27cPr776Ko4fP44vv/wSP/74I3x8fDBq1CgsW7YsR6v8&#10;pEmTjAXfVn755Rf069cPISEhaNWqlXWrDK6//nr8/vvvl2zbt29f61ohhBA54XBCvn79+njppZfw&#10;119/Ydq0abjxxhsxe/ZsvPfee9YthBBC/Bfi4uKwfft27NmzBx988IER302bNsXzzz9vXGI2btyI&#10;6Oho69ZXUrJkSQQHB18sNLScOXMGTZo0QdmyZa1bZeDu7n7J9kFBQcZCL4QQInccTsjTqtOjRw8z&#10;xNCgQQP06dMHLVq0ML6WNncbIYQQ/56YmBjs3r3buM9QwHM419nZ2dS75cqVQ2RkJI4ePWrd+kro&#10;1mIrtk4B6+f27dtf4fIyb948U69zlPXhhx/GggULjCtOTtCVhq4/dCNi4d/gZyGEKG44nJD39vaG&#10;l5eX8fvk0C4bFJawsDDT0GQHrUiJiYnGv95WWPE72BQBIYQocOi/Tp92CnlazG3im/Wuv78/kpKS&#10;jIDOC1u3bjU+9pUqVULz5s2tS2Hq665du+KJJ57ACy+8gFtuuQWnTp3CZ599hilTpli3ypqFCxfi&#10;gQceML74LJwT8Mwzz1jXCiFE8cHhJrsSVuIzZ840w74U42wg7r77brRp08a6xZVs2bLFNA6MpkB4&#10;2myMFi9ebCZbabKrEKIokN1k18OHD+OPP/4wFvCcYD3asmVLsy1HOi/f/qGHHjKGkKFDhxoLe258&#10;/vnnxv2Ro6fDhw+Hk1OG/YiGmCNHjpiOAgvrY06u/eGHH0wH4o033rjCDcdGRESEiaZDdx1CQ82O&#10;HTswfvx4TXYVQhQJHGay6/z58/Hcc8+ZaAPZFQ63cpiXw6mE/pS1atVCvXr1UKpUKVOZHzhwIEfr&#10;Ov0u6Z9Jtxxb4VBuTlZ8IYQoKtDvnCOXdJXJqTCyDCe1cnu6rFwOrfWsNym+c4PuNxTWFOa0xttE&#10;POH7ihUrokyZMggICDCv7dq1M5Fx+L2cXHdCQ0PRpUsXDBw40BRGweF3hRCiuHHNhTx7F2wwPD09&#10;sy1cn7kBqFmzpqm8H3zwQWMVKl++PH777bccI9cwWsJ1111nhmNZaBm64447ZIUXQhQLKKbphkKL&#10;ek6lZ8+epk5lnUkjCV0XbRFqGAOe7i8U3jSi5IYtJjwtSiy5QWNM5pIdbA8YrpKjDbZiC18phBDF&#10;iWsu5Js1a2Ys7vSRzK7Q95GWG5vopiWIDQkbG050pWV+//79OVpwbBW/bRiXhZW/hl+FEMUB1p90&#10;OaEAz6kwJwdFP0c9WU9OmDDBiHkKckYLo5W+evXqJsIMocsOI4hljhtPOILK4WDWu4w2xv3aoCsM&#10;o96sW7fO7JuTa1l/042Ho6/sRHBSrRBCiJy55kKek1dLly5tfCGzKxxypejm5KuDBw8aqxD9QFn5&#10;M9YxRTyHglmEEEL8NzgKSiHPUczp06eb2O4///yzEez006SbjK2+pR89Q1RyUmtmKPA5N4nuPPxO&#10;ZmjhZz0+btw4U3799VfzynlM7DzQx591vxBCiJy55kLeHmyWH1b2nOxK6xAbAPpgMjlU1apVrVsK&#10;IYT4L9Aq/sgjj5i6denSpWY+E90a6c7I0L82aIzhiClfM0NLO33ZOSGWAQkyw5FQbs9XJoFinc5X&#10;bk/3HiaEyuxOKYQQImscKmoNLe9jxozBqlWrjO8mLTfVqlVD9+7dccMNN5gJrXklr7OBhRDCkcgu&#10;ak1Rhm48ixYtMsERFLVGCFEUcJioNfbAaArvvvuuSRiyadMmrF692gzHMvSkPSJeCCGEEEIIR0dj&#10;l0IIIYQQQjggEvJCCCGEEEI4IBLyQgghhBBCOCAS8kIIIYQQQjggEvJCCCGEEEI4IBLyQgghhBBC&#10;OCAS8kIIIYQQQjggEvJCCCGEEEI4IBLyQgghhBBCOCAS8plIT09HcuoFxCen4nxSqnnPZUIIIYQQ&#10;QhQ2JOStpF1Itwj4NIQfi8X8nScwb+dxbIs8awR9atoF61ZCCCGEEEIUDiTkrayPOIMnJm7CHd+t&#10;wZO/bcLTkzbjrh/WYPjY9Vi5/7R1KyGEEEIIIQoHEvIW1h48jQ9nh2PJnpM4m5CClLR0U+ISU7Eu&#10;IhpvT9+BZZZ1qRdkmRdCCCGEEIUDCXkLE9YcRvjxOCSmXEBmj3i+T0q9gIjT8fhq8T4kcb185oUQ&#10;QgghRCFAQt7C3hNxSEhOs366Eor5rZGx2H38nLHUCyGEEEIIca2RkLfA6DQXcrC0c01iShoOn4nX&#10;xFchhBBCCFEokJC3AyenEoDlfyGEEEIIIa41EvIWPFyd4Vwie4XONd7uLqhc0huuTrpkQgghhBDi&#10;2iNVaqF+BX/4WIR6dni4OqFl5SBULu0NF2eZ5IUQQgghxLVHQt7CTU0roHHFAAR4uoDeMzb43tci&#10;8OuX98e9bSvB3cUZJXKw3AshhBBCCHG1kJC30KBCAB7tWh0965VFlVLeCPZ1NyUsyBudapbG0z1r&#10;onnlknDOrPKFEEIIIYS4hkjIW2kYGoB3+zfAN3c2w/sDG+D/BtTH13c0xaeDG6OFRcQLIYQQQghR&#10;mJCQzwQN7pVKeaNDjdLoVDMY1cr4XOJqI4QQQgghRGFBQj4T9H93shS60LDwvXzihRBCCCFEYURC&#10;XgghhBBCCAdEQl4IIcQVnDp1Cr/88gueffZZDB48GLfddht2795tXZsz6enpmDt3Lp5//nnzvQcf&#10;fBDjxo3DyZMnrVtkbJOSkoIJEyZgxIgRuPXWW/Hkk09i9uzZiIuLs24lhBAiJyTkhRBCXEFCQoIR&#10;7hTVsbGxmD9/PqKjo61rc2bp0qX47rvvcPz4cVSuXNmI9j///NOI9qSkJLNNamoqJk+ejJ9//tms&#10;r1atmuk8/Prrr6YTcOHCBbOdEEKI7JGQF0IIcQV+fn7o2rUrhgwZgi5dusDT09O6JnsoyFlofT9/&#10;/jx69+6N4cOH495770Xp0qWNtT08PNyIdHYQvvrqK5QsWdJY/LkdrfKJiYlmu2PHjln3KoQQIjtK&#10;WCrddOv7YkVaWpqxFtWoUQMLFy5E3bp14eKSfXZXIYRwBM6dO4frrrsOjz32GG6++Wa4ublZ1/w7&#10;6P4yceJEvPbaa8Za3rJlS+uaK2FzQut9u3btMGjQINx9990IDQ019S2t8T/++KMR7XfccQd27txp&#10;tvv+++/Rs2dP03GIj4/Hxx9/jLVr1+Lxxx83HYis4P7YGbA1XzzGxYsXGxcdftfX11eBCoQQDg3r&#10;OBo0qE+XL1+OevXqZalTi7WQP3LkiLlAL7zwAipUqAAnJw1QCCEcG1q033vvPSO8KaY9PDysa/4d&#10;9gh51qt79uxB9+7d8f7776NPnz5GoJM5c+ZgzJgxqFmzpvGd//vvv3HnnXdi1apVqFOnDpydnc12&#10;3377LWbMmIEBAwaY9Vlx8OBB7NixA6dPnzaf+XfZMWCn4J133snT6IEQQhRmKM/Pnj2LZ555BsuW&#10;LUPDhg3h6upqXfsPxVbI0z8zMjLSWIaSk5ML1HrDXtWBAwfMDSiOHQZbI1u2bFkzjF4cLWW8Blu2&#10;bEGVKlWMsClO14BVDC2t27dvR6NGjf6zhdgR4TWgpXr//v1o0KDBRdFaUPD39tJLLxlB7eXlZZbx&#10;HrDO40hkTvAZrVSp0kUxbK+Qp0V84MCB+PLLL83ft+1n0aJFRqTTxeatt97CpEmTjNV948aNqFq1&#10;qtmG0Gd+2rRp6Natm5kkmxX0oeex7Nq1y7ok4xrz79s7slpUn022a5s2bTLGKv4GHP28rvYzdLXg&#10;ebFDSstr7dq1i8x5UfewrqEQrV69epE6LxqBWS9y/s/V0HOso1h38veRVftZbIU8T5s3hFEU2NDw&#10;ZhRURccG9OmnnzYNGC1Rxc1axKH+vn37mka5f//+xU7I8bfGa9CmTRt8/vnnaN++fZa96qIKO820&#10;nlLUUViUKVOm2HVmWelzAuijjz6KFStWFKjrB39vnKjKv0FrvO3v7N27F9988w1+++038zk76Jbz&#10;3HPPGTFP7BXyGzZsMM/5qFGj0KNHj4sdiQULFhiLfEhIiNnXlClT8PDDD5vtOdHVdpx0v+HE2F69&#10;euH+++83yy6Hx8TCOpzwnPmZ520bAcjL9S2qz6ZNRLHjzE4PRzwc3XX0aj5DVxN2uKZOnWo6vn/9&#10;9Zc5r6IAJ7WzvlmyZIl5pr29va1rHBvWMRzxpHb86KOPLtZvBQHrJxZqSBpY+Axn+Zu3bCQKmPPn&#10;z6ffe++96RYRn265IdalxYfY2Nj0Fi1apP/yyy/plofburT4YGlU08+ePZtuEUbpc+bMSbdU3NY1&#10;xQNLA5xuEfDploo8PTIyMt0i9qxrig+857z3/A3wt8DfxNUmMTExPSoqKj08PDzHwnuU+TnlsY8d&#10;Oza9SpUq6atWrbIuzRre24MHD6aHhYWlW0R7+pkzZ8xynu/06dPTLQI//e233zb14MyZM9M9PT3T&#10;16xZc/GZ4HaWDkD6DTfckD5hwgSzrCApqs8m7wPvI585Pnt8Bh2dwvAMFQR81tg2so1kW1lUYH3z&#10;ySefpPfp0yc9Li7OutTxYd1FLUdNR21XGJBTuBBCFAM4EsbREFq/cyp0gfu3Vmlai+g+yL9DVyqG&#10;kyQW0YWjR4/ixIkTF4eHOXGLrxYhb1wmCF8jIiLM9jwWIYQQOSMhL4QQxQCKbBa6NeVWuB2Hxg8f&#10;Pmzmt9C3Pjk52cz1oZsU/Xn5mXASFiel0u2B8PuMlsMh9d9//x3r1q3D+PHj8ccff5gINh06dDDb&#10;cKiYvvQcdp85c6Zxu+JQPH3sOamL7iBCCCFyxvl1C9b3ooCgdYmWJk6MqFWrVpGZ9JFX0tPTcebM&#10;GTRt2hTly5c3jXhxg9eAPnUMt8e5EsXpGvDc6SdPX2T6Pbu7u2ft51fEoTDmdWBs9mx9HQsRtKB/&#10;+umnxg+UIp3WdPqz03+dcIIq/dE5WZVx41u1amWs7TwvThxlHHl+j2KeIp3C/J577jET3/j7Z+H2&#10;7CQwbjx95g8dOoTOnTvjlltuQbly5a7KNSqKzybPie0OR0Q4T4H3qSicl6M9Q3mB94qRpjg6xd+g&#10;o89lsMHzYh3g7++PFi1aFKnzYg4Mjlxy0nVhOK9iO9n1asIKlROPKOBLlSpVrEQc4fmzgQ4MDCx2&#10;EVsIHzFeA4bM48NfFCJI2APPnw0wXSYo/vgcFMffACcs0ZLNSaSsAwr7NWBjRfeYqKgo65J/4H1k&#10;4W+Zgp/bMToKJ7ISni/vNws7cOy8sRPPc7dNDrM9FwxXySgQnETm4+NjtuG2V2NSfFF9NnlenHi8&#10;b98+hIWFFYnOsyM+Q3mB50VDH7MmV6xYscjoAz5XMTExRswXJQMez4sdZD5fhSVwg4S8EEIIIYQQ&#10;DkjxMg0LIYQQQghRRJCQF0IIIYQQwgGRkBdCCCGEEMIBkY/8VYSz7Tn5g9EfOJGMnzkJiWHYOEmM&#10;sZuL+iRARq/hRBFO7mH4Ok5+ZTzpogrvMSc6c8Igz5f3m9E4OOn5akzmu5bwfHm/GRGEk9Q4OYgR&#10;S4KCgopF5CZOXuO587fOrJR8vhnBgXHWM2dcFdeGovZssk2xpcTn5HJOwmOWUP7emFWzqDxzvG+c&#10;YM3QqIwyxAmifJ4cEZsm4AReTgonzPzOqE+c+O2IE0QpKVnv87fIc+LkUE4i573i80UKc93Hupr3&#10;hMfPibr8zIn9rBds+TV4jnzeWHewnuc58lmzTea/2vdNQv4qcvr0acybNw+TJk3C/v37TZSGgIAA&#10;NGvWDA8++KBJgFLUxR3jRTMdNcPYMZJN48aNMWfOHOvaogWFKx90xsaeNWuWaWB5v2+88UYTP5v3&#10;uygLWoYV/Pvvv01YQUbPYAST77//HjfccEORSdedE0y3znNnHHY2aGyYa9asifvuuw9t2rQpMuHz&#10;HJGi+GwysdZPP/2ELVu2GGMJxS1F/L333otOnTqZ83P03xsFE0Xvxx9/jK+//trkK3j11VdNaGdH&#10;g+diC706bdo0owkIowzxnNg2snPpaPBZYhtvOyd2VhgRqmPHjnjkkUcK/e+QxhfqNOa+4PEzb8bo&#10;0aPNb41GV0LtxtC6fN42b95s6hPeN54fz5Pt29U8R7nWXEXYy2NhspORI0eaBCnPPPOMaUg++eQT&#10;81AXdfjjZiz9m266yTQuRRl23H777TeMGjUKQ4cONR04xseeMGGCEXis8IoybKhYoXXp0gVPPPGE&#10;dWnxgc8zR9reeOMN8zt47bXXjKXq/vvvN78NXh9xbSiKzyZ/W+Spp54ysfvHjBljOo9sY7Zu3WoE&#10;lSNDmyM7xCtXrjQGIVpJHdnwRYvuzz//bErbtm3x66+/GvH73HPPOXQ+Axpvxo4da0IzsqPM82L+&#10;kB9++AG//PKLsXAXZlgv83fFe/LKK69c0Zni75Cd5m+//daIfmq37777zljshw8fboxWV/1Zo0Ve&#10;XB0svbb05OTk9KSkpHTLjTaf4+Pj0z/44IN0S+87ff369dYtiy48b16Dbdu2pT/++OPp3bt3t64p&#10;emzZsiXd0llJHzFiRLqlAbp4/x988MH0wYMHp8+fP9+6ZdGE52uptM05h4eHp3t4eKRbKvV0SwNm&#10;3aJoc/mznpCQkL5s2bJ0Ly+v9NmzZ5tnX1wbiuKzyd9ZYmKieeZsz96RI0fSw8LC0r/88st0i+iw&#10;bumY8HxWrFiR3qFDh/SpU6emd+3aNf2BBx5I379/v3ULx8Ii2tOHDBmS/t5775nfHu8Zi62+sAhK&#10;65aOxTvvvJNu6RSnWzqTF8+F7X3//v3Thw0bZurBwgyvu63dio6OTvf29jbPz6lTpy6u//jjj9N7&#10;9OiRPnHiRHOO3D4qKiq9XLly5n4eO3bMbHu1kEX+KsIeNn2s2NvjsC0/szCrG/3iioPfMM+R14Cv&#10;RdmtgL16WvU4NNe+fXvTq7fdf84JsFQSRX4EhudL9xHb/S5uXP6sE953S71r/Clty8TVpag+m/yd&#10;8Vz4zPF8WGy/N/rt8vwcGbqoWYSTsZRaxLzDZwplEjWOMNDl8K677jJZXW+77TbjlmIRvw7bPtK/&#10;n6MNPD/6j/P9rl27zPPGe1fY2wJed1u7ldVvjOfE+oGjXczsyvNh4Xy/5s2bIzw83Jzz1UQtyTXE&#10;0pMzfuKTJ082D7HN/0o4PpYeuhELvMd0r8hcKXOyJ9ezEhfFA4opTtAbN26cqfw56dfRhZWjUhye&#10;Tf7eKOK/+OILM8GQczMceV4KJ7YuWLDA+P4PGzbMGL4c3RBEt4xVq1aZDgrdTTl3JjQ0FG+99RZm&#10;zJhhJlo6It27d0ffvn3NufXu3Rs9evTAZ599hn79+qFPnz4O3wFj8ALWD/wNsr4g/C2y48xnjb9R&#10;PntXEwn5/8i2bdvw9ttvm0lSORX6wdl8GAkbC/ZQ33zzTZO+mD7j9LFyNDjh4+mnn87ynDMXTh65&#10;2r3UawmtfrSqEFplMzc67L2zobWtF0WfgwcPmjpgz549eOmll8yEL1nkrw3F4dmk2KCP/MKFC43w&#10;5eRdRxVQjHi1bNkybNy40cxjYJSaogDFHn97nDN3++23G6E7aNAgM2mSIw+O2l4y2gut0uw4Usjz&#10;vGi4oF859ZKjP1s8fhbWFZc/U/zMdaxDriZqSf4jHF7hUFKjRo1yLLbwkoQinj90TrTiMM1jjz2G&#10;unXrOmQIrcDAQNSoUSPLc85cONrAH35xgQ80e+yEjWrmB5sz3nktHDEigbCfvXv3mggIFCIcQufk&#10;3+L0LBQ2ivqzSYsgJ+1ypJeuGtddd53pODoqPJ9NmzZhyZIl5rwYGYRtJl03uIwTEvlsXW3x9F/h&#10;b5BGvNq1axsNQUMeO1xNmzY1kYcYQtQR4WgC7xlFPEcZ7r77btx6663GnZATXjkS5sjwvrF+YEeM&#10;9YUN/v5oqacb29Wu3yXk/yN8EK+//no8/PDDOZbWrVubHipvPnulDFtE3zhaS9iw2xoWR4M9bVoR&#10;sjrnzIWVVXESrhQLjBnOjg7DV9EKaIPuVOzUOeIIjMg7rNh3795toqNQaPTs2dOENmQ94OhuAY5M&#10;UX02+XtjSE36WP/555/o3Lkz7rjjDhM9xJE7jhw1oTGIHRLeM5v/P7G5NDji88T7QgNX5g4I3/P3&#10;6Mj3i88UnzEaJ+kqRHcTug6xs8IOmaNb5Fl38L7R9YkajvC+sYNCAy1Dvl5tPSch/x9hpc8by4o/&#10;p8LGmzeaYcAYjok97v79+6Nr164Xe3aO+AOnOKe1J6tzzlw42sAKlxN7OQrBwnPmubP3bvMry1yp&#10;OTJsWPiwM0cAQ6WxcqNPJOPns7ASp/WlKMPfM4fFeW/pVsZ7S4sFP9t8lIsydKPhEDmHlGll4xAz&#10;6wteE47KFZXfuqNRVJ9NinjmLmBYY46S0hLKdoeWXdatmTssjgTbD4p4uqS9+OKLpjz77LMm/GST&#10;Jk3w0EMPmTkAjibm69evbzom1AKcDMp6ka+rV69GixYtHDbJFf3GGd6Vvv+M+c/zYl3IsIx0Gyrs&#10;LoV8TqhNeNw8D9bTdHNiG8Z2i3U4ny8up8swxTyfvfnz55u5HJzwyomvVxPn1y1Y34sChhldaZ1j&#10;jFU2JOylshGhhZ6FPTm66hRl2GNdtGiR8a2nlZIPAK0PPH+6H/H8HdkakRlaJVgZz50713Rc+MDz&#10;PXMJcBSHozS0NhVVKFjZSFFcUCAtX77cDK+ycqdLA2MlF+XfOzvsTIBFOCLFSAf8nfOZ5/ArDQBF&#10;5bfuaBTFZ3Px4sUmURLrVEYHYXtja1socvl7c8T6hsKP94p1h63wM2PlBwcHm5Eu1iWOBsUexSLv&#10;z5EjR8w8Gop4/hZHjBhhOpMUjY4GO40ciTxw4IDpILO+48RXjnZxLgA7MIW53qOIp07hyBZHEDjP&#10;hPU1z4VCnoZL/t74fK1bt+7iPaRLETO70p3oaucBkJC/ilDA8IbzB0CLHH8kFLO2wqFQWoOKMuvX&#10;r8f06dPNubPnS4sRrRDsrbds2dJkgGMjWxTgaAU7Z3yoWUHzHrNipt8q3akc2W81L7DSY/IWRmph&#10;40Q3NAolWmdInTp1jLWtqMLOKs+b8Ddue85ZB7CRZqVflDtyhZmi+GzSZ5yjP6xT+YzZfm8sbFeY&#10;/bSodJzZdtBIQNcNZkCluHc0eJ/4G6TgoyBkvUCXDArBbt26OawrKus1Pj/sUPK8KOp5XnQrZHZU&#10;tu+FefSELjM0PNGfn88RDYy0yFOjULfRGs/OCJdzhJmdFK6jmzGTr3HU4WprmBLpGt8VQgghhBDC&#10;4ZCPvBBCCCGEEA6IhLwQQgghhBAOiIS8EEIIIYQQDoiEvBBCCCGEEA6IhLwQQgghhBAOiIS8EEII&#10;IYQQDoiEvBBCCCGEEA6IhLwQQgghhBAOiBJCiXyDWc+Yanr//v1o3ry5SUHtqDBbG9OAMxsiU5vn&#10;F8xom5qaavZbsmRJ69KiA68bMxIycymvX1H5PQghhBCFEQl5kSunT582KeZzgummmSZ73rx5GD16&#10;NMaPH29S8Bdm4uPjcfz4cfNat25d69IMnn32WZO+/cYbbzSpl/OLESNGmBTQQ4cORbt27axLr4Qp&#10;yE+cOIFTp06Z7fmYUiAHBQWZdOsUydcKXq9jx44hMTHxinvMFNU8xltvvdW88nfgKL8HIYQQwtGQ&#10;kBe5Mnv2bDzwwAPmPX8uFJYxMTFG6FJcktq1a2PQoEFISkq6psIt88+5RIkS1ndZw87JN998g23b&#10;tmHOnDnWpRnExsbCycnJCGYXFxfr0v9ObkLedvyHDh3ChAkTsHjxYhw+fNhY8UuVKoUWLVpg4MCB&#10;aNq06cVrf7XZuXOnuccHDhzA9OnTrUszOHv2rLlunp6eRvBLyAshhBAFh3zkRa507NjRuEywLFu2&#10;DK+//jrKly+P77777uLysWPHonfv3tZvAGlpaUbIxcXFGeFKt5vMIpsWZy7LvA0tvFxu246vuW1D&#10;gcv17ECwcBsWbsNiW8bvc7vk5OSL67hvfuaxcj0Lt+e+XV1dTbF1BriM2yUkJFzclvu1ndflx8rC&#10;bXl89sL9Pv744/jxxx/RqlUr/PDDD5gyZQruvvtubNiwwayji47t7/KasPD4bPDv8u/z/Ijt+Lgs&#10;8/WwHX/mbbjO9v3Lt7NdNxZuYztX23V1c3Mz141iPju4HY83t+PIfC35nn/Pto0QQgghJORFHqDl&#10;l9Z3luDgYOPr7OzsjMDAwIvL6UZhc/egGKbgpFtKlSpV0L59e/z++++Ijo4268nJkyfxyy+/oFu3&#10;bmYb+lA///zziIyMNEKPUEhOnTrTPQbNAAAKs0lEQVT1ontL/fr1jUX74MGDFwUdXXn69euHV155&#10;BS+//DIaNWqE22+/3bjM0DXl1VdfNdbrqlWrolOnTkYU0y2EVu6ff/4ZX3/9NRYtWmTcVUJDQ/Hu&#10;u++a0Yb77rsPL7zwAnbs2GH+DoXq6tWrjSWdluVKlSqhQ4cO+O2338z2FJvcd58+fcx6uurQveRy&#10;S39uUMByPytWrMBTTz2Fhx56CI0bN0bNmjVxxx134LnnnjOC9u2337Z+A3jwwQfNtrSU21iwYAGG&#10;DRuG//3vf+YzvzNt2jTcdNNN5vhY+vfvj0mTJpljJ+fOnTMdBp7b3Llzccstt5iRFt6/n376CWfO&#10;nMHevXtNB4OdOF57XjeWL774wrhg3XPPPcYtac+ePWafWUFLPs+jWbNmqFWrlrlm3Cf/PqHA53F0&#10;797d+NrXqFEDPXv2xF9//WWujxBCCCEykJAXuUKrNC2sLHxvs1JfvtwGxTjdQmhBpktFvXr1MGrU&#10;KGzcuNGIdPp9//rrr0bIDx482Lx/7bXXzPr333/fiGxCMUeBR4FNofjSSy+ZdXTzofikmKcVmm4w&#10;dP+hO8dnn31mRD1F5xtvvGEs19w3j4PCety4cUa8stPRt29f3HzzzUZQUvhyHxTq9PWnxZjinX+D&#10;heu5P/6tDz/8EJMnTzaWcdsETgpMdmbYiaDIpYCuUKGC6Vxs2bLlEmt5TtgEN8UrOyDcJztNvMa0&#10;dHM5Oz/bt29HeHi4OTZ2nGwWcRv8e1yeWfiyY8RrMGbMGHz11Vemc8T7xOtMuC/+fXZMePwDBgww&#10;rkdNmjQx58tOCe/FDTfcYDoBHC3gdWGh6A8ICLh4LNzX5fD42IFjZ4z3j9eGx8KOAl10vv32W3O8&#10;PC92Brp06WI6W+xE8LqWK1fOuichhBBCEAl5ke/QUt+rVy9cd911aN26tbFuU7gxeglfKa4p1mjR&#10;ppBv06aNsb4OHz4cCxcuxNGjR401nW48FIfsEHA9hTdFPIXxkiVLjDAlFJ8UlRSedAOi9Z1We37/&#10;xRdfNMfC47jtttvQsGFD7N692xwLfc45mkDhTqs3rfkhISFGOGeGHZPly5cbkUnLN/fXsmVLY0mm&#10;nzu/z9K5c2czOtC2bVsjtmn9ZmQaCuC8CnmKXfruUzCzk0ABb4OdJUbQ4fnx3HkOmcV7TvCcaNWm&#10;+xOPj9d+yJAhZn8cPaEAt8E5ARTqPXr0MNvxulKY0xrPdbZRGB4frxsLrfK5zSXgfeIIC/fF+379&#10;9dcbEc/joGWe15hRbjiaws4ej5f3lcfLeQHsEObnfAUhhBDC0ZGQF/kORS2t3BT0Xl5exj2D1mRa&#10;ySlAIyIijJsKrbCPPfaYEfp0IaH1nW4XdH2xvVLQUmBznxTeDRo0MPulRZqWX0KxSyHI4uPjY0Qp&#10;RSf38emnnxrXk3vvvddY0OlGQ6HMjgK/Z7N207ebhZ8zjy4QHkdUVJQR+ZxsSvFL6z+Pg4Xikt9j&#10;54HW4yeffNKczwcffGCOgR2HvApuwtEAujNlFvE2+Hd4nBTD9rqZ0M+coyB0a+E1ee+997By5Urj&#10;EkMrvA3+DYpninVGI6LrE185kZX3j8dlKzldt8vhNeB8Ct4bWvx5DBwBYWfr77//NtZ6Cnjec44W&#10;cOSDIyzsCPHYs7smQgghRHFFraLIdyhsM8depwCjyKPwpGWaYpDCj/7PFOYstJTTok2/dIo4inRu&#10;z44ARSShiOO++Jl+1DZxzE4CBTzXEX6P/tZ0n2GHgvu2/R1aguleYk9ISe6Pf4vHwpIVmzdvNm47&#10;69atM+4w7FSwA8PrYHMDygu8ThTQ7PTYOiqZocjnOl6/smXLmu1ZLt8/P9tGAXjsPIb/+7//M1Zv&#10;dkLookM/fv4t/h3b6IYNjoTYRDOvL/8eLer2dh4yw2Nih4GjFPTRt90TuhAx4hH963lOjLHPCdVc&#10;R2FP15933nkH8+fPN4JeCCGEEBlIyIsCIbPlNLPYZKF1na4YFGp0p8lc6D9NkUnrO4U5rcC2SbIU&#10;phTwFLIUgxSXhK/8e/wbhAKe6ym66UrCSZ+2/dMKTL94diKyE8GXQxcS7osilMeTFWvXrsW+ffuM&#10;+wcFKf8m3VMomu2xxvNc6AZEqzVDUFK42+BxcnRg/fr1xv+elnKeN/8GRyEotG3b8TrZrOy8bnRZ&#10;oSCmaKa/OY+PrkphYWEX74sNXpPL719mbOtzu26Xw+/xvrPTxQnM999//yX3he4zFPLsqNEPn+t5&#10;rzhJma5YFPJ0cxJCCCFEBhLy4qpDEc2Ji4zfbvPzpjDkRFIKNopSrqdllm44jKVOv2m6rlDM0SrM&#10;CZg2C/zlUCgyygs7AzNmzDCuIxSR/Dvcjy0JFL9PEUxrNV1naJXmvi8XqDYrMV0/6A5EMUlBT6HN&#10;wuOlcCZ0taEVnvtnxBvu1x44mkHrNK8Ho7TQBYluQOy8cH90QeE1o986rek8Lx4b/w47Ejw3ug5x&#10;4jCt2YTnw2Nkp4AdHI4YUNwzyg2vqb3QQs/rxo4C/wavGzsRuQl7dlI46sLvcQTDdnz8LudF8Fry&#10;HvE919Nlh509TnrlMfN7vFdCCCGEyMD5dY5hC5FHKLTon05fc1pQaRm2QbFIcU7rNCd6UmjaljPO&#10;PC3tnBjJGPQUfxRrFJ8UoRSptDRzIiyt2hTPFJsMY8i/RzFLtxWKeop4Wr0pJrmek1rpR8/lhGKY&#10;Vnn+DU6epQCkYOUk2TVr1hjRTcsw3UcofPl3KeApJClGKXYZLpMjB7RgUyhTWNt8+zlCwOPmJFG6&#10;pfB8+MrjpOWbHQfbdeB7huykBZoCeObMmRc7IhUrVjTHmxkKc1rJ6RrE/VPUsuPA/TGqDpfRXYiT&#10;fnl8Nhiukh0NWux5niw8f3ZoOGGVIpr+8LzW7BRQxHOf7Djx+DiZmNeT/vzsrDz88MNm/zxvXj+G&#10;o+TIBCcTU2Dzb3F/vNb8DjtFXM/rxo4UJ6ny+5l/D7zmvFb8m7xWPC9e061bt168rnT34TpGyeH9&#10;4LZcx/vHCca2/QohhBBCQl7YCYUuxS8FI6OK2MQ6oWWV6yj8GPGEQtm2nBZiCnT6jVMoU6xS2FHA&#10;cwIkrcgUnja/abpXcNIj98EJoxTgFI+MN//EE08YCy1FJq26/JvsILCjYINikvuhMGYHgIVikAKf&#10;y+kjz31wO4pm+o5TcHIZ/bd5PBSdPGYuo9hlfHV2KCgsKZTZIeDf5blQ7FMss2PBDgrPmYKby2ml&#10;pwCm6OV+abHnMfD8L4fHy/3wPLkdj5nHRdFMgctjYGhGvtrgcfI7NoHMa8aY+xzV4HbsNPC8eZw2&#10;az1HFBhxhx0xnh/deSjkKfIprhlOku5EPB7eF94D/h3ui/tnYSeFnSheD94rniuPgduxY8Vrm/n3&#10;wOvAv8HOES3rvE7smDCkKLflteR94XXlcnaweKwU+F27djWuQFl1foQQQojiSgmLMLPP0VUIcdWh&#10;oGeiKHY46N9OCzfFuxBCCCGKLxLyQjgIdLOxuaBwIi0t3EIIIYQovkjIC+EgcH4CCx9ZuunQ7UUI&#10;IYQQxRcJeSGEEEIIIRwQhZ8UQgghhBDCAZGQF0IIIYQQwgGRkBdCCCGEEMIBkZAXQgghhBDCAZGQ&#10;F0IIIYQQwgGRkBdCCCGEEMIBkZAXQgghhBDC4QD+H2Qw+vUm8KThAAAAAElFTkSuQmCCUEsDBBQA&#10;BgAIAAAAIQDJIHJ14QAAAAoBAAAPAAAAZHJzL2Rvd25yZXYueG1sTI/BasMwDIbvg72D0WC31XG6&#10;pWkWp5Sy7VQKawejNzdWk9DYDrGbpG8/7bSdxI8+fn3KV5Np2YC9b5yVIGYRMLSl042tJHwd3p9S&#10;YD4oq1XrLEq4oYdVcX+Xq0y70X7isA8VoxLrMyWhDqHLOPdljUb5mevQ0u7seqMCxb7iulcjlZuW&#10;x1GUcKMaSxdq1eGmxvKyvxoJH6Ma13PxNmwv583teHjZfW8FSvn4MK1fgQWcwh8Mv/qkDgU5ndzV&#10;as9aykuRECrhOaZJwGIeC2AnCUmaLoAXOf//QvE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5d8OPLgEAACiFAAADgAAAAAAAAAAAAAAAAA6AgAAZHJzL2Uyb0Rv&#10;Yy54bWxQSwECLQAKAAAAAAAAACEAZ5sgT88KAgDPCgIAFAAAAAAAAAAAAAAAAAAeBwAAZHJzL21l&#10;ZGlhL2ltYWdlMS5wbmdQSwECLQAUAAYACAAAACEAySBydeEAAAAKAQAADwAAAAAAAAAAAAAAAAAf&#10;EgIAZHJzL2Rvd25yZXYueG1sUEsBAi0AFAAGAAgAAAAhAKomDr68AAAAIQEAABkAAAAAAAAAAAAA&#10;AAAALRMCAGRycy9fcmVscy9lMm9Eb2MueG1sLnJlbHNQSwUGAAAAAAYABgB8AQAAIBQCAAAA&#10;">
                <v:shape id="Text Box 22" o:spid="_x0000_s1093" type="#_x0000_t202" style="position:absolute;top:32476;width:34322;height:8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nNMzAAAAOIAAAAPAAAAZHJzL2Rvd25yZXYueG1sRI9BS8NA&#10;FITvgv9heYKXYjcxtDax2yKiVnprUy29PbLPJJh9G7Jrkv57tyB4HGbmG2a5Hk0jeupcbVlBPI1A&#10;EBdW11wqOOSvdwsQziNrbCyTgjM5WK+ur5aYaTvwjvq9L0WAsMtQQeV9m0npiooMuqltiYP3ZTuD&#10;PsiulLrDIcBNI++jaC4N1hwWKmzpuaLie/9jFJwm5XHrxrePIZkl7cumzx8+da7U7c349AjC0+j/&#10;w3/td61gns7SJIrTGC6Xwh2Qq18AAAD//wMAUEsBAi0AFAAGAAgAAAAhANvh9svuAAAAhQEAABMA&#10;AAAAAAAAAAAAAAAAAAAAAFtDb250ZW50X1R5cGVzXS54bWxQSwECLQAUAAYACAAAACEAWvQsW78A&#10;AAAVAQAACwAAAAAAAAAAAAAAAAAfAQAAX3JlbHMvLnJlbHNQSwECLQAUAAYACAAAACEADypzTMwA&#10;AADiAAAADwAAAAAAAAAAAAAAAAAHAgAAZHJzL2Rvd25yZXYueG1sUEsFBgAAAAADAAMAtwAAAAAD&#10;AAAAAA==&#10;" fillcolor="white [3201]" stroked="f" strokeweight=".5pt">
                  <v:textbox>
                    <w:txbxContent>
                      <w:p w14:paraId="14E97151" w14:textId="546249E3" w:rsidR="00C14658" w:rsidRDefault="001F5484">
                        <w:r>
                          <w:rPr>
                            <w:b/>
                            <w:bCs/>
                          </w:rPr>
                          <w:t>Figure</w:t>
                        </w:r>
                        <w:r w:rsidR="00C14658">
                          <w:rPr>
                            <w:b/>
                            <w:bCs/>
                          </w:rPr>
                          <w:t xml:space="preserve"> </w:t>
                        </w:r>
                        <w:r w:rsidR="00747BCC">
                          <w:rPr>
                            <w:b/>
                            <w:bCs/>
                          </w:rPr>
                          <w:t>15</w:t>
                        </w:r>
                        <w:r w:rsidR="00C14658">
                          <w:rPr>
                            <w:b/>
                            <w:bCs/>
                          </w:rPr>
                          <w:t xml:space="preserve">. </w:t>
                        </w:r>
                        <w:r w:rsidR="00C14658">
                          <w:t xml:space="preserve">Model diagnostics plot of the </w:t>
                        </w:r>
                        <w:r w:rsidR="00B336C2">
                          <w:t xml:space="preserve">SARIMAX model </w:t>
                        </w:r>
                        <w:r w:rsidR="00C14658">
                          <w:t>with seasonal differencing performed to exogenous features.</w:t>
                        </w:r>
                      </w:p>
                      <w:p w14:paraId="5AACDD4E" w14:textId="77777777" w:rsidR="00C14658" w:rsidRPr="005F1742" w:rsidRDefault="00C14658">
                        <w:pPr>
                          <w:rPr>
                            <w:b/>
                            <w:bCs/>
                          </w:rPr>
                        </w:pPr>
                      </w:p>
                    </w:txbxContent>
                  </v:textbox>
                </v:shape>
                <v:group id="Group 24" o:spid="_x0000_s1094" style="position:absolute;left:477;width:32054;height:32560" coordsize="32054,32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c4gywAAAOIAAAAPAAAAZHJzL2Rvd25yZXYueG1sRI9Ba8JA&#10;FITvQv/D8gq91c22Kia6ikhbehBBLRRvj+wzCWbfhuw2if++Wyh4HGbmG2a5HmwtOmp95ViDGicg&#10;iHNnKi40fJ3en+cgfEA2WDsmDTfysF49jJaYGdfzgbpjKESEsM9QQxlCk0np85Is+rFriKN3ca3F&#10;EGVbSNNiH+G2li9JMpMWK44LJTa0LSm/Hn+sho8e+82reut218v2dj5N9987RVo/PQ6bBYhAQ7iH&#10;/9ufRkOq0kk6ncwU/F2Kd0CufgEAAP//AwBQSwECLQAUAAYACAAAACEA2+H2y+4AAACFAQAAEwAA&#10;AAAAAAAAAAAAAAAAAAAAW0NvbnRlbnRfVHlwZXNdLnhtbFBLAQItABQABgAIAAAAIQBa9CxbvwAA&#10;ABUBAAALAAAAAAAAAAAAAAAAAB8BAABfcmVscy8ucmVsc1BLAQItABQABgAIAAAAIQB9Zc4gywAA&#10;AOIAAAAPAAAAAAAAAAAAAAAAAAcCAABkcnMvZG93bnJldi54bWxQSwUGAAAAAAMAAwC3AAAA/wIA&#10;AAAA&#10;">
                  <v:shape id="Picture 1" o:spid="_x0000_s1095" type="#_x0000_t75" alt="A collage of graphs&#10;&#10;Description automatically generated" style="position:absolute;width:3205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Y+NxwAAAOMAAAAPAAAAZHJzL2Rvd25yZXYueG1sRE9fa8Iw&#10;EH8f7DuEG+xNE3UUW40yBsNt4oNV34/mbMuaS21i7b79MhD2eL//t1wPthE9db52rGEyViCIC2dq&#10;LjUcD++jOQgfkA02jknDD3lYrx4flpgZd+M99XkoRQxhn6GGKoQ2k9IXFVn0Y9cSR+7sOoshnl0p&#10;TYe3GG4bOVUqkRZrjg0VtvRWUfGdX60G8mp72r1c23Jz6b8uySn93LLR+vlpeF2ACDSEf/Hd/WHi&#10;/IlSszSdJgn8/RQBkKtfAAAA//8DAFBLAQItABQABgAIAAAAIQDb4fbL7gAAAIUBAAATAAAAAAAA&#10;AAAAAAAAAAAAAABbQ29udGVudF9UeXBlc10ueG1sUEsBAi0AFAAGAAgAAAAhAFr0LFu/AAAAFQEA&#10;AAsAAAAAAAAAAAAAAAAAHwEAAF9yZWxzLy5yZWxzUEsBAi0AFAAGAAgAAAAhAAy5j43HAAAA4wAA&#10;AA8AAAAAAAAAAAAAAAAABwIAAGRycy9kb3ducmV2LnhtbFBLBQYAAAAAAwADALcAAAD7AgAAAAA=&#10;">
                    <v:imagedata r:id="rId50" o:title="A collage of graphs&#10;&#10;Description automatically generated"/>
                  </v:shape>
                  <v:shape id="Text Box 23" o:spid="_x0000_s1096" type="#_x0000_t202" style="position:absolute;left:437;top:13835;width:3061;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TUTygAAAOMAAAAPAAAAZHJzL2Rvd25yZXYueG1sRE9La8JA&#10;EL4X+h+WKfRWN/GR2tRVJCBKsQcfF2/T7JiEZmdjdquxv94VCj3O957JrDO1OFPrKssK4l4Egji3&#10;uuJCwX63eBmDcB5ZY22ZFFzJwWz6+DDBVNsLb+i89YUIIexSVFB636RSurwkg65nG+LAHW1r0Iez&#10;LaRu8RLCTS37UZRIgxWHhhIbykrKv7c/RsFHtvjEzVffjH/rbLk+zpvT/jBS6vmpm7+D8NT5f/Gf&#10;e6XD/OR1MEqG8VsM958CAHJ6AwAA//8DAFBLAQItABQABgAIAAAAIQDb4fbL7gAAAIUBAAATAAAA&#10;AAAAAAAAAAAAAAAAAABbQ29udGVudF9UeXBlc10ueG1sUEsBAi0AFAAGAAgAAAAhAFr0LFu/AAAA&#10;FQEAAAsAAAAAAAAAAAAAAAAAHwEAAF9yZWxzLy5yZWxzUEsBAi0AFAAGAAgAAAAhAIcZNRPKAAAA&#10;4wAAAA8AAAAAAAAAAAAAAAAABwIAAGRycy9kb3ducmV2LnhtbFBLBQYAAAAAAwADALcAAAD+AgAA&#10;AAA=&#10;" filled="f" stroked="f" strokeweight=".5pt">
                    <v:textbox>
                      <w:txbxContent>
                        <w:p w14:paraId="4FF9A1DE" w14:textId="77777777" w:rsidR="00C14658" w:rsidRPr="001B6B52" w:rsidRDefault="00C14658">
                          <w:pPr>
                            <w:rPr>
                              <w:b/>
                              <w:bCs/>
                            </w:rPr>
                          </w:pPr>
                          <w:r>
                            <w:rPr>
                              <w:b/>
                              <w:bCs/>
                            </w:rPr>
                            <w:t>a.</w:t>
                          </w:r>
                        </w:p>
                      </w:txbxContent>
                    </v:textbox>
                  </v:shape>
                  <v:shape id="Text Box 23" o:spid="_x0000_s1097" type="#_x0000_t202" style="position:absolute;left:15584;top:13636;width:306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2yWygAAAOIAAAAPAAAAZHJzL2Rvd25yZXYueG1sRI9Pa8JA&#10;FMTvhX6H5RW81Y2BlJi6igTEInrwz8Xba/aZBLNvY3arsZ/eLRQ8DjPzG2Yy600jrtS52rKC0TAC&#10;QVxYXXOp4LBfvKcgnEfW2FgmBXdyMJu+vkww0/bGW7rufCkChF2GCirv20xKV1Rk0A1tSxy8k+0M&#10;+iC7UuoObwFuGhlH0Yc0WHNYqLClvKLivPsxClb5YoPb79ikv02+XJ/m7eVwTJQavPXzTxCeev8M&#10;/7e/tIJAHCdpEsXwdyncATl9AAAA//8DAFBLAQItABQABgAIAAAAIQDb4fbL7gAAAIUBAAATAAAA&#10;AAAAAAAAAAAAAAAAAABbQ29udGVudF9UeXBlc10ueG1sUEsBAi0AFAAGAAgAAAAhAFr0LFu/AAAA&#10;FQEAAAsAAAAAAAAAAAAAAAAAHwEAAF9yZWxzLy5yZWxzUEsBAi0AFAAGAAgAAAAhAOJrbJbKAAAA&#10;4gAAAA8AAAAAAAAAAAAAAAAABwIAAGRycy9kb3ducmV2LnhtbFBLBQYAAAAAAwADALcAAAD+AgAA&#10;AAA=&#10;" filled="f" stroked="f" strokeweight=".5pt">
                    <v:textbox>
                      <w:txbxContent>
                        <w:p w14:paraId="084246D2" w14:textId="77777777" w:rsidR="00C14658" w:rsidRPr="001B6B52" w:rsidRDefault="00C14658" w:rsidP="001B6B52">
                          <w:pPr>
                            <w:rPr>
                              <w:b/>
                              <w:bCs/>
                            </w:rPr>
                          </w:pPr>
                          <w:r>
                            <w:rPr>
                              <w:b/>
                              <w:bCs/>
                            </w:rPr>
                            <w:t>b.</w:t>
                          </w:r>
                        </w:p>
                      </w:txbxContent>
                    </v:textbox>
                  </v:shape>
                  <v:shape id="Text Box 23" o:spid="_x0000_s1098" type="#_x0000_t202" style="position:absolute;left:715;top:29062;width:306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KaYygAAAOMAAAAPAAAAZHJzL2Rvd25yZXYueG1sRE/LasJA&#10;FN0L/sNwC+50YsBHo6NIQBSxC62b7q6ZaxKauRMzo6b9+o4gdHPgcF6c+bI1lbhT40rLCoaDCARx&#10;ZnXJuYLT57o/BeE8ssbKMin4IQfLRbczx0TbBx/ofvS5CCXsElRQeF8nUrqsIINuYGvioF1sY9AH&#10;2uRSN/gI5aaScRSNpcGSw0KBNaUFZd/Hm1GwS9cfeDjHZvpbpZv9ZVVfT18jpXpv7WoGwlPr/82v&#10;9FYriKPJ+2gyDADPT+EPyMUfAAAA//8DAFBLAQItABQABgAIAAAAIQDb4fbL7gAAAIUBAAATAAAA&#10;AAAAAAAAAAAAAAAAAABbQ29udGVudF9UeXBlc10ueG1sUEsBAi0AFAAGAAgAAAAhAFr0LFu/AAAA&#10;FQEAAAsAAAAAAAAAAAAAAAAAHwEAAF9yZWxzLy5yZWxzUEsBAi0AFAAGAAgAAAAhAO2cppjKAAAA&#10;4wAAAA8AAAAAAAAAAAAAAAAABwIAAGRycy9kb3ducmV2LnhtbFBLBQYAAAAAAwADALcAAAD+AgAA&#10;AAA=&#10;" filled="f" stroked="f" strokeweight=".5pt">
                    <v:textbox>
                      <w:txbxContent>
                        <w:p w14:paraId="2BC1EC37" w14:textId="77777777" w:rsidR="00C14658" w:rsidRPr="001B6B52" w:rsidRDefault="00C14658" w:rsidP="00D867DF">
                          <w:pPr>
                            <w:rPr>
                              <w:b/>
                              <w:bCs/>
                            </w:rPr>
                          </w:pPr>
                          <w:r>
                            <w:rPr>
                              <w:b/>
                              <w:bCs/>
                            </w:rPr>
                            <w:t>c.</w:t>
                          </w:r>
                        </w:p>
                      </w:txbxContent>
                    </v:textbox>
                  </v:shape>
                  <v:shape id="Text Box 23" o:spid="_x0000_s1099" type="#_x0000_t202" style="position:absolute;left:16737;top:29419;width:306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u+tywAAAOIAAAAPAAAAZHJzL2Rvd25yZXYueG1sRI9Pa8JA&#10;FMTvBb/D8oTe6iahSoiuIgFRij3459Lba/aZBLNvY3bV1E/fLRQ8DjPzG2a26E0jbtS52rKCeBSB&#10;IC6srrlUcDys3lIQziNrbCyTgh9ysJgPXmaYaXvnHd32vhQBwi5DBZX3bSalKyoy6Ea2JQ7eyXYG&#10;fZBdKXWH9wA3jUyiaCIN1hwWKmwpr6g4769GwUe++sTdd2LSR5Ovt6dlezl+jZV6HfbLKQhPvX+G&#10;/9sbrWA8SaP4PU1i+LsU7oCc/wIAAP//AwBQSwECLQAUAAYACAAAACEA2+H2y+4AAACFAQAAEwAA&#10;AAAAAAAAAAAAAAAAAAAAW0NvbnRlbnRfVHlwZXNdLnhtbFBLAQItABQABgAIAAAAIQBa9CxbvwAA&#10;ABUBAAALAAAAAAAAAAAAAAAAAB8BAABfcmVscy8ucmVsc1BLAQItABQABgAIAAAAIQAwHu+tywAA&#10;AOIAAAAPAAAAAAAAAAAAAAAAAAcCAABkcnMvZG93bnJldi54bWxQSwUGAAAAAAMAAwC3AAAA/wIA&#10;AAAA&#10;" filled="f" stroked="f" strokeweight=".5pt">
                    <v:textbox>
                      <w:txbxContent>
                        <w:p w14:paraId="2973E25D" w14:textId="77777777" w:rsidR="00C14658" w:rsidRPr="001B6B52" w:rsidRDefault="00C14658" w:rsidP="00D867DF">
                          <w:pPr>
                            <w:rPr>
                              <w:b/>
                              <w:bCs/>
                            </w:rPr>
                          </w:pPr>
                          <w:r>
                            <w:rPr>
                              <w:b/>
                              <w:bCs/>
                            </w:rPr>
                            <w:t>d.</w:t>
                          </w:r>
                        </w:p>
                      </w:txbxContent>
                    </v:textbox>
                  </v:shape>
                </v:group>
              </v:group>
            </w:pict>
          </mc:Fallback>
        </mc:AlternateContent>
      </w:r>
    </w:p>
    <w:p w14:paraId="2CE8F761" w14:textId="77777777" w:rsidR="00C14658" w:rsidRDefault="00C14658"/>
    <w:p w14:paraId="00671C5C" w14:textId="77777777" w:rsidR="00C14658" w:rsidRDefault="00C14658"/>
    <w:p w14:paraId="0EB799EA" w14:textId="77777777" w:rsidR="00C14658" w:rsidRDefault="00C14658"/>
    <w:p w14:paraId="34986B18" w14:textId="77777777" w:rsidR="00C14658" w:rsidRDefault="00C14658"/>
    <w:p w14:paraId="56514BB2" w14:textId="77777777" w:rsidR="00C14658" w:rsidRDefault="00C14658"/>
    <w:p w14:paraId="07D1BEC3" w14:textId="77777777" w:rsidR="00C14658" w:rsidRDefault="00C14658"/>
    <w:p w14:paraId="1490032D" w14:textId="77777777" w:rsidR="00C14658" w:rsidRDefault="00C14658"/>
    <w:p w14:paraId="73D6A1FF" w14:textId="77777777" w:rsidR="00C14658" w:rsidRDefault="00C14658"/>
    <w:p w14:paraId="0C11ACE0" w14:textId="77777777" w:rsidR="00C14658" w:rsidRDefault="00C14658"/>
    <w:p w14:paraId="1D21BCF5" w14:textId="77777777" w:rsidR="00C14658" w:rsidRDefault="00C14658"/>
    <w:p w14:paraId="325AC398" w14:textId="77777777" w:rsidR="00C14658" w:rsidRDefault="00C14658"/>
    <w:p w14:paraId="5F0E67B9" w14:textId="77777777" w:rsidR="00C14658" w:rsidRDefault="00C14658"/>
    <w:p w14:paraId="46AE0550" w14:textId="77777777" w:rsidR="00C14658" w:rsidRDefault="00C14658"/>
    <w:p w14:paraId="1D0EB77D" w14:textId="77777777" w:rsidR="00C14658" w:rsidRDefault="00C14658"/>
    <w:p w14:paraId="59DAF580" w14:textId="77777777" w:rsidR="00C14658" w:rsidRDefault="00C14658" w:rsidP="00747090"/>
    <w:p w14:paraId="4009254A" w14:textId="21A4A289" w:rsidR="00C14658" w:rsidRDefault="00C14658">
      <w:r>
        <w:t>The RMSE value for the second SARIMAX model was 363.5 kWh for the test set. From the results of the models, results of the Ljung-Box and Jarque-Bera tests, and the model diagnostics plots</w:t>
      </w:r>
      <w:r w:rsidR="004D5111">
        <w:t xml:space="preserve">, </w:t>
      </w:r>
      <w:r>
        <w:t>seasonal differencing on the exogenous features that displayed seasonality has improve</w:t>
      </w:r>
      <w:r w:rsidR="004D5111">
        <w:t>d</w:t>
      </w:r>
      <w:r>
        <w:t xml:space="preserve"> model performance and model fit.  </w:t>
      </w:r>
    </w:p>
    <w:p w14:paraId="3A8C3DEF" w14:textId="6D5330DC" w:rsidR="00C14658" w:rsidRPr="00BD463D" w:rsidRDefault="00C14658">
      <w:pPr>
        <w:rPr>
          <w:b/>
          <w:bCs/>
        </w:rPr>
      </w:pPr>
    </w:p>
    <w:p w14:paraId="3130BC5D" w14:textId="704691C3" w:rsidR="00C14658" w:rsidRDefault="00C14658">
      <w:pPr>
        <w:rPr>
          <w:b/>
          <w:bCs/>
        </w:rPr>
      </w:pPr>
      <w:r>
        <w:t xml:space="preserve">The </w:t>
      </w:r>
      <w:r w:rsidR="00EF2FE9">
        <w:t xml:space="preserve">hyperparameter values from the random search for the </w:t>
      </w:r>
      <w:r w:rsidR="002A6902">
        <w:t xml:space="preserve">first </w:t>
      </w:r>
      <w:r w:rsidR="00025EBF">
        <w:t xml:space="preserve">XGB model are shown in </w:t>
      </w:r>
      <w:r w:rsidR="001F5484">
        <w:t>Table</w:t>
      </w:r>
      <w:r w:rsidR="00025EBF">
        <w:t xml:space="preserve"> 8.</w:t>
      </w:r>
    </w:p>
    <w:p w14:paraId="35B6FAA7" w14:textId="77777777" w:rsidR="00C14658" w:rsidRPr="006214AE" w:rsidRDefault="00C14658">
      <w:pPr>
        <w:rPr>
          <w:b/>
          <w:bCs/>
        </w:rPr>
      </w:pPr>
      <w:r>
        <w:rPr>
          <w:noProof/>
        </w:rPr>
        <mc:AlternateContent>
          <mc:Choice Requires="wps">
            <w:drawing>
              <wp:anchor distT="45720" distB="45720" distL="114300" distR="114300" simplePos="0" relativeHeight="251678720" behindDoc="0" locked="0" layoutInCell="1" allowOverlap="1" wp14:anchorId="0284AB1A" wp14:editId="74E03A50">
                <wp:simplePos x="0" y="0"/>
                <wp:positionH relativeFrom="margin">
                  <wp:align>center</wp:align>
                </wp:positionH>
                <wp:positionV relativeFrom="paragraph">
                  <wp:posOffset>44351</wp:posOffset>
                </wp:positionV>
                <wp:extent cx="4993005" cy="2267585"/>
                <wp:effectExtent l="0" t="0" r="0" b="0"/>
                <wp:wrapSquare wrapText="bothSides"/>
                <wp:docPr id="1362728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3005" cy="2267585"/>
                        </a:xfrm>
                        <a:prstGeom prst="rect">
                          <a:avLst/>
                        </a:prstGeom>
                        <a:solidFill>
                          <a:srgbClr val="FFFFFF"/>
                        </a:solidFill>
                        <a:ln w="9525">
                          <a:noFill/>
                          <a:miter lim="800000"/>
                          <a:headEnd/>
                          <a:tailEnd/>
                        </a:ln>
                      </wps:spPr>
                      <wps:txbx>
                        <w:txbxContent>
                          <w:tbl>
                            <w:tblPr>
                              <w:tblStyle w:val="PlainTable4"/>
                              <w:tblW w:w="0" w:type="auto"/>
                              <w:jc w:val="center"/>
                              <w:tblLook w:val="04A0" w:firstRow="1" w:lastRow="0" w:firstColumn="1" w:lastColumn="0" w:noHBand="0" w:noVBand="1"/>
                            </w:tblPr>
                            <w:tblGrid>
                              <w:gridCol w:w="3969"/>
                              <w:gridCol w:w="1701"/>
                            </w:tblGrid>
                            <w:tr w:rsidR="00C14658" w14:paraId="59357028" w14:textId="77777777" w:rsidTr="0016603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9" w:type="dxa"/>
                                  <w:tcBorders>
                                    <w:bottom w:val="single" w:sz="4" w:space="0" w:color="auto"/>
                                  </w:tcBorders>
                                </w:tcPr>
                                <w:p w14:paraId="25AEC13F" w14:textId="77777777" w:rsidR="00C14658" w:rsidRDefault="00C14658" w:rsidP="00262AF0">
                                  <w:r>
                                    <w:t xml:space="preserve">Hyperparameter </w:t>
                                  </w:r>
                                </w:p>
                              </w:tc>
                              <w:tc>
                                <w:tcPr>
                                  <w:tcW w:w="1701" w:type="dxa"/>
                                  <w:tcBorders>
                                    <w:bottom w:val="single" w:sz="4" w:space="0" w:color="auto"/>
                                  </w:tcBorders>
                                </w:tcPr>
                                <w:p w14:paraId="3C385C30" w14:textId="77777777" w:rsidR="00C14658" w:rsidRDefault="00C14658" w:rsidP="00262AF0">
                                  <w:pPr>
                                    <w:cnfStyle w:val="100000000000" w:firstRow="1" w:lastRow="0" w:firstColumn="0" w:lastColumn="0" w:oddVBand="0" w:evenVBand="0" w:oddHBand="0" w:evenHBand="0" w:firstRowFirstColumn="0" w:firstRowLastColumn="0" w:lastRowFirstColumn="0" w:lastRowLastColumn="0"/>
                                  </w:pPr>
                                  <w:r>
                                    <w:t>Value</w:t>
                                  </w:r>
                                </w:p>
                              </w:tc>
                            </w:tr>
                            <w:tr w:rsidR="00C14658" w14:paraId="439B44E0"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9" w:type="dxa"/>
                                  <w:tcBorders>
                                    <w:top w:val="single" w:sz="4" w:space="0" w:color="auto"/>
                                  </w:tcBorders>
                                </w:tcPr>
                                <w:p w14:paraId="721C9CBF" w14:textId="77777777" w:rsidR="00C14658" w:rsidRDefault="00C14658" w:rsidP="00262AF0">
                                  <w:r>
                                    <w:t xml:space="preserve">Number of trees </w:t>
                                  </w:r>
                                </w:p>
                              </w:tc>
                              <w:tc>
                                <w:tcPr>
                                  <w:tcW w:w="1701" w:type="dxa"/>
                                  <w:tcBorders>
                                    <w:top w:val="single" w:sz="4" w:space="0" w:color="auto"/>
                                  </w:tcBorders>
                                </w:tcPr>
                                <w:p w14:paraId="4EB65302" w14:textId="77777777" w:rsidR="00C14658" w:rsidRDefault="00C14658" w:rsidP="00262AF0">
                                  <w:pPr>
                                    <w:cnfStyle w:val="000000100000" w:firstRow="0" w:lastRow="0" w:firstColumn="0" w:lastColumn="0" w:oddVBand="0" w:evenVBand="0" w:oddHBand="1" w:evenHBand="0" w:firstRowFirstColumn="0" w:firstRowLastColumn="0" w:lastRowFirstColumn="0" w:lastRowLastColumn="0"/>
                                  </w:pPr>
                                  <w:r>
                                    <w:t>200</w:t>
                                  </w:r>
                                </w:p>
                              </w:tc>
                            </w:tr>
                            <w:tr w:rsidR="00C14658" w14:paraId="38BDAFE9"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969" w:type="dxa"/>
                                </w:tcPr>
                                <w:p w14:paraId="36AE145A" w14:textId="77777777" w:rsidR="00C14658" w:rsidRPr="005B7139" w:rsidRDefault="00C14658" w:rsidP="00262AF0">
                                  <w:pPr>
                                    <w:rPr>
                                      <w:b w:val="0"/>
                                      <w:bCs w:val="0"/>
                                    </w:rPr>
                                  </w:pPr>
                                  <w:r>
                                    <w:t xml:space="preserve">Max depth of tree </w:t>
                                  </w:r>
                                </w:p>
                              </w:tc>
                              <w:tc>
                                <w:tcPr>
                                  <w:tcW w:w="1701" w:type="dxa"/>
                                </w:tcPr>
                                <w:p w14:paraId="4F4F8567" w14:textId="77777777" w:rsidR="00C14658" w:rsidRDefault="00C14658" w:rsidP="00262AF0">
                                  <w:pPr>
                                    <w:cnfStyle w:val="000000000000" w:firstRow="0" w:lastRow="0" w:firstColumn="0" w:lastColumn="0" w:oddVBand="0" w:evenVBand="0" w:oddHBand="0" w:evenHBand="0" w:firstRowFirstColumn="0" w:firstRowLastColumn="0" w:lastRowFirstColumn="0" w:lastRowLastColumn="0"/>
                                  </w:pPr>
                                  <w:r>
                                    <w:t>6</w:t>
                                  </w:r>
                                </w:p>
                              </w:tc>
                            </w:tr>
                            <w:tr w:rsidR="00C14658" w14:paraId="07F1597E"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9" w:type="dxa"/>
                                </w:tcPr>
                                <w:p w14:paraId="60126246" w14:textId="77777777" w:rsidR="00C14658" w:rsidRDefault="00C14658" w:rsidP="00262AF0">
                                  <w:r>
                                    <w:t xml:space="preserve">Learning rate </w:t>
                                  </w:r>
                                </w:p>
                              </w:tc>
                              <w:tc>
                                <w:tcPr>
                                  <w:tcW w:w="1701" w:type="dxa"/>
                                </w:tcPr>
                                <w:p w14:paraId="3C50EF19" w14:textId="77777777" w:rsidR="00C14658" w:rsidRDefault="00C14658" w:rsidP="00262AF0">
                                  <w:pPr>
                                    <w:cnfStyle w:val="000000100000" w:firstRow="0" w:lastRow="0" w:firstColumn="0" w:lastColumn="0" w:oddVBand="0" w:evenVBand="0" w:oddHBand="1" w:evenHBand="0" w:firstRowFirstColumn="0" w:firstRowLastColumn="0" w:lastRowFirstColumn="0" w:lastRowLastColumn="0"/>
                                  </w:pPr>
                                  <w:r>
                                    <w:t>0.35</w:t>
                                  </w:r>
                                </w:p>
                              </w:tc>
                            </w:tr>
                            <w:tr w:rsidR="00C14658" w14:paraId="7263A554"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969" w:type="dxa"/>
                                </w:tcPr>
                                <w:p w14:paraId="5102EE38" w14:textId="77777777" w:rsidR="00C14658" w:rsidRDefault="00C14658" w:rsidP="00262AF0">
                                  <w:r>
                                    <w:t xml:space="preserve">Lambda </w:t>
                                  </w:r>
                                </w:p>
                              </w:tc>
                              <w:tc>
                                <w:tcPr>
                                  <w:tcW w:w="1701" w:type="dxa"/>
                                </w:tcPr>
                                <w:p w14:paraId="7879C410" w14:textId="77777777" w:rsidR="00C14658" w:rsidRDefault="00C14658" w:rsidP="00262AF0">
                                  <w:pPr>
                                    <w:cnfStyle w:val="000000000000" w:firstRow="0" w:lastRow="0" w:firstColumn="0" w:lastColumn="0" w:oddVBand="0" w:evenVBand="0" w:oddHBand="0" w:evenHBand="0" w:firstRowFirstColumn="0" w:firstRowLastColumn="0" w:lastRowFirstColumn="0" w:lastRowLastColumn="0"/>
                                  </w:pPr>
                                  <w:r>
                                    <w:t>3.3</w:t>
                                  </w:r>
                                </w:p>
                              </w:tc>
                            </w:tr>
                            <w:tr w:rsidR="00C14658" w14:paraId="52516006"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9" w:type="dxa"/>
                                </w:tcPr>
                                <w:p w14:paraId="73CA69BE" w14:textId="77777777" w:rsidR="00C14658" w:rsidRDefault="00C14658" w:rsidP="00262AF0">
                                  <w:r>
                                    <w:t>Gamma</w:t>
                                  </w:r>
                                </w:p>
                              </w:tc>
                              <w:tc>
                                <w:tcPr>
                                  <w:tcW w:w="1701" w:type="dxa"/>
                                </w:tcPr>
                                <w:p w14:paraId="3747A352" w14:textId="77777777" w:rsidR="00C14658" w:rsidRDefault="00C14658" w:rsidP="00262AF0">
                                  <w:pPr>
                                    <w:cnfStyle w:val="000000100000" w:firstRow="0" w:lastRow="0" w:firstColumn="0" w:lastColumn="0" w:oddVBand="0" w:evenVBand="0" w:oddHBand="1" w:evenHBand="0" w:firstRowFirstColumn="0" w:firstRowLastColumn="0" w:lastRowFirstColumn="0" w:lastRowLastColumn="0"/>
                                  </w:pPr>
                                  <w:r>
                                    <w:t>1.7</w:t>
                                  </w:r>
                                </w:p>
                              </w:tc>
                            </w:tr>
                            <w:tr w:rsidR="00C14658" w14:paraId="2CBB5758"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969" w:type="dxa"/>
                                </w:tcPr>
                                <w:p w14:paraId="16DD9ADA" w14:textId="77777777" w:rsidR="00C14658" w:rsidRDefault="00C14658" w:rsidP="00262AF0">
                                  <w:r>
                                    <w:t xml:space="preserve">Percent of features used in trees </w:t>
                                  </w:r>
                                </w:p>
                              </w:tc>
                              <w:tc>
                                <w:tcPr>
                                  <w:tcW w:w="1701" w:type="dxa"/>
                                </w:tcPr>
                                <w:p w14:paraId="4E8A5A69" w14:textId="77777777" w:rsidR="00C14658" w:rsidRDefault="00C14658" w:rsidP="00262AF0">
                                  <w:pPr>
                                    <w:cnfStyle w:val="000000000000" w:firstRow="0" w:lastRow="0" w:firstColumn="0" w:lastColumn="0" w:oddVBand="0" w:evenVBand="0" w:oddHBand="0" w:evenHBand="0" w:firstRowFirstColumn="0" w:firstRowLastColumn="0" w:lastRowFirstColumn="0" w:lastRowLastColumn="0"/>
                                  </w:pPr>
                                  <w:r>
                                    <w:t>0.3</w:t>
                                  </w:r>
                                </w:p>
                              </w:tc>
                            </w:tr>
                          </w:tbl>
                          <w:p w14:paraId="2A12A5B5" w14:textId="77777777" w:rsidR="00C14658" w:rsidRDefault="00C14658" w:rsidP="00262AF0"/>
                          <w:p w14:paraId="286BE952" w14:textId="7895E45B" w:rsidR="00C14658" w:rsidRPr="005139DB" w:rsidRDefault="001F5484" w:rsidP="00262AF0">
                            <w:r>
                              <w:rPr>
                                <w:b/>
                                <w:bCs/>
                              </w:rPr>
                              <w:t>Table</w:t>
                            </w:r>
                            <w:r w:rsidR="00C14658">
                              <w:rPr>
                                <w:b/>
                                <w:bCs/>
                              </w:rPr>
                              <w:t xml:space="preserve"> </w:t>
                            </w:r>
                            <w:r w:rsidR="00025EBF">
                              <w:rPr>
                                <w:b/>
                                <w:bCs/>
                              </w:rPr>
                              <w:t>8</w:t>
                            </w:r>
                            <w:r w:rsidR="00C14658">
                              <w:rPr>
                                <w:b/>
                                <w:bCs/>
                              </w:rPr>
                              <w:t xml:space="preserve">. </w:t>
                            </w:r>
                            <w:r w:rsidR="00C14658">
                              <w:t>The results of the random search for tuning the hyperparameters of the XGB model.</w:t>
                            </w:r>
                          </w:p>
                          <w:p w14:paraId="4EE2BD17" w14:textId="77777777" w:rsidR="00C14658" w:rsidRDefault="00C1465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84AB1A" id="_x0000_s1100" type="#_x0000_t202" style="position:absolute;margin-left:0;margin-top:3.5pt;width:393.15pt;height:178.55pt;z-index:2516787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NnMFAIAAP8DAAAOAAAAZHJzL2Uyb0RvYy54bWysU9tu2zAMfR+wfxD0vthx4zYx4hRdugwD&#10;ugvQ7gNkWY6FyaImKbGzrx8lu2m2vg3Tg0CK1BF5eLS+HTpFjsI6Cbqk81lKidAcaqn3Jf3+tHu3&#10;pMR5pmumQIuSnoSjt5u3b9a9KUQGLahaWIIg2hW9KWnrvSmSxPFWdMzNwAiNwQZsxzy6dp/UlvWI&#10;3qkkS9PrpAdbGwtcOIen92OQbiJ+0wjuvzaNE56okmJtPu427lXYk82aFXvLTCv5VAb7hyo6JjU+&#10;eoa6Z56Rg5WvoDrJLTho/IxDl0DTSC5iD9jNPP2rm8eWGRF7QXKcOdPk/h8s/3J8NN8s8cN7GHCA&#10;sQlnHoD/cETDtmV6L+6shb4VrMaH54GypDeumK4Gql3hAkjVf4Yah8wOHiLQ0NgusIJ9EkTHAZzO&#10;pIvBE46Hi9XqKk1zSjjGsuz6Jl/m8Q1WPF831vmPAjoSjJJanGqEZ8cH50M5rHhOCa85ULLeSaWi&#10;Y/fVVllyZKiAXVwT+h9pSpO+pKs8yyOyhnA/iqOTHhWqZFfSZRrWqJlAxwddxxTPpBptrETpiZ9A&#10;yUiOH6qByLqkV1m4HPiqoD4hYxZGReIPQqMF+4uSHtVYUvfzwKygRH3SyPpqvlgE+UZnkd9k6NjL&#10;SHUZYZojVEk9JaO59VHygQ8NdzidRkbeXiqZakaVRTqnHxFkfOnHrJd/u/kNAAD//wMAUEsDBBQA&#10;BgAIAAAAIQAqpYN53AAAAAYBAAAPAAAAZHJzL2Rvd25yZXYueG1sTI/BTsMwEETvSPyDtUhcEHVK&#10;S1JCNhUggbi29AM28TaJiNdR7Dbp32NOcFqNZjTzttjOtldnHn3nBGG5SECx1M500iAcvt7vN6B8&#10;IDHUO2GEC3vYltdXBeXGTbLj8z40KpaIzwmhDWHItfZ1y5b8wg0s0Tu60VKIcmy0GWmK5bbXD0mS&#10;akudxIWWBn5ruf7enyzC8XO6e3yaqo9wyHbr9JW6rHIXxNub+eUZVOA5/IXhFz+iQxmZKncS41WP&#10;EB8JCFk80cw26QpUhbBK10vQZaH/45c/AAAA//8DAFBLAQItABQABgAIAAAAIQC2gziS/gAAAOEB&#10;AAATAAAAAAAAAAAAAAAAAAAAAABbQ29udGVudF9UeXBlc10ueG1sUEsBAi0AFAAGAAgAAAAhADj9&#10;If/WAAAAlAEAAAsAAAAAAAAAAAAAAAAALwEAAF9yZWxzLy5yZWxzUEsBAi0AFAAGAAgAAAAhAAuY&#10;2cwUAgAA/wMAAA4AAAAAAAAAAAAAAAAALgIAAGRycy9lMm9Eb2MueG1sUEsBAi0AFAAGAAgAAAAh&#10;ACqlg3ncAAAABgEAAA8AAAAAAAAAAAAAAAAAbgQAAGRycy9kb3ducmV2LnhtbFBLBQYAAAAABAAE&#10;APMAAAB3BQAAAAA=&#10;" stroked="f">
                <v:textbox>
                  <w:txbxContent>
                    <w:tbl>
                      <w:tblPr>
                        <w:tblStyle w:val="PlainTable4"/>
                        <w:tblW w:w="0" w:type="auto"/>
                        <w:jc w:val="center"/>
                        <w:tblLook w:val="04A0" w:firstRow="1" w:lastRow="0" w:firstColumn="1" w:lastColumn="0" w:noHBand="0" w:noVBand="1"/>
                      </w:tblPr>
                      <w:tblGrid>
                        <w:gridCol w:w="3969"/>
                        <w:gridCol w:w="1701"/>
                      </w:tblGrid>
                      <w:tr w:rsidR="00C14658" w14:paraId="59357028" w14:textId="77777777" w:rsidTr="0016603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9" w:type="dxa"/>
                            <w:tcBorders>
                              <w:bottom w:val="single" w:sz="4" w:space="0" w:color="auto"/>
                            </w:tcBorders>
                          </w:tcPr>
                          <w:p w14:paraId="25AEC13F" w14:textId="77777777" w:rsidR="00C14658" w:rsidRDefault="00C14658" w:rsidP="00262AF0">
                            <w:r>
                              <w:t xml:space="preserve">Hyperparameter </w:t>
                            </w:r>
                          </w:p>
                        </w:tc>
                        <w:tc>
                          <w:tcPr>
                            <w:tcW w:w="1701" w:type="dxa"/>
                            <w:tcBorders>
                              <w:bottom w:val="single" w:sz="4" w:space="0" w:color="auto"/>
                            </w:tcBorders>
                          </w:tcPr>
                          <w:p w14:paraId="3C385C30" w14:textId="77777777" w:rsidR="00C14658" w:rsidRDefault="00C14658" w:rsidP="00262AF0">
                            <w:pPr>
                              <w:cnfStyle w:val="100000000000" w:firstRow="1" w:lastRow="0" w:firstColumn="0" w:lastColumn="0" w:oddVBand="0" w:evenVBand="0" w:oddHBand="0" w:evenHBand="0" w:firstRowFirstColumn="0" w:firstRowLastColumn="0" w:lastRowFirstColumn="0" w:lastRowLastColumn="0"/>
                            </w:pPr>
                            <w:r>
                              <w:t>Value</w:t>
                            </w:r>
                          </w:p>
                        </w:tc>
                      </w:tr>
                      <w:tr w:rsidR="00C14658" w14:paraId="439B44E0"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9" w:type="dxa"/>
                            <w:tcBorders>
                              <w:top w:val="single" w:sz="4" w:space="0" w:color="auto"/>
                            </w:tcBorders>
                          </w:tcPr>
                          <w:p w14:paraId="721C9CBF" w14:textId="77777777" w:rsidR="00C14658" w:rsidRDefault="00C14658" w:rsidP="00262AF0">
                            <w:r>
                              <w:t xml:space="preserve">Number of trees </w:t>
                            </w:r>
                          </w:p>
                        </w:tc>
                        <w:tc>
                          <w:tcPr>
                            <w:tcW w:w="1701" w:type="dxa"/>
                            <w:tcBorders>
                              <w:top w:val="single" w:sz="4" w:space="0" w:color="auto"/>
                            </w:tcBorders>
                          </w:tcPr>
                          <w:p w14:paraId="4EB65302" w14:textId="77777777" w:rsidR="00C14658" w:rsidRDefault="00C14658" w:rsidP="00262AF0">
                            <w:pPr>
                              <w:cnfStyle w:val="000000100000" w:firstRow="0" w:lastRow="0" w:firstColumn="0" w:lastColumn="0" w:oddVBand="0" w:evenVBand="0" w:oddHBand="1" w:evenHBand="0" w:firstRowFirstColumn="0" w:firstRowLastColumn="0" w:lastRowFirstColumn="0" w:lastRowLastColumn="0"/>
                            </w:pPr>
                            <w:r>
                              <w:t>200</w:t>
                            </w:r>
                          </w:p>
                        </w:tc>
                      </w:tr>
                      <w:tr w:rsidR="00C14658" w14:paraId="38BDAFE9"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969" w:type="dxa"/>
                          </w:tcPr>
                          <w:p w14:paraId="36AE145A" w14:textId="77777777" w:rsidR="00C14658" w:rsidRPr="005B7139" w:rsidRDefault="00C14658" w:rsidP="00262AF0">
                            <w:pPr>
                              <w:rPr>
                                <w:b w:val="0"/>
                                <w:bCs w:val="0"/>
                              </w:rPr>
                            </w:pPr>
                            <w:r>
                              <w:t xml:space="preserve">Max depth of tree </w:t>
                            </w:r>
                          </w:p>
                        </w:tc>
                        <w:tc>
                          <w:tcPr>
                            <w:tcW w:w="1701" w:type="dxa"/>
                          </w:tcPr>
                          <w:p w14:paraId="4F4F8567" w14:textId="77777777" w:rsidR="00C14658" w:rsidRDefault="00C14658" w:rsidP="00262AF0">
                            <w:pPr>
                              <w:cnfStyle w:val="000000000000" w:firstRow="0" w:lastRow="0" w:firstColumn="0" w:lastColumn="0" w:oddVBand="0" w:evenVBand="0" w:oddHBand="0" w:evenHBand="0" w:firstRowFirstColumn="0" w:firstRowLastColumn="0" w:lastRowFirstColumn="0" w:lastRowLastColumn="0"/>
                            </w:pPr>
                            <w:r>
                              <w:t>6</w:t>
                            </w:r>
                          </w:p>
                        </w:tc>
                      </w:tr>
                      <w:tr w:rsidR="00C14658" w14:paraId="07F1597E"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9" w:type="dxa"/>
                          </w:tcPr>
                          <w:p w14:paraId="60126246" w14:textId="77777777" w:rsidR="00C14658" w:rsidRDefault="00C14658" w:rsidP="00262AF0">
                            <w:r>
                              <w:t xml:space="preserve">Learning rate </w:t>
                            </w:r>
                          </w:p>
                        </w:tc>
                        <w:tc>
                          <w:tcPr>
                            <w:tcW w:w="1701" w:type="dxa"/>
                          </w:tcPr>
                          <w:p w14:paraId="3C50EF19" w14:textId="77777777" w:rsidR="00C14658" w:rsidRDefault="00C14658" w:rsidP="00262AF0">
                            <w:pPr>
                              <w:cnfStyle w:val="000000100000" w:firstRow="0" w:lastRow="0" w:firstColumn="0" w:lastColumn="0" w:oddVBand="0" w:evenVBand="0" w:oddHBand="1" w:evenHBand="0" w:firstRowFirstColumn="0" w:firstRowLastColumn="0" w:lastRowFirstColumn="0" w:lastRowLastColumn="0"/>
                            </w:pPr>
                            <w:r>
                              <w:t>0.35</w:t>
                            </w:r>
                          </w:p>
                        </w:tc>
                      </w:tr>
                      <w:tr w:rsidR="00C14658" w14:paraId="7263A554"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969" w:type="dxa"/>
                          </w:tcPr>
                          <w:p w14:paraId="5102EE38" w14:textId="77777777" w:rsidR="00C14658" w:rsidRDefault="00C14658" w:rsidP="00262AF0">
                            <w:r>
                              <w:t xml:space="preserve">Lambda </w:t>
                            </w:r>
                          </w:p>
                        </w:tc>
                        <w:tc>
                          <w:tcPr>
                            <w:tcW w:w="1701" w:type="dxa"/>
                          </w:tcPr>
                          <w:p w14:paraId="7879C410" w14:textId="77777777" w:rsidR="00C14658" w:rsidRDefault="00C14658" w:rsidP="00262AF0">
                            <w:pPr>
                              <w:cnfStyle w:val="000000000000" w:firstRow="0" w:lastRow="0" w:firstColumn="0" w:lastColumn="0" w:oddVBand="0" w:evenVBand="0" w:oddHBand="0" w:evenHBand="0" w:firstRowFirstColumn="0" w:firstRowLastColumn="0" w:lastRowFirstColumn="0" w:lastRowLastColumn="0"/>
                            </w:pPr>
                            <w:r>
                              <w:t>3.3</w:t>
                            </w:r>
                          </w:p>
                        </w:tc>
                      </w:tr>
                      <w:tr w:rsidR="00C14658" w14:paraId="52516006"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9" w:type="dxa"/>
                          </w:tcPr>
                          <w:p w14:paraId="73CA69BE" w14:textId="77777777" w:rsidR="00C14658" w:rsidRDefault="00C14658" w:rsidP="00262AF0">
                            <w:r>
                              <w:t>Gamma</w:t>
                            </w:r>
                          </w:p>
                        </w:tc>
                        <w:tc>
                          <w:tcPr>
                            <w:tcW w:w="1701" w:type="dxa"/>
                          </w:tcPr>
                          <w:p w14:paraId="3747A352" w14:textId="77777777" w:rsidR="00C14658" w:rsidRDefault="00C14658" w:rsidP="00262AF0">
                            <w:pPr>
                              <w:cnfStyle w:val="000000100000" w:firstRow="0" w:lastRow="0" w:firstColumn="0" w:lastColumn="0" w:oddVBand="0" w:evenVBand="0" w:oddHBand="1" w:evenHBand="0" w:firstRowFirstColumn="0" w:firstRowLastColumn="0" w:lastRowFirstColumn="0" w:lastRowLastColumn="0"/>
                            </w:pPr>
                            <w:r>
                              <w:t>1.7</w:t>
                            </w:r>
                          </w:p>
                        </w:tc>
                      </w:tr>
                      <w:tr w:rsidR="00C14658" w14:paraId="2CBB5758"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969" w:type="dxa"/>
                          </w:tcPr>
                          <w:p w14:paraId="16DD9ADA" w14:textId="77777777" w:rsidR="00C14658" w:rsidRDefault="00C14658" w:rsidP="00262AF0">
                            <w:r>
                              <w:t xml:space="preserve">Percent of features used in trees </w:t>
                            </w:r>
                          </w:p>
                        </w:tc>
                        <w:tc>
                          <w:tcPr>
                            <w:tcW w:w="1701" w:type="dxa"/>
                          </w:tcPr>
                          <w:p w14:paraId="4E8A5A69" w14:textId="77777777" w:rsidR="00C14658" w:rsidRDefault="00C14658" w:rsidP="00262AF0">
                            <w:pPr>
                              <w:cnfStyle w:val="000000000000" w:firstRow="0" w:lastRow="0" w:firstColumn="0" w:lastColumn="0" w:oddVBand="0" w:evenVBand="0" w:oddHBand="0" w:evenHBand="0" w:firstRowFirstColumn="0" w:firstRowLastColumn="0" w:lastRowFirstColumn="0" w:lastRowLastColumn="0"/>
                            </w:pPr>
                            <w:r>
                              <w:t>0.3</w:t>
                            </w:r>
                          </w:p>
                        </w:tc>
                      </w:tr>
                    </w:tbl>
                    <w:p w14:paraId="2A12A5B5" w14:textId="77777777" w:rsidR="00C14658" w:rsidRDefault="00C14658" w:rsidP="00262AF0"/>
                    <w:p w14:paraId="286BE952" w14:textId="7895E45B" w:rsidR="00C14658" w:rsidRPr="005139DB" w:rsidRDefault="001F5484" w:rsidP="00262AF0">
                      <w:r>
                        <w:rPr>
                          <w:b/>
                          <w:bCs/>
                        </w:rPr>
                        <w:t>Table</w:t>
                      </w:r>
                      <w:r w:rsidR="00C14658">
                        <w:rPr>
                          <w:b/>
                          <w:bCs/>
                        </w:rPr>
                        <w:t xml:space="preserve"> </w:t>
                      </w:r>
                      <w:r w:rsidR="00025EBF">
                        <w:rPr>
                          <w:b/>
                          <w:bCs/>
                        </w:rPr>
                        <w:t>8</w:t>
                      </w:r>
                      <w:r w:rsidR="00C14658">
                        <w:rPr>
                          <w:b/>
                          <w:bCs/>
                        </w:rPr>
                        <w:t xml:space="preserve">. </w:t>
                      </w:r>
                      <w:r w:rsidR="00C14658">
                        <w:t>The results of the random search for tuning the hyperparameters of the XGB model.</w:t>
                      </w:r>
                    </w:p>
                    <w:p w14:paraId="4EE2BD17" w14:textId="77777777" w:rsidR="00C14658" w:rsidRDefault="00C14658"/>
                  </w:txbxContent>
                </v:textbox>
                <w10:wrap type="square" anchorx="margin"/>
              </v:shape>
            </w:pict>
          </mc:Fallback>
        </mc:AlternateContent>
      </w:r>
    </w:p>
    <w:p w14:paraId="47BA9B5B" w14:textId="77777777" w:rsidR="00C14658" w:rsidRDefault="00C14658"/>
    <w:p w14:paraId="5CE6BEDC" w14:textId="77777777" w:rsidR="00C14658" w:rsidRDefault="00C14658"/>
    <w:p w14:paraId="1B34DEBB" w14:textId="77777777" w:rsidR="00C14658" w:rsidRDefault="00C14658"/>
    <w:p w14:paraId="5651797C" w14:textId="77777777" w:rsidR="00C14658" w:rsidRDefault="00C14658"/>
    <w:p w14:paraId="19DD7956" w14:textId="2DFC7DFC" w:rsidR="00C14658" w:rsidRDefault="00C14658" w:rsidP="00B52278">
      <w:pPr>
        <w:rPr>
          <w:b/>
          <w:bCs/>
        </w:rPr>
      </w:pPr>
      <w:r>
        <w:t>Normalisation was performed on the data and a second XGB model was developed.</w:t>
      </w:r>
      <w:r w:rsidR="00F7652A">
        <w:t xml:space="preserve"> The hyperparameters </w:t>
      </w:r>
      <w:r w:rsidR="004C3CFB">
        <w:t xml:space="preserve">for </w:t>
      </w:r>
      <w:r w:rsidR="00970C06">
        <w:t xml:space="preserve">this model are shown in </w:t>
      </w:r>
      <w:r w:rsidR="001F5484">
        <w:t>Table</w:t>
      </w:r>
      <w:r w:rsidR="00970C06">
        <w:t xml:space="preserve"> 9.</w:t>
      </w:r>
    </w:p>
    <w:p w14:paraId="60849EF9" w14:textId="77777777" w:rsidR="00C14658" w:rsidRDefault="00C14658" w:rsidP="00B52278">
      <w:pPr>
        <w:rPr>
          <w:b/>
          <w:bCs/>
        </w:rPr>
      </w:pPr>
    </w:p>
    <w:p w14:paraId="5AD3A247" w14:textId="77777777" w:rsidR="00C14658" w:rsidRDefault="00C14658" w:rsidP="00B52278">
      <w:pPr>
        <w:rPr>
          <w:b/>
          <w:bCs/>
        </w:rPr>
      </w:pPr>
      <w:r>
        <w:rPr>
          <w:b/>
          <w:bCs/>
          <w:noProof/>
        </w:rPr>
        <mc:AlternateContent>
          <mc:Choice Requires="wps">
            <w:drawing>
              <wp:anchor distT="0" distB="0" distL="114300" distR="114300" simplePos="0" relativeHeight="251676672" behindDoc="0" locked="0" layoutInCell="1" allowOverlap="1" wp14:anchorId="65118E5C" wp14:editId="59467D20">
                <wp:simplePos x="0" y="0"/>
                <wp:positionH relativeFrom="column">
                  <wp:posOffset>216682</wp:posOffset>
                </wp:positionH>
                <wp:positionV relativeFrom="paragraph">
                  <wp:posOffset>59813</wp:posOffset>
                </wp:positionV>
                <wp:extent cx="5443064" cy="1928474"/>
                <wp:effectExtent l="0" t="0" r="5715" b="0"/>
                <wp:wrapNone/>
                <wp:docPr id="1961858119" name="Text Box 30"/>
                <wp:cNvGraphicFramePr/>
                <a:graphic xmlns:a="http://schemas.openxmlformats.org/drawingml/2006/main">
                  <a:graphicData uri="http://schemas.microsoft.com/office/word/2010/wordprocessingShape">
                    <wps:wsp>
                      <wps:cNvSpPr txBox="1"/>
                      <wps:spPr>
                        <a:xfrm>
                          <a:off x="0" y="0"/>
                          <a:ext cx="5443064" cy="1928474"/>
                        </a:xfrm>
                        <a:prstGeom prst="rect">
                          <a:avLst/>
                        </a:prstGeom>
                        <a:solidFill>
                          <a:schemeClr val="lt1"/>
                        </a:solidFill>
                        <a:ln w="6350">
                          <a:noFill/>
                        </a:ln>
                      </wps:spPr>
                      <wps:txbx>
                        <w:txbxContent>
                          <w:tbl>
                            <w:tblPr>
                              <w:tblStyle w:val="PlainTable4"/>
                              <w:tblW w:w="0" w:type="auto"/>
                              <w:jc w:val="center"/>
                              <w:tblLook w:val="04A0" w:firstRow="1" w:lastRow="0" w:firstColumn="1" w:lastColumn="0" w:noHBand="0" w:noVBand="1"/>
                            </w:tblPr>
                            <w:tblGrid>
                              <w:gridCol w:w="3402"/>
                              <w:gridCol w:w="3402"/>
                            </w:tblGrid>
                            <w:tr w:rsidR="00C14658" w14:paraId="4614322F" w14:textId="77777777" w:rsidTr="0016603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tcPr>
                                <w:p w14:paraId="32C63D1F" w14:textId="77777777" w:rsidR="00C14658" w:rsidRDefault="00C14658" w:rsidP="005139DB">
                                  <w:r>
                                    <w:t xml:space="preserve">Hyperparameter </w:t>
                                  </w:r>
                                </w:p>
                              </w:tc>
                              <w:tc>
                                <w:tcPr>
                                  <w:tcW w:w="3402" w:type="dxa"/>
                                  <w:tcBorders>
                                    <w:bottom w:val="single" w:sz="4" w:space="0" w:color="auto"/>
                                  </w:tcBorders>
                                </w:tcPr>
                                <w:p w14:paraId="7A23AF97" w14:textId="77777777" w:rsidR="00C14658" w:rsidRDefault="00C14658" w:rsidP="005139DB">
                                  <w:pPr>
                                    <w:cnfStyle w:val="100000000000" w:firstRow="1" w:lastRow="0" w:firstColumn="0" w:lastColumn="0" w:oddVBand="0" w:evenVBand="0" w:oddHBand="0" w:evenHBand="0" w:firstRowFirstColumn="0" w:firstRowLastColumn="0" w:lastRowFirstColumn="0" w:lastRowLastColumn="0"/>
                                  </w:pPr>
                                  <w:r>
                                    <w:t>Value</w:t>
                                  </w:r>
                                </w:p>
                              </w:tc>
                            </w:tr>
                            <w:tr w:rsidR="00C14658" w14:paraId="23B3F69B"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tcPr>
                                <w:p w14:paraId="0FD61882" w14:textId="77777777" w:rsidR="00C14658" w:rsidRDefault="00C14658" w:rsidP="005139DB">
                                  <w:r>
                                    <w:t xml:space="preserve">Number of trees </w:t>
                                  </w:r>
                                </w:p>
                              </w:tc>
                              <w:tc>
                                <w:tcPr>
                                  <w:tcW w:w="3402" w:type="dxa"/>
                                  <w:tcBorders>
                                    <w:top w:val="single" w:sz="4" w:space="0" w:color="auto"/>
                                  </w:tcBorders>
                                </w:tcPr>
                                <w:p w14:paraId="2376E821" w14:textId="77777777" w:rsidR="00C14658" w:rsidRDefault="00C14658" w:rsidP="005139DB">
                                  <w:pPr>
                                    <w:cnfStyle w:val="000000100000" w:firstRow="0" w:lastRow="0" w:firstColumn="0" w:lastColumn="0" w:oddVBand="0" w:evenVBand="0" w:oddHBand="1" w:evenHBand="0" w:firstRowFirstColumn="0" w:firstRowLastColumn="0" w:lastRowFirstColumn="0" w:lastRowLastColumn="0"/>
                                  </w:pPr>
                                  <w:r>
                                    <w:t>500</w:t>
                                  </w:r>
                                </w:p>
                              </w:tc>
                            </w:tr>
                            <w:tr w:rsidR="00C14658" w14:paraId="79A90FA9"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A087020" w14:textId="77777777" w:rsidR="00C14658" w:rsidRPr="005B7139" w:rsidRDefault="00C14658" w:rsidP="005139DB">
                                  <w:pPr>
                                    <w:rPr>
                                      <w:b w:val="0"/>
                                      <w:bCs w:val="0"/>
                                    </w:rPr>
                                  </w:pPr>
                                  <w:r>
                                    <w:t xml:space="preserve">Max depth of tree </w:t>
                                  </w:r>
                                </w:p>
                              </w:tc>
                              <w:tc>
                                <w:tcPr>
                                  <w:tcW w:w="3402" w:type="dxa"/>
                                </w:tcPr>
                                <w:p w14:paraId="40C250F8" w14:textId="77777777" w:rsidR="00C14658" w:rsidRDefault="00C14658" w:rsidP="005139DB">
                                  <w:pPr>
                                    <w:cnfStyle w:val="000000000000" w:firstRow="0" w:lastRow="0" w:firstColumn="0" w:lastColumn="0" w:oddVBand="0" w:evenVBand="0" w:oddHBand="0" w:evenHBand="0" w:firstRowFirstColumn="0" w:firstRowLastColumn="0" w:lastRowFirstColumn="0" w:lastRowLastColumn="0"/>
                                  </w:pPr>
                                  <w:r>
                                    <w:t>5</w:t>
                                  </w:r>
                                </w:p>
                              </w:tc>
                            </w:tr>
                            <w:tr w:rsidR="00C14658" w14:paraId="340F5B95"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65CAB0DE" w14:textId="77777777" w:rsidR="00C14658" w:rsidRDefault="00C14658" w:rsidP="005139DB">
                                  <w:r>
                                    <w:t xml:space="preserve">Learning rate </w:t>
                                  </w:r>
                                </w:p>
                              </w:tc>
                              <w:tc>
                                <w:tcPr>
                                  <w:tcW w:w="3402" w:type="dxa"/>
                                </w:tcPr>
                                <w:p w14:paraId="2BF012D6" w14:textId="77777777" w:rsidR="00C14658" w:rsidRDefault="00C14658" w:rsidP="005139DB">
                                  <w:pPr>
                                    <w:cnfStyle w:val="000000100000" w:firstRow="0" w:lastRow="0" w:firstColumn="0" w:lastColumn="0" w:oddVBand="0" w:evenVBand="0" w:oddHBand="1" w:evenHBand="0" w:firstRowFirstColumn="0" w:firstRowLastColumn="0" w:lastRowFirstColumn="0" w:lastRowLastColumn="0"/>
                                  </w:pPr>
                                  <w:r>
                                    <w:t>0.35</w:t>
                                  </w:r>
                                </w:p>
                              </w:tc>
                            </w:tr>
                            <w:tr w:rsidR="00C14658" w14:paraId="5BB53926"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C3933AD" w14:textId="77777777" w:rsidR="00C14658" w:rsidRDefault="00C14658" w:rsidP="005139DB">
                                  <w:r>
                                    <w:t xml:space="preserve">Lambda </w:t>
                                  </w:r>
                                </w:p>
                              </w:tc>
                              <w:tc>
                                <w:tcPr>
                                  <w:tcW w:w="3402" w:type="dxa"/>
                                </w:tcPr>
                                <w:p w14:paraId="498057CD" w14:textId="77777777" w:rsidR="00C14658" w:rsidRDefault="00C14658" w:rsidP="005139DB">
                                  <w:pPr>
                                    <w:cnfStyle w:val="000000000000" w:firstRow="0" w:lastRow="0" w:firstColumn="0" w:lastColumn="0" w:oddVBand="0" w:evenVBand="0" w:oddHBand="0" w:evenHBand="0" w:firstRowFirstColumn="0" w:firstRowLastColumn="0" w:lastRowFirstColumn="0" w:lastRowLastColumn="0"/>
                                  </w:pPr>
                                  <w:r>
                                    <w:t>2.1</w:t>
                                  </w:r>
                                </w:p>
                              </w:tc>
                            </w:tr>
                            <w:tr w:rsidR="00C14658" w14:paraId="4E271E33"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525E534D" w14:textId="77777777" w:rsidR="00C14658" w:rsidRDefault="00C14658" w:rsidP="005139DB">
                                  <w:r>
                                    <w:t>Gamma</w:t>
                                  </w:r>
                                </w:p>
                              </w:tc>
                              <w:tc>
                                <w:tcPr>
                                  <w:tcW w:w="3402" w:type="dxa"/>
                                </w:tcPr>
                                <w:p w14:paraId="07AE8B6A" w14:textId="77777777" w:rsidR="00C14658" w:rsidRDefault="00C14658" w:rsidP="005139DB">
                                  <w:pPr>
                                    <w:cnfStyle w:val="000000100000" w:firstRow="0" w:lastRow="0" w:firstColumn="0" w:lastColumn="0" w:oddVBand="0" w:evenVBand="0" w:oddHBand="1" w:evenHBand="0" w:firstRowFirstColumn="0" w:firstRowLastColumn="0" w:lastRowFirstColumn="0" w:lastRowLastColumn="0"/>
                                  </w:pPr>
                                  <w:r>
                                    <w:t>0.0</w:t>
                                  </w:r>
                                </w:p>
                              </w:tc>
                            </w:tr>
                            <w:tr w:rsidR="00C14658" w14:paraId="16B40D77"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DBE6950" w14:textId="77777777" w:rsidR="00C14658" w:rsidRDefault="00C14658" w:rsidP="005139DB">
                                  <w:r>
                                    <w:t xml:space="preserve">Percent of features used in trees </w:t>
                                  </w:r>
                                </w:p>
                              </w:tc>
                              <w:tc>
                                <w:tcPr>
                                  <w:tcW w:w="3402" w:type="dxa"/>
                                </w:tcPr>
                                <w:p w14:paraId="1CDAF34A" w14:textId="77777777" w:rsidR="00C14658" w:rsidRDefault="00C14658" w:rsidP="005139DB">
                                  <w:pPr>
                                    <w:cnfStyle w:val="000000000000" w:firstRow="0" w:lastRow="0" w:firstColumn="0" w:lastColumn="0" w:oddVBand="0" w:evenVBand="0" w:oddHBand="0" w:evenHBand="0" w:firstRowFirstColumn="0" w:firstRowLastColumn="0" w:lastRowFirstColumn="0" w:lastRowLastColumn="0"/>
                                  </w:pPr>
                                  <w:r>
                                    <w:t>0.3</w:t>
                                  </w:r>
                                </w:p>
                              </w:tc>
                            </w:tr>
                          </w:tbl>
                          <w:p w14:paraId="14754ED2" w14:textId="77777777" w:rsidR="00C14658" w:rsidRDefault="00C14658"/>
                          <w:p w14:paraId="735D97CA" w14:textId="5803393A" w:rsidR="00C14658" w:rsidRPr="005139DB" w:rsidRDefault="001F5484">
                            <w:r>
                              <w:rPr>
                                <w:b/>
                                <w:bCs/>
                              </w:rPr>
                              <w:t>Table</w:t>
                            </w:r>
                            <w:r w:rsidR="00C14658">
                              <w:rPr>
                                <w:b/>
                                <w:bCs/>
                              </w:rPr>
                              <w:t xml:space="preserve"> </w:t>
                            </w:r>
                            <w:r w:rsidR="00970C06">
                              <w:rPr>
                                <w:b/>
                                <w:bCs/>
                              </w:rPr>
                              <w:t>9</w:t>
                            </w:r>
                            <w:r w:rsidR="00C14658">
                              <w:rPr>
                                <w:b/>
                                <w:bCs/>
                              </w:rPr>
                              <w:t xml:space="preserve">. </w:t>
                            </w:r>
                            <w:r w:rsidR="00C14658">
                              <w:t>The results of the random search for tuning the hyperparameters of the</w:t>
                            </w:r>
                            <w:r w:rsidR="00970C06">
                              <w:t xml:space="preserve"> second</w:t>
                            </w:r>
                            <w:r w:rsidR="00C14658">
                              <w:t xml:space="preserve"> XGB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18E5C" id="Text Box 30" o:spid="_x0000_s1101" type="#_x0000_t202" style="position:absolute;margin-left:17.05pt;margin-top:4.7pt;width:428.6pt;height:151.8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6kKMwIAAF0EAAAOAAAAZHJzL2Uyb0RvYy54bWysVFFv2jAQfp+0/2D5fSRAoG1EqBgV0yTU&#10;VqJTn41jk0iOz7MNCfv1OztAabenaS/One/8+e67z5ndd40iB2FdDbqgw0FKidAcylrvCvrjZfXl&#10;lhLnmS6ZAi0KehSO3s8/f5q1JhcjqECVwhIE0S5vTUEr702eJI5XomFuAEZoDEqwDfPo2l1SWtYi&#10;eqOSUZpOkxZsaSxw4RzuPvRBOo/4Ugrun6R0whNVUKzNx9XGdRvWZD5j+c4yU9X8VAb7hyoaVmu8&#10;9AL1wDwje1v/AdXU3IID6QccmgSkrLmIPWA3w/RDN5uKGRF7QXKcudDk/h8sfzxszLMlvvsKHQ4w&#10;ENIalzvcDP100jbhi5USjCOFxwttovOE4+Yky8bpNKOEY2x4N7rNbrKAk7wdN9b5bwIaEoyCWpxL&#10;pIsd1s73qeeUcJsDVZerWqnoBC2IpbLkwHCKysciEfxdltKkLeh0PEkjsIZwvEdWGmt5aypYvtt2&#10;pC4LOh6fO95CeUQiLPQacYavaix2zZx/ZhZFgb2j0P0TLlIBXgYni5IK7K+/7Yd8nBVGKWlRZAV1&#10;P/fMCkrUd41TvBtmWVBldLLJzQgdex3ZXkf0vlkCMjDEJ2V4NEO+V2dTWmhe8T0swq0YYprj3QX1&#10;Z3Ppe+nje+JisYhJqEPD/FpvDA/QgfEwipfulVlzmpfHUT/CWY4s/zC2Pjec1LDYe5B1nGkgumf1&#10;xD9qOKri9N7CI7n2Y9bbX2H+GwAA//8DAFBLAwQUAAYACAAAACEAiie5KOAAAAAIAQAADwAAAGRy&#10;cy9kb3ducmV2LnhtbEyPzU7DMBCE70i8g7VIXBB1TAq0IU6FEFCJGw0/4ubGSxIRr6PYTcLbs5zg&#10;ODujmW/zzew6MeIQWk8a1CIBgVR521Kt4aV8OF+BCNGQNZ0n1PCNATbF8VFuMusnesZxF2vBJRQy&#10;o6GJsc+kDFWDzoSF75HY+/SDM5HlUEs7mInLXScvkuRKOtMSLzSmx7sGq6/dwWn4OKvfn8L8+Dql&#10;l2l/vx3L6zdban16Mt/egIg4x78w/OIzOhTMtPcHskF0GtKl4qSG9RIE26u1SkHs+a5SBbLI5f8H&#10;ih8AAAD//wMAUEsBAi0AFAAGAAgAAAAhALaDOJL+AAAA4QEAABMAAAAAAAAAAAAAAAAAAAAAAFtD&#10;b250ZW50X1R5cGVzXS54bWxQSwECLQAUAAYACAAAACEAOP0h/9YAAACUAQAACwAAAAAAAAAAAAAA&#10;AAAvAQAAX3JlbHMvLnJlbHNQSwECLQAUAAYACAAAACEAEAupCjMCAABdBAAADgAAAAAAAAAAAAAA&#10;AAAuAgAAZHJzL2Uyb0RvYy54bWxQSwECLQAUAAYACAAAACEAiie5KOAAAAAIAQAADwAAAAAAAAAA&#10;AAAAAACNBAAAZHJzL2Rvd25yZXYueG1sUEsFBgAAAAAEAAQA8wAAAJoFAAAAAA==&#10;" fillcolor="white [3201]" stroked="f" strokeweight=".5pt">
                <v:textbox>
                  <w:txbxContent>
                    <w:tbl>
                      <w:tblPr>
                        <w:tblStyle w:val="PlainTable4"/>
                        <w:tblW w:w="0" w:type="auto"/>
                        <w:jc w:val="center"/>
                        <w:tblLook w:val="04A0" w:firstRow="1" w:lastRow="0" w:firstColumn="1" w:lastColumn="0" w:noHBand="0" w:noVBand="1"/>
                      </w:tblPr>
                      <w:tblGrid>
                        <w:gridCol w:w="3402"/>
                        <w:gridCol w:w="3402"/>
                      </w:tblGrid>
                      <w:tr w:rsidR="00C14658" w14:paraId="4614322F" w14:textId="77777777" w:rsidTr="0016603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tcPr>
                          <w:p w14:paraId="32C63D1F" w14:textId="77777777" w:rsidR="00C14658" w:rsidRDefault="00C14658" w:rsidP="005139DB">
                            <w:r>
                              <w:t xml:space="preserve">Hyperparameter </w:t>
                            </w:r>
                          </w:p>
                        </w:tc>
                        <w:tc>
                          <w:tcPr>
                            <w:tcW w:w="3402" w:type="dxa"/>
                            <w:tcBorders>
                              <w:bottom w:val="single" w:sz="4" w:space="0" w:color="auto"/>
                            </w:tcBorders>
                          </w:tcPr>
                          <w:p w14:paraId="7A23AF97" w14:textId="77777777" w:rsidR="00C14658" w:rsidRDefault="00C14658" w:rsidP="005139DB">
                            <w:pPr>
                              <w:cnfStyle w:val="100000000000" w:firstRow="1" w:lastRow="0" w:firstColumn="0" w:lastColumn="0" w:oddVBand="0" w:evenVBand="0" w:oddHBand="0" w:evenHBand="0" w:firstRowFirstColumn="0" w:firstRowLastColumn="0" w:lastRowFirstColumn="0" w:lastRowLastColumn="0"/>
                            </w:pPr>
                            <w:r>
                              <w:t>Value</w:t>
                            </w:r>
                          </w:p>
                        </w:tc>
                      </w:tr>
                      <w:tr w:rsidR="00C14658" w14:paraId="23B3F69B"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tcPr>
                          <w:p w14:paraId="0FD61882" w14:textId="77777777" w:rsidR="00C14658" w:rsidRDefault="00C14658" w:rsidP="005139DB">
                            <w:r>
                              <w:t xml:space="preserve">Number of trees </w:t>
                            </w:r>
                          </w:p>
                        </w:tc>
                        <w:tc>
                          <w:tcPr>
                            <w:tcW w:w="3402" w:type="dxa"/>
                            <w:tcBorders>
                              <w:top w:val="single" w:sz="4" w:space="0" w:color="auto"/>
                            </w:tcBorders>
                          </w:tcPr>
                          <w:p w14:paraId="2376E821" w14:textId="77777777" w:rsidR="00C14658" w:rsidRDefault="00C14658" w:rsidP="005139DB">
                            <w:pPr>
                              <w:cnfStyle w:val="000000100000" w:firstRow="0" w:lastRow="0" w:firstColumn="0" w:lastColumn="0" w:oddVBand="0" w:evenVBand="0" w:oddHBand="1" w:evenHBand="0" w:firstRowFirstColumn="0" w:firstRowLastColumn="0" w:lastRowFirstColumn="0" w:lastRowLastColumn="0"/>
                            </w:pPr>
                            <w:r>
                              <w:t>500</w:t>
                            </w:r>
                          </w:p>
                        </w:tc>
                      </w:tr>
                      <w:tr w:rsidR="00C14658" w14:paraId="79A90FA9"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A087020" w14:textId="77777777" w:rsidR="00C14658" w:rsidRPr="005B7139" w:rsidRDefault="00C14658" w:rsidP="005139DB">
                            <w:pPr>
                              <w:rPr>
                                <w:b w:val="0"/>
                                <w:bCs w:val="0"/>
                              </w:rPr>
                            </w:pPr>
                            <w:r>
                              <w:t xml:space="preserve">Max depth of tree </w:t>
                            </w:r>
                          </w:p>
                        </w:tc>
                        <w:tc>
                          <w:tcPr>
                            <w:tcW w:w="3402" w:type="dxa"/>
                          </w:tcPr>
                          <w:p w14:paraId="40C250F8" w14:textId="77777777" w:rsidR="00C14658" w:rsidRDefault="00C14658" w:rsidP="005139DB">
                            <w:pPr>
                              <w:cnfStyle w:val="000000000000" w:firstRow="0" w:lastRow="0" w:firstColumn="0" w:lastColumn="0" w:oddVBand="0" w:evenVBand="0" w:oddHBand="0" w:evenHBand="0" w:firstRowFirstColumn="0" w:firstRowLastColumn="0" w:lastRowFirstColumn="0" w:lastRowLastColumn="0"/>
                            </w:pPr>
                            <w:r>
                              <w:t>5</w:t>
                            </w:r>
                          </w:p>
                        </w:tc>
                      </w:tr>
                      <w:tr w:rsidR="00C14658" w14:paraId="340F5B95"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65CAB0DE" w14:textId="77777777" w:rsidR="00C14658" w:rsidRDefault="00C14658" w:rsidP="005139DB">
                            <w:r>
                              <w:t xml:space="preserve">Learning rate </w:t>
                            </w:r>
                          </w:p>
                        </w:tc>
                        <w:tc>
                          <w:tcPr>
                            <w:tcW w:w="3402" w:type="dxa"/>
                          </w:tcPr>
                          <w:p w14:paraId="2BF012D6" w14:textId="77777777" w:rsidR="00C14658" w:rsidRDefault="00C14658" w:rsidP="005139DB">
                            <w:pPr>
                              <w:cnfStyle w:val="000000100000" w:firstRow="0" w:lastRow="0" w:firstColumn="0" w:lastColumn="0" w:oddVBand="0" w:evenVBand="0" w:oddHBand="1" w:evenHBand="0" w:firstRowFirstColumn="0" w:firstRowLastColumn="0" w:lastRowFirstColumn="0" w:lastRowLastColumn="0"/>
                            </w:pPr>
                            <w:r>
                              <w:t>0.35</w:t>
                            </w:r>
                          </w:p>
                        </w:tc>
                      </w:tr>
                      <w:tr w:rsidR="00C14658" w14:paraId="5BB53926"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C3933AD" w14:textId="77777777" w:rsidR="00C14658" w:rsidRDefault="00C14658" w:rsidP="005139DB">
                            <w:r>
                              <w:t xml:space="preserve">Lambda </w:t>
                            </w:r>
                          </w:p>
                        </w:tc>
                        <w:tc>
                          <w:tcPr>
                            <w:tcW w:w="3402" w:type="dxa"/>
                          </w:tcPr>
                          <w:p w14:paraId="498057CD" w14:textId="77777777" w:rsidR="00C14658" w:rsidRDefault="00C14658" w:rsidP="005139DB">
                            <w:pPr>
                              <w:cnfStyle w:val="000000000000" w:firstRow="0" w:lastRow="0" w:firstColumn="0" w:lastColumn="0" w:oddVBand="0" w:evenVBand="0" w:oddHBand="0" w:evenHBand="0" w:firstRowFirstColumn="0" w:firstRowLastColumn="0" w:lastRowFirstColumn="0" w:lastRowLastColumn="0"/>
                            </w:pPr>
                            <w:r>
                              <w:t>2.1</w:t>
                            </w:r>
                          </w:p>
                        </w:tc>
                      </w:tr>
                      <w:tr w:rsidR="00C14658" w14:paraId="4E271E33"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525E534D" w14:textId="77777777" w:rsidR="00C14658" w:rsidRDefault="00C14658" w:rsidP="005139DB">
                            <w:r>
                              <w:t>Gamma</w:t>
                            </w:r>
                          </w:p>
                        </w:tc>
                        <w:tc>
                          <w:tcPr>
                            <w:tcW w:w="3402" w:type="dxa"/>
                          </w:tcPr>
                          <w:p w14:paraId="07AE8B6A" w14:textId="77777777" w:rsidR="00C14658" w:rsidRDefault="00C14658" w:rsidP="005139DB">
                            <w:pPr>
                              <w:cnfStyle w:val="000000100000" w:firstRow="0" w:lastRow="0" w:firstColumn="0" w:lastColumn="0" w:oddVBand="0" w:evenVBand="0" w:oddHBand="1" w:evenHBand="0" w:firstRowFirstColumn="0" w:firstRowLastColumn="0" w:lastRowFirstColumn="0" w:lastRowLastColumn="0"/>
                            </w:pPr>
                            <w:r>
                              <w:t>0.0</w:t>
                            </w:r>
                          </w:p>
                        </w:tc>
                      </w:tr>
                      <w:tr w:rsidR="00C14658" w14:paraId="16B40D77"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DBE6950" w14:textId="77777777" w:rsidR="00C14658" w:rsidRDefault="00C14658" w:rsidP="005139DB">
                            <w:r>
                              <w:t xml:space="preserve">Percent of features used in trees </w:t>
                            </w:r>
                          </w:p>
                        </w:tc>
                        <w:tc>
                          <w:tcPr>
                            <w:tcW w:w="3402" w:type="dxa"/>
                          </w:tcPr>
                          <w:p w14:paraId="1CDAF34A" w14:textId="77777777" w:rsidR="00C14658" w:rsidRDefault="00C14658" w:rsidP="005139DB">
                            <w:pPr>
                              <w:cnfStyle w:val="000000000000" w:firstRow="0" w:lastRow="0" w:firstColumn="0" w:lastColumn="0" w:oddVBand="0" w:evenVBand="0" w:oddHBand="0" w:evenHBand="0" w:firstRowFirstColumn="0" w:firstRowLastColumn="0" w:lastRowFirstColumn="0" w:lastRowLastColumn="0"/>
                            </w:pPr>
                            <w:r>
                              <w:t>0.3</w:t>
                            </w:r>
                          </w:p>
                        </w:tc>
                      </w:tr>
                    </w:tbl>
                    <w:p w14:paraId="14754ED2" w14:textId="77777777" w:rsidR="00C14658" w:rsidRDefault="00C14658"/>
                    <w:p w14:paraId="735D97CA" w14:textId="5803393A" w:rsidR="00C14658" w:rsidRPr="005139DB" w:rsidRDefault="001F5484">
                      <w:r>
                        <w:rPr>
                          <w:b/>
                          <w:bCs/>
                        </w:rPr>
                        <w:t>Table</w:t>
                      </w:r>
                      <w:r w:rsidR="00C14658">
                        <w:rPr>
                          <w:b/>
                          <w:bCs/>
                        </w:rPr>
                        <w:t xml:space="preserve"> </w:t>
                      </w:r>
                      <w:r w:rsidR="00970C06">
                        <w:rPr>
                          <w:b/>
                          <w:bCs/>
                        </w:rPr>
                        <w:t>9</w:t>
                      </w:r>
                      <w:r w:rsidR="00C14658">
                        <w:rPr>
                          <w:b/>
                          <w:bCs/>
                        </w:rPr>
                        <w:t xml:space="preserve">. </w:t>
                      </w:r>
                      <w:r w:rsidR="00C14658">
                        <w:t>The results of the random search for tuning the hyperparameters of the</w:t>
                      </w:r>
                      <w:r w:rsidR="00970C06">
                        <w:t xml:space="preserve"> second</w:t>
                      </w:r>
                      <w:r w:rsidR="00C14658">
                        <w:t xml:space="preserve"> XGB model.</w:t>
                      </w:r>
                    </w:p>
                  </w:txbxContent>
                </v:textbox>
              </v:shape>
            </w:pict>
          </mc:Fallback>
        </mc:AlternateContent>
      </w:r>
    </w:p>
    <w:p w14:paraId="0405663F" w14:textId="77777777" w:rsidR="00C14658" w:rsidRDefault="00C14658" w:rsidP="00B52278">
      <w:pPr>
        <w:rPr>
          <w:b/>
          <w:bCs/>
        </w:rPr>
      </w:pPr>
    </w:p>
    <w:p w14:paraId="5E303A4E" w14:textId="77777777" w:rsidR="00C14658" w:rsidRDefault="00C14658" w:rsidP="00B52278">
      <w:pPr>
        <w:rPr>
          <w:b/>
          <w:bCs/>
        </w:rPr>
      </w:pPr>
    </w:p>
    <w:p w14:paraId="7B399DBF" w14:textId="77777777" w:rsidR="00C14658" w:rsidRDefault="00C14658" w:rsidP="00B52278">
      <w:pPr>
        <w:rPr>
          <w:b/>
          <w:bCs/>
        </w:rPr>
      </w:pPr>
    </w:p>
    <w:p w14:paraId="6C65994D" w14:textId="77777777" w:rsidR="00C14658" w:rsidRDefault="00C14658" w:rsidP="00B52278">
      <w:pPr>
        <w:rPr>
          <w:b/>
          <w:bCs/>
        </w:rPr>
      </w:pPr>
    </w:p>
    <w:p w14:paraId="10B714FD" w14:textId="77777777" w:rsidR="00C14658" w:rsidRDefault="00C14658" w:rsidP="00B52278">
      <w:pPr>
        <w:rPr>
          <w:b/>
          <w:bCs/>
        </w:rPr>
      </w:pPr>
    </w:p>
    <w:p w14:paraId="35EECDCB" w14:textId="45292ED7" w:rsidR="00C14658" w:rsidRDefault="00C14658"/>
    <w:p w14:paraId="7D4459D9" w14:textId="77777777" w:rsidR="007B57EA" w:rsidRPr="00C1490A" w:rsidRDefault="007B57EA">
      <w:pPr>
        <w:rPr>
          <w:b/>
          <w:bCs/>
        </w:rPr>
      </w:pPr>
    </w:p>
    <w:p w14:paraId="4F49ABF9" w14:textId="1EA8CCFE" w:rsidR="00C8306F" w:rsidRPr="004304B2" w:rsidRDefault="00C14658">
      <w:pPr>
        <w:rPr>
          <w:b/>
          <w:bCs/>
        </w:rPr>
      </w:pPr>
      <w:r>
        <w:t>The results of the grid search approach used to tune the hyperparameters for the LSTM-RNN are shown in</w:t>
      </w:r>
      <w:r w:rsidR="004F23EF">
        <w:t xml:space="preserve"> </w:t>
      </w:r>
      <w:r w:rsidR="001F5484">
        <w:t>Table</w:t>
      </w:r>
      <w:r w:rsidR="004F23EF">
        <w:t xml:space="preserve"> 10.</w:t>
      </w:r>
      <w:r>
        <w:rPr>
          <w:b/>
          <w:bCs/>
        </w:rPr>
        <w:t xml:space="preserve"> </w:t>
      </w:r>
    </w:p>
    <w:p w14:paraId="21D581DD" w14:textId="58575728" w:rsidR="00C14658" w:rsidRDefault="00C14658">
      <w:r>
        <w:rPr>
          <w:noProof/>
        </w:rPr>
        <mc:AlternateContent>
          <mc:Choice Requires="wps">
            <w:drawing>
              <wp:anchor distT="0" distB="0" distL="114300" distR="114300" simplePos="0" relativeHeight="251677696" behindDoc="0" locked="0" layoutInCell="1" allowOverlap="1" wp14:anchorId="2D2C9324" wp14:editId="003B0FF8">
                <wp:simplePos x="0" y="0"/>
                <wp:positionH relativeFrom="margin">
                  <wp:align>center</wp:align>
                </wp:positionH>
                <wp:positionV relativeFrom="paragraph">
                  <wp:posOffset>180975</wp:posOffset>
                </wp:positionV>
                <wp:extent cx="5061546" cy="1924140"/>
                <wp:effectExtent l="0" t="0" r="6350" b="0"/>
                <wp:wrapNone/>
                <wp:docPr id="1135418988" name="Text Box 31"/>
                <wp:cNvGraphicFramePr/>
                <a:graphic xmlns:a="http://schemas.openxmlformats.org/drawingml/2006/main">
                  <a:graphicData uri="http://schemas.microsoft.com/office/word/2010/wordprocessingShape">
                    <wps:wsp>
                      <wps:cNvSpPr txBox="1"/>
                      <wps:spPr>
                        <a:xfrm>
                          <a:off x="0" y="0"/>
                          <a:ext cx="5061546" cy="1924140"/>
                        </a:xfrm>
                        <a:prstGeom prst="rect">
                          <a:avLst/>
                        </a:prstGeom>
                        <a:solidFill>
                          <a:schemeClr val="lt1"/>
                        </a:solidFill>
                        <a:ln w="6350">
                          <a:noFill/>
                        </a:ln>
                      </wps:spPr>
                      <wps:txbx>
                        <w:txbxContent>
                          <w:tbl>
                            <w:tblPr>
                              <w:tblStyle w:val="PlainTable4"/>
                              <w:tblW w:w="0" w:type="auto"/>
                              <w:jc w:val="center"/>
                              <w:tblLook w:val="04A0" w:firstRow="1" w:lastRow="0" w:firstColumn="1" w:lastColumn="0" w:noHBand="0" w:noVBand="1"/>
                            </w:tblPr>
                            <w:tblGrid>
                              <w:gridCol w:w="3402"/>
                              <w:gridCol w:w="3402"/>
                            </w:tblGrid>
                            <w:tr w:rsidR="00C14658" w14:paraId="06187234" w14:textId="77777777" w:rsidTr="0016603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tcPr>
                                <w:p w14:paraId="3D26BF9F" w14:textId="77777777" w:rsidR="00C14658" w:rsidRDefault="00C14658" w:rsidP="00BD699F">
                                  <w:r>
                                    <w:t>Hyperparameters</w:t>
                                  </w:r>
                                </w:p>
                              </w:tc>
                              <w:tc>
                                <w:tcPr>
                                  <w:tcW w:w="3402" w:type="dxa"/>
                                  <w:tcBorders>
                                    <w:bottom w:val="single" w:sz="4" w:space="0" w:color="auto"/>
                                  </w:tcBorders>
                                </w:tcPr>
                                <w:p w14:paraId="1292000B" w14:textId="77777777" w:rsidR="00C14658" w:rsidRDefault="00C14658" w:rsidP="00BD699F">
                                  <w:pPr>
                                    <w:cnfStyle w:val="100000000000" w:firstRow="1" w:lastRow="0" w:firstColumn="0" w:lastColumn="0" w:oddVBand="0" w:evenVBand="0" w:oddHBand="0" w:evenHBand="0" w:firstRowFirstColumn="0" w:firstRowLastColumn="0" w:lastRowFirstColumn="0" w:lastRowLastColumn="0"/>
                                  </w:pPr>
                                  <w:r>
                                    <w:t>Value</w:t>
                                  </w:r>
                                </w:p>
                              </w:tc>
                            </w:tr>
                            <w:tr w:rsidR="00C14658" w14:paraId="25A7E5F4"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tcPr>
                                <w:p w14:paraId="72E1DDF3" w14:textId="77777777" w:rsidR="00C14658" w:rsidRDefault="00C14658" w:rsidP="00BD699F">
                                  <w:r>
                                    <w:t xml:space="preserve">Batch size </w:t>
                                  </w:r>
                                </w:p>
                              </w:tc>
                              <w:tc>
                                <w:tcPr>
                                  <w:tcW w:w="3402" w:type="dxa"/>
                                  <w:tcBorders>
                                    <w:top w:val="single" w:sz="4" w:space="0" w:color="auto"/>
                                  </w:tcBorders>
                                </w:tcPr>
                                <w:p w14:paraId="5E0CA1CC" w14:textId="77777777" w:rsidR="00C14658" w:rsidRDefault="00C14658" w:rsidP="00BD699F">
                                  <w:pPr>
                                    <w:cnfStyle w:val="000000100000" w:firstRow="0" w:lastRow="0" w:firstColumn="0" w:lastColumn="0" w:oddVBand="0" w:evenVBand="0" w:oddHBand="1" w:evenHBand="0" w:firstRowFirstColumn="0" w:firstRowLastColumn="0" w:lastRowFirstColumn="0" w:lastRowLastColumn="0"/>
                                  </w:pPr>
                                  <w:r>
                                    <w:t>20</w:t>
                                  </w:r>
                                </w:p>
                              </w:tc>
                            </w:tr>
                            <w:tr w:rsidR="00C14658" w14:paraId="20CF183D"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52D8920" w14:textId="77777777" w:rsidR="00C14658" w:rsidRDefault="00C14658" w:rsidP="00BD699F">
                                  <w:r>
                                    <w:t>Max of epochs</w:t>
                                  </w:r>
                                </w:p>
                              </w:tc>
                              <w:tc>
                                <w:tcPr>
                                  <w:tcW w:w="3402" w:type="dxa"/>
                                </w:tcPr>
                                <w:p w14:paraId="2EF24F0B" w14:textId="77777777" w:rsidR="00C14658" w:rsidRDefault="00C14658" w:rsidP="00BD699F">
                                  <w:pPr>
                                    <w:cnfStyle w:val="000000000000" w:firstRow="0" w:lastRow="0" w:firstColumn="0" w:lastColumn="0" w:oddVBand="0" w:evenVBand="0" w:oddHBand="0" w:evenHBand="0" w:firstRowFirstColumn="0" w:firstRowLastColumn="0" w:lastRowFirstColumn="0" w:lastRowLastColumn="0"/>
                                  </w:pPr>
                                  <w:r>
                                    <w:t>100</w:t>
                                  </w:r>
                                </w:p>
                              </w:tc>
                            </w:tr>
                            <w:tr w:rsidR="00C14658" w14:paraId="357F31CC"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3E19B53" w14:textId="77777777" w:rsidR="00C14658" w:rsidRDefault="00C14658" w:rsidP="00BD699F">
                                  <w:r>
                                    <w:t xml:space="preserve">Hidden size </w:t>
                                  </w:r>
                                </w:p>
                              </w:tc>
                              <w:tc>
                                <w:tcPr>
                                  <w:tcW w:w="3402" w:type="dxa"/>
                                </w:tcPr>
                                <w:p w14:paraId="41109DB6" w14:textId="77777777" w:rsidR="00C14658" w:rsidRDefault="00C14658" w:rsidP="00BD699F">
                                  <w:pPr>
                                    <w:cnfStyle w:val="000000100000" w:firstRow="0" w:lastRow="0" w:firstColumn="0" w:lastColumn="0" w:oddVBand="0" w:evenVBand="0" w:oddHBand="1" w:evenHBand="0" w:firstRowFirstColumn="0" w:firstRowLastColumn="0" w:lastRowFirstColumn="0" w:lastRowLastColumn="0"/>
                                  </w:pPr>
                                  <w:r>
                                    <w:t>64</w:t>
                                  </w:r>
                                </w:p>
                              </w:tc>
                            </w:tr>
                            <w:tr w:rsidR="00C14658" w14:paraId="7CC46862"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6BA6416A" w14:textId="77777777" w:rsidR="00C14658" w:rsidRDefault="00C14658" w:rsidP="00BD699F">
                                  <w:r>
                                    <w:t>Number of layers</w:t>
                                  </w:r>
                                </w:p>
                              </w:tc>
                              <w:tc>
                                <w:tcPr>
                                  <w:tcW w:w="3402" w:type="dxa"/>
                                </w:tcPr>
                                <w:p w14:paraId="64286555" w14:textId="77777777" w:rsidR="00C14658" w:rsidRDefault="00C14658" w:rsidP="00BD699F">
                                  <w:pPr>
                                    <w:cnfStyle w:val="000000000000" w:firstRow="0" w:lastRow="0" w:firstColumn="0" w:lastColumn="0" w:oddVBand="0" w:evenVBand="0" w:oddHBand="0" w:evenHBand="0" w:firstRowFirstColumn="0" w:firstRowLastColumn="0" w:lastRowFirstColumn="0" w:lastRowLastColumn="0"/>
                                  </w:pPr>
                                  <w:r>
                                    <w:t>1</w:t>
                                  </w:r>
                                </w:p>
                              </w:tc>
                            </w:tr>
                            <w:tr w:rsidR="00C14658" w14:paraId="78B0BA57"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15E57722" w14:textId="77777777" w:rsidR="00C14658" w:rsidRDefault="00C14658" w:rsidP="00BD699F">
                                  <w:r>
                                    <w:t>Learning rate</w:t>
                                  </w:r>
                                </w:p>
                              </w:tc>
                              <w:tc>
                                <w:tcPr>
                                  <w:tcW w:w="3402" w:type="dxa"/>
                                </w:tcPr>
                                <w:p w14:paraId="1F180CD3" w14:textId="77777777" w:rsidR="00C14658" w:rsidRDefault="00C14658" w:rsidP="00BD699F">
                                  <w:pPr>
                                    <w:cnfStyle w:val="000000100000" w:firstRow="0" w:lastRow="0" w:firstColumn="0" w:lastColumn="0" w:oddVBand="0" w:evenVBand="0" w:oddHBand="1" w:evenHBand="0" w:firstRowFirstColumn="0" w:firstRowLastColumn="0" w:lastRowFirstColumn="0" w:lastRowLastColumn="0"/>
                                  </w:pPr>
                                  <w:r>
                                    <w:t>0.001</w:t>
                                  </w:r>
                                </w:p>
                              </w:tc>
                            </w:tr>
                          </w:tbl>
                          <w:p w14:paraId="2EE98495" w14:textId="77777777" w:rsidR="00C14658" w:rsidRDefault="00C14658" w:rsidP="00BD699F">
                            <w:pPr>
                              <w:rPr>
                                <w:b/>
                                <w:bCs/>
                              </w:rPr>
                            </w:pPr>
                          </w:p>
                          <w:p w14:paraId="4F900E09" w14:textId="2A269C45" w:rsidR="00C14658" w:rsidRDefault="001F5484" w:rsidP="00BD699F">
                            <w:r>
                              <w:rPr>
                                <w:b/>
                                <w:bCs/>
                              </w:rPr>
                              <w:t>Table</w:t>
                            </w:r>
                            <w:r w:rsidR="00C14658">
                              <w:rPr>
                                <w:b/>
                                <w:bCs/>
                              </w:rPr>
                              <w:t xml:space="preserve"> </w:t>
                            </w:r>
                            <w:r w:rsidR="004F23EF">
                              <w:rPr>
                                <w:b/>
                                <w:bCs/>
                              </w:rPr>
                              <w:t>10</w:t>
                            </w:r>
                            <w:r w:rsidR="00C14658">
                              <w:rPr>
                                <w:b/>
                                <w:bCs/>
                              </w:rPr>
                              <w:t xml:space="preserve">. </w:t>
                            </w:r>
                            <w:r w:rsidR="00C14658">
                              <w:t>The results of the grid search for tuning the hyperparameters of the LSTM-RNN model.</w:t>
                            </w:r>
                          </w:p>
                          <w:p w14:paraId="64775B2A" w14:textId="77777777" w:rsidR="00C14658" w:rsidRPr="00BD699F" w:rsidRDefault="00C14658" w:rsidP="00BD69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C9324" id="Text Box 31" o:spid="_x0000_s1102" type="#_x0000_t202" style="position:absolute;margin-left:0;margin-top:14.25pt;width:398.55pt;height:151.5pt;z-index:251677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sEMwIAAF0EAAAOAAAAZHJzL2Uyb0RvYy54bWysVEtv2zAMvg/YfxB0X2ynTtYacYosRYYB&#10;RVsgHXpWZCk2IIuapMTOfv0oOa91Ow27yKRI8fF9pGf3favIXljXgC5pNkopEZpD1ehtSb+/rj7d&#10;UuI80xVToEVJD8LR+/nHD7POFGIMNahKWIJBtCs6U9Lae1MkieO1aJkbgREajRJsyzyqdptUlnUY&#10;vVXJOE2nSQe2Mha4cA5vHwYjncf4Ugrun6V0whNVUqzNx9PGcxPOZD5jxdYyUzf8WAb7hypa1mhM&#10;eg71wDwjO9v8EaptuAUH0o84tAlI2XARe8BusvRdN+uaGRF7QXCcOcPk/l9Y/rRfmxdLfP8FeiQw&#10;ANIZVzi8DP300rbhi5UStCOEhzNsoveE4+UknWaTfEoJR1t2N86zPAKbXJ4b6/xXAS0JQkkt8hLh&#10;YvtH5zElup5cQjYHqqlWjVJRCbMglsqSPUMWlY9F4ovfvJQmXUmnN5M0BtYQng+RlcYEl6aC5PtN&#10;T5qqpDf5qeMNVAcEwsIwI87wVYPFPjLnX5jFocDecdD9Mx5SASaDo0RJDfbn3+6DP3KFVko6HLKS&#10;uh87ZgUl6ptGFu+yHKEiPir55PMYFXtt2Vxb9K5dAiKQ4UoZHsXg79VJlBbaN9yHRciKJqY55i6p&#10;P4lLP4w+7hMXi0V0wjk0zD/qteEhdEA8UPHavzFrjnx5pPoJTuPIine0Db7hpYbFzoNsIqcB6AHV&#10;I/44w5Hq476FJbnWo9flrzD/BQAA//8DAFBLAwQUAAYACAAAACEA6s0psd8AAAAHAQAADwAAAGRy&#10;cy9kb3ducmV2LnhtbEyPS0+EQBCE7yb+h0mbeDHuwBJkRZqNMT6Svbn4iLdZpgUi00OYWcB/73jS&#10;Y6UqVV8V28X0YqLRdZYR4lUEgri2uuMG4aV6uNyAcF6xVr1lQvgmB9vy9KRQubYzP9O0940IJexy&#10;hdB6P+RSurolo9zKDsTB+7SjUT7IsZF6VHMoN71cR9GVNKrjsNCqge5aqr/2R4PwcdG879zy+Don&#10;aTLcP01V9qYrxPOz5fYGhKfF/4XhFz+gQxmYDvbI2okeIRzxCOtNCiK42XUWgzggJEmcgiwL+Z+/&#10;/AEAAP//AwBQSwECLQAUAAYACAAAACEAtoM4kv4AAADhAQAAEwAAAAAAAAAAAAAAAAAAAAAAW0Nv&#10;bnRlbnRfVHlwZXNdLnhtbFBLAQItABQABgAIAAAAIQA4/SH/1gAAAJQBAAALAAAAAAAAAAAAAAAA&#10;AC8BAABfcmVscy8ucmVsc1BLAQItABQABgAIAAAAIQAP+PsEMwIAAF0EAAAOAAAAAAAAAAAAAAAA&#10;AC4CAABkcnMvZTJvRG9jLnhtbFBLAQItABQABgAIAAAAIQDqzSmx3wAAAAcBAAAPAAAAAAAAAAAA&#10;AAAAAI0EAABkcnMvZG93bnJldi54bWxQSwUGAAAAAAQABADzAAAAmQUAAAAA&#10;" fillcolor="white [3201]" stroked="f" strokeweight=".5pt">
                <v:textbox>
                  <w:txbxContent>
                    <w:tbl>
                      <w:tblPr>
                        <w:tblStyle w:val="PlainTable4"/>
                        <w:tblW w:w="0" w:type="auto"/>
                        <w:jc w:val="center"/>
                        <w:tblLook w:val="04A0" w:firstRow="1" w:lastRow="0" w:firstColumn="1" w:lastColumn="0" w:noHBand="0" w:noVBand="1"/>
                      </w:tblPr>
                      <w:tblGrid>
                        <w:gridCol w:w="3402"/>
                        <w:gridCol w:w="3402"/>
                      </w:tblGrid>
                      <w:tr w:rsidR="00C14658" w14:paraId="06187234" w14:textId="77777777" w:rsidTr="0016603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tcPr>
                          <w:p w14:paraId="3D26BF9F" w14:textId="77777777" w:rsidR="00C14658" w:rsidRDefault="00C14658" w:rsidP="00BD699F">
                            <w:r>
                              <w:t>Hyperparameters</w:t>
                            </w:r>
                          </w:p>
                        </w:tc>
                        <w:tc>
                          <w:tcPr>
                            <w:tcW w:w="3402" w:type="dxa"/>
                            <w:tcBorders>
                              <w:bottom w:val="single" w:sz="4" w:space="0" w:color="auto"/>
                            </w:tcBorders>
                          </w:tcPr>
                          <w:p w14:paraId="1292000B" w14:textId="77777777" w:rsidR="00C14658" w:rsidRDefault="00C14658" w:rsidP="00BD699F">
                            <w:pPr>
                              <w:cnfStyle w:val="100000000000" w:firstRow="1" w:lastRow="0" w:firstColumn="0" w:lastColumn="0" w:oddVBand="0" w:evenVBand="0" w:oddHBand="0" w:evenHBand="0" w:firstRowFirstColumn="0" w:firstRowLastColumn="0" w:lastRowFirstColumn="0" w:lastRowLastColumn="0"/>
                            </w:pPr>
                            <w:r>
                              <w:t>Value</w:t>
                            </w:r>
                          </w:p>
                        </w:tc>
                      </w:tr>
                      <w:tr w:rsidR="00C14658" w14:paraId="25A7E5F4"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tcPr>
                          <w:p w14:paraId="72E1DDF3" w14:textId="77777777" w:rsidR="00C14658" w:rsidRDefault="00C14658" w:rsidP="00BD699F">
                            <w:r>
                              <w:t xml:space="preserve">Batch size </w:t>
                            </w:r>
                          </w:p>
                        </w:tc>
                        <w:tc>
                          <w:tcPr>
                            <w:tcW w:w="3402" w:type="dxa"/>
                            <w:tcBorders>
                              <w:top w:val="single" w:sz="4" w:space="0" w:color="auto"/>
                            </w:tcBorders>
                          </w:tcPr>
                          <w:p w14:paraId="5E0CA1CC" w14:textId="77777777" w:rsidR="00C14658" w:rsidRDefault="00C14658" w:rsidP="00BD699F">
                            <w:pPr>
                              <w:cnfStyle w:val="000000100000" w:firstRow="0" w:lastRow="0" w:firstColumn="0" w:lastColumn="0" w:oddVBand="0" w:evenVBand="0" w:oddHBand="1" w:evenHBand="0" w:firstRowFirstColumn="0" w:firstRowLastColumn="0" w:lastRowFirstColumn="0" w:lastRowLastColumn="0"/>
                            </w:pPr>
                            <w:r>
                              <w:t>20</w:t>
                            </w:r>
                          </w:p>
                        </w:tc>
                      </w:tr>
                      <w:tr w:rsidR="00C14658" w14:paraId="20CF183D"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52D8920" w14:textId="77777777" w:rsidR="00C14658" w:rsidRDefault="00C14658" w:rsidP="00BD699F">
                            <w:r>
                              <w:t>Max of epochs</w:t>
                            </w:r>
                          </w:p>
                        </w:tc>
                        <w:tc>
                          <w:tcPr>
                            <w:tcW w:w="3402" w:type="dxa"/>
                          </w:tcPr>
                          <w:p w14:paraId="2EF24F0B" w14:textId="77777777" w:rsidR="00C14658" w:rsidRDefault="00C14658" w:rsidP="00BD699F">
                            <w:pPr>
                              <w:cnfStyle w:val="000000000000" w:firstRow="0" w:lastRow="0" w:firstColumn="0" w:lastColumn="0" w:oddVBand="0" w:evenVBand="0" w:oddHBand="0" w:evenHBand="0" w:firstRowFirstColumn="0" w:firstRowLastColumn="0" w:lastRowFirstColumn="0" w:lastRowLastColumn="0"/>
                            </w:pPr>
                            <w:r>
                              <w:t>100</w:t>
                            </w:r>
                          </w:p>
                        </w:tc>
                      </w:tr>
                      <w:tr w:rsidR="00C14658" w14:paraId="357F31CC"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3E19B53" w14:textId="77777777" w:rsidR="00C14658" w:rsidRDefault="00C14658" w:rsidP="00BD699F">
                            <w:r>
                              <w:t xml:space="preserve">Hidden size </w:t>
                            </w:r>
                          </w:p>
                        </w:tc>
                        <w:tc>
                          <w:tcPr>
                            <w:tcW w:w="3402" w:type="dxa"/>
                          </w:tcPr>
                          <w:p w14:paraId="41109DB6" w14:textId="77777777" w:rsidR="00C14658" w:rsidRDefault="00C14658" w:rsidP="00BD699F">
                            <w:pPr>
                              <w:cnfStyle w:val="000000100000" w:firstRow="0" w:lastRow="0" w:firstColumn="0" w:lastColumn="0" w:oddVBand="0" w:evenVBand="0" w:oddHBand="1" w:evenHBand="0" w:firstRowFirstColumn="0" w:firstRowLastColumn="0" w:lastRowFirstColumn="0" w:lastRowLastColumn="0"/>
                            </w:pPr>
                            <w:r>
                              <w:t>64</w:t>
                            </w:r>
                          </w:p>
                        </w:tc>
                      </w:tr>
                      <w:tr w:rsidR="00C14658" w14:paraId="7CC46862" w14:textId="77777777" w:rsidTr="00166031">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6BA6416A" w14:textId="77777777" w:rsidR="00C14658" w:rsidRDefault="00C14658" w:rsidP="00BD699F">
                            <w:r>
                              <w:t>Number of layers</w:t>
                            </w:r>
                          </w:p>
                        </w:tc>
                        <w:tc>
                          <w:tcPr>
                            <w:tcW w:w="3402" w:type="dxa"/>
                          </w:tcPr>
                          <w:p w14:paraId="64286555" w14:textId="77777777" w:rsidR="00C14658" w:rsidRDefault="00C14658" w:rsidP="00BD699F">
                            <w:pPr>
                              <w:cnfStyle w:val="000000000000" w:firstRow="0" w:lastRow="0" w:firstColumn="0" w:lastColumn="0" w:oddVBand="0" w:evenVBand="0" w:oddHBand="0" w:evenHBand="0" w:firstRowFirstColumn="0" w:firstRowLastColumn="0" w:lastRowFirstColumn="0" w:lastRowLastColumn="0"/>
                            </w:pPr>
                            <w:r>
                              <w:t>1</w:t>
                            </w:r>
                          </w:p>
                        </w:tc>
                      </w:tr>
                      <w:tr w:rsidR="00C14658" w14:paraId="78B0BA57" w14:textId="77777777" w:rsidTr="0016603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15E57722" w14:textId="77777777" w:rsidR="00C14658" w:rsidRDefault="00C14658" w:rsidP="00BD699F">
                            <w:r>
                              <w:t>Learning rate</w:t>
                            </w:r>
                          </w:p>
                        </w:tc>
                        <w:tc>
                          <w:tcPr>
                            <w:tcW w:w="3402" w:type="dxa"/>
                          </w:tcPr>
                          <w:p w14:paraId="1F180CD3" w14:textId="77777777" w:rsidR="00C14658" w:rsidRDefault="00C14658" w:rsidP="00BD699F">
                            <w:pPr>
                              <w:cnfStyle w:val="000000100000" w:firstRow="0" w:lastRow="0" w:firstColumn="0" w:lastColumn="0" w:oddVBand="0" w:evenVBand="0" w:oddHBand="1" w:evenHBand="0" w:firstRowFirstColumn="0" w:firstRowLastColumn="0" w:lastRowFirstColumn="0" w:lastRowLastColumn="0"/>
                            </w:pPr>
                            <w:r>
                              <w:t>0.001</w:t>
                            </w:r>
                          </w:p>
                        </w:tc>
                      </w:tr>
                    </w:tbl>
                    <w:p w14:paraId="2EE98495" w14:textId="77777777" w:rsidR="00C14658" w:rsidRDefault="00C14658" w:rsidP="00BD699F">
                      <w:pPr>
                        <w:rPr>
                          <w:b/>
                          <w:bCs/>
                        </w:rPr>
                      </w:pPr>
                    </w:p>
                    <w:p w14:paraId="4F900E09" w14:textId="2A269C45" w:rsidR="00C14658" w:rsidRDefault="001F5484" w:rsidP="00BD699F">
                      <w:r>
                        <w:rPr>
                          <w:b/>
                          <w:bCs/>
                        </w:rPr>
                        <w:t>Table</w:t>
                      </w:r>
                      <w:r w:rsidR="00C14658">
                        <w:rPr>
                          <w:b/>
                          <w:bCs/>
                        </w:rPr>
                        <w:t xml:space="preserve"> </w:t>
                      </w:r>
                      <w:r w:rsidR="004F23EF">
                        <w:rPr>
                          <w:b/>
                          <w:bCs/>
                        </w:rPr>
                        <w:t>10</w:t>
                      </w:r>
                      <w:r w:rsidR="00C14658">
                        <w:rPr>
                          <w:b/>
                          <w:bCs/>
                        </w:rPr>
                        <w:t xml:space="preserve">. </w:t>
                      </w:r>
                      <w:r w:rsidR="00C14658">
                        <w:t>The results of the grid search for tuning the hyperparameters of the LSTM-RNN model.</w:t>
                      </w:r>
                    </w:p>
                    <w:p w14:paraId="64775B2A" w14:textId="77777777" w:rsidR="00C14658" w:rsidRPr="00BD699F" w:rsidRDefault="00C14658" w:rsidP="00BD699F"/>
                  </w:txbxContent>
                </v:textbox>
                <w10:wrap anchorx="margin"/>
              </v:shape>
            </w:pict>
          </mc:Fallback>
        </mc:AlternateContent>
      </w:r>
    </w:p>
    <w:p w14:paraId="16E3AFE3" w14:textId="77777777" w:rsidR="00C14658" w:rsidRDefault="00C14658"/>
    <w:p w14:paraId="37DF5E93" w14:textId="77777777" w:rsidR="00C14658" w:rsidRDefault="00C14658"/>
    <w:p w14:paraId="1CEEFF99" w14:textId="77777777" w:rsidR="00C8306F" w:rsidRDefault="00C8306F"/>
    <w:p w14:paraId="2F8D07B2" w14:textId="77777777" w:rsidR="00C8306F" w:rsidRDefault="00C8306F"/>
    <w:p w14:paraId="7F1AE383" w14:textId="77777777" w:rsidR="00C8306F" w:rsidRDefault="00C8306F"/>
    <w:p w14:paraId="4FB6200B" w14:textId="77777777" w:rsidR="00C8306F" w:rsidRDefault="00C8306F"/>
    <w:p w14:paraId="3CA13363" w14:textId="77777777" w:rsidR="004F23EF" w:rsidRDefault="004F23EF"/>
    <w:p w14:paraId="5CC89FD9" w14:textId="4D599038" w:rsidR="00C8306F" w:rsidRDefault="00C14658">
      <w:r>
        <w:t xml:space="preserve">Tabel </w:t>
      </w:r>
      <w:r w:rsidR="004F23EF">
        <w:t>11</w:t>
      </w:r>
      <w:r>
        <w:t xml:space="preserve"> shows the RMSE, MAE and R</w:t>
      </w:r>
      <w:r>
        <w:rPr>
          <w:vertAlign w:val="superscript"/>
        </w:rPr>
        <w:t>2</w:t>
      </w:r>
      <w:r>
        <w:t xml:space="preserve"> value for each model. The LSTM-RNN produces the best result for the RMSE and the MAE. The SARIMAX II model has the best R</w:t>
      </w:r>
      <w:r>
        <w:rPr>
          <w:vertAlign w:val="superscript"/>
        </w:rPr>
        <w:t xml:space="preserve">2 </w:t>
      </w:r>
      <w:r>
        <w:t xml:space="preserve">score, followed by the LSTM-RNN with a 0.01 difference. </w:t>
      </w:r>
    </w:p>
    <w:p w14:paraId="17991705" w14:textId="77777777" w:rsidR="004F23EF" w:rsidRDefault="004F23EF"/>
    <w:p w14:paraId="0754C372" w14:textId="77777777" w:rsidR="0098274C" w:rsidRDefault="0098274C"/>
    <w:p w14:paraId="311857D1" w14:textId="77777777" w:rsidR="0098274C" w:rsidRDefault="0098274C"/>
    <w:p w14:paraId="713D94EE" w14:textId="77777777" w:rsidR="0098274C" w:rsidRDefault="0098274C"/>
    <w:p w14:paraId="000C48C0" w14:textId="77777777" w:rsidR="0098274C" w:rsidRDefault="0098274C"/>
    <w:p w14:paraId="74FA1374" w14:textId="77777777" w:rsidR="0098274C" w:rsidRDefault="0098274C"/>
    <w:p w14:paraId="1DDE7D68" w14:textId="77777777" w:rsidR="0098274C" w:rsidRDefault="0098274C"/>
    <w:p w14:paraId="22AD62D0" w14:textId="77777777" w:rsidR="0098274C" w:rsidRDefault="0098274C"/>
    <w:p w14:paraId="23500FA8" w14:textId="77777777" w:rsidR="0098274C" w:rsidRDefault="0098274C"/>
    <w:p w14:paraId="0E9867AA" w14:textId="77777777" w:rsidR="0098274C" w:rsidRDefault="0098274C"/>
    <w:p w14:paraId="7FF6D23F" w14:textId="77777777" w:rsidR="00C14658" w:rsidRDefault="00C14658">
      <w:r>
        <w:rPr>
          <w:noProof/>
        </w:rPr>
        <w:lastRenderedPageBreak/>
        <mc:AlternateContent>
          <mc:Choice Requires="wps">
            <w:drawing>
              <wp:anchor distT="0" distB="0" distL="114300" distR="114300" simplePos="0" relativeHeight="251673600" behindDoc="0" locked="0" layoutInCell="1" allowOverlap="1" wp14:anchorId="2ECDF09F" wp14:editId="7208867C">
                <wp:simplePos x="0" y="0"/>
                <wp:positionH relativeFrom="margin">
                  <wp:align>center</wp:align>
                </wp:positionH>
                <wp:positionV relativeFrom="paragraph">
                  <wp:posOffset>179103</wp:posOffset>
                </wp:positionV>
                <wp:extent cx="4699503" cy="2150745"/>
                <wp:effectExtent l="0" t="0" r="6350" b="1905"/>
                <wp:wrapNone/>
                <wp:docPr id="880995021" name="Text Box 27"/>
                <wp:cNvGraphicFramePr/>
                <a:graphic xmlns:a="http://schemas.openxmlformats.org/drawingml/2006/main">
                  <a:graphicData uri="http://schemas.microsoft.com/office/word/2010/wordprocessingShape">
                    <wps:wsp>
                      <wps:cNvSpPr txBox="1"/>
                      <wps:spPr>
                        <a:xfrm>
                          <a:off x="0" y="0"/>
                          <a:ext cx="4699503" cy="2150745"/>
                        </a:xfrm>
                        <a:prstGeom prst="rect">
                          <a:avLst/>
                        </a:prstGeom>
                        <a:solidFill>
                          <a:schemeClr val="lt1"/>
                        </a:solidFill>
                        <a:ln w="6350">
                          <a:noFill/>
                        </a:ln>
                      </wps:spPr>
                      <wps:txbx>
                        <w:txbxContent>
                          <w:tbl>
                            <w:tblPr>
                              <w:tblStyle w:val="PlainTable4"/>
                              <w:tblW w:w="0" w:type="auto"/>
                              <w:jc w:val="center"/>
                              <w:tblLook w:val="04A0" w:firstRow="1" w:lastRow="0" w:firstColumn="1" w:lastColumn="0" w:noHBand="0" w:noVBand="1"/>
                            </w:tblPr>
                            <w:tblGrid>
                              <w:gridCol w:w="2273"/>
                              <w:gridCol w:w="1830"/>
                              <w:gridCol w:w="1500"/>
                              <w:gridCol w:w="1499"/>
                            </w:tblGrid>
                            <w:tr w:rsidR="00C14658" w14:paraId="10F4D135" w14:textId="77777777" w:rsidTr="00D261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Borders>
                                    <w:bottom w:val="single" w:sz="4" w:space="0" w:color="auto"/>
                                  </w:tcBorders>
                                </w:tcPr>
                                <w:p w14:paraId="30A44F82" w14:textId="77777777" w:rsidR="00C14658" w:rsidRDefault="00C14658" w:rsidP="00645F5B">
                                  <w:r>
                                    <w:t xml:space="preserve">Model </w:t>
                                  </w:r>
                                </w:p>
                              </w:tc>
                              <w:tc>
                                <w:tcPr>
                                  <w:tcW w:w="1835" w:type="dxa"/>
                                  <w:tcBorders>
                                    <w:bottom w:val="single" w:sz="4" w:space="0" w:color="auto"/>
                                  </w:tcBorders>
                                </w:tcPr>
                                <w:p w14:paraId="2A8B0A04" w14:textId="77777777" w:rsidR="00C14658" w:rsidRDefault="00C14658" w:rsidP="00645F5B">
                                  <w:pPr>
                                    <w:cnfStyle w:val="100000000000" w:firstRow="1" w:lastRow="0" w:firstColumn="0" w:lastColumn="0" w:oddVBand="0" w:evenVBand="0" w:oddHBand="0" w:evenHBand="0" w:firstRowFirstColumn="0" w:firstRowLastColumn="0" w:lastRowFirstColumn="0" w:lastRowLastColumn="0"/>
                                  </w:pPr>
                                  <w:r>
                                    <w:t>RMSE (kWh)</w:t>
                                  </w:r>
                                </w:p>
                              </w:tc>
                              <w:tc>
                                <w:tcPr>
                                  <w:tcW w:w="1503" w:type="dxa"/>
                                  <w:tcBorders>
                                    <w:bottom w:val="single" w:sz="4" w:space="0" w:color="auto"/>
                                  </w:tcBorders>
                                </w:tcPr>
                                <w:p w14:paraId="330C027C" w14:textId="77777777" w:rsidR="00C14658" w:rsidRDefault="00C14658" w:rsidP="00645F5B">
                                  <w:pPr>
                                    <w:cnfStyle w:val="100000000000" w:firstRow="1" w:lastRow="0" w:firstColumn="0" w:lastColumn="0" w:oddVBand="0" w:evenVBand="0" w:oddHBand="0" w:evenHBand="0" w:firstRowFirstColumn="0" w:firstRowLastColumn="0" w:lastRowFirstColumn="0" w:lastRowLastColumn="0"/>
                                  </w:pPr>
                                  <w:r>
                                    <w:t>MAE (kWh)</w:t>
                                  </w:r>
                                </w:p>
                              </w:tc>
                              <w:tc>
                                <w:tcPr>
                                  <w:tcW w:w="1503" w:type="dxa"/>
                                  <w:tcBorders>
                                    <w:bottom w:val="single" w:sz="4" w:space="0" w:color="auto"/>
                                  </w:tcBorders>
                                </w:tcPr>
                                <w:p w14:paraId="6EC83060" w14:textId="77777777" w:rsidR="00C14658" w:rsidRPr="00D261D4" w:rsidRDefault="00C14658" w:rsidP="00645F5B">
                                  <w:pPr>
                                    <w:cnfStyle w:val="100000000000" w:firstRow="1" w:lastRow="0" w:firstColumn="0" w:lastColumn="0" w:oddVBand="0" w:evenVBand="0" w:oddHBand="0" w:evenHBand="0" w:firstRowFirstColumn="0" w:firstRowLastColumn="0" w:lastRowFirstColumn="0" w:lastRowLastColumn="0"/>
                                    <w:rPr>
                                      <w:vertAlign w:val="superscript"/>
                                    </w:rPr>
                                  </w:pPr>
                                  <w:r>
                                    <w:t>R</w:t>
                                  </w:r>
                                  <w:r>
                                    <w:rPr>
                                      <w:vertAlign w:val="superscript"/>
                                    </w:rPr>
                                    <w:t>2</w:t>
                                  </w:r>
                                </w:p>
                              </w:tc>
                            </w:tr>
                            <w:tr w:rsidR="00C14658" w14:paraId="61E3400F" w14:textId="77777777" w:rsidTr="00D261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Borders>
                                    <w:top w:val="single" w:sz="4" w:space="0" w:color="auto"/>
                                  </w:tcBorders>
                                </w:tcPr>
                                <w:p w14:paraId="1B0A9B53" w14:textId="77777777" w:rsidR="00C14658" w:rsidRPr="009C635B" w:rsidRDefault="00C14658" w:rsidP="00645F5B">
                                  <w:r>
                                    <w:t xml:space="preserve">SARIMAX </w:t>
                                  </w:r>
                                  <w:r>
                                    <w:rPr>
                                      <w:b w:val="0"/>
                                      <w:bCs w:val="0"/>
                                    </w:rPr>
                                    <w:t>(without seasonal differencing of exogenous features)</w:t>
                                  </w:r>
                                </w:p>
                              </w:tc>
                              <w:tc>
                                <w:tcPr>
                                  <w:tcW w:w="1835" w:type="dxa"/>
                                  <w:tcBorders>
                                    <w:top w:val="single" w:sz="4" w:space="0" w:color="auto"/>
                                  </w:tcBorders>
                                </w:tcPr>
                                <w:p w14:paraId="00F5740E"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429.7</w:t>
                                  </w:r>
                                </w:p>
                              </w:tc>
                              <w:tc>
                                <w:tcPr>
                                  <w:tcW w:w="1503" w:type="dxa"/>
                                  <w:tcBorders>
                                    <w:top w:val="single" w:sz="4" w:space="0" w:color="auto"/>
                                  </w:tcBorders>
                                </w:tcPr>
                                <w:p w14:paraId="6371F9B3"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322.2</w:t>
                                  </w:r>
                                </w:p>
                              </w:tc>
                              <w:tc>
                                <w:tcPr>
                                  <w:tcW w:w="1503" w:type="dxa"/>
                                  <w:tcBorders>
                                    <w:top w:val="single" w:sz="4" w:space="0" w:color="auto"/>
                                  </w:tcBorders>
                                </w:tcPr>
                                <w:p w14:paraId="26854636"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0.72</w:t>
                                  </w:r>
                                </w:p>
                              </w:tc>
                            </w:tr>
                            <w:tr w:rsidR="00C14658" w14:paraId="0E1BBE87" w14:textId="77777777" w:rsidTr="00D261D4">
                              <w:trPr>
                                <w:jc w:val="center"/>
                              </w:trPr>
                              <w:tc>
                                <w:tcPr>
                                  <w:cnfStyle w:val="001000000000" w:firstRow="0" w:lastRow="0" w:firstColumn="1" w:lastColumn="0" w:oddVBand="0" w:evenVBand="0" w:oddHBand="0" w:evenHBand="0" w:firstRowFirstColumn="0" w:firstRowLastColumn="0" w:lastRowFirstColumn="0" w:lastRowLastColumn="0"/>
                                  <w:tcW w:w="2276" w:type="dxa"/>
                                </w:tcPr>
                                <w:p w14:paraId="661D735C" w14:textId="77777777" w:rsidR="00C14658" w:rsidRPr="00CF6107" w:rsidRDefault="00C14658" w:rsidP="00645F5B">
                                  <w:pPr>
                                    <w:rPr>
                                      <w:b w:val="0"/>
                                      <w:bCs w:val="0"/>
                                    </w:rPr>
                                  </w:pPr>
                                  <w:r>
                                    <w:t xml:space="preserve">SARIMAX </w:t>
                                  </w:r>
                                  <w:r>
                                    <w:rPr>
                                      <w:b w:val="0"/>
                                      <w:bCs w:val="0"/>
                                    </w:rPr>
                                    <w:t>(with seasonal differencing of exogenous features)</w:t>
                                  </w:r>
                                  <w:r>
                                    <w:t xml:space="preserve"> </w:t>
                                  </w:r>
                                </w:p>
                              </w:tc>
                              <w:tc>
                                <w:tcPr>
                                  <w:tcW w:w="1835" w:type="dxa"/>
                                </w:tcPr>
                                <w:p w14:paraId="12DF908D" w14:textId="77777777" w:rsidR="00C14658" w:rsidRDefault="00C14658" w:rsidP="00645F5B">
                                  <w:pPr>
                                    <w:cnfStyle w:val="000000000000" w:firstRow="0" w:lastRow="0" w:firstColumn="0" w:lastColumn="0" w:oddVBand="0" w:evenVBand="0" w:oddHBand="0" w:evenHBand="0" w:firstRowFirstColumn="0" w:firstRowLastColumn="0" w:lastRowFirstColumn="0" w:lastRowLastColumn="0"/>
                                  </w:pPr>
                                  <w:r>
                                    <w:t>363.5</w:t>
                                  </w:r>
                                </w:p>
                              </w:tc>
                              <w:tc>
                                <w:tcPr>
                                  <w:tcW w:w="1503" w:type="dxa"/>
                                </w:tcPr>
                                <w:p w14:paraId="25B93BEE" w14:textId="77777777" w:rsidR="00C14658" w:rsidRDefault="00C14658" w:rsidP="00645F5B">
                                  <w:pPr>
                                    <w:cnfStyle w:val="000000000000" w:firstRow="0" w:lastRow="0" w:firstColumn="0" w:lastColumn="0" w:oddVBand="0" w:evenVBand="0" w:oddHBand="0" w:evenHBand="0" w:firstRowFirstColumn="0" w:firstRowLastColumn="0" w:lastRowFirstColumn="0" w:lastRowLastColumn="0"/>
                                  </w:pPr>
                                  <w:r>
                                    <w:t>310.6</w:t>
                                  </w:r>
                                </w:p>
                              </w:tc>
                              <w:tc>
                                <w:tcPr>
                                  <w:tcW w:w="1503" w:type="dxa"/>
                                </w:tcPr>
                                <w:p w14:paraId="4E3CD09C" w14:textId="77777777" w:rsidR="00C14658" w:rsidRPr="002A3E0E" w:rsidRDefault="00C14658" w:rsidP="00645F5B">
                                  <w:pPr>
                                    <w:cnfStyle w:val="000000000000" w:firstRow="0" w:lastRow="0" w:firstColumn="0" w:lastColumn="0" w:oddVBand="0" w:evenVBand="0" w:oddHBand="0" w:evenHBand="0" w:firstRowFirstColumn="0" w:firstRowLastColumn="0" w:lastRowFirstColumn="0" w:lastRowLastColumn="0"/>
                                    <w:rPr>
                                      <w:b/>
                                      <w:bCs/>
                                    </w:rPr>
                                  </w:pPr>
                                  <w:r w:rsidRPr="002A3E0E">
                                    <w:rPr>
                                      <w:b/>
                                      <w:bCs/>
                                    </w:rPr>
                                    <w:t>0.78</w:t>
                                  </w:r>
                                </w:p>
                              </w:tc>
                            </w:tr>
                            <w:tr w:rsidR="00C14658" w14:paraId="7DEED33F" w14:textId="77777777" w:rsidTr="00D261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Pr>
                                <w:p w14:paraId="5968E9F4" w14:textId="77777777" w:rsidR="00C14658" w:rsidRPr="00CF6107" w:rsidRDefault="00C14658" w:rsidP="00645F5B">
                                  <w:pPr>
                                    <w:rPr>
                                      <w:b w:val="0"/>
                                      <w:bCs w:val="0"/>
                                    </w:rPr>
                                  </w:pPr>
                                  <w:proofErr w:type="spellStart"/>
                                  <w:r>
                                    <w:t>XGBoost</w:t>
                                  </w:r>
                                  <w:proofErr w:type="spellEnd"/>
                                  <w:r>
                                    <w:t xml:space="preserve"> </w:t>
                                  </w:r>
                                  <w:r>
                                    <w:rPr>
                                      <w:b w:val="0"/>
                                      <w:bCs w:val="0"/>
                                    </w:rPr>
                                    <w:t>(without normalisation)</w:t>
                                  </w:r>
                                </w:p>
                              </w:tc>
                              <w:tc>
                                <w:tcPr>
                                  <w:tcW w:w="1835" w:type="dxa"/>
                                </w:tcPr>
                                <w:p w14:paraId="28E4163A"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502.7</w:t>
                                  </w:r>
                                </w:p>
                              </w:tc>
                              <w:tc>
                                <w:tcPr>
                                  <w:tcW w:w="1503" w:type="dxa"/>
                                </w:tcPr>
                                <w:p w14:paraId="513567B7"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381.6</w:t>
                                  </w:r>
                                </w:p>
                              </w:tc>
                              <w:tc>
                                <w:tcPr>
                                  <w:tcW w:w="1503" w:type="dxa"/>
                                </w:tcPr>
                                <w:p w14:paraId="08D8BD9D"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0.75</w:t>
                                  </w:r>
                                </w:p>
                              </w:tc>
                            </w:tr>
                            <w:tr w:rsidR="00C14658" w14:paraId="6D4062C9" w14:textId="77777777" w:rsidTr="00D261D4">
                              <w:trPr>
                                <w:jc w:val="center"/>
                              </w:trPr>
                              <w:tc>
                                <w:tcPr>
                                  <w:cnfStyle w:val="001000000000" w:firstRow="0" w:lastRow="0" w:firstColumn="1" w:lastColumn="0" w:oddVBand="0" w:evenVBand="0" w:oddHBand="0" w:evenHBand="0" w:firstRowFirstColumn="0" w:firstRowLastColumn="0" w:lastRowFirstColumn="0" w:lastRowLastColumn="0"/>
                                  <w:tcW w:w="2276" w:type="dxa"/>
                                </w:tcPr>
                                <w:p w14:paraId="4E2B2653" w14:textId="77777777" w:rsidR="00C14658" w:rsidRPr="000106FA" w:rsidRDefault="00C14658" w:rsidP="00645F5B">
                                  <w:pPr>
                                    <w:rPr>
                                      <w:b w:val="0"/>
                                      <w:bCs w:val="0"/>
                                    </w:rPr>
                                  </w:pPr>
                                  <w:proofErr w:type="spellStart"/>
                                  <w:r>
                                    <w:t>XGBoost</w:t>
                                  </w:r>
                                  <w:proofErr w:type="spellEnd"/>
                                  <w:r>
                                    <w:t xml:space="preserve"> </w:t>
                                  </w:r>
                                  <w:r>
                                    <w:rPr>
                                      <w:b w:val="0"/>
                                      <w:bCs w:val="0"/>
                                    </w:rPr>
                                    <w:t>(with normalisation)</w:t>
                                  </w:r>
                                </w:p>
                              </w:tc>
                              <w:tc>
                                <w:tcPr>
                                  <w:tcW w:w="1835" w:type="dxa"/>
                                </w:tcPr>
                                <w:p w14:paraId="686A2387" w14:textId="77777777" w:rsidR="00C14658" w:rsidRDefault="00C14658" w:rsidP="00645F5B">
                                  <w:pPr>
                                    <w:cnfStyle w:val="000000000000" w:firstRow="0" w:lastRow="0" w:firstColumn="0" w:lastColumn="0" w:oddVBand="0" w:evenVBand="0" w:oddHBand="0" w:evenHBand="0" w:firstRowFirstColumn="0" w:firstRowLastColumn="0" w:lastRowFirstColumn="0" w:lastRowLastColumn="0"/>
                                  </w:pPr>
                                  <w:r>
                                    <w:t>323.2</w:t>
                                  </w:r>
                                </w:p>
                              </w:tc>
                              <w:tc>
                                <w:tcPr>
                                  <w:tcW w:w="1503" w:type="dxa"/>
                                </w:tcPr>
                                <w:p w14:paraId="4AE1E907" w14:textId="77777777" w:rsidR="00C14658" w:rsidRDefault="00C14658" w:rsidP="00645F5B">
                                  <w:pPr>
                                    <w:cnfStyle w:val="000000000000" w:firstRow="0" w:lastRow="0" w:firstColumn="0" w:lastColumn="0" w:oddVBand="0" w:evenVBand="0" w:oddHBand="0" w:evenHBand="0" w:firstRowFirstColumn="0" w:firstRowLastColumn="0" w:lastRowFirstColumn="0" w:lastRowLastColumn="0"/>
                                  </w:pPr>
                                  <w:r>
                                    <w:t>235.2</w:t>
                                  </w:r>
                                </w:p>
                              </w:tc>
                              <w:tc>
                                <w:tcPr>
                                  <w:tcW w:w="1503" w:type="dxa"/>
                                </w:tcPr>
                                <w:p w14:paraId="57B59C77" w14:textId="77777777" w:rsidR="00C14658" w:rsidRDefault="00C14658" w:rsidP="00645F5B">
                                  <w:pPr>
                                    <w:cnfStyle w:val="000000000000" w:firstRow="0" w:lastRow="0" w:firstColumn="0" w:lastColumn="0" w:oddVBand="0" w:evenVBand="0" w:oddHBand="0" w:evenHBand="0" w:firstRowFirstColumn="0" w:firstRowLastColumn="0" w:lastRowFirstColumn="0" w:lastRowLastColumn="0"/>
                                  </w:pPr>
                                  <w:r>
                                    <w:t>0.67</w:t>
                                  </w:r>
                                </w:p>
                              </w:tc>
                            </w:tr>
                            <w:tr w:rsidR="00C14658" w14:paraId="617EB84F" w14:textId="77777777" w:rsidTr="00D261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Pr>
                                <w:p w14:paraId="5A1AA5E4" w14:textId="77777777" w:rsidR="00C14658" w:rsidRDefault="00C14658" w:rsidP="00645F5B">
                                  <w:r>
                                    <w:t>LSTM-RNN</w:t>
                                  </w:r>
                                </w:p>
                              </w:tc>
                              <w:tc>
                                <w:tcPr>
                                  <w:tcW w:w="1835" w:type="dxa"/>
                                </w:tcPr>
                                <w:p w14:paraId="4B5AF2D2" w14:textId="77777777" w:rsidR="00C14658" w:rsidRPr="002A3E0E" w:rsidRDefault="00C14658" w:rsidP="00645F5B">
                                  <w:pPr>
                                    <w:cnfStyle w:val="000000100000" w:firstRow="0" w:lastRow="0" w:firstColumn="0" w:lastColumn="0" w:oddVBand="0" w:evenVBand="0" w:oddHBand="1" w:evenHBand="0" w:firstRowFirstColumn="0" w:firstRowLastColumn="0" w:lastRowFirstColumn="0" w:lastRowLastColumn="0"/>
                                    <w:rPr>
                                      <w:b/>
                                      <w:bCs/>
                                    </w:rPr>
                                  </w:pPr>
                                  <w:r w:rsidRPr="002A3E0E">
                                    <w:rPr>
                                      <w:b/>
                                      <w:bCs/>
                                    </w:rPr>
                                    <w:t>267.6</w:t>
                                  </w:r>
                                </w:p>
                              </w:tc>
                              <w:tc>
                                <w:tcPr>
                                  <w:tcW w:w="1503" w:type="dxa"/>
                                </w:tcPr>
                                <w:p w14:paraId="7B2237B4" w14:textId="77777777" w:rsidR="00C14658" w:rsidRPr="002A3E0E" w:rsidRDefault="00C14658" w:rsidP="00645F5B">
                                  <w:pPr>
                                    <w:cnfStyle w:val="000000100000" w:firstRow="0" w:lastRow="0" w:firstColumn="0" w:lastColumn="0" w:oddVBand="0" w:evenVBand="0" w:oddHBand="1" w:evenHBand="0" w:firstRowFirstColumn="0" w:firstRowLastColumn="0" w:lastRowFirstColumn="0" w:lastRowLastColumn="0"/>
                                    <w:rPr>
                                      <w:b/>
                                      <w:bCs/>
                                    </w:rPr>
                                  </w:pPr>
                                  <w:r w:rsidRPr="002A3E0E">
                                    <w:rPr>
                                      <w:b/>
                                      <w:bCs/>
                                    </w:rPr>
                                    <w:t>219.9</w:t>
                                  </w:r>
                                </w:p>
                              </w:tc>
                              <w:tc>
                                <w:tcPr>
                                  <w:tcW w:w="1503" w:type="dxa"/>
                                </w:tcPr>
                                <w:p w14:paraId="6ABFF74A"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0.77</w:t>
                                  </w:r>
                                </w:p>
                              </w:tc>
                            </w:tr>
                          </w:tbl>
                          <w:p w14:paraId="55719427" w14:textId="77777777" w:rsidR="00C14658" w:rsidRDefault="00C14658"/>
                          <w:p w14:paraId="014D73C3" w14:textId="60836A19" w:rsidR="00C14658" w:rsidRPr="00490959" w:rsidRDefault="001F5484">
                            <w:r>
                              <w:rPr>
                                <w:b/>
                                <w:bCs/>
                              </w:rPr>
                              <w:t>Table</w:t>
                            </w:r>
                            <w:r w:rsidR="00C14658">
                              <w:rPr>
                                <w:b/>
                                <w:bCs/>
                              </w:rPr>
                              <w:t xml:space="preserve"> w. </w:t>
                            </w:r>
                            <w:r w:rsidR="00C14658">
                              <w:t xml:space="preserve">Each model and the root mean squared error (RMSE). </w:t>
                            </w:r>
                          </w:p>
                          <w:p w14:paraId="135EC048" w14:textId="77777777" w:rsidR="00C14658" w:rsidRDefault="00C146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DF09F" id="Text Box 27" o:spid="_x0000_s1103" type="#_x0000_t202" style="position:absolute;margin-left:0;margin-top:14.1pt;width:370.05pt;height:169.35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3W6MQIAAF0EAAAOAAAAZHJzL2Uyb0RvYy54bWysVE2P2yAQvVfqf0DcGzuf21hxVmlWqSqt&#10;dlfKVnsmGBIkzFAgsdNf3wHnq9ueql7wDDM8Zt48PLtva00OwnkFpqT9Xk6JMBwqZbYl/f66+vSZ&#10;Eh+YqZgGI0p6FJ7ezz9+mDW2EAPYga6EIwhifNHYku5CsEWWeb4TNfM9sMJgUIKrWUDXbbPKsQbR&#10;a50N8nySNeAq64AL73H3oQvSecKXUvDwLKUXgeiSYm0hrS6tm7hm8xkrto7ZneKnMtg/VFEzZfDS&#10;C9QDC4zsnfoDqlbcgQcZehzqDKRUXKQesJt+/q6b9Y5ZkXpBcry90OT/Hyx/OqztiyOh/QItDjAS&#10;0lhfeNyM/bTS1fGLlRKMI4XHC22iDYTj5mgynY7zISUcY4P+OL8bjSNOdj1unQ9fBdQkGiV1OJdE&#10;Fzs8+tClnlPibR60qlZK6+RELYilduTAcIo6pCIR/LcsbUhT0slwnCdgA/F4h6wN1nJtKlqh3bRE&#10;VSUdpkrj1gaqIxLhoNOIt3ylsNhH5sMLcygK7B2FHp5xkRrwMjhZlOzA/fzbfszHWWGUkgZFVlL/&#10;Y8+coER/MzjFaX80iqpMzmh8N0DH3UY2txGzr5eADPTxSVmezJgf9NmUDuo3fA+LeCuGmOF4d0nD&#10;2VyGTvr4nrhYLFIS6tCy8GjWlkfoyHgcxWv7xpw9zSvgqJ/gLEdWvBtblxtPGljsA0iVZnpl9cQ/&#10;ajip4vTe4iO59VPW9a8w/wUAAP//AwBQSwMEFAAGAAgAAAAhAHDtRg7fAAAABwEAAA8AAABkcnMv&#10;ZG93bnJldi54bWxMj09Pg0AUxO8mfofNM/Fi7FJQWpFHY4x/Em+WVuNtyz6ByL4l7Bbw27ue9DiZ&#10;ycxv8s1sOjHS4FrLCMtFBIK4srrlGmFXPl6uQTivWKvOMiF8k4NNcXqSq0zbiV9p3PpahBJ2mUJo&#10;vO8zKV3VkFFuYXvi4H3awSgf5FBLPagplJtOxlGUSqNaDguN6um+oeprezQIHxf1+4ubn/ZTcp30&#10;D89juXrTJeL52Xx3C8LT7P/C8Isf0KEITAd7ZO1EhxCOeIR4HYMI7uoqWoI4ICRpegOyyOV//uIH&#10;AAD//wMAUEsBAi0AFAAGAAgAAAAhALaDOJL+AAAA4QEAABMAAAAAAAAAAAAAAAAAAAAAAFtDb250&#10;ZW50X1R5cGVzXS54bWxQSwECLQAUAAYACAAAACEAOP0h/9YAAACUAQAACwAAAAAAAAAAAAAAAAAv&#10;AQAAX3JlbHMvLnJlbHNQSwECLQAUAAYACAAAACEAvBd1ujECAABdBAAADgAAAAAAAAAAAAAAAAAu&#10;AgAAZHJzL2Uyb0RvYy54bWxQSwECLQAUAAYACAAAACEAcO1GDt8AAAAHAQAADwAAAAAAAAAAAAAA&#10;AACLBAAAZHJzL2Rvd25yZXYueG1sUEsFBgAAAAAEAAQA8wAAAJcFAAAAAA==&#10;" fillcolor="white [3201]" stroked="f" strokeweight=".5pt">
                <v:textbox>
                  <w:txbxContent>
                    <w:tbl>
                      <w:tblPr>
                        <w:tblStyle w:val="PlainTable4"/>
                        <w:tblW w:w="0" w:type="auto"/>
                        <w:jc w:val="center"/>
                        <w:tblLook w:val="04A0" w:firstRow="1" w:lastRow="0" w:firstColumn="1" w:lastColumn="0" w:noHBand="0" w:noVBand="1"/>
                      </w:tblPr>
                      <w:tblGrid>
                        <w:gridCol w:w="2273"/>
                        <w:gridCol w:w="1830"/>
                        <w:gridCol w:w="1500"/>
                        <w:gridCol w:w="1499"/>
                      </w:tblGrid>
                      <w:tr w:rsidR="00C14658" w14:paraId="10F4D135" w14:textId="77777777" w:rsidTr="00D261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Borders>
                              <w:bottom w:val="single" w:sz="4" w:space="0" w:color="auto"/>
                            </w:tcBorders>
                          </w:tcPr>
                          <w:p w14:paraId="30A44F82" w14:textId="77777777" w:rsidR="00C14658" w:rsidRDefault="00C14658" w:rsidP="00645F5B">
                            <w:r>
                              <w:t xml:space="preserve">Model </w:t>
                            </w:r>
                          </w:p>
                        </w:tc>
                        <w:tc>
                          <w:tcPr>
                            <w:tcW w:w="1835" w:type="dxa"/>
                            <w:tcBorders>
                              <w:bottom w:val="single" w:sz="4" w:space="0" w:color="auto"/>
                            </w:tcBorders>
                          </w:tcPr>
                          <w:p w14:paraId="2A8B0A04" w14:textId="77777777" w:rsidR="00C14658" w:rsidRDefault="00C14658" w:rsidP="00645F5B">
                            <w:pPr>
                              <w:cnfStyle w:val="100000000000" w:firstRow="1" w:lastRow="0" w:firstColumn="0" w:lastColumn="0" w:oddVBand="0" w:evenVBand="0" w:oddHBand="0" w:evenHBand="0" w:firstRowFirstColumn="0" w:firstRowLastColumn="0" w:lastRowFirstColumn="0" w:lastRowLastColumn="0"/>
                            </w:pPr>
                            <w:r>
                              <w:t>RMSE (kWh)</w:t>
                            </w:r>
                          </w:p>
                        </w:tc>
                        <w:tc>
                          <w:tcPr>
                            <w:tcW w:w="1503" w:type="dxa"/>
                            <w:tcBorders>
                              <w:bottom w:val="single" w:sz="4" w:space="0" w:color="auto"/>
                            </w:tcBorders>
                          </w:tcPr>
                          <w:p w14:paraId="330C027C" w14:textId="77777777" w:rsidR="00C14658" w:rsidRDefault="00C14658" w:rsidP="00645F5B">
                            <w:pPr>
                              <w:cnfStyle w:val="100000000000" w:firstRow="1" w:lastRow="0" w:firstColumn="0" w:lastColumn="0" w:oddVBand="0" w:evenVBand="0" w:oddHBand="0" w:evenHBand="0" w:firstRowFirstColumn="0" w:firstRowLastColumn="0" w:lastRowFirstColumn="0" w:lastRowLastColumn="0"/>
                            </w:pPr>
                            <w:r>
                              <w:t>MAE (kWh)</w:t>
                            </w:r>
                          </w:p>
                        </w:tc>
                        <w:tc>
                          <w:tcPr>
                            <w:tcW w:w="1503" w:type="dxa"/>
                            <w:tcBorders>
                              <w:bottom w:val="single" w:sz="4" w:space="0" w:color="auto"/>
                            </w:tcBorders>
                          </w:tcPr>
                          <w:p w14:paraId="6EC83060" w14:textId="77777777" w:rsidR="00C14658" w:rsidRPr="00D261D4" w:rsidRDefault="00C14658" w:rsidP="00645F5B">
                            <w:pPr>
                              <w:cnfStyle w:val="100000000000" w:firstRow="1" w:lastRow="0" w:firstColumn="0" w:lastColumn="0" w:oddVBand="0" w:evenVBand="0" w:oddHBand="0" w:evenHBand="0" w:firstRowFirstColumn="0" w:firstRowLastColumn="0" w:lastRowFirstColumn="0" w:lastRowLastColumn="0"/>
                              <w:rPr>
                                <w:vertAlign w:val="superscript"/>
                              </w:rPr>
                            </w:pPr>
                            <w:r>
                              <w:t>R</w:t>
                            </w:r>
                            <w:r>
                              <w:rPr>
                                <w:vertAlign w:val="superscript"/>
                              </w:rPr>
                              <w:t>2</w:t>
                            </w:r>
                          </w:p>
                        </w:tc>
                      </w:tr>
                      <w:tr w:rsidR="00C14658" w14:paraId="61E3400F" w14:textId="77777777" w:rsidTr="00D261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Borders>
                              <w:top w:val="single" w:sz="4" w:space="0" w:color="auto"/>
                            </w:tcBorders>
                          </w:tcPr>
                          <w:p w14:paraId="1B0A9B53" w14:textId="77777777" w:rsidR="00C14658" w:rsidRPr="009C635B" w:rsidRDefault="00C14658" w:rsidP="00645F5B">
                            <w:r>
                              <w:t xml:space="preserve">SARIMAX </w:t>
                            </w:r>
                            <w:r>
                              <w:rPr>
                                <w:b w:val="0"/>
                                <w:bCs w:val="0"/>
                              </w:rPr>
                              <w:t>(without seasonal differencing of exogenous features)</w:t>
                            </w:r>
                          </w:p>
                        </w:tc>
                        <w:tc>
                          <w:tcPr>
                            <w:tcW w:w="1835" w:type="dxa"/>
                            <w:tcBorders>
                              <w:top w:val="single" w:sz="4" w:space="0" w:color="auto"/>
                            </w:tcBorders>
                          </w:tcPr>
                          <w:p w14:paraId="00F5740E"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429.7</w:t>
                            </w:r>
                          </w:p>
                        </w:tc>
                        <w:tc>
                          <w:tcPr>
                            <w:tcW w:w="1503" w:type="dxa"/>
                            <w:tcBorders>
                              <w:top w:val="single" w:sz="4" w:space="0" w:color="auto"/>
                            </w:tcBorders>
                          </w:tcPr>
                          <w:p w14:paraId="6371F9B3"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322.2</w:t>
                            </w:r>
                          </w:p>
                        </w:tc>
                        <w:tc>
                          <w:tcPr>
                            <w:tcW w:w="1503" w:type="dxa"/>
                            <w:tcBorders>
                              <w:top w:val="single" w:sz="4" w:space="0" w:color="auto"/>
                            </w:tcBorders>
                          </w:tcPr>
                          <w:p w14:paraId="26854636"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0.72</w:t>
                            </w:r>
                          </w:p>
                        </w:tc>
                      </w:tr>
                      <w:tr w:rsidR="00C14658" w14:paraId="0E1BBE87" w14:textId="77777777" w:rsidTr="00D261D4">
                        <w:trPr>
                          <w:jc w:val="center"/>
                        </w:trPr>
                        <w:tc>
                          <w:tcPr>
                            <w:cnfStyle w:val="001000000000" w:firstRow="0" w:lastRow="0" w:firstColumn="1" w:lastColumn="0" w:oddVBand="0" w:evenVBand="0" w:oddHBand="0" w:evenHBand="0" w:firstRowFirstColumn="0" w:firstRowLastColumn="0" w:lastRowFirstColumn="0" w:lastRowLastColumn="0"/>
                            <w:tcW w:w="2276" w:type="dxa"/>
                          </w:tcPr>
                          <w:p w14:paraId="661D735C" w14:textId="77777777" w:rsidR="00C14658" w:rsidRPr="00CF6107" w:rsidRDefault="00C14658" w:rsidP="00645F5B">
                            <w:pPr>
                              <w:rPr>
                                <w:b w:val="0"/>
                                <w:bCs w:val="0"/>
                              </w:rPr>
                            </w:pPr>
                            <w:r>
                              <w:t xml:space="preserve">SARIMAX </w:t>
                            </w:r>
                            <w:r>
                              <w:rPr>
                                <w:b w:val="0"/>
                                <w:bCs w:val="0"/>
                              </w:rPr>
                              <w:t>(with seasonal differencing of exogenous features)</w:t>
                            </w:r>
                            <w:r>
                              <w:t xml:space="preserve"> </w:t>
                            </w:r>
                          </w:p>
                        </w:tc>
                        <w:tc>
                          <w:tcPr>
                            <w:tcW w:w="1835" w:type="dxa"/>
                          </w:tcPr>
                          <w:p w14:paraId="12DF908D" w14:textId="77777777" w:rsidR="00C14658" w:rsidRDefault="00C14658" w:rsidP="00645F5B">
                            <w:pPr>
                              <w:cnfStyle w:val="000000000000" w:firstRow="0" w:lastRow="0" w:firstColumn="0" w:lastColumn="0" w:oddVBand="0" w:evenVBand="0" w:oddHBand="0" w:evenHBand="0" w:firstRowFirstColumn="0" w:firstRowLastColumn="0" w:lastRowFirstColumn="0" w:lastRowLastColumn="0"/>
                            </w:pPr>
                            <w:r>
                              <w:t>363.5</w:t>
                            </w:r>
                          </w:p>
                        </w:tc>
                        <w:tc>
                          <w:tcPr>
                            <w:tcW w:w="1503" w:type="dxa"/>
                          </w:tcPr>
                          <w:p w14:paraId="25B93BEE" w14:textId="77777777" w:rsidR="00C14658" w:rsidRDefault="00C14658" w:rsidP="00645F5B">
                            <w:pPr>
                              <w:cnfStyle w:val="000000000000" w:firstRow="0" w:lastRow="0" w:firstColumn="0" w:lastColumn="0" w:oddVBand="0" w:evenVBand="0" w:oddHBand="0" w:evenHBand="0" w:firstRowFirstColumn="0" w:firstRowLastColumn="0" w:lastRowFirstColumn="0" w:lastRowLastColumn="0"/>
                            </w:pPr>
                            <w:r>
                              <w:t>310.6</w:t>
                            </w:r>
                          </w:p>
                        </w:tc>
                        <w:tc>
                          <w:tcPr>
                            <w:tcW w:w="1503" w:type="dxa"/>
                          </w:tcPr>
                          <w:p w14:paraId="4E3CD09C" w14:textId="77777777" w:rsidR="00C14658" w:rsidRPr="002A3E0E" w:rsidRDefault="00C14658" w:rsidP="00645F5B">
                            <w:pPr>
                              <w:cnfStyle w:val="000000000000" w:firstRow="0" w:lastRow="0" w:firstColumn="0" w:lastColumn="0" w:oddVBand="0" w:evenVBand="0" w:oddHBand="0" w:evenHBand="0" w:firstRowFirstColumn="0" w:firstRowLastColumn="0" w:lastRowFirstColumn="0" w:lastRowLastColumn="0"/>
                              <w:rPr>
                                <w:b/>
                                <w:bCs/>
                              </w:rPr>
                            </w:pPr>
                            <w:r w:rsidRPr="002A3E0E">
                              <w:rPr>
                                <w:b/>
                                <w:bCs/>
                              </w:rPr>
                              <w:t>0.78</w:t>
                            </w:r>
                          </w:p>
                        </w:tc>
                      </w:tr>
                      <w:tr w:rsidR="00C14658" w14:paraId="7DEED33F" w14:textId="77777777" w:rsidTr="00D261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Pr>
                          <w:p w14:paraId="5968E9F4" w14:textId="77777777" w:rsidR="00C14658" w:rsidRPr="00CF6107" w:rsidRDefault="00C14658" w:rsidP="00645F5B">
                            <w:pPr>
                              <w:rPr>
                                <w:b w:val="0"/>
                                <w:bCs w:val="0"/>
                              </w:rPr>
                            </w:pPr>
                            <w:proofErr w:type="spellStart"/>
                            <w:r>
                              <w:t>XGBoost</w:t>
                            </w:r>
                            <w:proofErr w:type="spellEnd"/>
                            <w:r>
                              <w:t xml:space="preserve"> </w:t>
                            </w:r>
                            <w:r>
                              <w:rPr>
                                <w:b w:val="0"/>
                                <w:bCs w:val="0"/>
                              </w:rPr>
                              <w:t>(without normalisation)</w:t>
                            </w:r>
                          </w:p>
                        </w:tc>
                        <w:tc>
                          <w:tcPr>
                            <w:tcW w:w="1835" w:type="dxa"/>
                          </w:tcPr>
                          <w:p w14:paraId="28E4163A"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502.7</w:t>
                            </w:r>
                          </w:p>
                        </w:tc>
                        <w:tc>
                          <w:tcPr>
                            <w:tcW w:w="1503" w:type="dxa"/>
                          </w:tcPr>
                          <w:p w14:paraId="513567B7"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381.6</w:t>
                            </w:r>
                          </w:p>
                        </w:tc>
                        <w:tc>
                          <w:tcPr>
                            <w:tcW w:w="1503" w:type="dxa"/>
                          </w:tcPr>
                          <w:p w14:paraId="08D8BD9D"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0.75</w:t>
                            </w:r>
                          </w:p>
                        </w:tc>
                      </w:tr>
                      <w:tr w:rsidR="00C14658" w14:paraId="6D4062C9" w14:textId="77777777" w:rsidTr="00D261D4">
                        <w:trPr>
                          <w:jc w:val="center"/>
                        </w:trPr>
                        <w:tc>
                          <w:tcPr>
                            <w:cnfStyle w:val="001000000000" w:firstRow="0" w:lastRow="0" w:firstColumn="1" w:lastColumn="0" w:oddVBand="0" w:evenVBand="0" w:oddHBand="0" w:evenHBand="0" w:firstRowFirstColumn="0" w:firstRowLastColumn="0" w:lastRowFirstColumn="0" w:lastRowLastColumn="0"/>
                            <w:tcW w:w="2276" w:type="dxa"/>
                          </w:tcPr>
                          <w:p w14:paraId="4E2B2653" w14:textId="77777777" w:rsidR="00C14658" w:rsidRPr="000106FA" w:rsidRDefault="00C14658" w:rsidP="00645F5B">
                            <w:pPr>
                              <w:rPr>
                                <w:b w:val="0"/>
                                <w:bCs w:val="0"/>
                              </w:rPr>
                            </w:pPr>
                            <w:proofErr w:type="spellStart"/>
                            <w:r>
                              <w:t>XGBoost</w:t>
                            </w:r>
                            <w:proofErr w:type="spellEnd"/>
                            <w:r>
                              <w:t xml:space="preserve"> </w:t>
                            </w:r>
                            <w:r>
                              <w:rPr>
                                <w:b w:val="0"/>
                                <w:bCs w:val="0"/>
                              </w:rPr>
                              <w:t>(with normalisation)</w:t>
                            </w:r>
                          </w:p>
                        </w:tc>
                        <w:tc>
                          <w:tcPr>
                            <w:tcW w:w="1835" w:type="dxa"/>
                          </w:tcPr>
                          <w:p w14:paraId="686A2387" w14:textId="77777777" w:rsidR="00C14658" w:rsidRDefault="00C14658" w:rsidP="00645F5B">
                            <w:pPr>
                              <w:cnfStyle w:val="000000000000" w:firstRow="0" w:lastRow="0" w:firstColumn="0" w:lastColumn="0" w:oddVBand="0" w:evenVBand="0" w:oddHBand="0" w:evenHBand="0" w:firstRowFirstColumn="0" w:firstRowLastColumn="0" w:lastRowFirstColumn="0" w:lastRowLastColumn="0"/>
                            </w:pPr>
                            <w:r>
                              <w:t>323.2</w:t>
                            </w:r>
                          </w:p>
                        </w:tc>
                        <w:tc>
                          <w:tcPr>
                            <w:tcW w:w="1503" w:type="dxa"/>
                          </w:tcPr>
                          <w:p w14:paraId="4AE1E907" w14:textId="77777777" w:rsidR="00C14658" w:rsidRDefault="00C14658" w:rsidP="00645F5B">
                            <w:pPr>
                              <w:cnfStyle w:val="000000000000" w:firstRow="0" w:lastRow="0" w:firstColumn="0" w:lastColumn="0" w:oddVBand="0" w:evenVBand="0" w:oddHBand="0" w:evenHBand="0" w:firstRowFirstColumn="0" w:firstRowLastColumn="0" w:lastRowFirstColumn="0" w:lastRowLastColumn="0"/>
                            </w:pPr>
                            <w:r>
                              <w:t>235.2</w:t>
                            </w:r>
                          </w:p>
                        </w:tc>
                        <w:tc>
                          <w:tcPr>
                            <w:tcW w:w="1503" w:type="dxa"/>
                          </w:tcPr>
                          <w:p w14:paraId="57B59C77" w14:textId="77777777" w:rsidR="00C14658" w:rsidRDefault="00C14658" w:rsidP="00645F5B">
                            <w:pPr>
                              <w:cnfStyle w:val="000000000000" w:firstRow="0" w:lastRow="0" w:firstColumn="0" w:lastColumn="0" w:oddVBand="0" w:evenVBand="0" w:oddHBand="0" w:evenHBand="0" w:firstRowFirstColumn="0" w:firstRowLastColumn="0" w:lastRowFirstColumn="0" w:lastRowLastColumn="0"/>
                            </w:pPr>
                            <w:r>
                              <w:t>0.67</w:t>
                            </w:r>
                          </w:p>
                        </w:tc>
                      </w:tr>
                      <w:tr w:rsidR="00C14658" w14:paraId="617EB84F" w14:textId="77777777" w:rsidTr="00D261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Pr>
                          <w:p w14:paraId="5A1AA5E4" w14:textId="77777777" w:rsidR="00C14658" w:rsidRDefault="00C14658" w:rsidP="00645F5B">
                            <w:r>
                              <w:t>LSTM-RNN</w:t>
                            </w:r>
                          </w:p>
                        </w:tc>
                        <w:tc>
                          <w:tcPr>
                            <w:tcW w:w="1835" w:type="dxa"/>
                          </w:tcPr>
                          <w:p w14:paraId="4B5AF2D2" w14:textId="77777777" w:rsidR="00C14658" w:rsidRPr="002A3E0E" w:rsidRDefault="00C14658" w:rsidP="00645F5B">
                            <w:pPr>
                              <w:cnfStyle w:val="000000100000" w:firstRow="0" w:lastRow="0" w:firstColumn="0" w:lastColumn="0" w:oddVBand="0" w:evenVBand="0" w:oddHBand="1" w:evenHBand="0" w:firstRowFirstColumn="0" w:firstRowLastColumn="0" w:lastRowFirstColumn="0" w:lastRowLastColumn="0"/>
                              <w:rPr>
                                <w:b/>
                                <w:bCs/>
                              </w:rPr>
                            </w:pPr>
                            <w:r w:rsidRPr="002A3E0E">
                              <w:rPr>
                                <w:b/>
                                <w:bCs/>
                              </w:rPr>
                              <w:t>267.6</w:t>
                            </w:r>
                          </w:p>
                        </w:tc>
                        <w:tc>
                          <w:tcPr>
                            <w:tcW w:w="1503" w:type="dxa"/>
                          </w:tcPr>
                          <w:p w14:paraId="7B2237B4" w14:textId="77777777" w:rsidR="00C14658" w:rsidRPr="002A3E0E" w:rsidRDefault="00C14658" w:rsidP="00645F5B">
                            <w:pPr>
                              <w:cnfStyle w:val="000000100000" w:firstRow="0" w:lastRow="0" w:firstColumn="0" w:lastColumn="0" w:oddVBand="0" w:evenVBand="0" w:oddHBand="1" w:evenHBand="0" w:firstRowFirstColumn="0" w:firstRowLastColumn="0" w:lastRowFirstColumn="0" w:lastRowLastColumn="0"/>
                              <w:rPr>
                                <w:b/>
                                <w:bCs/>
                              </w:rPr>
                            </w:pPr>
                            <w:r w:rsidRPr="002A3E0E">
                              <w:rPr>
                                <w:b/>
                                <w:bCs/>
                              </w:rPr>
                              <w:t>219.9</w:t>
                            </w:r>
                          </w:p>
                        </w:tc>
                        <w:tc>
                          <w:tcPr>
                            <w:tcW w:w="1503" w:type="dxa"/>
                          </w:tcPr>
                          <w:p w14:paraId="6ABFF74A" w14:textId="77777777" w:rsidR="00C14658" w:rsidRDefault="00C14658" w:rsidP="00645F5B">
                            <w:pPr>
                              <w:cnfStyle w:val="000000100000" w:firstRow="0" w:lastRow="0" w:firstColumn="0" w:lastColumn="0" w:oddVBand="0" w:evenVBand="0" w:oddHBand="1" w:evenHBand="0" w:firstRowFirstColumn="0" w:firstRowLastColumn="0" w:lastRowFirstColumn="0" w:lastRowLastColumn="0"/>
                            </w:pPr>
                            <w:r>
                              <w:t>0.77</w:t>
                            </w:r>
                          </w:p>
                        </w:tc>
                      </w:tr>
                    </w:tbl>
                    <w:p w14:paraId="55719427" w14:textId="77777777" w:rsidR="00C14658" w:rsidRDefault="00C14658"/>
                    <w:p w14:paraId="014D73C3" w14:textId="60836A19" w:rsidR="00C14658" w:rsidRPr="00490959" w:rsidRDefault="001F5484">
                      <w:r>
                        <w:rPr>
                          <w:b/>
                          <w:bCs/>
                        </w:rPr>
                        <w:t>Table</w:t>
                      </w:r>
                      <w:r w:rsidR="00C14658">
                        <w:rPr>
                          <w:b/>
                          <w:bCs/>
                        </w:rPr>
                        <w:t xml:space="preserve"> w. </w:t>
                      </w:r>
                      <w:r w:rsidR="00C14658">
                        <w:t xml:space="preserve">Each model and the root mean squared error (RMSE). </w:t>
                      </w:r>
                    </w:p>
                    <w:p w14:paraId="135EC048" w14:textId="77777777" w:rsidR="00C14658" w:rsidRDefault="00C14658"/>
                  </w:txbxContent>
                </v:textbox>
                <w10:wrap anchorx="margin"/>
              </v:shape>
            </w:pict>
          </mc:Fallback>
        </mc:AlternateContent>
      </w:r>
    </w:p>
    <w:p w14:paraId="3AECAC07" w14:textId="77777777" w:rsidR="00C14658" w:rsidRDefault="00C14658"/>
    <w:p w14:paraId="24906D2C" w14:textId="77777777" w:rsidR="00C14658" w:rsidRDefault="00C14658"/>
    <w:p w14:paraId="53B908A6" w14:textId="77777777" w:rsidR="00C14658" w:rsidRDefault="00C14658"/>
    <w:p w14:paraId="7C8DB612" w14:textId="77777777" w:rsidR="00C14658" w:rsidRDefault="00C14658"/>
    <w:p w14:paraId="638ED4B6" w14:textId="77777777" w:rsidR="00C14658" w:rsidRDefault="00C14658"/>
    <w:p w14:paraId="798333D6" w14:textId="77777777" w:rsidR="00C14658" w:rsidRDefault="00C14658"/>
    <w:p w14:paraId="3968A442" w14:textId="77777777" w:rsidR="00C14658" w:rsidRDefault="00C14658"/>
    <w:p w14:paraId="7E725A34" w14:textId="77777777" w:rsidR="00C14658" w:rsidRDefault="00C14658">
      <w:pPr>
        <w:rPr>
          <w:b/>
          <w:bCs/>
        </w:rPr>
      </w:pPr>
    </w:p>
    <w:p w14:paraId="03FB821E" w14:textId="361D86F2" w:rsidR="00C14658" w:rsidRPr="004E2880" w:rsidRDefault="001F5484">
      <w:r>
        <w:rPr>
          <w:b/>
          <w:bCs/>
        </w:rPr>
        <w:t>Table</w:t>
      </w:r>
      <w:r w:rsidR="00C14658">
        <w:rPr>
          <w:b/>
          <w:bCs/>
        </w:rPr>
        <w:t xml:space="preserve"> </w:t>
      </w:r>
      <w:r w:rsidR="00AE2ED8">
        <w:rPr>
          <w:b/>
          <w:bCs/>
        </w:rPr>
        <w:t xml:space="preserve">11. </w:t>
      </w:r>
      <w:r w:rsidR="00C14658">
        <w:t>RMSE, MAE and R</w:t>
      </w:r>
      <w:r w:rsidR="00C14658">
        <w:rPr>
          <w:vertAlign w:val="superscript"/>
        </w:rPr>
        <w:t>2</w:t>
      </w:r>
      <w:r w:rsidR="00C14658">
        <w:t xml:space="preserve"> value for each model.</w:t>
      </w:r>
    </w:p>
    <w:p w14:paraId="4AFFF322" w14:textId="77777777" w:rsidR="00C14658" w:rsidRDefault="00C14658"/>
    <w:p w14:paraId="581F3E6F" w14:textId="06FBB8DA" w:rsidR="00C14658" w:rsidRPr="002678CA" w:rsidRDefault="001F5484">
      <w:pPr>
        <w:rPr>
          <w:b/>
          <w:bCs/>
        </w:rPr>
      </w:pPr>
      <w:r>
        <w:t>Figure</w:t>
      </w:r>
      <w:r w:rsidR="00AE2ED8">
        <w:t xml:space="preserve"> 16 </w:t>
      </w:r>
      <w:r w:rsidR="00C14658">
        <w:t xml:space="preserve">shows the True Monthly Power Outputs and Predicted Monthly Power Outputs </w:t>
      </w:r>
      <w:r w:rsidR="00D70EA7">
        <w:t xml:space="preserve">for each </w:t>
      </w:r>
      <w:r w:rsidR="00C14658">
        <w:t>model. Both SARIMAX models and the XGB model without normalisation have a similar pattern to their predictions that mimics the shape of the true values but overestimates the power outputs for the 04/23 – 06/23 and the 08/23. Normalisation appears to stop the XGB model overestimating the power output. The XGB II model</w:t>
      </w:r>
      <w:r w:rsidR="001C5C15">
        <w:t xml:space="preserve"> gives close</w:t>
      </w:r>
      <w:r w:rsidR="00C14658">
        <w:t xml:space="preserve"> estimates of power output up to the 06/23, then starts to underestimate. LSTM-RNN model produces a curve to estimate the power output, follow</w:t>
      </w:r>
      <w:r w:rsidR="00A22B73">
        <w:t xml:space="preserve">ing </w:t>
      </w:r>
      <w:r w:rsidR="00C14658">
        <w:t>the pattern of the true values less closely than the other models, but gives more accurate predictions.</w:t>
      </w:r>
      <w:r w:rsidR="00947255">
        <w:rPr>
          <w:b/>
          <w:bCs/>
        </w:rPr>
        <w:t xml:space="preserve"> </w:t>
      </w:r>
      <w:r>
        <w:t>Figure</w:t>
      </w:r>
      <w:r w:rsidR="00947255">
        <w:t xml:space="preserve"> 17</w:t>
      </w:r>
      <w:r w:rsidR="00C14658">
        <w:rPr>
          <w:b/>
          <w:bCs/>
        </w:rPr>
        <w:t xml:space="preserve"> </w:t>
      </w:r>
      <w:r w:rsidR="00C14658">
        <w:t>shows linear regression for Predicted Monthly Power Outputs compared against the True Outputs. The R</w:t>
      </w:r>
      <w:r w:rsidR="00C14658">
        <w:rPr>
          <w:vertAlign w:val="superscript"/>
        </w:rPr>
        <w:t>2</w:t>
      </w:r>
      <w:r w:rsidR="00C14658">
        <w:t xml:space="preserve"> values</w:t>
      </w:r>
      <w:r w:rsidR="00BF1989">
        <w:t xml:space="preserve">, </w:t>
      </w:r>
      <w:r>
        <w:t>Table</w:t>
      </w:r>
      <w:r w:rsidR="00BF1989">
        <w:t xml:space="preserve"> 11, </w:t>
      </w:r>
      <w:r w:rsidR="00C14658">
        <w:t xml:space="preserve">correspond to these. The more accurate the model predictions, the closer the points lie to the line. </w:t>
      </w:r>
      <w:r w:rsidR="0004212C" w:rsidRPr="0004212C">
        <w:t>M</w:t>
      </w:r>
      <w:r w:rsidR="00C14658" w:rsidRPr="0004212C">
        <w:t xml:space="preserve">odels </w:t>
      </w:r>
      <w:r w:rsidR="0004212C">
        <w:t xml:space="preserve">appear to </w:t>
      </w:r>
      <w:r w:rsidR="00C14658" w:rsidRPr="0004212C">
        <w:t>make better predictions when the true power output is low, these low power values correspond to winter the months.</w:t>
      </w:r>
      <w:r w:rsidR="00C14658">
        <w:rPr>
          <w:b/>
          <w:bCs/>
        </w:rPr>
        <w:t xml:space="preserve"> </w:t>
      </w:r>
    </w:p>
    <w:p w14:paraId="0F78F8D9" w14:textId="77777777" w:rsidR="00C14658" w:rsidRDefault="00C14658">
      <w:r>
        <w:rPr>
          <w:noProof/>
        </w:rPr>
        <w:lastRenderedPageBreak/>
        <mc:AlternateContent>
          <mc:Choice Requires="wps">
            <w:drawing>
              <wp:anchor distT="0" distB="0" distL="114300" distR="114300" simplePos="0" relativeHeight="251672576" behindDoc="0" locked="0" layoutInCell="1" allowOverlap="1" wp14:anchorId="3F1DDB9F" wp14:editId="0939308F">
                <wp:simplePos x="0" y="0"/>
                <wp:positionH relativeFrom="margin">
                  <wp:align>center</wp:align>
                </wp:positionH>
                <wp:positionV relativeFrom="paragraph">
                  <wp:posOffset>414</wp:posOffset>
                </wp:positionV>
                <wp:extent cx="5793105" cy="3463290"/>
                <wp:effectExtent l="0" t="0" r="0" b="3810"/>
                <wp:wrapTight wrapText="bothSides">
                  <wp:wrapPolygon edited="0">
                    <wp:start x="0" y="0"/>
                    <wp:lineTo x="0" y="21505"/>
                    <wp:lineTo x="21522" y="21505"/>
                    <wp:lineTo x="21522" y="0"/>
                    <wp:lineTo x="0" y="0"/>
                  </wp:wrapPolygon>
                </wp:wrapTight>
                <wp:docPr id="1125687291" name="Text Box 10"/>
                <wp:cNvGraphicFramePr/>
                <a:graphic xmlns:a="http://schemas.openxmlformats.org/drawingml/2006/main">
                  <a:graphicData uri="http://schemas.microsoft.com/office/word/2010/wordprocessingShape">
                    <wps:wsp>
                      <wps:cNvSpPr txBox="1"/>
                      <wps:spPr>
                        <a:xfrm>
                          <a:off x="0" y="0"/>
                          <a:ext cx="5793105" cy="3463290"/>
                        </a:xfrm>
                        <a:prstGeom prst="rect">
                          <a:avLst/>
                        </a:prstGeom>
                        <a:solidFill>
                          <a:schemeClr val="lt1"/>
                        </a:solidFill>
                        <a:ln w="6350">
                          <a:noFill/>
                        </a:ln>
                      </wps:spPr>
                      <wps:txbx>
                        <w:txbxContent>
                          <w:p w14:paraId="5996BF0E" w14:textId="77777777" w:rsidR="00C14658" w:rsidRDefault="00C14658">
                            <w:pPr>
                              <w:rPr>
                                <w:b/>
                                <w:bCs/>
                              </w:rPr>
                            </w:pPr>
                          </w:p>
                          <w:p w14:paraId="072C736A" w14:textId="77777777" w:rsidR="00C14658" w:rsidRDefault="00C14658">
                            <w:pPr>
                              <w:rPr>
                                <w:b/>
                                <w:bCs/>
                              </w:rPr>
                            </w:pPr>
                            <w:r>
                              <w:rPr>
                                <w:noProof/>
                              </w:rPr>
                              <w:drawing>
                                <wp:inline distT="0" distB="0" distL="0" distR="0" wp14:anchorId="14738DF7" wp14:editId="301A03FD">
                                  <wp:extent cx="5603875" cy="2569210"/>
                                  <wp:effectExtent l="0" t="0" r="0" b="2540"/>
                                  <wp:docPr id="2093345568" name="Picture 209334556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730033" name="Picture 1" descr="A graph of different colored lines&#10;&#10;Description automatically generated"/>
                                          <pic:cNvPicPr/>
                                        </pic:nvPicPr>
                                        <pic:blipFill>
                                          <a:blip r:embed="rId51"/>
                                          <a:stretch>
                                            <a:fillRect/>
                                          </a:stretch>
                                        </pic:blipFill>
                                        <pic:spPr>
                                          <a:xfrm>
                                            <a:off x="0" y="0"/>
                                            <a:ext cx="5603875" cy="2569210"/>
                                          </a:xfrm>
                                          <a:prstGeom prst="rect">
                                            <a:avLst/>
                                          </a:prstGeom>
                                        </pic:spPr>
                                      </pic:pic>
                                    </a:graphicData>
                                  </a:graphic>
                                </wp:inline>
                              </w:drawing>
                            </w:r>
                          </w:p>
                          <w:p w14:paraId="4F5453EB" w14:textId="3945CBF2" w:rsidR="00C14658" w:rsidRPr="00611C0A" w:rsidRDefault="001F5484">
                            <w:r>
                              <w:rPr>
                                <w:b/>
                                <w:bCs/>
                              </w:rPr>
                              <w:t>Figure</w:t>
                            </w:r>
                            <w:r w:rsidR="00C14658">
                              <w:rPr>
                                <w:b/>
                                <w:bCs/>
                              </w:rPr>
                              <w:t xml:space="preserve"> </w:t>
                            </w:r>
                            <w:r w:rsidR="0004212C">
                              <w:rPr>
                                <w:b/>
                                <w:bCs/>
                              </w:rPr>
                              <w:t>16</w:t>
                            </w:r>
                            <w:r w:rsidR="00C14658">
                              <w:rPr>
                                <w:b/>
                                <w:bCs/>
                              </w:rPr>
                              <w:t xml:space="preserve">. </w:t>
                            </w:r>
                            <w:r w:rsidR="00C14658">
                              <w:t xml:space="preserve">Plot of the final twelve months of true Monthly Power Outputs and the predictions from each mod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DDB9F" id="Text Box 10" o:spid="_x0000_s1104" type="#_x0000_t202" style="position:absolute;margin-left:0;margin-top:.05pt;width:456.15pt;height:272.7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RaFMgIAAF0EAAAOAAAAZHJzL2Uyb0RvYy54bWysVEtv2zAMvg/YfxB0X+w8uxhxiixFhgFF&#10;WyAdelZkKREgi5qkxM5+/Sg5r3U7DbvIpEjx8X2kZ/dtrclBOK/AlLTfyykRhkOlzLak319Xnz5T&#10;4gMzFdNgREmPwtP7+ccPs8YWYgA70JVwBIMYXzS2pLsQbJFlnu9EzXwPrDBolOBqFlB126xyrMHo&#10;tc4GeT7JGnCVdcCF93j70BnpPMWXUvDwLKUXgeiSYm0hnS6dm3hm8xkrto7ZneKnMtg/VFEzZTDp&#10;JdQDC4zsnfojVK24Aw8y9DjUGUipuEg9YDf9/F036x2zIvWC4Hh7gcn/v7D86bC2L46E9gu0SGAE&#10;pLG+8HgZ+2mlq+MXKyVoRwiPF9hEGwjHy/HddNjPx5RwtA1Hk+FgmoDNrs+t8+GrgJpEoaQOeUlw&#10;scOjD5gSXc8uMZsHraqV0jopcRbEUjtyYMiiDqlIfPGblzakKelkOM5TYAPxeRdZG0xwbSpKod20&#10;RFVY7uTc8QaqIwLhoJsRb/lKYbGPzIcX5nAosHcc9PCMh9SAyeAkUbID9/Nv99EfuUIrJQ0OWUn9&#10;jz1zghL9zSCL0/5oFKcyKaPx3QAVd2vZ3FrMvl4CItDHlbI8idE/6LMoHdRvuA+LmBVNzHDMXdJw&#10;FpehG33cJy4Wi+SEc2hZeDRry2PoiHik4rV9Y86e+ApI9ROcx5EV72jrfONLA4t9AKkSpxHoDtUT&#10;/jjDierTvsUludWT1/WvMP8FAAD//wMAUEsDBBQABgAIAAAAIQA82VSm3gAAAAUBAAAPAAAAZHJz&#10;L2Rvd25yZXYueG1sTI/NTsMwEITvSH0HaytxQdRpQ4CGOBVCQCVuNPyot228JBHxOordJLw97gmO&#10;OzOa+TbbTKYVA/WusaxguYhAEJdWN1wpeCueLm9BOI+ssbVMCn7IwSafnWWYajvyKw07X4lQwi5F&#10;BbX3XSqlK2sy6Ba2Iw7el+0N+nD2ldQ9jqHctHIVRdfSYMNhocaOHmoqv3dHo2B/UX2+uOn5fYyT&#10;uHvcDsXNhy6UOp9P93cgPE3+Lwwn/IAOeWA62CNrJ1oF4RF/UkXw1stVDOKgILlKEpB5Jv/T578A&#10;AAD//wMAUEsBAi0AFAAGAAgAAAAhALaDOJL+AAAA4QEAABMAAAAAAAAAAAAAAAAAAAAAAFtDb250&#10;ZW50X1R5cGVzXS54bWxQSwECLQAUAAYACAAAACEAOP0h/9YAAACUAQAACwAAAAAAAAAAAAAAAAAv&#10;AQAAX3JlbHMvLnJlbHNQSwECLQAUAAYACAAAACEA1dEWhTICAABdBAAADgAAAAAAAAAAAAAAAAAu&#10;AgAAZHJzL2Uyb0RvYy54bWxQSwECLQAUAAYACAAAACEAPNlUpt4AAAAFAQAADwAAAAAAAAAAAAAA&#10;AACMBAAAZHJzL2Rvd25yZXYueG1sUEsFBgAAAAAEAAQA8wAAAJcFAAAAAA==&#10;" fillcolor="white [3201]" stroked="f" strokeweight=".5pt">
                <v:textbox>
                  <w:txbxContent>
                    <w:p w14:paraId="5996BF0E" w14:textId="77777777" w:rsidR="00C14658" w:rsidRDefault="00C14658">
                      <w:pPr>
                        <w:rPr>
                          <w:b/>
                          <w:bCs/>
                        </w:rPr>
                      </w:pPr>
                    </w:p>
                    <w:p w14:paraId="072C736A" w14:textId="77777777" w:rsidR="00C14658" w:rsidRDefault="00C14658">
                      <w:pPr>
                        <w:rPr>
                          <w:b/>
                          <w:bCs/>
                        </w:rPr>
                      </w:pPr>
                      <w:r>
                        <w:rPr>
                          <w:noProof/>
                        </w:rPr>
                        <w:drawing>
                          <wp:inline distT="0" distB="0" distL="0" distR="0" wp14:anchorId="14738DF7" wp14:editId="301A03FD">
                            <wp:extent cx="5603875" cy="2569210"/>
                            <wp:effectExtent l="0" t="0" r="0" b="2540"/>
                            <wp:docPr id="2093345568" name="Picture 209334556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730033" name="Picture 1" descr="A graph of different colored lines&#10;&#10;Description automatically generated"/>
                                    <pic:cNvPicPr/>
                                  </pic:nvPicPr>
                                  <pic:blipFill>
                                    <a:blip r:embed="rId51"/>
                                    <a:stretch>
                                      <a:fillRect/>
                                    </a:stretch>
                                  </pic:blipFill>
                                  <pic:spPr>
                                    <a:xfrm>
                                      <a:off x="0" y="0"/>
                                      <a:ext cx="5603875" cy="2569210"/>
                                    </a:xfrm>
                                    <a:prstGeom prst="rect">
                                      <a:avLst/>
                                    </a:prstGeom>
                                  </pic:spPr>
                                </pic:pic>
                              </a:graphicData>
                            </a:graphic>
                          </wp:inline>
                        </w:drawing>
                      </w:r>
                    </w:p>
                    <w:p w14:paraId="4F5453EB" w14:textId="3945CBF2" w:rsidR="00C14658" w:rsidRPr="00611C0A" w:rsidRDefault="001F5484">
                      <w:r>
                        <w:rPr>
                          <w:b/>
                          <w:bCs/>
                        </w:rPr>
                        <w:t>Figure</w:t>
                      </w:r>
                      <w:r w:rsidR="00C14658">
                        <w:rPr>
                          <w:b/>
                          <w:bCs/>
                        </w:rPr>
                        <w:t xml:space="preserve"> </w:t>
                      </w:r>
                      <w:r w:rsidR="0004212C">
                        <w:rPr>
                          <w:b/>
                          <w:bCs/>
                        </w:rPr>
                        <w:t>16</w:t>
                      </w:r>
                      <w:r w:rsidR="00C14658">
                        <w:rPr>
                          <w:b/>
                          <w:bCs/>
                        </w:rPr>
                        <w:t xml:space="preserve">. </w:t>
                      </w:r>
                      <w:r w:rsidR="00C14658">
                        <w:t xml:space="preserve">Plot of the final twelve months of true Monthly Power Outputs and the predictions from each model. </w:t>
                      </w:r>
                    </w:p>
                  </w:txbxContent>
                </v:textbox>
                <w10:wrap type="tight" anchorx="margin"/>
              </v:shape>
            </w:pict>
          </mc:Fallback>
        </mc:AlternateContent>
      </w:r>
    </w:p>
    <w:p w14:paraId="2EEF461E" w14:textId="77777777" w:rsidR="00C14658" w:rsidRDefault="00C14658">
      <w:r>
        <w:rPr>
          <w:noProof/>
        </w:rPr>
        <mc:AlternateContent>
          <mc:Choice Requires="wps">
            <w:drawing>
              <wp:anchor distT="0" distB="0" distL="114300" distR="114300" simplePos="0" relativeHeight="251682816" behindDoc="0" locked="0" layoutInCell="1" allowOverlap="1" wp14:anchorId="6966D90B" wp14:editId="499CCC33">
                <wp:simplePos x="0" y="0"/>
                <wp:positionH relativeFrom="margin">
                  <wp:align>center</wp:align>
                </wp:positionH>
                <wp:positionV relativeFrom="paragraph">
                  <wp:posOffset>119270</wp:posOffset>
                </wp:positionV>
                <wp:extent cx="5986463" cy="4629787"/>
                <wp:effectExtent l="0" t="0" r="0" b="0"/>
                <wp:wrapNone/>
                <wp:docPr id="1139631410" name="Text Box 1"/>
                <wp:cNvGraphicFramePr/>
                <a:graphic xmlns:a="http://schemas.openxmlformats.org/drawingml/2006/main">
                  <a:graphicData uri="http://schemas.microsoft.com/office/word/2010/wordprocessingShape">
                    <wps:wsp>
                      <wps:cNvSpPr txBox="1"/>
                      <wps:spPr>
                        <a:xfrm>
                          <a:off x="0" y="0"/>
                          <a:ext cx="5986463" cy="4629787"/>
                        </a:xfrm>
                        <a:prstGeom prst="rect">
                          <a:avLst/>
                        </a:prstGeom>
                        <a:solidFill>
                          <a:schemeClr val="lt1"/>
                        </a:solidFill>
                        <a:ln w="6350">
                          <a:noFill/>
                        </a:ln>
                      </wps:spPr>
                      <wps:txbx>
                        <w:txbxContent>
                          <w:p w14:paraId="7117D0C8" w14:textId="77777777" w:rsidR="00C14658" w:rsidRDefault="00C14658" w:rsidP="004237B7">
                            <w:r>
                              <w:rPr>
                                <w:noProof/>
                              </w:rPr>
                              <w:drawing>
                                <wp:inline distT="0" distB="0" distL="0" distR="0" wp14:anchorId="4287AB43" wp14:editId="69C20666">
                                  <wp:extent cx="5796915" cy="3630930"/>
                                  <wp:effectExtent l="0" t="0" r="0" b="7620"/>
                                  <wp:docPr id="1680555835" name="Picture 1680555835" descr="A group of graphs with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00202" name="Picture 1" descr="A group of graphs with blue dots&#10;&#10;Description automatically generated with medium confidence"/>
                                          <pic:cNvPicPr/>
                                        </pic:nvPicPr>
                                        <pic:blipFill>
                                          <a:blip r:embed="rId52"/>
                                          <a:stretch>
                                            <a:fillRect/>
                                          </a:stretch>
                                        </pic:blipFill>
                                        <pic:spPr>
                                          <a:xfrm>
                                            <a:off x="0" y="0"/>
                                            <a:ext cx="5796915" cy="3630930"/>
                                          </a:xfrm>
                                          <a:prstGeom prst="rect">
                                            <a:avLst/>
                                          </a:prstGeom>
                                        </pic:spPr>
                                      </pic:pic>
                                    </a:graphicData>
                                  </a:graphic>
                                </wp:inline>
                              </w:drawing>
                            </w:r>
                          </w:p>
                          <w:p w14:paraId="39B17A9F" w14:textId="77777777" w:rsidR="00C14658" w:rsidRDefault="00C14658" w:rsidP="004237B7"/>
                          <w:p w14:paraId="68BA0A3D" w14:textId="3AC6C09B" w:rsidR="00C14658" w:rsidRPr="00FD7062" w:rsidRDefault="001F5484" w:rsidP="004237B7">
                            <w:r>
                              <w:rPr>
                                <w:b/>
                                <w:bCs/>
                              </w:rPr>
                              <w:t>Figure</w:t>
                            </w:r>
                            <w:r w:rsidR="00C14658">
                              <w:rPr>
                                <w:b/>
                                <w:bCs/>
                              </w:rPr>
                              <w:t xml:space="preserve"> </w:t>
                            </w:r>
                            <w:r w:rsidR="0004212C">
                              <w:rPr>
                                <w:b/>
                                <w:bCs/>
                              </w:rPr>
                              <w:t>17</w:t>
                            </w:r>
                            <w:r w:rsidR="00C14658">
                              <w:rPr>
                                <w:b/>
                                <w:bCs/>
                              </w:rPr>
                              <w:t xml:space="preserve">. </w:t>
                            </w:r>
                            <w:r w:rsidR="00C14658">
                              <w:t xml:space="preserve">Plots of True power outputs verses predictions for each model and linear regression li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6D90B" id="Text Box 1" o:spid="_x0000_s1105" type="#_x0000_t202" style="position:absolute;margin-left:0;margin-top:9.4pt;width:471.4pt;height:364.55pt;z-index:2516828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JxSMQIAAF0EAAAOAAAAZHJzL2Uyb0RvYy54bWysVNuO2yAQfa/Uf0C8N879YsVZpVmlqhTt&#10;rpSt9plgiC1hhgKJnX59B5zbbvtU9QXPMMNh5szB84emUuQorCtBZ7TX6VIiNIe81PuM/nhdf5lS&#10;4jzTOVOgRUZPwtGHxedP89qkog8FqFxYgiDapbXJaOG9SZPE8UJUzHXACI1BCbZiHl27T3LLakSv&#10;VNLvdsdJDTY3FrhwDncf2yBdRHwpBffPUjrhicoo1ubjauO6C2uymLN0b5kpSn4ug/1DFRUrNV56&#10;hXpknpGDLf+AqkpuwYH0HQ5VAlKWXMQesJte90M324IZEXtBcpy50uT+Hyx/Om7NiyW++QoNDjAQ&#10;UhuXOtwM/TTSVuGLlRKMI4WnK22i8YTj5mg2HQ/HA0o4xobj/mwynQSc5HbcWOe/CahIMDJqcS6R&#10;LnbcON+mXlLCbQ5Uma9LpaITtCBWypIjwykqH4tE8HdZSpM6o+PBqBuBNYTjLbLSWMutqWD5ZteQ&#10;Ms/oIFYatnaQn5AIC61GnOHrEovdMOdfmEVRYO8odP+Mi1SAl8HZoqQA++tv+yEfZ4VRSmoUWUbd&#10;zwOzghL1XeMUZ73hMKgyOsPRpI+OvY/s7iP6UK0AGejhkzI8miHfq4spLVRv+B6W4VYMMc3x7oz6&#10;i7nyrfTxPXGxXMYk1KFhfqO3hgfowHgYxWvzxqw5z8vjqJ/gIkeWfhhbmxtOalgePMgyzvTG6pl/&#10;1HBUxfm9hUdy78es219h8RsAAP//AwBQSwMEFAAGAAgAAAAhAGJOkp3fAAAABwEAAA8AAABkcnMv&#10;ZG93bnJldi54bWxMj0tPwzAQhO9I/Adrkbgg6tAHadM4FUI8JG5tWlBvbrwkEfE6it0k/HuWE9x2&#10;dlYz36ab0Taix87XjhTcTSIQSIUzNZUK9vnz7RKED5qMbhyhgm/0sMkuL1KdGDfQFvtdKAWHkE+0&#10;giqENpHSFxVa7SeuRWLv03VWB5ZdKU2nBw63jZxG0b20uiZuqHSLjxUWX7uzVXC8KT/e/PhyGGaL&#10;Wfv02ufxu8mVur4aH9YgAo7h7xh+8RkdMmY6uTMZLxoF/Ejg7ZL52V3NpzycFMTzeAUyS+V//uwH&#10;AAD//wMAUEsBAi0AFAAGAAgAAAAhALaDOJL+AAAA4QEAABMAAAAAAAAAAAAAAAAAAAAAAFtDb250&#10;ZW50X1R5cGVzXS54bWxQSwECLQAUAAYACAAAACEAOP0h/9YAAACUAQAACwAAAAAAAAAAAAAAAAAv&#10;AQAAX3JlbHMvLnJlbHNQSwECLQAUAAYACAAAACEAH3icUjECAABdBAAADgAAAAAAAAAAAAAAAAAu&#10;AgAAZHJzL2Uyb0RvYy54bWxQSwECLQAUAAYACAAAACEAYk6Snd8AAAAHAQAADwAAAAAAAAAAAAAA&#10;AACLBAAAZHJzL2Rvd25yZXYueG1sUEsFBgAAAAAEAAQA8wAAAJcFAAAAAA==&#10;" fillcolor="white [3201]" stroked="f" strokeweight=".5pt">
                <v:textbox>
                  <w:txbxContent>
                    <w:p w14:paraId="7117D0C8" w14:textId="77777777" w:rsidR="00C14658" w:rsidRDefault="00C14658" w:rsidP="004237B7">
                      <w:r>
                        <w:rPr>
                          <w:noProof/>
                        </w:rPr>
                        <w:drawing>
                          <wp:inline distT="0" distB="0" distL="0" distR="0" wp14:anchorId="4287AB43" wp14:editId="69C20666">
                            <wp:extent cx="5796915" cy="3630930"/>
                            <wp:effectExtent l="0" t="0" r="0" b="7620"/>
                            <wp:docPr id="1680555835" name="Picture 1680555835" descr="A group of graphs with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00202" name="Picture 1" descr="A group of graphs with blue dots&#10;&#10;Description automatically generated with medium confidence"/>
                                    <pic:cNvPicPr/>
                                  </pic:nvPicPr>
                                  <pic:blipFill>
                                    <a:blip r:embed="rId52"/>
                                    <a:stretch>
                                      <a:fillRect/>
                                    </a:stretch>
                                  </pic:blipFill>
                                  <pic:spPr>
                                    <a:xfrm>
                                      <a:off x="0" y="0"/>
                                      <a:ext cx="5796915" cy="3630930"/>
                                    </a:xfrm>
                                    <a:prstGeom prst="rect">
                                      <a:avLst/>
                                    </a:prstGeom>
                                  </pic:spPr>
                                </pic:pic>
                              </a:graphicData>
                            </a:graphic>
                          </wp:inline>
                        </w:drawing>
                      </w:r>
                    </w:p>
                    <w:p w14:paraId="39B17A9F" w14:textId="77777777" w:rsidR="00C14658" w:rsidRDefault="00C14658" w:rsidP="004237B7"/>
                    <w:p w14:paraId="68BA0A3D" w14:textId="3AC6C09B" w:rsidR="00C14658" w:rsidRPr="00FD7062" w:rsidRDefault="001F5484" w:rsidP="004237B7">
                      <w:r>
                        <w:rPr>
                          <w:b/>
                          <w:bCs/>
                        </w:rPr>
                        <w:t>Figure</w:t>
                      </w:r>
                      <w:r w:rsidR="00C14658">
                        <w:rPr>
                          <w:b/>
                          <w:bCs/>
                        </w:rPr>
                        <w:t xml:space="preserve"> </w:t>
                      </w:r>
                      <w:r w:rsidR="0004212C">
                        <w:rPr>
                          <w:b/>
                          <w:bCs/>
                        </w:rPr>
                        <w:t>17</w:t>
                      </w:r>
                      <w:r w:rsidR="00C14658">
                        <w:rPr>
                          <w:b/>
                          <w:bCs/>
                        </w:rPr>
                        <w:t xml:space="preserve">. </w:t>
                      </w:r>
                      <w:r w:rsidR="00C14658">
                        <w:t xml:space="preserve">Plots of True power outputs verses predictions for each model and linear regression lines. </w:t>
                      </w:r>
                    </w:p>
                  </w:txbxContent>
                </v:textbox>
                <w10:wrap anchorx="margin"/>
              </v:shape>
            </w:pict>
          </mc:Fallback>
        </mc:AlternateContent>
      </w:r>
    </w:p>
    <w:p w14:paraId="2C61C9F6" w14:textId="77777777" w:rsidR="00C14658" w:rsidRDefault="00C14658"/>
    <w:p w14:paraId="3E8DACC5" w14:textId="77777777" w:rsidR="00C14658" w:rsidRDefault="00C14658"/>
    <w:p w14:paraId="5C29E991" w14:textId="77777777" w:rsidR="00C14658" w:rsidRDefault="00C14658"/>
    <w:p w14:paraId="4EF23E03" w14:textId="77777777" w:rsidR="00C14658" w:rsidRDefault="00C14658"/>
    <w:p w14:paraId="3E41C6DE" w14:textId="77777777" w:rsidR="00C14658" w:rsidRDefault="00C14658"/>
    <w:p w14:paraId="7C76FAF3" w14:textId="77777777" w:rsidR="00C14658" w:rsidRDefault="00C14658"/>
    <w:p w14:paraId="7B864757" w14:textId="77777777" w:rsidR="00C14658" w:rsidRDefault="00C14658"/>
    <w:p w14:paraId="696BD99A" w14:textId="77777777" w:rsidR="00C14658" w:rsidRDefault="00C14658"/>
    <w:p w14:paraId="6987D2AB" w14:textId="77777777" w:rsidR="00C14658" w:rsidRDefault="00C14658"/>
    <w:p w14:paraId="1AA9CF47" w14:textId="77777777" w:rsidR="00C14658" w:rsidRDefault="00C14658"/>
    <w:p w14:paraId="7F819282" w14:textId="77777777" w:rsidR="00C14658" w:rsidRDefault="00C14658"/>
    <w:p w14:paraId="28DE7C84" w14:textId="77777777" w:rsidR="00C14658" w:rsidRDefault="00C14658"/>
    <w:p w14:paraId="7A5B8E05" w14:textId="77777777" w:rsidR="00C14658" w:rsidRDefault="00C14658"/>
    <w:p w14:paraId="25644D41" w14:textId="77777777" w:rsidR="00C14658" w:rsidRDefault="00C14658"/>
    <w:p w14:paraId="13F47EC6" w14:textId="77777777" w:rsidR="00C14658" w:rsidRDefault="00C14658"/>
    <w:p w14:paraId="4687CC48" w14:textId="663280C0" w:rsidR="00EB3CAA" w:rsidRDefault="00EB3CAA" w:rsidP="00944C8F">
      <w:r>
        <w:t xml:space="preserve"> </w:t>
      </w:r>
    </w:p>
    <w:p w14:paraId="62B4C53D" w14:textId="1812E8E1" w:rsidR="00EB3CAA" w:rsidRPr="008D464A" w:rsidRDefault="008D464A" w:rsidP="005274F7">
      <w:pPr>
        <w:pStyle w:val="Subtitle"/>
      </w:pPr>
      <w:bookmarkStart w:id="4" w:name="_Toc158902795"/>
      <w:r w:rsidRPr="008D464A">
        <w:lastRenderedPageBreak/>
        <w:t xml:space="preserve">5    </w:t>
      </w:r>
      <w:r w:rsidR="00AE7915" w:rsidRPr="008D464A">
        <w:t>Discussion</w:t>
      </w:r>
      <w:bookmarkEnd w:id="4"/>
    </w:p>
    <w:p w14:paraId="4BFFA241" w14:textId="512ED2CD" w:rsidR="00EB3CAA" w:rsidRPr="00F058C2" w:rsidRDefault="00EB3CAA" w:rsidP="00F058C2">
      <w:pPr>
        <w:rPr>
          <w:b/>
          <w:bCs/>
        </w:rPr>
      </w:pPr>
      <w:r w:rsidRPr="00F058C2">
        <w:rPr>
          <w:b/>
          <w:bCs/>
        </w:rPr>
        <w:t>Model</w:t>
      </w:r>
      <w:r w:rsidR="00AE7915" w:rsidRPr="00F058C2">
        <w:rPr>
          <w:b/>
          <w:bCs/>
        </w:rPr>
        <w:t>s</w:t>
      </w:r>
    </w:p>
    <w:p w14:paraId="28285829" w14:textId="52C9025E" w:rsidR="00473E08" w:rsidRDefault="00BA17EE" w:rsidP="007C45B3">
      <w:r>
        <w:t xml:space="preserve">This project </w:t>
      </w:r>
      <w:r w:rsidR="00532703">
        <w:t xml:space="preserve">analysed how power output from a PV system changes overtime and found it to show strong seasonal patterns and a slight downward trend. </w:t>
      </w:r>
      <w:r w:rsidR="005A312C">
        <w:t xml:space="preserve">All weather features were shown to have significant </w:t>
      </w:r>
      <w:r w:rsidR="00302312">
        <w:t xml:space="preserve">correlations to the power outputs with </w:t>
      </w:r>
      <w:r w:rsidR="00302312" w:rsidRPr="002078FD">
        <w:rPr>
          <w:i/>
          <w:iCs/>
        </w:rPr>
        <w:t>Sun Hours</w:t>
      </w:r>
      <w:r w:rsidR="00302312">
        <w:t xml:space="preserve"> having the strongest positive correlation. </w:t>
      </w:r>
      <w:r w:rsidR="00E80408">
        <w:t xml:space="preserve">The three types of </w:t>
      </w:r>
      <w:r w:rsidR="009B3FF4">
        <w:t>models</w:t>
      </w:r>
      <w:r w:rsidR="00E80408">
        <w:t xml:space="preserve"> (statistical, ML and DL) were </w:t>
      </w:r>
      <w:r w:rsidR="006A7869">
        <w:t>all developed using lags of the target and weather features</w:t>
      </w:r>
      <w:r w:rsidR="002F613D">
        <w:t>,</w:t>
      </w:r>
      <w:r w:rsidR="006A7869">
        <w:t xml:space="preserve"> and long-term forecasting </w:t>
      </w:r>
      <w:r w:rsidR="00AC058D">
        <w:t xml:space="preserve">was </w:t>
      </w:r>
      <w:r w:rsidR="006A7869">
        <w:t xml:space="preserve">performed. </w:t>
      </w:r>
      <w:r w:rsidR="00FD0B3E">
        <w:t xml:space="preserve">From the results in </w:t>
      </w:r>
      <w:r w:rsidR="001F5484">
        <w:t>Table</w:t>
      </w:r>
      <w:r w:rsidR="00FD0B3E">
        <w:t xml:space="preserve"> 11, </w:t>
      </w:r>
      <w:r w:rsidR="001F5484">
        <w:t>Figure</w:t>
      </w:r>
      <w:r w:rsidR="00771018">
        <w:t xml:space="preserve"> 16</w:t>
      </w:r>
      <w:r w:rsidR="002F613D">
        <w:t>,</w:t>
      </w:r>
      <w:r w:rsidR="00771018">
        <w:t xml:space="preserve"> and </w:t>
      </w:r>
      <w:r w:rsidR="001F5484">
        <w:t>Figure</w:t>
      </w:r>
      <w:r w:rsidR="00771018">
        <w:t xml:space="preserve"> 17, the LSTM-RNN is the best performing model</w:t>
      </w:r>
      <w:r w:rsidR="00436C43">
        <w:t xml:space="preserve"> overall.</w:t>
      </w:r>
    </w:p>
    <w:p w14:paraId="13BF21C7" w14:textId="4BE677CC" w:rsidR="00EB3CAA" w:rsidRDefault="00F066FA" w:rsidP="007C45B3">
      <w:r>
        <w:t>S</w:t>
      </w:r>
      <w:r w:rsidR="00EB3CAA">
        <w:t>tudies that compare different types of models often find a DL model to perform best</w:t>
      </w:r>
      <w:r w:rsidR="00C05BE8">
        <w:t xml:space="preserve"> (</w:t>
      </w:r>
      <w:r w:rsidR="001F5484">
        <w:t>Table</w:t>
      </w:r>
      <w:r w:rsidR="00314335">
        <w:t xml:space="preserve"> 1</w:t>
      </w:r>
      <w:r w:rsidR="00C05BE8">
        <w:t>)</w:t>
      </w:r>
      <w:r w:rsidR="00EB3CAA">
        <w:t>.</w:t>
      </w:r>
      <w:r w:rsidR="007A427A">
        <w:t xml:space="preserve"> In this project, the</w:t>
      </w:r>
      <w:r w:rsidR="00EB3CAA">
        <w:t xml:space="preserve"> RMSE of the LSTM-RNN is considerably </w:t>
      </w:r>
      <w:r w:rsidR="00527B33">
        <w:t>smaller t</w:t>
      </w:r>
      <w:r w:rsidR="00EB3CAA">
        <w:t>han both SARIMAX models</w:t>
      </w:r>
      <w:r w:rsidR="00E42A87">
        <w:t>.</w:t>
      </w:r>
      <w:r w:rsidR="00EB3CAA">
        <w:t xml:space="preserve"> This </w:t>
      </w:r>
      <w:r w:rsidR="005116C1">
        <w:t xml:space="preserve">supports findings from </w:t>
      </w:r>
      <w:r w:rsidR="00EB3CAA">
        <w:t xml:space="preserve">studies that compare LSTM-RNN models to statistical models and </w:t>
      </w:r>
      <w:r w:rsidR="005116C1">
        <w:t>found</w:t>
      </w:r>
      <w:r w:rsidR="00EB3CAA">
        <w:t xml:space="preserve"> LSTM-RNN</w:t>
      </w:r>
      <w:r w:rsidR="006B5BA2">
        <w:t xml:space="preserve">s </w:t>
      </w:r>
      <w:r w:rsidR="00EB3CAA">
        <w:t xml:space="preserve">have the best performance </w:t>
      </w:r>
      <w:r w:rsidR="00EB3CAA">
        <w:fldChar w:fldCharType="begin"/>
      </w:r>
      <w:r w:rsidR="00EB3CAA">
        <w:instrText xml:space="preserve"> ADDIN ZOTERO_ITEM CSL_CITATION {"citationID":"7hY5ynYC","properties":{"formattedCitation":"(Kim, Akhtar and Yang, 2023; Lee and Kim, 2019)","plainCitation":"(Kim, Akhtar and Yang, 2023; Lee and Kim, 2019)","noteIndex":0},"citationItems":[{"id":147,"uris":["http://zotero.org/users/local/O3QMk9TL/items/XH4YH5WW"],"itemData":{"id":147,"type":"article-journal","abstract":"The present photovoltaic (PV) power generation systems are globally facing the irregularity problem in the distribution of PV generation. In particular, the exact PV power forecasting is critical for grid-connected photovoltaic (PV) systems under unwanted changes in environmental circumstances. The grid energy management, grid operation and scheduling are important factors to forecast the PV power output. Time series analysis is one of the most important aspects of PV output prediction, especially in places (in South Korea) where past solar radiation data or other weather parameters have not been recorded. In this paper, a variety of time-series methods including deep-learning algorithm and machine learning algorithms was used to predict the PV power generation output for quick respond to equipment and panel defects. For designing AI models, the input data were characterized by dividing seasons and choosing the multiple parameters from seasons. In this study, the photovoltaic power generation data was collected from Ansan city, South Korea during January 2017 to June 2021 and the weather data was collected from Suwon city, South Korea during January 2017 to June 2021. In this work, approx. 40,000 hours of operation data from 1.5 MW grid-connected PV system in South Korea was used. PV power generation forecasting was carried out on an hourly basis to test efficacy of various models. Among all models (Holt-Winters, Multivariate Linear Regression, ARIMA, SARIMA, ARIMAX, SARIMAX), LSTM model presented the lowest error rate as compared to other models for quick PV power generation forecasting.","container-title":"Electric Power Systems Research","DOI":"10.1016/j.epsr.2022.109073","ISSN":"0378-7796","journalAbbreviation":"Electric Power Systems Research","page":"109073","source":"ScienceDirect","title":"Designing solar power generation output forecasting methods using time series algorithms","URL":"https://www.sciencedirect.com/science/article/pii/S0378779622011221","volume":"216","author":[{"family":"Kim","given":"EunGyeong"},{"family":"Akhtar","given":"M. Shaheer"},{"family":"Yang","given":"O-Bong"}],"accessed":{"date-parts":[["2023",10,5]]},"issued":{"date-parts":[["2023",3,1]]}}},{"id":306,"uris":["http://zotero.org/users/local/O3QMk9TL/items/6PDYSEN8"],"itemData":{"id":306,"type":"article-journal","abstract":"Recently, the prediction of photovoltaic (PV) power has become of paramount importance to improve the expected revenue of PV operators and the effective operations of PV facility systems. Additionally, the precise PV power output prediction in an hourly manner enables more sophisticated strategies for PV operators and markets as the electricity price in a renewable energy market is continuously changing. However, the hourly prediction of PV power outputs is considered as a challenging problem due to the dynamic natures of meteorological information not only in a day but also across days. Therefore, in this paper, we suggest three PV power output prediction methods such as artificial neural network (ANN)-, deep neural network (DNN)-, and long and short term memory (LSTM)-based models that are capable to understand the hidden relationships between meteorological information and actual PV power outputs. In particular, the proposed LSTM based model is designed to capture both hourly patterns in a day and seasonal patterns across days. We conducted the experiments by using a real-world dataset. The experimental results show that the proposed ANN based model fails to yield satisfactory results, and the proposed LSTM based model successfully better performs more than 50% compared to the conventional statistical models in terms of mean absolute error.","container-title":"Energies","DOI":"10.3390/en12020215","ISSN":"1996-1073","issue":"2","language":"en","license":"http://creativecommons.org/licenses/by/3.0/","note":"number: 2\npublisher: Multidisciplinary Digital Publishing Institute","page":"215","source":"www.mdpi.com","title":"Recurrent Neural Network-Based Hourly Prediction of Photovoltaic Power Output Using Meteorological Information","URL":"https://www.mdpi.com/1996-1073/12/2/215","volume":"12","author":[{"family":"Lee","given":"Donghun"},{"family":"Kim","given":"Kwanho"}],"accessed":{"date-parts":[["2023",12,24]]},"issued":{"date-parts":[["2019",1]]}}}],"schema":"https://github.com/citation-style-language/schema/raw/master/csl-citation.json"} </w:instrText>
      </w:r>
      <w:r w:rsidR="00EB3CAA">
        <w:fldChar w:fldCharType="separate"/>
      </w:r>
      <w:r w:rsidR="00EB3CAA" w:rsidRPr="006A1A41">
        <w:rPr>
          <w:rFonts w:ascii="Calibri" w:hAnsi="Calibri" w:cs="Calibri"/>
        </w:rPr>
        <w:t>(Kim, Akhtar and Yang, 2023; Lee and Kim, 2019)</w:t>
      </w:r>
      <w:r w:rsidR="00EB3CAA">
        <w:fldChar w:fldCharType="end"/>
      </w:r>
      <w:r w:rsidR="00EB3CAA">
        <w:t>.</w:t>
      </w:r>
      <w:r w:rsidR="007E43EF">
        <w:t xml:space="preserve"> DL models</w:t>
      </w:r>
      <w:r w:rsidR="00EB3CAA">
        <w:t xml:space="preserve"> are also </w:t>
      </w:r>
      <w:r w:rsidR="004F0DCE">
        <w:t>reported</w:t>
      </w:r>
      <w:r w:rsidR="00EB3CAA">
        <w:t xml:space="preserve"> to outperform ML models </w:t>
      </w:r>
      <w:r w:rsidR="00EB3CAA" w:rsidRPr="0093475B">
        <w:fldChar w:fldCharType="begin"/>
      </w:r>
      <w:r w:rsidR="00EB3CAA" w:rsidRPr="0093475B">
        <w:instrText xml:space="preserve"> ADDIN ZOTERO_ITEM CSL_CITATION {"citationID":"4pbMtG5H","properties":{"formattedCitation":"(Essam {\\i{}et al.}, 2022; Su, Batzelis and Pal, 2019; Sangrody {\\i{}et al.}, 2018)","plainCitation":"(Essam et al., 2022; Su, Batzelis and Pal, 2019; Sangrody et al., 2018)","noteIndex":0},"citationItems":[{"id":314,"uris":["http://zotero.org/users/local/O3QMk9TL/items/V7XLLGAZ"],"itemData":{"id":314,"type":"article-journal","abstract":"Solar power integration in electrical grids is complicated due to dependence on volatile weather conditions. To address this issue, continuous research and development is required to determine the best machine learning (ML) algorithm for PV solar power output forecasting. Existing studies have established the superiority of the artificial neural network (ANN) and random forest (RF) algorithms in this field. However, more recent studies have demonstrated promising PV solar power output forecasting performances by the decision tree (DT), extreme gradient boosting (XGB), and long short-term memory (LSTM) algorithms. Therefore, the present study aims to address a research gap in this field by determining the best performer among these 5 algorithms. A data set from the United States’ National Renewable Energy Laboratory (NREL) consisting of weather parameters and solar power output data for a monocrystalline silicon PV module in Cocoa, Florida was utilized. Comparisons of forecasting scores show that the ANN algorithm is superior as the ANN16 model produces the best mean absolute error (MAE), root mean squared error (RMSE) and coefficient of determination (R2) with values of 0.4693, 0.8816 W, and 0.9988, respectively. It is concluded that ANN is the most reliable and applicable algorithm for PV solar power output forecasting.","container-title":"Engineering Applications of Computational Fluid Mechanics","DOI":"10.1080/19942060.2022.2126528","ISSN":"1994-2060","issue":"1","note":"publisher: Taylor &amp; Francis\n_eprint: https://doi.org/10.1080/19942060.2022.2126528","page":"2002-2034","source":"Taylor and Francis+NEJM","title":"Investigating photovoltaic solar power output forecasting using machine learning algorithms","URL":"https://doi.org/10.1080/19942060.2022.2126528","volume":"16","author":[{"family":"Essam","given":"Yusuf"},{"family":"Ahmed","given":"Ali Najah"},{"family":"Ramli","given":"Rohaini"},{"family":"Chau","given":"Kwok-Wing"},{"family":"Idris Ibrahim","given":"Muhammad Shazril"},{"family":"Sherif","given":"Mohsen"},{"family":"Sefelnasr","given":"Ahmed"},{"family":"El-Shafie","given":"Ahmed"}],"accessed":{"date-parts":[["2023",12,27]]},"issued":{"date-parts":[["2022",12,31]]}}},{"id":204,"uris":["http://zotero.org/users/local/O3QMk9TL/items/KZNCCGCU"],"itemData":{"id":204,"type":"paper-conference","abstract":"Due to the intrinsic intermittency and stochastic nature of solar power, accurate forecasting of the photovoltaic (PV) generation is crucial for the operation and planning of PV-intensive power systems. Several PV forecasting methods based on machine learning algorithms have recently emerged, but a complete assessment of their performance on a common framework is still missing from the literature. In this paper, a comprehensive comparative analysis is performed, evaluating ten recent neural networks and intelligent algorithms of the literature in short-term PV forecasting. All methods are properly fine-tuned and assessed on a one-year dataset of a 406 MWp PV plant in the UK. Furthermore, a new hybrid prediction strategy is proposed and evaluated, derived as an aggregation of the most well-performing forecasting models. Simulation results in MATLAB show that the season of the year affects the accuracy of all methods, the proposed hybrid one performing most favorably overall.","container-title":"2019 International Conference on Smart Energy Systems and Technologies (SEST)","DOI":"10.1109/SEST.2019.8849106","event-title":"2019 International Conference on Smart Energy Systems and Technologies (SEST)","page":"1-6","source":"IEEE Xplore","title":"Machine Learning Algorithms in Forecasting of Photovoltaic Power Generation","URL":"https://ieeexplore.ieee.org/abstract/document/8849106","author":[{"family":"Su","given":"Di"},{"family":"Batzelis","given":"Efstratios"},{"family":"Pal","given":"Bikash"}],"accessed":{"date-parts":[["2023",11,6]]},"issued":{"date-parts":[["2019",9]]}}},{"id":308,"uris":["http://zotero.org/users/local/O3QMk9TL/items/V9ICWSEX"],"itemData":{"id":308,"type":"paper-conference","abstract":"A robust model for power system load forecasting covering different horizons of time from short-term to long-term is an indispensable tool to have a better management of the system. However, as the horizon of time in load forecasting increases, it will be more challenging to have an accurate forecast. Machine learning methods have got more attention as efficient methods in dealing with the stochastic load pattern and resulting in accurate forecasting. In this study, the problem of long-term load forecasting for the case study of New England Network is studied using several commonly used machine learning methods such as feedforward artificial neural network, support vector machine, recurrent neural network, generalized regression neural network, k-nearest neighbors, and Gaussian Process Regression. The results of these methods are compared with mean absolute percentage error (MAPE).","container-title":"2018 IEEE Power and Energy Conference at Illinois (PECI)","DOI":"10.1109/PECI.2018.8334980","event-title":"2018 IEEE Power and Energy Conference at Illinois (PECI)","page":"1-5","source":"IEEE Xplore","title":"Long term forecasting using machine learning methods","URL":"https://ieeexplore.ieee.org/abstract/document/8334980","author":[{"family":"Sangrody","given":"Hossein"},{"family":"Zhou","given":"Ning"},{"family":"Tutun","given":"Salih"},{"family":"Khorramdel","given":"Benyamin"},{"family":"Motalleb","given":"Mahdi"},{"family":"Sarailoo","given":"Morteza"}],"accessed":{"date-parts":[["2023",12,24]]},"issued":{"date-parts":[["2018",2]]}}}],"schema":"https://github.com/citation-style-language/schema/raw/master/csl-citation.json"} </w:instrText>
      </w:r>
      <w:r w:rsidR="00EB3CAA" w:rsidRPr="0093475B">
        <w:fldChar w:fldCharType="separate"/>
      </w:r>
      <w:r w:rsidR="00EB3CAA" w:rsidRPr="0093475B">
        <w:rPr>
          <w:rFonts w:ascii="Calibri" w:hAnsi="Calibri" w:cs="Calibri"/>
          <w:kern w:val="0"/>
          <w:szCs w:val="24"/>
        </w:rPr>
        <w:t xml:space="preserve">(Essam </w:t>
      </w:r>
      <w:r w:rsidR="00EB3CAA" w:rsidRPr="0093475B">
        <w:rPr>
          <w:rFonts w:ascii="Calibri" w:hAnsi="Calibri" w:cs="Calibri"/>
          <w:i/>
          <w:iCs/>
          <w:kern w:val="0"/>
          <w:szCs w:val="24"/>
        </w:rPr>
        <w:t>et al.</w:t>
      </w:r>
      <w:r w:rsidR="00EB3CAA" w:rsidRPr="0093475B">
        <w:rPr>
          <w:rFonts w:ascii="Calibri" w:hAnsi="Calibri" w:cs="Calibri"/>
          <w:kern w:val="0"/>
          <w:szCs w:val="24"/>
        </w:rPr>
        <w:t xml:space="preserve">, 2022; Su, Batzelis and Pal, 2019; Sangrody </w:t>
      </w:r>
      <w:r w:rsidR="00EB3CAA" w:rsidRPr="0093475B">
        <w:rPr>
          <w:rFonts w:ascii="Calibri" w:hAnsi="Calibri" w:cs="Calibri"/>
          <w:i/>
          <w:iCs/>
          <w:kern w:val="0"/>
          <w:szCs w:val="24"/>
        </w:rPr>
        <w:t>et al.</w:t>
      </w:r>
      <w:r w:rsidR="00EB3CAA" w:rsidRPr="0093475B">
        <w:rPr>
          <w:rFonts w:ascii="Calibri" w:hAnsi="Calibri" w:cs="Calibri"/>
          <w:kern w:val="0"/>
          <w:szCs w:val="24"/>
        </w:rPr>
        <w:t>, 2018)</w:t>
      </w:r>
      <w:r w:rsidR="00EB3CAA" w:rsidRPr="0093475B">
        <w:fldChar w:fldCharType="end"/>
      </w:r>
      <w:r w:rsidR="004D306D">
        <w:t>,</w:t>
      </w:r>
      <w:r w:rsidR="009A6156">
        <w:t xml:space="preserve"> corresponding</w:t>
      </w:r>
      <w:r w:rsidR="004D306D">
        <w:t xml:space="preserve"> </w:t>
      </w:r>
      <w:r w:rsidR="001A2A22">
        <w:t xml:space="preserve">to </w:t>
      </w:r>
      <w:r w:rsidR="004D306D">
        <w:t>the findings</w:t>
      </w:r>
      <w:r w:rsidR="00D031B8">
        <w:t xml:space="preserve"> in this project where the LSTM-RNN outperforms both XGB</w:t>
      </w:r>
      <w:r w:rsidR="00F17C71">
        <w:t xml:space="preserve"> models across all performance metrics.</w:t>
      </w:r>
      <w:r w:rsidR="00A24007">
        <w:t xml:space="preserve"> This project and previous studies </w:t>
      </w:r>
      <w:r w:rsidR="00044F58">
        <w:t>find</w:t>
      </w:r>
      <w:r w:rsidR="008C19FA">
        <w:t xml:space="preserve"> LSTM-RNN</w:t>
      </w:r>
      <w:r w:rsidR="00044F58">
        <w:t>s</w:t>
      </w:r>
      <w:r w:rsidR="00183B9A">
        <w:t>, when</w:t>
      </w:r>
      <w:r w:rsidR="008C19FA">
        <w:t xml:space="preserve"> compared with other </w:t>
      </w:r>
      <w:r w:rsidR="00DE0A07">
        <w:t>models</w:t>
      </w:r>
      <w:r w:rsidR="00183B9A">
        <w:t xml:space="preserve"> (</w:t>
      </w:r>
      <w:r w:rsidR="008C19FA">
        <w:t>including</w:t>
      </w:r>
      <w:r w:rsidR="003C1176">
        <w:t xml:space="preserve"> other</w:t>
      </w:r>
      <w:r w:rsidR="008C19FA">
        <w:t xml:space="preserve"> DL models</w:t>
      </w:r>
      <w:r w:rsidR="00183B9A">
        <w:t>)</w:t>
      </w:r>
      <w:r w:rsidR="00410323">
        <w:t>,</w:t>
      </w:r>
      <w:r w:rsidR="00183B9A">
        <w:t xml:space="preserve"> </w:t>
      </w:r>
      <w:r w:rsidR="00044F58">
        <w:t xml:space="preserve">often have </w:t>
      </w:r>
      <w:r w:rsidR="008C19FA">
        <w:t>the best performance</w:t>
      </w:r>
      <w:r w:rsidR="00317A25">
        <w:t xml:space="preserve"> (</w:t>
      </w:r>
      <w:r w:rsidR="001F5484">
        <w:t>Table</w:t>
      </w:r>
      <w:r w:rsidR="008C19FA">
        <w:t xml:space="preserve"> 1</w:t>
      </w:r>
      <w:r w:rsidR="00317A25">
        <w:t>)</w:t>
      </w:r>
      <w:r w:rsidR="008C19FA">
        <w:t>.</w:t>
      </w:r>
      <w:r w:rsidR="009D7D98">
        <w:t xml:space="preserve"> </w:t>
      </w:r>
      <w:r w:rsidR="00C83A1F">
        <w:t>However</w:t>
      </w:r>
      <w:r w:rsidR="009D7D98">
        <w:t xml:space="preserve">, </w:t>
      </w:r>
      <w:r w:rsidR="009D7D98" w:rsidRPr="009D7D98">
        <w:fldChar w:fldCharType="begin"/>
      </w:r>
      <w:r w:rsidR="00CF53B2">
        <w:instrText xml:space="preserve"> ADDIN ZOTERO_ITEM CSL_CITATION {"citationID":"AkRl5JsA","properties":{"formattedCitation":"(Essam {\\i{}et al.}, 2022)","plainCitation":"(Essam et al., 2022)","dontUpdate":true,"noteIndex":0},"citationItems":[{"id":314,"uris":["http://zotero.org/users/local/O3QMk9TL/items/V7XLLGAZ"],"itemData":{"id":314,"type":"article-journal","abstract":"Solar power integration in electrical grids is complicated due to dependence on volatile weather conditions. To address this issue, continuous research and development is required to determine the best machine learning (ML) algorithm for PV solar power output forecasting. Existing studies have established the superiority of the artificial neural network (ANN) and random forest (RF) algorithms in this field. However, more recent studies have demonstrated promising PV solar power output forecasting performances by the decision tree (DT), extreme gradient boosting (XGB), and long short-term memory (LSTM) algorithms. Therefore, the present study aims to address a research gap in this field by determining the best performer among these 5 algorithms. A data set from the United States’ National Renewable Energy Laboratory (NREL) consisting of weather parameters and solar power output data for a monocrystalline silicon PV module in Cocoa, Florida was utilized. Comparisons of forecasting scores show that the ANN algorithm is superior as the ANN16 model produces the best mean absolute error (MAE), root mean squared error (RMSE) and coefficient of determination (R2) with values of 0.4693, 0.8816 W, and 0.9988, respectively. It is concluded that ANN is the most reliable and applicable algorithm for PV solar power output forecasting.","container-title":"Engineering Applications of Computational Fluid Mechanics","DOI":"10.1080/19942060.2022.2126528","ISSN":"1994-2060","issue":"1","note":"publisher: Taylor &amp; Francis\n_eprint: https://doi.org/10.1080/19942060.2022.2126528","page":"2002-2034","source":"Taylor and Francis+NEJM","title":"Investigating photovoltaic solar power output forecasting using machine learning algorithms","URL":"https://doi.org/10.1080/19942060.2022.2126528","volume":"16","author":[{"family":"Essam","given":"Yusuf"},{"family":"Ahmed","given":"Ali Najah"},{"family":"Ramli","given":"Rohaini"},{"family":"Chau","given":"Kwok-Wing"},{"family":"Idris Ibrahim","given":"Muhammad Shazril"},{"family":"Sherif","given":"Mohsen"},{"family":"Sefelnasr","given":"Ahmed"},{"family":"El-Shafie","given":"Ahmed"}],"accessed":{"date-parts":[["2023",12,27]]},"issued":{"date-parts":[["2022",12,31]]}}}],"schema":"https://github.com/citation-style-language/schema/raw/master/csl-citation.json"} </w:instrText>
      </w:r>
      <w:r w:rsidR="009D7D98" w:rsidRPr="009D7D98">
        <w:fldChar w:fldCharType="separate"/>
      </w:r>
      <w:r w:rsidR="009D7D98" w:rsidRPr="009D7D98">
        <w:rPr>
          <w:rFonts w:ascii="Calibri" w:hAnsi="Calibri" w:cs="Calibri"/>
          <w:kern w:val="0"/>
          <w:szCs w:val="24"/>
        </w:rPr>
        <w:t xml:space="preserve">Essam </w:t>
      </w:r>
      <w:r w:rsidR="009D7D98" w:rsidRPr="009D7D98">
        <w:rPr>
          <w:rFonts w:ascii="Calibri" w:hAnsi="Calibri" w:cs="Calibri"/>
          <w:i/>
          <w:iCs/>
          <w:kern w:val="0"/>
          <w:szCs w:val="24"/>
        </w:rPr>
        <w:t>et al.</w:t>
      </w:r>
      <w:r w:rsidR="009D7D98" w:rsidRPr="009D7D98">
        <w:rPr>
          <w:rFonts w:ascii="Calibri" w:hAnsi="Calibri" w:cs="Calibri"/>
          <w:kern w:val="0"/>
          <w:szCs w:val="24"/>
        </w:rPr>
        <w:t xml:space="preserve"> (2022)</w:t>
      </w:r>
      <w:r w:rsidR="009D7D98" w:rsidRPr="009D7D98">
        <w:fldChar w:fldCharType="end"/>
      </w:r>
      <w:r w:rsidR="009D7D98" w:rsidRPr="009D7D98">
        <w:t xml:space="preserve"> found an LSTM-RNN to be the worst performing model </w:t>
      </w:r>
      <w:r w:rsidR="0065766E">
        <w:t>compared with an</w:t>
      </w:r>
      <w:r w:rsidR="009D7D98" w:rsidRPr="009D7D98">
        <w:t xml:space="preserve"> ANN and ML models.</w:t>
      </w:r>
      <w:r w:rsidR="009D7D98">
        <w:t xml:space="preserve"> </w:t>
      </w:r>
      <w:r w:rsidR="00E7331D">
        <w:t xml:space="preserve">Therefore, </w:t>
      </w:r>
      <w:r w:rsidR="00A623AF">
        <w:t xml:space="preserve">some uncertainty </w:t>
      </w:r>
      <w:r w:rsidR="001F5484">
        <w:t>remains</w:t>
      </w:r>
      <w:r w:rsidR="00E97ADF">
        <w:t xml:space="preserve"> </w:t>
      </w:r>
      <w:r w:rsidR="00A623AF">
        <w:t>surrounding</w:t>
      </w:r>
      <w:r w:rsidR="001F5484">
        <w:t xml:space="preserve"> the best</w:t>
      </w:r>
      <w:r w:rsidR="005275AF">
        <w:t xml:space="preserve"> model for PV power output forecasting. </w:t>
      </w:r>
    </w:p>
    <w:p w14:paraId="267F8AB7" w14:textId="65F3A0B2" w:rsidR="00EB3CAA" w:rsidRDefault="00EB3CAA" w:rsidP="007C45B3">
      <w:r>
        <w:t>The SARIMAX II model has the best R</w:t>
      </w:r>
      <w:r>
        <w:rPr>
          <w:vertAlign w:val="superscript"/>
        </w:rPr>
        <w:t>2</w:t>
      </w:r>
      <w:r>
        <w:t xml:space="preserve"> of 0.78 followed by the LSTM-RNN (0.77). </w:t>
      </w:r>
      <w:r>
        <w:fldChar w:fldCharType="begin"/>
      </w:r>
      <w:r w:rsidR="00CF53B2">
        <w:instrText xml:space="preserve"> ADDIN ZOTERO_ITEM CSL_CITATION {"citationID":"TsmogWNI","properties":{"formattedCitation":"(Kim, Akhtar and Yang, 2023)","plainCitation":"(Kim, Akhtar and Yang, 2023)","dontUpdate":true,"noteIndex":0},"citationItems":[{"id":147,"uris":["http://zotero.org/users/local/O3QMk9TL/items/XH4YH5WW"],"itemData":{"id":147,"type":"article-journal","abstract":"The present photovoltaic (PV) power generation systems are globally facing the irregularity problem in the distribution of PV generation. In particular, the exact PV power forecasting is critical for grid-connected photovoltaic (PV) systems under unwanted changes in environmental circumstances. The grid energy management, grid operation and scheduling are important factors to forecast the PV power output. Time series analysis is one of the most important aspects of PV output prediction, especially in places (in South Korea) where past solar radiation data or other weather parameters have not been recorded. In this paper, a variety of time-series methods including deep-learning algorithm and machine learning algorithms was used to predict the PV power generation output for quick respond to equipment and panel defects. For designing AI models, the input data were characterized by dividing seasons and choosing the multiple parameters from seasons. In this study, the photovoltaic power generation data was collected from Ansan city, South Korea during January 2017 to June 2021 and the weather data was collected from Suwon city, South Korea during January 2017 to June 2021. In this work, approx. 40,000 hours of operation data from 1.5 MW grid-connected PV system in South Korea was used. PV power generation forecasting was carried out on an hourly basis to test efficacy of various models. Among all models (Holt-Winters, Multivariate Linear Regression, ARIMA, SARIMA, ARIMAX, SARIMAX), LSTM model presented the lowest error rate as compared to other models for quick PV power generation forecasting.","container-title":"Electric Power Systems Research","DOI":"10.1016/j.epsr.2022.109073","ISSN":"0378-7796","journalAbbreviation":"Electric Power Systems Research","page":"109073","source":"ScienceDirect","title":"Designing solar power generation output forecasting methods using time series algorithms","URL":"https://www.sciencedirect.com/science/article/pii/S0378779622011221","volume":"216","author":[{"family":"Kim","given":"EunGyeong"},{"family":"Akhtar","given":"M. Shaheer"},{"family":"Yang","given":"O-Bong"}],"accessed":{"date-parts":[["2023",10,5]]},"issued":{"date-parts":[["2023",3,1]]}}}],"schema":"https://github.com/citation-style-language/schema/raw/master/csl-citation.json"} </w:instrText>
      </w:r>
      <w:r>
        <w:fldChar w:fldCharType="separate"/>
      </w:r>
      <w:r w:rsidRPr="006A0BFF">
        <w:rPr>
          <w:rFonts w:ascii="Calibri" w:hAnsi="Calibri" w:cs="Calibri"/>
        </w:rPr>
        <w:t>Kim, Akhtar and Yang</w:t>
      </w:r>
      <w:r>
        <w:rPr>
          <w:rFonts w:ascii="Calibri" w:hAnsi="Calibri" w:cs="Calibri"/>
        </w:rPr>
        <w:t xml:space="preserve"> (</w:t>
      </w:r>
      <w:r w:rsidRPr="006A0BFF">
        <w:rPr>
          <w:rFonts w:ascii="Calibri" w:hAnsi="Calibri" w:cs="Calibri"/>
        </w:rPr>
        <w:t>2023)</w:t>
      </w:r>
      <w:r>
        <w:fldChar w:fldCharType="end"/>
      </w:r>
      <w:r>
        <w:t xml:space="preserve"> SARIMAX model had R</w:t>
      </w:r>
      <w:r>
        <w:rPr>
          <w:vertAlign w:val="superscript"/>
        </w:rPr>
        <w:t>2</w:t>
      </w:r>
      <w:r>
        <w:t xml:space="preserve"> values between 0.84-0.92. </w:t>
      </w:r>
      <w:r>
        <w:fldChar w:fldCharType="begin"/>
      </w:r>
      <w:r w:rsidR="00CF53B2">
        <w:instrText xml:space="preserve"> ADDIN ZOTERO_ITEM CSL_CITATION {"citationID":"froaYzdf","properties":{"formattedCitation":"(Dhaked, Dadhich and Birla, 2023; Kim, Akhtar and Yang, 2023)","plainCitation":"(Dhaked, Dadhich and Birla, 2023; Kim, Akhtar and Yang, 2023)","dontUpdate":true,"noteIndex":0},"citationItems":[{"id":321,"uris":["http://zotero.org/users/local/O3QMk9TL/items/QILVYYPU"],"itemData":{"id":321,"type":"article-journal","abstract":"Renewable energy sources are gaining popularity, where solar photovolaics (PV) being the most preferred option due to its cleanliness, affordability, and abundance. The energy output of solar PV is primarily based on temperature &amp; irradiance. Therefore, a weather-based intelligent model is needed for estimating solar energy output to fulfil energy demand and decision making. Predicting PV power output is essential for energy management, security, and operation. In addition to enhancing the output efficiency of PV power plants, the power grid's stability can be enhanced by enhancing the efficacy of PV power plants' electricity generation. This work focuses on LSTM and BPNN for forecasting solar plant power output and it is observed that their findings are virtually compatible with realistic power production in terms of MAE, MAPE, RMSPE, and R2 score. LSTM model comparisons with different layers for each weather season are also analysed. Comparing the extent of errors in the LSTM and BPNN models reveals that LSTM provides more accurate predictions.","container-title":"Green Energy and Intelligent Transportation","DOI":"10.1016/j.geits.2023.100113","ISSN":"2773-1537","issue":"5","journalAbbreviation":"Green Energy and Intelligent Transportation","page":"100113","source":"ScienceDirect","title":"Power output forecasting of solar photovoltaic plant using LSTM","URL":"https://www.sciencedirect.com/science/article/pii/S277315372300049X","volume":"2","author":[{"family":"Dhaked","given":"Dheeraj Kumar"},{"family":"Dadhich","given":"Sharad"},{"family":"Birla","given":"Dinesh"}],"accessed":{"date-parts":[["2023",12,29]]},"issued":{"date-parts":[["2023",10,1]]}}},{"id":147,"uris":["http://zotero.org/users/local/O3QMk9TL/items/XH4YH5WW"],"itemData":{"id":147,"type":"article-journal","abstract":"The present photovoltaic (PV) power generation systems are globally facing the irregularity problem in the distribution of PV generation. In particular, the exact PV power forecasting is critical for grid-connected photovoltaic (PV) systems under unwanted changes in environmental circumstances. The grid energy management, grid operation and scheduling are important factors to forecast the PV power output. Time series analysis is one of the most important aspects of PV output prediction, especially in places (in South Korea) where past solar radiation data or other weather parameters have not been recorded. In this paper, a variety of time-series methods including deep-learning algorithm and machine learning algorithms was used to predict the PV power generation output for quick respond to equipment and panel defects. For designing AI models, the input data were characterized by dividing seasons and choosing the multiple parameters from seasons. In this study, the photovoltaic power generation data was collected from Ansan city, South Korea during January 2017 to June 2021 and the weather data was collected from Suwon city, South Korea during January 2017 to June 2021. In this work, approx. 40,000 hours of operation data from 1.5 MW grid-connected PV system in South Korea was used. PV power generation forecasting was carried out on an hourly basis to test efficacy of various models. Among all models (Holt-Winters, Multivariate Linear Regression, ARIMA, SARIMA, ARIMAX, SARIMAX), LSTM model presented the lowest error rate as compared to other models for quick PV power generation forecasting.","container-title":"Electric Power Systems Research","DOI":"10.1016/j.epsr.2022.109073","ISSN":"0378-7796","journalAbbreviation":"Electric Power Systems Research","page":"109073","source":"ScienceDirect","title":"Designing solar power generation output forecasting methods using time series algorithms","URL":"https://www.sciencedirect.com/science/article/pii/S0378779622011221","volume":"216","author":[{"family":"Kim","given":"EunGyeong"},{"family":"Akhtar","given":"M. Shaheer"},{"family":"Yang","given":"O-Bong"}],"accessed":{"date-parts":[["2023",10,5]]},"issued":{"date-parts":[["2023",3,1]]}}}],"schema":"https://github.com/citation-style-language/schema/raw/master/csl-citation.json"} </w:instrText>
      </w:r>
      <w:r>
        <w:fldChar w:fldCharType="separate"/>
      </w:r>
      <w:r w:rsidRPr="009C688F">
        <w:rPr>
          <w:rFonts w:ascii="Calibri" w:hAnsi="Calibri" w:cs="Calibri"/>
        </w:rPr>
        <w:t>Dhaked, Dadhich and Birla</w:t>
      </w:r>
      <w:r>
        <w:rPr>
          <w:rFonts w:ascii="Calibri" w:hAnsi="Calibri" w:cs="Calibri"/>
        </w:rPr>
        <w:t xml:space="preserve"> (</w:t>
      </w:r>
      <w:r w:rsidRPr="009C688F">
        <w:rPr>
          <w:rFonts w:ascii="Calibri" w:hAnsi="Calibri" w:cs="Calibri"/>
        </w:rPr>
        <w:t>2023</w:t>
      </w:r>
      <w:r>
        <w:rPr>
          <w:rFonts w:ascii="Calibri" w:hAnsi="Calibri" w:cs="Calibri"/>
        </w:rPr>
        <w:t xml:space="preserve">) and </w:t>
      </w:r>
      <w:r w:rsidRPr="009C688F">
        <w:rPr>
          <w:rFonts w:ascii="Calibri" w:hAnsi="Calibri" w:cs="Calibri"/>
        </w:rPr>
        <w:t xml:space="preserve">Kim, </w:t>
      </w:r>
      <w:proofErr w:type="gramStart"/>
      <w:r w:rsidRPr="009C688F">
        <w:rPr>
          <w:rFonts w:ascii="Calibri" w:hAnsi="Calibri" w:cs="Calibri"/>
        </w:rPr>
        <w:t>Akhtar</w:t>
      </w:r>
      <w:proofErr w:type="gramEnd"/>
      <w:r w:rsidRPr="009C688F">
        <w:rPr>
          <w:rFonts w:ascii="Calibri" w:hAnsi="Calibri" w:cs="Calibri"/>
        </w:rPr>
        <w:t xml:space="preserve"> and Yang</w:t>
      </w:r>
      <w:r>
        <w:rPr>
          <w:rFonts w:ascii="Calibri" w:hAnsi="Calibri" w:cs="Calibri"/>
        </w:rPr>
        <w:t xml:space="preserve"> (</w:t>
      </w:r>
      <w:r w:rsidRPr="009C688F">
        <w:rPr>
          <w:rFonts w:ascii="Calibri" w:hAnsi="Calibri" w:cs="Calibri"/>
        </w:rPr>
        <w:t>2023)</w:t>
      </w:r>
      <w:r>
        <w:fldChar w:fldCharType="end"/>
      </w:r>
      <w:r>
        <w:t xml:space="preserve"> produce LSTM-RNN models with R</w:t>
      </w:r>
      <w:r>
        <w:rPr>
          <w:vertAlign w:val="superscript"/>
        </w:rPr>
        <w:t xml:space="preserve">2 </w:t>
      </w:r>
      <w:r>
        <w:t xml:space="preserve">values of 0.98 and 0.943 respectively. These values </w:t>
      </w:r>
      <w:r w:rsidR="001F344D">
        <w:t xml:space="preserve">are </w:t>
      </w:r>
      <w:r>
        <w:t xml:space="preserve">expected to be higher than models </w:t>
      </w:r>
      <w:r w:rsidR="00371C71">
        <w:t xml:space="preserve">produced </w:t>
      </w:r>
      <w:r>
        <w:t xml:space="preserve">in this project as they used much shorter horizon times. The LSTM-RNN model by </w:t>
      </w:r>
      <w:r>
        <w:fldChar w:fldCharType="begin"/>
      </w:r>
      <w:r w:rsidR="00CF53B2">
        <w:instrText xml:space="preserve"> ADDIN ZOTERO_ITEM CSL_CITATION {"citationID":"nsg1CPAw","properties":{"formattedCitation":"(Jung {\\i{}et al.}, 2020)","plainCitation":"(Jung et al., 2020)","dontUpdate":true,"noteIndex":0},"citationItems":[{"id":171,"uris":["http://zotero.org/users/local/O3QMk9TL/items/PGGBWMNH"],"itemData":{"id":171,"type":"article-journal","abstract":"The sites selected for solar PV facilities significantly affect the amount of electric power that can be generated over the long term. Therefore, predicting the power output of a specific PV plant is important when evaluating potential PV sites. However, whether prediction models built with data from existing PV plants can be applied to other plants for long-term power forecasting remains poorly understood. In this case, topographical and meteorological conditions, which differ among sites and change over time, make it challenging to accurately estimate the potential for energy generation at a new site. This study proposes a monthly PV power forecasting model to predict the amount of PV solar power that could be generated at a new site. The forecasting model is trained with time series datasets collected over 63 months from 164 PV sites with data such as the power plant capacity and electricity trading data, weather conditions, and estimated solar irradiation. Specifically, a recurrent neural network (RNN) model with long short-term memory was built to recognize the temporal patterns in the time series data and tested to evaluate the forecasting performance for PV facilities not used in the training process. The results show that the proposed model achieves the normalized root-mean-square-error of 7.416% and the mean absolute-percentage-error (MAPE) of 10.805% for the testing data (i.e., new plants). Furthermore, when the previous 10 months’ data were used, the temporal patterns were well captured for forecasting, with a MAPE of 11.535%. Thus, the proposed RNN approach successfully captures the temporal patterns in monthly data and can estimate the potential for power generation at any new site for which weather information and terrain data are available. Consequently, this work will allow planning officials to search for and evaluate suitable locations for PV plants in a wide area.","container-title":"Journal of Cleaner Production","DOI":"10.1016/j.jclepro.2019.119476","ISSN":"0959-6526","journalAbbreviation":"Journal of Cleaner Production","page":"119476","source":"ScienceDirect","title":"Long short-term memory recurrent neural network for modeling temporal patterns in long-term power forecasting for solar PV facilities: Case study of South Korea","title-short":"Long short-term memory recurrent neural network for modeling temporal patterns in long-term power forecasting for solar PV facilities","URL":"https://www.sciencedirect.com/science/article/pii/S095965261934346X","volume":"250","author":[{"family":"Jung","given":"Yoonhwa"},{"family":"Jung","given":"Jaehoon"},{"family":"Kim","given":"Byungil"},{"family":"Han","given":"SangUk"}],"accessed":{"date-parts":[["2023",11,1]]},"issued":{"date-parts":[["2020",3,20]]}}}],"schema":"https://github.com/citation-style-language/schema/raw/master/csl-citation.json"} </w:instrText>
      </w:r>
      <w:r>
        <w:fldChar w:fldCharType="separate"/>
      </w:r>
      <w:r w:rsidRPr="009870D5">
        <w:rPr>
          <w:rFonts w:ascii="Calibri" w:hAnsi="Calibri" w:cs="Calibri"/>
          <w:kern w:val="0"/>
          <w:szCs w:val="24"/>
        </w:rPr>
        <w:t xml:space="preserve">Jung </w:t>
      </w:r>
      <w:r w:rsidRPr="009870D5">
        <w:rPr>
          <w:rFonts w:ascii="Calibri" w:hAnsi="Calibri" w:cs="Calibri"/>
          <w:i/>
          <w:iCs/>
          <w:kern w:val="0"/>
          <w:szCs w:val="24"/>
        </w:rPr>
        <w:t>et al.</w:t>
      </w:r>
      <w:r>
        <w:rPr>
          <w:rFonts w:ascii="Calibri" w:hAnsi="Calibri" w:cs="Calibri"/>
          <w:kern w:val="0"/>
          <w:szCs w:val="24"/>
        </w:rPr>
        <w:t xml:space="preserve"> (</w:t>
      </w:r>
      <w:r w:rsidRPr="009870D5">
        <w:rPr>
          <w:rFonts w:ascii="Calibri" w:hAnsi="Calibri" w:cs="Calibri"/>
          <w:kern w:val="0"/>
          <w:szCs w:val="24"/>
        </w:rPr>
        <w:t>2020)</w:t>
      </w:r>
      <w:r>
        <w:fldChar w:fldCharType="end"/>
      </w:r>
      <w:r>
        <w:t xml:space="preserve"> produced a R</w:t>
      </w:r>
      <w:r>
        <w:rPr>
          <w:vertAlign w:val="superscript"/>
        </w:rPr>
        <w:t xml:space="preserve">2 </w:t>
      </w:r>
      <w:r>
        <w:t>of 0.724, closer to the values produced in this project as they use a longer horizon time of one month. The</w:t>
      </w:r>
      <w:r w:rsidR="000D50DA">
        <w:t xml:space="preserve"> R</w:t>
      </w:r>
      <w:r w:rsidR="000D50DA">
        <w:rPr>
          <w:vertAlign w:val="superscript"/>
        </w:rPr>
        <w:t>2</w:t>
      </w:r>
      <w:r w:rsidR="00515141">
        <w:rPr>
          <w:vertAlign w:val="superscript"/>
        </w:rPr>
        <w:t xml:space="preserve"> </w:t>
      </w:r>
      <w:r w:rsidR="00515141">
        <w:t xml:space="preserve">for the </w:t>
      </w:r>
      <w:r w:rsidR="000D50DA">
        <w:t>models built in this project</w:t>
      </w:r>
      <w:r>
        <w:rPr>
          <w:vertAlign w:val="superscript"/>
        </w:rPr>
        <w:t xml:space="preserve"> </w:t>
      </w:r>
      <w:r>
        <w:t xml:space="preserve">show good model performance considering a much long horizon time than previously studied. RMSE and MAE are harder to compare between studies due to different units of measurement used. </w:t>
      </w:r>
    </w:p>
    <w:p w14:paraId="16CCE6F2" w14:textId="77777777" w:rsidR="00EB3CAA" w:rsidRPr="00F058C2" w:rsidRDefault="00EB3CAA" w:rsidP="00F058C2">
      <w:pPr>
        <w:rPr>
          <w:b/>
          <w:bCs/>
        </w:rPr>
      </w:pPr>
      <w:r w:rsidRPr="00F058C2">
        <w:rPr>
          <w:b/>
          <w:bCs/>
        </w:rPr>
        <w:t>Implications and User Requirements</w:t>
      </w:r>
    </w:p>
    <w:p w14:paraId="4DC481A5" w14:textId="3DC7B3FB" w:rsidR="00EB3CAA" w:rsidRDefault="00EB3CAA" w:rsidP="00C631AC">
      <w:r>
        <w:t>Accurate forecasting models can have numerous positive effects for the PV industry:</w:t>
      </w:r>
      <w:r w:rsidR="00EB64F3">
        <w:t xml:space="preserve"> </w:t>
      </w:r>
      <w:r>
        <w:t xml:space="preserve">power plants </w:t>
      </w:r>
      <w:r w:rsidR="00EB64F3">
        <w:t xml:space="preserve">can utilise models </w:t>
      </w:r>
      <w:r>
        <w:t xml:space="preserve">to manage systems and prepare for potential high power production periods </w:t>
      </w:r>
      <w:r>
        <w:fldChar w:fldCharType="begin"/>
      </w:r>
      <w:r>
        <w:instrText xml:space="preserve"> ADDIN ZOTERO_ITEM CSL_CITATION {"citationID":"zqUpNYIS","properties":{"formattedCitation":"(Tuohy {\\i{}et al.}, 2015)","plainCitation":"(Tuohy et al., 2015)","noteIndex":0},"citationItems":[{"id":300,"uris":["http://zotero.org/users/local/O3QMk9TL/items/DPE436IH"],"itemData":{"id":300,"type":"article-journal","abstract":"The deployment of solar-based electricity generation, especially in the form of photovoltaics (PVs), has increased markedly in recent years due to a wide range of factors including concerns over greenhouse gas emissions, supportive government policies, and lower equipment costs. Still, a number of challenges remain for reliable, efficient integration of solar energy. Chief among them will be developing new tools and practices that manage the variability and uncertainty of solar power.","container-title":"IEEE Power and Energy Magazine","DOI":"10.1109/MPE.2015.2461351","ISSN":"1558-4216","issue":"6","note":"event-title: IEEE Power and Energy Magazine","page":"50-59","source":"IEEE Xplore","title":"Solar Forecasting: Methods, Challenges, and Performance","title-short":"Solar Forecasting","URL":"https://ieeexplore.ieee.org/abstract/document/7299804","volume":"13","author":[{"family":"Tuohy","given":"Aidan"},{"family":"Zack","given":"John"},{"family":"Haupt","given":"Sue Ellen"},{"family":"Sharp","given":"Justin"},{"family":"Ahlstrom","given":"Mark"},{"family":"Dise","given":"Skip"},{"family":"Grimit","given":"Eric"},{"family":"Mohrlen","given":"Corinna"},{"family":"Lange","given":"Matthias"},{"family":"Casado","given":"Mayte Garcia"},{"family":"Black","given":"Jon"},{"family":"Marquis","given":"Melinda"},{"family":"Collier","given":"Craig"}],"accessed":{"date-parts":[["2023",12,23]]},"issued":{"date-parts":[["2015",11]]}}}],"schema":"https://github.com/citation-style-language/schema/raw/master/csl-citation.json"} </w:instrText>
      </w:r>
      <w:r>
        <w:fldChar w:fldCharType="separate"/>
      </w:r>
      <w:r w:rsidRPr="0086696D">
        <w:rPr>
          <w:rFonts w:ascii="Calibri" w:hAnsi="Calibri" w:cs="Calibri"/>
          <w:kern w:val="0"/>
          <w:szCs w:val="24"/>
        </w:rPr>
        <w:t xml:space="preserve">(Tuohy </w:t>
      </w:r>
      <w:r w:rsidRPr="0086696D">
        <w:rPr>
          <w:rFonts w:ascii="Calibri" w:hAnsi="Calibri" w:cs="Calibri"/>
          <w:i/>
          <w:iCs/>
          <w:kern w:val="0"/>
          <w:szCs w:val="24"/>
        </w:rPr>
        <w:t>et al.</w:t>
      </w:r>
      <w:r w:rsidRPr="0086696D">
        <w:rPr>
          <w:rFonts w:ascii="Calibri" w:hAnsi="Calibri" w:cs="Calibri"/>
          <w:kern w:val="0"/>
          <w:szCs w:val="24"/>
        </w:rPr>
        <w:t>, 2015)</w:t>
      </w:r>
      <w:r>
        <w:fldChar w:fldCharType="end"/>
      </w:r>
      <w:r>
        <w:t xml:space="preserve">. </w:t>
      </w:r>
      <w:r w:rsidR="00370048">
        <w:t xml:space="preserve">This is especially important with the changing climate </w:t>
      </w:r>
      <w:r w:rsidR="00EC59D1">
        <w:t>affecting</w:t>
      </w:r>
      <w:r w:rsidR="00300794">
        <w:t xml:space="preserve"> PV systems outputs</w:t>
      </w:r>
      <w:r w:rsidR="00EC59D1">
        <w:t xml:space="preserve">. </w:t>
      </w:r>
      <w:r>
        <w:t>Regarding local systems, models tailored to areas could allow local grid companies to prepare</w:t>
      </w:r>
      <w:r w:rsidR="00B8225C">
        <w:t xml:space="preserve"> </w:t>
      </w:r>
      <w:r>
        <w:t xml:space="preserve">for large power outputs from the residential systems. </w:t>
      </w:r>
      <w:r w:rsidR="0096667E">
        <w:t>F</w:t>
      </w:r>
      <w:r>
        <w:t>orecasting models</w:t>
      </w:r>
      <w:r w:rsidR="0068788F">
        <w:t xml:space="preserve"> using</w:t>
      </w:r>
      <w:r>
        <w:t xml:space="preserve"> data from residential systems </w:t>
      </w:r>
      <w:r w:rsidR="0096667E">
        <w:t xml:space="preserve">also </w:t>
      </w:r>
      <w:r>
        <w:t>allow PV companies</w:t>
      </w:r>
      <w:r w:rsidR="002C6B84">
        <w:t xml:space="preserve"> to</w:t>
      </w:r>
      <w:r w:rsidR="00DE5EA9">
        <w:t xml:space="preserve"> </w:t>
      </w:r>
      <w:r>
        <w:t xml:space="preserve">estimate payback periods and system lifespan. </w:t>
      </w:r>
    </w:p>
    <w:p w14:paraId="06AE6578" w14:textId="77777777" w:rsidR="00EB3CAA" w:rsidRPr="0035400A" w:rsidRDefault="00EB3CAA" w:rsidP="001E171B">
      <w:r>
        <w:t xml:space="preserve">Reliable power output prediction ensures a positive opinion about PV systems from prosumers which would likely lead to increased number of PV installations on residential rooftops. Utilising these would have benefits in multiple areas such as increased renewable energy sources; decreased need for farmland or biodiverse land to be used for PV plants; and monetary benefits for prosumers and PV companies. </w:t>
      </w:r>
    </w:p>
    <w:p w14:paraId="6B776DDB" w14:textId="77777777" w:rsidR="00EB3CAA" w:rsidRPr="00F058C2" w:rsidRDefault="00EB3CAA" w:rsidP="00F058C2">
      <w:pPr>
        <w:rPr>
          <w:b/>
          <w:bCs/>
        </w:rPr>
      </w:pPr>
      <w:r w:rsidRPr="00F058C2">
        <w:rPr>
          <w:b/>
          <w:bCs/>
        </w:rPr>
        <w:t xml:space="preserve">Limitations and Future Work </w:t>
      </w:r>
    </w:p>
    <w:p w14:paraId="5FBE4C6A" w14:textId="5219929A" w:rsidR="00EB3CAA" w:rsidRPr="00FD6870" w:rsidRDefault="00EB3CAA" w:rsidP="00DE53BD">
      <w:pPr>
        <w:rPr>
          <w:b/>
          <w:bCs/>
        </w:rPr>
      </w:pPr>
      <w:r>
        <w:t>Both SARIMAX models and XGB model have similar patterns in their predictions that mimic the true values</w:t>
      </w:r>
      <w:r w:rsidR="00E46328">
        <w:t xml:space="preserve">, </w:t>
      </w:r>
      <w:r w:rsidR="001F5484">
        <w:t>Figure</w:t>
      </w:r>
      <w:r w:rsidR="00E46328">
        <w:t xml:space="preserve"> </w:t>
      </w:r>
      <w:r w:rsidR="0032465F">
        <w:t>16.</w:t>
      </w:r>
      <w:r>
        <w:t xml:space="preserve"> All models appear to better predict winter months with low power outputs</w:t>
      </w:r>
      <w:r w:rsidR="00B922EF">
        <w:t xml:space="preserve"> </w:t>
      </w:r>
      <w:r w:rsidR="00B922EF">
        <w:lastRenderedPageBreak/>
        <w:t>(</w:t>
      </w:r>
      <w:r w:rsidR="001F5484">
        <w:t>Figure</w:t>
      </w:r>
      <w:r>
        <w:t>s</w:t>
      </w:r>
      <w:r w:rsidR="0032465F">
        <w:t xml:space="preserve"> 16 and 17</w:t>
      </w:r>
      <w:r w:rsidR="00B922EF">
        <w:t>)</w:t>
      </w:r>
      <w:r>
        <w:rPr>
          <w:b/>
          <w:bCs/>
        </w:rPr>
        <w:t xml:space="preserve">. </w:t>
      </w:r>
      <w:r>
        <w:t xml:space="preserve">However, this may be due to the </w:t>
      </w:r>
      <w:r w:rsidR="00E465EF">
        <w:t xml:space="preserve">test data’s winter months </w:t>
      </w:r>
      <w:r>
        <w:t>being closer in time to the end of the training data. Subsequent work could compare different length horizon times for the LSTM-RNN and test whether the model always more accurately predicts the winter mo</w:t>
      </w:r>
      <w:r w:rsidR="00DD7C21">
        <w:t>n</w:t>
      </w:r>
      <w:r>
        <w:t>ths or just the values closer to the training set.</w:t>
      </w:r>
      <w:r>
        <w:rPr>
          <w:b/>
          <w:bCs/>
        </w:rPr>
        <w:t xml:space="preserve"> </w:t>
      </w:r>
    </w:p>
    <w:p w14:paraId="2286610A" w14:textId="43F4FA34" w:rsidR="00EB3CAA" w:rsidRDefault="004A27F9" w:rsidP="00DE53BD">
      <w:r>
        <w:t>S</w:t>
      </w:r>
      <w:r w:rsidR="00EB3CAA">
        <w:t xml:space="preserve">olar irradiance </w:t>
      </w:r>
      <w:r w:rsidR="00BC428C">
        <w:t xml:space="preserve">and </w:t>
      </w:r>
      <w:r w:rsidR="00EB3CAA">
        <w:t>humidity are used in other work</w:t>
      </w:r>
      <w:r w:rsidR="00D037F1">
        <w:t xml:space="preserve"> and p</w:t>
      </w:r>
      <w:r w:rsidR="00EB3CAA">
        <w:t>ollution and dust are seen to affect PV system output</w:t>
      </w:r>
      <w:r w:rsidR="00AC6F10">
        <w:t xml:space="preserve"> </w:t>
      </w:r>
      <w:r w:rsidR="00AC6F10">
        <w:fldChar w:fldCharType="begin"/>
      </w:r>
      <w:r w:rsidR="00AC6F10">
        <w:instrText xml:space="preserve"> ADDIN ZOTERO_ITEM CSL_CITATION {"citationID":"kAgYfzaE","properties":{"formattedCitation":"(Bergin {\\i{}et al.}, 2017)","plainCitation":"(Bergin et al., 2017)","noteIndex":0},"citationItems":[{"id":178,"uris":["http://zotero.org/users/local/O3QMk9TL/items/AG5LVA8C"],"itemData":{"id":178,"type":"article-journal","abstract":"Atmospheric particulate matter (PM) has the potential to diminish solar energy production by direct and indirect radiative forcing as well as by being deposited on solar panel surfaces, thereby reducing solar energy transmittance to photovoltaics. Worldwide solar energy production is expected to increase more rapidly than any other energy source into the middle of this century, especially in regions that experience high levels of dust and/or anthropogenic particulate pollutants, including large areas of India, China, and the Arabian Peninsula. Here we combine field measurements and global modeling to estimate the influence of dust and PM related to anthropogenic sources (e.g., fossil and biomass fuel combustion) on solar electricity generation. Results indicate that solar energy production is currently reduced by </w:instrText>
      </w:r>
      <w:r w:rsidR="00AC6F10">
        <w:rPr>
          <w:rFonts w:ascii="Cambria Math" w:hAnsi="Cambria Math" w:cs="Cambria Math"/>
        </w:rPr>
        <w:instrText>∼</w:instrText>
      </w:r>
      <w:r w:rsidR="00AC6F10">
        <w:instrText>17</w:instrText>
      </w:r>
      <w:r w:rsidR="00AC6F10">
        <w:rPr>
          <w:rFonts w:ascii="Calibri" w:hAnsi="Calibri" w:cs="Calibri"/>
        </w:rPr>
        <w:instrText>–</w:instrText>
      </w:r>
      <w:r w:rsidR="00AC6F10">
        <w:instrText xml:space="preserve">25% across these regions, with roughly equal contributions from ambient PM and PM deposited on photovoltaic surfaces. Reductions due to dust and anthropogenic PM are comparable in northern India, whereas over eastern China, anthropogenic PM dominates. On the basis of current solar generation capacity, PM is responsible for </w:instrText>
      </w:r>
      <w:r w:rsidR="00AC6F10">
        <w:rPr>
          <w:rFonts w:ascii="Cambria Math" w:hAnsi="Cambria Math" w:cs="Cambria Math"/>
        </w:rPr>
        <w:instrText>∼</w:instrText>
      </w:r>
      <w:r w:rsidR="00AC6F10">
        <w:instrText xml:space="preserve">1 and </w:instrText>
      </w:r>
      <w:r w:rsidR="00AC6F10">
        <w:rPr>
          <w:rFonts w:ascii="Cambria Math" w:hAnsi="Cambria Math" w:cs="Cambria Math"/>
        </w:rPr>
        <w:instrText>∼</w:instrText>
      </w:r>
      <w:r w:rsidR="00AC6F10">
        <w:instrText xml:space="preserve">11 GW of solar power reduction in India and China, respectively, underscoring the large role that PM plays in reducing solar power generation output.","container-title":"Environmental Science &amp; Technology Letters","DOI":"10.1021/acs.estlett.7b00197","issue":"8","journalAbbreviation":"Environ. Sci. Technol. Lett.","note":"publisher: American Chemical Society","page":"339-344","source":"ACS Publications","title":"Large Reductions in Solar Energy Production Due to Dust and Particulate Air Pollution","URL":"https://doi.org/10.1021/acs.estlett.7b00197","volume":"4","author":[{"family":"Bergin","given":"Mike H."},{"family":"Ghoroi","given":"Chinmay"},{"family":"Dixit","given":"Deepa"},{"family":"Schauer","given":"James J."},{"family":"Shindell","given":"Drew T."}],"accessed":{"date-parts":[["2023",11,2]]},"issued":{"date-parts":[["2017",8,8]]}}}],"schema":"https://github.com/citation-style-language/schema/raw/master/csl-citation.json"} </w:instrText>
      </w:r>
      <w:r w:rsidR="00AC6F10">
        <w:fldChar w:fldCharType="separate"/>
      </w:r>
      <w:r w:rsidR="00AC6F10" w:rsidRPr="00AC6F10">
        <w:rPr>
          <w:rFonts w:ascii="Calibri" w:hAnsi="Calibri" w:cs="Calibri"/>
          <w:kern w:val="0"/>
          <w:szCs w:val="24"/>
        </w:rPr>
        <w:t xml:space="preserve">(Bergin </w:t>
      </w:r>
      <w:r w:rsidR="00AC6F10" w:rsidRPr="00AC6F10">
        <w:rPr>
          <w:rFonts w:ascii="Calibri" w:hAnsi="Calibri" w:cs="Calibri"/>
          <w:i/>
          <w:iCs/>
          <w:kern w:val="0"/>
          <w:szCs w:val="24"/>
        </w:rPr>
        <w:t>et al.</w:t>
      </w:r>
      <w:r w:rsidR="00AC6F10" w:rsidRPr="00AC6F10">
        <w:rPr>
          <w:rFonts w:ascii="Calibri" w:hAnsi="Calibri" w:cs="Calibri"/>
          <w:kern w:val="0"/>
          <w:szCs w:val="24"/>
        </w:rPr>
        <w:t>, 2017)</w:t>
      </w:r>
      <w:r w:rsidR="00AC6F10">
        <w:fldChar w:fldCharType="end"/>
      </w:r>
      <w:r w:rsidR="00EB3CAA">
        <w:t>. In future work, these features could</w:t>
      </w:r>
      <w:r w:rsidR="00E44AF1">
        <w:t xml:space="preserve"> be included</w:t>
      </w:r>
      <w:r w:rsidR="00EB3CAA">
        <w:t xml:space="preserve">, feature engineering performed and </w:t>
      </w:r>
      <w:r w:rsidR="004B2792">
        <w:t xml:space="preserve">measure </w:t>
      </w:r>
      <w:r w:rsidR="00EB3CAA">
        <w:t xml:space="preserve">the contributions of </w:t>
      </w:r>
      <w:r w:rsidR="003303C2">
        <w:t>each</w:t>
      </w:r>
      <w:r w:rsidR="00EB3CAA">
        <w:t xml:space="preserve"> feature to the predictions. This would give indication</w:t>
      </w:r>
      <w:r w:rsidR="00A96533">
        <w:t xml:space="preserve">s </w:t>
      </w:r>
      <w:r w:rsidR="00EB3CAA">
        <w:t>of the most important features</w:t>
      </w:r>
      <w:r w:rsidR="00A7191F">
        <w:t xml:space="preserve"> for</w:t>
      </w:r>
      <w:r w:rsidR="00EB3CAA">
        <w:t xml:space="preserve"> forecasting.</w:t>
      </w:r>
      <w:r w:rsidR="00AD3EDC">
        <w:t xml:space="preserve"> However,</w:t>
      </w:r>
      <w:r w:rsidR="00EB3CAA">
        <w:t xml:space="preserve"> adding features can rapidly increase the computational expense of the development process.  </w:t>
      </w:r>
    </w:p>
    <w:p w14:paraId="18459101" w14:textId="152E9DA6" w:rsidR="00EB3CAA" w:rsidRPr="00794136" w:rsidRDefault="00EB3CAA" w:rsidP="00DE53BD">
      <w:pPr>
        <w:rPr>
          <w:rFonts w:cstheme="minorHAnsi"/>
          <w:color w:val="222222"/>
          <w:shd w:val="clear" w:color="auto" w:fill="FFFFFF"/>
        </w:rPr>
      </w:pPr>
      <w:r>
        <w:t>As LSTM has the lowest RMSE, and DL models often outperform other models, future work could further develop DL models, such as deep</w:t>
      </w:r>
      <w:r w:rsidR="00DE0FE2">
        <w:t>-</w:t>
      </w:r>
      <w:r>
        <w:t>RNNs, CNNs</w:t>
      </w:r>
      <w:r w:rsidR="009E522F">
        <w:t xml:space="preserve"> and </w:t>
      </w:r>
      <w:r w:rsidRPr="002F769A">
        <w:rPr>
          <w:rFonts w:cstheme="minorHAnsi"/>
          <w:color w:val="222222"/>
          <w:shd w:val="clear" w:color="auto" w:fill="FFFFFF"/>
        </w:rPr>
        <w:t>gated recurrent units</w:t>
      </w:r>
      <w:r>
        <w:rPr>
          <w:rFonts w:cstheme="minorHAnsi"/>
          <w:color w:val="222222"/>
          <w:shd w:val="clear" w:color="auto" w:fill="FFFFFF"/>
        </w:rPr>
        <w:t xml:space="preserve">, </w:t>
      </w:r>
      <w:r>
        <w:t>and compare them to the LSMT-RNN model</w:t>
      </w:r>
      <w:r>
        <w:rPr>
          <w:rFonts w:cstheme="minorHAnsi"/>
          <w:color w:val="222222"/>
          <w:shd w:val="clear" w:color="auto" w:fill="FFFFFF"/>
        </w:rPr>
        <w:t xml:space="preserve">. Hybrid models are also seen to have high performance. </w:t>
      </w:r>
      <w:r>
        <w:t xml:space="preserve">The review by </w:t>
      </w:r>
      <w:r>
        <w:fldChar w:fldCharType="begin"/>
      </w:r>
      <w:r w:rsidR="00CF53B2">
        <w:instrText xml:space="preserve"> ADDIN ZOTERO_ITEM CSL_CITATION {"citationID":"RwkFA1xo","properties":{"formattedCitation":"(Rajagukguk, Ramadhan and Lee, 2020)","plainCitation":"(Rajagukguk, Ramadhan and Lee, 2020)","dontUpdate":true,"noteIndex":0},"citationItems":[{"id":167,"uris":["http://zotero.org/users/local/O3QMk9TL/items/ME8BTM48"],"itemData":{"id":167,"type":"article-journal","abstract":"Presently, deep learning models are an alternative solution for predicting solar energy because of their accuracy. The present study reviews deep learning models for handling time-series data to predict solar irradiance and photovoltaic (PV) power. We selected three standalone models and one hybrid model for the discussion, namely, recurrent neural network (RNN), long short-term memory (LSTM), gated recurrent unit (GRU), and convolutional neural network-LSTM (CNN–LSTM). The selected models were compared based on the accuracy, input data, forecasting horizon, type of season and weather, and training time. The performance analysis shows that these models have their strengths and limitations in different conditions. Generally, for standalone models, LSTM shows the best performance regarding the root-mean-square error evaluation metric (RMSE). On the other hand, the hybrid model (CNN–LSTM) outperforms the three standalone models, although it requires longer training data time. The most significant finding is that the deep learning models of interest are more suitable for predicting solar irradiance and PV power than other conventional machine learning models. Additionally, we recommend using the relative RMSE as the representative evaluation metric to facilitate accuracy comparison between studies.","container-title":"Energies","DOI":"10.3390/en13246623","ISSN":"1996-1073","issue":"24","language":"en","license":"http://creativecommons.org/licenses/by/3.0/","note":"number: 24\npublisher: Multidisciplinary Digital Publishing Institute","page":"6623","source":"www.mdpi.com","title":"A Review on Deep Learning Models for Forecasting Time Series Data of Solar Irradiance and Photovoltaic Power","URL":"https://www.mdpi.com/1996-1073/13/24/6623","volume":"13","author":[{"family":"Rajagukguk","given":"Rial A."},{"family":"Ramadhan","given":"Raden A. A."},{"family":"Lee","given":"Hyun-Jin"}],"accessed":{"date-parts":[["2023",11,1]]},"issued":{"date-parts":[["2020",1]]}}}],"schema":"https://github.com/citation-style-language/schema/raw/master/csl-citation.json"} </w:instrText>
      </w:r>
      <w:r>
        <w:fldChar w:fldCharType="separate"/>
      </w:r>
      <w:r w:rsidRPr="00FE13D2">
        <w:rPr>
          <w:rFonts w:ascii="Calibri" w:hAnsi="Calibri" w:cs="Calibri"/>
        </w:rPr>
        <w:t xml:space="preserve">Rajagukguk, Ramadhan and Lee </w:t>
      </w:r>
      <w:r>
        <w:rPr>
          <w:rFonts w:ascii="Calibri" w:hAnsi="Calibri" w:cs="Calibri"/>
        </w:rPr>
        <w:t>(</w:t>
      </w:r>
      <w:r w:rsidRPr="00FE13D2">
        <w:rPr>
          <w:rFonts w:ascii="Calibri" w:hAnsi="Calibri" w:cs="Calibri"/>
        </w:rPr>
        <w:t>2020)</w:t>
      </w:r>
      <w:r>
        <w:fldChar w:fldCharType="end"/>
      </w:r>
      <w:r>
        <w:t xml:space="preserve"> state</w:t>
      </w:r>
      <w:r w:rsidR="00CD2E75">
        <w:t>s</w:t>
      </w:r>
      <w:r>
        <w:t xml:space="preserve"> LSTM model</w:t>
      </w:r>
      <w:r w:rsidR="0065003B">
        <w:t xml:space="preserve">s </w:t>
      </w:r>
      <w:r>
        <w:t>ha</w:t>
      </w:r>
      <w:r w:rsidR="0065003B">
        <w:t>ve</w:t>
      </w:r>
      <w:r>
        <w:t xml:space="preserve"> the best performance of standalone models and a CNN-LSTM hybrid model had the best performance overall. </w:t>
      </w:r>
      <w:r w:rsidRPr="009E2619">
        <w:rPr>
          <w:rFonts w:ascii="Calibri" w:hAnsi="Calibri" w:cs="Calibri"/>
          <w:kern w:val="0"/>
          <w:szCs w:val="24"/>
        </w:rPr>
        <w:t xml:space="preserve">Su, </w:t>
      </w:r>
      <w:proofErr w:type="spellStart"/>
      <w:r w:rsidRPr="009E2619">
        <w:rPr>
          <w:rFonts w:ascii="Calibri" w:hAnsi="Calibri" w:cs="Calibri"/>
          <w:kern w:val="0"/>
          <w:szCs w:val="24"/>
        </w:rPr>
        <w:t>Batzelis</w:t>
      </w:r>
      <w:proofErr w:type="spellEnd"/>
      <w:r w:rsidRPr="009E2619">
        <w:rPr>
          <w:rFonts w:ascii="Calibri" w:hAnsi="Calibri" w:cs="Calibri"/>
          <w:kern w:val="0"/>
          <w:szCs w:val="24"/>
        </w:rPr>
        <w:t xml:space="preserve"> and Pal</w:t>
      </w:r>
      <w:r>
        <w:rPr>
          <w:rFonts w:ascii="Calibri" w:hAnsi="Calibri" w:cs="Calibri"/>
          <w:kern w:val="0"/>
          <w:szCs w:val="24"/>
        </w:rPr>
        <w:t xml:space="preserve"> (</w:t>
      </w:r>
      <w:r w:rsidRPr="009E2619">
        <w:rPr>
          <w:rFonts w:ascii="Calibri" w:hAnsi="Calibri" w:cs="Calibri"/>
          <w:kern w:val="0"/>
          <w:szCs w:val="24"/>
        </w:rPr>
        <w:t>2019</w:t>
      </w:r>
      <w:r>
        <w:rPr>
          <w:rFonts w:ascii="Calibri" w:hAnsi="Calibri" w:cs="Calibri"/>
          <w:kern w:val="0"/>
          <w:szCs w:val="24"/>
        </w:rPr>
        <w:t>) and</w:t>
      </w:r>
      <w:r w:rsidRPr="009E2619">
        <w:rPr>
          <w:rFonts w:ascii="Calibri" w:hAnsi="Calibri" w:cs="Calibri"/>
          <w:kern w:val="0"/>
          <w:szCs w:val="24"/>
        </w:rPr>
        <w:t xml:space="preserve"> Vagropoulos </w:t>
      </w:r>
      <w:r w:rsidRPr="009E2619">
        <w:rPr>
          <w:rFonts w:ascii="Calibri" w:hAnsi="Calibri" w:cs="Calibri"/>
          <w:i/>
          <w:iCs/>
          <w:kern w:val="0"/>
          <w:szCs w:val="24"/>
        </w:rPr>
        <w:t>et al.</w:t>
      </w:r>
      <w:r>
        <w:rPr>
          <w:rFonts w:ascii="Calibri" w:hAnsi="Calibri" w:cs="Calibri"/>
          <w:kern w:val="0"/>
          <w:szCs w:val="24"/>
        </w:rPr>
        <w:t xml:space="preserve"> (</w:t>
      </w:r>
      <w:r w:rsidRPr="009E2619">
        <w:rPr>
          <w:rFonts w:ascii="Calibri" w:hAnsi="Calibri" w:cs="Calibri"/>
          <w:kern w:val="0"/>
          <w:szCs w:val="24"/>
        </w:rPr>
        <w:t>2016</w:t>
      </w:r>
      <w:r>
        <w:rPr>
          <w:rFonts w:ascii="Calibri" w:hAnsi="Calibri" w:cs="Calibri"/>
          <w:kern w:val="0"/>
          <w:szCs w:val="24"/>
        </w:rPr>
        <w:t>) also show hybrid models to outperform other models. Hence, hybrid model</w:t>
      </w:r>
      <w:r w:rsidR="004059E4">
        <w:rPr>
          <w:rFonts w:ascii="Calibri" w:hAnsi="Calibri" w:cs="Calibri"/>
          <w:kern w:val="0"/>
          <w:szCs w:val="24"/>
        </w:rPr>
        <w:t>s</w:t>
      </w:r>
      <w:r>
        <w:rPr>
          <w:rFonts w:ascii="Calibri" w:hAnsi="Calibri" w:cs="Calibri"/>
          <w:kern w:val="0"/>
          <w:szCs w:val="24"/>
        </w:rPr>
        <w:t xml:space="preserve"> could be developed and compared.  </w:t>
      </w:r>
    </w:p>
    <w:p w14:paraId="70716C9E" w14:textId="148B999F" w:rsidR="00EB3CAA" w:rsidRDefault="00EB3CAA">
      <w:r>
        <w:t xml:space="preserve">DL models often perform better with larger datasets </w:t>
      </w:r>
      <w:r>
        <w:fldChar w:fldCharType="begin"/>
      </w:r>
      <w:r>
        <w:instrText xml:space="preserve"> ADDIN ZOTERO_ITEM CSL_CITATION {"citationID":"SbVis4da","properties":{"formattedCitation":"(Mellit {\\i{}et al.}, 2020)","plainCitation":"(Mellit et al., 2020)","noteIndex":0},"citationItems":[{"id":165,"uris":["http://zotero.org/users/local/O3QMk9TL/items/72JY9GE5"],"itemData":{"id":165,"type":"article-journal","abstract":"Forecasting is a crucial task for successfully integrating photovoltaic (PV) output power into the grid. The design of accurate photovoltaic output forecasters remains a challenging issue, particularly for multistep-ahead prediction. Accurate PV output power forecasting is critical in a number of applications, such as micro-grids (MGs), energy optimization and management, PV integrated in smart buildings, and electrical vehicle chartering. Over the last decade, a vast literature has been produced on this topic, investigating numerical and probabilistic methods, physical models, and artificial intelligence (AI) techniques. This paper aims at providing a complete and critical review on the recent applications of AI techniques; we will focus particularly on machine learning (ML), deep learning (DL), and hybrid methods, as these branches of AI are becoming increasingly attractive. Special attention will be paid to the recent development of the application of DL, as well as to the future trends in this topic.","container-title":"Applied Sciences","DOI":"10.3390/app10020487","ISSN":"2076-3417","issue":"2","language":"en","license":"http://creativecommons.org/licenses/by/3.0/","note":"number: 2\npublisher: Multidisciplinary Digital Publishing Institute","page":"487","source":"www.mdpi.com","title":"Advanced Methods for Photovoltaic Output Power Forecasting: A Review","title-short":"Advanced Methods for Photovoltaic Output Power Forecasting","URL":"https://www.mdpi.com/2076-3417/10/2/487","volume":"10","author":[{"family":"Mellit","given":"Adel"},{"family":"Massi Pavan","given":"Alessandro"},{"family":"Ogliari","given":"Emanuele"},{"family":"Leva","given":"Sonia"},{"family":"Lughi","given":"Vanni"}],"accessed":{"date-parts":[["2023",11,1]]},"issued":{"date-parts":[["2020",1]]}}}],"schema":"https://github.com/citation-style-language/schema/raw/master/csl-citation.json"} </w:instrText>
      </w:r>
      <w:r>
        <w:fldChar w:fldCharType="separate"/>
      </w:r>
      <w:r w:rsidRPr="00587F9A">
        <w:rPr>
          <w:rFonts w:ascii="Calibri" w:hAnsi="Calibri" w:cs="Calibri"/>
          <w:kern w:val="0"/>
          <w:szCs w:val="24"/>
        </w:rPr>
        <w:t xml:space="preserve">(Mellit </w:t>
      </w:r>
      <w:r w:rsidRPr="00587F9A">
        <w:rPr>
          <w:rFonts w:ascii="Calibri" w:hAnsi="Calibri" w:cs="Calibri"/>
          <w:i/>
          <w:iCs/>
          <w:kern w:val="0"/>
          <w:szCs w:val="24"/>
        </w:rPr>
        <w:t>et al.</w:t>
      </w:r>
      <w:r w:rsidRPr="00587F9A">
        <w:rPr>
          <w:rFonts w:ascii="Calibri" w:hAnsi="Calibri" w:cs="Calibri"/>
          <w:kern w:val="0"/>
          <w:szCs w:val="24"/>
        </w:rPr>
        <w:t>, 2020)</w:t>
      </w:r>
      <w:r>
        <w:fldChar w:fldCharType="end"/>
      </w:r>
      <w:r>
        <w:t>. This dataset is small compared with some previous studies. With additional data, the LSTM-RNN performance could be increased further and the R</w:t>
      </w:r>
      <w:r>
        <w:rPr>
          <w:vertAlign w:val="superscript"/>
        </w:rPr>
        <w:t>2</w:t>
      </w:r>
      <w:r>
        <w:t xml:space="preserve"> value may be improved. </w:t>
      </w:r>
    </w:p>
    <w:p w14:paraId="4EB7C249" w14:textId="225A4D77" w:rsidR="00D17DEE" w:rsidRDefault="005C16CB" w:rsidP="005274F7">
      <w:pPr>
        <w:pStyle w:val="Subtitle"/>
      </w:pPr>
      <w:bookmarkStart w:id="5" w:name="_Toc158902796"/>
      <w:r>
        <w:t xml:space="preserve">6    </w:t>
      </w:r>
      <w:r w:rsidR="00D17DEE">
        <w:t>Conclusion</w:t>
      </w:r>
      <w:bookmarkEnd w:id="5"/>
      <w:r w:rsidR="00D17DEE">
        <w:t xml:space="preserve"> </w:t>
      </w:r>
    </w:p>
    <w:p w14:paraId="401B3B8E" w14:textId="75322C32" w:rsidR="00347F53" w:rsidRDefault="007C7A69" w:rsidP="007C7A69">
      <w:r>
        <w:t>This project picked three commonly used</w:t>
      </w:r>
      <w:r w:rsidR="00AF506D">
        <w:t xml:space="preserve">, well performing and diverse methods to forecast PV system output. </w:t>
      </w:r>
      <w:r w:rsidR="008F4BF6">
        <w:t>T</w:t>
      </w:r>
      <w:r w:rsidR="002232DF">
        <w:t xml:space="preserve">hese models </w:t>
      </w:r>
      <w:r w:rsidR="008F4BF6">
        <w:t xml:space="preserve">were developed </w:t>
      </w:r>
      <w:r w:rsidR="002232DF">
        <w:t>using</w:t>
      </w:r>
      <w:r w:rsidR="002361CA">
        <w:t xml:space="preserve"> data from</w:t>
      </w:r>
      <w:r w:rsidR="002232DF">
        <w:t xml:space="preserve"> a small residential </w:t>
      </w:r>
      <w:r w:rsidR="00012AEE">
        <w:t>PV system in the UK and</w:t>
      </w:r>
      <w:r w:rsidR="00B55928">
        <w:t xml:space="preserve"> used a longer horizon time than previous studies</w:t>
      </w:r>
      <w:r w:rsidR="008F4BF6">
        <w:t xml:space="preserve">. </w:t>
      </w:r>
      <w:r w:rsidR="00243092">
        <w:t>R</w:t>
      </w:r>
      <w:r w:rsidR="008F4BF6">
        <w:t xml:space="preserve">esults were compared </w:t>
      </w:r>
      <w:r w:rsidR="00455849">
        <w:t>using plots, RMSE, MAE and R</w:t>
      </w:r>
      <w:r w:rsidR="00455849">
        <w:rPr>
          <w:vertAlign w:val="superscript"/>
        </w:rPr>
        <w:t>2</w:t>
      </w:r>
      <w:r w:rsidR="005A29CB">
        <w:t>.</w:t>
      </w:r>
      <w:r w:rsidR="00944C8F">
        <w:t xml:space="preserve"> </w:t>
      </w:r>
      <w:r w:rsidR="00484D28">
        <w:t xml:space="preserve">The LSTM-RNN is the suggested model </w:t>
      </w:r>
      <w:r w:rsidR="005C46A6">
        <w:t xml:space="preserve">from the </w:t>
      </w:r>
      <w:r w:rsidR="00484D28">
        <w:t>performance metrics</w:t>
      </w:r>
      <w:r w:rsidR="0017573F">
        <w:t xml:space="preserve">. </w:t>
      </w:r>
      <w:r w:rsidR="00347F53">
        <w:t xml:space="preserve">Future work can compare other DL models to the LSRM-RNN </w:t>
      </w:r>
      <w:r w:rsidR="00773BFE">
        <w:t xml:space="preserve">and evaluate different length horizon times on model accuracy. </w:t>
      </w:r>
    </w:p>
    <w:p w14:paraId="4A60EACD" w14:textId="77777777" w:rsidR="00EB3CAA" w:rsidRDefault="00EB3CAA"/>
    <w:p w14:paraId="4C1DA345" w14:textId="151438DE" w:rsidR="00F4191E" w:rsidRDefault="005274F7" w:rsidP="005274F7">
      <w:pPr>
        <w:pStyle w:val="Subtitle"/>
      </w:pPr>
      <w:bookmarkStart w:id="6" w:name="_Toc158902797"/>
      <w:r>
        <w:t xml:space="preserve">7    </w:t>
      </w:r>
      <w:r w:rsidR="00FE6C86">
        <w:t>REFERENCES</w:t>
      </w:r>
      <w:bookmarkEnd w:id="6"/>
      <w:r w:rsidR="00FE6C86">
        <w:t xml:space="preserve"> </w:t>
      </w:r>
    </w:p>
    <w:p w14:paraId="6775D479" w14:textId="77777777" w:rsidR="00B63FA8" w:rsidRDefault="00B63FA8" w:rsidP="00B63FA8"/>
    <w:p w14:paraId="77C3CC13" w14:textId="77777777" w:rsidR="00CF53B2" w:rsidRDefault="00E16241" w:rsidP="00CF53B2">
      <w:pPr>
        <w:pStyle w:val="Bibliography"/>
      </w:pPr>
      <w:r>
        <w:fldChar w:fldCharType="begin"/>
      </w:r>
      <w:r w:rsidR="00CF53B2">
        <w:instrText xml:space="preserve"> ADDIN ZOTERO_BIBL {"uncited":[],"omitted":[],"custom":[]} CSL_BIBLIOGRAPHY </w:instrText>
      </w:r>
      <w:r>
        <w:fldChar w:fldCharType="separate"/>
      </w:r>
      <w:r w:rsidR="00CF53B2">
        <w:t xml:space="preserve">AlShafeey, M. and Csáki, C. (2021) Evaluating neural network and linear regression photovoltaic power forecasting models based on different input methods. </w:t>
      </w:r>
      <w:r w:rsidR="00CF53B2">
        <w:rPr>
          <w:i/>
          <w:iCs/>
        </w:rPr>
        <w:t>Energy Reports</w:t>
      </w:r>
      <w:r w:rsidR="00CF53B2">
        <w:t xml:space="preserve"> [online]. 7, pp. 7601–7614. Available from: https://www.sciencedirect.com/science/article/pii/S2352484721011446 [Accessed 19 October 2023].</w:t>
      </w:r>
    </w:p>
    <w:p w14:paraId="2D78F601" w14:textId="77777777" w:rsidR="00CF53B2" w:rsidRDefault="00CF53B2" w:rsidP="00CF53B2">
      <w:pPr>
        <w:pStyle w:val="Bibliography"/>
      </w:pPr>
      <w:r>
        <w:t xml:space="preserve">Altman, N. and Krzywinski, M. (2018) The curse(s) of dimensionality. </w:t>
      </w:r>
      <w:r>
        <w:rPr>
          <w:i/>
          <w:iCs/>
        </w:rPr>
        <w:t>Nature Methods</w:t>
      </w:r>
      <w:r>
        <w:t xml:space="preserve"> [online]. 15 (6), pp. 399–400. Available from: https://www.nature.com/articles/s41592-018-0019-x [Accessed 8 December 2023].</w:t>
      </w:r>
    </w:p>
    <w:p w14:paraId="14825D02" w14:textId="77777777" w:rsidR="00CF53B2" w:rsidRDefault="00CF53B2" w:rsidP="00CF53B2">
      <w:pPr>
        <w:pStyle w:val="Bibliography"/>
      </w:pPr>
      <w:r>
        <w:t xml:space="preserve">Bergin, M.H., Ghoroi, C., Dixit, D., Schauer, J.J. and Shindell, D.T. (2017) Large Reductions in Solar Energy Production Due to Dust and Particulate Air Pollution. </w:t>
      </w:r>
      <w:r>
        <w:rPr>
          <w:i/>
          <w:iCs/>
        </w:rPr>
        <w:t>Environmental Science &amp; Technology Letters</w:t>
      </w:r>
      <w:r>
        <w:t xml:space="preserve"> [online]. 4 (8), pp. 339–344. Available from: https://doi.org/10.1021/acs.estlett.7b00197 [Accessed 2 November 2023].</w:t>
      </w:r>
    </w:p>
    <w:p w14:paraId="6836C4A1" w14:textId="77777777" w:rsidR="00CF53B2" w:rsidRDefault="00CF53B2" w:rsidP="00CF53B2">
      <w:pPr>
        <w:pStyle w:val="Bibliography"/>
      </w:pPr>
      <w:r>
        <w:lastRenderedPageBreak/>
        <w:t xml:space="preserve">Box, G.E.P., Jenkins, G.M. and Reinsel, G.C. (2008) </w:t>
      </w:r>
      <w:r>
        <w:rPr>
          <w:i/>
          <w:iCs/>
        </w:rPr>
        <w:t>Time Series Analysis: Forecasting and Control</w:t>
      </w:r>
      <w:r>
        <w:t xml:space="preserve"> 4th edition. [online]. Wiley. Available from: https://learning.oreilly.com/library/view/time-series-analysis/9780470272848/ [Accessed 16 November 2023].</w:t>
      </w:r>
    </w:p>
    <w:p w14:paraId="18224974" w14:textId="77777777" w:rsidR="00CF53B2" w:rsidRDefault="00CF53B2" w:rsidP="00CF53B2">
      <w:pPr>
        <w:pStyle w:val="Bibliography"/>
      </w:pPr>
      <w:r>
        <w:t xml:space="preserve">Chen, T. and Guestrin, C. (2016) </w:t>
      </w:r>
      <w:r>
        <w:rPr>
          <w:i/>
          <w:iCs/>
        </w:rPr>
        <w:t>XGBoost: A Scalable Tree Boosting System</w:t>
      </w:r>
      <w:r>
        <w:t xml:space="preserve">. In: </w:t>
      </w:r>
      <w:r>
        <w:rPr>
          <w:i/>
          <w:iCs/>
        </w:rPr>
        <w:t>Proceedings of the 22nd ACM SIGKDD International Conference on Knowledge Discovery and Data Mining</w:t>
      </w:r>
      <w:r>
        <w:t xml:space="preserve"> [online]. pp. 785–794. Available from: http://arxiv.org/abs/1603.02754 [Accessed 15 November 2023].</w:t>
      </w:r>
    </w:p>
    <w:p w14:paraId="7668AF5E" w14:textId="77777777" w:rsidR="00CF53B2" w:rsidRDefault="00CF53B2" w:rsidP="00CF53B2">
      <w:pPr>
        <w:pStyle w:val="Bibliography"/>
      </w:pPr>
      <w:r>
        <w:t xml:space="preserve">Dhaked, D.K., Dadhich, S. and Birla, D. (2023) Power output forecasting of solar photovoltaic plant using LSTM. </w:t>
      </w:r>
      <w:r>
        <w:rPr>
          <w:i/>
          <w:iCs/>
        </w:rPr>
        <w:t>Green Energy and Intelligent Transportation</w:t>
      </w:r>
      <w:r>
        <w:t xml:space="preserve"> [online]. 2 (5), p. 100113. Available from: https://www.sciencedirect.com/science/article/pii/S277315372300049X [Accessed 29 December 2023].</w:t>
      </w:r>
    </w:p>
    <w:p w14:paraId="291CAD40" w14:textId="77777777" w:rsidR="00CF53B2" w:rsidRDefault="00CF53B2" w:rsidP="00CF53B2">
      <w:pPr>
        <w:pStyle w:val="Bibliography"/>
      </w:pPr>
      <w:r>
        <w:t xml:space="preserve">Didavi, A.B.K., Agbokpanzo, R.G. and Agbomahena, M. (2021) </w:t>
      </w:r>
      <w:r>
        <w:rPr>
          <w:i/>
          <w:iCs/>
        </w:rPr>
        <w:t>Comparative study of Decision Tree, Random Forest and XGBoost performance in forecasting the power output of a photovoltaic system</w:t>
      </w:r>
      <w:r>
        <w:t xml:space="preserve">. In: </w:t>
      </w:r>
      <w:r>
        <w:rPr>
          <w:i/>
          <w:iCs/>
        </w:rPr>
        <w:t>2021 4th International Conference on Bio-Engineering for Smart Technologies (BioSMART)</w:t>
      </w:r>
      <w:r>
        <w:t xml:space="preserve"> [online]2021 4th International Conference on Bio-Engineering for Smart Technologies (BioSMART). pp. 1–5. Available from: https://ieeexplore.ieee.org/abstract/document/9677566 [Accessed 1 November 2023].</w:t>
      </w:r>
    </w:p>
    <w:p w14:paraId="4C2F2CB7" w14:textId="77777777" w:rsidR="00CF53B2" w:rsidRDefault="00CF53B2" w:rsidP="00CF53B2">
      <w:pPr>
        <w:pStyle w:val="Bibliography"/>
      </w:pPr>
      <w:r>
        <w:t xml:space="preserve">Essam, Y., Ahmed, A.N., Ramli, R., Chau, K.-W., Idris Ibrahim, M.S., Sherif, M., Sefelnasr, A. and El-Shafie, A. (2022) Investigating photovoltaic solar power output forecasting using machine learning algorithms. </w:t>
      </w:r>
      <w:r>
        <w:rPr>
          <w:i/>
          <w:iCs/>
        </w:rPr>
        <w:t>Engineering Applications of Computational Fluid Mechanics</w:t>
      </w:r>
      <w:r>
        <w:t xml:space="preserve"> [online]. 16 (1), pp. 2002–2034. Available from: https://doi.org/10.1080/19942060.2022.2126528 [Accessed 27 December 2023].</w:t>
      </w:r>
    </w:p>
    <w:p w14:paraId="48D358B9" w14:textId="77777777" w:rsidR="00CF53B2" w:rsidRDefault="00CF53B2" w:rsidP="00CF53B2">
      <w:pPr>
        <w:pStyle w:val="Bibliography"/>
      </w:pPr>
      <w:r>
        <w:t xml:space="preserve">Feron, S., Cordero, R.R., Damiani, A. and Jackson, R.B. (2021) Climate change extremes and photovoltaic power output. </w:t>
      </w:r>
      <w:r>
        <w:rPr>
          <w:i/>
          <w:iCs/>
        </w:rPr>
        <w:t>Nature Sustainability</w:t>
      </w:r>
      <w:r>
        <w:t xml:space="preserve"> [online]. 4 (3), pp. 270–276. Available from: https://www.nature.com/articles/s41893-020-00643-w [Accessed 2 November 2023].</w:t>
      </w:r>
    </w:p>
    <w:p w14:paraId="6EFF8ECA" w14:textId="77777777" w:rsidR="00CF53B2" w:rsidRDefault="00CF53B2" w:rsidP="00CF53B2">
      <w:pPr>
        <w:pStyle w:val="Bibliography"/>
      </w:pPr>
      <w:r>
        <w:t xml:space="preserve">Fjelkestam Frederiksen, C.A. and Cai, Z. (2022) Novel machine learning approach for solar photovoltaic energy output forecast using extra-terrestrial solar irradiance. </w:t>
      </w:r>
      <w:r>
        <w:rPr>
          <w:i/>
          <w:iCs/>
        </w:rPr>
        <w:t>Applied Energy</w:t>
      </w:r>
      <w:r>
        <w:t xml:space="preserve"> [online]. 306, p. 118152. Available from: https://www.sciencedirect.com/science/article/pii/S0306261921014276 [Accessed 6 November 2023].</w:t>
      </w:r>
    </w:p>
    <w:p w14:paraId="5D15D690" w14:textId="77777777" w:rsidR="00CF53B2" w:rsidRDefault="00CF53B2" w:rsidP="00CF53B2">
      <w:pPr>
        <w:pStyle w:val="Bibliography"/>
      </w:pPr>
      <w:r>
        <w:t xml:space="preserve">Gautier, A., Jacqmin, J. and Poudou, J.-C. (2018) The prosumers and the grid. </w:t>
      </w:r>
      <w:r>
        <w:rPr>
          <w:i/>
          <w:iCs/>
        </w:rPr>
        <w:t>Journal of Regulatory Economics</w:t>
      </w:r>
      <w:r>
        <w:t xml:space="preserve"> [online]. 53 (1), pp. 100–126. Available from: https://doi.org/10.1007/s11149-018-9350-5 [Accessed 2 January 2024].</w:t>
      </w:r>
    </w:p>
    <w:p w14:paraId="29D543D5" w14:textId="77777777" w:rsidR="00CF53B2" w:rsidRDefault="00CF53B2" w:rsidP="00CF53B2">
      <w:pPr>
        <w:pStyle w:val="Bibliography"/>
      </w:pPr>
      <w:r>
        <w:t xml:space="preserve">Guan, Y. </w:t>
      </w:r>
      <w:r>
        <w:rPr>
          <w:i/>
          <w:iCs/>
        </w:rPr>
        <w:t>et al.</w:t>
      </w:r>
      <w:r>
        <w:t xml:space="preserve"> (2023) Burden of the global energy price crisis on households. </w:t>
      </w:r>
      <w:r>
        <w:rPr>
          <w:i/>
          <w:iCs/>
        </w:rPr>
        <w:t>Nature Energy</w:t>
      </w:r>
      <w:r>
        <w:t xml:space="preserve"> [online]. 8 (3), pp. 304–316. Available from: https://www.nature.com/articles/s41560-023-01209-8 [Accessed 1 January 2024].</w:t>
      </w:r>
    </w:p>
    <w:p w14:paraId="7597FCF8" w14:textId="77777777" w:rsidR="00CF53B2" w:rsidRDefault="00CF53B2" w:rsidP="00CF53B2">
      <w:pPr>
        <w:pStyle w:val="Bibliography"/>
      </w:pPr>
      <w:r>
        <w:rPr>
          <w:i/>
          <w:iCs/>
        </w:rPr>
        <w:t>Historic station data - Met Office</w:t>
      </w:r>
      <w:r>
        <w:t>. (2023) [online]. Available from: https://www.metoffice.gov.uk/research/climate/maps-and-data/historic-station-data [Accessed 12 December 2023].</w:t>
      </w:r>
    </w:p>
    <w:p w14:paraId="62D0B7F1" w14:textId="77777777" w:rsidR="00CF53B2" w:rsidRDefault="00CF53B2" w:rsidP="00CF53B2">
      <w:pPr>
        <w:pStyle w:val="Bibliography"/>
      </w:pPr>
      <w:r>
        <w:t xml:space="preserve">HM Government, Department for Energy Security and Net Zero (2023) </w:t>
      </w:r>
      <w:r>
        <w:rPr>
          <w:i/>
          <w:iCs/>
        </w:rPr>
        <w:t>Powering Up Britain: Energy Security Plan</w:t>
      </w:r>
      <w:r>
        <w:t xml:space="preserve"> [online]. Available from: https://assets.publishing.service.gov.uk/media/642708eafbe620000f17daa2/powering-up-britain-energy-security-plan.pdf [Accessed 2 January 2024].</w:t>
      </w:r>
    </w:p>
    <w:p w14:paraId="7C2D9082" w14:textId="77777777" w:rsidR="00CF53B2" w:rsidRDefault="00CF53B2" w:rsidP="00CF53B2">
      <w:pPr>
        <w:pStyle w:val="Bibliography"/>
      </w:pPr>
      <w:r>
        <w:lastRenderedPageBreak/>
        <w:t xml:space="preserve">Hodson, T.O. (2022) Root-mean-square error (RMSE) or mean absolute error (MAE): when to use them or not. </w:t>
      </w:r>
      <w:r>
        <w:rPr>
          <w:i/>
          <w:iCs/>
        </w:rPr>
        <w:t>Geoscientific Model Development</w:t>
      </w:r>
      <w:r>
        <w:t xml:space="preserve"> [online]. 15 (14), pp. 5481–5487. Available from: https://gmd.copernicus.org/articles/15/5481/2022/gmd-15-5481-2022.html [Accessed 18 December 2023].</w:t>
      </w:r>
    </w:p>
    <w:p w14:paraId="7B0DC402" w14:textId="77777777" w:rsidR="00CF53B2" w:rsidRDefault="00CF53B2" w:rsidP="00CF53B2">
      <w:pPr>
        <w:pStyle w:val="Bibliography"/>
      </w:pPr>
      <w:r>
        <w:t xml:space="preserve">Hu, A., Levis, S., Meehl, G.A., Han, W., Washington, W.M., Oleson, K.W., van Ruijven, B.J., He, M. and Strand, W.G. (2016) Impact of solar panels on global climate. </w:t>
      </w:r>
      <w:r>
        <w:rPr>
          <w:i/>
          <w:iCs/>
        </w:rPr>
        <w:t>Nature Climate Change</w:t>
      </w:r>
      <w:r>
        <w:t xml:space="preserve"> [online]. 6 (3), pp. 290–294. Available from: https://www.nature.com/articles/nclimate2843 [Accessed 3 November 2023].</w:t>
      </w:r>
    </w:p>
    <w:p w14:paraId="5A25796F" w14:textId="77777777" w:rsidR="00CF53B2" w:rsidRDefault="00CF53B2" w:rsidP="00CF53B2">
      <w:pPr>
        <w:pStyle w:val="Bibliography"/>
      </w:pPr>
      <w:r>
        <w:t xml:space="preserve">Hunter, J., Dale, D., Firing, E. and Droettboom, M. (2023) </w:t>
      </w:r>
      <w:r>
        <w:rPr>
          <w:i/>
          <w:iCs/>
        </w:rPr>
        <w:t>Using Matplotlib — Matplotlib 3.8.2 documentation</w:t>
      </w:r>
      <w:r>
        <w:t>. 2023 [online]. Available from: https://matplotlib.org/stable/users/index [Accessed 9 December 2023].</w:t>
      </w:r>
    </w:p>
    <w:p w14:paraId="6AB08923" w14:textId="77777777" w:rsidR="00CF53B2" w:rsidRDefault="00CF53B2" w:rsidP="00CF53B2">
      <w:pPr>
        <w:pStyle w:val="Bibliography"/>
      </w:pPr>
      <w:r>
        <w:t xml:space="preserve">Hyndman, R. and Athanasopoulos, G. (2018) </w:t>
      </w:r>
      <w:r>
        <w:rPr>
          <w:i/>
          <w:iCs/>
        </w:rPr>
        <w:t>Forecasting: Principles and Practice</w:t>
      </w:r>
      <w:r>
        <w:t xml:space="preserve"> 2nd edition. [online]. Melbourne, Australia, OTexts. Available from: https://otexts.com/fpp2/backshift.html [Accessed 15 November 2023].</w:t>
      </w:r>
    </w:p>
    <w:p w14:paraId="118A008C" w14:textId="77777777" w:rsidR="00CF53B2" w:rsidRDefault="00CF53B2" w:rsidP="00CF53B2">
      <w:pPr>
        <w:pStyle w:val="Bibliography"/>
      </w:pPr>
      <w:r>
        <w:t xml:space="preserve">Inman, R.H., Pedro, H.T.C. and Coimbra, C.F.M. (2013) Solar forecasting methods for renewable energy integration. </w:t>
      </w:r>
      <w:r>
        <w:rPr>
          <w:i/>
          <w:iCs/>
        </w:rPr>
        <w:t>Progress in Energy and Combustion Science</w:t>
      </w:r>
      <w:r>
        <w:t xml:space="preserve"> [online]. 39 (6), pp. 535–576. Available from: https://www.sciencedirect.com/science/article/pii/S0360128513000294 [Accessed 28 December 2023].</w:t>
      </w:r>
    </w:p>
    <w:p w14:paraId="7643C5DC" w14:textId="77777777" w:rsidR="00CF53B2" w:rsidRDefault="00CF53B2" w:rsidP="00CF53B2">
      <w:pPr>
        <w:pStyle w:val="Bibliography"/>
      </w:pPr>
      <w:r>
        <w:t xml:space="preserve">Jerez, S. </w:t>
      </w:r>
      <w:r>
        <w:rPr>
          <w:i/>
          <w:iCs/>
        </w:rPr>
        <w:t>et al.</w:t>
      </w:r>
      <w:r>
        <w:t xml:space="preserve"> (2015) The impact of climate change on photovoltaic power generation in Europe. </w:t>
      </w:r>
      <w:r>
        <w:rPr>
          <w:i/>
          <w:iCs/>
        </w:rPr>
        <w:t>Nature Communications</w:t>
      </w:r>
      <w:r>
        <w:t xml:space="preserve"> [online]. 6 (1), p. 10014. Available from: https://www.nature.com/articles/ncomms10014 [Accessed 2 November 2023].</w:t>
      </w:r>
    </w:p>
    <w:p w14:paraId="210A824F" w14:textId="77777777" w:rsidR="00CF53B2" w:rsidRDefault="00CF53B2" w:rsidP="00CF53B2">
      <w:pPr>
        <w:pStyle w:val="Bibliography"/>
      </w:pPr>
      <w:r>
        <w:t xml:space="preserve">Jung, Y., Jung, J., Kim, B. and Han, S. (2020) Long short-term memory recurrent neural network for modeling temporal patterns in long-term power forecasting for solar PV facilities: Case study of South Korea. </w:t>
      </w:r>
      <w:r>
        <w:rPr>
          <w:i/>
          <w:iCs/>
        </w:rPr>
        <w:t>Journal of Cleaner Production</w:t>
      </w:r>
      <w:r>
        <w:t xml:space="preserve"> [online]. 250, p. 119476. Available from: https://www.sciencedirect.com/science/article/pii/S095965261934346X [Accessed 1 November 2023].</w:t>
      </w:r>
    </w:p>
    <w:p w14:paraId="2B35CE11" w14:textId="77777777" w:rsidR="00CF53B2" w:rsidRDefault="00CF53B2" w:rsidP="00CF53B2">
      <w:pPr>
        <w:pStyle w:val="Bibliography"/>
      </w:pPr>
      <w:r>
        <w:t xml:space="preserve">Kim, E., Akhtar, M.S. and Yang, O.-B. (2023) Designing solar power generation output forecasting methods using time series algorithms. </w:t>
      </w:r>
      <w:r>
        <w:rPr>
          <w:i/>
          <w:iCs/>
        </w:rPr>
        <w:t>Electric Power Systems Research</w:t>
      </w:r>
      <w:r>
        <w:t xml:space="preserve"> [online]. 216, p. 109073. Available from: https://www.sciencedirect.com/science/article/pii/S0378779622011221 [Accessed 5 October 2023].</w:t>
      </w:r>
    </w:p>
    <w:p w14:paraId="4A2F32F3" w14:textId="77777777" w:rsidR="00CF53B2" w:rsidRDefault="00CF53B2" w:rsidP="00CF53B2">
      <w:pPr>
        <w:pStyle w:val="Bibliography"/>
      </w:pPr>
      <w:r>
        <w:t xml:space="preserve">Kingma, D.P. and Ba, J. (2015) </w:t>
      </w:r>
      <w:r>
        <w:rPr>
          <w:i/>
          <w:iCs/>
        </w:rPr>
        <w:t>Adam: A Method for Stochastic Optimization</w:t>
      </w:r>
      <w:r>
        <w:t xml:space="preserve"> [online]. Available from: http://arxiv.org/abs/1412.6980 [Accessed 9 December 2023].</w:t>
      </w:r>
    </w:p>
    <w:p w14:paraId="0FC266C7" w14:textId="77777777" w:rsidR="00CF53B2" w:rsidRDefault="00CF53B2" w:rsidP="00CF53B2">
      <w:pPr>
        <w:pStyle w:val="Bibliography"/>
      </w:pPr>
      <w:r>
        <w:t xml:space="preserve">Lee, D. and Kim, K. (2019) Recurrent Neural Network-Based Hourly Prediction of Photovoltaic Power Output Using Meteorological Information. </w:t>
      </w:r>
      <w:r>
        <w:rPr>
          <w:i/>
          <w:iCs/>
        </w:rPr>
        <w:t>Energies</w:t>
      </w:r>
      <w:r>
        <w:t xml:space="preserve"> [online]. 12 (2), p. 215. Available from: https://www.mdpi.com/1996-1073/12/2/215 [Accessed 24 December 2023].</w:t>
      </w:r>
    </w:p>
    <w:p w14:paraId="2FED933F" w14:textId="77777777" w:rsidR="00CF53B2" w:rsidRDefault="00CF53B2" w:rsidP="00CF53B2">
      <w:pPr>
        <w:pStyle w:val="Bibliography"/>
      </w:pPr>
      <w:r>
        <w:t xml:space="preserve">Lipperheide, M., Bosch, J.L. and Kleissl, J. (2015) Embedded nowcasting method using cloud speed persistence for a photovoltaic power plant. </w:t>
      </w:r>
      <w:r>
        <w:rPr>
          <w:i/>
          <w:iCs/>
        </w:rPr>
        <w:t>Solar Energy</w:t>
      </w:r>
      <w:r>
        <w:t xml:space="preserve"> [online]. 112, pp. 232–238. Available from: https://www.sciencedirect.com/science/article/pii/S0038092X1400557X [Accessed 7 November 2023].</w:t>
      </w:r>
    </w:p>
    <w:p w14:paraId="48369F25" w14:textId="77777777" w:rsidR="00CF53B2" w:rsidRDefault="00CF53B2" w:rsidP="00CF53B2">
      <w:pPr>
        <w:pStyle w:val="Bibliography"/>
      </w:pPr>
      <w:r>
        <w:t xml:space="preserve">Liu, L., He, G., Wu, M., Liu, G., Zhang, H., Chen, Y., Shen, J. and Li, S. (2023) Climate change impacts on planned supply–demand match in global wind and solar energy systems. </w:t>
      </w:r>
      <w:r>
        <w:rPr>
          <w:i/>
          <w:iCs/>
        </w:rPr>
        <w:t>Nature Energy</w:t>
      </w:r>
      <w:r>
        <w:t xml:space="preserve"> [online]. </w:t>
      </w:r>
      <w:r>
        <w:lastRenderedPageBreak/>
        <w:t>8 (8), pp. 870–880. Available from: https://www.nature.com/articles/s41560-023-01304-w [Accessed 2 November 2023].</w:t>
      </w:r>
    </w:p>
    <w:p w14:paraId="72841E50" w14:textId="77777777" w:rsidR="00CF53B2" w:rsidRDefault="00CF53B2" w:rsidP="00CF53B2">
      <w:pPr>
        <w:pStyle w:val="Bibliography"/>
      </w:pPr>
      <w:r>
        <w:t xml:space="preserve">Mellit, A., Massi Pavan, A., Ogliari, E., Leva, S. and Lughi, V. (2020) Advanced Methods for Photovoltaic Output Power Forecasting: A Review. </w:t>
      </w:r>
      <w:r>
        <w:rPr>
          <w:i/>
          <w:iCs/>
        </w:rPr>
        <w:t>Applied Sciences</w:t>
      </w:r>
      <w:r>
        <w:t xml:space="preserve"> [online]. 10 (2), p. 487. Available from: https://www.mdpi.com/2076-3417/10/2/487 [Accessed 1 November 2023].</w:t>
      </w:r>
    </w:p>
    <w:p w14:paraId="518BD507" w14:textId="77777777" w:rsidR="00CF53B2" w:rsidRDefault="00CF53B2" w:rsidP="00CF53B2">
      <w:pPr>
        <w:pStyle w:val="Bibliography"/>
      </w:pPr>
      <w:r>
        <w:t xml:space="preserve">Mishra, P., Pandey, C.M., Singh, U., Gupta, A., Sahu, C. and Keshri, A. (2019) Descriptive Statistics and Normality Tests for Statistical Data. </w:t>
      </w:r>
      <w:r>
        <w:rPr>
          <w:i/>
          <w:iCs/>
        </w:rPr>
        <w:t>Annals of Cardiac Anaesthesia</w:t>
      </w:r>
      <w:r>
        <w:t xml:space="preserve"> [online]. 22 (1), pp. 67–72. Available from: https://www.ncbi.nlm.nih.gov/pmc/articles/PMC6350423/ [Accessed 4 December 2023].</w:t>
      </w:r>
    </w:p>
    <w:p w14:paraId="7C785205" w14:textId="77777777" w:rsidR="00CF53B2" w:rsidRDefault="00CF53B2" w:rsidP="00CF53B2">
      <w:pPr>
        <w:pStyle w:val="Bibliography"/>
      </w:pPr>
      <w:r>
        <w:rPr>
          <w:i/>
          <w:iCs/>
        </w:rPr>
        <w:t>pandas - Python Data Analysis Library</w:t>
      </w:r>
      <w:r>
        <w:t>. (2023). 2023 [online]. Available from: https://pandas.pydata.org/ [Accessed 8 December 2023].</w:t>
      </w:r>
    </w:p>
    <w:p w14:paraId="2EEF79E9" w14:textId="77777777" w:rsidR="00CF53B2" w:rsidRDefault="00CF53B2" w:rsidP="00CF53B2">
      <w:pPr>
        <w:pStyle w:val="Bibliography"/>
      </w:pPr>
      <w:r>
        <w:t xml:space="preserve">Perktold, J. </w:t>
      </w:r>
      <w:r>
        <w:rPr>
          <w:i/>
          <w:iCs/>
        </w:rPr>
        <w:t>et al.</w:t>
      </w:r>
      <w:r>
        <w:t xml:space="preserve"> (2023) </w:t>
      </w:r>
      <w:r>
        <w:rPr>
          <w:i/>
          <w:iCs/>
        </w:rPr>
        <w:t>statsmodels/statsmodels: Release 0.14.0</w:t>
      </w:r>
      <w:r>
        <w:t xml:space="preserve"> [online]. Available from: https://zenodo.org/record/593847 [Accessed 16 November 2023].</w:t>
      </w:r>
    </w:p>
    <w:p w14:paraId="3424AF4B" w14:textId="77777777" w:rsidR="00CF53B2" w:rsidRDefault="00CF53B2" w:rsidP="00CF53B2">
      <w:pPr>
        <w:pStyle w:val="Bibliography"/>
      </w:pPr>
      <w:r>
        <w:t xml:space="preserve">Phan, Q.-T., Wu, Y.-K. and Phan, Q.-D. (2021) </w:t>
      </w:r>
      <w:r>
        <w:rPr>
          <w:i/>
          <w:iCs/>
        </w:rPr>
        <w:t>Short-term Solar Power Forecasting Using XGBoost with Numerical Weather Prediction</w:t>
      </w:r>
      <w:r>
        <w:t xml:space="preserve">. In: </w:t>
      </w:r>
      <w:r>
        <w:rPr>
          <w:i/>
          <w:iCs/>
        </w:rPr>
        <w:t>2021 IEEE International Future Energy Electronics Conference (IFEEC)</w:t>
      </w:r>
      <w:r>
        <w:t xml:space="preserve"> [online]2021 IEEE International Future Energy Electronics Conference (IFEEC). pp. 1–6. Available from: https://ieeexplore.ieee.org/abstract/document/9661874 [Accessed 6 November 2023].</w:t>
      </w:r>
    </w:p>
    <w:p w14:paraId="7E65AD4E" w14:textId="77777777" w:rsidR="00CF53B2" w:rsidRDefault="00CF53B2" w:rsidP="00CF53B2">
      <w:pPr>
        <w:pStyle w:val="Bibliography"/>
      </w:pPr>
      <w:r>
        <w:t xml:space="preserve">‘Photovoltaic power station’ (2023) </w:t>
      </w:r>
      <w:r>
        <w:rPr>
          <w:i/>
          <w:iCs/>
        </w:rPr>
        <w:t>Wikipedia</w:t>
      </w:r>
      <w:r>
        <w:t xml:space="preserve"> [online]. Available from: https://en.wikipedia.org/w/index.php?title=Photovoltaic_power_station&amp;oldid=1179207461 [Accessed 6 November 2023].</w:t>
      </w:r>
    </w:p>
    <w:p w14:paraId="1DB67A1B" w14:textId="77777777" w:rsidR="00CF53B2" w:rsidRDefault="00CF53B2" w:rsidP="00CF53B2">
      <w:pPr>
        <w:pStyle w:val="Bibliography"/>
      </w:pPr>
      <w:r>
        <w:t xml:space="preserve">Poti, K.D., Naidoo, R.M., Mbungu, N.T. and Bansal, R.C. (2023)‘Intelligent solar photovoltaic power forecasting’ </w:t>
      </w:r>
      <w:r>
        <w:rPr>
          <w:i/>
          <w:iCs/>
        </w:rPr>
        <w:t>Energy ReportsProceedings of 2022 7th International Conference on Renewable Energy and Conservation</w:t>
      </w:r>
      <w:r>
        <w:t xml:space="preserve"> [online]. 9, pp. 343–352. Available from: https://www.sciencedirect.com/science/article/pii/S2352484723012416 [Accessed 1 January 2024].</w:t>
      </w:r>
    </w:p>
    <w:p w14:paraId="7C771F84" w14:textId="77777777" w:rsidR="00CF53B2" w:rsidRDefault="00CF53B2" w:rsidP="00CF53B2">
      <w:pPr>
        <w:pStyle w:val="Bibliography"/>
      </w:pPr>
      <w:r>
        <w:t xml:space="preserve">Pykes, K. (2023) </w:t>
      </w:r>
      <w:r>
        <w:rPr>
          <w:i/>
          <w:iCs/>
        </w:rPr>
        <w:t>PyTorch vs TensorFlow vs Keras for Deep Learning: A Comparative Guide</w:t>
      </w:r>
      <w:r>
        <w:t>. 2023 [online]. Available from: https://www.datacamp.com/tutorial/pytorch-vs-tensorflow-vs-keras [Accessed 9 December 2023].</w:t>
      </w:r>
    </w:p>
    <w:p w14:paraId="010116A0" w14:textId="77777777" w:rsidR="00CF53B2" w:rsidRDefault="00CF53B2" w:rsidP="00CF53B2">
      <w:pPr>
        <w:pStyle w:val="Bibliography"/>
      </w:pPr>
      <w:r>
        <w:rPr>
          <w:i/>
          <w:iCs/>
        </w:rPr>
        <w:t>PyTorch documentation — PyTorch 2.1 documentation</w:t>
      </w:r>
      <w:r>
        <w:t>. (2023). 2023 [online]. Available from: https://pytorch.org/docs/stable/index.html [Accessed 9 December 2023].</w:t>
      </w:r>
    </w:p>
    <w:p w14:paraId="21CD9B6B" w14:textId="77777777" w:rsidR="00CF53B2" w:rsidRDefault="00CF53B2" w:rsidP="00CF53B2">
      <w:pPr>
        <w:pStyle w:val="Bibliography"/>
      </w:pPr>
      <w:r>
        <w:t xml:space="preserve">Rajagukguk, R.A., Ramadhan, R.A.A. and Lee, H.-J. (2020) A Review on Deep Learning Models for Forecasting Time Series Data of Solar Irradiance and Photovoltaic Power. </w:t>
      </w:r>
      <w:r>
        <w:rPr>
          <w:i/>
          <w:iCs/>
        </w:rPr>
        <w:t>Energies</w:t>
      </w:r>
      <w:r>
        <w:t xml:space="preserve"> [online]. 13 (24), p. 6623. Available from: https://www.mdpi.com/1996-1073/13/24/6623 [Accessed 1 November 2023].</w:t>
      </w:r>
    </w:p>
    <w:p w14:paraId="67D0208D" w14:textId="77777777" w:rsidR="00CF53B2" w:rsidRDefault="00CF53B2" w:rsidP="00CF53B2">
      <w:pPr>
        <w:pStyle w:val="Bibliography"/>
      </w:pPr>
      <w:r>
        <w:t xml:space="preserve">Ramli, M.A.M., Prasetyono, E., Wicaksana, R.W., Windarko, N.A., Sedraoui, K. and Al-Turki, Y.A. (2016) On the investigation of photovoltaic output power reduction due to dust accumulation and weather conditions. </w:t>
      </w:r>
      <w:r>
        <w:rPr>
          <w:i/>
          <w:iCs/>
        </w:rPr>
        <w:t>Renewable Energy</w:t>
      </w:r>
      <w:r>
        <w:t xml:space="preserve"> [online]. 99, pp. 836–844. Available from: https://www.sciencedirect.com/science/article/pii/S0960148116306784 [Accessed 6 November 2023].</w:t>
      </w:r>
    </w:p>
    <w:p w14:paraId="367DADE8" w14:textId="77777777" w:rsidR="00CF53B2" w:rsidRDefault="00CF53B2" w:rsidP="00CF53B2">
      <w:pPr>
        <w:pStyle w:val="Bibliography"/>
      </w:pPr>
      <w:r>
        <w:t xml:space="preserve">Raza, M.Q., Nadarajah, M. and Ekanayake, C. (2016) On recent advances in PV output power forecast. </w:t>
      </w:r>
      <w:r>
        <w:rPr>
          <w:i/>
          <w:iCs/>
        </w:rPr>
        <w:t>Solar Energy</w:t>
      </w:r>
      <w:r>
        <w:t xml:space="preserve"> [online]. 136, pp. 125–144. Available from: </w:t>
      </w:r>
      <w:r>
        <w:lastRenderedPageBreak/>
        <w:t>https://www.sciencedirect.com/science/article/pii/S0038092X16302547 [Accessed 7 November 2023].</w:t>
      </w:r>
    </w:p>
    <w:p w14:paraId="0E857600" w14:textId="77777777" w:rsidR="00CF53B2" w:rsidRDefault="00CF53B2" w:rsidP="00CF53B2">
      <w:pPr>
        <w:pStyle w:val="Bibliography"/>
      </w:pPr>
      <w:r>
        <w:t xml:space="preserve">Ruder, S. (2017) </w:t>
      </w:r>
      <w:r>
        <w:rPr>
          <w:i/>
          <w:iCs/>
        </w:rPr>
        <w:t>An overview of gradient descent optimization algorithms</w:t>
      </w:r>
      <w:r>
        <w:t xml:space="preserve"> [online]. Available from: http://arxiv.org/abs/1609.04747 [Accessed 14 December 2023].</w:t>
      </w:r>
    </w:p>
    <w:p w14:paraId="310C93E0" w14:textId="77777777" w:rsidR="00CF53B2" w:rsidRDefault="00CF53B2" w:rsidP="00CF53B2">
      <w:pPr>
        <w:pStyle w:val="Bibliography"/>
      </w:pPr>
      <w:r>
        <w:t xml:space="preserve">Sangrody, H., Zhou, N., Tutun, S., Khorramdel, B., Motalleb, M. and Sarailoo, M. (2018) </w:t>
      </w:r>
      <w:r>
        <w:rPr>
          <w:i/>
          <w:iCs/>
        </w:rPr>
        <w:t>Long term forecasting using machine learning methods</w:t>
      </w:r>
      <w:r>
        <w:t xml:space="preserve">. In: </w:t>
      </w:r>
      <w:r>
        <w:rPr>
          <w:i/>
          <w:iCs/>
        </w:rPr>
        <w:t>2018 IEEE Power and Energy Conference at Illinois (PECI)</w:t>
      </w:r>
      <w:r>
        <w:t xml:space="preserve"> [online]2018 IEEE Power and Energy Conference at Illinois (PECI). pp. 1–5. Available from: https://ieeexplore.ieee.org/abstract/document/8334980 [Accessed 24 December 2023].</w:t>
      </w:r>
    </w:p>
    <w:p w14:paraId="4A91C2DA" w14:textId="77777777" w:rsidR="00CF53B2" w:rsidRDefault="00CF53B2" w:rsidP="00CF53B2">
      <w:pPr>
        <w:pStyle w:val="Bibliography"/>
      </w:pPr>
      <w:r>
        <w:t xml:space="preserve">Shadid, R., Khawaja, Y., Bani-Abdullah, A., Akho-Zahieh, M. and Allahham, A. (2023) Investigation of weather conditions on the output power of various photovoltaic systems. </w:t>
      </w:r>
      <w:r>
        <w:rPr>
          <w:i/>
          <w:iCs/>
        </w:rPr>
        <w:t>Renewable Energy</w:t>
      </w:r>
      <w:r>
        <w:t xml:space="preserve"> [online]. 217, p. 119202. Available from: https://www.sciencedirect.com/science/article/pii/S0960148123011175 [Accessed 6 November 2023].</w:t>
      </w:r>
    </w:p>
    <w:p w14:paraId="54ED142A" w14:textId="77777777" w:rsidR="00CF53B2" w:rsidRDefault="00CF53B2" w:rsidP="00CF53B2">
      <w:pPr>
        <w:pStyle w:val="Bibliography"/>
      </w:pPr>
      <w:r>
        <w:t xml:space="preserve">Shafiee, S. and Topal, E. (2009) When will fossil fuel reserves be diminished? </w:t>
      </w:r>
      <w:r>
        <w:rPr>
          <w:i/>
          <w:iCs/>
        </w:rPr>
        <w:t>Energy Policy</w:t>
      </w:r>
      <w:r>
        <w:t xml:space="preserve"> [online]. 37 (1), pp. 181–189. Available from: https://www.sciencedirect.com/science/article/pii/S0301421508004126 [Accessed 3 November 2023].</w:t>
      </w:r>
    </w:p>
    <w:p w14:paraId="262B6979" w14:textId="77777777" w:rsidR="00CF53B2" w:rsidRDefault="00CF53B2" w:rsidP="00CF53B2">
      <w:pPr>
        <w:pStyle w:val="Bibliography"/>
      </w:pPr>
      <w:r>
        <w:t xml:space="preserve">Sherstinsky, A. (2020) Fundamentals of Recurrent Neural Network (RNN) and Long Short-Term Memory (LSTM) network. </w:t>
      </w:r>
      <w:r>
        <w:rPr>
          <w:i/>
          <w:iCs/>
        </w:rPr>
        <w:t>Physica D: Nonlinear Phenomena</w:t>
      </w:r>
      <w:r>
        <w:t xml:space="preserve"> [online]. 404, p. 132306. Available from: https://www.sciencedirect.com/science/article/pii/S0167278919305974 [Accessed 28 December 2023].</w:t>
      </w:r>
    </w:p>
    <w:p w14:paraId="6A7A151B" w14:textId="77777777" w:rsidR="00CF53B2" w:rsidRDefault="00CF53B2" w:rsidP="00CF53B2">
      <w:pPr>
        <w:pStyle w:val="Bibliography"/>
      </w:pPr>
      <w:r>
        <w:t xml:space="preserve">Shi, J., Lee, W.-J., Liu, Y., Yang, Y. and Wang, P. (2012) Forecasting Power Output of Photovoltaic Systems Based on Weather Classification and Support Vector Machines. </w:t>
      </w:r>
      <w:r>
        <w:rPr>
          <w:i/>
          <w:iCs/>
        </w:rPr>
        <w:t>IEEE Transactions on Industry Applications</w:t>
      </w:r>
      <w:r>
        <w:t xml:space="preserve"> [online]IEEE Transactions on Industry Applications. 48 (3), pp. 1064–1069. Available from: https://ieeexplore.ieee.org/abstract/document/6168891 [Accessed 1 November 2023].</w:t>
      </w:r>
    </w:p>
    <w:p w14:paraId="688897F4" w14:textId="77777777" w:rsidR="00CF53B2" w:rsidRDefault="00CF53B2" w:rsidP="00CF53B2">
      <w:pPr>
        <w:pStyle w:val="Bibliography"/>
      </w:pPr>
      <w:r>
        <w:t xml:space="preserve">Shireen, T., Shao, C., Wang, H., Li, J., Zhang, X. and Li, M. (2018) Iterative multi-task learning for time-series modeling of solar panel PV outputs. </w:t>
      </w:r>
      <w:r>
        <w:rPr>
          <w:i/>
          <w:iCs/>
        </w:rPr>
        <w:t>Applied Energy</w:t>
      </w:r>
      <w:r>
        <w:t xml:space="preserve"> [online]. 212, pp. 654–662. Available from: https://www.sciencedirect.com/science/article/pii/S0306261917317737 [Accessed 6 November 2023].</w:t>
      </w:r>
    </w:p>
    <w:p w14:paraId="5B3A621A" w14:textId="77777777" w:rsidR="00CF53B2" w:rsidRDefault="00CF53B2" w:rsidP="00CF53B2">
      <w:pPr>
        <w:pStyle w:val="Bibliography"/>
      </w:pPr>
      <w:r>
        <w:t xml:space="preserve">‘sklearn.model_selection.RandomizedSearchCV’ (2023) </w:t>
      </w:r>
      <w:r>
        <w:rPr>
          <w:i/>
          <w:iCs/>
        </w:rPr>
        <w:t>scikit-learn</w:t>
      </w:r>
      <w:r>
        <w:t>. 2023 [online]. Available from: https://scikit-learn/stable/modules/generated/sklearn.model_selection.RandomizedSearchCV.html [Accessed 16 November 2023].</w:t>
      </w:r>
    </w:p>
    <w:p w14:paraId="69D25FF3" w14:textId="77777777" w:rsidR="00CF53B2" w:rsidRDefault="00CF53B2" w:rsidP="00CF53B2">
      <w:pPr>
        <w:pStyle w:val="Bibliography"/>
      </w:pPr>
      <w:r>
        <w:t xml:space="preserve">Song, Z., Liu, J. and Yang, H. (2021) Air pollution and soiling implications for solar photovoltaic power generation: A comprehensive review. </w:t>
      </w:r>
      <w:r>
        <w:rPr>
          <w:i/>
          <w:iCs/>
        </w:rPr>
        <w:t>Applied Energy</w:t>
      </w:r>
      <w:r>
        <w:t xml:space="preserve"> [online]. 298, p. 117247. Available from: https://www.sciencedirect.com/science/article/pii/S030626192100667X [Accessed 2 November 2023].</w:t>
      </w:r>
    </w:p>
    <w:p w14:paraId="46B7EBAE" w14:textId="77777777" w:rsidR="00CF53B2" w:rsidRDefault="00CF53B2" w:rsidP="00CF53B2">
      <w:pPr>
        <w:pStyle w:val="Bibliography"/>
      </w:pPr>
      <w:r>
        <w:t xml:space="preserve">Su, D., Batzelis, E. and Pal, B. (2019) </w:t>
      </w:r>
      <w:r>
        <w:rPr>
          <w:i/>
          <w:iCs/>
        </w:rPr>
        <w:t>Machine Learning Algorithms in Forecasting of Photovoltaic Power Generation</w:t>
      </w:r>
      <w:r>
        <w:t xml:space="preserve">. In: </w:t>
      </w:r>
      <w:r>
        <w:rPr>
          <w:i/>
          <w:iCs/>
        </w:rPr>
        <w:t>2019 International Conference on Smart Energy Systems and Technologies (SEST)</w:t>
      </w:r>
      <w:r>
        <w:t xml:space="preserve"> [online]2019 International Conference on Smart Energy Systems and Technologies (SEST). pp. 1–6. Available from: https://ieeexplore.ieee.org/abstract/document/8849106 [Accessed 6 November 2023].</w:t>
      </w:r>
    </w:p>
    <w:p w14:paraId="18D95C76" w14:textId="77777777" w:rsidR="00CF53B2" w:rsidRDefault="00CF53B2" w:rsidP="00CF53B2">
      <w:pPr>
        <w:pStyle w:val="Bibliography"/>
      </w:pPr>
      <w:r>
        <w:lastRenderedPageBreak/>
        <w:t xml:space="preserve">‘The Causes of Climate Change’ (2023) </w:t>
      </w:r>
      <w:r>
        <w:rPr>
          <w:i/>
          <w:iCs/>
        </w:rPr>
        <w:t>Climate Change: Vital Signs of the Planet</w:t>
      </w:r>
      <w:r>
        <w:t>. 2023 [online]. Available from: https://climate.nasa.gov/causes [Accessed 3 November 2023].</w:t>
      </w:r>
    </w:p>
    <w:p w14:paraId="65BCE412" w14:textId="77777777" w:rsidR="00CF53B2" w:rsidRDefault="00CF53B2" w:rsidP="00CF53B2">
      <w:pPr>
        <w:pStyle w:val="Bibliography"/>
      </w:pPr>
      <w:r>
        <w:rPr>
          <w:i/>
          <w:iCs/>
        </w:rPr>
        <w:t>The MCS Data Dashboard - MCS</w:t>
      </w:r>
      <w:r>
        <w:t>. (no date) [online]. Available from: https://datadashboard.mcscertified.com/InstallationInsights [Accessed 3 October 2023].</w:t>
      </w:r>
    </w:p>
    <w:p w14:paraId="1A867224" w14:textId="77777777" w:rsidR="00CF53B2" w:rsidRDefault="00CF53B2" w:rsidP="00CF53B2">
      <w:pPr>
        <w:pStyle w:val="Bibliography"/>
      </w:pPr>
      <w:r>
        <w:t xml:space="preserve">Tuohy, A. </w:t>
      </w:r>
      <w:r>
        <w:rPr>
          <w:i/>
          <w:iCs/>
        </w:rPr>
        <w:t>et al.</w:t>
      </w:r>
      <w:r>
        <w:t xml:space="preserve"> (2015) Solar Forecasting: Methods, Challenges, and Performance. </w:t>
      </w:r>
      <w:r>
        <w:rPr>
          <w:i/>
          <w:iCs/>
        </w:rPr>
        <w:t>IEEE Power and Energy Magazine</w:t>
      </w:r>
      <w:r>
        <w:t xml:space="preserve"> [online]IEEE Power and Energy Magazine. 13 (6), pp. 50–59. Available from: https://ieeexplore.ieee.org/abstract/document/7299804 [Accessed 23 December 2023].</w:t>
      </w:r>
    </w:p>
    <w:p w14:paraId="32D57C43" w14:textId="77777777" w:rsidR="00CF53B2" w:rsidRDefault="00CF53B2" w:rsidP="00CF53B2">
      <w:pPr>
        <w:pStyle w:val="Bibliography"/>
      </w:pPr>
      <w:r>
        <w:t xml:space="preserve">Vagropoulos, S.I., Chouliaras, G.I., Kardakos, E.G., Simoglou, C.K. and Bakirtzis, A.G. (2016) </w:t>
      </w:r>
      <w:r>
        <w:rPr>
          <w:i/>
          <w:iCs/>
        </w:rPr>
        <w:t>Comparison of SARIMAX, SARIMA, modified SARIMA and ANN-based models for short-term PV generation forecasting</w:t>
      </w:r>
      <w:r>
        <w:t xml:space="preserve">. In: </w:t>
      </w:r>
      <w:r>
        <w:rPr>
          <w:i/>
          <w:iCs/>
        </w:rPr>
        <w:t>2016 IEEE International Energy Conference (ENERGYCON)</w:t>
      </w:r>
      <w:r>
        <w:t xml:space="preserve"> [online]2016 IEEE International Energy Conference (ENERGYCON). pp. 1–6. Available from: https://ieeexplore.ieee.org/abstract/document/7514029 [Accessed 7 November 2023].</w:t>
      </w:r>
    </w:p>
    <w:p w14:paraId="430CDE1F" w14:textId="77777777" w:rsidR="00CF53B2" w:rsidRDefault="00CF53B2" w:rsidP="00CF53B2">
      <w:pPr>
        <w:pStyle w:val="Bibliography"/>
      </w:pPr>
      <w:r>
        <w:t xml:space="preserve">Verma, T., Tiwana, A.P.S., Reddy, C.C., Arora, V. and Devanand, P. (2016) </w:t>
      </w:r>
      <w:r>
        <w:rPr>
          <w:i/>
          <w:iCs/>
        </w:rPr>
        <w:t>Data Analysis to Generate Models Based on Neural Network and Regression for Solar Power Generation Forecasting</w:t>
      </w:r>
      <w:r>
        <w:t xml:space="preserve">. In: </w:t>
      </w:r>
      <w:r>
        <w:rPr>
          <w:i/>
          <w:iCs/>
        </w:rPr>
        <w:t>2016 7th International Conference on Intelligent Systems, Modelling and Simulation (ISMS)</w:t>
      </w:r>
      <w:r>
        <w:t xml:space="preserve"> [online]2016 7th International Conference on Intelligent Systems, Modelling and Simulation (ISMS). pp. 97–100. Available from: https://ieeexplore.ieee.org/document/7877196 [Accessed 1 November 2023].</w:t>
      </w:r>
    </w:p>
    <w:p w14:paraId="5FB2258C" w14:textId="77777777" w:rsidR="00CF53B2" w:rsidRDefault="00CF53B2" w:rsidP="00CF53B2">
      <w:pPr>
        <w:pStyle w:val="Bibliography"/>
      </w:pPr>
      <w:r>
        <w:t xml:space="preserve">Waskom, M. (2021) seaborn: statistical data visualization. </w:t>
      </w:r>
      <w:r>
        <w:rPr>
          <w:i/>
          <w:iCs/>
        </w:rPr>
        <w:t>Journal of Open Source Software</w:t>
      </w:r>
      <w:r>
        <w:t xml:space="preserve"> [online]. 6 (60), p. 3021. Available from: https://joss.theoj.org/papers/10.21105/joss.03021 [Accessed 9 December 2023].</w:t>
      </w:r>
    </w:p>
    <w:p w14:paraId="50576757" w14:textId="77777777" w:rsidR="00CF53B2" w:rsidRDefault="00CF53B2" w:rsidP="00CF53B2">
      <w:pPr>
        <w:pStyle w:val="Bibliography"/>
      </w:pPr>
      <w:r>
        <w:rPr>
          <w:i/>
          <w:iCs/>
        </w:rPr>
        <w:t>XGBoost Documentation — xgboost 2.0.2 documentation</w:t>
      </w:r>
      <w:r>
        <w:t>. (2022). 2022 [online]. Available from: https://xgboost.readthedocs.io/en/stable/index.html [Accessed 16 November 2023].</w:t>
      </w:r>
    </w:p>
    <w:p w14:paraId="44245BA2" w14:textId="77777777" w:rsidR="00CF53B2" w:rsidRDefault="00CF53B2" w:rsidP="00CF53B2">
      <w:pPr>
        <w:pStyle w:val="Bibliography"/>
      </w:pPr>
      <w:r>
        <w:rPr>
          <w:i/>
          <w:iCs/>
        </w:rPr>
        <w:t>XGBoost Parameters — xgboost 2.0.2 documentation</w:t>
      </w:r>
      <w:r>
        <w:t>. (2022). 2022 [online]. Available from: https://xgboost.readthedocs.io/en/stable/parameter.html [Accessed 16 November 2023].</w:t>
      </w:r>
    </w:p>
    <w:p w14:paraId="2602EA1C" w14:textId="35B71B24" w:rsidR="00B36A58" w:rsidRDefault="00E16241" w:rsidP="00B63FA8">
      <w:r>
        <w:fldChar w:fldCharType="end"/>
      </w:r>
    </w:p>
    <w:p w14:paraId="69022D62" w14:textId="77777777" w:rsidR="00B36A58" w:rsidRDefault="00B36A58" w:rsidP="00B63FA8"/>
    <w:p w14:paraId="62B4A52F" w14:textId="77777777" w:rsidR="00B36A58" w:rsidRDefault="00B36A58" w:rsidP="00B63FA8"/>
    <w:p w14:paraId="74821D99" w14:textId="65AD2BFE" w:rsidR="00B63FA8" w:rsidRDefault="00B63FA8" w:rsidP="00B63FA8">
      <w:pPr>
        <w:pStyle w:val="Subtitle"/>
      </w:pPr>
      <w:bookmarkStart w:id="7" w:name="_Toc158902798"/>
      <w:r>
        <w:t>8    Appendix A</w:t>
      </w:r>
      <w:r w:rsidR="00F058C2">
        <w:t>: Abbreviations</w:t>
      </w:r>
      <w:bookmarkEnd w:id="7"/>
    </w:p>
    <w:p w14:paraId="0C56596C" w14:textId="77777777" w:rsidR="00E263F2" w:rsidRDefault="00E263F2" w:rsidP="00E263F2">
      <w:r>
        <w:t xml:space="preserve">ANFIS: </w:t>
      </w:r>
      <w:r w:rsidRPr="005A6A06">
        <w:t>Adaptive Network Based Fuzzy Inference System</w:t>
      </w:r>
    </w:p>
    <w:p w14:paraId="67B13E01" w14:textId="77777777" w:rsidR="00E263F2" w:rsidRDefault="00E263F2" w:rsidP="00E263F2">
      <w:r>
        <w:t xml:space="preserve">ANN: Artificial neural network </w:t>
      </w:r>
    </w:p>
    <w:p w14:paraId="15A487EE" w14:textId="77777777" w:rsidR="00E263F2" w:rsidRDefault="00E263F2" w:rsidP="00E263F2">
      <w:r>
        <w:t>ARIMA: Autoregressive Integrated Moving Average</w:t>
      </w:r>
    </w:p>
    <w:p w14:paraId="63FF6796" w14:textId="77777777" w:rsidR="00E263F2" w:rsidRDefault="00E263F2" w:rsidP="00E263F2">
      <w:r>
        <w:t xml:space="preserve">ARIMAX: ARIMA with exogenous features </w:t>
      </w:r>
    </w:p>
    <w:p w14:paraId="5835D330" w14:textId="77777777" w:rsidR="00E263F2" w:rsidRDefault="00E263F2" w:rsidP="00E263F2">
      <w:r>
        <w:t xml:space="preserve">ARMA: Autoregressive Moving Average </w:t>
      </w:r>
    </w:p>
    <w:p w14:paraId="23F3AF48" w14:textId="77777777" w:rsidR="00E263F2" w:rsidRPr="000404E3" w:rsidRDefault="00E263F2" w:rsidP="00E263F2">
      <w:r w:rsidRPr="000404E3">
        <w:t>BPNN</w:t>
      </w:r>
      <w:r>
        <w:t>:</w:t>
      </w:r>
      <w:r w:rsidRPr="000404E3">
        <w:t xml:space="preserve"> </w:t>
      </w:r>
      <w:r>
        <w:t>B</w:t>
      </w:r>
      <w:r w:rsidRPr="000404E3">
        <w:t xml:space="preserve">ackpropagation </w:t>
      </w:r>
      <w:r>
        <w:t>neural network</w:t>
      </w:r>
    </w:p>
    <w:p w14:paraId="569824A3" w14:textId="77777777" w:rsidR="00E263F2" w:rsidRDefault="00E263F2" w:rsidP="00E263F2">
      <w:r>
        <w:t xml:space="preserve">DL: Deep learning </w:t>
      </w:r>
    </w:p>
    <w:p w14:paraId="25C265FF" w14:textId="77777777" w:rsidR="00E263F2" w:rsidRDefault="00E263F2" w:rsidP="00E263F2">
      <w:r>
        <w:t xml:space="preserve">DNN: Deep neural network </w:t>
      </w:r>
    </w:p>
    <w:p w14:paraId="2DCFA6E1" w14:textId="77777777" w:rsidR="00E263F2" w:rsidRDefault="00E263F2" w:rsidP="00E263F2">
      <w:r>
        <w:lastRenderedPageBreak/>
        <w:t>DT: Decision Tree</w:t>
      </w:r>
    </w:p>
    <w:p w14:paraId="1241C4E8" w14:textId="77777777" w:rsidR="00E263F2" w:rsidRDefault="00E263F2" w:rsidP="00E263F2">
      <w:r>
        <w:t xml:space="preserve">ELM: </w:t>
      </w:r>
      <w:r w:rsidRPr="00717DAE">
        <w:t>Extreme Learning Machine</w:t>
      </w:r>
    </w:p>
    <w:p w14:paraId="002BB07B" w14:textId="77777777" w:rsidR="00E263F2" w:rsidRDefault="00E263F2" w:rsidP="00E263F2">
      <w:r>
        <w:t xml:space="preserve">ENN: </w:t>
      </w:r>
      <w:r w:rsidRPr="00863A38">
        <w:t>Elman</w:t>
      </w:r>
      <w:r>
        <w:t xml:space="preserve"> neural network</w:t>
      </w:r>
    </w:p>
    <w:p w14:paraId="271E1B01" w14:textId="77777777" w:rsidR="00E263F2" w:rsidRDefault="00E263F2" w:rsidP="00E263F2">
      <w:r>
        <w:t>GRNN: G</w:t>
      </w:r>
      <w:r w:rsidRPr="000404E3">
        <w:t>eneralized regression neural network</w:t>
      </w:r>
    </w:p>
    <w:p w14:paraId="48FEB14F" w14:textId="77777777" w:rsidR="00E263F2" w:rsidRPr="000404E3" w:rsidRDefault="00E263F2" w:rsidP="00E263F2">
      <w:r>
        <w:t xml:space="preserve">GRP: </w:t>
      </w:r>
      <w:r w:rsidRPr="000404E3">
        <w:t xml:space="preserve">Gaussian Process Regression </w:t>
      </w:r>
    </w:p>
    <w:p w14:paraId="6DE4F18C" w14:textId="77777777" w:rsidR="00E263F2" w:rsidRPr="000404E3" w:rsidRDefault="00E263F2" w:rsidP="00E263F2">
      <w:r>
        <w:t xml:space="preserve">KNN: K-nearest neighbours </w:t>
      </w:r>
    </w:p>
    <w:p w14:paraId="03137D80" w14:textId="77777777" w:rsidR="00E263F2" w:rsidRDefault="00E263F2" w:rsidP="00E263F2">
      <w:r>
        <w:t xml:space="preserve">Log R: Logarithmic </w:t>
      </w:r>
      <w:proofErr w:type="gramStart"/>
      <w:r>
        <w:t>regression</w:t>
      </w:r>
      <w:proofErr w:type="gramEnd"/>
      <w:r>
        <w:t xml:space="preserve"> </w:t>
      </w:r>
    </w:p>
    <w:p w14:paraId="1DC251DF" w14:textId="77777777" w:rsidR="00E263F2" w:rsidRDefault="00E263F2" w:rsidP="00E263F2">
      <w:r>
        <w:t xml:space="preserve">LR: Linear regression </w:t>
      </w:r>
    </w:p>
    <w:p w14:paraId="42CB9E99" w14:textId="77777777" w:rsidR="00E263F2" w:rsidRPr="000404E3" w:rsidRDefault="00E263F2" w:rsidP="00E263F2">
      <w:r>
        <w:t>MAE: Mean absolute error</w:t>
      </w:r>
    </w:p>
    <w:p w14:paraId="1890221C" w14:textId="77777777" w:rsidR="00E263F2" w:rsidRDefault="00E263F2" w:rsidP="00E263F2">
      <w:r w:rsidRPr="000404E3">
        <w:t>M</w:t>
      </w:r>
      <w:r>
        <w:t>APE: M</w:t>
      </w:r>
      <w:r w:rsidRPr="000404E3">
        <w:t xml:space="preserve">ean absolute percentage </w:t>
      </w:r>
      <w:proofErr w:type="gramStart"/>
      <w:r w:rsidRPr="000404E3">
        <w:t>error</w:t>
      </w:r>
      <w:proofErr w:type="gramEnd"/>
      <w:r w:rsidRPr="000404E3">
        <w:t xml:space="preserve"> </w:t>
      </w:r>
    </w:p>
    <w:p w14:paraId="6C794D6F" w14:textId="77777777" w:rsidR="00E263F2" w:rsidRDefault="00E263F2" w:rsidP="00E263F2">
      <w:r>
        <w:t xml:space="preserve">ML: Machine learning </w:t>
      </w:r>
    </w:p>
    <w:p w14:paraId="049C7D2F" w14:textId="77777777" w:rsidR="00E263F2" w:rsidRDefault="00E263F2" w:rsidP="00E263F2">
      <w:r w:rsidRPr="000404E3">
        <w:t>MRE</w:t>
      </w:r>
      <w:r>
        <w:t>: M</w:t>
      </w:r>
      <w:r w:rsidRPr="000404E3">
        <w:t xml:space="preserve">ean relative </w:t>
      </w:r>
      <w:proofErr w:type="gramStart"/>
      <w:r w:rsidRPr="000404E3">
        <w:t>error</w:t>
      </w:r>
      <w:proofErr w:type="gramEnd"/>
    </w:p>
    <w:p w14:paraId="027B303F" w14:textId="77777777" w:rsidR="00E263F2" w:rsidRDefault="00E263F2" w:rsidP="00E263F2">
      <w:r>
        <w:t xml:space="preserve">MSE: Mean squared </w:t>
      </w:r>
      <w:proofErr w:type="gramStart"/>
      <w:r>
        <w:t>error</w:t>
      </w:r>
      <w:proofErr w:type="gramEnd"/>
      <w:r>
        <w:t xml:space="preserve"> </w:t>
      </w:r>
    </w:p>
    <w:p w14:paraId="4AF68EE4" w14:textId="77777777" w:rsidR="00E263F2" w:rsidRPr="000404E3" w:rsidRDefault="00E263F2" w:rsidP="00E263F2">
      <w:r w:rsidRPr="000404E3">
        <w:t>NARXNN</w:t>
      </w:r>
      <w:r>
        <w:t xml:space="preserve">: </w:t>
      </w:r>
      <w:r w:rsidRPr="000404E3">
        <w:t>Non-linear Autoregressive Exogenous Neural Network</w:t>
      </w:r>
    </w:p>
    <w:p w14:paraId="6FD4AEE6" w14:textId="77777777" w:rsidR="00E263F2" w:rsidRDefault="00E263F2" w:rsidP="00E263F2">
      <w:proofErr w:type="spellStart"/>
      <w:r>
        <w:t>nRMSE</w:t>
      </w:r>
      <w:proofErr w:type="spellEnd"/>
      <w:r>
        <w:t xml:space="preserve">: normalised RMSE </w:t>
      </w:r>
    </w:p>
    <w:p w14:paraId="4D4697E1" w14:textId="77777777" w:rsidR="00E263F2" w:rsidRDefault="00E263F2" w:rsidP="00E263F2">
      <w:r>
        <w:t xml:space="preserve">POD: Power output data </w:t>
      </w:r>
    </w:p>
    <w:p w14:paraId="283D62FD" w14:textId="77777777" w:rsidR="00E263F2" w:rsidRDefault="00E263F2" w:rsidP="00E263F2">
      <w:r>
        <w:t xml:space="preserve">PR: Polynomial regression </w:t>
      </w:r>
    </w:p>
    <w:p w14:paraId="560B4BFD" w14:textId="77777777" w:rsidR="00E263F2" w:rsidRDefault="00E263F2" w:rsidP="00E263F2">
      <w:r>
        <w:t xml:space="preserve">PV: Photovoltaic </w:t>
      </w:r>
    </w:p>
    <w:p w14:paraId="0A6F1F13" w14:textId="77777777" w:rsidR="00E263F2" w:rsidRDefault="00E263F2" w:rsidP="00E263F2">
      <w:r>
        <w:t xml:space="preserve">RF: Random Forest </w:t>
      </w:r>
    </w:p>
    <w:p w14:paraId="6407E089" w14:textId="77777777" w:rsidR="00E263F2" w:rsidRDefault="00E263F2" w:rsidP="00E263F2">
      <w:r w:rsidRPr="000404E3">
        <w:t>RMSPE</w:t>
      </w:r>
      <w:r>
        <w:t>: Root mean squared</w:t>
      </w:r>
      <w:r w:rsidRPr="000404E3">
        <w:t xml:space="preserve"> percent </w:t>
      </w:r>
      <w:proofErr w:type="gramStart"/>
      <w:r w:rsidRPr="000404E3">
        <w:t>error</w:t>
      </w:r>
      <w:proofErr w:type="gramEnd"/>
    </w:p>
    <w:p w14:paraId="1D3DD04C" w14:textId="77777777" w:rsidR="00E263F2" w:rsidRDefault="00E263F2" w:rsidP="00E263F2">
      <w:r>
        <w:t xml:space="preserve">RNN: Recurrent neural network </w:t>
      </w:r>
    </w:p>
    <w:p w14:paraId="676CB5FE" w14:textId="77777777" w:rsidR="00E263F2" w:rsidRDefault="00E263F2" w:rsidP="00E263F2">
      <w:r>
        <w:t>SARIMA: Seasonal ARIMA</w:t>
      </w:r>
    </w:p>
    <w:p w14:paraId="508ECEED" w14:textId="77777777" w:rsidR="00E263F2" w:rsidRDefault="00E263F2" w:rsidP="00E263F2">
      <w:r>
        <w:t xml:space="preserve">SARIMAX: SARIMA with exogenous features </w:t>
      </w:r>
    </w:p>
    <w:p w14:paraId="11A54B64" w14:textId="77777777" w:rsidR="00E263F2" w:rsidRDefault="00E263F2" w:rsidP="00E263F2">
      <w:r>
        <w:t xml:space="preserve">SVM: Support vector machine </w:t>
      </w:r>
    </w:p>
    <w:p w14:paraId="0D4A0762" w14:textId="77777777" w:rsidR="00E263F2" w:rsidRDefault="00E263F2" w:rsidP="00E263F2">
      <w:r>
        <w:t xml:space="preserve">SVR: Support vector regression </w:t>
      </w:r>
    </w:p>
    <w:p w14:paraId="6C09FC16" w14:textId="77777777" w:rsidR="00E263F2" w:rsidRDefault="00E263F2" w:rsidP="00E263F2">
      <w:r>
        <w:t>WD: Weather data</w:t>
      </w:r>
    </w:p>
    <w:p w14:paraId="4CB5AF9F" w14:textId="38F70244" w:rsidR="00B36A58" w:rsidRDefault="00E263F2" w:rsidP="00B36A58">
      <w:r>
        <w:t xml:space="preserve">XGB: Extreme gradient boosting </w:t>
      </w:r>
    </w:p>
    <w:p w14:paraId="353B7509" w14:textId="77777777" w:rsidR="00B36A58" w:rsidRDefault="00B36A58" w:rsidP="00B36A58"/>
    <w:p w14:paraId="18038915" w14:textId="77777777" w:rsidR="00A64805" w:rsidRDefault="00A64805" w:rsidP="00640FBB"/>
    <w:sectPr w:rsidR="00A64805">
      <w:footerReference w:type="default" r:id="rId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02C70" w14:textId="77777777" w:rsidR="007522F2" w:rsidRDefault="007522F2" w:rsidP="00A4528B">
      <w:pPr>
        <w:spacing w:after="0" w:line="240" w:lineRule="auto"/>
      </w:pPr>
      <w:r>
        <w:separator/>
      </w:r>
    </w:p>
  </w:endnote>
  <w:endnote w:type="continuationSeparator" w:id="0">
    <w:p w14:paraId="5AE68CA3" w14:textId="77777777" w:rsidR="007522F2" w:rsidRDefault="007522F2" w:rsidP="00A45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4552076"/>
      <w:docPartObj>
        <w:docPartGallery w:val="Page Numbers (Bottom of Page)"/>
        <w:docPartUnique/>
      </w:docPartObj>
    </w:sdtPr>
    <w:sdtEndPr>
      <w:rPr>
        <w:noProof/>
      </w:rPr>
    </w:sdtEndPr>
    <w:sdtContent>
      <w:p w14:paraId="3ED17306" w14:textId="072C5D44" w:rsidR="00A4528B" w:rsidRDefault="00A452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DD8AFF" w14:textId="77777777" w:rsidR="00A4528B" w:rsidRDefault="00A452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ABEF7" w14:textId="77777777" w:rsidR="007522F2" w:rsidRDefault="007522F2" w:rsidP="00A4528B">
      <w:pPr>
        <w:spacing w:after="0" w:line="240" w:lineRule="auto"/>
      </w:pPr>
      <w:r>
        <w:separator/>
      </w:r>
    </w:p>
  </w:footnote>
  <w:footnote w:type="continuationSeparator" w:id="0">
    <w:p w14:paraId="6AB4CA5B" w14:textId="77777777" w:rsidR="007522F2" w:rsidRDefault="007522F2" w:rsidP="00A452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32D1"/>
    <w:multiLevelType w:val="hybridMultilevel"/>
    <w:tmpl w:val="F9DE4F8E"/>
    <w:lvl w:ilvl="0" w:tplc="B4A8397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5836474"/>
    <w:multiLevelType w:val="hybridMultilevel"/>
    <w:tmpl w:val="EB6E9E50"/>
    <w:lvl w:ilvl="0" w:tplc="E42CE976">
      <w:start w:val="1"/>
      <w:numFmt w:val="decimal"/>
      <w:lvlText w:val="[%1]"/>
      <w:lvlJc w:val="right"/>
      <w:pPr>
        <w:ind w:left="1440" w:hanging="360"/>
      </w:pPr>
      <w:rPr>
        <w:rFonts w:hint="default"/>
        <w:b w:val="0"/>
        <w:bCs w:val="0"/>
        <w:i w:val="0"/>
        <w:iCs/>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19BE4A26"/>
    <w:multiLevelType w:val="hybridMultilevel"/>
    <w:tmpl w:val="A182A7F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1F7623CD"/>
    <w:multiLevelType w:val="hybridMultilevel"/>
    <w:tmpl w:val="E5B295B2"/>
    <w:lvl w:ilvl="0" w:tplc="0CB6E34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5060FF0"/>
    <w:multiLevelType w:val="hybridMultilevel"/>
    <w:tmpl w:val="85F2FDF4"/>
    <w:lvl w:ilvl="0" w:tplc="0114C5F8">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2E7E1F"/>
    <w:multiLevelType w:val="hybridMultilevel"/>
    <w:tmpl w:val="4120F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9B828D5"/>
    <w:multiLevelType w:val="hybridMultilevel"/>
    <w:tmpl w:val="4EB02994"/>
    <w:lvl w:ilvl="0" w:tplc="297E2EE2">
      <w:start w:val="1"/>
      <w:numFmt w:val="decimal"/>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6202A5F"/>
    <w:multiLevelType w:val="hybridMultilevel"/>
    <w:tmpl w:val="9AA65826"/>
    <w:lvl w:ilvl="0" w:tplc="689ED854">
      <w:start w:val="1"/>
      <w:numFmt w:val="decimal"/>
      <w:lvlText w:val="[%1]"/>
      <w:lvlJc w:val="left"/>
      <w:pPr>
        <w:ind w:left="1080" w:hanging="360"/>
      </w:pPr>
      <w:rPr>
        <w:rFonts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39F52F18"/>
    <w:multiLevelType w:val="hybridMultilevel"/>
    <w:tmpl w:val="6A98A324"/>
    <w:lvl w:ilvl="0" w:tplc="5BA8A69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FFD0B98"/>
    <w:multiLevelType w:val="hybridMultilevel"/>
    <w:tmpl w:val="E47E4946"/>
    <w:lvl w:ilvl="0" w:tplc="0114C5F8">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D52365"/>
    <w:multiLevelType w:val="hybridMultilevel"/>
    <w:tmpl w:val="E82C79D6"/>
    <w:lvl w:ilvl="0" w:tplc="70B8BD4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03499C"/>
    <w:multiLevelType w:val="hybridMultilevel"/>
    <w:tmpl w:val="A9FC91BC"/>
    <w:lvl w:ilvl="0" w:tplc="0114C5F8">
      <w:start w:val="1"/>
      <w:numFmt w:val="decimal"/>
      <w:lvlText w:val="[%1]"/>
      <w:lvlJc w:val="right"/>
      <w:pPr>
        <w:ind w:left="1080" w:hanging="360"/>
      </w:pPr>
      <w:rPr>
        <w:rFonts w:hint="default"/>
        <w:b w:val="0"/>
        <w:bCs w:val="0"/>
        <w:i w:val="0"/>
        <w:iCs/>
        <w:noProof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D183C9C"/>
    <w:multiLevelType w:val="hybridMultilevel"/>
    <w:tmpl w:val="C1F2F99C"/>
    <w:lvl w:ilvl="0" w:tplc="A04E3CF4">
      <w:start w:val="1"/>
      <w:numFmt w:val="decimal"/>
      <w:lvlText w:val="%1."/>
      <w:lvlJc w:val="left"/>
      <w:pPr>
        <w:tabs>
          <w:tab w:val="num" w:pos="720"/>
        </w:tabs>
        <w:ind w:left="720" w:hanging="360"/>
      </w:pPr>
    </w:lvl>
    <w:lvl w:ilvl="1" w:tplc="D6F28B1C" w:tentative="1">
      <w:start w:val="1"/>
      <w:numFmt w:val="decimal"/>
      <w:lvlText w:val="%2."/>
      <w:lvlJc w:val="left"/>
      <w:pPr>
        <w:tabs>
          <w:tab w:val="num" w:pos="1440"/>
        </w:tabs>
        <w:ind w:left="1440" w:hanging="360"/>
      </w:pPr>
    </w:lvl>
    <w:lvl w:ilvl="2" w:tplc="54EEC164" w:tentative="1">
      <w:start w:val="1"/>
      <w:numFmt w:val="decimal"/>
      <w:lvlText w:val="%3."/>
      <w:lvlJc w:val="left"/>
      <w:pPr>
        <w:tabs>
          <w:tab w:val="num" w:pos="2160"/>
        </w:tabs>
        <w:ind w:left="2160" w:hanging="360"/>
      </w:pPr>
    </w:lvl>
    <w:lvl w:ilvl="3" w:tplc="D22C798A" w:tentative="1">
      <w:start w:val="1"/>
      <w:numFmt w:val="decimal"/>
      <w:lvlText w:val="%4."/>
      <w:lvlJc w:val="left"/>
      <w:pPr>
        <w:tabs>
          <w:tab w:val="num" w:pos="2880"/>
        </w:tabs>
        <w:ind w:left="2880" w:hanging="360"/>
      </w:pPr>
    </w:lvl>
    <w:lvl w:ilvl="4" w:tplc="1D6E6C04" w:tentative="1">
      <w:start w:val="1"/>
      <w:numFmt w:val="decimal"/>
      <w:lvlText w:val="%5."/>
      <w:lvlJc w:val="left"/>
      <w:pPr>
        <w:tabs>
          <w:tab w:val="num" w:pos="3600"/>
        </w:tabs>
        <w:ind w:left="3600" w:hanging="360"/>
      </w:pPr>
    </w:lvl>
    <w:lvl w:ilvl="5" w:tplc="5BFC5C68" w:tentative="1">
      <w:start w:val="1"/>
      <w:numFmt w:val="decimal"/>
      <w:lvlText w:val="%6."/>
      <w:lvlJc w:val="left"/>
      <w:pPr>
        <w:tabs>
          <w:tab w:val="num" w:pos="4320"/>
        </w:tabs>
        <w:ind w:left="4320" w:hanging="360"/>
      </w:pPr>
    </w:lvl>
    <w:lvl w:ilvl="6" w:tplc="8CCAC556" w:tentative="1">
      <w:start w:val="1"/>
      <w:numFmt w:val="decimal"/>
      <w:lvlText w:val="%7."/>
      <w:lvlJc w:val="left"/>
      <w:pPr>
        <w:tabs>
          <w:tab w:val="num" w:pos="5040"/>
        </w:tabs>
        <w:ind w:left="5040" w:hanging="360"/>
      </w:pPr>
    </w:lvl>
    <w:lvl w:ilvl="7" w:tplc="0C2062F2" w:tentative="1">
      <w:start w:val="1"/>
      <w:numFmt w:val="decimal"/>
      <w:lvlText w:val="%8."/>
      <w:lvlJc w:val="left"/>
      <w:pPr>
        <w:tabs>
          <w:tab w:val="num" w:pos="5760"/>
        </w:tabs>
        <w:ind w:left="5760" w:hanging="360"/>
      </w:pPr>
    </w:lvl>
    <w:lvl w:ilvl="8" w:tplc="5BFAEE1A" w:tentative="1">
      <w:start w:val="1"/>
      <w:numFmt w:val="decimal"/>
      <w:lvlText w:val="%9."/>
      <w:lvlJc w:val="left"/>
      <w:pPr>
        <w:tabs>
          <w:tab w:val="num" w:pos="6480"/>
        </w:tabs>
        <w:ind w:left="6480" w:hanging="360"/>
      </w:pPr>
    </w:lvl>
  </w:abstractNum>
  <w:abstractNum w:abstractNumId="13" w15:restartNumberingAfterBreak="0">
    <w:nsid w:val="5F28455F"/>
    <w:multiLevelType w:val="hybridMultilevel"/>
    <w:tmpl w:val="6608A00A"/>
    <w:lvl w:ilvl="0" w:tplc="DB1C4E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B08E7"/>
    <w:multiLevelType w:val="hybridMultilevel"/>
    <w:tmpl w:val="5F469724"/>
    <w:lvl w:ilvl="0" w:tplc="604A71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540A63"/>
    <w:multiLevelType w:val="hybridMultilevel"/>
    <w:tmpl w:val="E23CD0BC"/>
    <w:lvl w:ilvl="0" w:tplc="B4BAC7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B2F03FF"/>
    <w:multiLevelType w:val="hybridMultilevel"/>
    <w:tmpl w:val="E8DCEFD4"/>
    <w:lvl w:ilvl="0" w:tplc="297E2EE2">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35352A"/>
    <w:multiLevelType w:val="hybridMultilevel"/>
    <w:tmpl w:val="7CDA43BE"/>
    <w:lvl w:ilvl="0" w:tplc="64521F20">
      <w:start w:val="1"/>
      <w:numFmt w:val="decimal"/>
      <w:lvlText w:val="%1."/>
      <w:lvlJc w:val="left"/>
      <w:pPr>
        <w:tabs>
          <w:tab w:val="num" w:pos="720"/>
        </w:tabs>
        <w:ind w:left="720" w:hanging="360"/>
      </w:pPr>
    </w:lvl>
    <w:lvl w:ilvl="1" w:tplc="5F2EEEF6" w:tentative="1">
      <w:start w:val="1"/>
      <w:numFmt w:val="decimal"/>
      <w:lvlText w:val="%2."/>
      <w:lvlJc w:val="left"/>
      <w:pPr>
        <w:tabs>
          <w:tab w:val="num" w:pos="1440"/>
        </w:tabs>
        <w:ind w:left="1440" w:hanging="360"/>
      </w:pPr>
    </w:lvl>
    <w:lvl w:ilvl="2" w:tplc="DB56F3BC" w:tentative="1">
      <w:start w:val="1"/>
      <w:numFmt w:val="decimal"/>
      <w:lvlText w:val="%3."/>
      <w:lvlJc w:val="left"/>
      <w:pPr>
        <w:tabs>
          <w:tab w:val="num" w:pos="2160"/>
        </w:tabs>
        <w:ind w:left="2160" w:hanging="360"/>
      </w:pPr>
    </w:lvl>
    <w:lvl w:ilvl="3" w:tplc="199277B2" w:tentative="1">
      <w:start w:val="1"/>
      <w:numFmt w:val="decimal"/>
      <w:lvlText w:val="%4."/>
      <w:lvlJc w:val="left"/>
      <w:pPr>
        <w:tabs>
          <w:tab w:val="num" w:pos="2880"/>
        </w:tabs>
        <w:ind w:left="2880" w:hanging="360"/>
      </w:pPr>
    </w:lvl>
    <w:lvl w:ilvl="4" w:tplc="833C160A" w:tentative="1">
      <w:start w:val="1"/>
      <w:numFmt w:val="decimal"/>
      <w:lvlText w:val="%5."/>
      <w:lvlJc w:val="left"/>
      <w:pPr>
        <w:tabs>
          <w:tab w:val="num" w:pos="3600"/>
        </w:tabs>
        <w:ind w:left="3600" w:hanging="360"/>
      </w:pPr>
    </w:lvl>
    <w:lvl w:ilvl="5" w:tplc="05D896E0" w:tentative="1">
      <w:start w:val="1"/>
      <w:numFmt w:val="decimal"/>
      <w:lvlText w:val="%6."/>
      <w:lvlJc w:val="left"/>
      <w:pPr>
        <w:tabs>
          <w:tab w:val="num" w:pos="4320"/>
        </w:tabs>
        <w:ind w:left="4320" w:hanging="360"/>
      </w:pPr>
    </w:lvl>
    <w:lvl w:ilvl="6" w:tplc="B23EA9F0" w:tentative="1">
      <w:start w:val="1"/>
      <w:numFmt w:val="decimal"/>
      <w:lvlText w:val="%7."/>
      <w:lvlJc w:val="left"/>
      <w:pPr>
        <w:tabs>
          <w:tab w:val="num" w:pos="5040"/>
        </w:tabs>
        <w:ind w:left="5040" w:hanging="360"/>
      </w:pPr>
    </w:lvl>
    <w:lvl w:ilvl="7" w:tplc="FE362C68" w:tentative="1">
      <w:start w:val="1"/>
      <w:numFmt w:val="decimal"/>
      <w:lvlText w:val="%8."/>
      <w:lvlJc w:val="left"/>
      <w:pPr>
        <w:tabs>
          <w:tab w:val="num" w:pos="5760"/>
        </w:tabs>
        <w:ind w:left="5760" w:hanging="360"/>
      </w:pPr>
    </w:lvl>
    <w:lvl w:ilvl="8" w:tplc="16CE2E8E" w:tentative="1">
      <w:start w:val="1"/>
      <w:numFmt w:val="decimal"/>
      <w:lvlText w:val="%9."/>
      <w:lvlJc w:val="left"/>
      <w:pPr>
        <w:tabs>
          <w:tab w:val="num" w:pos="6480"/>
        </w:tabs>
        <w:ind w:left="6480" w:hanging="360"/>
      </w:pPr>
    </w:lvl>
  </w:abstractNum>
  <w:abstractNum w:abstractNumId="18" w15:restartNumberingAfterBreak="0">
    <w:nsid w:val="7DA16D08"/>
    <w:multiLevelType w:val="hybridMultilevel"/>
    <w:tmpl w:val="4D007A86"/>
    <w:lvl w:ilvl="0" w:tplc="E1DEAEA6">
      <w:start w:val="1"/>
      <w:numFmt w:val="decimal"/>
      <w:lvlText w:val="%1."/>
      <w:lvlJc w:val="left"/>
      <w:pPr>
        <w:tabs>
          <w:tab w:val="num" w:pos="720"/>
        </w:tabs>
        <w:ind w:left="720" w:hanging="360"/>
      </w:pPr>
    </w:lvl>
    <w:lvl w:ilvl="1" w:tplc="8C949F84" w:tentative="1">
      <w:start w:val="1"/>
      <w:numFmt w:val="decimal"/>
      <w:lvlText w:val="%2."/>
      <w:lvlJc w:val="left"/>
      <w:pPr>
        <w:tabs>
          <w:tab w:val="num" w:pos="1440"/>
        </w:tabs>
        <w:ind w:left="1440" w:hanging="360"/>
      </w:pPr>
    </w:lvl>
    <w:lvl w:ilvl="2" w:tplc="F1D050E2" w:tentative="1">
      <w:start w:val="1"/>
      <w:numFmt w:val="decimal"/>
      <w:lvlText w:val="%3."/>
      <w:lvlJc w:val="left"/>
      <w:pPr>
        <w:tabs>
          <w:tab w:val="num" w:pos="2160"/>
        </w:tabs>
        <w:ind w:left="2160" w:hanging="360"/>
      </w:pPr>
    </w:lvl>
    <w:lvl w:ilvl="3" w:tplc="5B2C2CBA" w:tentative="1">
      <w:start w:val="1"/>
      <w:numFmt w:val="decimal"/>
      <w:lvlText w:val="%4."/>
      <w:lvlJc w:val="left"/>
      <w:pPr>
        <w:tabs>
          <w:tab w:val="num" w:pos="2880"/>
        </w:tabs>
        <w:ind w:left="2880" w:hanging="360"/>
      </w:pPr>
    </w:lvl>
    <w:lvl w:ilvl="4" w:tplc="48C41988" w:tentative="1">
      <w:start w:val="1"/>
      <w:numFmt w:val="decimal"/>
      <w:lvlText w:val="%5."/>
      <w:lvlJc w:val="left"/>
      <w:pPr>
        <w:tabs>
          <w:tab w:val="num" w:pos="3600"/>
        </w:tabs>
        <w:ind w:left="3600" w:hanging="360"/>
      </w:pPr>
    </w:lvl>
    <w:lvl w:ilvl="5" w:tplc="D82A767A" w:tentative="1">
      <w:start w:val="1"/>
      <w:numFmt w:val="decimal"/>
      <w:lvlText w:val="%6."/>
      <w:lvlJc w:val="left"/>
      <w:pPr>
        <w:tabs>
          <w:tab w:val="num" w:pos="4320"/>
        </w:tabs>
        <w:ind w:left="4320" w:hanging="360"/>
      </w:pPr>
    </w:lvl>
    <w:lvl w:ilvl="6" w:tplc="CA9C679A" w:tentative="1">
      <w:start w:val="1"/>
      <w:numFmt w:val="decimal"/>
      <w:lvlText w:val="%7."/>
      <w:lvlJc w:val="left"/>
      <w:pPr>
        <w:tabs>
          <w:tab w:val="num" w:pos="5040"/>
        </w:tabs>
        <w:ind w:left="5040" w:hanging="360"/>
      </w:pPr>
    </w:lvl>
    <w:lvl w:ilvl="7" w:tplc="E9585ED4" w:tentative="1">
      <w:start w:val="1"/>
      <w:numFmt w:val="decimal"/>
      <w:lvlText w:val="%8."/>
      <w:lvlJc w:val="left"/>
      <w:pPr>
        <w:tabs>
          <w:tab w:val="num" w:pos="5760"/>
        </w:tabs>
        <w:ind w:left="5760" w:hanging="360"/>
      </w:pPr>
    </w:lvl>
    <w:lvl w:ilvl="8" w:tplc="5436F3AC" w:tentative="1">
      <w:start w:val="1"/>
      <w:numFmt w:val="decimal"/>
      <w:lvlText w:val="%9."/>
      <w:lvlJc w:val="left"/>
      <w:pPr>
        <w:tabs>
          <w:tab w:val="num" w:pos="6480"/>
        </w:tabs>
        <w:ind w:left="6480" w:hanging="360"/>
      </w:pPr>
    </w:lvl>
  </w:abstractNum>
  <w:abstractNum w:abstractNumId="19" w15:restartNumberingAfterBreak="0">
    <w:nsid w:val="7E747B68"/>
    <w:multiLevelType w:val="hybridMultilevel"/>
    <w:tmpl w:val="1B863DAE"/>
    <w:lvl w:ilvl="0" w:tplc="BC521DD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333262258">
    <w:abstractNumId w:val="14"/>
  </w:num>
  <w:num w:numId="2" w16cid:durableId="1113020523">
    <w:abstractNumId w:val="15"/>
  </w:num>
  <w:num w:numId="3" w16cid:durableId="592512091">
    <w:abstractNumId w:val="10"/>
  </w:num>
  <w:num w:numId="4" w16cid:durableId="1322083147">
    <w:abstractNumId w:val="13"/>
  </w:num>
  <w:num w:numId="5" w16cid:durableId="835388045">
    <w:abstractNumId w:val="9"/>
  </w:num>
  <w:num w:numId="6" w16cid:durableId="487744985">
    <w:abstractNumId w:val="16"/>
  </w:num>
  <w:num w:numId="7" w16cid:durableId="800807325">
    <w:abstractNumId w:val="6"/>
  </w:num>
  <w:num w:numId="8" w16cid:durableId="1181703848">
    <w:abstractNumId w:val="4"/>
  </w:num>
  <w:num w:numId="9" w16cid:durableId="1414156521">
    <w:abstractNumId w:val="11"/>
  </w:num>
  <w:num w:numId="10" w16cid:durableId="1056902979">
    <w:abstractNumId w:val="7"/>
  </w:num>
  <w:num w:numId="11" w16cid:durableId="746920116">
    <w:abstractNumId w:val="17"/>
  </w:num>
  <w:num w:numId="12" w16cid:durableId="1923098355">
    <w:abstractNumId w:val="12"/>
  </w:num>
  <w:num w:numId="13" w16cid:durableId="1429039708">
    <w:abstractNumId w:val="18"/>
  </w:num>
  <w:num w:numId="14" w16cid:durableId="1858036796">
    <w:abstractNumId w:val="5"/>
  </w:num>
  <w:num w:numId="15" w16cid:durableId="970094728">
    <w:abstractNumId w:val="0"/>
  </w:num>
  <w:num w:numId="16" w16cid:durableId="1774011488">
    <w:abstractNumId w:val="19"/>
  </w:num>
  <w:num w:numId="17" w16cid:durableId="639455611">
    <w:abstractNumId w:val="8"/>
  </w:num>
  <w:num w:numId="18" w16cid:durableId="1279096222">
    <w:abstractNumId w:val="3"/>
  </w:num>
  <w:num w:numId="19" w16cid:durableId="1859350038">
    <w:abstractNumId w:val="2"/>
  </w:num>
  <w:num w:numId="20" w16cid:durableId="3070498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FBB"/>
    <w:rsid w:val="0000087B"/>
    <w:rsid w:val="00000B4D"/>
    <w:rsid w:val="000011CB"/>
    <w:rsid w:val="0000126D"/>
    <w:rsid w:val="0000273A"/>
    <w:rsid w:val="00004604"/>
    <w:rsid w:val="000046F0"/>
    <w:rsid w:val="00006C42"/>
    <w:rsid w:val="00006DAF"/>
    <w:rsid w:val="000123D5"/>
    <w:rsid w:val="00012AEE"/>
    <w:rsid w:val="00012ED7"/>
    <w:rsid w:val="0001379A"/>
    <w:rsid w:val="00013AE9"/>
    <w:rsid w:val="00014B91"/>
    <w:rsid w:val="00015667"/>
    <w:rsid w:val="0001594C"/>
    <w:rsid w:val="000167AB"/>
    <w:rsid w:val="0002085B"/>
    <w:rsid w:val="000233E7"/>
    <w:rsid w:val="00023E20"/>
    <w:rsid w:val="00023FD9"/>
    <w:rsid w:val="00024E90"/>
    <w:rsid w:val="000254CE"/>
    <w:rsid w:val="00025EBF"/>
    <w:rsid w:val="0002611E"/>
    <w:rsid w:val="00027010"/>
    <w:rsid w:val="00030D72"/>
    <w:rsid w:val="0003146F"/>
    <w:rsid w:val="0003174F"/>
    <w:rsid w:val="00032FBC"/>
    <w:rsid w:val="00034CDA"/>
    <w:rsid w:val="00035D61"/>
    <w:rsid w:val="000371CD"/>
    <w:rsid w:val="00037369"/>
    <w:rsid w:val="000373BC"/>
    <w:rsid w:val="0004212C"/>
    <w:rsid w:val="00042556"/>
    <w:rsid w:val="0004270C"/>
    <w:rsid w:val="000428F6"/>
    <w:rsid w:val="000439B4"/>
    <w:rsid w:val="00044288"/>
    <w:rsid w:val="0004447C"/>
    <w:rsid w:val="00044E34"/>
    <w:rsid w:val="00044F58"/>
    <w:rsid w:val="00047906"/>
    <w:rsid w:val="00047BAC"/>
    <w:rsid w:val="00047DD0"/>
    <w:rsid w:val="00053448"/>
    <w:rsid w:val="00054ADC"/>
    <w:rsid w:val="00054D83"/>
    <w:rsid w:val="00055815"/>
    <w:rsid w:val="00061F24"/>
    <w:rsid w:val="00061F41"/>
    <w:rsid w:val="00062756"/>
    <w:rsid w:val="00063BAB"/>
    <w:rsid w:val="00064898"/>
    <w:rsid w:val="00066290"/>
    <w:rsid w:val="00067A1D"/>
    <w:rsid w:val="00070333"/>
    <w:rsid w:val="00070424"/>
    <w:rsid w:val="000718A2"/>
    <w:rsid w:val="000723CA"/>
    <w:rsid w:val="00072617"/>
    <w:rsid w:val="0007527A"/>
    <w:rsid w:val="000752FF"/>
    <w:rsid w:val="00075369"/>
    <w:rsid w:val="000768F3"/>
    <w:rsid w:val="00076DE0"/>
    <w:rsid w:val="00077828"/>
    <w:rsid w:val="00077FD2"/>
    <w:rsid w:val="00080E3D"/>
    <w:rsid w:val="000831CC"/>
    <w:rsid w:val="00083C5E"/>
    <w:rsid w:val="00083F03"/>
    <w:rsid w:val="00084369"/>
    <w:rsid w:val="0008472F"/>
    <w:rsid w:val="0008722F"/>
    <w:rsid w:val="000904D0"/>
    <w:rsid w:val="00090566"/>
    <w:rsid w:val="0009066B"/>
    <w:rsid w:val="000907E0"/>
    <w:rsid w:val="00091025"/>
    <w:rsid w:val="000915AB"/>
    <w:rsid w:val="00092340"/>
    <w:rsid w:val="00092B34"/>
    <w:rsid w:val="00094590"/>
    <w:rsid w:val="00094C70"/>
    <w:rsid w:val="0009682B"/>
    <w:rsid w:val="000974A8"/>
    <w:rsid w:val="000A0528"/>
    <w:rsid w:val="000A0890"/>
    <w:rsid w:val="000A13C3"/>
    <w:rsid w:val="000A1BDC"/>
    <w:rsid w:val="000A2B26"/>
    <w:rsid w:val="000A51F3"/>
    <w:rsid w:val="000A5F6A"/>
    <w:rsid w:val="000A6184"/>
    <w:rsid w:val="000A7390"/>
    <w:rsid w:val="000B31F5"/>
    <w:rsid w:val="000B4DBE"/>
    <w:rsid w:val="000B5BA1"/>
    <w:rsid w:val="000B64D8"/>
    <w:rsid w:val="000B70FC"/>
    <w:rsid w:val="000B7D0D"/>
    <w:rsid w:val="000B7EC2"/>
    <w:rsid w:val="000C2734"/>
    <w:rsid w:val="000C2761"/>
    <w:rsid w:val="000C29A8"/>
    <w:rsid w:val="000C2FBE"/>
    <w:rsid w:val="000C36F4"/>
    <w:rsid w:val="000C3E7F"/>
    <w:rsid w:val="000C42CD"/>
    <w:rsid w:val="000C4E6C"/>
    <w:rsid w:val="000C5302"/>
    <w:rsid w:val="000C55EF"/>
    <w:rsid w:val="000C61A7"/>
    <w:rsid w:val="000C7973"/>
    <w:rsid w:val="000D0CF8"/>
    <w:rsid w:val="000D2443"/>
    <w:rsid w:val="000D389F"/>
    <w:rsid w:val="000D3C2E"/>
    <w:rsid w:val="000D50DA"/>
    <w:rsid w:val="000D637E"/>
    <w:rsid w:val="000D63F6"/>
    <w:rsid w:val="000D7D5B"/>
    <w:rsid w:val="000E1641"/>
    <w:rsid w:val="000E22DC"/>
    <w:rsid w:val="000E30F4"/>
    <w:rsid w:val="000E4074"/>
    <w:rsid w:val="000E4787"/>
    <w:rsid w:val="000F02D5"/>
    <w:rsid w:val="000F0B2C"/>
    <w:rsid w:val="000F2E27"/>
    <w:rsid w:val="000F3968"/>
    <w:rsid w:val="000F3A4E"/>
    <w:rsid w:val="000F3B72"/>
    <w:rsid w:val="000F4726"/>
    <w:rsid w:val="000F73D2"/>
    <w:rsid w:val="00101295"/>
    <w:rsid w:val="0010144A"/>
    <w:rsid w:val="00101DB9"/>
    <w:rsid w:val="001028AB"/>
    <w:rsid w:val="00102B62"/>
    <w:rsid w:val="00103593"/>
    <w:rsid w:val="001037E0"/>
    <w:rsid w:val="00103DE5"/>
    <w:rsid w:val="00104509"/>
    <w:rsid w:val="00104BB1"/>
    <w:rsid w:val="00105677"/>
    <w:rsid w:val="00106AA0"/>
    <w:rsid w:val="00106D09"/>
    <w:rsid w:val="00107FDD"/>
    <w:rsid w:val="001103EA"/>
    <w:rsid w:val="00110669"/>
    <w:rsid w:val="001112A2"/>
    <w:rsid w:val="001116EB"/>
    <w:rsid w:val="00111A87"/>
    <w:rsid w:val="00112021"/>
    <w:rsid w:val="00112946"/>
    <w:rsid w:val="001132B1"/>
    <w:rsid w:val="001132B5"/>
    <w:rsid w:val="0011339A"/>
    <w:rsid w:val="0011376E"/>
    <w:rsid w:val="00114D35"/>
    <w:rsid w:val="001154DD"/>
    <w:rsid w:val="001155DF"/>
    <w:rsid w:val="00115EF2"/>
    <w:rsid w:val="001177F2"/>
    <w:rsid w:val="001178AF"/>
    <w:rsid w:val="001206AB"/>
    <w:rsid w:val="00120743"/>
    <w:rsid w:val="00121999"/>
    <w:rsid w:val="0012229D"/>
    <w:rsid w:val="00122CBF"/>
    <w:rsid w:val="00123C80"/>
    <w:rsid w:val="00123CE8"/>
    <w:rsid w:val="001250BF"/>
    <w:rsid w:val="001258DF"/>
    <w:rsid w:val="00126E0E"/>
    <w:rsid w:val="00127D50"/>
    <w:rsid w:val="0013101D"/>
    <w:rsid w:val="00131C89"/>
    <w:rsid w:val="0013232D"/>
    <w:rsid w:val="00132719"/>
    <w:rsid w:val="001342DD"/>
    <w:rsid w:val="00134DC3"/>
    <w:rsid w:val="00135422"/>
    <w:rsid w:val="00135584"/>
    <w:rsid w:val="00135DB7"/>
    <w:rsid w:val="00136ABD"/>
    <w:rsid w:val="0014041D"/>
    <w:rsid w:val="001411E8"/>
    <w:rsid w:val="0014124B"/>
    <w:rsid w:val="00141321"/>
    <w:rsid w:val="001415BA"/>
    <w:rsid w:val="00143D56"/>
    <w:rsid w:val="001465F0"/>
    <w:rsid w:val="00146F47"/>
    <w:rsid w:val="001500A4"/>
    <w:rsid w:val="0015022E"/>
    <w:rsid w:val="00150269"/>
    <w:rsid w:val="001513A6"/>
    <w:rsid w:val="001514AD"/>
    <w:rsid w:val="00151530"/>
    <w:rsid w:val="001531C0"/>
    <w:rsid w:val="00154C6A"/>
    <w:rsid w:val="00155A0A"/>
    <w:rsid w:val="00155E22"/>
    <w:rsid w:val="00155F59"/>
    <w:rsid w:val="001567D4"/>
    <w:rsid w:val="0015695E"/>
    <w:rsid w:val="00156F2C"/>
    <w:rsid w:val="0016061F"/>
    <w:rsid w:val="00161D08"/>
    <w:rsid w:val="001622EA"/>
    <w:rsid w:val="00162399"/>
    <w:rsid w:val="001632E7"/>
    <w:rsid w:val="00164A87"/>
    <w:rsid w:val="001664CE"/>
    <w:rsid w:val="00167835"/>
    <w:rsid w:val="001700A6"/>
    <w:rsid w:val="00171567"/>
    <w:rsid w:val="001729CB"/>
    <w:rsid w:val="00172EC0"/>
    <w:rsid w:val="0017362D"/>
    <w:rsid w:val="0017573F"/>
    <w:rsid w:val="00175BAF"/>
    <w:rsid w:val="001762AE"/>
    <w:rsid w:val="00180FC7"/>
    <w:rsid w:val="00181A3C"/>
    <w:rsid w:val="00181ACB"/>
    <w:rsid w:val="0018354F"/>
    <w:rsid w:val="0018368D"/>
    <w:rsid w:val="00183B9A"/>
    <w:rsid w:val="001847F9"/>
    <w:rsid w:val="00185FC0"/>
    <w:rsid w:val="0018694E"/>
    <w:rsid w:val="001874DA"/>
    <w:rsid w:val="00190CD8"/>
    <w:rsid w:val="00191D3C"/>
    <w:rsid w:val="00192168"/>
    <w:rsid w:val="00194745"/>
    <w:rsid w:val="001947CA"/>
    <w:rsid w:val="00195A6A"/>
    <w:rsid w:val="001961F0"/>
    <w:rsid w:val="00196325"/>
    <w:rsid w:val="00196735"/>
    <w:rsid w:val="00197382"/>
    <w:rsid w:val="001978DB"/>
    <w:rsid w:val="001A0BD2"/>
    <w:rsid w:val="001A2A22"/>
    <w:rsid w:val="001A3C05"/>
    <w:rsid w:val="001A3F8F"/>
    <w:rsid w:val="001A3FF2"/>
    <w:rsid w:val="001A4E49"/>
    <w:rsid w:val="001A5590"/>
    <w:rsid w:val="001B0C64"/>
    <w:rsid w:val="001B2B0D"/>
    <w:rsid w:val="001B30E6"/>
    <w:rsid w:val="001B3C56"/>
    <w:rsid w:val="001B5BDF"/>
    <w:rsid w:val="001B6A19"/>
    <w:rsid w:val="001B6FAF"/>
    <w:rsid w:val="001C2E6F"/>
    <w:rsid w:val="001C5C15"/>
    <w:rsid w:val="001C5C2A"/>
    <w:rsid w:val="001C61AE"/>
    <w:rsid w:val="001C66E6"/>
    <w:rsid w:val="001C73DA"/>
    <w:rsid w:val="001C784D"/>
    <w:rsid w:val="001D0ADD"/>
    <w:rsid w:val="001D0EF1"/>
    <w:rsid w:val="001D1AB4"/>
    <w:rsid w:val="001D2B8A"/>
    <w:rsid w:val="001D408C"/>
    <w:rsid w:val="001D5B3B"/>
    <w:rsid w:val="001D5B86"/>
    <w:rsid w:val="001D7402"/>
    <w:rsid w:val="001E024F"/>
    <w:rsid w:val="001E0E8E"/>
    <w:rsid w:val="001E3B6D"/>
    <w:rsid w:val="001E5FC0"/>
    <w:rsid w:val="001E6CFF"/>
    <w:rsid w:val="001E7859"/>
    <w:rsid w:val="001F1334"/>
    <w:rsid w:val="001F1AFA"/>
    <w:rsid w:val="001F1B39"/>
    <w:rsid w:val="001F337A"/>
    <w:rsid w:val="001F344D"/>
    <w:rsid w:val="001F37BA"/>
    <w:rsid w:val="001F411B"/>
    <w:rsid w:val="001F447D"/>
    <w:rsid w:val="001F499B"/>
    <w:rsid w:val="001F5484"/>
    <w:rsid w:val="001F6A13"/>
    <w:rsid w:val="00202347"/>
    <w:rsid w:val="00202C86"/>
    <w:rsid w:val="00202D4E"/>
    <w:rsid w:val="00203332"/>
    <w:rsid w:val="0020376F"/>
    <w:rsid w:val="00204F13"/>
    <w:rsid w:val="00205F60"/>
    <w:rsid w:val="00205F9B"/>
    <w:rsid w:val="002071B4"/>
    <w:rsid w:val="002078FD"/>
    <w:rsid w:val="00210630"/>
    <w:rsid w:val="00210944"/>
    <w:rsid w:val="00210B23"/>
    <w:rsid w:val="0021417C"/>
    <w:rsid w:val="002145CC"/>
    <w:rsid w:val="0021537D"/>
    <w:rsid w:val="00220A3A"/>
    <w:rsid w:val="002215A1"/>
    <w:rsid w:val="002223A5"/>
    <w:rsid w:val="00222DF3"/>
    <w:rsid w:val="002232DF"/>
    <w:rsid w:val="00224227"/>
    <w:rsid w:val="00224F3F"/>
    <w:rsid w:val="002254E3"/>
    <w:rsid w:val="00225C0D"/>
    <w:rsid w:val="00225DEB"/>
    <w:rsid w:val="00230119"/>
    <w:rsid w:val="0023016D"/>
    <w:rsid w:val="002325AC"/>
    <w:rsid w:val="00234CE3"/>
    <w:rsid w:val="002361CA"/>
    <w:rsid w:val="0023629E"/>
    <w:rsid w:val="00240CAD"/>
    <w:rsid w:val="00242CA8"/>
    <w:rsid w:val="00243092"/>
    <w:rsid w:val="00243B7A"/>
    <w:rsid w:val="002453A3"/>
    <w:rsid w:val="0024606C"/>
    <w:rsid w:val="002471E0"/>
    <w:rsid w:val="00247A08"/>
    <w:rsid w:val="00251198"/>
    <w:rsid w:val="00251352"/>
    <w:rsid w:val="00252F98"/>
    <w:rsid w:val="002552F8"/>
    <w:rsid w:val="00255E97"/>
    <w:rsid w:val="00256651"/>
    <w:rsid w:val="00256FBC"/>
    <w:rsid w:val="00262652"/>
    <w:rsid w:val="0026486C"/>
    <w:rsid w:val="002650A4"/>
    <w:rsid w:val="002656B1"/>
    <w:rsid w:val="00266380"/>
    <w:rsid w:val="00266971"/>
    <w:rsid w:val="002671ED"/>
    <w:rsid w:val="002679F0"/>
    <w:rsid w:val="00270406"/>
    <w:rsid w:val="002709D3"/>
    <w:rsid w:val="00271D30"/>
    <w:rsid w:val="00275751"/>
    <w:rsid w:val="00275827"/>
    <w:rsid w:val="00275849"/>
    <w:rsid w:val="00276927"/>
    <w:rsid w:val="0027762F"/>
    <w:rsid w:val="002776A3"/>
    <w:rsid w:val="00277712"/>
    <w:rsid w:val="00277CD7"/>
    <w:rsid w:val="00280A0B"/>
    <w:rsid w:val="00281210"/>
    <w:rsid w:val="00281B08"/>
    <w:rsid w:val="00282982"/>
    <w:rsid w:val="00283D8C"/>
    <w:rsid w:val="00284654"/>
    <w:rsid w:val="00284CED"/>
    <w:rsid w:val="00284EDD"/>
    <w:rsid w:val="00285ACF"/>
    <w:rsid w:val="00285BDC"/>
    <w:rsid w:val="00285E78"/>
    <w:rsid w:val="00286165"/>
    <w:rsid w:val="00287DB0"/>
    <w:rsid w:val="0029015D"/>
    <w:rsid w:val="00290A28"/>
    <w:rsid w:val="00291DFA"/>
    <w:rsid w:val="002932F3"/>
    <w:rsid w:val="00293868"/>
    <w:rsid w:val="00296F5A"/>
    <w:rsid w:val="002A0D65"/>
    <w:rsid w:val="002A14B4"/>
    <w:rsid w:val="002A2083"/>
    <w:rsid w:val="002A249E"/>
    <w:rsid w:val="002A365D"/>
    <w:rsid w:val="002A5DF9"/>
    <w:rsid w:val="002A6902"/>
    <w:rsid w:val="002A7AEC"/>
    <w:rsid w:val="002B000D"/>
    <w:rsid w:val="002B0EF1"/>
    <w:rsid w:val="002B2212"/>
    <w:rsid w:val="002B33F0"/>
    <w:rsid w:val="002B3938"/>
    <w:rsid w:val="002B54B0"/>
    <w:rsid w:val="002B5C7F"/>
    <w:rsid w:val="002B5D06"/>
    <w:rsid w:val="002B6122"/>
    <w:rsid w:val="002B625E"/>
    <w:rsid w:val="002C4FA4"/>
    <w:rsid w:val="002C5A2E"/>
    <w:rsid w:val="002C605E"/>
    <w:rsid w:val="002C6B84"/>
    <w:rsid w:val="002C75CF"/>
    <w:rsid w:val="002C7AE6"/>
    <w:rsid w:val="002D05BA"/>
    <w:rsid w:val="002D0AFC"/>
    <w:rsid w:val="002D34E3"/>
    <w:rsid w:val="002D42DB"/>
    <w:rsid w:val="002D5381"/>
    <w:rsid w:val="002D5C86"/>
    <w:rsid w:val="002D6215"/>
    <w:rsid w:val="002E0A3E"/>
    <w:rsid w:val="002E1077"/>
    <w:rsid w:val="002E2DC7"/>
    <w:rsid w:val="002E3C33"/>
    <w:rsid w:val="002E7028"/>
    <w:rsid w:val="002F008E"/>
    <w:rsid w:val="002F3936"/>
    <w:rsid w:val="002F4CAF"/>
    <w:rsid w:val="002F4D0C"/>
    <w:rsid w:val="002F5881"/>
    <w:rsid w:val="002F613D"/>
    <w:rsid w:val="002F75CF"/>
    <w:rsid w:val="002F78F9"/>
    <w:rsid w:val="002F7BA4"/>
    <w:rsid w:val="002F7D12"/>
    <w:rsid w:val="00300794"/>
    <w:rsid w:val="00300A31"/>
    <w:rsid w:val="00302312"/>
    <w:rsid w:val="00303804"/>
    <w:rsid w:val="003058ED"/>
    <w:rsid w:val="003105F1"/>
    <w:rsid w:val="00310B00"/>
    <w:rsid w:val="00311351"/>
    <w:rsid w:val="00311388"/>
    <w:rsid w:val="00311426"/>
    <w:rsid w:val="003116FB"/>
    <w:rsid w:val="003117F8"/>
    <w:rsid w:val="00311F26"/>
    <w:rsid w:val="00313D93"/>
    <w:rsid w:val="00314000"/>
    <w:rsid w:val="00314068"/>
    <w:rsid w:val="00314335"/>
    <w:rsid w:val="0031433A"/>
    <w:rsid w:val="00315648"/>
    <w:rsid w:val="0031636A"/>
    <w:rsid w:val="00316432"/>
    <w:rsid w:val="00316AA6"/>
    <w:rsid w:val="00317A25"/>
    <w:rsid w:val="00317B91"/>
    <w:rsid w:val="00320DEC"/>
    <w:rsid w:val="0032145F"/>
    <w:rsid w:val="00322292"/>
    <w:rsid w:val="003224CE"/>
    <w:rsid w:val="00322FAC"/>
    <w:rsid w:val="0032465F"/>
    <w:rsid w:val="003248AE"/>
    <w:rsid w:val="003258AD"/>
    <w:rsid w:val="0032717D"/>
    <w:rsid w:val="003303C2"/>
    <w:rsid w:val="00332CB3"/>
    <w:rsid w:val="00334264"/>
    <w:rsid w:val="00334B7B"/>
    <w:rsid w:val="00335027"/>
    <w:rsid w:val="003364E9"/>
    <w:rsid w:val="00336D40"/>
    <w:rsid w:val="00336F52"/>
    <w:rsid w:val="0033734B"/>
    <w:rsid w:val="0033791A"/>
    <w:rsid w:val="003422C3"/>
    <w:rsid w:val="003423E4"/>
    <w:rsid w:val="00342F25"/>
    <w:rsid w:val="003430CD"/>
    <w:rsid w:val="00343CEA"/>
    <w:rsid w:val="00345207"/>
    <w:rsid w:val="003467CE"/>
    <w:rsid w:val="0034701D"/>
    <w:rsid w:val="003479EC"/>
    <w:rsid w:val="00347F53"/>
    <w:rsid w:val="003500C8"/>
    <w:rsid w:val="003513F1"/>
    <w:rsid w:val="003514F6"/>
    <w:rsid w:val="0035637E"/>
    <w:rsid w:val="003578A4"/>
    <w:rsid w:val="00357C57"/>
    <w:rsid w:val="00357DF0"/>
    <w:rsid w:val="00360F9B"/>
    <w:rsid w:val="00362EF4"/>
    <w:rsid w:val="00363128"/>
    <w:rsid w:val="0036434D"/>
    <w:rsid w:val="0036568C"/>
    <w:rsid w:val="00366FAA"/>
    <w:rsid w:val="00367463"/>
    <w:rsid w:val="003676E5"/>
    <w:rsid w:val="00370048"/>
    <w:rsid w:val="003710EC"/>
    <w:rsid w:val="00371C63"/>
    <w:rsid w:val="00371C71"/>
    <w:rsid w:val="00371F49"/>
    <w:rsid w:val="0037226F"/>
    <w:rsid w:val="0037230D"/>
    <w:rsid w:val="00373546"/>
    <w:rsid w:val="003743AA"/>
    <w:rsid w:val="0037596E"/>
    <w:rsid w:val="0037703E"/>
    <w:rsid w:val="00380F7D"/>
    <w:rsid w:val="00381385"/>
    <w:rsid w:val="00381E0F"/>
    <w:rsid w:val="003824D5"/>
    <w:rsid w:val="00383085"/>
    <w:rsid w:val="00383FB1"/>
    <w:rsid w:val="003840E9"/>
    <w:rsid w:val="0038538B"/>
    <w:rsid w:val="00390B1A"/>
    <w:rsid w:val="00393012"/>
    <w:rsid w:val="003965CE"/>
    <w:rsid w:val="00396AA4"/>
    <w:rsid w:val="00396CF1"/>
    <w:rsid w:val="003977C7"/>
    <w:rsid w:val="003A04BF"/>
    <w:rsid w:val="003A073F"/>
    <w:rsid w:val="003A0E51"/>
    <w:rsid w:val="003A378C"/>
    <w:rsid w:val="003A3BC0"/>
    <w:rsid w:val="003A4E4E"/>
    <w:rsid w:val="003A62AE"/>
    <w:rsid w:val="003A6CE6"/>
    <w:rsid w:val="003A6FE7"/>
    <w:rsid w:val="003B0DC4"/>
    <w:rsid w:val="003B1C44"/>
    <w:rsid w:val="003B2E3C"/>
    <w:rsid w:val="003B32E4"/>
    <w:rsid w:val="003B4FE7"/>
    <w:rsid w:val="003B51DB"/>
    <w:rsid w:val="003B5D28"/>
    <w:rsid w:val="003B6A4A"/>
    <w:rsid w:val="003B7CC4"/>
    <w:rsid w:val="003B7F3E"/>
    <w:rsid w:val="003C0644"/>
    <w:rsid w:val="003C104B"/>
    <w:rsid w:val="003C1176"/>
    <w:rsid w:val="003C15CF"/>
    <w:rsid w:val="003C30AF"/>
    <w:rsid w:val="003C314C"/>
    <w:rsid w:val="003C37CB"/>
    <w:rsid w:val="003C3DB9"/>
    <w:rsid w:val="003C77D3"/>
    <w:rsid w:val="003D085C"/>
    <w:rsid w:val="003D30D0"/>
    <w:rsid w:val="003D393B"/>
    <w:rsid w:val="003D6878"/>
    <w:rsid w:val="003E1E66"/>
    <w:rsid w:val="003E2112"/>
    <w:rsid w:val="003E2BC6"/>
    <w:rsid w:val="003E50FA"/>
    <w:rsid w:val="003E5A5B"/>
    <w:rsid w:val="003E7F0B"/>
    <w:rsid w:val="003F0597"/>
    <w:rsid w:val="003F1A86"/>
    <w:rsid w:val="003F3003"/>
    <w:rsid w:val="003F3224"/>
    <w:rsid w:val="003F39EB"/>
    <w:rsid w:val="003F5CF3"/>
    <w:rsid w:val="003F692D"/>
    <w:rsid w:val="004006DB"/>
    <w:rsid w:val="00400A1E"/>
    <w:rsid w:val="00400B9C"/>
    <w:rsid w:val="004010D9"/>
    <w:rsid w:val="00401D8A"/>
    <w:rsid w:val="00401E8A"/>
    <w:rsid w:val="004029CD"/>
    <w:rsid w:val="00402B84"/>
    <w:rsid w:val="00403691"/>
    <w:rsid w:val="004040D9"/>
    <w:rsid w:val="00404A13"/>
    <w:rsid w:val="00404AB8"/>
    <w:rsid w:val="004059E4"/>
    <w:rsid w:val="00405B09"/>
    <w:rsid w:val="00405FD3"/>
    <w:rsid w:val="00406ACB"/>
    <w:rsid w:val="00407C00"/>
    <w:rsid w:val="0041011D"/>
    <w:rsid w:val="00410323"/>
    <w:rsid w:val="00410654"/>
    <w:rsid w:val="00410D0C"/>
    <w:rsid w:val="00410E46"/>
    <w:rsid w:val="0041110F"/>
    <w:rsid w:val="004119EC"/>
    <w:rsid w:val="00411EED"/>
    <w:rsid w:val="004127C0"/>
    <w:rsid w:val="004128CF"/>
    <w:rsid w:val="00414301"/>
    <w:rsid w:val="00414E08"/>
    <w:rsid w:val="00416F2F"/>
    <w:rsid w:val="00421295"/>
    <w:rsid w:val="00421B12"/>
    <w:rsid w:val="00421B23"/>
    <w:rsid w:val="004238D3"/>
    <w:rsid w:val="00426056"/>
    <w:rsid w:val="00427731"/>
    <w:rsid w:val="00427E89"/>
    <w:rsid w:val="004304B2"/>
    <w:rsid w:val="00430D08"/>
    <w:rsid w:val="00431866"/>
    <w:rsid w:val="0043191A"/>
    <w:rsid w:val="0043351F"/>
    <w:rsid w:val="00435869"/>
    <w:rsid w:val="0043618A"/>
    <w:rsid w:val="00436C43"/>
    <w:rsid w:val="00437A8C"/>
    <w:rsid w:val="0044093D"/>
    <w:rsid w:val="004423AA"/>
    <w:rsid w:val="004424A4"/>
    <w:rsid w:val="00442719"/>
    <w:rsid w:val="00444444"/>
    <w:rsid w:val="00444758"/>
    <w:rsid w:val="0044504A"/>
    <w:rsid w:val="0044560E"/>
    <w:rsid w:val="004456BA"/>
    <w:rsid w:val="00447BB3"/>
    <w:rsid w:val="00450010"/>
    <w:rsid w:val="0045018B"/>
    <w:rsid w:val="0045165F"/>
    <w:rsid w:val="00452A1A"/>
    <w:rsid w:val="00454023"/>
    <w:rsid w:val="0045430F"/>
    <w:rsid w:val="00455849"/>
    <w:rsid w:val="00455E09"/>
    <w:rsid w:val="0045628C"/>
    <w:rsid w:val="004563AE"/>
    <w:rsid w:val="00456D7D"/>
    <w:rsid w:val="00456DD0"/>
    <w:rsid w:val="00456E78"/>
    <w:rsid w:val="00457EF1"/>
    <w:rsid w:val="00457F32"/>
    <w:rsid w:val="00460498"/>
    <w:rsid w:val="00460A23"/>
    <w:rsid w:val="00461048"/>
    <w:rsid w:val="004610D9"/>
    <w:rsid w:val="004612FA"/>
    <w:rsid w:val="00462BA8"/>
    <w:rsid w:val="004638C6"/>
    <w:rsid w:val="00464C81"/>
    <w:rsid w:val="004673A5"/>
    <w:rsid w:val="004722F4"/>
    <w:rsid w:val="00472DBF"/>
    <w:rsid w:val="004730A1"/>
    <w:rsid w:val="00473220"/>
    <w:rsid w:val="00473E08"/>
    <w:rsid w:val="0047412E"/>
    <w:rsid w:val="004748FD"/>
    <w:rsid w:val="00475C0D"/>
    <w:rsid w:val="00476D50"/>
    <w:rsid w:val="004808BA"/>
    <w:rsid w:val="00484D28"/>
    <w:rsid w:val="0048556A"/>
    <w:rsid w:val="00490A9A"/>
    <w:rsid w:val="004921E1"/>
    <w:rsid w:val="00492EEC"/>
    <w:rsid w:val="0049347B"/>
    <w:rsid w:val="00494C88"/>
    <w:rsid w:val="004958C1"/>
    <w:rsid w:val="0049620F"/>
    <w:rsid w:val="00496342"/>
    <w:rsid w:val="00496A23"/>
    <w:rsid w:val="00496D6D"/>
    <w:rsid w:val="00496E69"/>
    <w:rsid w:val="00497901"/>
    <w:rsid w:val="0049793E"/>
    <w:rsid w:val="004979CE"/>
    <w:rsid w:val="004A0C28"/>
    <w:rsid w:val="004A10AE"/>
    <w:rsid w:val="004A27F9"/>
    <w:rsid w:val="004A5986"/>
    <w:rsid w:val="004A6C58"/>
    <w:rsid w:val="004B088E"/>
    <w:rsid w:val="004B0D5E"/>
    <w:rsid w:val="004B22F8"/>
    <w:rsid w:val="004B243E"/>
    <w:rsid w:val="004B2792"/>
    <w:rsid w:val="004B31B9"/>
    <w:rsid w:val="004B3ED8"/>
    <w:rsid w:val="004B4835"/>
    <w:rsid w:val="004B48C1"/>
    <w:rsid w:val="004B4CB1"/>
    <w:rsid w:val="004B4FFD"/>
    <w:rsid w:val="004B62FB"/>
    <w:rsid w:val="004B63A2"/>
    <w:rsid w:val="004B761F"/>
    <w:rsid w:val="004B77DA"/>
    <w:rsid w:val="004B7EF2"/>
    <w:rsid w:val="004C002C"/>
    <w:rsid w:val="004C03D0"/>
    <w:rsid w:val="004C0BE2"/>
    <w:rsid w:val="004C2301"/>
    <w:rsid w:val="004C3CFB"/>
    <w:rsid w:val="004C5204"/>
    <w:rsid w:val="004C5D58"/>
    <w:rsid w:val="004C6ECE"/>
    <w:rsid w:val="004C7020"/>
    <w:rsid w:val="004C7168"/>
    <w:rsid w:val="004C74B1"/>
    <w:rsid w:val="004C75DB"/>
    <w:rsid w:val="004C7A90"/>
    <w:rsid w:val="004D035B"/>
    <w:rsid w:val="004D1E2C"/>
    <w:rsid w:val="004D20EB"/>
    <w:rsid w:val="004D306D"/>
    <w:rsid w:val="004D315B"/>
    <w:rsid w:val="004D34FC"/>
    <w:rsid w:val="004D3BAD"/>
    <w:rsid w:val="004D5111"/>
    <w:rsid w:val="004D695E"/>
    <w:rsid w:val="004E064A"/>
    <w:rsid w:val="004E1447"/>
    <w:rsid w:val="004E1EA3"/>
    <w:rsid w:val="004E2063"/>
    <w:rsid w:val="004E2EB7"/>
    <w:rsid w:val="004E3191"/>
    <w:rsid w:val="004E37E5"/>
    <w:rsid w:val="004E3E06"/>
    <w:rsid w:val="004E5EA4"/>
    <w:rsid w:val="004F0DCE"/>
    <w:rsid w:val="004F23EF"/>
    <w:rsid w:val="004F48C2"/>
    <w:rsid w:val="004F4972"/>
    <w:rsid w:val="004F522B"/>
    <w:rsid w:val="004F57A9"/>
    <w:rsid w:val="004F6D6D"/>
    <w:rsid w:val="00500163"/>
    <w:rsid w:val="0050055A"/>
    <w:rsid w:val="00500A9C"/>
    <w:rsid w:val="005011E8"/>
    <w:rsid w:val="0050146D"/>
    <w:rsid w:val="005052FF"/>
    <w:rsid w:val="00505CFD"/>
    <w:rsid w:val="005065EB"/>
    <w:rsid w:val="00506C3D"/>
    <w:rsid w:val="005075E8"/>
    <w:rsid w:val="00510777"/>
    <w:rsid w:val="005107EC"/>
    <w:rsid w:val="005116C1"/>
    <w:rsid w:val="005142D2"/>
    <w:rsid w:val="00515141"/>
    <w:rsid w:val="005151DA"/>
    <w:rsid w:val="00517211"/>
    <w:rsid w:val="00517484"/>
    <w:rsid w:val="005204DB"/>
    <w:rsid w:val="00520D78"/>
    <w:rsid w:val="0052364F"/>
    <w:rsid w:val="005237B4"/>
    <w:rsid w:val="0052532E"/>
    <w:rsid w:val="005274F7"/>
    <w:rsid w:val="005275AF"/>
    <w:rsid w:val="00527B33"/>
    <w:rsid w:val="00527B8C"/>
    <w:rsid w:val="00527D47"/>
    <w:rsid w:val="00530663"/>
    <w:rsid w:val="00530BD3"/>
    <w:rsid w:val="00532703"/>
    <w:rsid w:val="005329B4"/>
    <w:rsid w:val="00532B35"/>
    <w:rsid w:val="005341B9"/>
    <w:rsid w:val="00534865"/>
    <w:rsid w:val="005350AB"/>
    <w:rsid w:val="00535DAF"/>
    <w:rsid w:val="00535E52"/>
    <w:rsid w:val="005410CC"/>
    <w:rsid w:val="00542418"/>
    <w:rsid w:val="005425C3"/>
    <w:rsid w:val="00542754"/>
    <w:rsid w:val="0054332D"/>
    <w:rsid w:val="0054435D"/>
    <w:rsid w:val="005449FA"/>
    <w:rsid w:val="00544F49"/>
    <w:rsid w:val="00547488"/>
    <w:rsid w:val="00547535"/>
    <w:rsid w:val="00547EE5"/>
    <w:rsid w:val="00550691"/>
    <w:rsid w:val="005508D2"/>
    <w:rsid w:val="00550FD2"/>
    <w:rsid w:val="00551E81"/>
    <w:rsid w:val="005520BD"/>
    <w:rsid w:val="00553417"/>
    <w:rsid w:val="005561AF"/>
    <w:rsid w:val="0055638E"/>
    <w:rsid w:val="00556EE2"/>
    <w:rsid w:val="00557704"/>
    <w:rsid w:val="005613CE"/>
    <w:rsid w:val="00565A7C"/>
    <w:rsid w:val="00565CD8"/>
    <w:rsid w:val="005666F2"/>
    <w:rsid w:val="00566B6F"/>
    <w:rsid w:val="005672D5"/>
    <w:rsid w:val="0057083E"/>
    <w:rsid w:val="0057279C"/>
    <w:rsid w:val="0057303B"/>
    <w:rsid w:val="005730A2"/>
    <w:rsid w:val="00573B8F"/>
    <w:rsid w:val="005757FE"/>
    <w:rsid w:val="00575C9B"/>
    <w:rsid w:val="005774B1"/>
    <w:rsid w:val="00577604"/>
    <w:rsid w:val="0058003F"/>
    <w:rsid w:val="00581778"/>
    <w:rsid w:val="00581C49"/>
    <w:rsid w:val="005833D6"/>
    <w:rsid w:val="0058445A"/>
    <w:rsid w:val="00584FC0"/>
    <w:rsid w:val="005900B4"/>
    <w:rsid w:val="00590DF1"/>
    <w:rsid w:val="00591151"/>
    <w:rsid w:val="005936DF"/>
    <w:rsid w:val="00593813"/>
    <w:rsid w:val="0059384F"/>
    <w:rsid w:val="00593C4D"/>
    <w:rsid w:val="00593C80"/>
    <w:rsid w:val="00593F08"/>
    <w:rsid w:val="005963BC"/>
    <w:rsid w:val="005A016C"/>
    <w:rsid w:val="005A06C1"/>
    <w:rsid w:val="005A0A67"/>
    <w:rsid w:val="005A145E"/>
    <w:rsid w:val="005A2826"/>
    <w:rsid w:val="005A29CB"/>
    <w:rsid w:val="005A30AE"/>
    <w:rsid w:val="005A312C"/>
    <w:rsid w:val="005A388F"/>
    <w:rsid w:val="005A3973"/>
    <w:rsid w:val="005A5B19"/>
    <w:rsid w:val="005A5FD7"/>
    <w:rsid w:val="005A7121"/>
    <w:rsid w:val="005A767E"/>
    <w:rsid w:val="005B0ABE"/>
    <w:rsid w:val="005B0B3E"/>
    <w:rsid w:val="005B12EA"/>
    <w:rsid w:val="005B26B8"/>
    <w:rsid w:val="005B3C17"/>
    <w:rsid w:val="005B3D20"/>
    <w:rsid w:val="005B430F"/>
    <w:rsid w:val="005B4DA9"/>
    <w:rsid w:val="005B692A"/>
    <w:rsid w:val="005C152C"/>
    <w:rsid w:val="005C16CB"/>
    <w:rsid w:val="005C2336"/>
    <w:rsid w:val="005C35F9"/>
    <w:rsid w:val="005C39DD"/>
    <w:rsid w:val="005C46A6"/>
    <w:rsid w:val="005C51FD"/>
    <w:rsid w:val="005C6500"/>
    <w:rsid w:val="005C7A90"/>
    <w:rsid w:val="005C7E64"/>
    <w:rsid w:val="005D042A"/>
    <w:rsid w:val="005D0EFE"/>
    <w:rsid w:val="005D11C5"/>
    <w:rsid w:val="005D32DE"/>
    <w:rsid w:val="005D3A2D"/>
    <w:rsid w:val="005D4631"/>
    <w:rsid w:val="005D4AA0"/>
    <w:rsid w:val="005D5CB7"/>
    <w:rsid w:val="005D6A77"/>
    <w:rsid w:val="005D7648"/>
    <w:rsid w:val="005E0E47"/>
    <w:rsid w:val="005E17E2"/>
    <w:rsid w:val="005E2523"/>
    <w:rsid w:val="005E5838"/>
    <w:rsid w:val="005E5A1E"/>
    <w:rsid w:val="005E6F7A"/>
    <w:rsid w:val="005E7261"/>
    <w:rsid w:val="005E733E"/>
    <w:rsid w:val="005E7F62"/>
    <w:rsid w:val="005F0F25"/>
    <w:rsid w:val="005F16D0"/>
    <w:rsid w:val="005F26E1"/>
    <w:rsid w:val="005F29F8"/>
    <w:rsid w:val="005F2C0A"/>
    <w:rsid w:val="005F359A"/>
    <w:rsid w:val="005F3B0A"/>
    <w:rsid w:val="005F3E18"/>
    <w:rsid w:val="005F5657"/>
    <w:rsid w:val="005F7584"/>
    <w:rsid w:val="006001BB"/>
    <w:rsid w:val="0060328C"/>
    <w:rsid w:val="006035AF"/>
    <w:rsid w:val="00603A72"/>
    <w:rsid w:val="00603ED9"/>
    <w:rsid w:val="0060480A"/>
    <w:rsid w:val="006049B5"/>
    <w:rsid w:val="00606FD2"/>
    <w:rsid w:val="00607F6B"/>
    <w:rsid w:val="006103E3"/>
    <w:rsid w:val="00610E24"/>
    <w:rsid w:val="00612A86"/>
    <w:rsid w:val="00613D7F"/>
    <w:rsid w:val="00615A81"/>
    <w:rsid w:val="00615B11"/>
    <w:rsid w:val="0062010C"/>
    <w:rsid w:val="006208F4"/>
    <w:rsid w:val="006216E4"/>
    <w:rsid w:val="00621856"/>
    <w:rsid w:val="0062303D"/>
    <w:rsid w:val="00624683"/>
    <w:rsid w:val="00625D4E"/>
    <w:rsid w:val="00627081"/>
    <w:rsid w:val="006270E7"/>
    <w:rsid w:val="00631540"/>
    <w:rsid w:val="00632531"/>
    <w:rsid w:val="00632C84"/>
    <w:rsid w:val="00635536"/>
    <w:rsid w:val="006355E1"/>
    <w:rsid w:val="00636417"/>
    <w:rsid w:val="006367DA"/>
    <w:rsid w:val="00636CFF"/>
    <w:rsid w:val="00636D60"/>
    <w:rsid w:val="00637DF2"/>
    <w:rsid w:val="00640EA8"/>
    <w:rsid w:val="00640FBB"/>
    <w:rsid w:val="00641071"/>
    <w:rsid w:val="0064261B"/>
    <w:rsid w:val="0064296B"/>
    <w:rsid w:val="006444AB"/>
    <w:rsid w:val="006449AF"/>
    <w:rsid w:val="00645C61"/>
    <w:rsid w:val="006460FA"/>
    <w:rsid w:val="0064683D"/>
    <w:rsid w:val="0065003B"/>
    <w:rsid w:val="00650309"/>
    <w:rsid w:val="00656AE7"/>
    <w:rsid w:val="006575FD"/>
    <w:rsid w:val="0065766E"/>
    <w:rsid w:val="00657E8A"/>
    <w:rsid w:val="006600B7"/>
    <w:rsid w:val="006610AF"/>
    <w:rsid w:val="006630AC"/>
    <w:rsid w:val="00663A54"/>
    <w:rsid w:val="006642D0"/>
    <w:rsid w:val="00664F1D"/>
    <w:rsid w:val="00664F8E"/>
    <w:rsid w:val="006650CC"/>
    <w:rsid w:val="00665266"/>
    <w:rsid w:val="00666447"/>
    <w:rsid w:val="00666913"/>
    <w:rsid w:val="00667645"/>
    <w:rsid w:val="006676D5"/>
    <w:rsid w:val="00667F37"/>
    <w:rsid w:val="0067080A"/>
    <w:rsid w:val="00670D85"/>
    <w:rsid w:val="006713E1"/>
    <w:rsid w:val="006719CF"/>
    <w:rsid w:val="00672113"/>
    <w:rsid w:val="0067263C"/>
    <w:rsid w:val="00672CC2"/>
    <w:rsid w:val="006732ED"/>
    <w:rsid w:val="00674397"/>
    <w:rsid w:val="00674638"/>
    <w:rsid w:val="00675056"/>
    <w:rsid w:val="006754D9"/>
    <w:rsid w:val="00675BB7"/>
    <w:rsid w:val="00675C06"/>
    <w:rsid w:val="00681FF6"/>
    <w:rsid w:val="00682014"/>
    <w:rsid w:val="00682626"/>
    <w:rsid w:val="006836FC"/>
    <w:rsid w:val="00685804"/>
    <w:rsid w:val="00686899"/>
    <w:rsid w:val="00686EDB"/>
    <w:rsid w:val="006875A0"/>
    <w:rsid w:val="0068788F"/>
    <w:rsid w:val="00690976"/>
    <w:rsid w:val="00691468"/>
    <w:rsid w:val="00692728"/>
    <w:rsid w:val="006934EC"/>
    <w:rsid w:val="006945D5"/>
    <w:rsid w:val="00694B41"/>
    <w:rsid w:val="00694E68"/>
    <w:rsid w:val="00694F29"/>
    <w:rsid w:val="00695150"/>
    <w:rsid w:val="00696DC5"/>
    <w:rsid w:val="006A08D3"/>
    <w:rsid w:val="006A1055"/>
    <w:rsid w:val="006A1D95"/>
    <w:rsid w:val="006A5990"/>
    <w:rsid w:val="006A61FD"/>
    <w:rsid w:val="006A6AA5"/>
    <w:rsid w:val="006A6BF2"/>
    <w:rsid w:val="006A7869"/>
    <w:rsid w:val="006B0C17"/>
    <w:rsid w:val="006B2348"/>
    <w:rsid w:val="006B3487"/>
    <w:rsid w:val="006B3789"/>
    <w:rsid w:val="006B5247"/>
    <w:rsid w:val="006B5BA2"/>
    <w:rsid w:val="006B5DB3"/>
    <w:rsid w:val="006B6357"/>
    <w:rsid w:val="006B6470"/>
    <w:rsid w:val="006B6C2D"/>
    <w:rsid w:val="006B74E0"/>
    <w:rsid w:val="006B7837"/>
    <w:rsid w:val="006C0720"/>
    <w:rsid w:val="006C1875"/>
    <w:rsid w:val="006C285D"/>
    <w:rsid w:val="006C520D"/>
    <w:rsid w:val="006C5A9F"/>
    <w:rsid w:val="006C654B"/>
    <w:rsid w:val="006C7D5F"/>
    <w:rsid w:val="006D07A8"/>
    <w:rsid w:val="006D1A3A"/>
    <w:rsid w:val="006D219A"/>
    <w:rsid w:val="006D2A0E"/>
    <w:rsid w:val="006D3CCE"/>
    <w:rsid w:val="006D3EB1"/>
    <w:rsid w:val="006D5830"/>
    <w:rsid w:val="006D5A4A"/>
    <w:rsid w:val="006D7038"/>
    <w:rsid w:val="006E05E3"/>
    <w:rsid w:val="006E0A1A"/>
    <w:rsid w:val="006E0DEB"/>
    <w:rsid w:val="006E2282"/>
    <w:rsid w:val="006E318B"/>
    <w:rsid w:val="006E3B49"/>
    <w:rsid w:val="006E3C22"/>
    <w:rsid w:val="006E40F3"/>
    <w:rsid w:val="006E4975"/>
    <w:rsid w:val="006E51C9"/>
    <w:rsid w:val="006E58F0"/>
    <w:rsid w:val="006E7422"/>
    <w:rsid w:val="006E752B"/>
    <w:rsid w:val="006F027F"/>
    <w:rsid w:val="006F0BB3"/>
    <w:rsid w:val="006F0F51"/>
    <w:rsid w:val="006F1DD9"/>
    <w:rsid w:val="006F1E36"/>
    <w:rsid w:val="006F3C46"/>
    <w:rsid w:val="006F4D24"/>
    <w:rsid w:val="006F6D66"/>
    <w:rsid w:val="0070083F"/>
    <w:rsid w:val="00700CAD"/>
    <w:rsid w:val="00701701"/>
    <w:rsid w:val="00701C7A"/>
    <w:rsid w:val="00702833"/>
    <w:rsid w:val="00702D2B"/>
    <w:rsid w:val="00703369"/>
    <w:rsid w:val="0070384F"/>
    <w:rsid w:val="00703BBB"/>
    <w:rsid w:val="00703F8A"/>
    <w:rsid w:val="00705007"/>
    <w:rsid w:val="0070518D"/>
    <w:rsid w:val="00706A09"/>
    <w:rsid w:val="0070710C"/>
    <w:rsid w:val="0070792B"/>
    <w:rsid w:val="007105F1"/>
    <w:rsid w:val="00711FC9"/>
    <w:rsid w:val="00713653"/>
    <w:rsid w:val="0071464F"/>
    <w:rsid w:val="00715715"/>
    <w:rsid w:val="00715823"/>
    <w:rsid w:val="007167D5"/>
    <w:rsid w:val="00716D50"/>
    <w:rsid w:val="0071717E"/>
    <w:rsid w:val="00717D7D"/>
    <w:rsid w:val="00723602"/>
    <w:rsid w:val="007237BB"/>
    <w:rsid w:val="00725108"/>
    <w:rsid w:val="00725F00"/>
    <w:rsid w:val="0072720F"/>
    <w:rsid w:val="00727D9F"/>
    <w:rsid w:val="00731F4B"/>
    <w:rsid w:val="00732AD1"/>
    <w:rsid w:val="0073319B"/>
    <w:rsid w:val="007340E1"/>
    <w:rsid w:val="00734273"/>
    <w:rsid w:val="007344A0"/>
    <w:rsid w:val="0073468D"/>
    <w:rsid w:val="00736C5B"/>
    <w:rsid w:val="007370C3"/>
    <w:rsid w:val="00737732"/>
    <w:rsid w:val="00737EE2"/>
    <w:rsid w:val="00737F30"/>
    <w:rsid w:val="007400AE"/>
    <w:rsid w:val="007410F4"/>
    <w:rsid w:val="00742DE1"/>
    <w:rsid w:val="0074443A"/>
    <w:rsid w:val="00745011"/>
    <w:rsid w:val="007475D2"/>
    <w:rsid w:val="00747777"/>
    <w:rsid w:val="00747BCC"/>
    <w:rsid w:val="0075055E"/>
    <w:rsid w:val="007509D8"/>
    <w:rsid w:val="00751880"/>
    <w:rsid w:val="00751D0C"/>
    <w:rsid w:val="007522F2"/>
    <w:rsid w:val="00754A9F"/>
    <w:rsid w:val="00754D3C"/>
    <w:rsid w:val="00755304"/>
    <w:rsid w:val="007569FF"/>
    <w:rsid w:val="00756E5E"/>
    <w:rsid w:val="007575B1"/>
    <w:rsid w:val="00757DA9"/>
    <w:rsid w:val="00760966"/>
    <w:rsid w:val="00761711"/>
    <w:rsid w:val="00761A86"/>
    <w:rsid w:val="007636B5"/>
    <w:rsid w:val="007637A4"/>
    <w:rsid w:val="00763AF5"/>
    <w:rsid w:val="00764D0D"/>
    <w:rsid w:val="00764F13"/>
    <w:rsid w:val="00766D89"/>
    <w:rsid w:val="00767209"/>
    <w:rsid w:val="00767CFD"/>
    <w:rsid w:val="00770EA0"/>
    <w:rsid w:val="00770F7B"/>
    <w:rsid w:val="00771018"/>
    <w:rsid w:val="00771442"/>
    <w:rsid w:val="00771BCD"/>
    <w:rsid w:val="00771D9D"/>
    <w:rsid w:val="00773BFE"/>
    <w:rsid w:val="00775039"/>
    <w:rsid w:val="007751A1"/>
    <w:rsid w:val="00775894"/>
    <w:rsid w:val="0077624B"/>
    <w:rsid w:val="00781786"/>
    <w:rsid w:val="007823C5"/>
    <w:rsid w:val="00782552"/>
    <w:rsid w:val="00782F61"/>
    <w:rsid w:val="00784DBF"/>
    <w:rsid w:val="0078584B"/>
    <w:rsid w:val="0078590E"/>
    <w:rsid w:val="00786548"/>
    <w:rsid w:val="00786CA8"/>
    <w:rsid w:val="0078775B"/>
    <w:rsid w:val="007905DB"/>
    <w:rsid w:val="00792BFE"/>
    <w:rsid w:val="00792DA8"/>
    <w:rsid w:val="0079697C"/>
    <w:rsid w:val="00797AB6"/>
    <w:rsid w:val="00797F29"/>
    <w:rsid w:val="007A0B78"/>
    <w:rsid w:val="007A1107"/>
    <w:rsid w:val="007A141A"/>
    <w:rsid w:val="007A427A"/>
    <w:rsid w:val="007A47AB"/>
    <w:rsid w:val="007A4DE7"/>
    <w:rsid w:val="007A6953"/>
    <w:rsid w:val="007B08A3"/>
    <w:rsid w:val="007B3DBE"/>
    <w:rsid w:val="007B4189"/>
    <w:rsid w:val="007B498C"/>
    <w:rsid w:val="007B57EA"/>
    <w:rsid w:val="007B6C16"/>
    <w:rsid w:val="007B7EFF"/>
    <w:rsid w:val="007C1093"/>
    <w:rsid w:val="007C38F5"/>
    <w:rsid w:val="007C3AB2"/>
    <w:rsid w:val="007C4E9A"/>
    <w:rsid w:val="007C5E53"/>
    <w:rsid w:val="007C7A69"/>
    <w:rsid w:val="007D0D28"/>
    <w:rsid w:val="007D1BE1"/>
    <w:rsid w:val="007D213E"/>
    <w:rsid w:val="007D2CC6"/>
    <w:rsid w:val="007D4873"/>
    <w:rsid w:val="007E05E7"/>
    <w:rsid w:val="007E076A"/>
    <w:rsid w:val="007E0901"/>
    <w:rsid w:val="007E1DAB"/>
    <w:rsid w:val="007E43EF"/>
    <w:rsid w:val="007E59E4"/>
    <w:rsid w:val="007E64A4"/>
    <w:rsid w:val="007E72EC"/>
    <w:rsid w:val="007E7A36"/>
    <w:rsid w:val="007F002F"/>
    <w:rsid w:val="007F04C3"/>
    <w:rsid w:val="007F0C88"/>
    <w:rsid w:val="007F0DB6"/>
    <w:rsid w:val="007F2588"/>
    <w:rsid w:val="007F2A0D"/>
    <w:rsid w:val="007F31A3"/>
    <w:rsid w:val="007F37F7"/>
    <w:rsid w:val="007F4BF0"/>
    <w:rsid w:val="007F586C"/>
    <w:rsid w:val="007F5CD5"/>
    <w:rsid w:val="007F6C26"/>
    <w:rsid w:val="007F6C77"/>
    <w:rsid w:val="00802602"/>
    <w:rsid w:val="00803E67"/>
    <w:rsid w:val="00804B38"/>
    <w:rsid w:val="0080510E"/>
    <w:rsid w:val="00805C76"/>
    <w:rsid w:val="0080603A"/>
    <w:rsid w:val="00806316"/>
    <w:rsid w:val="0080789B"/>
    <w:rsid w:val="008102AA"/>
    <w:rsid w:val="008106B3"/>
    <w:rsid w:val="008116EB"/>
    <w:rsid w:val="008118D0"/>
    <w:rsid w:val="00812ED5"/>
    <w:rsid w:val="00813290"/>
    <w:rsid w:val="00813FF5"/>
    <w:rsid w:val="00814366"/>
    <w:rsid w:val="00815327"/>
    <w:rsid w:val="00815E51"/>
    <w:rsid w:val="00816FC6"/>
    <w:rsid w:val="008208FE"/>
    <w:rsid w:val="00820B22"/>
    <w:rsid w:val="00820FD8"/>
    <w:rsid w:val="00821ECE"/>
    <w:rsid w:val="00823405"/>
    <w:rsid w:val="00824568"/>
    <w:rsid w:val="00824D52"/>
    <w:rsid w:val="00825B1D"/>
    <w:rsid w:val="00826BE9"/>
    <w:rsid w:val="00827A3A"/>
    <w:rsid w:val="00827B20"/>
    <w:rsid w:val="00830030"/>
    <w:rsid w:val="008314AA"/>
    <w:rsid w:val="008319F5"/>
    <w:rsid w:val="008320A9"/>
    <w:rsid w:val="00832C57"/>
    <w:rsid w:val="00833A4B"/>
    <w:rsid w:val="00833C59"/>
    <w:rsid w:val="00834717"/>
    <w:rsid w:val="008356F8"/>
    <w:rsid w:val="008366B3"/>
    <w:rsid w:val="008368A3"/>
    <w:rsid w:val="0083776B"/>
    <w:rsid w:val="008402A8"/>
    <w:rsid w:val="008407AB"/>
    <w:rsid w:val="00840E6F"/>
    <w:rsid w:val="0084151D"/>
    <w:rsid w:val="00841A9C"/>
    <w:rsid w:val="0084295C"/>
    <w:rsid w:val="00843537"/>
    <w:rsid w:val="008436D4"/>
    <w:rsid w:val="00844006"/>
    <w:rsid w:val="00846F55"/>
    <w:rsid w:val="0084705D"/>
    <w:rsid w:val="0084745B"/>
    <w:rsid w:val="00847A41"/>
    <w:rsid w:val="00852DE7"/>
    <w:rsid w:val="008544C5"/>
    <w:rsid w:val="0085585F"/>
    <w:rsid w:val="008562BF"/>
    <w:rsid w:val="00857F3E"/>
    <w:rsid w:val="00862A6D"/>
    <w:rsid w:val="00864535"/>
    <w:rsid w:val="00864CA8"/>
    <w:rsid w:val="008663B5"/>
    <w:rsid w:val="00866C53"/>
    <w:rsid w:val="00866FC2"/>
    <w:rsid w:val="00870510"/>
    <w:rsid w:val="00871658"/>
    <w:rsid w:val="0087290F"/>
    <w:rsid w:val="00872EAC"/>
    <w:rsid w:val="00875FA9"/>
    <w:rsid w:val="00876C1F"/>
    <w:rsid w:val="00877369"/>
    <w:rsid w:val="00877A98"/>
    <w:rsid w:val="00877C33"/>
    <w:rsid w:val="00881A8B"/>
    <w:rsid w:val="008822B7"/>
    <w:rsid w:val="008823D0"/>
    <w:rsid w:val="00883DD4"/>
    <w:rsid w:val="00884BA6"/>
    <w:rsid w:val="00885102"/>
    <w:rsid w:val="00885F7D"/>
    <w:rsid w:val="00890562"/>
    <w:rsid w:val="00891DED"/>
    <w:rsid w:val="008924AC"/>
    <w:rsid w:val="00892A0C"/>
    <w:rsid w:val="00892CAA"/>
    <w:rsid w:val="00893030"/>
    <w:rsid w:val="00894239"/>
    <w:rsid w:val="00895B80"/>
    <w:rsid w:val="00896980"/>
    <w:rsid w:val="00896BF9"/>
    <w:rsid w:val="00896E9E"/>
    <w:rsid w:val="008972BE"/>
    <w:rsid w:val="0089743C"/>
    <w:rsid w:val="008A0A8E"/>
    <w:rsid w:val="008A2B10"/>
    <w:rsid w:val="008A2BEE"/>
    <w:rsid w:val="008A2ED3"/>
    <w:rsid w:val="008A597B"/>
    <w:rsid w:val="008A6C86"/>
    <w:rsid w:val="008A78D9"/>
    <w:rsid w:val="008B0C54"/>
    <w:rsid w:val="008B1387"/>
    <w:rsid w:val="008B1E81"/>
    <w:rsid w:val="008B4049"/>
    <w:rsid w:val="008B4142"/>
    <w:rsid w:val="008B576F"/>
    <w:rsid w:val="008B6E9C"/>
    <w:rsid w:val="008C042E"/>
    <w:rsid w:val="008C080B"/>
    <w:rsid w:val="008C19FA"/>
    <w:rsid w:val="008C1C80"/>
    <w:rsid w:val="008C2A36"/>
    <w:rsid w:val="008C2AC6"/>
    <w:rsid w:val="008C57A0"/>
    <w:rsid w:val="008C63D7"/>
    <w:rsid w:val="008C6B00"/>
    <w:rsid w:val="008C6BD4"/>
    <w:rsid w:val="008D0433"/>
    <w:rsid w:val="008D08F9"/>
    <w:rsid w:val="008D2CA2"/>
    <w:rsid w:val="008D334D"/>
    <w:rsid w:val="008D464A"/>
    <w:rsid w:val="008D4BA5"/>
    <w:rsid w:val="008D736E"/>
    <w:rsid w:val="008E0839"/>
    <w:rsid w:val="008E29C1"/>
    <w:rsid w:val="008E31BF"/>
    <w:rsid w:val="008E357F"/>
    <w:rsid w:val="008E6966"/>
    <w:rsid w:val="008E6A2A"/>
    <w:rsid w:val="008F02AA"/>
    <w:rsid w:val="008F0E93"/>
    <w:rsid w:val="008F1392"/>
    <w:rsid w:val="008F2722"/>
    <w:rsid w:val="008F2B7B"/>
    <w:rsid w:val="008F39B3"/>
    <w:rsid w:val="008F4BF6"/>
    <w:rsid w:val="008F5488"/>
    <w:rsid w:val="008F5D58"/>
    <w:rsid w:val="008F71C6"/>
    <w:rsid w:val="008F7796"/>
    <w:rsid w:val="00901319"/>
    <w:rsid w:val="00901994"/>
    <w:rsid w:val="00902CE9"/>
    <w:rsid w:val="00903CB4"/>
    <w:rsid w:val="00904DCE"/>
    <w:rsid w:val="00905492"/>
    <w:rsid w:val="009058BD"/>
    <w:rsid w:val="00907E2E"/>
    <w:rsid w:val="00910D22"/>
    <w:rsid w:val="0091174B"/>
    <w:rsid w:val="00911FF2"/>
    <w:rsid w:val="009122D1"/>
    <w:rsid w:val="00913473"/>
    <w:rsid w:val="0091373F"/>
    <w:rsid w:val="00914605"/>
    <w:rsid w:val="00914E07"/>
    <w:rsid w:val="00915BD9"/>
    <w:rsid w:val="009169AD"/>
    <w:rsid w:val="0091780C"/>
    <w:rsid w:val="0092159C"/>
    <w:rsid w:val="009224A5"/>
    <w:rsid w:val="009243C6"/>
    <w:rsid w:val="00924447"/>
    <w:rsid w:val="0092556E"/>
    <w:rsid w:val="009260EB"/>
    <w:rsid w:val="009265F3"/>
    <w:rsid w:val="0092776A"/>
    <w:rsid w:val="00927C4B"/>
    <w:rsid w:val="009302B7"/>
    <w:rsid w:val="009302F8"/>
    <w:rsid w:val="00931689"/>
    <w:rsid w:val="00932FD8"/>
    <w:rsid w:val="009362ED"/>
    <w:rsid w:val="00936989"/>
    <w:rsid w:val="00940ACD"/>
    <w:rsid w:val="00941516"/>
    <w:rsid w:val="009419B2"/>
    <w:rsid w:val="00942501"/>
    <w:rsid w:val="00943298"/>
    <w:rsid w:val="00943A36"/>
    <w:rsid w:val="00944C8F"/>
    <w:rsid w:val="00947255"/>
    <w:rsid w:val="00947672"/>
    <w:rsid w:val="00947EA2"/>
    <w:rsid w:val="0095008A"/>
    <w:rsid w:val="00950163"/>
    <w:rsid w:val="009501D0"/>
    <w:rsid w:val="00954308"/>
    <w:rsid w:val="009563DB"/>
    <w:rsid w:val="00956825"/>
    <w:rsid w:val="00957D02"/>
    <w:rsid w:val="00961029"/>
    <w:rsid w:val="00964509"/>
    <w:rsid w:val="0096515B"/>
    <w:rsid w:val="00966150"/>
    <w:rsid w:val="0096667E"/>
    <w:rsid w:val="009669BC"/>
    <w:rsid w:val="00967D1B"/>
    <w:rsid w:val="00967D4A"/>
    <w:rsid w:val="00970C06"/>
    <w:rsid w:val="00970F5A"/>
    <w:rsid w:val="00971BCF"/>
    <w:rsid w:val="00971D5D"/>
    <w:rsid w:val="009723D9"/>
    <w:rsid w:val="009729BC"/>
    <w:rsid w:val="00973955"/>
    <w:rsid w:val="00973E7C"/>
    <w:rsid w:val="00974900"/>
    <w:rsid w:val="009755CF"/>
    <w:rsid w:val="009770CE"/>
    <w:rsid w:val="009772C5"/>
    <w:rsid w:val="009776C0"/>
    <w:rsid w:val="00981C1E"/>
    <w:rsid w:val="0098274C"/>
    <w:rsid w:val="009854EF"/>
    <w:rsid w:val="00985E66"/>
    <w:rsid w:val="0098724C"/>
    <w:rsid w:val="0098751F"/>
    <w:rsid w:val="00987F64"/>
    <w:rsid w:val="00991C60"/>
    <w:rsid w:val="00992BED"/>
    <w:rsid w:val="00995C37"/>
    <w:rsid w:val="00995D80"/>
    <w:rsid w:val="00996360"/>
    <w:rsid w:val="009A0544"/>
    <w:rsid w:val="009A132C"/>
    <w:rsid w:val="009A37E1"/>
    <w:rsid w:val="009A4579"/>
    <w:rsid w:val="009A5F20"/>
    <w:rsid w:val="009A6156"/>
    <w:rsid w:val="009A6614"/>
    <w:rsid w:val="009A663D"/>
    <w:rsid w:val="009A7256"/>
    <w:rsid w:val="009B02C0"/>
    <w:rsid w:val="009B0E6A"/>
    <w:rsid w:val="009B3FF4"/>
    <w:rsid w:val="009B41E7"/>
    <w:rsid w:val="009B6885"/>
    <w:rsid w:val="009B7AA5"/>
    <w:rsid w:val="009B7B7E"/>
    <w:rsid w:val="009B7D76"/>
    <w:rsid w:val="009C006E"/>
    <w:rsid w:val="009C09B0"/>
    <w:rsid w:val="009C143D"/>
    <w:rsid w:val="009C1896"/>
    <w:rsid w:val="009C4321"/>
    <w:rsid w:val="009C5CBD"/>
    <w:rsid w:val="009C6A8B"/>
    <w:rsid w:val="009D0390"/>
    <w:rsid w:val="009D0798"/>
    <w:rsid w:val="009D11AB"/>
    <w:rsid w:val="009D4424"/>
    <w:rsid w:val="009D6E0D"/>
    <w:rsid w:val="009D7335"/>
    <w:rsid w:val="009D7D98"/>
    <w:rsid w:val="009E072A"/>
    <w:rsid w:val="009E30A5"/>
    <w:rsid w:val="009E30B4"/>
    <w:rsid w:val="009E400F"/>
    <w:rsid w:val="009E4BE8"/>
    <w:rsid w:val="009E522F"/>
    <w:rsid w:val="009E58C1"/>
    <w:rsid w:val="009F04D3"/>
    <w:rsid w:val="009F077E"/>
    <w:rsid w:val="009F090F"/>
    <w:rsid w:val="009F0BC3"/>
    <w:rsid w:val="009F40A6"/>
    <w:rsid w:val="009F41C6"/>
    <w:rsid w:val="009F55C0"/>
    <w:rsid w:val="009F714B"/>
    <w:rsid w:val="009F77BF"/>
    <w:rsid w:val="00A00A38"/>
    <w:rsid w:val="00A01010"/>
    <w:rsid w:val="00A0117A"/>
    <w:rsid w:val="00A01CB4"/>
    <w:rsid w:val="00A04688"/>
    <w:rsid w:val="00A0473E"/>
    <w:rsid w:val="00A06B4F"/>
    <w:rsid w:val="00A071B0"/>
    <w:rsid w:val="00A079B6"/>
    <w:rsid w:val="00A07F35"/>
    <w:rsid w:val="00A1002F"/>
    <w:rsid w:val="00A103FE"/>
    <w:rsid w:val="00A12C53"/>
    <w:rsid w:val="00A12CC2"/>
    <w:rsid w:val="00A12EC5"/>
    <w:rsid w:val="00A13082"/>
    <w:rsid w:val="00A139B6"/>
    <w:rsid w:val="00A14BBC"/>
    <w:rsid w:val="00A151E8"/>
    <w:rsid w:val="00A15728"/>
    <w:rsid w:val="00A16D05"/>
    <w:rsid w:val="00A20215"/>
    <w:rsid w:val="00A20394"/>
    <w:rsid w:val="00A20654"/>
    <w:rsid w:val="00A218C0"/>
    <w:rsid w:val="00A21EF0"/>
    <w:rsid w:val="00A22B73"/>
    <w:rsid w:val="00A22C58"/>
    <w:rsid w:val="00A235E5"/>
    <w:rsid w:val="00A23B69"/>
    <w:rsid w:val="00A24007"/>
    <w:rsid w:val="00A314B3"/>
    <w:rsid w:val="00A31760"/>
    <w:rsid w:val="00A3342B"/>
    <w:rsid w:val="00A33932"/>
    <w:rsid w:val="00A35A8D"/>
    <w:rsid w:val="00A35BDA"/>
    <w:rsid w:val="00A37834"/>
    <w:rsid w:val="00A43172"/>
    <w:rsid w:val="00A44296"/>
    <w:rsid w:val="00A443B0"/>
    <w:rsid w:val="00A44A2D"/>
    <w:rsid w:val="00A4528B"/>
    <w:rsid w:val="00A46401"/>
    <w:rsid w:val="00A46AA9"/>
    <w:rsid w:val="00A47EFF"/>
    <w:rsid w:val="00A55130"/>
    <w:rsid w:val="00A56EFC"/>
    <w:rsid w:val="00A57AA9"/>
    <w:rsid w:val="00A6020C"/>
    <w:rsid w:val="00A60299"/>
    <w:rsid w:val="00A609B2"/>
    <w:rsid w:val="00A60D37"/>
    <w:rsid w:val="00A615A1"/>
    <w:rsid w:val="00A61DE1"/>
    <w:rsid w:val="00A62257"/>
    <w:rsid w:val="00A623AF"/>
    <w:rsid w:val="00A62502"/>
    <w:rsid w:val="00A6267F"/>
    <w:rsid w:val="00A62F7A"/>
    <w:rsid w:val="00A63262"/>
    <w:rsid w:val="00A63FF1"/>
    <w:rsid w:val="00A64805"/>
    <w:rsid w:val="00A64D7A"/>
    <w:rsid w:val="00A673E3"/>
    <w:rsid w:val="00A704FC"/>
    <w:rsid w:val="00A7069F"/>
    <w:rsid w:val="00A714B0"/>
    <w:rsid w:val="00A7191F"/>
    <w:rsid w:val="00A720D5"/>
    <w:rsid w:val="00A73C2A"/>
    <w:rsid w:val="00A73E1E"/>
    <w:rsid w:val="00A73EBD"/>
    <w:rsid w:val="00A74A08"/>
    <w:rsid w:val="00A753FB"/>
    <w:rsid w:val="00A75D63"/>
    <w:rsid w:val="00A7683C"/>
    <w:rsid w:val="00A77F55"/>
    <w:rsid w:val="00A80120"/>
    <w:rsid w:val="00A81A3C"/>
    <w:rsid w:val="00A81BE5"/>
    <w:rsid w:val="00A8201A"/>
    <w:rsid w:val="00A82906"/>
    <w:rsid w:val="00A82D26"/>
    <w:rsid w:val="00A839B1"/>
    <w:rsid w:val="00A856E5"/>
    <w:rsid w:val="00A85EE2"/>
    <w:rsid w:val="00A86793"/>
    <w:rsid w:val="00A86D17"/>
    <w:rsid w:val="00A86EF2"/>
    <w:rsid w:val="00A8708E"/>
    <w:rsid w:val="00A8781F"/>
    <w:rsid w:val="00A9018A"/>
    <w:rsid w:val="00A90ED0"/>
    <w:rsid w:val="00A910A7"/>
    <w:rsid w:val="00A91699"/>
    <w:rsid w:val="00A92565"/>
    <w:rsid w:val="00A92B85"/>
    <w:rsid w:val="00A941FF"/>
    <w:rsid w:val="00A95293"/>
    <w:rsid w:val="00A95584"/>
    <w:rsid w:val="00A96533"/>
    <w:rsid w:val="00A9727C"/>
    <w:rsid w:val="00A9772A"/>
    <w:rsid w:val="00A9773D"/>
    <w:rsid w:val="00AA0458"/>
    <w:rsid w:val="00AA04CC"/>
    <w:rsid w:val="00AA3591"/>
    <w:rsid w:val="00AA3A63"/>
    <w:rsid w:val="00AA46DE"/>
    <w:rsid w:val="00AA4700"/>
    <w:rsid w:val="00AA4BD0"/>
    <w:rsid w:val="00AA4D4B"/>
    <w:rsid w:val="00AA52E0"/>
    <w:rsid w:val="00AA7924"/>
    <w:rsid w:val="00AB0A17"/>
    <w:rsid w:val="00AB1453"/>
    <w:rsid w:val="00AB1A92"/>
    <w:rsid w:val="00AB3AB6"/>
    <w:rsid w:val="00AB4471"/>
    <w:rsid w:val="00AB4BCD"/>
    <w:rsid w:val="00AB502E"/>
    <w:rsid w:val="00AB6B37"/>
    <w:rsid w:val="00AB6BCE"/>
    <w:rsid w:val="00AC058D"/>
    <w:rsid w:val="00AC0769"/>
    <w:rsid w:val="00AC1B12"/>
    <w:rsid w:val="00AC2358"/>
    <w:rsid w:val="00AC6F10"/>
    <w:rsid w:val="00AD03BB"/>
    <w:rsid w:val="00AD0526"/>
    <w:rsid w:val="00AD0FCA"/>
    <w:rsid w:val="00AD2F06"/>
    <w:rsid w:val="00AD3EDC"/>
    <w:rsid w:val="00AD43AD"/>
    <w:rsid w:val="00AD4AB5"/>
    <w:rsid w:val="00AD4AFD"/>
    <w:rsid w:val="00AD7059"/>
    <w:rsid w:val="00AD7FBF"/>
    <w:rsid w:val="00AE22A1"/>
    <w:rsid w:val="00AE2D1D"/>
    <w:rsid w:val="00AE2ED8"/>
    <w:rsid w:val="00AE4B7E"/>
    <w:rsid w:val="00AE5495"/>
    <w:rsid w:val="00AE690A"/>
    <w:rsid w:val="00AE7915"/>
    <w:rsid w:val="00AE7FDC"/>
    <w:rsid w:val="00AF074F"/>
    <w:rsid w:val="00AF1177"/>
    <w:rsid w:val="00AF1BE3"/>
    <w:rsid w:val="00AF2327"/>
    <w:rsid w:val="00AF48DD"/>
    <w:rsid w:val="00AF4BA1"/>
    <w:rsid w:val="00AF506D"/>
    <w:rsid w:val="00AF52FA"/>
    <w:rsid w:val="00AF7639"/>
    <w:rsid w:val="00B0077B"/>
    <w:rsid w:val="00B00ECA"/>
    <w:rsid w:val="00B02CA4"/>
    <w:rsid w:val="00B02CDA"/>
    <w:rsid w:val="00B03529"/>
    <w:rsid w:val="00B056F2"/>
    <w:rsid w:val="00B0596D"/>
    <w:rsid w:val="00B1045E"/>
    <w:rsid w:val="00B11542"/>
    <w:rsid w:val="00B11896"/>
    <w:rsid w:val="00B13A24"/>
    <w:rsid w:val="00B13CEC"/>
    <w:rsid w:val="00B1431C"/>
    <w:rsid w:val="00B14E34"/>
    <w:rsid w:val="00B151E8"/>
    <w:rsid w:val="00B15436"/>
    <w:rsid w:val="00B15E3D"/>
    <w:rsid w:val="00B16E3B"/>
    <w:rsid w:val="00B17995"/>
    <w:rsid w:val="00B17DE4"/>
    <w:rsid w:val="00B21206"/>
    <w:rsid w:val="00B212C1"/>
    <w:rsid w:val="00B23272"/>
    <w:rsid w:val="00B23D75"/>
    <w:rsid w:val="00B23F3A"/>
    <w:rsid w:val="00B24AFF"/>
    <w:rsid w:val="00B257ED"/>
    <w:rsid w:val="00B25B36"/>
    <w:rsid w:val="00B269C6"/>
    <w:rsid w:val="00B26D4F"/>
    <w:rsid w:val="00B27706"/>
    <w:rsid w:val="00B27B31"/>
    <w:rsid w:val="00B27D78"/>
    <w:rsid w:val="00B27FD4"/>
    <w:rsid w:val="00B320B8"/>
    <w:rsid w:val="00B336C2"/>
    <w:rsid w:val="00B341F9"/>
    <w:rsid w:val="00B345F3"/>
    <w:rsid w:val="00B3581E"/>
    <w:rsid w:val="00B36A58"/>
    <w:rsid w:val="00B36BCB"/>
    <w:rsid w:val="00B376F1"/>
    <w:rsid w:val="00B4069C"/>
    <w:rsid w:val="00B40791"/>
    <w:rsid w:val="00B4099D"/>
    <w:rsid w:val="00B411D2"/>
    <w:rsid w:val="00B418EE"/>
    <w:rsid w:val="00B422B0"/>
    <w:rsid w:val="00B42C34"/>
    <w:rsid w:val="00B43C9B"/>
    <w:rsid w:val="00B440BF"/>
    <w:rsid w:val="00B4496A"/>
    <w:rsid w:val="00B44B2B"/>
    <w:rsid w:val="00B4583E"/>
    <w:rsid w:val="00B463F9"/>
    <w:rsid w:val="00B46DD6"/>
    <w:rsid w:val="00B46F8E"/>
    <w:rsid w:val="00B4771F"/>
    <w:rsid w:val="00B50682"/>
    <w:rsid w:val="00B5163A"/>
    <w:rsid w:val="00B518E2"/>
    <w:rsid w:val="00B51C18"/>
    <w:rsid w:val="00B51D2B"/>
    <w:rsid w:val="00B51F2A"/>
    <w:rsid w:val="00B51F74"/>
    <w:rsid w:val="00B52A23"/>
    <w:rsid w:val="00B53286"/>
    <w:rsid w:val="00B53E9A"/>
    <w:rsid w:val="00B53F2A"/>
    <w:rsid w:val="00B5461F"/>
    <w:rsid w:val="00B54C32"/>
    <w:rsid w:val="00B55101"/>
    <w:rsid w:val="00B55928"/>
    <w:rsid w:val="00B5668E"/>
    <w:rsid w:val="00B567B2"/>
    <w:rsid w:val="00B569C8"/>
    <w:rsid w:val="00B612C8"/>
    <w:rsid w:val="00B6373D"/>
    <w:rsid w:val="00B63FA8"/>
    <w:rsid w:val="00B64647"/>
    <w:rsid w:val="00B6607C"/>
    <w:rsid w:val="00B660A4"/>
    <w:rsid w:val="00B66F30"/>
    <w:rsid w:val="00B70318"/>
    <w:rsid w:val="00B7068F"/>
    <w:rsid w:val="00B715AD"/>
    <w:rsid w:val="00B71DB3"/>
    <w:rsid w:val="00B729FE"/>
    <w:rsid w:val="00B72CC8"/>
    <w:rsid w:val="00B74C89"/>
    <w:rsid w:val="00B7547A"/>
    <w:rsid w:val="00B75AEC"/>
    <w:rsid w:val="00B76590"/>
    <w:rsid w:val="00B770C1"/>
    <w:rsid w:val="00B803BE"/>
    <w:rsid w:val="00B8225C"/>
    <w:rsid w:val="00B82552"/>
    <w:rsid w:val="00B82BE4"/>
    <w:rsid w:val="00B82F3B"/>
    <w:rsid w:val="00B836DE"/>
    <w:rsid w:val="00B83A29"/>
    <w:rsid w:val="00B84263"/>
    <w:rsid w:val="00B84BBF"/>
    <w:rsid w:val="00B85432"/>
    <w:rsid w:val="00B85BAB"/>
    <w:rsid w:val="00B8614C"/>
    <w:rsid w:val="00B9187B"/>
    <w:rsid w:val="00B91DC1"/>
    <w:rsid w:val="00B922EF"/>
    <w:rsid w:val="00B959B1"/>
    <w:rsid w:val="00B96158"/>
    <w:rsid w:val="00B9716C"/>
    <w:rsid w:val="00BA17DF"/>
    <w:rsid w:val="00BA17EE"/>
    <w:rsid w:val="00BA3084"/>
    <w:rsid w:val="00BA3CE9"/>
    <w:rsid w:val="00BA3D7D"/>
    <w:rsid w:val="00BA49B3"/>
    <w:rsid w:val="00BB01CE"/>
    <w:rsid w:val="00BB1A90"/>
    <w:rsid w:val="00BB2327"/>
    <w:rsid w:val="00BB31DA"/>
    <w:rsid w:val="00BB34AC"/>
    <w:rsid w:val="00BB6A04"/>
    <w:rsid w:val="00BC1179"/>
    <w:rsid w:val="00BC1D20"/>
    <w:rsid w:val="00BC1E73"/>
    <w:rsid w:val="00BC32AE"/>
    <w:rsid w:val="00BC428C"/>
    <w:rsid w:val="00BD052D"/>
    <w:rsid w:val="00BD18ED"/>
    <w:rsid w:val="00BD2254"/>
    <w:rsid w:val="00BD24A7"/>
    <w:rsid w:val="00BD39FB"/>
    <w:rsid w:val="00BD4181"/>
    <w:rsid w:val="00BD4569"/>
    <w:rsid w:val="00BD48E9"/>
    <w:rsid w:val="00BD4FC9"/>
    <w:rsid w:val="00BD5ADE"/>
    <w:rsid w:val="00BE0E76"/>
    <w:rsid w:val="00BE252F"/>
    <w:rsid w:val="00BE2EE6"/>
    <w:rsid w:val="00BE3222"/>
    <w:rsid w:val="00BE5F75"/>
    <w:rsid w:val="00BE7019"/>
    <w:rsid w:val="00BF174D"/>
    <w:rsid w:val="00BF1989"/>
    <w:rsid w:val="00BF21DA"/>
    <w:rsid w:val="00BF36E5"/>
    <w:rsid w:val="00BF3ABB"/>
    <w:rsid w:val="00BF5F05"/>
    <w:rsid w:val="00BF7AAE"/>
    <w:rsid w:val="00C00757"/>
    <w:rsid w:val="00C01825"/>
    <w:rsid w:val="00C01ADA"/>
    <w:rsid w:val="00C01C51"/>
    <w:rsid w:val="00C027E2"/>
    <w:rsid w:val="00C02A07"/>
    <w:rsid w:val="00C02E74"/>
    <w:rsid w:val="00C031AF"/>
    <w:rsid w:val="00C03FDC"/>
    <w:rsid w:val="00C04766"/>
    <w:rsid w:val="00C05BE8"/>
    <w:rsid w:val="00C075BC"/>
    <w:rsid w:val="00C106DC"/>
    <w:rsid w:val="00C113E3"/>
    <w:rsid w:val="00C11C09"/>
    <w:rsid w:val="00C14658"/>
    <w:rsid w:val="00C15077"/>
    <w:rsid w:val="00C15F17"/>
    <w:rsid w:val="00C16579"/>
    <w:rsid w:val="00C1694B"/>
    <w:rsid w:val="00C16AA7"/>
    <w:rsid w:val="00C16D60"/>
    <w:rsid w:val="00C176AD"/>
    <w:rsid w:val="00C17CA9"/>
    <w:rsid w:val="00C20F63"/>
    <w:rsid w:val="00C215A4"/>
    <w:rsid w:val="00C22D26"/>
    <w:rsid w:val="00C255FF"/>
    <w:rsid w:val="00C25B3D"/>
    <w:rsid w:val="00C25CF3"/>
    <w:rsid w:val="00C26AD4"/>
    <w:rsid w:val="00C27D30"/>
    <w:rsid w:val="00C3088C"/>
    <w:rsid w:val="00C308BF"/>
    <w:rsid w:val="00C3210B"/>
    <w:rsid w:val="00C33966"/>
    <w:rsid w:val="00C33A57"/>
    <w:rsid w:val="00C33C9C"/>
    <w:rsid w:val="00C36966"/>
    <w:rsid w:val="00C37775"/>
    <w:rsid w:val="00C37809"/>
    <w:rsid w:val="00C4135C"/>
    <w:rsid w:val="00C417FE"/>
    <w:rsid w:val="00C4386A"/>
    <w:rsid w:val="00C4755C"/>
    <w:rsid w:val="00C51145"/>
    <w:rsid w:val="00C515D3"/>
    <w:rsid w:val="00C5179D"/>
    <w:rsid w:val="00C520CE"/>
    <w:rsid w:val="00C5297F"/>
    <w:rsid w:val="00C52E37"/>
    <w:rsid w:val="00C532B6"/>
    <w:rsid w:val="00C53678"/>
    <w:rsid w:val="00C545AF"/>
    <w:rsid w:val="00C54A81"/>
    <w:rsid w:val="00C54F1E"/>
    <w:rsid w:val="00C55FC6"/>
    <w:rsid w:val="00C573CA"/>
    <w:rsid w:val="00C57913"/>
    <w:rsid w:val="00C57CEB"/>
    <w:rsid w:val="00C63BD7"/>
    <w:rsid w:val="00C65301"/>
    <w:rsid w:val="00C65B88"/>
    <w:rsid w:val="00C66246"/>
    <w:rsid w:val="00C66DA5"/>
    <w:rsid w:val="00C70E07"/>
    <w:rsid w:val="00C70E4A"/>
    <w:rsid w:val="00C71E72"/>
    <w:rsid w:val="00C71F09"/>
    <w:rsid w:val="00C726C2"/>
    <w:rsid w:val="00C73040"/>
    <w:rsid w:val="00C7315C"/>
    <w:rsid w:val="00C74282"/>
    <w:rsid w:val="00C74E2F"/>
    <w:rsid w:val="00C74F42"/>
    <w:rsid w:val="00C750DA"/>
    <w:rsid w:val="00C75E0E"/>
    <w:rsid w:val="00C75F23"/>
    <w:rsid w:val="00C7609E"/>
    <w:rsid w:val="00C766D7"/>
    <w:rsid w:val="00C77A0E"/>
    <w:rsid w:val="00C77F92"/>
    <w:rsid w:val="00C8306F"/>
    <w:rsid w:val="00C83A1F"/>
    <w:rsid w:val="00C85592"/>
    <w:rsid w:val="00C855A4"/>
    <w:rsid w:val="00C85C80"/>
    <w:rsid w:val="00C86579"/>
    <w:rsid w:val="00C865FB"/>
    <w:rsid w:val="00C87DD7"/>
    <w:rsid w:val="00C911EC"/>
    <w:rsid w:val="00C91EE3"/>
    <w:rsid w:val="00C924A3"/>
    <w:rsid w:val="00C967E8"/>
    <w:rsid w:val="00C97263"/>
    <w:rsid w:val="00C97EDD"/>
    <w:rsid w:val="00CA16BC"/>
    <w:rsid w:val="00CA27D6"/>
    <w:rsid w:val="00CA2831"/>
    <w:rsid w:val="00CA2B15"/>
    <w:rsid w:val="00CA3124"/>
    <w:rsid w:val="00CA434A"/>
    <w:rsid w:val="00CA48BF"/>
    <w:rsid w:val="00CA56B1"/>
    <w:rsid w:val="00CA5F27"/>
    <w:rsid w:val="00CA66DD"/>
    <w:rsid w:val="00CB1227"/>
    <w:rsid w:val="00CB217E"/>
    <w:rsid w:val="00CB238D"/>
    <w:rsid w:val="00CB361D"/>
    <w:rsid w:val="00CB37BD"/>
    <w:rsid w:val="00CB39DD"/>
    <w:rsid w:val="00CB42E8"/>
    <w:rsid w:val="00CB4401"/>
    <w:rsid w:val="00CB4B9A"/>
    <w:rsid w:val="00CB519D"/>
    <w:rsid w:val="00CB5799"/>
    <w:rsid w:val="00CB679C"/>
    <w:rsid w:val="00CB6949"/>
    <w:rsid w:val="00CB7B58"/>
    <w:rsid w:val="00CC1F2A"/>
    <w:rsid w:val="00CC2BBC"/>
    <w:rsid w:val="00CC30D2"/>
    <w:rsid w:val="00CC48D6"/>
    <w:rsid w:val="00CC4CFA"/>
    <w:rsid w:val="00CC52B8"/>
    <w:rsid w:val="00CC72A5"/>
    <w:rsid w:val="00CC78F5"/>
    <w:rsid w:val="00CC7D11"/>
    <w:rsid w:val="00CD1413"/>
    <w:rsid w:val="00CD1576"/>
    <w:rsid w:val="00CD2C1C"/>
    <w:rsid w:val="00CD2E75"/>
    <w:rsid w:val="00CD2EC3"/>
    <w:rsid w:val="00CD4DD5"/>
    <w:rsid w:val="00CD4DF4"/>
    <w:rsid w:val="00CD52BF"/>
    <w:rsid w:val="00CD52F7"/>
    <w:rsid w:val="00CD5DA6"/>
    <w:rsid w:val="00CE08C6"/>
    <w:rsid w:val="00CE1170"/>
    <w:rsid w:val="00CE1FEF"/>
    <w:rsid w:val="00CE5E3B"/>
    <w:rsid w:val="00CE6DE1"/>
    <w:rsid w:val="00CE72C5"/>
    <w:rsid w:val="00CE7397"/>
    <w:rsid w:val="00CE778E"/>
    <w:rsid w:val="00CE7943"/>
    <w:rsid w:val="00CE7A8C"/>
    <w:rsid w:val="00CE7E00"/>
    <w:rsid w:val="00CE7F05"/>
    <w:rsid w:val="00CF028A"/>
    <w:rsid w:val="00CF0A59"/>
    <w:rsid w:val="00CF1D1D"/>
    <w:rsid w:val="00CF2C86"/>
    <w:rsid w:val="00CF3DDB"/>
    <w:rsid w:val="00CF453D"/>
    <w:rsid w:val="00CF4D57"/>
    <w:rsid w:val="00CF53B2"/>
    <w:rsid w:val="00CF6995"/>
    <w:rsid w:val="00CF79E7"/>
    <w:rsid w:val="00D027E8"/>
    <w:rsid w:val="00D02DA1"/>
    <w:rsid w:val="00D031B8"/>
    <w:rsid w:val="00D037F1"/>
    <w:rsid w:val="00D10CC1"/>
    <w:rsid w:val="00D13280"/>
    <w:rsid w:val="00D134D6"/>
    <w:rsid w:val="00D1366A"/>
    <w:rsid w:val="00D1510A"/>
    <w:rsid w:val="00D155C9"/>
    <w:rsid w:val="00D15707"/>
    <w:rsid w:val="00D16F9F"/>
    <w:rsid w:val="00D17DEE"/>
    <w:rsid w:val="00D17E33"/>
    <w:rsid w:val="00D20631"/>
    <w:rsid w:val="00D225BF"/>
    <w:rsid w:val="00D2371B"/>
    <w:rsid w:val="00D24233"/>
    <w:rsid w:val="00D249D7"/>
    <w:rsid w:val="00D251AC"/>
    <w:rsid w:val="00D2579B"/>
    <w:rsid w:val="00D25C4A"/>
    <w:rsid w:val="00D269E4"/>
    <w:rsid w:val="00D2737C"/>
    <w:rsid w:val="00D27C85"/>
    <w:rsid w:val="00D301DE"/>
    <w:rsid w:val="00D30E94"/>
    <w:rsid w:val="00D31B05"/>
    <w:rsid w:val="00D33EF8"/>
    <w:rsid w:val="00D34748"/>
    <w:rsid w:val="00D366DD"/>
    <w:rsid w:val="00D40113"/>
    <w:rsid w:val="00D40B03"/>
    <w:rsid w:val="00D41562"/>
    <w:rsid w:val="00D42147"/>
    <w:rsid w:val="00D42DA9"/>
    <w:rsid w:val="00D43109"/>
    <w:rsid w:val="00D44785"/>
    <w:rsid w:val="00D4633B"/>
    <w:rsid w:val="00D46607"/>
    <w:rsid w:val="00D46BD7"/>
    <w:rsid w:val="00D476FB"/>
    <w:rsid w:val="00D47DE8"/>
    <w:rsid w:val="00D51040"/>
    <w:rsid w:val="00D51B5B"/>
    <w:rsid w:val="00D540BF"/>
    <w:rsid w:val="00D5529D"/>
    <w:rsid w:val="00D557D3"/>
    <w:rsid w:val="00D55BD6"/>
    <w:rsid w:val="00D5706E"/>
    <w:rsid w:val="00D57CBA"/>
    <w:rsid w:val="00D6005A"/>
    <w:rsid w:val="00D619A1"/>
    <w:rsid w:val="00D62036"/>
    <w:rsid w:val="00D6251D"/>
    <w:rsid w:val="00D6321E"/>
    <w:rsid w:val="00D65324"/>
    <w:rsid w:val="00D675A6"/>
    <w:rsid w:val="00D7040A"/>
    <w:rsid w:val="00D70559"/>
    <w:rsid w:val="00D70AA0"/>
    <w:rsid w:val="00D70EA7"/>
    <w:rsid w:val="00D7104B"/>
    <w:rsid w:val="00D716BF"/>
    <w:rsid w:val="00D736E2"/>
    <w:rsid w:val="00D7381F"/>
    <w:rsid w:val="00D73E9E"/>
    <w:rsid w:val="00D77662"/>
    <w:rsid w:val="00D80CEE"/>
    <w:rsid w:val="00D81AA7"/>
    <w:rsid w:val="00D822DC"/>
    <w:rsid w:val="00D82BB9"/>
    <w:rsid w:val="00D84D9C"/>
    <w:rsid w:val="00D8639F"/>
    <w:rsid w:val="00D86FEA"/>
    <w:rsid w:val="00D87C26"/>
    <w:rsid w:val="00D92841"/>
    <w:rsid w:val="00D92A18"/>
    <w:rsid w:val="00D939A7"/>
    <w:rsid w:val="00D94217"/>
    <w:rsid w:val="00D97B8B"/>
    <w:rsid w:val="00DA0B29"/>
    <w:rsid w:val="00DA1065"/>
    <w:rsid w:val="00DA1436"/>
    <w:rsid w:val="00DA1D1F"/>
    <w:rsid w:val="00DA23EF"/>
    <w:rsid w:val="00DA28E1"/>
    <w:rsid w:val="00DA65B9"/>
    <w:rsid w:val="00DA6C13"/>
    <w:rsid w:val="00DB1149"/>
    <w:rsid w:val="00DB1B49"/>
    <w:rsid w:val="00DB1EAF"/>
    <w:rsid w:val="00DB3588"/>
    <w:rsid w:val="00DB3A6B"/>
    <w:rsid w:val="00DB5853"/>
    <w:rsid w:val="00DB5DA9"/>
    <w:rsid w:val="00DB66D8"/>
    <w:rsid w:val="00DB73E7"/>
    <w:rsid w:val="00DB79D6"/>
    <w:rsid w:val="00DB7E36"/>
    <w:rsid w:val="00DC012E"/>
    <w:rsid w:val="00DC12A2"/>
    <w:rsid w:val="00DC249D"/>
    <w:rsid w:val="00DC2A40"/>
    <w:rsid w:val="00DC3ADC"/>
    <w:rsid w:val="00DC3C8B"/>
    <w:rsid w:val="00DC4E1B"/>
    <w:rsid w:val="00DC59DB"/>
    <w:rsid w:val="00DC5E65"/>
    <w:rsid w:val="00DC686D"/>
    <w:rsid w:val="00DC6886"/>
    <w:rsid w:val="00DC74B8"/>
    <w:rsid w:val="00DD03B0"/>
    <w:rsid w:val="00DD136E"/>
    <w:rsid w:val="00DD1AC3"/>
    <w:rsid w:val="00DD1B6D"/>
    <w:rsid w:val="00DD45E2"/>
    <w:rsid w:val="00DD7C21"/>
    <w:rsid w:val="00DE0A07"/>
    <w:rsid w:val="00DE0FE2"/>
    <w:rsid w:val="00DE162D"/>
    <w:rsid w:val="00DE1A33"/>
    <w:rsid w:val="00DE1D36"/>
    <w:rsid w:val="00DE1DD6"/>
    <w:rsid w:val="00DE2E58"/>
    <w:rsid w:val="00DE313A"/>
    <w:rsid w:val="00DE3A6A"/>
    <w:rsid w:val="00DE450F"/>
    <w:rsid w:val="00DE454A"/>
    <w:rsid w:val="00DE4F46"/>
    <w:rsid w:val="00DE5C41"/>
    <w:rsid w:val="00DE5EA9"/>
    <w:rsid w:val="00DE75A9"/>
    <w:rsid w:val="00DF23D3"/>
    <w:rsid w:val="00DF2574"/>
    <w:rsid w:val="00DF3FDD"/>
    <w:rsid w:val="00DF4C18"/>
    <w:rsid w:val="00DF4FCF"/>
    <w:rsid w:val="00DF501C"/>
    <w:rsid w:val="00DF597F"/>
    <w:rsid w:val="00DF5998"/>
    <w:rsid w:val="00DF6BB2"/>
    <w:rsid w:val="00DF72B7"/>
    <w:rsid w:val="00DF7B65"/>
    <w:rsid w:val="00E00BF6"/>
    <w:rsid w:val="00E00CD2"/>
    <w:rsid w:val="00E02684"/>
    <w:rsid w:val="00E02AFC"/>
    <w:rsid w:val="00E02DB1"/>
    <w:rsid w:val="00E069EC"/>
    <w:rsid w:val="00E07C67"/>
    <w:rsid w:val="00E10AC3"/>
    <w:rsid w:val="00E12F38"/>
    <w:rsid w:val="00E1300C"/>
    <w:rsid w:val="00E130E2"/>
    <w:rsid w:val="00E1325B"/>
    <w:rsid w:val="00E145B1"/>
    <w:rsid w:val="00E149AD"/>
    <w:rsid w:val="00E15113"/>
    <w:rsid w:val="00E16241"/>
    <w:rsid w:val="00E170E2"/>
    <w:rsid w:val="00E1767C"/>
    <w:rsid w:val="00E21265"/>
    <w:rsid w:val="00E2130C"/>
    <w:rsid w:val="00E2219C"/>
    <w:rsid w:val="00E229C7"/>
    <w:rsid w:val="00E22A72"/>
    <w:rsid w:val="00E23421"/>
    <w:rsid w:val="00E2538F"/>
    <w:rsid w:val="00E26031"/>
    <w:rsid w:val="00E263F2"/>
    <w:rsid w:val="00E264B4"/>
    <w:rsid w:val="00E26F73"/>
    <w:rsid w:val="00E273AE"/>
    <w:rsid w:val="00E31B29"/>
    <w:rsid w:val="00E32680"/>
    <w:rsid w:val="00E33A56"/>
    <w:rsid w:val="00E35CC6"/>
    <w:rsid w:val="00E36A96"/>
    <w:rsid w:val="00E371F0"/>
    <w:rsid w:val="00E37A6D"/>
    <w:rsid w:val="00E40409"/>
    <w:rsid w:val="00E41016"/>
    <w:rsid w:val="00E413BF"/>
    <w:rsid w:val="00E42A57"/>
    <w:rsid w:val="00E42A87"/>
    <w:rsid w:val="00E43B00"/>
    <w:rsid w:val="00E44AF1"/>
    <w:rsid w:val="00E46328"/>
    <w:rsid w:val="00E465EF"/>
    <w:rsid w:val="00E47B44"/>
    <w:rsid w:val="00E508AE"/>
    <w:rsid w:val="00E54229"/>
    <w:rsid w:val="00E57DEB"/>
    <w:rsid w:val="00E61248"/>
    <w:rsid w:val="00E616D7"/>
    <w:rsid w:val="00E61E1C"/>
    <w:rsid w:val="00E62266"/>
    <w:rsid w:val="00E642FE"/>
    <w:rsid w:val="00E65D29"/>
    <w:rsid w:val="00E66F64"/>
    <w:rsid w:val="00E67561"/>
    <w:rsid w:val="00E71415"/>
    <w:rsid w:val="00E7331D"/>
    <w:rsid w:val="00E74C1C"/>
    <w:rsid w:val="00E75E04"/>
    <w:rsid w:val="00E7654A"/>
    <w:rsid w:val="00E77CDB"/>
    <w:rsid w:val="00E80408"/>
    <w:rsid w:val="00E80566"/>
    <w:rsid w:val="00E810BC"/>
    <w:rsid w:val="00E8169B"/>
    <w:rsid w:val="00E820D9"/>
    <w:rsid w:val="00E825A9"/>
    <w:rsid w:val="00E84010"/>
    <w:rsid w:val="00E85338"/>
    <w:rsid w:val="00E856E0"/>
    <w:rsid w:val="00E85AA2"/>
    <w:rsid w:val="00E8669B"/>
    <w:rsid w:val="00E875F1"/>
    <w:rsid w:val="00E900FC"/>
    <w:rsid w:val="00E9091C"/>
    <w:rsid w:val="00E90CBD"/>
    <w:rsid w:val="00E92280"/>
    <w:rsid w:val="00E92EA2"/>
    <w:rsid w:val="00E95962"/>
    <w:rsid w:val="00E9794C"/>
    <w:rsid w:val="00E97ADF"/>
    <w:rsid w:val="00E97F57"/>
    <w:rsid w:val="00EA071E"/>
    <w:rsid w:val="00EA0CD7"/>
    <w:rsid w:val="00EA0DC5"/>
    <w:rsid w:val="00EA0FA5"/>
    <w:rsid w:val="00EA39AE"/>
    <w:rsid w:val="00EA5287"/>
    <w:rsid w:val="00EA52A9"/>
    <w:rsid w:val="00EA5350"/>
    <w:rsid w:val="00EA557F"/>
    <w:rsid w:val="00EA65DC"/>
    <w:rsid w:val="00EA7EE8"/>
    <w:rsid w:val="00EB0AFD"/>
    <w:rsid w:val="00EB0DCC"/>
    <w:rsid w:val="00EB0DD8"/>
    <w:rsid w:val="00EB358A"/>
    <w:rsid w:val="00EB3CAA"/>
    <w:rsid w:val="00EB3DB5"/>
    <w:rsid w:val="00EB3E55"/>
    <w:rsid w:val="00EB566C"/>
    <w:rsid w:val="00EB61EF"/>
    <w:rsid w:val="00EB64F3"/>
    <w:rsid w:val="00EB6ECC"/>
    <w:rsid w:val="00EC0BE5"/>
    <w:rsid w:val="00EC1E6A"/>
    <w:rsid w:val="00EC2AA7"/>
    <w:rsid w:val="00EC440A"/>
    <w:rsid w:val="00EC44C5"/>
    <w:rsid w:val="00EC518B"/>
    <w:rsid w:val="00EC59D1"/>
    <w:rsid w:val="00EC6035"/>
    <w:rsid w:val="00EC6E42"/>
    <w:rsid w:val="00EC7D6B"/>
    <w:rsid w:val="00ED0B21"/>
    <w:rsid w:val="00ED17FC"/>
    <w:rsid w:val="00ED289C"/>
    <w:rsid w:val="00ED3B1D"/>
    <w:rsid w:val="00ED4A68"/>
    <w:rsid w:val="00EE0280"/>
    <w:rsid w:val="00EE0CBB"/>
    <w:rsid w:val="00EE2691"/>
    <w:rsid w:val="00EE3125"/>
    <w:rsid w:val="00EE3C05"/>
    <w:rsid w:val="00EE4865"/>
    <w:rsid w:val="00EE58CA"/>
    <w:rsid w:val="00EE60D9"/>
    <w:rsid w:val="00EE63C8"/>
    <w:rsid w:val="00EE7ADD"/>
    <w:rsid w:val="00EF05E1"/>
    <w:rsid w:val="00EF0694"/>
    <w:rsid w:val="00EF2CB1"/>
    <w:rsid w:val="00EF2FE9"/>
    <w:rsid w:val="00EF3C53"/>
    <w:rsid w:val="00EF4632"/>
    <w:rsid w:val="00EF6119"/>
    <w:rsid w:val="00EF7716"/>
    <w:rsid w:val="00EF7FD1"/>
    <w:rsid w:val="00F00809"/>
    <w:rsid w:val="00F01249"/>
    <w:rsid w:val="00F01C99"/>
    <w:rsid w:val="00F058C2"/>
    <w:rsid w:val="00F0632E"/>
    <w:rsid w:val="00F06561"/>
    <w:rsid w:val="00F066FA"/>
    <w:rsid w:val="00F12874"/>
    <w:rsid w:val="00F12B0D"/>
    <w:rsid w:val="00F1355D"/>
    <w:rsid w:val="00F1462D"/>
    <w:rsid w:val="00F1504F"/>
    <w:rsid w:val="00F150CF"/>
    <w:rsid w:val="00F1546C"/>
    <w:rsid w:val="00F16366"/>
    <w:rsid w:val="00F16A6C"/>
    <w:rsid w:val="00F17C71"/>
    <w:rsid w:val="00F2028D"/>
    <w:rsid w:val="00F20BC0"/>
    <w:rsid w:val="00F21E36"/>
    <w:rsid w:val="00F23927"/>
    <w:rsid w:val="00F24E8E"/>
    <w:rsid w:val="00F27BF4"/>
    <w:rsid w:val="00F32474"/>
    <w:rsid w:val="00F32E50"/>
    <w:rsid w:val="00F3328F"/>
    <w:rsid w:val="00F3378D"/>
    <w:rsid w:val="00F33B06"/>
    <w:rsid w:val="00F345FA"/>
    <w:rsid w:val="00F354EB"/>
    <w:rsid w:val="00F360A6"/>
    <w:rsid w:val="00F369BB"/>
    <w:rsid w:val="00F36D0F"/>
    <w:rsid w:val="00F371F0"/>
    <w:rsid w:val="00F4191E"/>
    <w:rsid w:val="00F4223D"/>
    <w:rsid w:val="00F42D5D"/>
    <w:rsid w:val="00F42F75"/>
    <w:rsid w:val="00F44AC2"/>
    <w:rsid w:val="00F453EA"/>
    <w:rsid w:val="00F46ADB"/>
    <w:rsid w:val="00F47694"/>
    <w:rsid w:val="00F500D4"/>
    <w:rsid w:val="00F5039B"/>
    <w:rsid w:val="00F520FB"/>
    <w:rsid w:val="00F52309"/>
    <w:rsid w:val="00F53406"/>
    <w:rsid w:val="00F54A23"/>
    <w:rsid w:val="00F54EE0"/>
    <w:rsid w:val="00F56226"/>
    <w:rsid w:val="00F60C3E"/>
    <w:rsid w:val="00F625A3"/>
    <w:rsid w:val="00F65318"/>
    <w:rsid w:val="00F66C11"/>
    <w:rsid w:val="00F67127"/>
    <w:rsid w:val="00F67697"/>
    <w:rsid w:val="00F67EDA"/>
    <w:rsid w:val="00F7298E"/>
    <w:rsid w:val="00F72D78"/>
    <w:rsid w:val="00F739B1"/>
    <w:rsid w:val="00F73AD9"/>
    <w:rsid w:val="00F73DCC"/>
    <w:rsid w:val="00F74E40"/>
    <w:rsid w:val="00F7652A"/>
    <w:rsid w:val="00F76CD6"/>
    <w:rsid w:val="00F7775E"/>
    <w:rsid w:val="00F8234E"/>
    <w:rsid w:val="00F82892"/>
    <w:rsid w:val="00F82AD5"/>
    <w:rsid w:val="00F834A6"/>
    <w:rsid w:val="00F8452A"/>
    <w:rsid w:val="00F85133"/>
    <w:rsid w:val="00F857DD"/>
    <w:rsid w:val="00F8618B"/>
    <w:rsid w:val="00F909B4"/>
    <w:rsid w:val="00F915FD"/>
    <w:rsid w:val="00F918A0"/>
    <w:rsid w:val="00F94CE1"/>
    <w:rsid w:val="00F950BA"/>
    <w:rsid w:val="00F9698B"/>
    <w:rsid w:val="00F96C1F"/>
    <w:rsid w:val="00F97E6A"/>
    <w:rsid w:val="00FA043E"/>
    <w:rsid w:val="00FA0789"/>
    <w:rsid w:val="00FA08AC"/>
    <w:rsid w:val="00FA30EC"/>
    <w:rsid w:val="00FA4D76"/>
    <w:rsid w:val="00FA6A2C"/>
    <w:rsid w:val="00FA6E2E"/>
    <w:rsid w:val="00FA700C"/>
    <w:rsid w:val="00FA728A"/>
    <w:rsid w:val="00FB0068"/>
    <w:rsid w:val="00FB0517"/>
    <w:rsid w:val="00FB0962"/>
    <w:rsid w:val="00FB1A45"/>
    <w:rsid w:val="00FB56F0"/>
    <w:rsid w:val="00FB7545"/>
    <w:rsid w:val="00FB7ACA"/>
    <w:rsid w:val="00FB7B90"/>
    <w:rsid w:val="00FC09FC"/>
    <w:rsid w:val="00FC412A"/>
    <w:rsid w:val="00FC50A8"/>
    <w:rsid w:val="00FC5AE3"/>
    <w:rsid w:val="00FC71A2"/>
    <w:rsid w:val="00FC768A"/>
    <w:rsid w:val="00FD0148"/>
    <w:rsid w:val="00FD0B3E"/>
    <w:rsid w:val="00FD273F"/>
    <w:rsid w:val="00FD4FF0"/>
    <w:rsid w:val="00FD53BB"/>
    <w:rsid w:val="00FD58F0"/>
    <w:rsid w:val="00FD623E"/>
    <w:rsid w:val="00FD76BF"/>
    <w:rsid w:val="00FD7E4B"/>
    <w:rsid w:val="00FE1A0D"/>
    <w:rsid w:val="00FE1EEB"/>
    <w:rsid w:val="00FE4870"/>
    <w:rsid w:val="00FE4DF1"/>
    <w:rsid w:val="00FE5B07"/>
    <w:rsid w:val="00FE6A4D"/>
    <w:rsid w:val="00FE6B75"/>
    <w:rsid w:val="00FE6C86"/>
    <w:rsid w:val="00FE7477"/>
    <w:rsid w:val="00FF014F"/>
    <w:rsid w:val="00FF0670"/>
    <w:rsid w:val="00FF1291"/>
    <w:rsid w:val="00FF178A"/>
    <w:rsid w:val="00FF1FA5"/>
    <w:rsid w:val="00FF2571"/>
    <w:rsid w:val="00FF3B5A"/>
    <w:rsid w:val="00FF5221"/>
    <w:rsid w:val="00FF5F23"/>
    <w:rsid w:val="00FF78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D74E3"/>
  <w15:chartTrackingRefBased/>
  <w15:docId w15:val="{8637B70C-D300-4AD6-97CA-D1CBC0261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369"/>
  </w:style>
  <w:style w:type="paragraph" w:styleId="Heading1">
    <w:name w:val="heading 1"/>
    <w:basedOn w:val="Normal"/>
    <w:next w:val="Normal"/>
    <w:link w:val="Heading1Char"/>
    <w:uiPriority w:val="9"/>
    <w:qFormat/>
    <w:rsid w:val="002B5C7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55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355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355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0FBB"/>
    <w:pPr>
      <w:ind w:left="720"/>
      <w:contextualSpacing/>
    </w:pPr>
  </w:style>
  <w:style w:type="paragraph" w:styleId="Bibliography">
    <w:name w:val="Bibliography"/>
    <w:basedOn w:val="Normal"/>
    <w:next w:val="Normal"/>
    <w:uiPriority w:val="37"/>
    <w:unhideWhenUsed/>
    <w:rsid w:val="00CA2831"/>
    <w:pPr>
      <w:spacing w:after="240" w:line="240" w:lineRule="auto"/>
    </w:pPr>
  </w:style>
  <w:style w:type="table" w:styleId="TableGrid">
    <w:name w:val="Table Grid"/>
    <w:basedOn w:val="TableNormal"/>
    <w:uiPriority w:val="39"/>
    <w:rsid w:val="007D1B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46DD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B46D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6DD6"/>
  </w:style>
  <w:style w:type="paragraph" w:styleId="Footer">
    <w:name w:val="footer"/>
    <w:basedOn w:val="Normal"/>
    <w:link w:val="FooterChar"/>
    <w:uiPriority w:val="99"/>
    <w:unhideWhenUsed/>
    <w:rsid w:val="00B46D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6DD6"/>
  </w:style>
  <w:style w:type="character" w:styleId="PlaceholderText">
    <w:name w:val="Placeholder Text"/>
    <w:basedOn w:val="DefaultParagraphFont"/>
    <w:uiPriority w:val="99"/>
    <w:semiHidden/>
    <w:rsid w:val="00B46DD6"/>
    <w:rPr>
      <w:color w:val="666666"/>
    </w:rPr>
  </w:style>
  <w:style w:type="table" w:styleId="GridTable2-Accent3">
    <w:name w:val="Grid Table 2 Accent 3"/>
    <w:basedOn w:val="TableNormal"/>
    <w:uiPriority w:val="47"/>
    <w:rsid w:val="00B46DD6"/>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B46DD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B46D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B46DD6"/>
    <w:rPr>
      <w:rFonts w:ascii="Courier New" w:eastAsia="Times New Roman" w:hAnsi="Courier New" w:cs="Courier New"/>
      <w:kern w:val="0"/>
      <w:sz w:val="20"/>
      <w:szCs w:val="20"/>
      <w:lang w:eastAsia="en-GB"/>
      <w14:ligatures w14:val="none"/>
    </w:rPr>
  </w:style>
  <w:style w:type="character" w:styleId="CommentReference">
    <w:name w:val="annotation reference"/>
    <w:basedOn w:val="DefaultParagraphFont"/>
    <w:uiPriority w:val="99"/>
    <w:semiHidden/>
    <w:unhideWhenUsed/>
    <w:rsid w:val="00824D52"/>
    <w:rPr>
      <w:sz w:val="16"/>
      <w:szCs w:val="16"/>
    </w:rPr>
  </w:style>
  <w:style w:type="paragraph" w:styleId="CommentText">
    <w:name w:val="annotation text"/>
    <w:basedOn w:val="Normal"/>
    <w:link w:val="CommentTextChar"/>
    <w:uiPriority w:val="99"/>
    <w:unhideWhenUsed/>
    <w:rsid w:val="00824D52"/>
    <w:pPr>
      <w:spacing w:line="240" w:lineRule="auto"/>
    </w:pPr>
    <w:rPr>
      <w:sz w:val="20"/>
      <w:szCs w:val="20"/>
    </w:rPr>
  </w:style>
  <w:style w:type="character" w:customStyle="1" w:styleId="CommentTextChar">
    <w:name w:val="Comment Text Char"/>
    <w:basedOn w:val="DefaultParagraphFont"/>
    <w:link w:val="CommentText"/>
    <w:uiPriority w:val="99"/>
    <w:rsid w:val="00824D52"/>
    <w:rPr>
      <w:sz w:val="20"/>
      <w:szCs w:val="20"/>
    </w:rPr>
  </w:style>
  <w:style w:type="paragraph" w:styleId="CommentSubject">
    <w:name w:val="annotation subject"/>
    <w:basedOn w:val="CommentText"/>
    <w:next w:val="CommentText"/>
    <w:link w:val="CommentSubjectChar"/>
    <w:uiPriority w:val="99"/>
    <w:semiHidden/>
    <w:unhideWhenUsed/>
    <w:rsid w:val="00824D52"/>
    <w:rPr>
      <w:b/>
      <w:bCs/>
    </w:rPr>
  </w:style>
  <w:style w:type="character" w:customStyle="1" w:styleId="CommentSubjectChar">
    <w:name w:val="Comment Subject Char"/>
    <w:basedOn w:val="CommentTextChar"/>
    <w:link w:val="CommentSubject"/>
    <w:uiPriority w:val="99"/>
    <w:semiHidden/>
    <w:rsid w:val="00824D52"/>
    <w:rPr>
      <w:b/>
      <w:bCs/>
      <w:sz w:val="20"/>
      <w:szCs w:val="20"/>
    </w:rPr>
  </w:style>
  <w:style w:type="paragraph" w:styleId="Title">
    <w:name w:val="Title"/>
    <w:basedOn w:val="Normal"/>
    <w:next w:val="Normal"/>
    <w:link w:val="TitleChar"/>
    <w:uiPriority w:val="10"/>
    <w:qFormat/>
    <w:rsid w:val="000B4D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4D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4F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274F7"/>
    <w:rPr>
      <w:rFonts w:eastAsiaTheme="minorEastAsia"/>
      <w:color w:val="5A5A5A" w:themeColor="text1" w:themeTint="A5"/>
      <w:spacing w:val="15"/>
    </w:rPr>
  </w:style>
  <w:style w:type="character" w:styleId="SubtleEmphasis">
    <w:name w:val="Subtle Emphasis"/>
    <w:basedOn w:val="DefaultParagraphFont"/>
    <w:uiPriority w:val="19"/>
    <w:qFormat/>
    <w:rsid w:val="005274F7"/>
    <w:rPr>
      <w:i/>
      <w:iCs/>
      <w:color w:val="404040" w:themeColor="text1" w:themeTint="BF"/>
    </w:rPr>
  </w:style>
  <w:style w:type="character" w:customStyle="1" w:styleId="Heading1Char">
    <w:name w:val="Heading 1 Char"/>
    <w:basedOn w:val="DefaultParagraphFont"/>
    <w:link w:val="Heading1"/>
    <w:uiPriority w:val="9"/>
    <w:rsid w:val="002B5C7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B5C7F"/>
    <w:pPr>
      <w:outlineLvl w:val="9"/>
    </w:pPr>
    <w:rPr>
      <w:kern w:val="0"/>
      <w:lang w:val="en-US"/>
      <w14:ligatures w14:val="none"/>
    </w:rPr>
  </w:style>
  <w:style w:type="character" w:customStyle="1" w:styleId="Heading2Char">
    <w:name w:val="Heading 2 Char"/>
    <w:basedOn w:val="DefaultParagraphFont"/>
    <w:link w:val="Heading2"/>
    <w:uiPriority w:val="9"/>
    <w:rsid w:val="006355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35536"/>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635536"/>
    <w:pPr>
      <w:spacing w:after="100"/>
    </w:pPr>
  </w:style>
  <w:style w:type="character" w:customStyle="1" w:styleId="Heading4Char">
    <w:name w:val="Heading 4 Char"/>
    <w:basedOn w:val="DefaultParagraphFont"/>
    <w:link w:val="Heading4"/>
    <w:uiPriority w:val="9"/>
    <w:rsid w:val="00635536"/>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5B3D20"/>
    <w:rPr>
      <w:color w:val="0563C1" w:themeColor="hyperlink"/>
      <w:u w:val="single"/>
    </w:rPr>
  </w:style>
  <w:style w:type="character" w:styleId="UnresolvedMention">
    <w:name w:val="Unresolved Mention"/>
    <w:basedOn w:val="DefaultParagraphFont"/>
    <w:uiPriority w:val="99"/>
    <w:semiHidden/>
    <w:unhideWhenUsed/>
    <w:rsid w:val="006D2A0E"/>
    <w:rPr>
      <w:color w:val="605E5C"/>
      <w:shd w:val="clear" w:color="auto" w:fill="E1DFDD"/>
    </w:rPr>
  </w:style>
  <w:style w:type="character" w:styleId="FollowedHyperlink">
    <w:name w:val="FollowedHyperlink"/>
    <w:basedOn w:val="DefaultParagraphFont"/>
    <w:uiPriority w:val="99"/>
    <w:semiHidden/>
    <w:unhideWhenUsed/>
    <w:rsid w:val="008924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581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hyperlink" Target="https://github.com/AliWilkinson/Solar_panel_power_forecasting" TargetMode="Externa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9DC60-57B9-4881-9104-E6A43BEC8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7</Pages>
  <Words>40320</Words>
  <Characters>229826</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Wilkinson</dc:creator>
  <cp:keywords/>
  <dc:description/>
  <cp:lastModifiedBy>Ali Wilkinson</cp:lastModifiedBy>
  <cp:revision>6</cp:revision>
  <cp:lastPrinted>2024-01-09T11:11:00Z</cp:lastPrinted>
  <dcterms:created xsi:type="dcterms:W3CDTF">2024-02-15T15:15:00Z</dcterms:created>
  <dcterms:modified xsi:type="dcterms:W3CDTF">2024-02-1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l29Oh8B"/&gt;&lt;style id="http://www.zotero.org/styles/harvard-university-of-the-west-of-england"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